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4879A6" w14:textId="4B5862FA" w:rsidR="00A54C7A" w:rsidRDefault="00A54C7A" w:rsidP="00A54C7A">
      <w:pPr>
        <w:pStyle w:val="Titre"/>
      </w:pPr>
      <w:r>
        <w:t>Contents</w:t>
      </w:r>
    </w:p>
    <w:p w14:paraId="32A21CB7" w14:textId="4433D212" w:rsidR="00735328" w:rsidRDefault="00A54C7A">
      <w:pPr>
        <w:pStyle w:val="TM1"/>
        <w:tabs>
          <w:tab w:val="right" w:leader="dot" w:pos="8630"/>
        </w:tabs>
        <w:rPr>
          <w:rFonts w:asciiTheme="minorHAnsi" w:eastAsiaTheme="minorEastAsia" w:hAnsiTheme="minorHAnsi" w:cstheme="minorBidi"/>
          <w:noProof/>
          <w:sz w:val="22"/>
          <w:lang w:val="fr-CA" w:eastAsia="fr-CA"/>
        </w:rPr>
      </w:pPr>
      <w:r>
        <w:fldChar w:fldCharType="begin"/>
      </w:r>
      <w:r>
        <w:instrText xml:space="preserve"> TOC \o "1-4" \h \z \u </w:instrText>
      </w:r>
      <w:r>
        <w:fldChar w:fldCharType="separate"/>
      </w:r>
      <w:hyperlink w:anchor="_Toc27666827" w:history="1">
        <w:r w:rsidR="00735328" w:rsidRPr="00A76B61">
          <w:rPr>
            <w:rStyle w:val="Lienhypertexte"/>
            <w:noProof/>
          </w:rPr>
          <w:t>Appendix 1: Management of conflict of interests and roles</w:t>
        </w:r>
        <w:r w:rsidR="00735328">
          <w:rPr>
            <w:noProof/>
            <w:webHidden/>
          </w:rPr>
          <w:tab/>
        </w:r>
        <w:r w:rsidR="00735328">
          <w:rPr>
            <w:noProof/>
            <w:webHidden/>
          </w:rPr>
          <w:fldChar w:fldCharType="begin"/>
        </w:r>
        <w:r w:rsidR="00735328">
          <w:rPr>
            <w:noProof/>
            <w:webHidden/>
          </w:rPr>
          <w:instrText xml:space="preserve"> PAGEREF _Toc27666827 \h </w:instrText>
        </w:r>
        <w:r w:rsidR="00735328">
          <w:rPr>
            <w:noProof/>
            <w:webHidden/>
          </w:rPr>
        </w:r>
        <w:r w:rsidR="00735328">
          <w:rPr>
            <w:noProof/>
            <w:webHidden/>
          </w:rPr>
          <w:fldChar w:fldCharType="separate"/>
        </w:r>
        <w:r w:rsidR="00735328">
          <w:rPr>
            <w:noProof/>
            <w:webHidden/>
          </w:rPr>
          <w:t>3</w:t>
        </w:r>
        <w:r w:rsidR="00735328">
          <w:rPr>
            <w:noProof/>
            <w:webHidden/>
          </w:rPr>
          <w:fldChar w:fldCharType="end"/>
        </w:r>
      </w:hyperlink>
    </w:p>
    <w:p w14:paraId="103467AF" w14:textId="46A26ED6" w:rsidR="00735328" w:rsidRDefault="002857D6">
      <w:pPr>
        <w:pStyle w:val="TM1"/>
        <w:tabs>
          <w:tab w:val="right" w:leader="dot" w:pos="8630"/>
        </w:tabs>
        <w:rPr>
          <w:rFonts w:asciiTheme="minorHAnsi" w:eastAsiaTheme="minorEastAsia" w:hAnsiTheme="minorHAnsi" w:cstheme="minorBidi"/>
          <w:noProof/>
          <w:sz w:val="22"/>
          <w:lang w:val="fr-CA" w:eastAsia="fr-CA"/>
        </w:rPr>
      </w:pPr>
      <w:hyperlink w:anchor="_Toc27666828" w:history="1">
        <w:r w:rsidR="00735328" w:rsidRPr="00A76B61">
          <w:rPr>
            <w:rStyle w:val="Lienhypertexte"/>
            <w:noProof/>
          </w:rPr>
          <w:t>Appendix 2: Literature review details</w:t>
        </w:r>
        <w:r w:rsidR="00735328">
          <w:rPr>
            <w:noProof/>
            <w:webHidden/>
          </w:rPr>
          <w:tab/>
        </w:r>
        <w:r w:rsidR="00735328">
          <w:rPr>
            <w:noProof/>
            <w:webHidden/>
          </w:rPr>
          <w:fldChar w:fldCharType="begin"/>
        </w:r>
        <w:r w:rsidR="00735328">
          <w:rPr>
            <w:noProof/>
            <w:webHidden/>
          </w:rPr>
          <w:instrText xml:space="preserve"> PAGEREF _Toc27666828 \h </w:instrText>
        </w:r>
        <w:r w:rsidR="00735328">
          <w:rPr>
            <w:noProof/>
            <w:webHidden/>
          </w:rPr>
        </w:r>
        <w:r w:rsidR="00735328">
          <w:rPr>
            <w:noProof/>
            <w:webHidden/>
          </w:rPr>
          <w:fldChar w:fldCharType="separate"/>
        </w:r>
        <w:r w:rsidR="00735328">
          <w:rPr>
            <w:noProof/>
            <w:webHidden/>
          </w:rPr>
          <w:t>8</w:t>
        </w:r>
        <w:r w:rsidR="00735328">
          <w:rPr>
            <w:noProof/>
            <w:webHidden/>
          </w:rPr>
          <w:fldChar w:fldCharType="end"/>
        </w:r>
      </w:hyperlink>
    </w:p>
    <w:p w14:paraId="457A57D3" w14:textId="1500B8E1"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29" w:history="1">
        <w:r w:rsidR="00735328" w:rsidRPr="00A76B61">
          <w:rPr>
            <w:rStyle w:val="Lienhypertexte"/>
            <w:noProof/>
          </w:rPr>
          <w:t>Appendix 2A: Bibliographical database search strategy and terms</w:t>
        </w:r>
        <w:r w:rsidR="00735328">
          <w:rPr>
            <w:noProof/>
            <w:webHidden/>
          </w:rPr>
          <w:tab/>
        </w:r>
        <w:r w:rsidR="00735328">
          <w:rPr>
            <w:noProof/>
            <w:webHidden/>
          </w:rPr>
          <w:fldChar w:fldCharType="begin"/>
        </w:r>
        <w:r w:rsidR="00735328">
          <w:rPr>
            <w:noProof/>
            <w:webHidden/>
          </w:rPr>
          <w:instrText xml:space="preserve"> PAGEREF _Toc27666829 \h </w:instrText>
        </w:r>
        <w:r w:rsidR="00735328">
          <w:rPr>
            <w:noProof/>
            <w:webHidden/>
          </w:rPr>
        </w:r>
        <w:r w:rsidR="00735328">
          <w:rPr>
            <w:noProof/>
            <w:webHidden/>
          </w:rPr>
          <w:fldChar w:fldCharType="separate"/>
        </w:r>
        <w:r w:rsidR="00735328">
          <w:rPr>
            <w:noProof/>
            <w:webHidden/>
          </w:rPr>
          <w:t>8</w:t>
        </w:r>
        <w:r w:rsidR="00735328">
          <w:rPr>
            <w:noProof/>
            <w:webHidden/>
          </w:rPr>
          <w:fldChar w:fldCharType="end"/>
        </w:r>
      </w:hyperlink>
    </w:p>
    <w:p w14:paraId="01881CC9" w14:textId="7A7090A8"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30" w:history="1">
        <w:r w:rsidR="00735328" w:rsidRPr="00A76B61">
          <w:rPr>
            <w:rStyle w:val="Lienhypertexte"/>
            <w:noProof/>
          </w:rPr>
          <w:t>First search: Outcomes of oral immunotherapy</w:t>
        </w:r>
        <w:r w:rsidR="00735328">
          <w:rPr>
            <w:noProof/>
            <w:webHidden/>
          </w:rPr>
          <w:tab/>
        </w:r>
        <w:r w:rsidR="00735328">
          <w:rPr>
            <w:noProof/>
            <w:webHidden/>
          </w:rPr>
          <w:fldChar w:fldCharType="begin"/>
        </w:r>
        <w:r w:rsidR="00735328">
          <w:rPr>
            <w:noProof/>
            <w:webHidden/>
          </w:rPr>
          <w:instrText xml:space="preserve"> PAGEREF _Toc27666830 \h </w:instrText>
        </w:r>
        <w:r w:rsidR="00735328">
          <w:rPr>
            <w:noProof/>
            <w:webHidden/>
          </w:rPr>
        </w:r>
        <w:r w:rsidR="00735328">
          <w:rPr>
            <w:noProof/>
            <w:webHidden/>
          </w:rPr>
          <w:fldChar w:fldCharType="separate"/>
        </w:r>
        <w:r w:rsidR="00735328">
          <w:rPr>
            <w:noProof/>
            <w:webHidden/>
          </w:rPr>
          <w:t>8</w:t>
        </w:r>
        <w:r w:rsidR="00735328">
          <w:rPr>
            <w:noProof/>
            <w:webHidden/>
          </w:rPr>
          <w:fldChar w:fldCharType="end"/>
        </w:r>
      </w:hyperlink>
    </w:p>
    <w:p w14:paraId="5DC50A68" w14:textId="60BFE7F6"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31" w:history="1">
        <w:r w:rsidR="00735328" w:rsidRPr="00A76B61">
          <w:rPr>
            <w:rStyle w:val="Lienhypertexte"/>
            <w:noProof/>
            <w:lang w:eastAsia="fr-CA"/>
          </w:rPr>
          <w:t>Second search: Epidemiology, burden of illness, impact on quality of life</w:t>
        </w:r>
        <w:r w:rsidR="00735328">
          <w:rPr>
            <w:noProof/>
            <w:webHidden/>
          </w:rPr>
          <w:tab/>
        </w:r>
        <w:r w:rsidR="00735328">
          <w:rPr>
            <w:noProof/>
            <w:webHidden/>
          </w:rPr>
          <w:fldChar w:fldCharType="begin"/>
        </w:r>
        <w:r w:rsidR="00735328">
          <w:rPr>
            <w:noProof/>
            <w:webHidden/>
          </w:rPr>
          <w:instrText xml:space="preserve"> PAGEREF _Toc27666831 \h </w:instrText>
        </w:r>
        <w:r w:rsidR="00735328">
          <w:rPr>
            <w:noProof/>
            <w:webHidden/>
          </w:rPr>
        </w:r>
        <w:r w:rsidR="00735328">
          <w:rPr>
            <w:noProof/>
            <w:webHidden/>
          </w:rPr>
          <w:fldChar w:fldCharType="separate"/>
        </w:r>
        <w:r w:rsidR="00735328">
          <w:rPr>
            <w:noProof/>
            <w:webHidden/>
          </w:rPr>
          <w:t>11</w:t>
        </w:r>
        <w:r w:rsidR="00735328">
          <w:rPr>
            <w:noProof/>
            <w:webHidden/>
          </w:rPr>
          <w:fldChar w:fldCharType="end"/>
        </w:r>
      </w:hyperlink>
    </w:p>
    <w:p w14:paraId="6B2D2B3F" w14:textId="29EDC72A"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32" w:history="1">
        <w:r w:rsidR="00735328" w:rsidRPr="00A76B61">
          <w:rPr>
            <w:rStyle w:val="Lienhypertexte"/>
            <w:noProof/>
          </w:rPr>
          <w:t>Appendix 2B: Eligibility criteria for inclusion of clinical studies</w:t>
        </w:r>
        <w:r w:rsidR="00735328">
          <w:rPr>
            <w:noProof/>
            <w:webHidden/>
          </w:rPr>
          <w:tab/>
        </w:r>
        <w:r w:rsidR="00735328">
          <w:rPr>
            <w:noProof/>
            <w:webHidden/>
          </w:rPr>
          <w:fldChar w:fldCharType="begin"/>
        </w:r>
        <w:r w:rsidR="00735328">
          <w:rPr>
            <w:noProof/>
            <w:webHidden/>
          </w:rPr>
          <w:instrText xml:space="preserve"> PAGEREF _Toc27666832 \h </w:instrText>
        </w:r>
        <w:r w:rsidR="00735328">
          <w:rPr>
            <w:noProof/>
            <w:webHidden/>
          </w:rPr>
        </w:r>
        <w:r w:rsidR="00735328">
          <w:rPr>
            <w:noProof/>
            <w:webHidden/>
          </w:rPr>
          <w:fldChar w:fldCharType="separate"/>
        </w:r>
        <w:r w:rsidR="00735328">
          <w:rPr>
            <w:noProof/>
            <w:webHidden/>
          </w:rPr>
          <w:t>17</w:t>
        </w:r>
        <w:r w:rsidR="00735328">
          <w:rPr>
            <w:noProof/>
            <w:webHidden/>
          </w:rPr>
          <w:fldChar w:fldCharType="end"/>
        </w:r>
      </w:hyperlink>
    </w:p>
    <w:p w14:paraId="3EE0F1AB" w14:textId="74D12B24" w:rsidR="00735328" w:rsidRDefault="002857D6">
      <w:pPr>
        <w:pStyle w:val="TM1"/>
        <w:tabs>
          <w:tab w:val="right" w:leader="dot" w:pos="8630"/>
        </w:tabs>
        <w:rPr>
          <w:rFonts w:asciiTheme="minorHAnsi" w:eastAsiaTheme="minorEastAsia" w:hAnsiTheme="minorHAnsi" w:cstheme="minorBidi"/>
          <w:noProof/>
          <w:sz w:val="22"/>
          <w:lang w:val="fr-CA" w:eastAsia="fr-CA"/>
        </w:rPr>
      </w:pPr>
      <w:hyperlink w:anchor="_Toc27666833" w:history="1">
        <w:r w:rsidR="00735328" w:rsidRPr="00A76B61">
          <w:rPr>
            <w:rStyle w:val="Lienhypertexte"/>
            <w:noProof/>
          </w:rPr>
          <w:t>Appendix 3: Detailed clinical evidence tables</w:t>
        </w:r>
        <w:r w:rsidR="00735328">
          <w:rPr>
            <w:noProof/>
            <w:webHidden/>
          </w:rPr>
          <w:tab/>
        </w:r>
        <w:r w:rsidR="00735328">
          <w:rPr>
            <w:noProof/>
            <w:webHidden/>
          </w:rPr>
          <w:fldChar w:fldCharType="begin"/>
        </w:r>
        <w:r w:rsidR="00735328">
          <w:rPr>
            <w:noProof/>
            <w:webHidden/>
          </w:rPr>
          <w:instrText xml:space="preserve"> PAGEREF _Toc27666833 \h </w:instrText>
        </w:r>
        <w:r w:rsidR="00735328">
          <w:rPr>
            <w:noProof/>
            <w:webHidden/>
          </w:rPr>
        </w:r>
        <w:r w:rsidR="00735328">
          <w:rPr>
            <w:noProof/>
            <w:webHidden/>
          </w:rPr>
          <w:fldChar w:fldCharType="separate"/>
        </w:r>
        <w:r w:rsidR="00735328">
          <w:rPr>
            <w:noProof/>
            <w:webHidden/>
          </w:rPr>
          <w:t>19</w:t>
        </w:r>
        <w:r w:rsidR="00735328">
          <w:rPr>
            <w:noProof/>
            <w:webHidden/>
          </w:rPr>
          <w:fldChar w:fldCharType="end"/>
        </w:r>
      </w:hyperlink>
    </w:p>
    <w:p w14:paraId="56A4089C" w14:textId="09DAA841"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34" w:history="1">
        <w:r w:rsidR="00735328" w:rsidRPr="00A76B61">
          <w:rPr>
            <w:rStyle w:val="Lienhypertexte"/>
            <w:noProof/>
          </w:rPr>
          <w:t>OIT PROTOCOL VARIABLES IN CLINICAL STUDIES OR PUBLISHED CLINICAL PRACTICE</w:t>
        </w:r>
        <w:r w:rsidR="00735328">
          <w:rPr>
            <w:noProof/>
            <w:webHidden/>
          </w:rPr>
          <w:tab/>
        </w:r>
        <w:r w:rsidR="00735328">
          <w:rPr>
            <w:noProof/>
            <w:webHidden/>
          </w:rPr>
          <w:fldChar w:fldCharType="begin"/>
        </w:r>
        <w:r w:rsidR="00735328">
          <w:rPr>
            <w:noProof/>
            <w:webHidden/>
          </w:rPr>
          <w:instrText xml:space="preserve"> PAGEREF _Toc27666834 \h </w:instrText>
        </w:r>
        <w:r w:rsidR="00735328">
          <w:rPr>
            <w:noProof/>
            <w:webHidden/>
          </w:rPr>
        </w:r>
        <w:r w:rsidR="00735328">
          <w:rPr>
            <w:noProof/>
            <w:webHidden/>
          </w:rPr>
          <w:fldChar w:fldCharType="separate"/>
        </w:r>
        <w:r w:rsidR="00735328">
          <w:rPr>
            <w:noProof/>
            <w:webHidden/>
          </w:rPr>
          <w:t>19</w:t>
        </w:r>
        <w:r w:rsidR="00735328">
          <w:rPr>
            <w:noProof/>
            <w:webHidden/>
          </w:rPr>
          <w:fldChar w:fldCharType="end"/>
        </w:r>
      </w:hyperlink>
    </w:p>
    <w:p w14:paraId="6DEB1A31" w14:textId="561E93DC"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35" w:history="1">
        <w:r w:rsidR="00735328" w:rsidRPr="00A76B61">
          <w:rPr>
            <w:rStyle w:val="Lienhypertexte"/>
            <w:noProof/>
          </w:rPr>
          <w:t>CLINICAL EFFICACY</w:t>
        </w:r>
        <w:r w:rsidR="00735328">
          <w:rPr>
            <w:noProof/>
            <w:webHidden/>
          </w:rPr>
          <w:tab/>
        </w:r>
        <w:r w:rsidR="00735328">
          <w:rPr>
            <w:noProof/>
            <w:webHidden/>
          </w:rPr>
          <w:fldChar w:fldCharType="begin"/>
        </w:r>
        <w:r w:rsidR="00735328">
          <w:rPr>
            <w:noProof/>
            <w:webHidden/>
          </w:rPr>
          <w:instrText xml:space="preserve"> PAGEREF _Toc27666835 \h </w:instrText>
        </w:r>
        <w:r w:rsidR="00735328">
          <w:rPr>
            <w:noProof/>
            <w:webHidden/>
          </w:rPr>
        </w:r>
        <w:r w:rsidR="00735328">
          <w:rPr>
            <w:noProof/>
            <w:webHidden/>
          </w:rPr>
          <w:fldChar w:fldCharType="separate"/>
        </w:r>
        <w:r w:rsidR="00735328">
          <w:rPr>
            <w:noProof/>
            <w:webHidden/>
          </w:rPr>
          <w:t>23</w:t>
        </w:r>
        <w:r w:rsidR="00735328">
          <w:rPr>
            <w:noProof/>
            <w:webHidden/>
          </w:rPr>
          <w:fldChar w:fldCharType="end"/>
        </w:r>
      </w:hyperlink>
    </w:p>
    <w:p w14:paraId="6F58BB9D" w14:textId="56F0685F"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36" w:history="1">
        <w:r w:rsidR="00735328" w:rsidRPr="00A76B61">
          <w:rPr>
            <w:rStyle w:val="Lienhypertexte"/>
            <w:noProof/>
          </w:rPr>
          <w:t>Desensitization: increase in reactivity threshold</w:t>
        </w:r>
        <w:r w:rsidR="00735328">
          <w:rPr>
            <w:noProof/>
            <w:webHidden/>
          </w:rPr>
          <w:tab/>
        </w:r>
        <w:r w:rsidR="00735328">
          <w:rPr>
            <w:noProof/>
            <w:webHidden/>
          </w:rPr>
          <w:fldChar w:fldCharType="begin"/>
        </w:r>
        <w:r w:rsidR="00735328">
          <w:rPr>
            <w:noProof/>
            <w:webHidden/>
          </w:rPr>
          <w:instrText xml:space="preserve"> PAGEREF _Toc27666836 \h </w:instrText>
        </w:r>
        <w:r w:rsidR="00735328">
          <w:rPr>
            <w:noProof/>
            <w:webHidden/>
          </w:rPr>
        </w:r>
        <w:r w:rsidR="00735328">
          <w:rPr>
            <w:noProof/>
            <w:webHidden/>
          </w:rPr>
          <w:fldChar w:fldCharType="separate"/>
        </w:r>
        <w:r w:rsidR="00735328">
          <w:rPr>
            <w:noProof/>
            <w:webHidden/>
          </w:rPr>
          <w:t>23</w:t>
        </w:r>
        <w:r w:rsidR="00735328">
          <w:rPr>
            <w:noProof/>
            <w:webHidden/>
          </w:rPr>
          <w:fldChar w:fldCharType="end"/>
        </w:r>
      </w:hyperlink>
    </w:p>
    <w:p w14:paraId="3A2272F1" w14:textId="4ED01824" w:rsidR="00735328" w:rsidRDefault="002857D6">
      <w:pPr>
        <w:pStyle w:val="TM4"/>
        <w:tabs>
          <w:tab w:val="right" w:leader="dot" w:pos="8630"/>
        </w:tabs>
        <w:rPr>
          <w:rFonts w:eastAsiaTheme="minorEastAsia" w:cstheme="minorBidi"/>
          <w:noProof/>
          <w:sz w:val="22"/>
          <w:szCs w:val="22"/>
          <w:lang w:val="fr-CA" w:eastAsia="fr-CA"/>
        </w:rPr>
      </w:pPr>
      <w:hyperlink w:anchor="_Toc27666837" w:history="1">
        <w:r w:rsidR="00735328" w:rsidRPr="00A76B61">
          <w:rPr>
            <w:rStyle w:val="Lienhypertexte"/>
            <w:noProof/>
          </w:rPr>
          <w:t>Data for peanut, milk and egg allergies</w:t>
        </w:r>
        <w:r w:rsidR="00735328">
          <w:rPr>
            <w:noProof/>
            <w:webHidden/>
          </w:rPr>
          <w:tab/>
        </w:r>
        <w:r w:rsidR="00735328">
          <w:rPr>
            <w:noProof/>
            <w:webHidden/>
          </w:rPr>
          <w:fldChar w:fldCharType="begin"/>
        </w:r>
        <w:r w:rsidR="00735328">
          <w:rPr>
            <w:noProof/>
            <w:webHidden/>
          </w:rPr>
          <w:instrText xml:space="preserve"> PAGEREF _Toc27666837 \h </w:instrText>
        </w:r>
        <w:r w:rsidR="00735328">
          <w:rPr>
            <w:noProof/>
            <w:webHidden/>
          </w:rPr>
        </w:r>
        <w:r w:rsidR="00735328">
          <w:rPr>
            <w:noProof/>
            <w:webHidden/>
          </w:rPr>
          <w:fldChar w:fldCharType="separate"/>
        </w:r>
        <w:r w:rsidR="00735328">
          <w:rPr>
            <w:noProof/>
            <w:webHidden/>
          </w:rPr>
          <w:t>23</w:t>
        </w:r>
        <w:r w:rsidR="00735328">
          <w:rPr>
            <w:noProof/>
            <w:webHidden/>
          </w:rPr>
          <w:fldChar w:fldCharType="end"/>
        </w:r>
      </w:hyperlink>
    </w:p>
    <w:p w14:paraId="56A05999" w14:textId="625DCFAC" w:rsidR="00735328" w:rsidRDefault="002857D6">
      <w:pPr>
        <w:pStyle w:val="TM4"/>
        <w:tabs>
          <w:tab w:val="right" w:leader="dot" w:pos="8630"/>
        </w:tabs>
        <w:rPr>
          <w:rFonts w:eastAsiaTheme="minorEastAsia" w:cstheme="minorBidi"/>
          <w:noProof/>
          <w:sz w:val="22"/>
          <w:szCs w:val="22"/>
          <w:lang w:val="fr-CA" w:eastAsia="fr-CA"/>
        </w:rPr>
      </w:pPr>
      <w:hyperlink w:anchor="_Toc27666838" w:history="1">
        <w:r w:rsidR="00735328" w:rsidRPr="00A76B61">
          <w:rPr>
            <w:rStyle w:val="Lienhypertexte"/>
            <w:noProof/>
          </w:rPr>
          <w:t>Data for other food allergies</w:t>
        </w:r>
        <w:r w:rsidR="00735328">
          <w:rPr>
            <w:noProof/>
            <w:webHidden/>
          </w:rPr>
          <w:tab/>
        </w:r>
        <w:r w:rsidR="00735328">
          <w:rPr>
            <w:noProof/>
            <w:webHidden/>
          </w:rPr>
          <w:fldChar w:fldCharType="begin"/>
        </w:r>
        <w:r w:rsidR="00735328">
          <w:rPr>
            <w:noProof/>
            <w:webHidden/>
          </w:rPr>
          <w:instrText xml:space="preserve"> PAGEREF _Toc27666838 \h </w:instrText>
        </w:r>
        <w:r w:rsidR="00735328">
          <w:rPr>
            <w:noProof/>
            <w:webHidden/>
          </w:rPr>
        </w:r>
        <w:r w:rsidR="00735328">
          <w:rPr>
            <w:noProof/>
            <w:webHidden/>
          </w:rPr>
          <w:fldChar w:fldCharType="separate"/>
        </w:r>
        <w:r w:rsidR="00735328">
          <w:rPr>
            <w:noProof/>
            <w:webHidden/>
          </w:rPr>
          <w:t>26</w:t>
        </w:r>
        <w:r w:rsidR="00735328">
          <w:rPr>
            <w:noProof/>
            <w:webHidden/>
          </w:rPr>
          <w:fldChar w:fldCharType="end"/>
        </w:r>
      </w:hyperlink>
    </w:p>
    <w:p w14:paraId="609A1873" w14:textId="5347C91D" w:rsidR="00735328" w:rsidRDefault="002857D6">
      <w:pPr>
        <w:pStyle w:val="TM4"/>
        <w:tabs>
          <w:tab w:val="right" w:leader="dot" w:pos="8630"/>
        </w:tabs>
        <w:rPr>
          <w:rFonts w:eastAsiaTheme="minorEastAsia" w:cstheme="minorBidi"/>
          <w:noProof/>
          <w:sz w:val="22"/>
          <w:szCs w:val="22"/>
          <w:lang w:val="fr-CA" w:eastAsia="fr-CA"/>
        </w:rPr>
      </w:pPr>
      <w:hyperlink w:anchor="_Toc27666839"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39 \h </w:instrText>
        </w:r>
        <w:r w:rsidR="00735328">
          <w:rPr>
            <w:noProof/>
            <w:webHidden/>
          </w:rPr>
        </w:r>
        <w:r w:rsidR="00735328">
          <w:rPr>
            <w:noProof/>
            <w:webHidden/>
          </w:rPr>
          <w:fldChar w:fldCharType="separate"/>
        </w:r>
        <w:r w:rsidR="00735328">
          <w:rPr>
            <w:noProof/>
            <w:webHidden/>
          </w:rPr>
          <w:t>27</w:t>
        </w:r>
        <w:r w:rsidR="00735328">
          <w:rPr>
            <w:noProof/>
            <w:webHidden/>
          </w:rPr>
          <w:fldChar w:fldCharType="end"/>
        </w:r>
      </w:hyperlink>
    </w:p>
    <w:p w14:paraId="12A8D3C3" w14:textId="4F7BBE5F"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40" w:history="1">
        <w:r w:rsidR="00735328" w:rsidRPr="00A76B61">
          <w:rPr>
            <w:rStyle w:val="Lienhypertexte"/>
            <w:noProof/>
          </w:rPr>
          <w:t>Continued allergen food consumption</w:t>
        </w:r>
        <w:r w:rsidR="00735328">
          <w:rPr>
            <w:noProof/>
            <w:webHidden/>
          </w:rPr>
          <w:tab/>
        </w:r>
        <w:r w:rsidR="00735328">
          <w:rPr>
            <w:noProof/>
            <w:webHidden/>
          </w:rPr>
          <w:fldChar w:fldCharType="begin"/>
        </w:r>
        <w:r w:rsidR="00735328">
          <w:rPr>
            <w:noProof/>
            <w:webHidden/>
          </w:rPr>
          <w:instrText xml:space="preserve"> PAGEREF _Toc27666840 \h </w:instrText>
        </w:r>
        <w:r w:rsidR="00735328">
          <w:rPr>
            <w:noProof/>
            <w:webHidden/>
          </w:rPr>
        </w:r>
        <w:r w:rsidR="00735328">
          <w:rPr>
            <w:noProof/>
            <w:webHidden/>
          </w:rPr>
          <w:fldChar w:fldCharType="separate"/>
        </w:r>
        <w:r w:rsidR="00735328">
          <w:rPr>
            <w:noProof/>
            <w:webHidden/>
          </w:rPr>
          <w:t>28</w:t>
        </w:r>
        <w:r w:rsidR="00735328">
          <w:rPr>
            <w:noProof/>
            <w:webHidden/>
          </w:rPr>
          <w:fldChar w:fldCharType="end"/>
        </w:r>
      </w:hyperlink>
    </w:p>
    <w:p w14:paraId="71D0AD76" w14:textId="0F27C360" w:rsidR="00735328" w:rsidRDefault="002857D6">
      <w:pPr>
        <w:pStyle w:val="TM4"/>
        <w:tabs>
          <w:tab w:val="right" w:leader="dot" w:pos="8630"/>
        </w:tabs>
        <w:rPr>
          <w:rFonts w:eastAsiaTheme="minorEastAsia" w:cstheme="minorBidi"/>
          <w:noProof/>
          <w:sz w:val="22"/>
          <w:szCs w:val="22"/>
          <w:lang w:val="fr-CA" w:eastAsia="fr-CA"/>
        </w:rPr>
      </w:pPr>
      <w:hyperlink w:anchor="_Toc27666841" w:history="1">
        <w:r w:rsidR="00735328" w:rsidRPr="00A76B61">
          <w:rPr>
            <w:rStyle w:val="Lienhypertexte"/>
            <w:noProof/>
          </w:rPr>
          <w:t>Data for peanut, milk and egg allergies</w:t>
        </w:r>
        <w:r w:rsidR="00735328">
          <w:rPr>
            <w:noProof/>
            <w:webHidden/>
          </w:rPr>
          <w:tab/>
        </w:r>
        <w:r w:rsidR="00735328">
          <w:rPr>
            <w:noProof/>
            <w:webHidden/>
          </w:rPr>
          <w:fldChar w:fldCharType="begin"/>
        </w:r>
        <w:r w:rsidR="00735328">
          <w:rPr>
            <w:noProof/>
            <w:webHidden/>
          </w:rPr>
          <w:instrText xml:space="preserve"> PAGEREF _Toc27666841 \h </w:instrText>
        </w:r>
        <w:r w:rsidR="00735328">
          <w:rPr>
            <w:noProof/>
            <w:webHidden/>
          </w:rPr>
        </w:r>
        <w:r w:rsidR="00735328">
          <w:rPr>
            <w:noProof/>
            <w:webHidden/>
          </w:rPr>
          <w:fldChar w:fldCharType="separate"/>
        </w:r>
        <w:r w:rsidR="00735328">
          <w:rPr>
            <w:noProof/>
            <w:webHidden/>
          </w:rPr>
          <w:t>28</w:t>
        </w:r>
        <w:r w:rsidR="00735328">
          <w:rPr>
            <w:noProof/>
            <w:webHidden/>
          </w:rPr>
          <w:fldChar w:fldCharType="end"/>
        </w:r>
      </w:hyperlink>
    </w:p>
    <w:p w14:paraId="6D9B8EF6" w14:textId="4D54D205" w:rsidR="00735328" w:rsidRDefault="002857D6">
      <w:pPr>
        <w:pStyle w:val="TM4"/>
        <w:tabs>
          <w:tab w:val="right" w:leader="dot" w:pos="8630"/>
        </w:tabs>
        <w:rPr>
          <w:rFonts w:eastAsiaTheme="minorEastAsia" w:cstheme="minorBidi"/>
          <w:noProof/>
          <w:sz w:val="22"/>
          <w:szCs w:val="22"/>
          <w:lang w:val="fr-CA" w:eastAsia="fr-CA"/>
        </w:rPr>
      </w:pPr>
      <w:hyperlink w:anchor="_Toc27666842" w:history="1">
        <w:r w:rsidR="00735328" w:rsidRPr="00A76B61">
          <w:rPr>
            <w:rStyle w:val="Lienhypertexte"/>
            <w:noProof/>
          </w:rPr>
          <w:t>Data for other food allergies</w:t>
        </w:r>
        <w:r w:rsidR="00735328">
          <w:rPr>
            <w:noProof/>
            <w:webHidden/>
          </w:rPr>
          <w:tab/>
        </w:r>
        <w:r w:rsidR="00735328">
          <w:rPr>
            <w:noProof/>
            <w:webHidden/>
          </w:rPr>
          <w:fldChar w:fldCharType="begin"/>
        </w:r>
        <w:r w:rsidR="00735328">
          <w:rPr>
            <w:noProof/>
            <w:webHidden/>
          </w:rPr>
          <w:instrText xml:space="preserve"> PAGEREF _Toc27666842 \h </w:instrText>
        </w:r>
        <w:r w:rsidR="00735328">
          <w:rPr>
            <w:noProof/>
            <w:webHidden/>
          </w:rPr>
        </w:r>
        <w:r w:rsidR="00735328">
          <w:rPr>
            <w:noProof/>
            <w:webHidden/>
          </w:rPr>
          <w:fldChar w:fldCharType="separate"/>
        </w:r>
        <w:r w:rsidR="00735328">
          <w:rPr>
            <w:noProof/>
            <w:webHidden/>
          </w:rPr>
          <w:t>30</w:t>
        </w:r>
        <w:r w:rsidR="00735328">
          <w:rPr>
            <w:noProof/>
            <w:webHidden/>
          </w:rPr>
          <w:fldChar w:fldCharType="end"/>
        </w:r>
      </w:hyperlink>
    </w:p>
    <w:p w14:paraId="03C86064" w14:textId="653D04E6" w:rsidR="00735328" w:rsidRDefault="002857D6">
      <w:pPr>
        <w:pStyle w:val="TM4"/>
        <w:tabs>
          <w:tab w:val="right" w:leader="dot" w:pos="8630"/>
        </w:tabs>
        <w:rPr>
          <w:rFonts w:eastAsiaTheme="minorEastAsia" w:cstheme="minorBidi"/>
          <w:noProof/>
          <w:sz w:val="22"/>
          <w:szCs w:val="22"/>
          <w:lang w:val="fr-CA" w:eastAsia="fr-CA"/>
        </w:rPr>
      </w:pPr>
      <w:hyperlink w:anchor="_Toc27666843"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43 \h </w:instrText>
        </w:r>
        <w:r w:rsidR="00735328">
          <w:rPr>
            <w:noProof/>
            <w:webHidden/>
          </w:rPr>
        </w:r>
        <w:r w:rsidR="00735328">
          <w:rPr>
            <w:noProof/>
            <w:webHidden/>
          </w:rPr>
          <w:fldChar w:fldCharType="separate"/>
        </w:r>
        <w:r w:rsidR="00735328">
          <w:rPr>
            <w:noProof/>
            <w:webHidden/>
          </w:rPr>
          <w:t>31</w:t>
        </w:r>
        <w:r w:rsidR="00735328">
          <w:rPr>
            <w:noProof/>
            <w:webHidden/>
          </w:rPr>
          <w:fldChar w:fldCharType="end"/>
        </w:r>
      </w:hyperlink>
    </w:p>
    <w:p w14:paraId="39269AE5" w14:textId="79254EBD"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44" w:history="1">
        <w:r w:rsidR="00735328" w:rsidRPr="00A76B61">
          <w:rPr>
            <w:rStyle w:val="Lienhypertexte"/>
            <w:noProof/>
          </w:rPr>
          <w:t>Sustained unresponsiveness</w:t>
        </w:r>
        <w:r w:rsidR="00735328">
          <w:rPr>
            <w:noProof/>
            <w:webHidden/>
          </w:rPr>
          <w:tab/>
        </w:r>
        <w:r w:rsidR="00735328">
          <w:rPr>
            <w:noProof/>
            <w:webHidden/>
          </w:rPr>
          <w:fldChar w:fldCharType="begin"/>
        </w:r>
        <w:r w:rsidR="00735328">
          <w:rPr>
            <w:noProof/>
            <w:webHidden/>
          </w:rPr>
          <w:instrText xml:space="preserve"> PAGEREF _Toc27666844 \h </w:instrText>
        </w:r>
        <w:r w:rsidR="00735328">
          <w:rPr>
            <w:noProof/>
            <w:webHidden/>
          </w:rPr>
        </w:r>
        <w:r w:rsidR="00735328">
          <w:rPr>
            <w:noProof/>
            <w:webHidden/>
          </w:rPr>
          <w:fldChar w:fldCharType="separate"/>
        </w:r>
        <w:r w:rsidR="00735328">
          <w:rPr>
            <w:noProof/>
            <w:webHidden/>
          </w:rPr>
          <w:t>32</w:t>
        </w:r>
        <w:r w:rsidR="00735328">
          <w:rPr>
            <w:noProof/>
            <w:webHidden/>
          </w:rPr>
          <w:fldChar w:fldCharType="end"/>
        </w:r>
      </w:hyperlink>
    </w:p>
    <w:p w14:paraId="1911105F" w14:textId="120D630B" w:rsidR="00735328" w:rsidRDefault="002857D6">
      <w:pPr>
        <w:pStyle w:val="TM4"/>
        <w:tabs>
          <w:tab w:val="right" w:leader="dot" w:pos="8630"/>
        </w:tabs>
        <w:rPr>
          <w:rFonts w:eastAsiaTheme="minorEastAsia" w:cstheme="minorBidi"/>
          <w:noProof/>
          <w:sz w:val="22"/>
          <w:szCs w:val="22"/>
          <w:lang w:val="fr-CA" w:eastAsia="fr-CA"/>
        </w:rPr>
      </w:pPr>
      <w:hyperlink w:anchor="_Toc27666845" w:history="1">
        <w:r w:rsidR="00735328" w:rsidRPr="00A76B61">
          <w:rPr>
            <w:rStyle w:val="Lienhypertexte"/>
            <w:noProof/>
          </w:rPr>
          <w:t>Data for peanut, milk, egg allergies</w:t>
        </w:r>
        <w:r w:rsidR="00735328">
          <w:rPr>
            <w:noProof/>
            <w:webHidden/>
          </w:rPr>
          <w:tab/>
        </w:r>
        <w:r w:rsidR="00735328">
          <w:rPr>
            <w:noProof/>
            <w:webHidden/>
          </w:rPr>
          <w:fldChar w:fldCharType="begin"/>
        </w:r>
        <w:r w:rsidR="00735328">
          <w:rPr>
            <w:noProof/>
            <w:webHidden/>
          </w:rPr>
          <w:instrText xml:space="preserve"> PAGEREF _Toc27666845 \h </w:instrText>
        </w:r>
        <w:r w:rsidR="00735328">
          <w:rPr>
            <w:noProof/>
            <w:webHidden/>
          </w:rPr>
        </w:r>
        <w:r w:rsidR="00735328">
          <w:rPr>
            <w:noProof/>
            <w:webHidden/>
          </w:rPr>
          <w:fldChar w:fldCharType="separate"/>
        </w:r>
        <w:r w:rsidR="00735328">
          <w:rPr>
            <w:noProof/>
            <w:webHidden/>
          </w:rPr>
          <w:t>32</w:t>
        </w:r>
        <w:r w:rsidR="00735328">
          <w:rPr>
            <w:noProof/>
            <w:webHidden/>
          </w:rPr>
          <w:fldChar w:fldCharType="end"/>
        </w:r>
      </w:hyperlink>
    </w:p>
    <w:p w14:paraId="3EADC36F" w14:textId="593A875B" w:rsidR="00735328" w:rsidRDefault="002857D6">
      <w:pPr>
        <w:pStyle w:val="TM4"/>
        <w:tabs>
          <w:tab w:val="right" w:leader="dot" w:pos="8630"/>
        </w:tabs>
        <w:rPr>
          <w:rFonts w:eastAsiaTheme="minorEastAsia" w:cstheme="minorBidi"/>
          <w:noProof/>
          <w:sz w:val="22"/>
          <w:szCs w:val="22"/>
          <w:lang w:val="fr-CA" w:eastAsia="fr-CA"/>
        </w:rPr>
      </w:pPr>
      <w:hyperlink w:anchor="_Toc27666846" w:history="1">
        <w:r w:rsidR="00735328" w:rsidRPr="00A76B61">
          <w:rPr>
            <w:rStyle w:val="Lienhypertexte"/>
            <w:noProof/>
          </w:rPr>
          <w:t>Allergens other than milk, egg and peanut</w:t>
        </w:r>
        <w:r w:rsidR="00735328">
          <w:rPr>
            <w:noProof/>
            <w:webHidden/>
          </w:rPr>
          <w:tab/>
        </w:r>
        <w:r w:rsidR="00735328">
          <w:rPr>
            <w:noProof/>
            <w:webHidden/>
          </w:rPr>
          <w:fldChar w:fldCharType="begin"/>
        </w:r>
        <w:r w:rsidR="00735328">
          <w:rPr>
            <w:noProof/>
            <w:webHidden/>
          </w:rPr>
          <w:instrText xml:space="preserve"> PAGEREF _Toc27666846 \h </w:instrText>
        </w:r>
        <w:r w:rsidR="00735328">
          <w:rPr>
            <w:noProof/>
            <w:webHidden/>
          </w:rPr>
        </w:r>
        <w:r w:rsidR="00735328">
          <w:rPr>
            <w:noProof/>
            <w:webHidden/>
          </w:rPr>
          <w:fldChar w:fldCharType="separate"/>
        </w:r>
        <w:r w:rsidR="00735328">
          <w:rPr>
            <w:noProof/>
            <w:webHidden/>
          </w:rPr>
          <w:t>34</w:t>
        </w:r>
        <w:r w:rsidR="00735328">
          <w:rPr>
            <w:noProof/>
            <w:webHidden/>
          </w:rPr>
          <w:fldChar w:fldCharType="end"/>
        </w:r>
      </w:hyperlink>
    </w:p>
    <w:p w14:paraId="2B2F58A2" w14:textId="2F56A055" w:rsidR="00735328" w:rsidRDefault="002857D6">
      <w:pPr>
        <w:pStyle w:val="TM4"/>
        <w:tabs>
          <w:tab w:val="right" w:leader="dot" w:pos="8630"/>
        </w:tabs>
        <w:rPr>
          <w:rFonts w:eastAsiaTheme="minorEastAsia" w:cstheme="minorBidi"/>
          <w:noProof/>
          <w:sz w:val="22"/>
          <w:szCs w:val="22"/>
          <w:lang w:val="fr-CA" w:eastAsia="fr-CA"/>
        </w:rPr>
      </w:pPr>
      <w:hyperlink w:anchor="_Toc27666847"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47 \h </w:instrText>
        </w:r>
        <w:r w:rsidR="00735328">
          <w:rPr>
            <w:noProof/>
            <w:webHidden/>
          </w:rPr>
        </w:r>
        <w:r w:rsidR="00735328">
          <w:rPr>
            <w:noProof/>
            <w:webHidden/>
          </w:rPr>
          <w:fldChar w:fldCharType="separate"/>
        </w:r>
        <w:r w:rsidR="00735328">
          <w:rPr>
            <w:noProof/>
            <w:webHidden/>
          </w:rPr>
          <w:t>35</w:t>
        </w:r>
        <w:r w:rsidR="00735328">
          <w:rPr>
            <w:noProof/>
            <w:webHidden/>
          </w:rPr>
          <w:fldChar w:fldCharType="end"/>
        </w:r>
      </w:hyperlink>
    </w:p>
    <w:p w14:paraId="52681A7D" w14:textId="73762531"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48" w:history="1">
        <w:r w:rsidR="00735328" w:rsidRPr="00A76B61">
          <w:rPr>
            <w:rStyle w:val="Lienhypertexte"/>
            <w:noProof/>
          </w:rPr>
          <w:t>Impact of patient characteristics on efficacy outcomes</w:t>
        </w:r>
        <w:r w:rsidR="00735328">
          <w:rPr>
            <w:noProof/>
            <w:webHidden/>
          </w:rPr>
          <w:tab/>
        </w:r>
        <w:r w:rsidR="00735328">
          <w:rPr>
            <w:noProof/>
            <w:webHidden/>
          </w:rPr>
          <w:fldChar w:fldCharType="begin"/>
        </w:r>
        <w:r w:rsidR="00735328">
          <w:rPr>
            <w:noProof/>
            <w:webHidden/>
          </w:rPr>
          <w:instrText xml:space="preserve"> PAGEREF _Toc27666848 \h </w:instrText>
        </w:r>
        <w:r w:rsidR="00735328">
          <w:rPr>
            <w:noProof/>
            <w:webHidden/>
          </w:rPr>
        </w:r>
        <w:r w:rsidR="00735328">
          <w:rPr>
            <w:noProof/>
            <w:webHidden/>
          </w:rPr>
          <w:fldChar w:fldCharType="separate"/>
        </w:r>
        <w:r w:rsidR="00735328">
          <w:rPr>
            <w:noProof/>
            <w:webHidden/>
          </w:rPr>
          <w:t>35</w:t>
        </w:r>
        <w:r w:rsidR="00735328">
          <w:rPr>
            <w:noProof/>
            <w:webHidden/>
          </w:rPr>
          <w:fldChar w:fldCharType="end"/>
        </w:r>
      </w:hyperlink>
    </w:p>
    <w:p w14:paraId="7ECD0CDE" w14:textId="5C35589C"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49" w:history="1">
        <w:r w:rsidR="00735328" w:rsidRPr="00A76B61">
          <w:rPr>
            <w:rStyle w:val="Lienhypertexte"/>
            <w:noProof/>
          </w:rPr>
          <w:t>Correlations between baseline parameters and OIT efficacy outcomes</w:t>
        </w:r>
        <w:r w:rsidR="00735328">
          <w:rPr>
            <w:noProof/>
            <w:webHidden/>
          </w:rPr>
          <w:tab/>
        </w:r>
        <w:r w:rsidR="00735328">
          <w:rPr>
            <w:noProof/>
            <w:webHidden/>
          </w:rPr>
          <w:fldChar w:fldCharType="begin"/>
        </w:r>
        <w:r w:rsidR="00735328">
          <w:rPr>
            <w:noProof/>
            <w:webHidden/>
          </w:rPr>
          <w:instrText xml:space="preserve"> PAGEREF _Toc27666849 \h </w:instrText>
        </w:r>
        <w:r w:rsidR="00735328">
          <w:rPr>
            <w:noProof/>
            <w:webHidden/>
          </w:rPr>
        </w:r>
        <w:r w:rsidR="00735328">
          <w:rPr>
            <w:noProof/>
            <w:webHidden/>
          </w:rPr>
          <w:fldChar w:fldCharType="separate"/>
        </w:r>
        <w:r w:rsidR="00735328">
          <w:rPr>
            <w:noProof/>
            <w:webHidden/>
          </w:rPr>
          <w:t>38</w:t>
        </w:r>
        <w:r w:rsidR="00735328">
          <w:rPr>
            <w:noProof/>
            <w:webHidden/>
          </w:rPr>
          <w:fldChar w:fldCharType="end"/>
        </w:r>
      </w:hyperlink>
    </w:p>
    <w:p w14:paraId="1B738A3A" w14:textId="1F5A1CFF"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50" w:history="1">
        <w:r w:rsidR="00735328" w:rsidRPr="00A76B61">
          <w:rPr>
            <w:rStyle w:val="Lienhypertexte"/>
            <w:noProof/>
          </w:rPr>
          <w:t>Correlations between baseline asthma status and OIT outcomes</w:t>
        </w:r>
        <w:r w:rsidR="00735328">
          <w:rPr>
            <w:noProof/>
            <w:webHidden/>
          </w:rPr>
          <w:tab/>
        </w:r>
        <w:r w:rsidR="00735328">
          <w:rPr>
            <w:noProof/>
            <w:webHidden/>
          </w:rPr>
          <w:fldChar w:fldCharType="begin"/>
        </w:r>
        <w:r w:rsidR="00735328">
          <w:rPr>
            <w:noProof/>
            <w:webHidden/>
          </w:rPr>
          <w:instrText xml:space="preserve"> PAGEREF _Toc27666850 \h </w:instrText>
        </w:r>
        <w:r w:rsidR="00735328">
          <w:rPr>
            <w:noProof/>
            <w:webHidden/>
          </w:rPr>
        </w:r>
        <w:r w:rsidR="00735328">
          <w:rPr>
            <w:noProof/>
            <w:webHidden/>
          </w:rPr>
          <w:fldChar w:fldCharType="separate"/>
        </w:r>
        <w:r w:rsidR="00735328">
          <w:rPr>
            <w:noProof/>
            <w:webHidden/>
          </w:rPr>
          <w:t>40</w:t>
        </w:r>
        <w:r w:rsidR="00735328">
          <w:rPr>
            <w:noProof/>
            <w:webHidden/>
          </w:rPr>
          <w:fldChar w:fldCharType="end"/>
        </w:r>
      </w:hyperlink>
    </w:p>
    <w:p w14:paraId="3A8A8400" w14:textId="7DBFADE2"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51" w:history="1">
        <w:r w:rsidR="00735328" w:rsidRPr="00A76B61">
          <w:rPr>
            <w:rStyle w:val="Lienhypertexte"/>
            <w:noProof/>
          </w:rPr>
          <w:t>Correlations between baseline multiple food allergies single-food OIT outcomes in large case series</w:t>
        </w:r>
        <w:r w:rsidR="00735328">
          <w:rPr>
            <w:noProof/>
            <w:webHidden/>
          </w:rPr>
          <w:tab/>
        </w:r>
        <w:r w:rsidR="00735328">
          <w:rPr>
            <w:noProof/>
            <w:webHidden/>
          </w:rPr>
          <w:fldChar w:fldCharType="begin"/>
        </w:r>
        <w:r w:rsidR="00735328">
          <w:rPr>
            <w:noProof/>
            <w:webHidden/>
          </w:rPr>
          <w:instrText xml:space="preserve"> PAGEREF _Toc27666851 \h </w:instrText>
        </w:r>
        <w:r w:rsidR="00735328">
          <w:rPr>
            <w:noProof/>
            <w:webHidden/>
          </w:rPr>
        </w:r>
        <w:r w:rsidR="00735328">
          <w:rPr>
            <w:noProof/>
            <w:webHidden/>
          </w:rPr>
          <w:fldChar w:fldCharType="separate"/>
        </w:r>
        <w:r w:rsidR="00735328">
          <w:rPr>
            <w:noProof/>
            <w:webHidden/>
          </w:rPr>
          <w:t>41</w:t>
        </w:r>
        <w:r w:rsidR="00735328">
          <w:rPr>
            <w:noProof/>
            <w:webHidden/>
          </w:rPr>
          <w:fldChar w:fldCharType="end"/>
        </w:r>
      </w:hyperlink>
    </w:p>
    <w:p w14:paraId="6EF6BEED" w14:textId="1A114A1B"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52" w:history="1">
        <w:r w:rsidR="00735328" w:rsidRPr="00A76B61">
          <w:rPr>
            <w:rStyle w:val="Lienhypertexte"/>
            <w:noProof/>
          </w:rPr>
          <w:t>CLINICAL SAFETY</w:t>
        </w:r>
        <w:r w:rsidR="00735328">
          <w:rPr>
            <w:noProof/>
            <w:webHidden/>
          </w:rPr>
          <w:tab/>
        </w:r>
        <w:r w:rsidR="00735328">
          <w:rPr>
            <w:noProof/>
            <w:webHidden/>
          </w:rPr>
          <w:fldChar w:fldCharType="begin"/>
        </w:r>
        <w:r w:rsidR="00735328">
          <w:rPr>
            <w:noProof/>
            <w:webHidden/>
          </w:rPr>
          <w:instrText xml:space="preserve"> PAGEREF _Toc27666852 \h </w:instrText>
        </w:r>
        <w:r w:rsidR="00735328">
          <w:rPr>
            <w:noProof/>
            <w:webHidden/>
          </w:rPr>
        </w:r>
        <w:r w:rsidR="00735328">
          <w:rPr>
            <w:noProof/>
            <w:webHidden/>
          </w:rPr>
          <w:fldChar w:fldCharType="separate"/>
        </w:r>
        <w:r w:rsidR="00735328">
          <w:rPr>
            <w:noProof/>
            <w:webHidden/>
          </w:rPr>
          <w:t>42</w:t>
        </w:r>
        <w:r w:rsidR="00735328">
          <w:rPr>
            <w:noProof/>
            <w:webHidden/>
          </w:rPr>
          <w:fldChar w:fldCharType="end"/>
        </w:r>
      </w:hyperlink>
    </w:p>
    <w:p w14:paraId="0B077C84" w14:textId="339BD9A9"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53" w:history="1">
        <w:r w:rsidR="00735328" w:rsidRPr="00A76B61">
          <w:rPr>
            <w:rStyle w:val="Lienhypertexte"/>
            <w:noProof/>
          </w:rPr>
          <w:t>Severe reactions /Systemic reactions/ anaphylaxis / serious adverse events / epinephrine use</w:t>
        </w:r>
        <w:r w:rsidR="00735328">
          <w:rPr>
            <w:noProof/>
            <w:webHidden/>
          </w:rPr>
          <w:tab/>
        </w:r>
        <w:r w:rsidR="00735328">
          <w:rPr>
            <w:noProof/>
            <w:webHidden/>
          </w:rPr>
          <w:fldChar w:fldCharType="begin"/>
        </w:r>
        <w:r w:rsidR="00735328">
          <w:rPr>
            <w:noProof/>
            <w:webHidden/>
          </w:rPr>
          <w:instrText xml:space="preserve"> PAGEREF _Toc27666853 \h </w:instrText>
        </w:r>
        <w:r w:rsidR="00735328">
          <w:rPr>
            <w:noProof/>
            <w:webHidden/>
          </w:rPr>
        </w:r>
        <w:r w:rsidR="00735328">
          <w:rPr>
            <w:noProof/>
            <w:webHidden/>
          </w:rPr>
          <w:fldChar w:fldCharType="separate"/>
        </w:r>
        <w:r w:rsidR="00735328">
          <w:rPr>
            <w:noProof/>
            <w:webHidden/>
          </w:rPr>
          <w:t>42</w:t>
        </w:r>
        <w:r w:rsidR="00735328">
          <w:rPr>
            <w:noProof/>
            <w:webHidden/>
          </w:rPr>
          <w:fldChar w:fldCharType="end"/>
        </w:r>
      </w:hyperlink>
    </w:p>
    <w:p w14:paraId="39409584" w14:textId="1D063076" w:rsidR="00735328" w:rsidRDefault="002857D6">
      <w:pPr>
        <w:pStyle w:val="TM4"/>
        <w:tabs>
          <w:tab w:val="right" w:leader="dot" w:pos="8630"/>
        </w:tabs>
        <w:rPr>
          <w:rFonts w:eastAsiaTheme="minorEastAsia" w:cstheme="minorBidi"/>
          <w:noProof/>
          <w:sz w:val="22"/>
          <w:szCs w:val="22"/>
          <w:lang w:val="fr-CA" w:eastAsia="fr-CA"/>
        </w:rPr>
      </w:pPr>
      <w:hyperlink w:anchor="_Toc27666854" w:history="1">
        <w:r w:rsidR="00735328" w:rsidRPr="00A76B61">
          <w:rPr>
            <w:rStyle w:val="Lienhypertexte"/>
            <w:noProof/>
          </w:rPr>
          <w:t>Data for peanut, milk, egg allergies</w:t>
        </w:r>
        <w:r w:rsidR="00735328">
          <w:rPr>
            <w:noProof/>
            <w:webHidden/>
          </w:rPr>
          <w:tab/>
        </w:r>
        <w:r w:rsidR="00735328">
          <w:rPr>
            <w:noProof/>
            <w:webHidden/>
          </w:rPr>
          <w:fldChar w:fldCharType="begin"/>
        </w:r>
        <w:r w:rsidR="00735328">
          <w:rPr>
            <w:noProof/>
            <w:webHidden/>
          </w:rPr>
          <w:instrText xml:space="preserve"> PAGEREF _Toc27666854 \h </w:instrText>
        </w:r>
        <w:r w:rsidR="00735328">
          <w:rPr>
            <w:noProof/>
            <w:webHidden/>
          </w:rPr>
        </w:r>
        <w:r w:rsidR="00735328">
          <w:rPr>
            <w:noProof/>
            <w:webHidden/>
          </w:rPr>
          <w:fldChar w:fldCharType="separate"/>
        </w:r>
        <w:r w:rsidR="00735328">
          <w:rPr>
            <w:noProof/>
            <w:webHidden/>
          </w:rPr>
          <w:t>42</w:t>
        </w:r>
        <w:r w:rsidR="00735328">
          <w:rPr>
            <w:noProof/>
            <w:webHidden/>
          </w:rPr>
          <w:fldChar w:fldCharType="end"/>
        </w:r>
      </w:hyperlink>
    </w:p>
    <w:p w14:paraId="7DB4C051" w14:textId="0E3888F9" w:rsidR="00735328" w:rsidRDefault="002857D6">
      <w:pPr>
        <w:pStyle w:val="TM4"/>
        <w:tabs>
          <w:tab w:val="right" w:leader="dot" w:pos="8630"/>
        </w:tabs>
        <w:rPr>
          <w:rFonts w:eastAsiaTheme="minorEastAsia" w:cstheme="minorBidi"/>
          <w:noProof/>
          <w:sz w:val="22"/>
          <w:szCs w:val="22"/>
          <w:lang w:val="fr-CA" w:eastAsia="fr-CA"/>
        </w:rPr>
      </w:pPr>
      <w:hyperlink w:anchor="_Toc27666855" w:history="1">
        <w:r w:rsidR="00735328" w:rsidRPr="00A76B61">
          <w:rPr>
            <w:rStyle w:val="Lienhypertexte"/>
            <w:noProof/>
          </w:rPr>
          <w:t>Allergens other than milk, egg and peanut</w:t>
        </w:r>
        <w:r w:rsidR="00735328">
          <w:rPr>
            <w:noProof/>
            <w:webHidden/>
          </w:rPr>
          <w:tab/>
        </w:r>
        <w:r w:rsidR="00735328">
          <w:rPr>
            <w:noProof/>
            <w:webHidden/>
          </w:rPr>
          <w:fldChar w:fldCharType="begin"/>
        </w:r>
        <w:r w:rsidR="00735328">
          <w:rPr>
            <w:noProof/>
            <w:webHidden/>
          </w:rPr>
          <w:instrText xml:space="preserve"> PAGEREF _Toc27666855 \h </w:instrText>
        </w:r>
        <w:r w:rsidR="00735328">
          <w:rPr>
            <w:noProof/>
            <w:webHidden/>
          </w:rPr>
        </w:r>
        <w:r w:rsidR="00735328">
          <w:rPr>
            <w:noProof/>
            <w:webHidden/>
          </w:rPr>
          <w:fldChar w:fldCharType="separate"/>
        </w:r>
        <w:r w:rsidR="00735328">
          <w:rPr>
            <w:noProof/>
            <w:webHidden/>
          </w:rPr>
          <w:t>44</w:t>
        </w:r>
        <w:r w:rsidR="00735328">
          <w:rPr>
            <w:noProof/>
            <w:webHidden/>
          </w:rPr>
          <w:fldChar w:fldCharType="end"/>
        </w:r>
      </w:hyperlink>
    </w:p>
    <w:p w14:paraId="1A42DBB0" w14:textId="7F87DF59" w:rsidR="00735328" w:rsidRDefault="002857D6">
      <w:pPr>
        <w:pStyle w:val="TM4"/>
        <w:tabs>
          <w:tab w:val="right" w:leader="dot" w:pos="8630"/>
        </w:tabs>
        <w:rPr>
          <w:rFonts w:eastAsiaTheme="minorEastAsia" w:cstheme="minorBidi"/>
          <w:noProof/>
          <w:sz w:val="22"/>
          <w:szCs w:val="22"/>
          <w:lang w:val="fr-CA" w:eastAsia="fr-CA"/>
        </w:rPr>
      </w:pPr>
      <w:hyperlink w:anchor="_Toc27666856"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56 \h </w:instrText>
        </w:r>
        <w:r w:rsidR="00735328">
          <w:rPr>
            <w:noProof/>
            <w:webHidden/>
          </w:rPr>
        </w:r>
        <w:r w:rsidR="00735328">
          <w:rPr>
            <w:noProof/>
            <w:webHidden/>
          </w:rPr>
          <w:fldChar w:fldCharType="separate"/>
        </w:r>
        <w:r w:rsidR="00735328">
          <w:rPr>
            <w:noProof/>
            <w:webHidden/>
          </w:rPr>
          <w:t>46</w:t>
        </w:r>
        <w:r w:rsidR="00735328">
          <w:rPr>
            <w:noProof/>
            <w:webHidden/>
          </w:rPr>
          <w:fldChar w:fldCharType="end"/>
        </w:r>
      </w:hyperlink>
    </w:p>
    <w:p w14:paraId="11F2B6F2" w14:textId="1CF953A5"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57" w:history="1">
        <w:r w:rsidR="00735328" w:rsidRPr="00A76B61">
          <w:rPr>
            <w:rStyle w:val="Lienhypertexte"/>
            <w:noProof/>
          </w:rPr>
          <w:t>Any adverse reactions / any allergic reactions / local reactions</w:t>
        </w:r>
        <w:r w:rsidR="00735328">
          <w:rPr>
            <w:noProof/>
            <w:webHidden/>
          </w:rPr>
          <w:tab/>
        </w:r>
        <w:r w:rsidR="00735328">
          <w:rPr>
            <w:noProof/>
            <w:webHidden/>
          </w:rPr>
          <w:fldChar w:fldCharType="begin"/>
        </w:r>
        <w:r w:rsidR="00735328">
          <w:rPr>
            <w:noProof/>
            <w:webHidden/>
          </w:rPr>
          <w:instrText xml:space="preserve"> PAGEREF _Toc27666857 \h </w:instrText>
        </w:r>
        <w:r w:rsidR="00735328">
          <w:rPr>
            <w:noProof/>
            <w:webHidden/>
          </w:rPr>
        </w:r>
        <w:r w:rsidR="00735328">
          <w:rPr>
            <w:noProof/>
            <w:webHidden/>
          </w:rPr>
          <w:fldChar w:fldCharType="separate"/>
        </w:r>
        <w:r w:rsidR="00735328">
          <w:rPr>
            <w:noProof/>
            <w:webHidden/>
          </w:rPr>
          <w:t>47</w:t>
        </w:r>
        <w:r w:rsidR="00735328">
          <w:rPr>
            <w:noProof/>
            <w:webHidden/>
          </w:rPr>
          <w:fldChar w:fldCharType="end"/>
        </w:r>
      </w:hyperlink>
    </w:p>
    <w:p w14:paraId="27612ABF" w14:textId="13827042" w:rsidR="00735328" w:rsidRDefault="002857D6">
      <w:pPr>
        <w:pStyle w:val="TM4"/>
        <w:tabs>
          <w:tab w:val="right" w:leader="dot" w:pos="8630"/>
        </w:tabs>
        <w:rPr>
          <w:rFonts w:eastAsiaTheme="minorEastAsia" w:cstheme="minorBidi"/>
          <w:noProof/>
          <w:sz w:val="22"/>
          <w:szCs w:val="22"/>
          <w:lang w:val="fr-CA" w:eastAsia="fr-CA"/>
        </w:rPr>
      </w:pPr>
      <w:hyperlink w:anchor="_Toc27666858" w:history="1">
        <w:r w:rsidR="00735328" w:rsidRPr="00A76B61">
          <w:rPr>
            <w:rStyle w:val="Lienhypertexte"/>
            <w:noProof/>
          </w:rPr>
          <w:t>Data for peanut, milk and egg allergy</w:t>
        </w:r>
        <w:r w:rsidR="00735328">
          <w:rPr>
            <w:noProof/>
            <w:webHidden/>
          </w:rPr>
          <w:tab/>
        </w:r>
        <w:r w:rsidR="00735328">
          <w:rPr>
            <w:noProof/>
            <w:webHidden/>
          </w:rPr>
          <w:fldChar w:fldCharType="begin"/>
        </w:r>
        <w:r w:rsidR="00735328">
          <w:rPr>
            <w:noProof/>
            <w:webHidden/>
          </w:rPr>
          <w:instrText xml:space="preserve"> PAGEREF _Toc27666858 \h </w:instrText>
        </w:r>
        <w:r w:rsidR="00735328">
          <w:rPr>
            <w:noProof/>
            <w:webHidden/>
          </w:rPr>
        </w:r>
        <w:r w:rsidR="00735328">
          <w:rPr>
            <w:noProof/>
            <w:webHidden/>
          </w:rPr>
          <w:fldChar w:fldCharType="separate"/>
        </w:r>
        <w:r w:rsidR="00735328">
          <w:rPr>
            <w:noProof/>
            <w:webHidden/>
          </w:rPr>
          <w:t>47</w:t>
        </w:r>
        <w:r w:rsidR="00735328">
          <w:rPr>
            <w:noProof/>
            <w:webHidden/>
          </w:rPr>
          <w:fldChar w:fldCharType="end"/>
        </w:r>
      </w:hyperlink>
    </w:p>
    <w:p w14:paraId="55B1AA24" w14:textId="684C30BC" w:rsidR="00735328" w:rsidRDefault="002857D6">
      <w:pPr>
        <w:pStyle w:val="TM4"/>
        <w:tabs>
          <w:tab w:val="right" w:leader="dot" w:pos="8630"/>
        </w:tabs>
        <w:rPr>
          <w:rFonts w:eastAsiaTheme="minorEastAsia" w:cstheme="minorBidi"/>
          <w:noProof/>
          <w:sz w:val="22"/>
          <w:szCs w:val="22"/>
          <w:lang w:val="fr-CA" w:eastAsia="fr-CA"/>
        </w:rPr>
      </w:pPr>
      <w:hyperlink w:anchor="_Toc27666859" w:history="1">
        <w:r w:rsidR="00735328" w:rsidRPr="00A76B61">
          <w:rPr>
            <w:rStyle w:val="Lienhypertexte"/>
            <w:noProof/>
          </w:rPr>
          <w:t>Allergens other than milk, egg and peanut</w:t>
        </w:r>
        <w:r w:rsidR="00735328">
          <w:rPr>
            <w:noProof/>
            <w:webHidden/>
          </w:rPr>
          <w:tab/>
        </w:r>
        <w:r w:rsidR="00735328">
          <w:rPr>
            <w:noProof/>
            <w:webHidden/>
          </w:rPr>
          <w:fldChar w:fldCharType="begin"/>
        </w:r>
        <w:r w:rsidR="00735328">
          <w:rPr>
            <w:noProof/>
            <w:webHidden/>
          </w:rPr>
          <w:instrText xml:space="preserve"> PAGEREF _Toc27666859 \h </w:instrText>
        </w:r>
        <w:r w:rsidR="00735328">
          <w:rPr>
            <w:noProof/>
            <w:webHidden/>
          </w:rPr>
        </w:r>
        <w:r w:rsidR="00735328">
          <w:rPr>
            <w:noProof/>
            <w:webHidden/>
          </w:rPr>
          <w:fldChar w:fldCharType="separate"/>
        </w:r>
        <w:r w:rsidR="00735328">
          <w:rPr>
            <w:noProof/>
            <w:webHidden/>
          </w:rPr>
          <w:t>48</w:t>
        </w:r>
        <w:r w:rsidR="00735328">
          <w:rPr>
            <w:noProof/>
            <w:webHidden/>
          </w:rPr>
          <w:fldChar w:fldCharType="end"/>
        </w:r>
      </w:hyperlink>
    </w:p>
    <w:p w14:paraId="1BD90F3B" w14:textId="3AB98145" w:rsidR="00735328" w:rsidRDefault="002857D6">
      <w:pPr>
        <w:pStyle w:val="TM4"/>
        <w:tabs>
          <w:tab w:val="right" w:leader="dot" w:pos="8630"/>
        </w:tabs>
        <w:rPr>
          <w:rFonts w:eastAsiaTheme="minorEastAsia" w:cstheme="minorBidi"/>
          <w:noProof/>
          <w:sz w:val="22"/>
          <w:szCs w:val="22"/>
          <w:lang w:val="fr-CA" w:eastAsia="fr-CA"/>
        </w:rPr>
      </w:pPr>
      <w:hyperlink w:anchor="_Toc27666860"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60 \h </w:instrText>
        </w:r>
        <w:r w:rsidR="00735328">
          <w:rPr>
            <w:noProof/>
            <w:webHidden/>
          </w:rPr>
        </w:r>
        <w:r w:rsidR="00735328">
          <w:rPr>
            <w:noProof/>
            <w:webHidden/>
          </w:rPr>
          <w:fldChar w:fldCharType="separate"/>
        </w:r>
        <w:r w:rsidR="00735328">
          <w:rPr>
            <w:noProof/>
            <w:webHidden/>
          </w:rPr>
          <w:t>49</w:t>
        </w:r>
        <w:r w:rsidR="00735328">
          <w:rPr>
            <w:noProof/>
            <w:webHidden/>
          </w:rPr>
          <w:fldChar w:fldCharType="end"/>
        </w:r>
      </w:hyperlink>
    </w:p>
    <w:p w14:paraId="712A1057" w14:textId="39FD7486"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61" w:history="1">
        <w:r w:rsidR="00735328" w:rsidRPr="00A76B61">
          <w:rPr>
            <w:rStyle w:val="Lienhypertexte"/>
            <w:noProof/>
          </w:rPr>
          <w:t>Discontinuations due to adverse events</w:t>
        </w:r>
        <w:r w:rsidR="00735328">
          <w:rPr>
            <w:noProof/>
            <w:webHidden/>
          </w:rPr>
          <w:tab/>
        </w:r>
        <w:r w:rsidR="00735328">
          <w:rPr>
            <w:noProof/>
            <w:webHidden/>
          </w:rPr>
          <w:fldChar w:fldCharType="begin"/>
        </w:r>
        <w:r w:rsidR="00735328">
          <w:rPr>
            <w:noProof/>
            <w:webHidden/>
          </w:rPr>
          <w:instrText xml:space="preserve"> PAGEREF _Toc27666861 \h </w:instrText>
        </w:r>
        <w:r w:rsidR="00735328">
          <w:rPr>
            <w:noProof/>
            <w:webHidden/>
          </w:rPr>
        </w:r>
        <w:r w:rsidR="00735328">
          <w:rPr>
            <w:noProof/>
            <w:webHidden/>
          </w:rPr>
          <w:fldChar w:fldCharType="separate"/>
        </w:r>
        <w:r w:rsidR="00735328">
          <w:rPr>
            <w:noProof/>
            <w:webHidden/>
          </w:rPr>
          <w:t>50</w:t>
        </w:r>
        <w:r w:rsidR="00735328">
          <w:rPr>
            <w:noProof/>
            <w:webHidden/>
          </w:rPr>
          <w:fldChar w:fldCharType="end"/>
        </w:r>
      </w:hyperlink>
    </w:p>
    <w:p w14:paraId="75C1C580" w14:textId="26FE0BF5" w:rsidR="00735328" w:rsidRDefault="002857D6">
      <w:pPr>
        <w:pStyle w:val="TM4"/>
        <w:tabs>
          <w:tab w:val="right" w:leader="dot" w:pos="8630"/>
        </w:tabs>
        <w:rPr>
          <w:rFonts w:eastAsiaTheme="minorEastAsia" w:cstheme="minorBidi"/>
          <w:noProof/>
          <w:sz w:val="22"/>
          <w:szCs w:val="22"/>
          <w:lang w:val="fr-CA" w:eastAsia="fr-CA"/>
        </w:rPr>
      </w:pPr>
      <w:hyperlink w:anchor="_Toc27666862" w:history="1">
        <w:r w:rsidR="00735328" w:rsidRPr="00A76B61">
          <w:rPr>
            <w:rStyle w:val="Lienhypertexte"/>
            <w:noProof/>
          </w:rPr>
          <w:t>Data for peanut, milk and egg allergy</w:t>
        </w:r>
        <w:r w:rsidR="00735328">
          <w:rPr>
            <w:noProof/>
            <w:webHidden/>
          </w:rPr>
          <w:tab/>
        </w:r>
        <w:r w:rsidR="00735328">
          <w:rPr>
            <w:noProof/>
            <w:webHidden/>
          </w:rPr>
          <w:fldChar w:fldCharType="begin"/>
        </w:r>
        <w:r w:rsidR="00735328">
          <w:rPr>
            <w:noProof/>
            <w:webHidden/>
          </w:rPr>
          <w:instrText xml:space="preserve"> PAGEREF _Toc27666862 \h </w:instrText>
        </w:r>
        <w:r w:rsidR="00735328">
          <w:rPr>
            <w:noProof/>
            <w:webHidden/>
          </w:rPr>
        </w:r>
        <w:r w:rsidR="00735328">
          <w:rPr>
            <w:noProof/>
            <w:webHidden/>
          </w:rPr>
          <w:fldChar w:fldCharType="separate"/>
        </w:r>
        <w:r w:rsidR="00735328">
          <w:rPr>
            <w:noProof/>
            <w:webHidden/>
          </w:rPr>
          <w:t>50</w:t>
        </w:r>
        <w:r w:rsidR="00735328">
          <w:rPr>
            <w:noProof/>
            <w:webHidden/>
          </w:rPr>
          <w:fldChar w:fldCharType="end"/>
        </w:r>
      </w:hyperlink>
    </w:p>
    <w:p w14:paraId="25C2AEEC" w14:textId="73573453" w:rsidR="00735328" w:rsidRDefault="002857D6">
      <w:pPr>
        <w:pStyle w:val="TM4"/>
        <w:tabs>
          <w:tab w:val="right" w:leader="dot" w:pos="8630"/>
        </w:tabs>
        <w:rPr>
          <w:rFonts w:eastAsiaTheme="minorEastAsia" w:cstheme="minorBidi"/>
          <w:noProof/>
          <w:sz w:val="22"/>
          <w:szCs w:val="22"/>
          <w:lang w:val="fr-CA" w:eastAsia="fr-CA"/>
        </w:rPr>
      </w:pPr>
      <w:hyperlink w:anchor="_Toc27666863" w:history="1">
        <w:r w:rsidR="00735328" w:rsidRPr="00A76B61">
          <w:rPr>
            <w:rStyle w:val="Lienhypertexte"/>
            <w:noProof/>
          </w:rPr>
          <w:t>Allergens other than milk, egg and peanut</w:t>
        </w:r>
        <w:r w:rsidR="00735328">
          <w:rPr>
            <w:noProof/>
            <w:webHidden/>
          </w:rPr>
          <w:tab/>
        </w:r>
        <w:r w:rsidR="00735328">
          <w:rPr>
            <w:noProof/>
            <w:webHidden/>
          </w:rPr>
          <w:fldChar w:fldCharType="begin"/>
        </w:r>
        <w:r w:rsidR="00735328">
          <w:rPr>
            <w:noProof/>
            <w:webHidden/>
          </w:rPr>
          <w:instrText xml:space="preserve"> PAGEREF _Toc27666863 \h </w:instrText>
        </w:r>
        <w:r w:rsidR="00735328">
          <w:rPr>
            <w:noProof/>
            <w:webHidden/>
          </w:rPr>
        </w:r>
        <w:r w:rsidR="00735328">
          <w:rPr>
            <w:noProof/>
            <w:webHidden/>
          </w:rPr>
          <w:fldChar w:fldCharType="separate"/>
        </w:r>
        <w:r w:rsidR="00735328">
          <w:rPr>
            <w:noProof/>
            <w:webHidden/>
          </w:rPr>
          <w:t>51</w:t>
        </w:r>
        <w:r w:rsidR="00735328">
          <w:rPr>
            <w:noProof/>
            <w:webHidden/>
          </w:rPr>
          <w:fldChar w:fldCharType="end"/>
        </w:r>
      </w:hyperlink>
    </w:p>
    <w:p w14:paraId="38BD4B1B" w14:textId="76E0FE01" w:rsidR="00735328" w:rsidRDefault="002857D6">
      <w:pPr>
        <w:pStyle w:val="TM4"/>
        <w:tabs>
          <w:tab w:val="right" w:leader="dot" w:pos="8630"/>
        </w:tabs>
        <w:rPr>
          <w:rFonts w:eastAsiaTheme="minorEastAsia" w:cstheme="minorBidi"/>
          <w:noProof/>
          <w:sz w:val="22"/>
          <w:szCs w:val="22"/>
          <w:lang w:val="fr-CA" w:eastAsia="fr-CA"/>
        </w:rPr>
      </w:pPr>
      <w:hyperlink w:anchor="_Toc27666864"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64 \h </w:instrText>
        </w:r>
        <w:r w:rsidR="00735328">
          <w:rPr>
            <w:noProof/>
            <w:webHidden/>
          </w:rPr>
        </w:r>
        <w:r w:rsidR="00735328">
          <w:rPr>
            <w:noProof/>
            <w:webHidden/>
          </w:rPr>
          <w:fldChar w:fldCharType="separate"/>
        </w:r>
        <w:r w:rsidR="00735328">
          <w:rPr>
            <w:noProof/>
            <w:webHidden/>
          </w:rPr>
          <w:t>52</w:t>
        </w:r>
        <w:r w:rsidR="00735328">
          <w:rPr>
            <w:noProof/>
            <w:webHidden/>
          </w:rPr>
          <w:fldChar w:fldCharType="end"/>
        </w:r>
      </w:hyperlink>
    </w:p>
    <w:p w14:paraId="50F72D90" w14:textId="5359B473"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65" w:history="1">
        <w:r w:rsidR="00735328" w:rsidRPr="00A76B61">
          <w:rPr>
            <w:rStyle w:val="Lienhypertexte"/>
            <w:noProof/>
          </w:rPr>
          <w:t>Long-term FU for safety and tolerability</w:t>
        </w:r>
        <w:r w:rsidR="00735328">
          <w:rPr>
            <w:noProof/>
            <w:webHidden/>
          </w:rPr>
          <w:tab/>
        </w:r>
        <w:r w:rsidR="00735328">
          <w:rPr>
            <w:noProof/>
            <w:webHidden/>
          </w:rPr>
          <w:fldChar w:fldCharType="begin"/>
        </w:r>
        <w:r w:rsidR="00735328">
          <w:rPr>
            <w:noProof/>
            <w:webHidden/>
          </w:rPr>
          <w:instrText xml:space="preserve"> PAGEREF _Toc27666865 \h </w:instrText>
        </w:r>
        <w:r w:rsidR="00735328">
          <w:rPr>
            <w:noProof/>
            <w:webHidden/>
          </w:rPr>
        </w:r>
        <w:r w:rsidR="00735328">
          <w:rPr>
            <w:noProof/>
            <w:webHidden/>
          </w:rPr>
          <w:fldChar w:fldCharType="separate"/>
        </w:r>
        <w:r w:rsidR="00735328">
          <w:rPr>
            <w:noProof/>
            <w:webHidden/>
          </w:rPr>
          <w:t>54</w:t>
        </w:r>
        <w:r w:rsidR="00735328">
          <w:rPr>
            <w:noProof/>
            <w:webHidden/>
          </w:rPr>
          <w:fldChar w:fldCharType="end"/>
        </w:r>
      </w:hyperlink>
    </w:p>
    <w:p w14:paraId="359BD696" w14:textId="7E106C24" w:rsidR="00735328" w:rsidRDefault="002857D6">
      <w:pPr>
        <w:pStyle w:val="TM4"/>
        <w:tabs>
          <w:tab w:val="right" w:leader="dot" w:pos="8630"/>
        </w:tabs>
        <w:rPr>
          <w:rFonts w:eastAsiaTheme="minorEastAsia" w:cstheme="minorBidi"/>
          <w:noProof/>
          <w:sz w:val="22"/>
          <w:szCs w:val="22"/>
          <w:lang w:val="fr-CA" w:eastAsia="fr-CA"/>
        </w:rPr>
      </w:pPr>
      <w:hyperlink w:anchor="_Toc27666866" w:history="1">
        <w:r w:rsidR="00735328" w:rsidRPr="00A76B61">
          <w:rPr>
            <w:rStyle w:val="Lienhypertexte"/>
            <w:noProof/>
          </w:rPr>
          <w:t>ASSESSMENT OF THE QUALITY OF EVIDENCE</w:t>
        </w:r>
        <w:r w:rsidR="00735328">
          <w:rPr>
            <w:noProof/>
            <w:webHidden/>
          </w:rPr>
          <w:tab/>
        </w:r>
        <w:r w:rsidR="00735328">
          <w:rPr>
            <w:noProof/>
            <w:webHidden/>
          </w:rPr>
          <w:fldChar w:fldCharType="begin"/>
        </w:r>
        <w:r w:rsidR="00735328">
          <w:rPr>
            <w:noProof/>
            <w:webHidden/>
          </w:rPr>
          <w:instrText xml:space="preserve"> PAGEREF _Toc27666866 \h </w:instrText>
        </w:r>
        <w:r w:rsidR="00735328">
          <w:rPr>
            <w:noProof/>
            <w:webHidden/>
          </w:rPr>
        </w:r>
        <w:r w:rsidR="00735328">
          <w:rPr>
            <w:noProof/>
            <w:webHidden/>
          </w:rPr>
          <w:fldChar w:fldCharType="separate"/>
        </w:r>
        <w:r w:rsidR="00735328">
          <w:rPr>
            <w:noProof/>
            <w:webHidden/>
          </w:rPr>
          <w:t>56</w:t>
        </w:r>
        <w:r w:rsidR="00735328">
          <w:rPr>
            <w:noProof/>
            <w:webHidden/>
          </w:rPr>
          <w:fldChar w:fldCharType="end"/>
        </w:r>
      </w:hyperlink>
    </w:p>
    <w:p w14:paraId="36841A33" w14:textId="4583C839"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67" w:history="1">
        <w:r w:rsidR="00735328" w:rsidRPr="00A76B61">
          <w:rPr>
            <w:rStyle w:val="Lienhypertexte"/>
            <w:noProof/>
          </w:rPr>
          <w:t>Eosinophilic esophagitis</w:t>
        </w:r>
        <w:r w:rsidR="00735328">
          <w:rPr>
            <w:noProof/>
            <w:webHidden/>
          </w:rPr>
          <w:tab/>
        </w:r>
        <w:r w:rsidR="00735328">
          <w:rPr>
            <w:noProof/>
            <w:webHidden/>
          </w:rPr>
          <w:fldChar w:fldCharType="begin"/>
        </w:r>
        <w:r w:rsidR="00735328">
          <w:rPr>
            <w:noProof/>
            <w:webHidden/>
          </w:rPr>
          <w:instrText xml:space="preserve"> PAGEREF _Toc27666867 \h </w:instrText>
        </w:r>
        <w:r w:rsidR="00735328">
          <w:rPr>
            <w:noProof/>
            <w:webHidden/>
          </w:rPr>
        </w:r>
        <w:r w:rsidR="00735328">
          <w:rPr>
            <w:noProof/>
            <w:webHidden/>
          </w:rPr>
          <w:fldChar w:fldCharType="separate"/>
        </w:r>
        <w:r w:rsidR="00735328">
          <w:rPr>
            <w:noProof/>
            <w:webHidden/>
          </w:rPr>
          <w:t>57</w:t>
        </w:r>
        <w:r w:rsidR="00735328">
          <w:rPr>
            <w:noProof/>
            <w:webHidden/>
          </w:rPr>
          <w:fldChar w:fldCharType="end"/>
        </w:r>
      </w:hyperlink>
    </w:p>
    <w:p w14:paraId="04EDEAFA" w14:textId="7C5516A2"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68" w:history="1">
        <w:r w:rsidR="00735328" w:rsidRPr="00A76B61">
          <w:rPr>
            <w:rStyle w:val="Lienhypertexte"/>
            <w:noProof/>
          </w:rPr>
          <w:t>Impact of patient characteristics on safety outcomes</w:t>
        </w:r>
        <w:r w:rsidR="00735328">
          <w:rPr>
            <w:noProof/>
            <w:webHidden/>
          </w:rPr>
          <w:tab/>
        </w:r>
        <w:r w:rsidR="00735328">
          <w:rPr>
            <w:noProof/>
            <w:webHidden/>
          </w:rPr>
          <w:fldChar w:fldCharType="begin"/>
        </w:r>
        <w:r w:rsidR="00735328">
          <w:rPr>
            <w:noProof/>
            <w:webHidden/>
          </w:rPr>
          <w:instrText xml:space="preserve"> PAGEREF _Toc27666868 \h </w:instrText>
        </w:r>
        <w:r w:rsidR="00735328">
          <w:rPr>
            <w:noProof/>
            <w:webHidden/>
          </w:rPr>
        </w:r>
        <w:r w:rsidR="00735328">
          <w:rPr>
            <w:noProof/>
            <w:webHidden/>
          </w:rPr>
          <w:fldChar w:fldCharType="separate"/>
        </w:r>
        <w:r w:rsidR="00735328">
          <w:rPr>
            <w:noProof/>
            <w:webHidden/>
          </w:rPr>
          <w:t>59</w:t>
        </w:r>
        <w:r w:rsidR="00735328">
          <w:rPr>
            <w:noProof/>
            <w:webHidden/>
          </w:rPr>
          <w:fldChar w:fldCharType="end"/>
        </w:r>
      </w:hyperlink>
    </w:p>
    <w:p w14:paraId="365C2122" w14:textId="42E76BFF"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69" w:history="1">
        <w:r w:rsidR="00735328" w:rsidRPr="00A76B61">
          <w:rPr>
            <w:rStyle w:val="Lienhypertexte"/>
            <w:noProof/>
          </w:rPr>
          <w:t>Impact of baseline food allergy-related parameters on safety outcomes</w:t>
        </w:r>
        <w:r w:rsidR="00735328">
          <w:rPr>
            <w:noProof/>
            <w:webHidden/>
          </w:rPr>
          <w:tab/>
        </w:r>
        <w:r w:rsidR="00735328">
          <w:rPr>
            <w:noProof/>
            <w:webHidden/>
          </w:rPr>
          <w:fldChar w:fldCharType="begin"/>
        </w:r>
        <w:r w:rsidR="00735328">
          <w:rPr>
            <w:noProof/>
            <w:webHidden/>
          </w:rPr>
          <w:instrText xml:space="preserve"> PAGEREF _Toc27666869 \h </w:instrText>
        </w:r>
        <w:r w:rsidR="00735328">
          <w:rPr>
            <w:noProof/>
            <w:webHidden/>
          </w:rPr>
        </w:r>
        <w:r w:rsidR="00735328">
          <w:rPr>
            <w:noProof/>
            <w:webHidden/>
          </w:rPr>
          <w:fldChar w:fldCharType="separate"/>
        </w:r>
        <w:r w:rsidR="00735328">
          <w:rPr>
            <w:noProof/>
            <w:webHidden/>
          </w:rPr>
          <w:t>60</w:t>
        </w:r>
        <w:r w:rsidR="00735328">
          <w:rPr>
            <w:noProof/>
            <w:webHidden/>
          </w:rPr>
          <w:fldChar w:fldCharType="end"/>
        </w:r>
      </w:hyperlink>
    </w:p>
    <w:p w14:paraId="076FE48E" w14:textId="0E1FA97E"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70" w:history="1">
        <w:r w:rsidR="00735328" w:rsidRPr="00A76B61">
          <w:rPr>
            <w:rStyle w:val="Lienhypertexte"/>
            <w:noProof/>
          </w:rPr>
          <w:t>Impact of baseline asthma status on safety outcomes</w:t>
        </w:r>
        <w:r w:rsidR="00735328">
          <w:rPr>
            <w:noProof/>
            <w:webHidden/>
          </w:rPr>
          <w:tab/>
        </w:r>
        <w:r w:rsidR="00735328">
          <w:rPr>
            <w:noProof/>
            <w:webHidden/>
          </w:rPr>
          <w:fldChar w:fldCharType="begin"/>
        </w:r>
        <w:r w:rsidR="00735328">
          <w:rPr>
            <w:noProof/>
            <w:webHidden/>
          </w:rPr>
          <w:instrText xml:space="preserve"> PAGEREF _Toc27666870 \h </w:instrText>
        </w:r>
        <w:r w:rsidR="00735328">
          <w:rPr>
            <w:noProof/>
            <w:webHidden/>
          </w:rPr>
        </w:r>
        <w:r w:rsidR="00735328">
          <w:rPr>
            <w:noProof/>
            <w:webHidden/>
          </w:rPr>
          <w:fldChar w:fldCharType="separate"/>
        </w:r>
        <w:r w:rsidR="00735328">
          <w:rPr>
            <w:noProof/>
            <w:webHidden/>
          </w:rPr>
          <w:t>63</w:t>
        </w:r>
        <w:r w:rsidR="00735328">
          <w:rPr>
            <w:noProof/>
            <w:webHidden/>
          </w:rPr>
          <w:fldChar w:fldCharType="end"/>
        </w:r>
      </w:hyperlink>
    </w:p>
    <w:p w14:paraId="6A9FCED6" w14:textId="55949B10"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1" w:history="1">
        <w:r w:rsidR="00735328" w:rsidRPr="00A76B61">
          <w:rPr>
            <w:rStyle w:val="Lienhypertexte"/>
            <w:noProof/>
          </w:rPr>
          <w:t>IMPACT ON QUALITY OF LIFE</w:t>
        </w:r>
        <w:r w:rsidR="00735328">
          <w:rPr>
            <w:noProof/>
            <w:webHidden/>
          </w:rPr>
          <w:tab/>
        </w:r>
        <w:r w:rsidR="00735328">
          <w:rPr>
            <w:noProof/>
            <w:webHidden/>
          </w:rPr>
          <w:fldChar w:fldCharType="begin"/>
        </w:r>
        <w:r w:rsidR="00735328">
          <w:rPr>
            <w:noProof/>
            <w:webHidden/>
          </w:rPr>
          <w:instrText xml:space="preserve"> PAGEREF _Toc27666871 \h </w:instrText>
        </w:r>
        <w:r w:rsidR="00735328">
          <w:rPr>
            <w:noProof/>
            <w:webHidden/>
          </w:rPr>
        </w:r>
        <w:r w:rsidR="00735328">
          <w:rPr>
            <w:noProof/>
            <w:webHidden/>
          </w:rPr>
          <w:fldChar w:fldCharType="separate"/>
        </w:r>
        <w:r w:rsidR="00735328">
          <w:rPr>
            <w:noProof/>
            <w:webHidden/>
          </w:rPr>
          <w:t>64</w:t>
        </w:r>
        <w:r w:rsidR="00735328">
          <w:rPr>
            <w:noProof/>
            <w:webHidden/>
          </w:rPr>
          <w:fldChar w:fldCharType="end"/>
        </w:r>
      </w:hyperlink>
    </w:p>
    <w:p w14:paraId="0FCECAE0" w14:textId="2B00063E"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2" w:history="1">
        <w:r w:rsidR="00735328" w:rsidRPr="00A76B61">
          <w:rPr>
            <w:rStyle w:val="Lienhypertexte"/>
            <w:noProof/>
          </w:rPr>
          <w:t>References</w:t>
        </w:r>
        <w:r w:rsidR="00735328">
          <w:rPr>
            <w:noProof/>
            <w:webHidden/>
          </w:rPr>
          <w:tab/>
        </w:r>
        <w:r w:rsidR="00735328">
          <w:rPr>
            <w:noProof/>
            <w:webHidden/>
          </w:rPr>
          <w:fldChar w:fldCharType="begin"/>
        </w:r>
        <w:r w:rsidR="00735328">
          <w:rPr>
            <w:noProof/>
            <w:webHidden/>
          </w:rPr>
          <w:instrText xml:space="preserve"> PAGEREF _Toc27666872 \h </w:instrText>
        </w:r>
        <w:r w:rsidR="00735328">
          <w:rPr>
            <w:noProof/>
            <w:webHidden/>
          </w:rPr>
        </w:r>
        <w:r w:rsidR="00735328">
          <w:rPr>
            <w:noProof/>
            <w:webHidden/>
          </w:rPr>
          <w:fldChar w:fldCharType="separate"/>
        </w:r>
        <w:r w:rsidR="00735328">
          <w:rPr>
            <w:noProof/>
            <w:webHidden/>
          </w:rPr>
          <w:t>69</w:t>
        </w:r>
        <w:r w:rsidR="00735328">
          <w:rPr>
            <w:noProof/>
            <w:webHidden/>
          </w:rPr>
          <w:fldChar w:fldCharType="end"/>
        </w:r>
      </w:hyperlink>
    </w:p>
    <w:p w14:paraId="0B49B2C5" w14:textId="06F850BA" w:rsidR="00735328" w:rsidRDefault="002857D6">
      <w:pPr>
        <w:pStyle w:val="TM1"/>
        <w:tabs>
          <w:tab w:val="right" w:leader="dot" w:pos="8630"/>
        </w:tabs>
        <w:rPr>
          <w:rFonts w:asciiTheme="minorHAnsi" w:eastAsiaTheme="minorEastAsia" w:hAnsiTheme="minorHAnsi" w:cstheme="minorBidi"/>
          <w:noProof/>
          <w:sz w:val="22"/>
          <w:lang w:val="fr-CA" w:eastAsia="fr-CA"/>
        </w:rPr>
      </w:pPr>
      <w:hyperlink w:anchor="_Toc27666873" w:history="1">
        <w:r w:rsidR="00735328" w:rsidRPr="00A76B61">
          <w:rPr>
            <w:rStyle w:val="Lienhypertexte"/>
            <w:noProof/>
          </w:rPr>
          <w:t>Appendix 4: Narrative summaries of the data that led to the recommendations</w:t>
        </w:r>
        <w:r w:rsidR="00735328">
          <w:rPr>
            <w:noProof/>
            <w:webHidden/>
          </w:rPr>
          <w:tab/>
        </w:r>
        <w:r w:rsidR="00735328">
          <w:rPr>
            <w:noProof/>
            <w:webHidden/>
          </w:rPr>
          <w:fldChar w:fldCharType="begin"/>
        </w:r>
        <w:r w:rsidR="00735328">
          <w:rPr>
            <w:noProof/>
            <w:webHidden/>
          </w:rPr>
          <w:instrText xml:space="preserve"> PAGEREF _Toc27666873 \h </w:instrText>
        </w:r>
        <w:r w:rsidR="00735328">
          <w:rPr>
            <w:noProof/>
            <w:webHidden/>
          </w:rPr>
        </w:r>
        <w:r w:rsidR="00735328">
          <w:rPr>
            <w:noProof/>
            <w:webHidden/>
          </w:rPr>
          <w:fldChar w:fldCharType="separate"/>
        </w:r>
        <w:r w:rsidR="00735328">
          <w:rPr>
            <w:noProof/>
            <w:webHidden/>
          </w:rPr>
          <w:t>76</w:t>
        </w:r>
        <w:r w:rsidR="00735328">
          <w:rPr>
            <w:noProof/>
            <w:webHidden/>
          </w:rPr>
          <w:fldChar w:fldCharType="end"/>
        </w:r>
      </w:hyperlink>
    </w:p>
    <w:p w14:paraId="255BD64E" w14:textId="1DE3B5A2"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4" w:history="1">
        <w:r w:rsidR="00735328" w:rsidRPr="00A76B61">
          <w:rPr>
            <w:rStyle w:val="Lienhypertexte"/>
            <w:noProof/>
          </w:rPr>
          <w:t>Recommendations on patient-centered care</w:t>
        </w:r>
        <w:r w:rsidR="00735328">
          <w:rPr>
            <w:noProof/>
            <w:webHidden/>
          </w:rPr>
          <w:tab/>
        </w:r>
        <w:r w:rsidR="00735328">
          <w:rPr>
            <w:noProof/>
            <w:webHidden/>
          </w:rPr>
          <w:fldChar w:fldCharType="begin"/>
        </w:r>
        <w:r w:rsidR="00735328">
          <w:rPr>
            <w:noProof/>
            <w:webHidden/>
          </w:rPr>
          <w:instrText xml:space="preserve"> PAGEREF _Toc27666874 \h </w:instrText>
        </w:r>
        <w:r w:rsidR="00735328">
          <w:rPr>
            <w:noProof/>
            <w:webHidden/>
          </w:rPr>
        </w:r>
        <w:r w:rsidR="00735328">
          <w:rPr>
            <w:noProof/>
            <w:webHidden/>
          </w:rPr>
          <w:fldChar w:fldCharType="separate"/>
        </w:r>
        <w:r w:rsidR="00735328">
          <w:rPr>
            <w:noProof/>
            <w:webHidden/>
          </w:rPr>
          <w:t>76</w:t>
        </w:r>
        <w:r w:rsidR="00735328">
          <w:rPr>
            <w:noProof/>
            <w:webHidden/>
          </w:rPr>
          <w:fldChar w:fldCharType="end"/>
        </w:r>
      </w:hyperlink>
    </w:p>
    <w:p w14:paraId="4F3944A7" w14:textId="046B3328"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5" w:history="1">
        <w:r w:rsidR="00735328" w:rsidRPr="00A76B61">
          <w:rPr>
            <w:rStyle w:val="Lienhypertexte"/>
            <w:noProof/>
          </w:rPr>
          <w:t>Recommendations on eligible food allergens and clinical outcomes that can be achieved by OIT</w:t>
        </w:r>
        <w:r w:rsidR="00735328">
          <w:rPr>
            <w:noProof/>
            <w:webHidden/>
          </w:rPr>
          <w:tab/>
        </w:r>
        <w:r w:rsidR="00735328">
          <w:rPr>
            <w:noProof/>
            <w:webHidden/>
          </w:rPr>
          <w:fldChar w:fldCharType="begin"/>
        </w:r>
        <w:r w:rsidR="00735328">
          <w:rPr>
            <w:noProof/>
            <w:webHidden/>
          </w:rPr>
          <w:instrText xml:space="preserve"> PAGEREF _Toc27666875 \h </w:instrText>
        </w:r>
        <w:r w:rsidR="00735328">
          <w:rPr>
            <w:noProof/>
            <w:webHidden/>
          </w:rPr>
        </w:r>
        <w:r w:rsidR="00735328">
          <w:rPr>
            <w:noProof/>
            <w:webHidden/>
          </w:rPr>
          <w:fldChar w:fldCharType="separate"/>
        </w:r>
        <w:r w:rsidR="00735328">
          <w:rPr>
            <w:noProof/>
            <w:webHidden/>
          </w:rPr>
          <w:t>76</w:t>
        </w:r>
        <w:r w:rsidR="00735328">
          <w:rPr>
            <w:noProof/>
            <w:webHidden/>
          </w:rPr>
          <w:fldChar w:fldCharType="end"/>
        </w:r>
      </w:hyperlink>
    </w:p>
    <w:p w14:paraId="630B9E19" w14:textId="2D7B098A"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6" w:history="1">
        <w:r w:rsidR="00735328" w:rsidRPr="00A76B61">
          <w:rPr>
            <w:rStyle w:val="Lienhypertexte"/>
            <w:noProof/>
          </w:rPr>
          <w:t>Recommendations on who could benefit from OIT (indications)</w:t>
        </w:r>
        <w:r w:rsidR="00735328">
          <w:rPr>
            <w:noProof/>
            <w:webHidden/>
          </w:rPr>
          <w:tab/>
        </w:r>
        <w:r w:rsidR="00735328">
          <w:rPr>
            <w:noProof/>
            <w:webHidden/>
          </w:rPr>
          <w:fldChar w:fldCharType="begin"/>
        </w:r>
        <w:r w:rsidR="00735328">
          <w:rPr>
            <w:noProof/>
            <w:webHidden/>
          </w:rPr>
          <w:instrText xml:space="preserve"> PAGEREF _Toc27666876 \h </w:instrText>
        </w:r>
        <w:r w:rsidR="00735328">
          <w:rPr>
            <w:noProof/>
            <w:webHidden/>
          </w:rPr>
        </w:r>
        <w:r w:rsidR="00735328">
          <w:rPr>
            <w:noProof/>
            <w:webHidden/>
          </w:rPr>
          <w:fldChar w:fldCharType="separate"/>
        </w:r>
        <w:r w:rsidR="00735328">
          <w:rPr>
            <w:noProof/>
            <w:webHidden/>
          </w:rPr>
          <w:t>77</w:t>
        </w:r>
        <w:r w:rsidR="00735328">
          <w:rPr>
            <w:noProof/>
            <w:webHidden/>
          </w:rPr>
          <w:fldChar w:fldCharType="end"/>
        </w:r>
      </w:hyperlink>
    </w:p>
    <w:p w14:paraId="4FBD0058" w14:textId="524C555F"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7" w:history="1">
        <w:r w:rsidR="00735328" w:rsidRPr="00A76B61">
          <w:rPr>
            <w:rStyle w:val="Lienhypertexte"/>
            <w:noProof/>
          </w:rPr>
          <w:t>Recommendations on contra-indications</w:t>
        </w:r>
        <w:r w:rsidR="00735328">
          <w:rPr>
            <w:noProof/>
            <w:webHidden/>
          </w:rPr>
          <w:tab/>
        </w:r>
        <w:r w:rsidR="00735328">
          <w:rPr>
            <w:noProof/>
            <w:webHidden/>
          </w:rPr>
          <w:fldChar w:fldCharType="begin"/>
        </w:r>
        <w:r w:rsidR="00735328">
          <w:rPr>
            <w:noProof/>
            <w:webHidden/>
          </w:rPr>
          <w:instrText xml:space="preserve"> PAGEREF _Toc27666877 \h </w:instrText>
        </w:r>
        <w:r w:rsidR="00735328">
          <w:rPr>
            <w:noProof/>
            <w:webHidden/>
          </w:rPr>
        </w:r>
        <w:r w:rsidR="00735328">
          <w:rPr>
            <w:noProof/>
            <w:webHidden/>
          </w:rPr>
          <w:fldChar w:fldCharType="separate"/>
        </w:r>
        <w:r w:rsidR="00735328">
          <w:rPr>
            <w:noProof/>
            <w:webHidden/>
          </w:rPr>
          <w:t>77</w:t>
        </w:r>
        <w:r w:rsidR="00735328">
          <w:rPr>
            <w:noProof/>
            <w:webHidden/>
          </w:rPr>
          <w:fldChar w:fldCharType="end"/>
        </w:r>
      </w:hyperlink>
    </w:p>
    <w:p w14:paraId="20C312F4" w14:textId="31EE9710"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8" w:history="1">
        <w:r w:rsidR="00735328" w:rsidRPr="00A76B61">
          <w:rPr>
            <w:rStyle w:val="Lienhypertexte"/>
            <w:noProof/>
          </w:rPr>
          <w:t>Recommendations on personalized protocols</w:t>
        </w:r>
        <w:r w:rsidR="00735328">
          <w:rPr>
            <w:noProof/>
            <w:webHidden/>
          </w:rPr>
          <w:tab/>
        </w:r>
        <w:r w:rsidR="00735328">
          <w:rPr>
            <w:noProof/>
            <w:webHidden/>
          </w:rPr>
          <w:fldChar w:fldCharType="begin"/>
        </w:r>
        <w:r w:rsidR="00735328">
          <w:rPr>
            <w:noProof/>
            <w:webHidden/>
          </w:rPr>
          <w:instrText xml:space="preserve"> PAGEREF _Toc27666878 \h </w:instrText>
        </w:r>
        <w:r w:rsidR="00735328">
          <w:rPr>
            <w:noProof/>
            <w:webHidden/>
          </w:rPr>
        </w:r>
        <w:r w:rsidR="00735328">
          <w:rPr>
            <w:noProof/>
            <w:webHidden/>
          </w:rPr>
          <w:fldChar w:fldCharType="separate"/>
        </w:r>
        <w:r w:rsidR="00735328">
          <w:rPr>
            <w:noProof/>
            <w:webHidden/>
          </w:rPr>
          <w:t>78</w:t>
        </w:r>
        <w:r w:rsidR="00735328">
          <w:rPr>
            <w:noProof/>
            <w:webHidden/>
          </w:rPr>
          <w:fldChar w:fldCharType="end"/>
        </w:r>
      </w:hyperlink>
    </w:p>
    <w:p w14:paraId="76BACC17" w14:textId="3F32B30A"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79" w:history="1">
        <w:r w:rsidR="00735328" w:rsidRPr="00A76B61">
          <w:rPr>
            <w:rStyle w:val="Lienhypertexte"/>
            <w:noProof/>
          </w:rPr>
          <w:t>Recommendations for the safe provision of OIT</w:t>
        </w:r>
        <w:r w:rsidR="00735328">
          <w:rPr>
            <w:noProof/>
            <w:webHidden/>
          </w:rPr>
          <w:tab/>
        </w:r>
        <w:r w:rsidR="00735328">
          <w:rPr>
            <w:noProof/>
            <w:webHidden/>
          </w:rPr>
          <w:fldChar w:fldCharType="begin"/>
        </w:r>
        <w:r w:rsidR="00735328">
          <w:rPr>
            <w:noProof/>
            <w:webHidden/>
          </w:rPr>
          <w:instrText xml:space="preserve"> PAGEREF _Toc27666879 \h </w:instrText>
        </w:r>
        <w:r w:rsidR="00735328">
          <w:rPr>
            <w:noProof/>
            <w:webHidden/>
          </w:rPr>
        </w:r>
        <w:r w:rsidR="00735328">
          <w:rPr>
            <w:noProof/>
            <w:webHidden/>
          </w:rPr>
          <w:fldChar w:fldCharType="separate"/>
        </w:r>
        <w:r w:rsidR="00735328">
          <w:rPr>
            <w:noProof/>
            <w:webHidden/>
          </w:rPr>
          <w:t>78</w:t>
        </w:r>
        <w:r w:rsidR="00735328">
          <w:rPr>
            <w:noProof/>
            <w:webHidden/>
          </w:rPr>
          <w:fldChar w:fldCharType="end"/>
        </w:r>
      </w:hyperlink>
    </w:p>
    <w:p w14:paraId="77348A0F" w14:textId="1A0F700A" w:rsidR="00735328" w:rsidRDefault="002857D6">
      <w:pPr>
        <w:pStyle w:val="TM1"/>
        <w:tabs>
          <w:tab w:val="right" w:leader="dot" w:pos="8630"/>
        </w:tabs>
        <w:rPr>
          <w:rFonts w:asciiTheme="minorHAnsi" w:eastAsiaTheme="minorEastAsia" w:hAnsiTheme="minorHAnsi" w:cstheme="minorBidi"/>
          <w:noProof/>
          <w:sz w:val="22"/>
          <w:lang w:val="fr-CA" w:eastAsia="fr-CA"/>
        </w:rPr>
      </w:pPr>
      <w:hyperlink w:anchor="_Toc27666880" w:history="1">
        <w:r w:rsidR="00735328" w:rsidRPr="00A76B61">
          <w:rPr>
            <w:rStyle w:val="Lienhypertexte"/>
            <w:noProof/>
          </w:rPr>
          <w:t>Appendix 5: Equipment required</w:t>
        </w:r>
        <w:r w:rsidR="00735328">
          <w:rPr>
            <w:noProof/>
            <w:webHidden/>
          </w:rPr>
          <w:tab/>
        </w:r>
        <w:r w:rsidR="00735328">
          <w:rPr>
            <w:noProof/>
            <w:webHidden/>
          </w:rPr>
          <w:fldChar w:fldCharType="begin"/>
        </w:r>
        <w:r w:rsidR="00735328">
          <w:rPr>
            <w:noProof/>
            <w:webHidden/>
          </w:rPr>
          <w:instrText xml:space="preserve"> PAGEREF _Toc27666880 \h </w:instrText>
        </w:r>
        <w:r w:rsidR="00735328">
          <w:rPr>
            <w:noProof/>
            <w:webHidden/>
          </w:rPr>
        </w:r>
        <w:r w:rsidR="00735328">
          <w:rPr>
            <w:noProof/>
            <w:webHidden/>
          </w:rPr>
          <w:fldChar w:fldCharType="separate"/>
        </w:r>
        <w:r w:rsidR="00735328">
          <w:rPr>
            <w:noProof/>
            <w:webHidden/>
          </w:rPr>
          <w:t>79</w:t>
        </w:r>
        <w:r w:rsidR="00735328">
          <w:rPr>
            <w:noProof/>
            <w:webHidden/>
          </w:rPr>
          <w:fldChar w:fldCharType="end"/>
        </w:r>
      </w:hyperlink>
    </w:p>
    <w:p w14:paraId="35A15D75" w14:textId="2A4B1978" w:rsidR="00735328" w:rsidRDefault="002857D6">
      <w:pPr>
        <w:pStyle w:val="TM1"/>
        <w:tabs>
          <w:tab w:val="right" w:leader="dot" w:pos="8630"/>
        </w:tabs>
        <w:rPr>
          <w:rFonts w:asciiTheme="minorHAnsi" w:eastAsiaTheme="minorEastAsia" w:hAnsiTheme="minorHAnsi" w:cstheme="minorBidi"/>
          <w:noProof/>
          <w:sz w:val="22"/>
          <w:lang w:val="fr-CA" w:eastAsia="fr-CA"/>
        </w:rPr>
      </w:pPr>
      <w:hyperlink w:anchor="_Toc27666881" w:history="1">
        <w:r w:rsidR="00735328" w:rsidRPr="00A76B61">
          <w:rPr>
            <w:rStyle w:val="Lienhypertexte"/>
            <w:noProof/>
          </w:rPr>
          <w:t>Appendix 6: Sample protocols</w:t>
        </w:r>
        <w:r w:rsidR="00735328">
          <w:rPr>
            <w:noProof/>
            <w:webHidden/>
          </w:rPr>
          <w:tab/>
        </w:r>
        <w:r w:rsidR="00735328">
          <w:rPr>
            <w:noProof/>
            <w:webHidden/>
          </w:rPr>
          <w:fldChar w:fldCharType="begin"/>
        </w:r>
        <w:r w:rsidR="00735328">
          <w:rPr>
            <w:noProof/>
            <w:webHidden/>
          </w:rPr>
          <w:instrText xml:space="preserve"> PAGEREF _Toc27666881 \h </w:instrText>
        </w:r>
        <w:r w:rsidR="00735328">
          <w:rPr>
            <w:noProof/>
            <w:webHidden/>
          </w:rPr>
        </w:r>
        <w:r w:rsidR="00735328">
          <w:rPr>
            <w:noProof/>
            <w:webHidden/>
          </w:rPr>
          <w:fldChar w:fldCharType="separate"/>
        </w:r>
        <w:r w:rsidR="00735328">
          <w:rPr>
            <w:noProof/>
            <w:webHidden/>
          </w:rPr>
          <w:t>80</w:t>
        </w:r>
        <w:r w:rsidR="00735328">
          <w:rPr>
            <w:noProof/>
            <w:webHidden/>
          </w:rPr>
          <w:fldChar w:fldCharType="end"/>
        </w:r>
      </w:hyperlink>
    </w:p>
    <w:p w14:paraId="0A8B1CA9" w14:textId="186AE5ED"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82" w:history="1">
        <w:r w:rsidR="00735328" w:rsidRPr="00A76B61">
          <w:rPr>
            <w:rStyle w:val="Lienhypertexte"/>
            <w:noProof/>
          </w:rPr>
          <w:t>Equivalency table: protein content per type of allergen</w:t>
        </w:r>
        <w:r w:rsidR="00735328">
          <w:rPr>
            <w:noProof/>
            <w:webHidden/>
          </w:rPr>
          <w:tab/>
        </w:r>
        <w:r w:rsidR="00735328">
          <w:rPr>
            <w:noProof/>
            <w:webHidden/>
          </w:rPr>
          <w:fldChar w:fldCharType="begin"/>
        </w:r>
        <w:r w:rsidR="00735328">
          <w:rPr>
            <w:noProof/>
            <w:webHidden/>
          </w:rPr>
          <w:instrText xml:space="preserve"> PAGEREF _Toc27666882 \h </w:instrText>
        </w:r>
        <w:r w:rsidR="00735328">
          <w:rPr>
            <w:noProof/>
            <w:webHidden/>
          </w:rPr>
        </w:r>
        <w:r w:rsidR="00735328">
          <w:rPr>
            <w:noProof/>
            <w:webHidden/>
          </w:rPr>
          <w:fldChar w:fldCharType="separate"/>
        </w:r>
        <w:r w:rsidR="00735328">
          <w:rPr>
            <w:noProof/>
            <w:webHidden/>
          </w:rPr>
          <w:t>81</w:t>
        </w:r>
        <w:r w:rsidR="00735328">
          <w:rPr>
            <w:noProof/>
            <w:webHidden/>
          </w:rPr>
          <w:fldChar w:fldCharType="end"/>
        </w:r>
      </w:hyperlink>
    </w:p>
    <w:p w14:paraId="15D739FE" w14:textId="4688495E"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83" w:history="1">
        <w:r w:rsidR="00735328" w:rsidRPr="00A76B61">
          <w:rPr>
            <w:rStyle w:val="Lienhypertexte"/>
            <w:noProof/>
          </w:rPr>
          <w:t>Sample dosing schedules</w:t>
        </w:r>
        <w:r w:rsidR="00735328">
          <w:rPr>
            <w:noProof/>
            <w:webHidden/>
          </w:rPr>
          <w:tab/>
        </w:r>
        <w:r w:rsidR="00735328">
          <w:rPr>
            <w:noProof/>
            <w:webHidden/>
          </w:rPr>
          <w:fldChar w:fldCharType="begin"/>
        </w:r>
        <w:r w:rsidR="00735328">
          <w:rPr>
            <w:noProof/>
            <w:webHidden/>
          </w:rPr>
          <w:instrText xml:space="preserve"> PAGEREF _Toc27666883 \h </w:instrText>
        </w:r>
        <w:r w:rsidR="00735328">
          <w:rPr>
            <w:noProof/>
            <w:webHidden/>
          </w:rPr>
        </w:r>
        <w:r w:rsidR="00735328">
          <w:rPr>
            <w:noProof/>
            <w:webHidden/>
          </w:rPr>
          <w:fldChar w:fldCharType="separate"/>
        </w:r>
        <w:r w:rsidR="00735328">
          <w:rPr>
            <w:noProof/>
            <w:webHidden/>
          </w:rPr>
          <w:t>82</w:t>
        </w:r>
        <w:r w:rsidR="00735328">
          <w:rPr>
            <w:noProof/>
            <w:webHidden/>
          </w:rPr>
          <w:fldChar w:fldCharType="end"/>
        </w:r>
      </w:hyperlink>
    </w:p>
    <w:p w14:paraId="7CD87A65" w14:textId="1CA2F5E5"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84" w:history="1">
        <w:r w:rsidR="00735328" w:rsidRPr="00A76B61">
          <w:rPr>
            <w:rStyle w:val="Lienhypertexte"/>
            <w:noProof/>
          </w:rPr>
          <w:t>CoFAR schedule</w:t>
        </w:r>
        <w:r w:rsidR="00735328">
          <w:rPr>
            <w:noProof/>
            <w:webHidden/>
          </w:rPr>
          <w:tab/>
        </w:r>
        <w:r w:rsidR="00735328">
          <w:rPr>
            <w:noProof/>
            <w:webHidden/>
          </w:rPr>
          <w:fldChar w:fldCharType="begin"/>
        </w:r>
        <w:r w:rsidR="00735328">
          <w:rPr>
            <w:noProof/>
            <w:webHidden/>
          </w:rPr>
          <w:instrText xml:space="preserve"> PAGEREF _Toc27666884 \h </w:instrText>
        </w:r>
        <w:r w:rsidR="00735328">
          <w:rPr>
            <w:noProof/>
            <w:webHidden/>
          </w:rPr>
        </w:r>
        <w:r w:rsidR="00735328">
          <w:rPr>
            <w:noProof/>
            <w:webHidden/>
          </w:rPr>
          <w:fldChar w:fldCharType="separate"/>
        </w:r>
        <w:r w:rsidR="00735328">
          <w:rPr>
            <w:noProof/>
            <w:webHidden/>
          </w:rPr>
          <w:t>82</w:t>
        </w:r>
        <w:r w:rsidR="00735328">
          <w:rPr>
            <w:noProof/>
            <w:webHidden/>
          </w:rPr>
          <w:fldChar w:fldCharType="end"/>
        </w:r>
      </w:hyperlink>
    </w:p>
    <w:p w14:paraId="17DC6C94" w14:textId="5D2F1988"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85" w:history="1">
        <w:r w:rsidR="00735328" w:rsidRPr="00A76B61">
          <w:rPr>
            <w:rStyle w:val="Lienhypertexte"/>
            <w:noProof/>
          </w:rPr>
          <w:t>Omalizumab-enabled accelerated schedule</w:t>
        </w:r>
        <w:r w:rsidR="00735328">
          <w:rPr>
            <w:noProof/>
            <w:webHidden/>
          </w:rPr>
          <w:tab/>
        </w:r>
        <w:r w:rsidR="00735328">
          <w:rPr>
            <w:noProof/>
            <w:webHidden/>
          </w:rPr>
          <w:fldChar w:fldCharType="begin"/>
        </w:r>
        <w:r w:rsidR="00735328">
          <w:rPr>
            <w:noProof/>
            <w:webHidden/>
          </w:rPr>
          <w:instrText xml:space="preserve"> PAGEREF _Toc27666885 \h </w:instrText>
        </w:r>
        <w:r w:rsidR="00735328">
          <w:rPr>
            <w:noProof/>
            <w:webHidden/>
          </w:rPr>
        </w:r>
        <w:r w:rsidR="00735328">
          <w:rPr>
            <w:noProof/>
            <w:webHidden/>
          </w:rPr>
          <w:fldChar w:fldCharType="separate"/>
        </w:r>
        <w:r w:rsidR="00735328">
          <w:rPr>
            <w:noProof/>
            <w:webHidden/>
          </w:rPr>
          <w:t>83</w:t>
        </w:r>
        <w:r w:rsidR="00735328">
          <w:rPr>
            <w:noProof/>
            <w:webHidden/>
          </w:rPr>
          <w:fldChar w:fldCharType="end"/>
        </w:r>
      </w:hyperlink>
    </w:p>
    <w:p w14:paraId="7E3E3537" w14:textId="23BF34C7"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86" w:history="1">
        <w:r w:rsidR="00735328" w:rsidRPr="00A76B61">
          <w:rPr>
            <w:rStyle w:val="Lienhypertexte"/>
            <w:noProof/>
          </w:rPr>
          <w:t>Pre-school peanut schedule</w:t>
        </w:r>
        <w:r w:rsidR="00735328">
          <w:rPr>
            <w:noProof/>
            <w:webHidden/>
          </w:rPr>
          <w:tab/>
        </w:r>
        <w:r w:rsidR="00735328">
          <w:rPr>
            <w:noProof/>
            <w:webHidden/>
          </w:rPr>
          <w:fldChar w:fldCharType="begin"/>
        </w:r>
        <w:r w:rsidR="00735328">
          <w:rPr>
            <w:noProof/>
            <w:webHidden/>
          </w:rPr>
          <w:instrText xml:space="preserve"> PAGEREF _Toc27666886 \h </w:instrText>
        </w:r>
        <w:r w:rsidR="00735328">
          <w:rPr>
            <w:noProof/>
            <w:webHidden/>
          </w:rPr>
        </w:r>
        <w:r w:rsidR="00735328">
          <w:rPr>
            <w:noProof/>
            <w:webHidden/>
          </w:rPr>
          <w:fldChar w:fldCharType="separate"/>
        </w:r>
        <w:r w:rsidR="00735328">
          <w:rPr>
            <w:noProof/>
            <w:webHidden/>
          </w:rPr>
          <w:t>83</w:t>
        </w:r>
        <w:r w:rsidR="00735328">
          <w:rPr>
            <w:noProof/>
            <w:webHidden/>
          </w:rPr>
          <w:fldChar w:fldCharType="end"/>
        </w:r>
      </w:hyperlink>
    </w:p>
    <w:p w14:paraId="338C7BD0" w14:textId="72C7B7D3" w:rsidR="00735328" w:rsidRDefault="002857D6">
      <w:pPr>
        <w:pStyle w:val="TM3"/>
        <w:tabs>
          <w:tab w:val="right" w:leader="dot" w:pos="8630"/>
        </w:tabs>
        <w:rPr>
          <w:rFonts w:asciiTheme="minorHAnsi" w:eastAsiaTheme="minorEastAsia" w:hAnsiTheme="minorHAnsi" w:cstheme="minorBidi"/>
          <w:noProof/>
          <w:sz w:val="22"/>
          <w:lang w:val="fr-CA" w:eastAsia="fr-CA"/>
        </w:rPr>
      </w:pPr>
      <w:hyperlink w:anchor="_Toc27666887" w:history="1">
        <w:r w:rsidR="00735328" w:rsidRPr="00A76B61">
          <w:rPr>
            <w:rStyle w:val="Lienhypertexte"/>
            <w:noProof/>
          </w:rPr>
          <w:t>Individualized symptom-driven up-dosing</w:t>
        </w:r>
        <w:r w:rsidR="00735328">
          <w:rPr>
            <w:noProof/>
            <w:webHidden/>
          </w:rPr>
          <w:tab/>
        </w:r>
        <w:r w:rsidR="00735328">
          <w:rPr>
            <w:noProof/>
            <w:webHidden/>
          </w:rPr>
          <w:fldChar w:fldCharType="begin"/>
        </w:r>
        <w:r w:rsidR="00735328">
          <w:rPr>
            <w:noProof/>
            <w:webHidden/>
          </w:rPr>
          <w:instrText xml:space="preserve"> PAGEREF _Toc27666887 \h </w:instrText>
        </w:r>
        <w:r w:rsidR="00735328">
          <w:rPr>
            <w:noProof/>
            <w:webHidden/>
          </w:rPr>
        </w:r>
        <w:r w:rsidR="00735328">
          <w:rPr>
            <w:noProof/>
            <w:webHidden/>
          </w:rPr>
          <w:fldChar w:fldCharType="separate"/>
        </w:r>
        <w:r w:rsidR="00735328">
          <w:rPr>
            <w:noProof/>
            <w:webHidden/>
          </w:rPr>
          <w:t>84</w:t>
        </w:r>
        <w:r w:rsidR="00735328">
          <w:rPr>
            <w:noProof/>
            <w:webHidden/>
          </w:rPr>
          <w:fldChar w:fldCharType="end"/>
        </w:r>
      </w:hyperlink>
    </w:p>
    <w:p w14:paraId="2F76A5B8" w14:textId="2682B393" w:rsidR="00735328" w:rsidRDefault="002857D6">
      <w:pPr>
        <w:pStyle w:val="TM2"/>
        <w:tabs>
          <w:tab w:val="right" w:leader="dot" w:pos="8630"/>
        </w:tabs>
        <w:rPr>
          <w:rFonts w:asciiTheme="minorHAnsi" w:eastAsiaTheme="minorEastAsia" w:hAnsiTheme="minorHAnsi" w:cstheme="minorBidi"/>
          <w:noProof/>
          <w:sz w:val="22"/>
          <w:lang w:val="fr-CA" w:eastAsia="fr-CA"/>
        </w:rPr>
      </w:pPr>
      <w:hyperlink w:anchor="_Toc27666888" w:history="1">
        <w:r w:rsidR="00735328" w:rsidRPr="00A76B61">
          <w:rPr>
            <w:rStyle w:val="Lienhypertexte"/>
            <w:noProof/>
          </w:rPr>
          <w:t>Pre-medication</w:t>
        </w:r>
        <w:r w:rsidR="00735328">
          <w:rPr>
            <w:noProof/>
            <w:webHidden/>
          </w:rPr>
          <w:tab/>
        </w:r>
        <w:r w:rsidR="00735328">
          <w:rPr>
            <w:noProof/>
            <w:webHidden/>
          </w:rPr>
          <w:fldChar w:fldCharType="begin"/>
        </w:r>
        <w:r w:rsidR="00735328">
          <w:rPr>
            <w:noProof/>
            <w:webHidden/>
          </w:rPr>
          <w:instrText xml:space="preserve"> PAGEREF _Toc27666888 \h </w:instrText>
        </w:r>
        <w:r w:rsidR="00735328">
          <w:rPr>
            <w:noProof/>
            <w:webHidden/>
          </w:rPr>
        </w:r>
        <w:r w:rsidR="00735328">
          <w:rPr>
            <w:noProof/>
            <w:webHidden/>
          </w:rPr>
          <w:fldChar w:fldCharType="separate"/>
        </w:r>
        <w:r w:rsidR="00735328">
          <w:rPr>
            <w:noProof/>
            <w:webHidden/>
          </w:rPr>
          <w:t>85</w:t>
        </w:r>
        <w:r w:rsidR="00735328">
          <w:rPr>
            <w:noProof/>
            <w:webHidden/>
          </w:rPr>
          <w:fldChar w:fldCharType="end"/>
        </w:r>
      </w:hyperlink>
    </w:p>
    <w:p w14:paraId="586FBB48" w14:textId="75C03E6F" w:rsidR="00A54C7A" w:rsidRPr="00A54C7A" w:rsidRDefault="00A54C7A" w:rsidP="00A54C7A">
      <w:r>
        <w:fldChar w:fldCharType="end"/>
      </w:r>
    </w:p>
    <w:p w14:paraId="42C69390" w14:textId="77777777" w:rsidR="00EA6A81" w:rsidRDefault="00EA6A81">
      <w:pPr>
        <w:spacing w:after="160"/>
        <w:sectPr w:rsidR="00EA6A81" w:rsidSect="00EA6A81">
          <w:footerReference w:type="default" r:id="rId8"/>
          <w:pgSz w:w="12240" w:h="15840"/>
          <w:pgMar w:top="1440" w:right="1800" w:bottom="1440" w:left="1800" w:header="708" w:footer="708" w:gutter="0"/>
          <w:cols w:space="708"/>
          <w:docGrid w:linePitch="360"/>
        </w:sectPr>
      </w:pPr>
    </w:p>
    <w:p w14:paraId="491D11A6" w14:textId="0CD1C014" w:rsidR="00EA6A81" w:rsidRDefault="00EA6A81" w:rsidP="00A54C7A">
      <w:pPr>
        <w:pStyle w:val="Titre1"/>
      </w:pPr>
      <w:bookmarkStart w:id="0" w:name="_Toc27666827"/>
      <w:bookmarkStart w:id="1" w:name="_Toc26546057"/>
      <w:r>
        <w:lastRenderedPageBreak/>
        <w:t xml:space="preserve">Appendix 1: </w:t>
      </w:r>
      <w:r w:rsidRPr="00EA6A81">
        <w:t>Management of conflict of interests and roles</w:t>
      </w:r>
      <w:bookmarkEnd w:id="0"/>
    </w:p>
    <w:p w14:paraId="09F4C9ED" w14:textId="77777777" w:rsidR="00EA6A81" w:rsidRDefault="00EA6A81" w:rsidP="00EA6A81">
      <w:pPr>
        <w:jc w:val="both"/>
        <w:rPr>
          <w:rFonts w:cstheme="minorHAnsi"/>
          <w:b/>
          <w:bCs/>
        </w:rPr>
      </w:pPr>
    </w:p>
    <w:p w14:paraId="4D43411A" w14:textId="74A8C75A" w:rsidR="00EA6A81" w:rsidRPr="000A5A45" w:rsidRDefault="00EA6A81" w:rsidP="00EA6A81">
      <w:pPr>
        <w:jc w:val="both"/>
        <w:rPr>
          <w:rFonts w:cstheme="minorHAnsi"/>
          <w:b/>
        </w:rPr>
      </w:pPr>
      <w:r>
        <w:rPr>
          <w:rFonts w:cstheme="minorHAnsi"/>
          <w:b/>
          <w:bCs/>
        </w:rPr>
        <w:t>O</w:t>
      </w:r>
      <w:r w:rsidRPr="000A5A45">
        <w:rPr>
          <w:rFonts w:cstheme="minorHAnsi"/>
          <w:b/>
          <w:bCs/>
        </w:rPr>
        <w:t>rientations for the implementation of Guidelines International Network (GIN) principles - OIT Guideline development</w:t>
      </w:r>
    </w:p>
    <w:tbl>
      <w:tblPr>
        <w:tblStyle w:val="Grilledutableau"/>
        <w:tblW w:w="0" w:type="auto"/>
        <w:tblLook w:val="04A0" w:firstRow="1" w:lastRow="0" w:firstColumn="1" w:lastColumn="0" w:noHBand="0" w:noVBand="1"/>
      </w:tblPr>
      <w:tblGrid>
        <w:gridCol w:w="1694"/>
        <w:gridCol w:w="2488"/>
        <w:gridCol w:w="8768"/>
      </w:tblGrid>
      <w:tr w:rsidR="00EA6A81" w:rsidRPr="00501062" w14:paraId="09AACC38" w14:textId="77777777" w:rsidTr="00EA6A81">
        <w:trPr>
          <w:trHeight w:val="331"/>
        </w:trPr>
        <w:tc>
          <w:tcPr>
            <w:tcW w:w="1704" w:type="dxa"/>
          </w:tcPr>
          <w:p w14:paraId="28256C3F" w14:textId="77777777" w:rsidR="00EA6A81" w:rsidRPr="000A5A45" w:rsidRDefault="00EA6A81" w:rsidP="00EA6A81">
            <w:pPr>
              <w:spacing w:after="120"/>
              <w:rPr>
                <w:rFonts w:cstheme="minorHAnsi"/>
                <w:b/>
                <w:bCs/>
              </w:rPr>
            </w:pPr>
          </w:p>
        </w:tc>
        <w:tc>
          <w:tcPr>
            <w:tcW w:w="2515" w:type="dxa"/>
          </w:tcPr>
          <w:p w14:paraId="3EB672A5" w14:textId="77777777" w:rsidR="00EA6A81" w:rsidRPr="000A5A45" w:rsidRDefault="00EA6A81" w:rsidP="00EA6A81">
            <w:pPr>
              <w:spacing w:after="120"/>
              <w:rPr>
                <w:rFonts w:cstheme="minorHAnsi"/>
                <w:i/>
              </w:rPr>
            </w:pPr>
            <w:r w:rsidRPr="000A5A45">
              <w:rPr>
                <w:rFonts w:cstheme="minorHAnsi"/>
                <w:b/>
                <w:bCs/>
              </w:rPr>
              <w:t xml:space="preserve"> (GIN) (2015)</w:t>
            </w:r>
            <w:r w:rsidRPr="000A5A45">
              <w:rPr>
                <w:rFonts w:cstheme="minorHAnsi"/>
                <w:b/>
                <w:bCs/>
                <w:vertAlign w:val="superscript"/>
              </w:rPr>
              <w:t xml:space="preserve"> </w:t>
            </w:r>
            <w:r w:rsidRPr="000A5A45">
              <w:rPr>
                <w:rFonts w:cstheme="minorHAnsi"/>
                <w:b/>
                <w:bCs/>
              </w:rPr>
              <w:t>Principles</w:t>
            </w:r>
          </w:p>
        </w:tc>
        <w:tc>
          <w:tcPr>
            <w:tcW w:w="8957" w:type="dxa"/>
          </w:tcPr>
          <w:p w14:paraId="785901E6" w14:textId="77777777" w:rsidR="00EA6A81" w:rsidRPr="000A5A45" w:rsidRDefault="00EA6A81" w:rsidP="00EA6A81">
            <w:pPr>
              <w:pStyle w:val="Paragraphedeliste"/>
              <w:ind w:left="0"/>
              <w:rPr>
                <w:rFonts w:cstheme="minorHAnsi"/>
                <w:color w:val="000000" w:themeColor="text1"/>
              </w:rPr>
            </w:pPr>
            <w:r w:rsidRPr="000A5A45">
              <w:rPr>
                <w:rFonts w:cstheme="minorHAnsi"/>
                <w:b/>
                <w:bCs/>
              </w:rPr>
              <w:t>Proposed orientations for the implementation of GIN principles - OIT Guideline development</w:t>
            </w:r>
          </w:p>
        </w:tc>
      </w:tr>
      <w:tr w:rsidR="00EA6A81" w:rsidRPr="00501062" w14:paraId="13C551B8" w14:textId="77777777" w:rsidTr="00EA6A81">
        <w:trPr>
          <w:trHeight w:val="962"/>
        </w:trPr>
        <w:tc>
          <w:tcPr>
            <w:tcW w:w="1704" w:type="dxa"/>
            <w:vMerge w:val="restart"/>
            <w:hideMark/>
          </w:tcPr>
          <w:p w14:paraId="786936F7" w14:textId="77777777" w:rsidR="00EA6A81" w:rsidRPr="000A5A45" w:rsidRDefault="00EA6A81" w:rsidP="00EA6A81">
            <w:pPr>
              <w:spacing w:after="120"/>
              <w:rPr>
                <w:rFonts w:cstheme="minorHAnsi"/>
                <w:b/>
                <w:bCs/>
              </w:rPr>
            </w:pPr>
            <w:r w:rsidRPr="000A5A45">
              <w:rPr>
                <w:rFonts w:cstheme="minorHAnsi"/>
                <w:b/>
                <w:bCs/>
              </w:rPr>
              <w:t xml:space="preserve">Defining and declaring COIs </w:t>
            </w:r>
          </w:p>
        </w:tc>
        <w:tc>
          <w:tcPr>
            <w:tcW w:w="2515" w:type="dxa"/>
            <w:hideMark/>
          </w:tcPr>
          <w:p w14:paraId="776E8B87" w14:textId="77777777" w:rsidR="00EA6A81" w:rsidRPr="000A5A45" w:rsidRDefault="00EA6A81" w:rsidP="00EA6A81">
            <w:pPr>
              <w:spacing w:after="120"/>
              <w:rPr>
                <w:rFonts w:cstheme="minorHAnsi"/>
                <w:i/>
              </w:rPr>
            </w:pPr>
            <w:r w:rsidRPr="000A5A45">
              <w:rPr>
                <w:rFonts w:cstheme="minorHAnsi"/>
                <w:i/>
              </w:rPr>
              <w:t>Principle 2: The definition of COI and its management applies to all members of a guideline development group, regardless of the discipline or stakeholders they represent, and this should be determined before a panel is constituted.</w:t>
            </w:r>
          </w:p>
        </w:tc>
        <w:tc>
          <w:tcPr>
            <w:tcW w:w="8957" w:type="dxa"/>
          </w:tcPr>
          <w:p w14:paraId="66EBA62A" w14:textId="77777777" w:rsidR="00EA6A81" w:rsidRPr="000A5A45" w:rsidRDefault="00EA6A81" w:rsidP="00DA4442">
            <w:pPr>
              <w:pStyle w:val="Paragraphedeliste"/>
              <w:numPr>
                <w:ilvl w:val="0"/>
                <w:numId w:val="26"/>
              </w:numPr>
              <w:spacing w:line="240" w:lineRule="auto"/>
              <w:rPr>
                <w:rFonts w:cstheme="minorHAnsi"/>
                <w:bCs/>
              </w:rPr>
            </w:pPr>
            <w:r w:rsidRPr="000A5A45">
              <w:rPr>
                <w:rFonts w:cstheme="minorHAnsi"/>
                <w:bCs/>
                <w:u w:val="single"/>
              </w:rPr>
              <w:t xml:space="preserve">Definitions: </w:t>
            </w:r>
            <w:r w:rsidRPr="000A5A45">
              <w:rPr>
                <w:rFonts w:cstheme="minorHAnsi"/>
                <w:b/>
                <w:bCs/>
              </w:rPr>
              <w:t xml:space="preserve">Conflict of interests (COI): </w:t>
            </w:r>
            <w:r w:rsidRPr="000A5A45">
              <w:rPr>
                <w:rFonts w:cstheme="minorHAnsi"/>
                <w:bCs/>
              </w:rPr>
              <w:t xml:space="preserve">situations in which the professional judgement of an individual involved in developing the CPG can be unduly influenced by an opportunity to derive personal benefit.  </w:t>
            </w:r>
            <w:r w:rsidRPr="000A5A45">
              <w:rPr>
                <w:rFonts w:cstheme="minorHAnsi"/>
              </w:rPr>
              <w:t xml:space="preserve">A </w:t>
            </w:r>
            <w:r w:rsidRPr="000A5A45">
              <w:rPr>
                <w:rFonts w:cstheme="minorHAnsi"/>
                <w:b/>
              </w:rPr>
              <w:t>specific interest</w:t>
            </w:r>
            <w:r w:rsidRPr="000A5A45">
              <w:rPr>
                <w:rFonts w:cstheme="minorHAnsi"/>
              </w:rPr>
              <w:t xml:space="preserve"> is related to the topic under evaluation.</w:t>
            </w:r>
          </w:p>
          <w:p w14:paraId="7952774A" w14:textId="77777777" w:rsidR="00EA6A81" w:rsidRPr="000A5A45" w:rsidRDefault="00EA6A81" w:rsidP="00EA6A81">
            <w:pPr>
              <w:pStyle w:val="Paragraphedeliste"/>
              <w:ind w:left="360"/>
              <w:rPr>
                <w:rFonts w:cstheme="minorHAnsi"/>
              </w:rPr>
            </w:pPr>
          </w:p>
          <w:p w14:paraId="6BB75082" w14:textId="77777777" w:rsidR="00EA6A81" w:rsidRPr="000A5A45" w:rsidRDefault="00EA6A81" w:rsidP="00DA4442">
            <w:pPr>
              <w:pStyle w:val="Paragraphedeliste"/>
              <w:numPr>
                <w:ilvl w:val="0"/>
                <w:numId w:val="26"/>
              </w:numPr>
              <w:spacing w:after="0" w:line="240" w:lineRule="auto"/>
              <w:rPr>
                <w:rFonts w:cstheme="minorHAnsi"/>
              </w:rPr>
            </w:pPr>
            <w:r w:rsidRPr="000A5A45">
              <w:rPr>
                <w:rFonts w:cstheme="minorHAnsi"/>
                <w:bCs/>
              </w:rPr>
              <w:t xml:space="preserve">The declarant must declare his/her own interests as well as the </w:t>
            </w:r>
            <w:r w:rsidRPr="000A5A45">
              <w:rPr>
                <w:rFonts w:cstheme="minorHAnsi"/>
              </w:rPr>
              <w:t>interests of spouses living in the same residence as the declarant, children, parents (father and mother) and siblings. Interests from</w:t>
            </w:r>
            <w:r w:rsidRPr="000A5A45">
              <w:t xml:space="preserve"> </w:t>
            </w:r>
            <w:r w:rsidRPr="000A5A45">
              <w:rPr>
                <w:rFonts w:cstheme="minorHAnsi"/>
              </w:rPr>
              <w:t>friends, other family members, and business partners must also be declared, if they are known to the declarant and could affect impartiality and independence of the declarant’s judgment. Interests of organizations in which the declarant holds a managerial position must also be declared.</w:t>
            </w:r>
          </w:p>
          <w:p w14:paraId="72988A61" w14:textId="77777777" w:rsidR="00EA6A81" w:rsidRPr="000A5A45" w:rsidRDefault="00EA6A81" w:rsidP="00EA6A81">
            <w:pPr>
              <w:pStyle w:val="Paragraphedeliste"/>
              <w:ind w:left="0"/>
              <w:rPr>
                <w:rFonts w:cstheme="minorHAnsi"/>
                <w:color w:val="000000" w:themeColor="text1"/>
              </w:rPr>
            </w:pPr>
          </w:p>
          <w:p w14:paraId="61018E84" w14:textId="77777777" w:rsidR="00EA6A81" w:rsidRPr="000A5A45" w:rsidRDefault="00EA6A81" w:rsidP="00DA4442">
            <w:pPr>
              <w:pStyle w:val="Paragraphedeliste"/>
              <w:numPr>
                <w:ilvl w:val="0"/>
                <w:numId w:val="26"/>
              </w:numPr>
              <w:spacing w:line="240" w:lineRule="auto"/>
              <w:rPr>
                <w:rFonts w:cstheme="minorHAnsi"/>
                <w:color w:val="000000" w:themeColor="text1"/>
              </w:rPr>
            </w:pPr>
            <w:r w:rsidRPr="000A5A45">
              <w:rPr>
                <w:rFonts w:cstheme="minorHAnsi"/>
                <w:color w:val="000000" w:themeColor="text1"/>
              </w:rPr>
              <w:t>The principles and orientations proposed apply to every person working on the</w:t>
            </w:r>
            <w:r w:rsidRPr="000A5A45">
              <w:t xml:space="preserve"> </w:t>
            </w:r>
            <w:r w:rsidRPr="000A5A45">
              <w:rPr>
                <w:rFonts w:cstheme="minorHAnsi"/>
                <w:color w:val="000000" w:themeColor="text1"/>
              </w:rPr>
              <w:t>OIT Guideline development, including the members of: the Clinical Practice Guideline Development Executive Team; the CSACI Oral Immunotherapy CPG Working Group; the Scientific Support team; the Deliberative Committee; and the individuals (experts/advisors/patients) consulted as part of the consultations activities.</w:t>
            </w:r>
          </w:p>
        </w:tc>
      </w:tr>
      <w:tr w:rsidR="00EA6A81" w:rsidRPr="00501062" w14:paraId="656B2A39" w14:textId="77777777" w:rsidTr="00EA6A81">
        <w:trPr>
          <w:trHeight w:val="654"/>
        </w:trPr>
        <w:tc>
          <w:tcPr>
            <w:tcW w:w="1704" w:type="dxa"/>
            <w:vMerge/>
          </w:tcPr>
          <w:p w14:paraId="13DCCBAD" w14:textId="77777777" w:rsidR="00EA6A81" w:rsidRPr="000A5A45" w:rsidRDefault="00EA6A81" w:rsidP="00EA6A81">
            <w:pPr>
              <w:spacing w:after="120"/>
              <w:rPr>
                <w:rFonts w:cstheme="minorHAnsi"/>
              </w:rPr>
            </w:pPr>
          </w:p>
        </w:tc>
        <w:tc>
          <w:tcPr>
            <w:tcW w:w="2515" w:type="dxa"/>
          </w:tcPr>
          <w:p w14:paraId="187E586F" w14:textId="77777777" w:rsidR="00EA6A81" w:rsidRPr="000A5A45" w:rsidRDefault="00EA6A81" w:rsidP="00EA6A81">
            <w:pPr>
              <w:spacing w:after="120"/>
              <w:rPr>
                <w:rFonts w:cstheme="minorHAnsi"/>
                <w:i/>
              </w:rPr>
            </w:pPr>
            <w:r w:rsidRPr="000A5A45">
              <w:rPr>
                <w:rFonts w:cstheme="minorHAnsi"/>
                <w:i/>
              </w:rPr>
              <w:t>Principle 3: A guideline development group should use standardized forms for disclosure of interests</w:t>
            </w:r>
          </w:p>
        </w:tc>
        <w:tc>
          <w:tcPr>
            <w:tcW w:w="8957" w:type="dxa"/>
          </w:tcPr>
          <w:p w14:paraId="421350B9" w14:textId="77777777" w:rsidR="00EA6A81" w:rsidRPr="000A5A45" w:rsidRDefault="00EA6A81" w:rsidP="00DA4442">
            <w:pPr>
              <w:pStyle w:val="Paragraphedeliste"/>
              <w:numPr>
                <w:ilvl w:val="0"/>
                <w:numId w:val="26"/>
              </w:numPr>
              <w:spacing w:line="240" w:lineRule="auto"/>
              <w:rPr>
                <w:rFonts w:cstheme="minorHAnsi"/>
                <w:bCs/>
                <w:color w:val="000000" w:themeColor="text1"/>
              </w:rPr>
            </w:pPr>
            <w:r w:rsidRPr="000A5A45">
              <w:rPr>
                <w:rFonts w:cstheme="minorHAnsi"/>
                <w:bCs/>
                <w:color w:val="000000" w:themeColor="text1"/>
              </w:rPr>
              <w:t>The declaration is made via a declaration of interests form. It must be renewed at least every year. Any change which places the declarant in a situation conducive to the development of conflicts of interest or roles must be declared as soon as possible.</w:t>
            </w:r>
          </w:p>
          <w:p w14:paraId="7A0C9E19" w14:textId="77777777" w:rsidR="00EA6A81" w:rsidRPr="000A5A45" w:rsidRDefault="00EA6A81" w:rsidP="00EA6A81">
            <w:pPr>
              <w:pStyle w:val="Paragraphedeliste"/>
              <w:rPr>
                <w:rFonts w:cstheme="minorHAnsi"/>
                <w:color w:val="000000" w:themeColor="text1"/>
              </w:rPr>
            </w:pPr>
          </w:p>
          <w:p w14:paraId="511A1D91" w14:textId="77777777" w:rsidR="00EA6A81" w:rsidRPr="000A5A45" w:rsidRDefault="00EA6A81" w:rsidP="00DA4442">
            <w:pPr>
              <w:pStyle w:val="Paragraphedeliste"/>
              <w:numPr>
                <w:ilvl w:val="0"/>
                <w:numId w:val="26"/>
              </w:numPr>
              <w:spacing w:line="240" w:lineRule="auto"/>
              <w:rPr>
                <w:rFonts w:cstheme="minorHAnsi"/>
                <w:color w:val="000000" w:themeColor="text1"/>
              </w:rPr>
            </w:pPr>
            <w:r w:rsidRPr="000A5A45">
              <w:rPr>
                <w:rFonts w:cstheme="minorHAnsi"/>
                <w:color w:val="000000" w:themeColor="text1"/>
              </w:rPr>
              <w:t>The types of interests that are to be declared include:</w:t>
            </w:r>
          </w:p>
          <w:p w14:paraId="71ED2082" w14:textId="77777777" w:rsidR="00EA6A81" w:rsidRPr="000A5A45" w:rsidRDefault="00EA6A81" w:rsidP="00DA4442">
            <w:pPr>
              <w:pStyle w:val="Paragraphedeliste"/>
              <w:numPr>
                <w:ilvl w:val="1"/>
                <w:numId w:val="26"/>
              </w:numPr>
              <w:spacing w:line="240" w:lineRule="auto"/>
              <w:rPr>
                <w:rFonts w:cstheme="minorHAnsi"/>
                <w:color w:val="000000" w:themeColor="text1"/>
              </w:rPr>
            </w:pPr>
            <w:r w:rsidRPr="000A5A45">
              <w:rPr>
                <w:rFonts w:cstheme="minorHAnsi"/>
                <w:color w:val="000000" w:themeColor="text1"/>
              </w:rPr>
              <w:t xml:space="preserve">Financial or non-financial interests or roles, specific or non-specific to the object of the work; </w:t>
            </w:r>
          </w:p>
          <w:p w14:paraId="31051D74" w14:textId="77777777" w:rsidR="00EA6A81" w:rsidRPr="000A5A45" w:rsidRDefault="00EA6A81" w:rsidP="00DA4442">
            <w:pPr>
              <w:pStyle w:val="Paragraphedeliste"/>
              <w:numPr>
                <w:ilvl w:val="1"/>
                <w:numId w:val="26"/>
              </w:numPr>
              <w:spacing w:line="240" w:lineRule="auto"/>
              <w:rPr>
                <w:rFonts w:cstheme="minorHAnsi"/>
                <w:color w:val="000000" w:themeColor="text1"/>
              </w:rPr>
            </w:pPr>
            <w:r w:rsidRPr="000A5A45">
              <w:rPr>
                <w:rFonts w:cstheme="minorHAnsi"/>
                <w:color w:val="000000" w:themeColor="text1"/>
              </w:rPr>
              <w:t>Personal, professional or institutional activities, past, present or future (already planned), actual, apparent or potential.</w:t>
            </w:r>
          </w:p>
          <w:p w14:paraId="2C47B924" w14:textId="77777777" w:rsidR="00EA6A81" w:rsidRPr="000A5A45" w:rsidRDefault="00EA6A81" w:rsidP="00EA6A81">
            <w:pPr>
              <w:pStyle w:val="Paragraphedeliste"/>
              <w:rPr>
                <w:rFonts w:cstheme="minorHAnsi"/>
                <w:bCs/>
                <w:color w:val="000000" w:themeColor="text1"/>
              </w:rPr>
            </w:pPr>
          </w:p>
          <w:p w14:paraId="5696774A" w14:textId="77777777" w:rsidR="00EA6A81" w:rsidRPr="000A5A45" w:rsidRDefault="00EA6A81" w:rsidP="00DA4442">
            <w:pPr>
              <w:pStyle w:val="Paragraphedeliste"/>
              <w:numPr>
                <w:ilvl w:val="0"/>
                <w:numId w:val="26"/>
              </w:numPr>
              <w:spacing w:line="240" w:lineRule="auto"/>
              <w:rPr>
                <w:rFonts w:cstheme="minorHAnsi"/>
                <w:bCs/>
              </w:rPr>
            </w:pPr>
            <w:r w:rsidRPr="000A5A45">
              <w:rPr>
                <w:rFonts w:cstheme="minorHAnsi"/>
                <w:bCs/>
                <w:color w:val="000000" w:themeColor="text1"/>
              </w:rPr>
              <w:t>Interests held in the 36 months preceding the declaration, and those foreseeable, are to be declared.</w:t>
            </w:r>
          </w:p>
        </w:tc>
      </w:tr>
      <w:tr w:rsidR="00EA6A81" w:rsidRPr="00501062" w14:paraId="59B0B804" w14:textId="77777777" w:rsidTr="00EA6A81">
        <w:trPr>
          <w:trHeight w:val="1920"/>
        </w:trPr>
        <w:tc>
          <w:tcPr>
            <w:tcW w:w="1704" w:type="dxa"/>
            <w:vMerge/>
          </w:tcPr>
          <w:p w14:paraId="5B3FAC77" w14:textId="77777777" w:rsidR="00EA6A81" w:rsidRPr="000A5A45" w:rsidRDefault="00EA6A81" w:rsidP="00EA6A81">
            <w:pPr>
              <w:spacing w:after="120"/>
              <w:rPr>
                <w:rFonts w:cstheme="minorHAnsi"/>
                <w:b/>
                <w:bCs/>
              </w:rPr>
            </w:pPr>
          </w:p>
        </w:tc>
        <w:tc>
          <w:tcPr>
            <w:tcW w:w="2515" w:type="dxa"/>
          </w:tcPr>
          <w:p w14:paraId="34C83051" w14:textId="77777777" w:rsidR="00EA6A81" w:rsidRPr="000A5A45" w:rsidRDefault="00EA6A81" w:rsidP="00EA6A81">
            <w:pPr>
              <w:spacing w:after="120"/>
              <w:rPr>
                <w:rFonts w:cstheme="minorHAnsi"/>
              </w:rPr>
            </w:pPr>
            <w:r w:rsidRPr="000A5A45">
              <w:rPr>
                <w:rFonts w:cstheme="minorHAnsi"/>
                <w:i/>
              </w:rPr>
              <w:t>Principle 4: A guideline development group should disclose all relevant interests publicly, and these should be easily accessible for users of the guideline.</w:t>
            </w:r>
          </w:p>
        </w:tc>
        <w:tc>
          <w:tcPr>
            <w:tcW w:w="8957" w:type="dxa"/>
          </w:tcPr>
          <w:p w14:paraId="7EF25A28" w14:textId="77777777" w:rsidR="00EA6A81" w:rsidRPr="000A5A45" w:rsidRDefault="00EA6A81" w:rsidP="00DA4442">
            <w:pPr>
              <w:pStyle w:val="Paragraphedeliste"/>
              <w:numPr>
                <w:ilvl w:val="0"/>
                <w:numId w:val="26"/>
              </w:numPr>
              <w:spacing w:line="240" w:lineRule="auto"/>
              <w:rPr>
                <w:rFonts w:cstheme="minorHAnsi"/>
                <w:bCs/>
                <w:color w:val="000000" w:themeColor="text1"/>
              </w:rPr>
            </w:pPr>
            <w:r w:rsidRPr="000A5A45">
              <w:rPr>
                <w:rFonts w:cstheme="minorHAnsi"/>
                <w:color w:val="000000" w:themeColor="text1"/>
              </w:rPr>
              <w:t xml:space="preserve">The </w:t>
            </w:r>
            <w:proofErr w:type="gramStart"/>
            <w:r w:rsidRPr="000A5A45">
              <w:rPr>
                <w:rFonts w:cstheme="minorHAnsi"/>
                <w:color w:val="000000" w:themeColor="text1"/>
              </w:rPr>
              <w:t>COIs</w:t>
            </w:r>
            <w:proofErr w:type="gramEnd"/>
            <w:r w:rsidRPr="000A5A45">
              <w:rPr>
                <w:rFonts w:cstheme="minorHAnsi"/>
                <w:color w:val="000000" w:themeColor="text1"/>
              </w:rPr>
              <w:t xml:space="preserve"> of every person working on the OIT Guideline development, the reasons for including conflicted members and the management of COIs, will be disclosed explicitly and publicly, i.e. they will be published and described with the Guideline.</w:t>
            </w:r>
            <w:r w:rsidRPr="000A5A45">
              <w:t xml:space="preserve"> </w:t>
            </w:r>
          </w:p>
          <w:p w14:paraId="32799C5B" w14:textId="77777777" w:rsidR="00EA6A81" w:rsidRPr="000A5A45" w:rsidRDefault="00EA6A81" w:rsidP="00EA6A81">
            <w:pPr>
              <w:pStyle w:val="Paragraphedeliste"/>
              <w:rPr>
                <w:rFonts w:cstheme="minorHAnsi"/>
                <w:bCs/>
                <w:color w:val="000000" w:themeColor="text1"/>
              </w:rPr>
            </w:pPr>
          </w:p>
          <w:p w14:paraId="7E701137" w14:textId="77777777" w:rsidR="00EA6A81" w:rsidRPr="000A5A45" w:rsidRDefault="00EA6A81" w:rsidP="00DA4442">
            <w:pPr>
              <w:pStyle w:val="Paragraphedeliste"/>
              <w:numPr>
                <w:ilvl w:val="0"/>
                <w:numId w:val="26"/>
              </w:numPr>
              <w:spacing w:line="240" w:lineRule="auto"/>
              <w:rPr>
                <w:rFonts w:cstheme="minorHAnsi"/>
                <w:bCs/>
                <w:color w:val="000000" w:themeColor="text1"/>
              </w:rPr>
            </w:pPr>
            <w:r w:rsidRPr="000A5A45">
              <w:rPr>
                <w:rFonts w:cstheme="minorHAnsi"/>
                <w:color w:val="000000" w:themeColor="text1"/>
              </w:rPr>
              <w:t>The funding source of the Guideline will be disclosed and published along with the Guideline. The funding for the OIT Guideline development comes from the membership to the Canadian Society of Allergy and Clinical Immunology. No industry money is used to fund the activities.</w:t>
            </w:r>
          </w:p>
          <w:p w14:paraId="2C517A18" w14:textId="77777777" w:rsidR="00EA6A81" w:rsidRPr="000A5A45" w:rsidRDefault="00EA6A81" w:rsidP="00EA6A81">
            <w:pPr>
              <w:pStyle w:val="Paragraphedeliste"/>
              <w:rPr>
                <w:rFonts w:cstheme="minorHAnsi"/>
                <w:bCs/>
                <w:color w:val="000000" w:themeColor="text1"/>
              </w:rPr>
            </w:pPr>
          </w:p>
          <w:p w14:paraId="4CC5C202" w14:textId="77777777" w:rsidR="00EA6A81" w:rsidRPr="000A5A45" w:rsidRDefault="00EA6A81" w:rsidP="00DA4442">
            <w:pPr>
              <w:pStyle w:val="Paragraphedeliste"/>
              <w:numPr>
                <w:ilvl w:val="0"/>
                <w:numId w:val="26"/>
              </w:numPr>
              <w:spacing w:line="240" w:lineRule="auto"/>
              <w:rPr>
                <w:rFonts w:cstheme="minorHAnsi"/>
                <w:color w:val="000000" w:themeColor="text1"/>
              </w:rPr>
            </w:pPr>
            <w:r w:rsidRPr="000A5A45">
              <w:rPr>
                <w:rFonts w:cstheme="minorHAnsi"/>
                <w:color w:val="000000" w:themeColor="text1"/>
              </w:rPr>
              <w:t xml:space="preserve">The role of the sponsor(s) and the support provided for the development of the guideline will be described within the Guideline. </w:t>
            </w:r>
          </w:p>
        </w:tc>
      </w:tr>
      <w:tr w:rsidR="00EA6A81" w:rsidRPr="00501062" w14:paraId="1460E4F6" w14:textId="77777777" w:rsidTr="00EA6A81">
        <w:trPr>
          <w:trHeight w:val="281"/>
        </w:trPr>
        <w:tc>
          <w:tcPr>
            <w:tcW w:w="1704" w:type="dxa"/>
            <w:vMerge/>
          </w:tcPr>
          <w:p w14:paraId="6B9063DE" w14:textId="77777777" w:rsidR="00EA6A81" w:rsidRPr="000A5A45" w:rsidRDefault="00EA6A81" w:rsidP="00EA6A81">
            <w:pPr>
              <w:spacing w:after="120"/>
              <w:rPr>
                <w:rFonts w:cstheme="minorHAnsi"/>
                <w:b/>
                <w:bCs/>
              </w:rPr>
            </w:pPr>
          </w:p>
        </w:tc>
        <w:tc>
          <w:tcPr>
            <w:tcW w:w="2515" w:type="dxa"/>
          </w:tcPr>
          <w:p w14:paraId="1D542380" w14:textId="77777777" w:rsidR="00EA6A81" w:rsidRPr="000A5A45" w:rsidRDefault="00EA6A81" w:rsidP="00EA6A81">
            <w:pPr>
              <w:spacing w:after="120"/>
              <w:rPr>
                <w:rFonts w:cstheme="minorHAnsi"/>
                <w:i/>
              </w:rPr>
            </w:pPr>
            <w:r w:rsidRPr="000A5A45">
              <w:rPr>
                <w:rFonts w:cstheme="minorHAnsi"/>
                <w:i/>
              </w:rPr>
              <w:t>Principle 5: All members of a guideline development group should declare and update any changes in interests at each meeting of the group and at regular intervals (for example, annually for standing guideline development groups).</w:t>
            </w:r>
          </w:p>
        </w:tc>
        <w:tc>
          <w:tcPr>
            <w:tcW w:w="8957" w:type="dxa"/>
          </w:tcPr>
          <w:p w14:paraId="3FE2B5E6" w14:textId="77777777" w:rsidR="00EA6A81" w:rsidRPr="000A5A45" w:rsidRDefault="00EA6A81" w:rsidP="00DA4442">
            <w:pPr>
              <w:pStyle w:val="Paragraphedeliste"/>
              <w:numPr>
                <w:ilvl w:val="0"/>
                <w:numId w:val="26"/>
              </w:numPr>
              <w:spacing w:line="240" w:lineRule="auto"/>
              <w:rPr>
                <w:rFonts w:cstheme="minorHAnsi"/>
                <w:bCs/>
                <w:color w:val="000000" w:themeColor="text1"/>
              </w:rPr>
            </w:pPr>
            <w:r w:rsidRPr="000A5A45">
              <w:rPr>
                <w:rFonts w:cstheme="minorHAnsi"/>
                <w:bCs/>
                <w:color w:val="000000" w:themeColor="text1"/>
              </w:rPr>
              <w:t xml:space="preserve">The declaration of interests must be renewed every year. Any change which places the declarant in a situation conducive to the development of conflicts of interest must be declared </w:t>
            </w:r>
            <w:r w:rsidRPr="000A5A45">
              <w:rPr>
                <w:rFonts w:cstheme="minorHAnsi"/>
              </w:rPr>
              <w:t>at the earliest opportunity</w:t>
            </w:r>
            <w:r w:rsidRPr="000A5A45">
              <w:rPr>
                <w:rFonts w:cstheme="minorHAnsi"/>
                <w:bCs/>
                <w:color w:val="000000" w:themeColor="text1"/>
              </w:rPr>
              <w:t>, for example, orally at the start of meetings and/or by updating the original form.</w:t>
            </w:r>
          </w:p>
          <w:p w14:paraId="77690E92" w14:textId="77777777" w:rsidR="00EA6A81" w:rsidRPr="000A5A45" w:rsidRDefault="00EA6A81" w:rsidP="00EA6A81">
            <w:pPr>
              <w:pStyle w:val="Paragraphedeliste"/>
              <w:rPr>
                <w:rFonts w:cstheme="minorHAnsi"/>
                <w:bCs/>
              </w:rPr>
            </w:pPr>
          </w:p>
        </w:tc>
      </w:tr>
      <w:tr w:rsidR="00EA6A81" w:rsidRPr="00501062" w14:paraId="62BE748C" w14:textId="77777777" w:rsidTr="00EA6A81">
        <w:trPr>
          <w:trHeight w:val="1550"/>
        </w:trPr>
        <w:tc>
          <w:tcPr>
            <w:tcW w:w="1704" w:type="dxa"/>
          </w:tcPr>
          <w:p w14:paraId="643C76D3" w14:textId="77777777" w:rsidR="00EA6A81" w:rsidRPr="000A5A45" w:rsidRDefault="00EA6A81" w:rsidP="00EA6A81">
            <w:pPr>
              <w:spacing w:after="120"/>
              <w:rPr>
                <w:rFonts w:cstheme="minorHAnsi"/>
                <w:b/>
                <w:bCs/>
              </w:rPr>
            </w:pPr>
            <w:r w:rsidRPr="000A5A45">
              <w:rPr>
                <w:rFonts w:cstheme="minorHAnsi"/>
                <w:b/>
                <w:bCs/>
              </w:rPr>
              <w:t>Oversight Committee</w:t>
            </w:r>
          </w:p>
        </w:tc>
        <w:tc>
          <w:tcPr>
            <w:tcW w:w="2515" w:type="dxa"/>
          </w:tcPr>
          <w:p w14:paraId="7EA76519" w14:textId="77777777" w:rsidR="00EA6A81" w:rsidRPr="000A5A45" w:rsidRDefault="00EA6A81" w:rsidP="00EA6A81">
            <w:pPr>
              <w:spacing w:after="120"/>
              <w:rPr>
                <w:rFonts w:cstheme="minorHAnsi"/>
              </w:rPr>
            </w:pPr>
            <w:r w:rsidRPr="000A5A45">
              <w:rPr>
                <w:rFonts w:cstheme="minorHAnsi"/>
                <w:i/>
              </w:rPr>
              <w:t>Principle 9: An oversight committee should be responsible for developing and implementing rules related to COIs.</w:t>
            </w:r>
            <w:r w:rsidRPr="000A5A45">
              <w:rPr>
                <w:rFonts w:cstheme="minorHAnsi"/>
              </w:rPr>
              <w:br/>
            </w:r>
          </w:p>
        </w:tc>
        <w:tc>
          <w:tcPr>
            <w:tcW w:w="8957" w:type="dxa"/>
          </w:tcPr>
          <w:p w14:paraId="76DE7839"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 xml:space="preserve">The CSACI Guidelines Selection Committee, designated by the CSACI executive, reviews the written declarations of </w:t>
            </w:r>
            <w:proofErr w:type="gramStart"/>
            <w:r w:rsidRPr="000A5A45">
              <w:rPr>
                <w:rFonts w:cstheme="minorHAnsi"/>
              </w:rPr>
              <w:t>COIs</w:t>
            </w:r>
            <w:proofErr w:type="gramEnd"/>
            <w:r w:rsidRPr="000A5A45">
              <w:rPr>
                <w:rFonts w:cstheme="minorHAnsi"/>
              </w:rPr>
              <w:t xml:space="preserve"> from CSACI members who volunteered to be part of</w:t>
            </w:r>
            <w:r w:rsidRPr="000A5A45">
              <w:t xml:space="preserve"> </w:t>
            </w:r>
            <w:r w:rsidRPr="000A5A45">
              <w:rPr>
                <w:rFonts w:cstheme="minorHAnsi"/>
              </w:rPr>
              <w:t>the CSACI OIT CPG Working Group.</w:t>
            </w:r>
          </w:p>
          <w:p w14:paraId="4FB7248F" w14:textId="77777777" w:rsidR="00EA6A81" w:rsidRPr="000A5A45" w:rsidRDefault="00EA6A81" w:rsidP="00EA6A81">
            <w:pPr>
              <w:pStyle w:val="Paragraphedeliste"/>
              <w:rPr>
                <w:rFonts w:cstheme="minorHAnsi"/>
              </w:rPr>
            </w:pPr>
          </w:p>
          <w:p w14:paraId="4002538C"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The Committee reviews</w:t>
            </w:r>
            <w:r w:rsidRPr="000A5A45">
              <w:t xml:space="preserve"> </w:t>
            </w:r>
            <w:r w:rsidRPr="000A5A45">
              <w:rPr>
                <w:rFonts w:cstheme="minorHAnsi"/>
              </w:rPr>
              <w:t>written COIs declarations from the Clinical Practice Guideline Development Executive Team, the CSACI OIT CPG Working Group, the Scientific Support team, the Deliberative Committee and the individuals (experts/advisors/patients)</w:t>
            </w:r>
            <w:r w:rsidRPr="000A5A45">
              <w:rPr>
                <w:rFonts w:cstheme="minorHAnsi"/>
                <w:color w:val="000000" w:themeColor="text1"/>
              </w:rPr>
              <w:t xml:space="preserve"> consulted</w:t>
            </w:r>
            <w:r w:rsidRPr="000A5A45">
              <w:rPr>
                <w:rFonts w:cstheme="minorHAnsi"/>
              </w:rPr>
              <w:t>.</w:t>
            </w:r>
          </w:p>
          <w:p w14:paraId="344BF448" w14:textId="77777777" w:rsidR="00EA6A81" w:rsidRPr="000A5A45" w:rsidRDefault="00EA6A81" w:rsidP="00EA6A81">
            <w:pPr>
              <w:pStyle w:val="Paragraphedeliste"/>
              <w:rPr>
                <w:rFonts w:cstheme="minorHAnsi"/>
              </w:rPr>
            </w:pPr>
          </w:p>
          <w:p w14:paraId="60E74080"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The Committee evaluates the interests declared applying the following criteria, using an evaluation grid (to be developed):</w:t>
            </w:r>
          </w:p>
          <w:p w14:paraId="22A2603E" w14:textId="77777777" w:rsidR="00EA6A81" w:rsidRPr="000A5A45" w:rsidRDefault="00EA6A81" w:rsidP="00EA6A81">
            <w:pPr>
              <w:pStyle w:val="Paragraphedeliste"/>
              <w:ind w:left="360"/>
              <w:rPr>
                <w:rFonts w:cstheme="minorHAnsi"/>
              </w:rPr>
            </w:pPr>
            <w:r w:rsidRPr="000A5A45">
              <w:rPr>
                <w:rFonts w:cstheme="minorHAnsi"/>
              </w:rPr>
              <w:t>1) interest or role (nature, value, nature of the organization involved, specificity, seniority, duration, repetition);</w:t>
            </w:r>
          </w:p>
          <w:p w14:paraId="4A52FA06" w14:textId="77777777" w:rsidR="00EA6A81" w:rsidRPr="000A5A45" w:rsidRDefault="00EA6A81" w:rsidP="00EA6A81">
            <w:pPr>
              <w:pStyle w:val="Paragraphedeliste"/>
              <w:ind w:left="360"/>
              <w:rPr>
                <w:rFonts w:cstheme="minorHAnsi"/>
              </w:rPr>
            </w:pPr>
            <w:r w:rsidRPr="000A5A45">
              <w:rPr>
                <w:rFonts w:cstheme="minorHAnsi"/>
              </w:rPr>
              <w:t>2) the declarant (holder of the interest, nature of the link with an outside organization);</w:t>
            </w:r>
          </w:p>
          <w:p w14:paraId="6C4E874D" w14:textId="77777777" w:rsidR="00EA6A81" w:rsidRPr="000A5A45" w:rsidRDefault="00EA6A81" w:rsidP="00EA6A81">
            <w:pPr>
              <w:pStyle w:val="Paragraphedeliste"/>
              <w:ind w:left="360"/>
              <w:rPr>
                <w:rFonts w:cstheme="minorHAnsi"/>
              </w:rPr>
            </w:pPr>
            <w:r w:rsidRPr="000A5A45">
              <w:rPr>
                <w:rFonts w:cstheme="minorHAnsi"/>
              </w:rPr>
              <w:lastRenderedPageBreak/>
              <w:t>3) the mandate of the declarant;</w:t>
            </w:r>
          </w:p>
          <w:p w14:paraId="1BA98DFC" w14:textId="77777777" w:rsidR="00EA6A81" w:rsidRPr="000A5A45" w:rsidRDefault="00EA6A81" w:rsidP="00EA6A81">
            <w:pPr>
              <w:pStyle w:val="Paragraphedeliste"/>
              <w:ind w:left="360"/>
              <w:rPr>
                <w:rFonts w:cstheme="minorHAnsi"/>
              </w:rPr>
            </w:pPr>
            <w:r w:rsidRPr="000A5A45">
              <w:rPr>
                <w:rFonts w:cstheme="minorHAnsi"/>
              </w:rPr>
              <w:t xml:space="preserve">4) </w:t>
            </w:r>
            <w:proofErr w:type="gramStart"/>
            <w:r w:rsidRPr="000A5A45">
              <w:rPr>
                <w:rFonts w:cstheme="minorHAnsi"/>
              </w:rPr>
              <w:t>the</w:t>
            </w:r>
            <w:proofErr w:type="gramEnd"/>
            <w:r w:rsidRPr="000A5A45">
              <w:rPr>
                <w:rFonts w:cstheme="minorHAnsi"/>
              </w:rPr>
              <w:t xml:space="preserve"> potential consequences of the conflict of interests or roles.</w:t>
            </w:r>
          </w:p>
          <w:p w14:paraId="52B8BD82" w14:textId="77777777" w:rsidR="00EA6A81" w:rsidRPr="000A5A45" w:rsidRDefault="00EA6A81" w:rsidP="00EA6A81">
            <w:pPr>
              <w:pStyle w:val="Paragraphedeliste"/>
              <w:rPr>
                <w:rFonts w:cstheme="minorHAnsi"/>
              </w:rPr>
            </w:pPr>
          </w:p>
          <w:p w14:paraId="144B1093"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The Committee determines</w:t>
            </w:r>
            <w:r w:rsidRPr="000A5A45">
              <w:t xml:space="preserve"> </w:t>
            </w:r>
            <w:r w:rsidRPr="000A5A45">
              <w:rPr>
                <w:rFonts w:cstheme="minorHAnsi"/>
              </w:rPr>
              <w:t>one of three potential responses to a conflict of interest:</w:t>
            </w:r>
          </w:p>
          <w:p w14:paraId="1EC7A3E8" w14:textId="77777777" w:rsidR="00EA6A81" w:rsidRPr="000A5A45" w:rsidRDefault="00EA6A81" w:rsidP="00DA4442">
            <w:pPr>
              <w:pStyle w:val="Paragraphedeliste"/>
              <w:numPr>
                <w:ilvl w:val="1"/>
                <w:numId w:val="25"/>
              </w:numPr>
              <w:spacing w:line="240" w:lineRule="auto"/>
              <w:rPr>
                <w:rFonts w:cstheme="minorHAnsi"/>
              </w:rPr>
            </w:pPr>
            <w:r w:rsidRPr="000A5A45">
              <w:rPr>
                <w:rFonts w:cstheme="minorHAnsi"/>
              </w:rPr>
              <w:t>No action other than open disclosure</w:t>
            </w:r>
          </w:p>
          <w:p w14:paraId="6BE7C037" w14:textId="77777777" w:rsidR="00EA6A81" w:rsidRPr="000A5A45" w:rsidRDefault="00EA6A81" w:rsidP="00DA4442">
            <w:pPr>
              <w:pStyle w:val="Paragraphedeliste"/>
              <w:numPr>
                <w:ilvl w:val="1"/>
                <w:numId w:val="25"/>
              </w:numPr>
              <w:spacing w:line="240" w:lineRule="auto"/>
              <w:rPr>
                <w:rFonts w:cstheme="minorHAnsi"/>
              </w:rPr>
            </w:pPr>
            <w:r w:rsidRPr="000A5A45">
              <w:rPr>
                <w:rFonts w:cstheme="minorHAnsi"/>
              </w:rPr>
              <w:t>Partial exclusion</w:t>
            </w:r>
            <w:r w:rsidRPr="000A5A45">
              <w:t xml:space="preserve"> (</w:t>
            </w:r>
            <w:r w:rsidRPr="000A5A45">
              <w:rPr>
                <w:rFonts w:cstheme="minorHAnsi"/>
              </w:rPr>
              <w:t>e.g., include only for consultation but not for deliberation, i.e., decision-making, or if included in deliberation, exclude from voting on specific recommendations)</w:t>
            </w:r>
          </w:p>
          <w:p w14:paraId="34C5DC04" w14:textId="77777777" w:rsidR="00EA6A81" w:rsidRPr="000A5A45" w:rsidRDefault="00EA6A81" w:rsidP="00DA4442">
            <w:pPr>
              <w:pStyle w:val="Paragraphedeliste"/>
              <w:numPr>
                <w:ilvl w:val="1"/>
                <w:numId w:val="25"/>
              </w:numPr>
              <w:spacing w:line="240" w:lineRule="auto"/>
              <w:rPr>
                <w:rFonts w:cstheme="minorHAnsi"/>
              </w:rPr>
            </w:pPr>
            <w:r w:rsidRPr="000A5A45">
              <w:rPr>
                <w:rFonts w:cstheme="minorHAnsi"/>
              </w:rPr>
              <w:t>Complete exclusion</w:t>
            </w:r>
          </w:p>
          <w:p w14:paraId="25965DCC" w14:textId="77777777" w:rsidR="00EA6A81" w:rsidRPr="000A5A45" w:rsidRDefault="00EA6A81" w:rsidP="00EA6A81">
            <w:pPr>
              <w:pStyle w:val="Paragraphedeliste"/>
              <w:ind w:left="360"/>
              <w:rPr>
                <w:rFonts w:cstheme="minorHAnsi"/>
              </w:rPr>
            </w:pPr>
          </w:p>
          <w:p w14:paraId="14991482"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The Committee retains the declaration forms five years after the publication of the guidelines</w:t>
            </w:r>
          </w:p>
          <w:p w14:paraId="4FB477F2" w14:textId="77777777" w:rsidR="00EA6A81" w:rsidRPr="000A5A45" w:rsidRDefault="00EA6A81" w:rsidP="00EA6A81">
            <w:pPr>
              <w:pStyle w:val="Paragraphedeliste"/>
              <w:ind w:left="360"/>
              <w:rPr>
                <w:rFonts w:cstheme="minorHAnsi"/>
              </w:rPr>
            </w:pPr>
          </w:p>
          <w:p w14:paraId="596A6C02" w14:textId="77777777" w:rsidR="00EA6A81" w:rsidRPr="000A5A45" w:rsidRDefault="00EA6A81" w:rsidP="00DA4442">
            <w:pPr>
              <w:pStyle w:val="Paragraphedeliste"/>
              <w:numPr>
                <w:ilvl w:val="0"/>
                <w:numId w:val="26"/>
              </w:numPr>
              <w:spacing w:line="240" w:lineRule="auto"/>
              <w:rPr>
                <w:rFonts w:cstheme="minorHAnsi"/>
              </w:rPr>
            </w:pPr>
            <w:r w:rsidRPr="000A5A45">
              <w:rPr>
                <w:rFonts w:cstheme="minorHAnsi"/>
              </w:rPr>
              <w:t>The Committee takes action if a conflict of interest was not identified, declared or managed appropriately.</w:t>
            </w:r>
          </w:p>
        </w:tc>
      </w:tr>
      <w:tr w:rsidR="00EA6A81" w:rsidRPr="00501062" w14:paraId="142B1FD9" w14:textId="77777777" w:rsidTr="00EA6A81">
        <w:trPr>
          <w:trHeight w:val="561"/>
        </w:trPr>
        <w:tc>
          <w:tcPr>
            <w:tcW w:w="1704" w:type="dxa"/>
            <w:vMerge w:val="restart"/>
            <w:hideMark/>
          </w:tcPr>
          <w:p w14:paraId="2D47437B" w14:textId="77777777" w:rsidR="00EA6A81" w:rsidRPr="000E2006" w:rsidRDefault="00EA6A81" w:rsidP="00EA6A81">
            <w:pPr>
              <w:spacing w:after="120"/>
              <w:rPr>
                <w:rFonts w:cstheme="minorHAnsi"/>
                <w:b/>
                <w:bCs/>
                <w:color w:val="000000" w:themeColor="text1"/>
              </w:rPr>
            </w:pPr>
            <w:r w:rsidRPr="000E2006">
              <w:rPr>
                <w:rFonts w:cstheme="minorHAnsi"/>
                <w:b/>
                <w:bCs/>
                <w:color w:val="000000" w:themeColor="text1"/>
              </w:rPr>
              <w:lastRenderedPageBreak/>
              <w:t>GDG composition</w:t>
            </w:r>
            <w:r>
              <w:rPr>
                <w:rFonts w:cstheme="minorHAnsi"/>
                <w:b/>
                <w:bCs/>
                <w:color w:val="000000" w:themeColor="text1"/>
              </w:rPr>
              <w:t xml:space="preserve"> </w:t>
            </w:r>
          </w:p>
        </w:tc>
        <w:tc>
          <w:tcPr>
            <w:tcW w:w="2515" w:type="dxa"/>
            <w:hideMark/>
          </w:tcPr>
          <w:p w14:paraId="21F4A119" w14:textId="77777777" w:rsidR="00EA6A81" w:rsidRPr="004D63E9" w:rsidRDefault="00EA6A81" w:rsidP="00EA6A81">
            <w:pPr>
              <w:spacing w:after="120"/>
              <w:rPr>
                <w:rFonts w:cstheme="minorHAnsi"/>
                <w:color w:val="000000" w:themeColor="text1"/>
              </w:rPr>
            </w:pPr>
            <w:r w:rsidRPr="004D63E9">
              <w:rPr>
                <w:rFonts w:cstheme="minorHAnsi"/>
                <w:i/>
                <w:color w:val="000000" w:themeColor="text1"/>
              </w:rPr>
              <w:t>Principle 1: Guideline developers should make all possible efforts to not include members with direct financial or relevant indirect COIs.</w:t>
            </w:r>
          </w:p>
        </w:tc>
        <w:tc>
          <w:tcPr>
            <w:tcW w:w="8957" w:type="dxa"/>
          </w:tcPr>
          <w:p w14:paraId="40D506A3" w14:textId="77777777" w:rsidR="00EA6A81" w:rsidRPr="004D63E9" w:rsidRDefault="00EA6A81" w:rsidP="00DA4442">
            <w:pPr>
              <w:pStyle w:val="Paragraphedeliste"/>
              <w:numPr>
                <w:ilvl w:val="0"/>
                <w:numId w:val="26"/>
              </w:numPr>
              <w:spacing w:line="240" w:lineRule="auto"/>
              <w:rPr>
                <w:rFonts w:cstheme="minorHAnsi"/>
                <w:color w:val="000000" w:themeColor="text1"/>
              </w:rPr>
            </w:pPr>
            <w:r w:rsidRPr="004D63E9">
              <w:rPr>
                <w:rFonts w:cstheme="minorHAnsi"/>
                <w:color w:val="000000" w:themeColor="text1"/>
              </w:rPr>
              <w:t xml:space="preserve">Members of the CSACI Oral Immunotherapy CPG Working Group, the CPG Development Executive Team, the </w:t>
            </w:r>
            <w:proofErr w:type="gramStart"/>
            <w:r w:rsidRPr="004D63E9">
              <w:rPr>
                <w:rFonts w:cstheme="minorHAnsi"/>
                <w:color w:val="000000" w:themeColor="text1"/>
              </w:rPr>
              <w:t>Scientific</w:t>
            </w:r>
            <w:proofErr w:type="gramEnd"/>
            <w:r w:rsidRPr="004D63E9">
              <w:rPr>
                <w:rFonts w:cstheme="minorHAnsi"/>
                <w:color w:val="000000" w:themeColor="text1"/>
              </w:rPr>
              <w:t xml:space="preserve"> support team, the Deliberative Committee, and all individuals consulted must submit a disclosure of interests form.</w:t>
            </w:r>
          </w:p>
          <w:p w14:paraId="476C6ACA" w14:textId="77777777" w:rsidR="00EA6A81" w:rsidRPr="004D63E9" w:rsidRDefault="00EA6A81" w:rsidP="00EA6A81">
            <w:pPr>
              <w:pStyle w:val="Paragraphedeliste"/>
              <w:ind w:left="360"/>
              <w:rPr>
                <w:rFonts w:cstheme="minorHAnsi"/>
                <w:color w:val="000000" w:themeColor="text1"/>
              </w:rPr>
            </w:pPr>
          </w:p>
          <w:p w14:paraId="25499D7A" w14:textId="77777777" w:rsidR="00EA6A81" w:rsidRPr="004D63E9" w:rsidRDefault="00EA6A81" w:rsidP="00DA4442">
            <w:pPr>
              <w:pStyle w:val="Paragraphedeliste"/>
              <w:numPr>
                <w:ilvl w:val="0"/>
                <w:numId w:val="26"/>
              </w:numPr>
              <w:spacing w:line="240" w:lineRule="auto"/>
              <w:rPr>
                <w:rFonts w:cstheme="minorHAnsi"/>
                <w:color w:val="000000" w:themeColor="text1"/>
              </w:rPr>
            </w:pPr>
            <w:r w:rsidRPr="004D63E9">
              <w:rPr>
                <w:rFonts w:cstheme="minorHAnsi"/>
                <w:color w:val="000000" w:themeColor="text1"/>
              </w:rPr>
              <w:t xml:space="preserve">More than </w:t>
            </w:r>
            <w:r>
              <w:rPr>
                <w:rFonts w:cstheme="minorHAnsi"/>
                <w:color w:val="000000" w:themeColor="text1"/>
              </w:rPr>
              <w:t>one third</w:t>
            </w:r>
            <w:r w:rsidRPr="004D63E9">
              <w:rPr>
                <w:rFonts w:cstheme="minorHAnsi"/>
                <w:color w:val="000000" w:themeColor="text1"/>
              </w:rPr>
              <w:t xml:space="preserve"> of persons participating at the OIT Guideline Development should not have COIs (financial or non-financial; specific or non-specific to the object of the work; personal, professional or institutional - </w:t>
            </w:r>
            <w:r w:rsidRPr="004D63E9">
              <w:rPr>
                <w:rFonts w:cstheme="minorHAnsi"/>
              </w:rPr>
              <w:t>including, but not limited to: patents; stocks; equity positions; gifts; consulting agreements, employment arrangements, research grants/ contracts, and travel reimbursement and honorariums sponsored by industry; representation of an association whose purpose, mission or interests that are related to the objects of evaluation; advocacy).</w:t>
            </w:r>
            <w:r w:rsidRPr="004D63E9">
              <w:t xml:space="preserve"> </w:t>
            </w:r>
            <w:r w:rsidRPr="004D63E9">
              <w:rPr>
                <w:rFonts w:cstheme="minorHAnsi"/>
              </w:rPr>
              <w:t>The inclusion of conflicted persons should be explicitly justified (e.g. irreplaceable expertise, geographical representation).</w:t>
            </w:r>
          </w:p>
        </w:tc>
      </w:tr>
      <w:tr w:rsidR="00EA6A81" w:rsidRPr="00501062" w14:paraId="1DB255D7" w14:textId="77777777" w:rsidTr="00EA6A81">
        <w:trPr>
          <w:trHeight w:val="697"/>
        </w:trPr>
        <w:tc>
          <w:tcPr>
            <w:tcW w:w="1704" w:type="dxa"/>
            <w:vMerge/>
          </w:tcPr>
          <w:p w14:paraId="55718918" w14:textId="77777777" w:rsidR="00EA6A81" w:rsidRPr="004D63E9" w:rsidRDefault="00EA6A81" w:rsidP="00EA6A81">
            <w:pPr>
              <w:spacing w:after="120"/>
              <w:rPr>
                <w:rFonts w:cstheme="minorHAnsi"/>
                <w:b/>
                <w:bCs/>
                <w:color w:val="000000" w:themeColor="text1"/>
              </w:rPr>
            </w:pPr>
          </w:p>
        </w:tc>
        <w:tc>
          <w:tcPr>
            <w:tcW w:w="2515" w:type="dxa"/>
          </w:tcPr>
          <w:p w14:paraId="7FA53F92" w14:textId="77777777" w:rsidR="00EA6A81" w:rsidRPr="004D63E9" w:rsidRDefault="00EA6A81" w:rsidP="00EA6A81">
            <w:pPr>
              <w:spacing w:after="120"/>
              <w:rPr>
                <w:rFonts w:cstheme="minorHAnsi"/>
                <w:i/>
                <w:color w:val="000000" w:themeColor="text1"/>
              </w:rPr>
            </w:pPr>
            <w:r w:rsidRPr="004D63E9">
              <w:rPr>
                <w:rFonts w:cstheme="minorHAnsi"/>
                <w:i/>
              </w:rPr>
              <w:t>Principle 8: No member of the guideline development group deciding about the direction or strength of a recommendation should have a direct financial COI.</w:t>
            </w:r>
          </w:p>
        </w:tc>
        <w:tc>
          <w:tcPr>
            <w:tcW w:w="8957" w:type="dxa"/>
          </w:tcPr>
          <w:p w14:paraId="0184CCCA" w14:textId="77777777" w:rsidR="00EA6A81" w:rsidRPr="004D63E9" w:rsidRDefault="00EA6A81" w:rsidP="00DA4442">
            <w:pPr>
              <w:pStyle w:val="Paragraphedeliste"/>
              <w:numPr>
                <w:ilvl w:val="0"/>
                <w:numId w:val="26"/>
              </w:numPr>
              <w:spacing w:line="240" w:lineRule="auto"/>
              <w:rPr>
                <w:rFonts w:cstheme="minorHAnsi"/>
              </w:rPr>
            </w:pPr>
            <w:r w:rsidRPr="004D63E9">
              <w:rPr>
                <w:rFonts w:cstheme="minorHAnsi"/>
              </w:rPr>
              <w:t>When a member of the deliberative Committee has a financial COI directly related to a specific recommendation, he/she will be excluded from the discussion (physically absent) on this particular recommendation.</w:t>
            </w:r>
          </w:p>
          <w:p w14:paraId="5EB10187" w14:textId="77777777" w:rsidR="00EA6A81" w:rsidRPr="004D63E9" w:rsidRDefault="00EA6A81" w:rsidP="00EA6A81">
            <w:pPr>
              <w:pStyle w:val="Paragraphedeliste"/>
              <w:rPr>
                <w:rFonts w:cstheme="minorHAnsi"/>
              </w:rPr>
            </w:pPr>
            <w:r w:rsidRPr="004D63E9">
              <w:t>Financial COIs</w:t>
            </w:r>
            <w:r w:rsidRPr="004D63E9">
              <w:rPr>
                <w:rFonts w:cstheme="minorHAnsi"/>
              </w:rPr>
              <w:t xml:space="preserve"> include, but are not limited to, patents, stocks, equity positions, gifts, consulting agreements, employment arrangements, research grants/ contracts, and travel reimbursement and honorariums sponsored by industry as well as i</w:t>
            </w:r>
            <w:r w:rsidRPr="004D63E9">
              <w:rPr>
                <w:rFonts w:cstheme="minorHAnsi"/>
                <w:bCs/>
                <w:color w:val="000000" w:themeColor="text1"/>
              </w:rPr>
              <w:t>nterests that relate to the development, manufacture or marketing of products that may be considered by the committee</w:t>
            </w:r>
            <w:r w:rsidRPr="004D63E9">
              <w:rPr>
                <w:rFonts w:cstheme="minorHAnsi"/>
              </w:rPr>
              <w:t>.</w:t>
            </w:r>
          </w:p>
          <w:p w14:paraId="47946EF6" w14:textId="77777777" w:rsidR="00EA6A81" w:rsidRPr="004D63E9" w:rsidRDefault="00EA6A81" w:rsidP="00EA6A81">
            <w:pPr>
              <w:pStyle w:val="Paragraphedeliste"/>
              <w:rPr>
                <w:rFonts w:cstheme="minorHAnsi"/>
              </w:rPr>
            </w:pPr>
          </w:p>
          <w:p w14:paraId="2471AD48" w14:textId="77777777" w:rsidR="00EA6A81" w:rsidRPr="004D63E9" w:rsidRDefault="00EA6A81" w:rsidP="00DA4442">
            <w:pPr>
              <w:pStyle w:val="Paragraphedeliste"/>
              <w:numPr>
                <w:ilvl w:val="0"/>
                <w:numId w:val="26"/>
              </w:numPr>
              <w:spacing w:line="240" w:lineRule="auto"/>
              <w:rPr>
                <w:rFonts w:cstheme="minorHAnsi"/>
              </w:rPr>
            </w:pPr>
            <w:r w:rsidRPr="004D63E9">
              <w:rPr>
                <w:rFonts w:cstheme="minorHAnsi"/>
                <w:color w:val="000000" w:themeColor="text1"/>
              </w:rPr>
              <w:lastRenderedPageBreak/>
              <w:t>Individuals who are likely to be excluded from more than half of the Deliberative Committee’s discussions because of financial COIs should not be appointed as members of the Deliberative committee.</w:t>
            </w:r>
          </w:p>
          <w:p w14:paraId="38117BCC" w14:textId="77777777" w:rsidR="00EA6A81" w:rsidRPr="004D63E9" w:rsidRDefault="00EA6A81" w:rsidP="00EA6A81">
            <w:pPr>
              <w:pStyle w:val="Paragraphedeliste"/>
              <w:rPr>
                <w:rFonts w:cstheme="minorHAnsi"/>
              </w:rPr>
            </w:pPr>
          </w:p>
          <w:p w14:paraId="11C71662" w14:textId="77777777" w:rsidR="00EA6A81" w:rsidRPr="004D63E9" w:rsidRDefault="00EA6A81" w:rsidP="00DA4442">
            <w:pPr>
              <w:pStyle w:val="Paragraphedeliste"/>
              <w:numPr>
                <w:ilvl w:val="0"/>
                <w:numId w:val="26"/>
              </w:numPr>
              <w:spacing w:line="240" w:lineRule="auto"/>
              <w:rPr>
                <w:rFonts w:cstheme="minorHAnsi"/>
              </w:rPr>
            </w:pPr>
            <w:r w:rsidRPr="004D63E9">
              <w:rPr>
                <w:rFonts w:cstheme="minorHAnsi"/>
                <w:color w:val="000000" w:themeColor="text1"/>
              </w:rPr>
              <w:t xml:space="preserve">More than </w:t>
            </w:r>
            <w:r>
              <w:rPr>
                <w:rFonts w:cstheme="minorHAnsi"/>
                <w:color w:val="000000" w:themeColor="text1"/>
              </w:rPr>
              <w:t>half</w:t>
            </w:r>
            <w:r w:rsidRPr="004D63E9">
              <w:rPr>
                <w:rFonts w:cstheme="minorHAnsi"/>
                <w:color w:val="000000" w:themeColor="text1"/>
              </w:rPr>
              <w:t xml:space="preserve"> of the Deliberative Committee members who deliberate on a specific recommendation should not have any COIs related to this recommendation (</w:t>
            </w:r>
            <w:r>
              <w:rPr>
                <w:rFonts w:cstheme="minorHAnsi"/>
                <w:color w:val="000000" w:themeColor="text1"/>
              </w:rPr>
              <w:t>f</w:t>
            </w:r>
            <w:r w:rsidRPr="004D63E9">
              <w:rPr>
                <w:rFonts w:cstheme="minorHAnsi"/>
                <w:color w:val="000000" w:themeColor="text1"/>
              </w:rPr>
              <w:t xml:space="preserve">inancial or non-financial; specific or non-specific to the objects of the work; personal, professional or institutional - </w:t>
            </w:r>
            <w:r w:rsidRPr="004D63E9">
              <w:rPr>
                <w:rFonts w:cstheme="minorHAnsi"/>
              </w:rPr>
              <w:t>including, but not limited to: patents; stocks; equity positions; gifts; consulting agreements, employment arrangements, research grants/ contracts, and travel reimbursement and honorariums sponsored by industry; representation of an association whose purpose, mission or interests are related to the objects of evaluation ; public comments, testimony, and previously published opinions including policy positions; leadership role on a panel; substantial career efforts/ interests r</w:t>
            </w:r>
            <w:r w:rsidRPr="004D63E9">
              <w:rPr>
                <w:rFonts w:cstheme="minorHAnsi"/>
                <w:bCs/>
                <w:color w:val="000000" w:themeColor="text1"/>
              </w:rPr>
              <w:t>elating to the services, interventions, products, or delivery of care to be considered within the scope of the guideline</w:t>
            </w:r>
            <w:r w:rsidRPr="004D63E9">
              <w:rPr>
                <w:rFonts w:cstheme="minorHAnsi"/>
              </w:rPr>
              <w:t>; advocacy).</w:t>
            </w:r>
            <w:r w:rsidRPr="004D63E9">
              <w:t xml:space="preserve"> </w:t>
            </w:r>
            <w:r w:rsidRPr="004D63E9">
              <w:rPr>
                <w:rFonts w:cstheme="minorHAnsi"/>
              </w:rPr>
              <w:t>The inclusion of conflicted participants should be justified (e.g. irreplaceable expertise)</w:t>
            </w:r>
            <w:r w:rsidRPr="004D63E9">
              <w:rPr>
                <w:rFonts w:cstheme="minorHAnsi"/>
                <w:color w:val="000000" w:themeColor="text1"/>
              </w:rPr>
              <w:t>.</w:t>
            </w:r>
          </w:p>
        </w:tc>
      </w:tr>
      <w:tr w:rsidR="00EA6A81" w:rsidRPr="00501062" w14:paraId="1857FDA9" w14:textId="77777777" w:rsidTr="00EA6A81">
        <w:trPr>
          <w:trHeight w:val="2589"/>
        </w:trPr>
        <w:tc>
          <w:tcPr>
            <w:tcW w:w="1704" w:type="dxa"/>
            <w:vMerge/>
          </w:tcPr>
          <w:p w14:paraId="5D93E156" w14:textId="77777777" w:rsidR="00EA6A81" w:rsidRPr="004D63E9" w:rsidRDefault="00EA6A81" w:rsidP="00EA6A81">
            <w:pPr>
              <w:spacing w:after="120"/>
              <w:rPr>
                <w:rFonts w:cstheme="minorHAnsi"/>
                <w:b/>
                <w:bCs/>
                <w:color w:val="000000" w:themeColor="text1"/>
              </w:rPr>
            </w:pPr>
          </w:p>
        </w:tc>
        <w:tc>
          <w:tcPr>
            <w:tcW w:w="2515" w:type="dxa"/>
          </w:tcPr>
          <w:p w14:paraId="0D387DFB" w14:textId="77777777" w:rsidR="00EA6A81" w:rsidRPr="004D63E9" w:rsidRDefault="00EA6A81" w:rsidP="00EA6A81">
            <w:pPr>
              <w:spacing w:after="120"/>
              <w:rPr>
                <w:rFonts w:cstheme="minorHAnsi"/>
                <w:i/>
                <w:color w:val="000000" w:themeColor="text1"/>
              </w:rPr>
            </w:pPr>
            <w:r w:rsidRPr="004D63E9">
              <w:rPr>
                <w:rFonts w:cstheme="minorHAnsi"/>
                <w:i/>
                <w:color w:val="000000" w:themeColor="text1"/>
              </w:rPr>
              <w:t xml:space="preserve">Principle 6: Chairs of guideline development groups should have no direct financial or relevant indirect COIs. </w:t>
            </w:r>
          </w:p>
          <w:p w14:paraId="4B45C293" w14:textId="77777777" w:rsidR="00EA6A81" w:rsidRPr="004D63E9" w:rsidRDefault="00EA6A81" w:rsidP="00EA6A81">
            <w:pPr>
              <w:spacing w:after="120"/>
              <w:rPr>
                <w:rFonts w:cstheme="minorHAnsi"/>
                <w:i/>
                <w:color w:val="000000" w:themeColor="text1"/>
              </w:rPr>
            </w:pPr>
            <w:r w:rsidRPr="004D63E9">
              <w:rPr>
                <w:rFonts w:cstheme="minorHAnsi"/>
                <w:i/>
                <w:color w:val="000000" w:themeColor="text1"/>
              </w:rPr>
              <w:t>When direct or indirect COIs of a chair are unavoidable, a co-chair with no COIs who leads the guideline panel should be appointed.</w:t>
            </w:r>
          </w:p>
        </w:tc>
        <w:tc>
          <w:tcPr>
            <w:tcW w:w="8957" w:type="dxa"/>
          </w:tcPr>
          <w:p w14:paraId="4E466AAD" w14:textId="77777777" w:rsidR="00EA6A81" w:rsidRPr="004D63E9" w:rsidRDefault="00EA6A81" w:rsidP="00DA4442">
            <w:pPr>
              <w:pStyle w:val="Paragraphedeliste"/>
              <w:numPr>
                <w:ilvl w:val="0"/>
                <w:numId w:val="26"/>
              </w:numPr>
              <w:spacing w:line="240" w:lineRule="auto"/>
              <w:rPr>
                <w:rFonts w:cstheme="minorHAnsi"/>
                <w:bCs/>
                <w:color w:val="000000" w:themeColor="text1"/>
              </w:rPr>
            </w:pPr>
            <w:r w:rsidRPr="004D63E9">
              <w:rPr>
                <w:rFonts w:cstheme="minorHAnsi"/>
                <w:bCs/>
                <w:color w:val="000000" w:themeColor="text1"/>
              </w:rPr>
              <w:t>The Chair and the co-chair of the Deliberative Committee should have no COIs:</w:t>
            </w:r>
          </w:p>
          <w:p w14:paraId="7E77508D" w14:textId="77777777" w:rsidR="00EA6A81" w:rsidRPr="004D63E9" w:rsidRDefault="00EA6A81" w:rsidP="00DA4442">
            <w:pPr>
              <w:pStyle w:val="Paragraphedeliste"/>
              <w:numPr>
                <w:ilvl w:val="0"/>
                <w:numId w:val="27"/>
              </w:numPr>
              <w:spacing w:line="240" w:lineRule="auto"/>
              <w:rPr>
                <w:rFonts w:cstheme="minorHAnsi"/>
              </w:rPr>
            </w:pPr>
            <w:r w:rsidRPr="004D63E9">
              <w:rPr>
                <w:rFonts w:cstheme="minorHAnsi"/>
                <w:bCs/>
                <w:color w:val="000000" w:themeColor="text1"/>
              </w:rPr>
              <w:t xml:space="preserve">no direct financial interests </w:t>
            </w:r>
            <w:r w:rsidRPr="004D63E9">
              <w:rPr>
                <w:rFonts w:cstheme="minorHAnsi"/>
              </w:rPr>
              <w:t>including, but not limited to: patents; stocks; equity positions; gifts; consulting agreements, employment arrangements, research grants/ contracts, and travel reimbursement and honorariums sponsored by industry; i</w:t>
            </w:r>
            <w:r w:rsidRPr="004D63E9">
              <w:rPr>
                <w:rFonts w:cstheme="minorHAnsi"/>
                <w:bCs/>
                <w:color w:val="000000" w:themeColor="text1"/>
              </w:rPr>
              <w:t>nterests that relates to the development, manufacture or marketing of products that may be consider by the committee</w:t>
            </w:r>
            <w:r w:rsidRPr="004D63E9">
              <w:rPr>
                <w:rFonts w:cstheme="minorHAnsi"/>
              </w:rPr>
              <w:t>.</w:t>
            </w:r>
          </w:p>
          <w:p w14:paraId="425A2C08" w14:textId="77777777" w:rsidR="00EA6A81" w:rsidRPr="004D63E9" w:rsidRDefault="00EA6A81" w:rsidP="00DA4442">
            <w:pPr>
              <w:pStyle w:val="Paragraphedeliste"/>
              <w:numPr>
                <w:ilvl w:val="0"/>
                <w:numId w:val="24"/>
              </w:numPr>
              <w:spacing w:line="240" w:lineRule="auto"/>
              <w:rPr>
                <w:rFonts w:cstheme="minorHAnsi"/>
                <w:bCs/>
                <w:color w:val="000000" w:themeColor="text1"/>
              </w:rPr>
            </w:pPr>
            <w:r w:rsidRPr="004D63E9">
              <w:rPr>
                <w:rFonts w:cstheme="minorHAnsi"/>
                <w:bCs/>
                <w:color w:val="000000" w:themeColor="text1"/>
              </w:rPr>
              <w:t xml:space="preserve">no other relevant interests </w:t>
            </w:r>
            <w:r w:rsidRPr="004D63E9">
              <w:rPr>
                <w:rFonts w:cstheme="minorHAnsi"/>
              </w:rPr>
              <w:t>including, but not limited to</w:t>
            </w:r>
            <w:r w:rsidRPr="004D63E9">
              <w:rPr>
                <w:rFonts w:cstheme="minorHAnsi"/>
                <w:bCs/>
                <w:color w:val="000000" w:themeColor="text1"/>
              </w:rPr>
              <w:t>:</w:t>
            </w:r>
            <w:r w:rsidRPr="004D63E9">
              <w:rPr>
                <w:rFonts w:cstheme="minorHAnsi"/>
              </w:rPr>
              <w:t xml:space="preserve"> representation of an association whose purpose, mission or interests are related to the objects of evaluation; public comments, testimony, and previously published opinions including policy positions; leadership role on a panel; substantial career efforts/ interests r</w:t>
            </w:r>
            <w:r w:rsidRPr="004D63E9">
              <w:rPr>
                <w:rFonts w:cstheme="minorHAnsi"/>
                <w:bCs/>
                <w:color w:val="000000" w:themeColor="text1"/>
              </w:rPr>
              <w:t>elating to the services, interventions, products, or delivery of care to be considered within the scope of the guideline</w:t>
            </w:r>
            <w:r w:rsidRPr="004D63E9">
              <w:rPr>
                <w:rFonts w:cstheme="minorHAnsi"/>
              </w:rPr>
              <w:t>; advocacy.</w:t>
            </w:r>
          </w:p>
        </w:tc>
      </w:tr>
      <w:tr w:rsidR="00EA6A81" w:rsidRPr="00501062" w14:paraId="18926889" w14:textId="77777777" w:rsidTr="00EA6A81">
        <w:trPr>
          <w:trHeight w:val="60"/>
        </w:trPr>
        <w:tc>
          <w:tcPr>
            <w:tcW w:w="1704" w:type="dxa"/>
            <w:vMerge/>
          </w:tcPr>
          <w:p w14:paraId="02AAEC34" w14:textId="77777777" w:rsidR="00EA6A81" w:rsidRPr="004D63E9" w:rsidRDefault="00EA6A81" w:rsidP="00EA6A81">
            <w:pPr>
              <w:spacing w:after="120"/>
              <w:rPr>
                <w:rFonts w:cstheme="minorHAnsi"/>
                <w:b/>
                <w:bCs/>
              </w:rPr>
            </w:pPr>
          </w:p>
        </w:tc>
        <w:tc>
          <w:tcPr>
            <w:tcW w:w="2515" w:type="dxa"/>
          </w:tcPr>
          <w:p w14:paraId="72343605" w14:textId="77777777" w:rsidR="00EA6A81" w:rsidRPr="004D63E9" w:rsidRDefault="00EA6A81" w:rsidP="00EA6A81">
            <w:pPr>
              <w:spacing w:after="120"/>
              <w:rPr>
                <w:rFonts w:cstheme="minorHAnsi"/>
                <w:i/>
              </w:rPr>
            </w:pPr>
            <w:r w:rsidRPr="004D63E9">
              <w:rPr>
                <w:rFonts w:cstheme="minorHAnsi"/>
                <w:i/>
              </w:rPr>
              <w:t xml:space="preserve">Principle 7: Experts with relevant COIs and specific knowledge or expertise may be permitted to participate in discussion of individual topics, but there should be an appropriate </w:t>
            </w:r>
            <w:r w:rsidRPr="004D63E9">
              <w:rPr>
                <w:rFonts w:cstheme="minorHAnsi"/>
                <w:i/>
              </w:rPr>
              <w:lastRenderedPageBreak/>
              <w:t>balance of opinion among those sought to provide input.</w:t>
            </w:r>
          </w:p>
        </w:tc>
        <w:tc>
          <w:tcPr>
            <w:tcW w:w="8957" w:type="dxa"/>
          </w:tcPr>
          <w:p w14:paraId="58094153" w14:textId="77777777" w:rsidR="00EA6A81" w:rsidRPr="004D63E9" w:rsidRDefault="00EA6A81" w:rsidP="00DA4442">
            <w:pPr>
              <w:pStyle w:val="Paragraphedeliste"/>
              <w:numPr>
                <w:ilvl w:val="0"/>
                <w:numId w:val="26"/>
              </w:numPr>
              <w:spacing w:line="240" w:lineRule="auto"/>
              <w:rPr>
                <w:rFonts w:cstheme="minorHAnsi"/>
                <w:bCs/>
              </w:rPr>
            </w:pPr>
            <w:r w:rsidRPr="004D63E9">
              <w:rPr>
                <w:rFonts w:cstheme="minorHAnsi"/>
                <w:bCs/>
              </w:rPr>
              <w:lastRenderedPageBreak/>
              <w:t>All individuals consulted (experts/advisers/patients) must declare their interests.</w:t>
            </w:r>
          </w:p>
          <w:p w14:paraId="761BDFF2" w14:textId="77777777" w:rsidR="00EA6A81" w:rsidRPr="004D63E9" w:rsidRDefault="00EA6A81" w:rsidP="00EA6A81">
            <w:pPr>
              <w:pStyle w:val="Paragraphedeliste"/>
              <w:rPr>
                <w:rFonts w:cstheme="minorHAnsi"/>
                <w:bCs/>
              </w:rPr>
            </w:pPr>
          </w:p>
          <w:p w14:paraId="266B3C1B" w14:textId="77777777" w:rsidR="00EA6A81" w:rsidRPr="004D63E9" w:rsidRDefault="00EA6A81" w:rsidP="00DA4442">
            <w:pPr>
              <w:pStyle w:val="Paragraphedeliste"/>
              <w:numPr>
                <w:ilvl w:val="0"/>
                <w:numId w:val="26"/>
              </w:numPr>
              <w:spacing w:line="240" w:lineRule="auto"/>
              <w:rPr>
                <w:rFonts w:cstheme="minorHAnsi"/>
                <w:bCs/>
              </w:rPr>
            </w:pPr>
            <w:r w:rsidRPr="004D63E9">
              <w:rPr>
                <w:rFonts w:cstheme="minorHAnsi"/>
                <w:bCs/>
              </w:rPr>
              <w:t xml:space="preserve">Individuals with relevant </w:t>
            </w:r>
            <w:proofErr w:type="gramStart"/>
            <w:r w:rsidRPr="004D63E9">
              <w:rPr>
                <w:rFonts w:cstheme="minorHAnsi"/>
                <w:bCs/>
              </w:rPr>
              <w:t>COIs</w:t>
            </w:r>
            <w:proofErr w:type="gramEnd"/>
            <w:r w:rsidRPr="004D63E9">
              <w:rPr>
                <w:rFonts w:cstheme="minorHAnsi"/>
                <w:bCs/>
              </w:rPr>
              <w:t xml:space="preserve"> and specific knowledge or expertise may be consulted and participate in the discussion of the Deliberative Committee.</w:t>
            </w:r>
          </w:p>
          <w:p w14:paraId="7AED8E94" w14:textId="77777777" w:rsidR="00EA6A81" w:rsidRPr="004D63E9" w:rsidRDefault="00EA6A81" w:rsidP="00EA6A81">
            <w:pPr>
              <w:pStyle w:val="Paragraphedeliste"/>
              <w:rPr>
                <w:rFonts w:cstheme="minorHAnsi"/>
                <w:bCs/>
              </w:rPr>
            </w:pPr>
          </w:p>
          <w:p w14:paraId="0683BB81" w14:textId="77777777" w:rsidR="00EA6A81" w:rsidRPr="004D63E9" w:rsidRDefault="00EA6A81" w:rsidP="00DA4442">
            <w:pPr>
              <w:pStyle w:val="Paragraphedeliste"/>
              <w:numPr>
                <w:ilvl w:val="0"/>
                <w:numId w:val="26"/>
              </w:numPr>
              <w:spacing w:line="240" w:lineRule="auto"/>
              <w:rPr>
                <w:rFonts w:cstheme="minorHAnsi"/>
                <w:bCs/>
              </w:rPr>
            </w:pPr>
            <w:r w:rsidRPr="004D63E9">
              <w:rPr>
                <w:rFonts w:cstheme="minorHAnsi"/>
                <w:bCs/>
              </w:rPr>
              <w:t xml:space="preserve">If consulted individuals with </w:t>
            </w:r>
            <w:proofErr w:type="gramStart"/>
            <w:r w:rsidRPr="004D63E9">
              <w:rPr>
                <w:rFonts w:cstheme="minorHAnsi"/>
                <w:bCs/>
              </w:rPr>
              <w:t>COIs</w:t>
            </w:r>
            <w:proofErr w:type="gramEnd"/>
            <w:r w:rsidRPr="004D63E9">
              <w:rPr>
                <w:rFonts w:cstheme="minorHAnsi"/>
                <w:bCs/>
              </w:rPr>
              <w:t xml:space="preserve"> are invited to a meeting of the Deliberative Committee, they should declare </w:t>
            </w:r>
            <w:r>
              <w:rPr>
                <w:rFonts w:cstheme="minorHAnsi"/>
                <w:bCs/>
              </w:rPr>
              <w:t xml:space="preserve">their </w:t>
            </w:r>
            <w:r w:rsidRPr="004D63E9">
              <w:rPr>
                <w:rFonts w:cstheme="minorHAnsi"/>
                <w:bCs/>
              </w:rPr>
              <w:t>interests at each meeting they attend before giving their testimony.</w:t>
            </w:r>
          </w:p>
          <w:p w14:paraId="06BD0162" w14:textId="77777777" w:rsidR="00EA6A81" w:rsidRPr="004D63E9" w:rsidRDefault="00EA6A81" w:rsidP="00EA6A81">
            <w:pPr>
              <w:pStyle w:val="Paragraphedeliste"/>
              <w:rPr>
                <w:rFonts w:cstheme="minorHAnsi"/>
                <w:bCs/>
              </w:rPr>
            </w:pPr>
          </w:p>
          <w:p w14:paraId="1BEAC4F3" w14:textId="77777777" w:rsidR="00EA6A81" w:rsidRPr="004D63E9" w:rsidRDefault="00EA6A81" w:rsidP="00DA4442">
            <w:pPr>
              <w:pStyle w:val="Paragraphedeliste"/>
              <w:numPr>
                <w:ilvl w:val="0"/>
                <w:numId w:val="26"/>
              </w:numPr>
              <w:spacing w:line="240" w:lineRule="auto"/>
              <w:rPr>
                <w:rFonts w:cstheme="minorHAnsi"/>
                <w:bCs/>
              </w:rPr>
            </w:pPr>
            <w:r w:rsidRPr="004D63E9">
              <w:rPr>
                <w:rFonts w:cstheme="minorHAnsi"/>
                <w:bCs/>
              </w:rPr>
              <w:t xml:space="preserve">The consultation process seeks to capture </w:t>
            </w:r>
            <w:r>
              <w:rPr>
                <w:rFonts w:cstheme="minorHAnsi"/>
                <w:bCs/>
              </w:rPr>
              <w:t xml:space="preserve">a </w:t>
            </w:r>
            <w:r w:rsidRPr="004D63E9">
              <w:rPr>
                <w:rFonts w:cstheme="minorHAnsi"/>
                <w:bCs/>
              </w:rPr>
              <w:t>diversity</w:t>
            </w:r>
            <w:r>
              <w:rPr>
                <w:rFonts w:cstheme="minorHAnsi"/>
                <w:bCs/>
              </w:rPr>
              <w:t xml:space="preserve"> of</w:t>
            </w:r>
            <w:r w:rsidRPr="004D63E9">
              <w:rPr>
                <w:rFonts w:cstheme="minorHAnsi"/>
                <w:bCs/>
              </w:rPr>
              <w:t xml:space="preserve"> opinions.</w:t>
            </w:r>
          </w:p>
        </w:tc>
      </w:tr>
    </w:tbl>
    <w:p w14:paraId="43C10378" w14:textId="77777777" w:rsidR="00EA6A81" w:rsidRPr="004D63E9" w:rsidRDefault="00EA6A81" w:rsidP="00EA6A81"/>
    <w:p w14:paraId="1E4D7471" w14:textId="77777777" w:rsidR="00EA6A81" w:rsidRDefault="00EA6A81" w:rsidP="00EA6A81">
      <w:pPr>
        <w:sectPr w:rsidR="00EA6A81" w:rsidSect="00EA6A81">
          <w:pgSz w:w="15840" w:h="12240" w:orient="landscape"/>
          <w:pgMar w:top="1800" w:right="1440" w:bottom="1800" w:left="1440" w:header="708" w:footer="708" w:gutter="0"/>
          <w:cols w:space="708"/>
          <w:docGrid w:linePitch="360"/>
        </w:sectPr>
      </w:pPr>
    </w:p>
    <w:p w14:paraId="333E108D" w14:textId="27BF4892" w:rsidR="001E3A18" w:rsidRDefault="00EA6A81" w:rsidP="00A54C7A">
      <w:pPr>
        <w:pStyle w:val="Titre1"/>
      </w:pPr>
      <w:bookmarkStart w:id="2" w:name="_Toc27666828"/>
      <w:r>
        <w:lastRenderedPageBreak/>
        <w:t>Appendix 2</w:t>
      </w:r>
      <w:r w:rsidR="001E3A18" w:rsidRPr="001E3A18">
        <w:t>: Literature review details</w:t>
      </w:r>
      <w:bookmarkEnd w:id="1"/>
      <w:bookmarkEnd w:id="2"/>
    </w:p>
    <w:p w14:paraId="6F0DB45B" w14:textId="77777777" w:rsidR="009B2264" w:rsidRDefault="009B2264" w:rsidP="001E3A18">
      <w:pPr>
        <w:rPr>
          <w:rFonts w:eastAsia="Calibri"/>
          <w:color w:val="0070C0"/>
        </w:rPr>
      </w:pPr>
    </w:p>
    <w:p w14:paraId="7BCCFDAB" w14:textId="24D3B1F4" w:rsidR="008A1E42" w:rsidRDefault="00EA6A81" w:rsidP="00A54C7A">
      <w:pPr>
        <w:pStyle w:val="Titre2"/>
      </w:pPr>
      <w:bookmarkStart w:id="3" w:name="_Ref26466701"/>
      <w:bookmarkStart w:id="4" w:name="_Toc26546058"/>
      <w:bookmarkStart w:id="5" w:name="_Toc27666829"/>
      <w:r>
        <w:t>Appendix 2</w:t>
      </w:r>
      <w:r w:rsidR="008A1E42" w:rsidRPr="000B63B5">
        <w:t xml:space="preserve">A: </w:t>
      </w:r>
      <w:r w:rsidR="000B63B5">
        <w:t>Bibliographical database s</w:t>
      </w:r>
      <w:r w:rsidR="008A1E42" w:rsidRPr="000B63B5">
        <w:t xml:space="preserve">earch </w:t>
      </w:r>
      <w:r w:rsidR="000B63B5" w:rsidRPr="000B63B5">
        <w:t>strategy</w:t>
      </w:r>
      <w:r w:rsidR="000B63B5">
        <w:t xml:space="preserve"> and</w:t>
      </w:r>
      <w:r w:rsidR="000B63B5" w:rsidRPr="000B63B5">
        <w:t xml:space="preserve"> </w:t>
      </w:r>
      <w:r w:rsidR="000B63B5">
        <w:t>terms</w:t>
      </w:r>
      <w:bookmarkEnd w:id="3"/>
      <w:bookmarkEnd w:id="4"/>
      <w:bookmarkEnd w:id="5"/>
    </w:p>
    <w:p w14:paraId="6026AF35" w14:textId="77777777" w:rsidR="00FB0EBF" w:rsidRDefault="00FB0EBF" w:rsidP="00FB0EBF"/>
    <w:p w14:paraId="471C692F" w14:textId="79243013" w:rsidR="00FB0EBF" w:rsidRPr="00FB0EBF" w:rsidRDefault="00FB0EBF" w:rsidP="00FB0EBF">
      <w:pPr>
        <w:pStyle w:val="Titre3"/>
      </w:pPr>
      <w:bookmarkStart w:id="6" w:name="_Toc27666830"/>
      <w:r>
        <w:t>First search: Outcomes of oral immunotherapy</w:t>
      </w:r>
      <w:bookmarkEnd w:id="6"/>
    </w:p>
    <w:p w14:paraId="7EF6A56B" w14:textId="77777777" w:rsidR="008A1E42" w:rsidRDefault="008A1E42" w:rsidP="000B63B5"/>
    <w:p w14:paraId="44E4D3DD" w14:textId="5CF87D96" w:rsidR="00EA6A81" w:rsidRPr="00A32245" w:rsidRDefault="00EA6A81" w:rsidP="00FB0EBF">
      <w:pPr>
        <w:pStyle w:val="TableParagraph"/>
      </w:pPr>
      <w:bookmarkStart w:id="7" w:name="_Toc6233189"/>
      <w:r w:rsidRPr="00A32245">
        <w:t>PubMed</w:t>
      </w:r>
      <w:bookmarkEnd w:id="7"/>
      <w:r>
        <w:t xml:space="preserve"> 17 April 2019</w:t>
      </w:r>
    </w:p>
    <w:tbl>
      <w:tblPr>
        <w:tblW w:w="105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18"/>
        <w:gridCol w:w="10020"/>
      </w:tblGrid>
      <w:tr w:rsidR="00EA6A81" w:rsidRPr="00A32245" w14:paraId="54EE746C" w14:textId="77777777" w:rsidTr="00EA6A81">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19A0A9EB" w14:textId="77777777" w:rsidR="00EA6A81" w:rsidRPr="00A32245" w:rsidRDefault="00EA6A81" w:rsidP="00EA6A81">
            <w:pPr>
              <w:rPr>
                <w:sz w:val="16"/>
                <w:szCs w:val="16"/>
              </w:rPr>
            </w:pPr>
            <w:bookmarkStart w:id="8" w:name="_Toc411427813"/>
            <w:r w:rsidRPr="00A32245">
              <w:rPr>
                <w:sz w:val="16"/>
                <w:szCs w:val="16"/>
              </w:rPr>
              <w:t>#1</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AE7AD41" w14:textId="77777777" w:rsidR="00EA6A81" w:rsidRPr="00A32245" w:rsidRDefault="00EA6A81" w:rsidP="00EA6A81">
            <w:pPr>
              <w:jc w:val="both"/>
              <w:rPr>
                <w:sz w:val="16"/>
                <w:szCs w:val="16"/>
              </w:rPr>
            </w:pPr>
            <w:r w:rsidRPr="00A32245">
              <w:rPr>
                <w:sz w:val="16"/>
                <w:szCs w:val="16"/>
              </w:rPr>
              <w:t>Food Hypersensitivity[MH]</w:t>
            </w:r>
          </w:p>
        </w:tc>
      </w:tr>
      <w:tr w:rsidR="00EA6A81" w:rsidRPr="00226C7A" w14:paraId="6E095FF5" w14:textId="77777777" w:rsidTr="00EA6A81">
        <w:trPr>
          <w:trHeight w:val="346"/>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5AF53CF5" w14:textId="77777777" w:rsidR="00EA6A81" w:rsidRPr="00A32245" w:rsidRDefault="00EA6A81" w:rsidP="00EA6A81">
            <w:pPr>
              <w:rPr>
                <w:sz w:val="16"/>
                <w:szCs w:val="16"/>
              </w:rPr>
            </w:pPr>
            <w:r w:rsidRPr="00A32245">
              <w:rPr>
                <w:sz w:val="16"/>
                <w:szCs w:val="16"/>
              </w:rPr>
              <w:t>#2</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518A89E" w14:textId="77777777" w:rsidR="00EA6A81" w:rsidRPr="00A32245" w:rsidRDefault="00EA6A81" w:rsidP="00EA6A81">
            <w:pPr>
              <w:jc w:val="both"/>
              <w:rPr>
                <w:sz w:val="16"/>
                <w:szCs w:val="16"/>
              </w:rPr>
            </w:pPr>
            <w:r w:rsidRPr="00A32245">
              <w:rPr>
                <w:sz w:val="16"/>
                <w:szCs w:val="16"/>
              </w:rPr>
              <w:t>Hypersensitivity[MH] OR allerg*[TIAB] OR hypersensitiv*[TIAB] OR hyper-sensitiv*[TIAB] OR hyperresponsiv*[TIAB] OR hyper-responsiv*[TIAB] OR allerg*[OT] OR hypersensitiv*[OT] OR hyper-sensitiv*[OT] OR hyperresponsiv*[OT] OR hyper-responsiv*[OT]</w:t>
            </w:r>
          </w:p>
        </w:tc>
      </w:tr>
      <w:tr w:rsidR="00EA6A81" w:rsidRPr="00226C7A" w14:paraId="17602C9C" w14:textId="77777777" w:rsidTr="00EA6A81">
        <w:trPr>
          <w:trHeight w:val="1875"/>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8B31A6F" w14:textId="77777777" w:rsidR="00EA6A81" w:rsidRPr="00A32245" w:rsidRDefault="00EA6A81" w:rsidP="00EA6A81">
            <w:pPr>
              <w:rPr>
                <w:sz w:val="16"/>
                <w:szCs w:val="16"/>
              </w:rPr>
            </w:pPr>
            <w:r w:rsidRPr="00A32245">
              <w:rPr>
                <w:sz w:val="16"/>
                <w:szCs w:val="16"/>
              </w:rPr>
              <w:t>#3</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24BA3A6D" w14:textId="2D66A428" w:rsidR="00EA6A81" w:rsidRPr="00A32245" w:rsidRDefault="00EA6A81" w:rsidP="00EA6A81">
            <w:pPr>
              <w:jc w:val="both"/>
              <w:rPr>
                <w:sz w:val="16"/>
                <w:szCs w:val="16"/>
              </w:rPr>
            </w:pPr>
            <w:r w:rsidRPr="00870BEE">
              <w:rPr>
                <w:sz w:val="16"/>
                <w:szCs w:val="16"/>
              </w:rPr>
              <w:t>Food</w:t>
            </w:r>
            <w:r>
              <w:rPr>
                <w:sz w:val="16"/>
                <w:szCs w:val="16"/>
              </w:rPr>
              <w:t xml:space="preserve">[Mesh] OR </w:t>
            </w:r>
            <w:r w:rsidRPr="00A32245">
              <w:rPr>
                <w:sz w:val="16"/>
                <w:szCs w:val="16"/>
              </w:rPr>
              <w:t>additive[TIAB] OR additives[TIAB] OR almond*[TIAB] OR apple[TIAB] OR apples[TIAB] OR apricot*[TIAB] OR arachis hypogaea[TIAB] OR avocado*[TIAB] OR banana*[TIAB] OR barley[TIAB] OR beef[TIAB] OR berries[TIAB] OR berry[TIAB] OR blackberr*[TIAB] OR blueberr*[TIAB] OR buckwheat*[TIAB] OR cacao[TIAB] OR calamari[TIAB] OR carrot*[TIAB] OR cashew*[TIAB] OR celery[TIAB] OR cherries[TIAB] OR cherry[TIAB] OR chestnut*[TIAB] OR chicory[TIAB] OR chocolat*[TIAB] OR cilandro[TIAB] OR clam[TIAB] OR clams[TIAB] OR cockle*[TIAB] OR coconut[TIAB] OR coconuts[TIAB] OR conch[TIAB] OR conchs[TIAB] OR coriander[TIAB] OR corn[TIAB] OR crab[TIAB] OR crabs[TIAB] OR cranberr*[TIAB] OR crawfish*[TIAB] OR crayfish*[TIAB] OR crustacea*[TIAB] OR cucumber*[TIAB] OR dairy[TIAB] OR dairies[TIAB] OR edamame*[TIAB] OR egg[TIAB] OR eggplant*[TIAB] OR eggs[TIAB] OR fig[TIAB] OR figs[TIAB] OR fish[TIAB] OR fishes[TIAB] OR flaxseed*[TIAB] OR food[TIAB] OR foods[TIAB] OR fruit[TIAB] OR fruits[TIAB] OR grape[TIAB] OR grapes[TIAB] OR hazelnut*[TIAB] OR kiwi[TIAB] OR kiwis[TIAB] OR lactose[TIAB] OR legume*[TIAB] OR lobster[TIAB] OR lobsters[TIAB] OR mango*[TIAB] OR meat[TIAB] OR melon[TIAB] OR melons[TIAB] OR milk[TIAB] OR mollusc*[TIAB] OR multifood[TIAB] OR mushroom*[TIAB] OR mussel[TIAB] OR mussels[TIAB] OR mustard[TIAB] OR nut[TIAB] OR nuts[TIAB] OR oat[TIAB] OR oats[TIAB] OR octopus[TIAB] OR "oral allergy syndrome"[TIAB] OR orange*[TIAB] OR oyster[TIAB] OR oysters[TIAB] OR parsley[TIAB] OR pea[TIAB] OR peach*[TIAB] OR peanut*[TIAB] OR pear[TIAB] OR pears[TIAB] OR peas[TIAB] OR pecan*[TIAB] OR periwinkle*[TIAB] OR pineapple*[TIAB] OR pistachio*[TIAB] OR plum[TIAB] OR plums[TIAB] OR pork[TIAB] OR potato*[TIAB] OR prawn[TIAB] OR prawns[TIAB] OR raspberr*[TIAB] OR rice[TIAB] OR rye[TIAB] OR salmon[TIAB] OR scallop[TIAB] OR scallops[TIAB] OR seafood*[TIAB] OR sesame[TIAB] OR shellfish*[TIAB] OR shrimp[TIAB] OR shrimps[TIAB] OR snail[TIAB] OR snails[TIAB] OR soja[TIAB] OR sojabean*[TIAB] OR soy[TIAB] OR soya[TIAB] OR soyabean*[TIAB] OR soybean*[TIAB] OR squid[TIAB] OR strawberr*[TIAB] OR sunflower seed*[TIAB] OR tomato*[TIAB] OR vegetable*[TIAB] OR walnut*[TIAB] OR wheat[TIAB] OR wheats[TIAB] OR whelk[TIAB] OR whelks[TIAB] OR zucchini*[TIAB] OR additive[OT] OR additives[OT] OR almond*[OT] OR apple[OT] OR apples[OT] OR apricot*[OT] OR arachis hypogaea[OT] OR avocado*[OT] OR banana*[OT] OR barley[OT] OR beef[OT] OR berries[OT] OR berry[OT] OR blackberr*[OT] OR blueberr*[OT] OR buckwheat*[OT] OR cacao[OT] OR calamari[OT] OR carrot*[OT] OR cashew*[OT] OR celery[OT] OR cherries[OT] OR cherry[OT] OR chestnut*[OT] OR chicory[OT] OR chocolat*[OT] OR cilandro[OT] OR clam[OT] OR clams[OT] OR cockle*[OT] OR coconut[OT] OR coconuts[OT] OR conch[OT] OR conchs[OT] OR coriander[OT] OR corn[OT] OR crab[OT] OR crabs[OT] OR cranberr*[OT] OR crawfish*[OT] OR crayfish*[OT] OR crustacea*[OT] OR cucumber*[OT] OR dairy[OT] OR dairies[OT] OR edamame*[OT] OR egg[OT] OR eggplant*[OT] OR eggs[OT] OR fig[OT] OR figs[OT] OR fish[OT] OR fishes[OT] OR flaxseed*[OT] OR food[OT] OR foods[OT] OR fruit[OT] OR fruits[OT] OR grape[OT] OR grapes[OT] OR hazelnut*[OT] OR kiwi[OT] OR kiwis[OT] OR lactose[OT] OR legume*[OT] OR lobster[OT] OR lobsters[OT] OR mango*[OT] OR meat[OT] OR melon[OT] OR melons[OT] OR milk[OT] OR mollusc*[OT] OR multifood[OT] OR mushroom*[OT] OR mussel[OT] OR mussels[OT] OR mustard[OT] OR nut[OT] OR nuts[OT] OR oat[OT] OR oats[OT] OR octopus[OT] OR "oral allergy syndrome"[OT] OR orange*[OT] OR oyster[OT] OR oysters[OT] OR parsley[OT] OR pea[OT] OR peach*[OT] OR peanut*[OT] OR pear[OT] OR pears[OT] OR peas[OT] OR pecan*[OT] OR periwinkle*[OT] OR pineapple*[OT] OR pistachio*[OT] OR plum[OT] OR plums[OT] OR pork[OT] OR potato*[OT] OR prawn[OT] OR prawns[OT] OR raspberr*[OT] OR rice[OT] OR rye[OT] OR salmon[OT] OR scallop[OT] OR scallops[OT] OR seafood*[OT] OR sesame[OT] OR shellfish*[OT] OR shrimp[OT] OR shrimps[OT] OR snail[OT] OR snails[OT] OR soja[OT] OR sojabean*[OT] OR soy[OT] OR soya[OT] OR soyabean*[OT] OR soybean*[OT] OR squid[OT] OR strawberr*[OT] OR sunflower seed*[OT] OR tomato*[OT] OR vegetable*[OT] OR walnut*[OT] OR wheat[OT] OR wheats[OT] OR whelk[OT] OR whelks[OT] OR zucchini*[OT]</w:t>
            </w:r>
          </w:p>
        </w:tc>
      </w:tr>
      <w:tr w:rsidR="00EA6A81" w:rsidRPr="00226C7A" w14:paraId="2393EA8F" w14:textId="77777777" w:rsidTr="00EA6A81">
        <w:trPr>
          <w:trHeight w:val="1015"/>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5F9C1B4F" w14:textId="77777777" w:rsidR="00EA6A81" w:rsidRPr="00A32245" w:rsidRDefault="00EA6A81" w:rsidP="00EA6A81">
            <w:pPr>
              <w:rPr>
                <w:sz w:val="16"/>
                <w:szCs w:val="16"/>
              </w:rPr>
            </w:pPr>
            <w:r w:rsidRPr="00A32245">
              <w:rPr>
                <w:sz w:val="16"/>
                <w:szCs w:val="16"/>
              </w:rPr>
              <w:t>#4</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89EEA6C" w14:textId="77777777" w:rsidR="00EA6A81" w:rsidRPr="00A32245" w:rsidRDefault="00EA6A81" w:rsidP="00EA6A81">
            <w:pPr>
              <w:jc w:val="both"/>
              <w:rPr>
                <w:sz w:val="16"/>
                <w:szCs w:val="16"/>
              </w:rPr>
            </w:pPr>
            <w:r w:rsidRPr="00A32245">
              <w:rPr>
                <w:sz w:val="16"/>
                <w:szCs w:val="16"/>
              </w:rPr>
              <w:t>Desensitization, Immunologic[MH] OR desensitisation*[TIAB] OR desensitization*[TIAB] OR hypo-sensitisation*[TIAB] OR hyposensitisation*[TIAB] OR hypo-sensitization*[TIAB] OR hyposensitization*[TIAB] OR immunotherap*[TIAB] OR "oral induction"[TIAB] OR oral tolerance[TIAB] OR OIT[TIAB] OR up dosing[TIAB] OR desensitisation*[OT] OR desensitization*[OT] OR hypo-sensitisation*[OT] OR hyposensitisation*[OT] OR hypo-sensitization*[OT] OR hyposensitization*[OT] OR immunotherap*[OT] OR "oral induction"[OT] OR oral tolerance[OT] OR OIT[OT] OR up dosing[OT]</w:t>
            </w:r>
          </w:p>
        </w:tc>
      </w:tr>
      <w:tr w:rsidR="00EA6A81" w:rsidRPr="00226C7A" w14:paraId="285D0E51" w14:textId="77777777" w:rsidTr="00EA6A81">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C9A38B4" w14:textId="77777777" w:rsidR="00EA6A81" w:rsidRPr="00A32245" w:rsidRDefault="00EA6A81" w:rsidP="00EA6A81">
            <w:pPr>
              <w:rPr>
                <w:sz w:val="16"/>
                <w:szCs w:val="16"/>
              </w:rPr>
            </w:pPr>
            <w:r w:rsidRPr="00A32245">
              <w:rPr>
                <w:sz w:val="16"/>
                <w:szCs w:val="16"/>
              </w:rPr>
              <w:t>#5</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5C724F67" w14:textId="77777777" w:rsidR="00EA6A81" w:rsidRPr="00A32245" w:rsidRDefault="00EA6A81" w:rsidP="00EA6A81">
            <w:pPr>
              <w:rPr>
                <w:sz w:val="16"/>
                <w:szCs w:val="16"/>
              </w:rPr>
            </w:pPr>
            <w:r w:rsidRPr="00A32245">
              <w:rPr>
                <w:sz w:val="16"/>
                <w:szCs w:val="16"/>
              </w:rPr>
              <w:t>English[lang] OR French[lang] OR Italian[lang] OR Spanish[lang] OR German[lang]</w:t>
            </w:r>
          </w:p>
        </w:tc>
      </w:tr>
      <w:tr w:rsidR="00EA6A81" w:rsidRPr="00A32245" w14:paraId="14678E96" w14:textId="77777777" w:rsidTr="00EA6A81">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14FB027C" w14:textId="77777777" w:rsidR="00EA6A81" w:rsidRPr="00A32245" w:rsidRDefault="00EA6A81" w:rsidP="00EA6A81">
            <w:pPr>
              <w:rPr>
                <w:sz w:val="16"/>
                <w:szCs w:val="16"/>
              </w:rPr>
            </w:pPr>
            <w:r w:rsidRPr="00A32245">
              <w:rPr>
                <w:sz w:val="16"/>
                <w:szCs w:val="16"/>
              </w:rPr>
              <w:t>#6</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24F39C1" w14:textId="77777777" w:rsidR="00EA6A81" w:rsidRPr="00A32245" w:rsidRDefault="00EA6A81" w:rsidP="00EA6A81">
            <w:pPr>
              <w:rPr>
                <w:sz w:val="16"/>
                <w:szCs w:val="16"/>
              </w:rPr>
            </w:pPr>
            <w:r w:rsidRPr="00A32245">
              <w:rPr>
                <w:sz w:val="16"/>
                <w:szCs w:val="16"/>
              </w:rPr>
              <w:t>(#1 OR (#2 AND #3)) AND #4 AND #5</w:t>
            </w:r>
          </w:p>
        </w:tc>
      </w:tr>
      <w:tr w:rsidR="00EA6A81" w:rsidRPr="00A32245" w14:paraId="6C644693" w14:textId="77777777" w:rsidTr="00EA6A81">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3D5D26D" w14:textId="77777777" w:rsidR="00EA6A81" w:rsidRPr="00A32245" w:rsidRDefault="00EA6A81" w:rsidP="00EA6A81">
            <w:pPr>
              <w:rPr>
                <w:sz w:val="16"/>
                <w:szCs w:val="16"/>
              </w:rPr>
            </w:pPr>
            <w:r w:rsidRPr="00A32245">
              <w:rPr>
                <w:sz w:val="16"/>
                <w:szCs w:val="16"/>
              </w:rPr>
              <w:lastRenderedPageBreak/>
              <w:t>#</w:t>
            </w:r>
            <w:r>
              <w:rPr>
                <w:sz w:val="16"/>
                <w:szCs w:val="16"/>
              </w:rPr>
              <w:t>7</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3B77577E" w14:textId="65832A9B" w:rsidR="00EA6A81" w:rsidRPr="00A32245" w:rsidRDefault="00EA6A81" w:rsidP="00FB0EBF">
            <w:pPr>
              <w:rPr>
                <w:sz w:val="16"/>
                <w:szCs w:val="16"/>
              </w:rPr>
            </w:pPr>
            <w:r w:rsidRPr="00A32245">
              <w:rPr>
                <w:sz w:val="16"/>
                <w:szCs w:val="16"/>
              </w:rPr>
              <w:t>#</w:t>
            </w:r>
            <w:r>
              <w:rPr>
                <w:sz w:val="16"/>
                <w:szCs w:val="16"/>
              </w:rPr>
              <w:t>6 AND (</w:t>
            </w:r>
            <w:r w:rsidRPr="00E11DB9">
              <w:rPr>
                <w:sz w:val="16"/>
                <w:szCs w:val="16"/>
              </w:rPr>
              <w:t>"1998/01/01"[PDAT] : "3000/12/31"[</w:t>
            </w:r>
            <w:r w:rsidRPr="00FB0EBF">
              <w:rPr>
                <w:sz w:val="16"/>
                <w:szCs w:val="16"/>
              </w:rPr>
              <w:t xml:space="preserve">PDAT]) 2417 </w:t>
            </w:r>
            <w:r w:rsidR="00FB0EBF" w:rsidRPr="00FB0EBF">
              <w:rPr>
                <w:sz w:val="16"/>
                <w:szCs w:val="16"/>
              </w:rPr>
              <w:t>results</w:t>
            </w:r>
          </w:p>
        </w:tc>
      </w:tr>
    </w:tbl>
    <w:p w14:paraId="4053DB69" w14:textId="77777777" w:rsidR="00EA6A81" w:rsidRDefault="00EA6A81" w:rsidP="00FB0EBF">
      <w:bookmarkStart w:id="9" w:name="_Toc6233190"/>
      <w:bookmarkStart w:id="10" w:name="_Toc411427815"/>
      <w:bookmarkStart w:id="11" w:name="_Toc6233191"/>
      <w:bookmarkStart w:id="12" w:name="_Toc508875056"/>
      <w:bookmarkStart w:id="13" w:name="_Toc511204165"/>
      <w:bookmarkEnd w:id="8"/>
    </w:p>
    <w:p w14:paraId="5DF47262" w14:textId="7FB64345" w:rsidR="00EA6A81" w:rsidRPr="00A32245" w:rsidRDefault="00EA6A81" w:rsidP="00FB0EBF">
      <w:pPr>
        <w:pStyle w:val="TableParagraph"/>
      </w:pPr>
      <w:r w:rsidRPr="00EA6A81">
        <w:t>Medline (OVID)</w:t>
      </w:r>
      <w:bookmarkEnd w:id="9"/>
      <w:r w:rsidRPr="00EA6A81">
        <w:t xml:space="preserve"> 17 </w:t>
      </w:r>
      <w:r>
        <w:t>April</w:t>
      </w:r>
      <w:r w:rsidRPr="00EA6A81">
        <w:t xml:space="preserve"> 2019</w:t>
      </w:r>
    </w:p>
    <w:tbl>
      <w:tblPr>
        <w:tblW w:w="104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9986"/>
      </w:tblGrid>
      <w:tr w:rsidR="00EA6A81" w:rsidRPr="00EC3948" w14:paraId="1C158260" w14:textId="77777777" w:rsidTr="00EA6A81">
        <w:trPr>
          <w:trHeight w:val="262"/>
          <w:jc w:val="center"/>
        </w:trPr>
        <w:tc>
          <w:tcPr>
            <w:tcW w:w="440" w:type="dxa"/>
            <w:shd w:val="clear" w:color="000000" w:fill="auto"/>
            <w:noWrap/>
            <w:tcMar>
              <w:top w:w="108" w:type="dxa"/>
              <w:bottom w:w="108" w:type="dxa"/>
            </w:tcMar>
            <w:vAlign w:val="center"/>
          </w:tcPr>
          <w:p w14:paraId="05D4F28C" w14:textId="77777777" w:rsidR="00EA6A81" w:rsidRPr="00A32245" w:rsidRDefault="00EA6A81" w:rsidP="00EA6A81">
            <w:pPr>
              <w:rPr>
                <w:sz w:val="16"/>
                <w:szCs w:val="16"/>
              </w:rPr>
            </w:pPr>
            <w:r>
              <w:rPr>
                <w:sz w:val="16"/>
                <w:szCs w:val="16"/>
              </w:rPr>
              <w:t>1</w:t>
            </w:r>
          </w:p>
        </w:tc>
        <w:tc>
          <w:tcPr>
            <w:tcW w:w="9986" w:type="dxa"/>
            <w:shd w:val="clear" w:color="000000" w:fill="auto"/>
            <w:tcMar>
              <w:top w:w="108" w:type="dxa"/>
              <w:bottom w:w="108" w:type="dxa"/>
            </w:tcMar>
            <w:vAlign w:val="center"/>
          </w:tcPr>
          <w:p w14:paraId="4CC426E8" w14:textId="77777777" w:rsidR="00EA6A81" w:rsidRPr="00A32245" w:rsidRDefault="00EA6A81" w:rsidP="00EA6A81">
            <w:pPr>
              <w:jc w:val="both"/>
              <w:rPr>
                <w:sz w:val="16"/>
                <w:szCs w:val="16"/>
              </w:rPr>
            </w:pPr>
            <w:r>
              <w:rPr>
                <w:sz w:val="16"/>
                <w:szCs w:val="16"/>
              </w:rPr>
              <w:t xml:space="preserve">Exp </w:t>
            </w:r>
            <w:r w:rsidRPr="00A32245">
              <w:rPr>
                <w:sz w:val="16"/>
                <w:szCs w:val="16"/>
              </w:rPr>
              <w:t>Food Hypersensitivity</w:t>
            </w:r>
            <w:r>
              <w:rPr>
                <w:sz w:val="16"/>
                <w:szCs w:val="16"/>
              </w:rPr>
              <w:t>/</w:t>
            </w:r>
          </w:p>
        </w:tc>
      </w:tr>
      <w:tr w:rsidR="00EA6A81" w:rsidRPr="00226C7A" w14:paraId="584BF7FC" w14:textId="77777777" w:rsidTr="00EA6A81">
        <w:trPr>
          <w:trHeight w:val="262"/>
          <w:jc w:val="center"/>
        </w:trPr>
        <w:tc>
          <w:tcPr>
            <w:tcW w:w="440" w:type="dxa"/>
            <w:shd w:val="clear" w:color="000000" w:fill="auto"/>
            <w:noWrap/>
            <w:tcMar>
              <w:top w:w="108" w:type="dxa"/>
              <w:bottom w:w="108" w:type="dxa"/>
            </w:tcMar>
            <w:vAlign w:val="center"/>
          </w:tcPr>
          <w:p w14:paraId="00376C87" w14:textId="77777777" w:rsidR="00EA6A81" w:rsidRPr="00A32245" w:rsidRDefault="00EA6A81" w:rsidP="00EA6A81">
            <w:pPr>
              <w:rPr>
                <w:sz w:val="16"/>
                <w:szCs w:val="16"/>
              </w:rPr>
            </w:pPr>
            <w:r>
              <w:rPr>
                <w:sz w:val="16"/>
                <w:szCs w:val="16"/>
              </w:rPr>
              <w:t>2</w:t>
            </w:r>
          </w:p>
        </w:tc>
        <w:tc>
          <w:tcPr>
            <w:tcW w:w="9986" w:type="dxa"/>
            <w:shd w:val="clear" w:color="000000" w:fill="auto"/>
            <w:tcMar>
              <w:top w:w="108" w:type="dxa"/>
              <w:bottom w:w="108" w:type="dxa"/>
            </w:tcMar>
            <w:vAlign w:val="center"/>
          </w:tcPr>
          <w:p w14:paraId="04269C6F" w14:textId="77777777" w:rsidR="00EA6A81" w:rsidRPr="00A32245" w:rsidRDefault="00EA6A81" w:rsidP="00EA6A81">
            <w:pPr>
              <w:jc w:val="both"/>
              <w:rPr>
                <w:sz w:val="16"/>
                <w:szCs w:val="16"/>
              </w:rPr>
            </w:pPr>
            <w:r>
              <w:rPr>
                <w:sz w:val="16"/>
                <w:szCs w:val="16"/>
              </w:rPr>
              <w:t xml:space="preserve">Exp </w:t>
            </w:r>
            <w:r w:rsidRPr="00A32245">
              <w:rPr>
                <w:sz w:val="16"/>
                <w:szCs w:val="16"/>
              </w:rPr>
              <w:t>Hypersensitivity</w:t>
            </w:r>
            <w:r>
              <w:rPr>
                <w:sz w:val="16"/>
                <w:szCs w:val="16"/>
              </w:rPr>
              <w:t>/ OR (</w:t>
            </w:r>
            <w:r w:rsidRPr="00A32245">
              <w:rPr>
                <w:sz w:val="16"/>
                <w:szCs w:val="16"/>
              </w:rPr>
              <w:t>allerg* OR hypersensitiv* OR hyper-sensitiv* OR hyperresponsiv* OR hyper-responsiv*</w:t>
            </w:r>
            <w:r>
              <w:rPr>
                <w:sz w:val="16"/>
                <w:szCs w:val="16"/>
              </w:rPr>
              <w:t>).ti,ab,kw,kf</w:t>
            </w:r>
          </w:p>
        </w:tc>
      </w:tr>
      <w:tr w:rsidR="00EA6A81" w:rsidRPr="00226C7A" w14:paraId="3EED0CB9" w14:textId="77777777" w:rsidTr="00EA6A81">
        <w:trPr>
          <w:trHeight w:val="262"/>
          <w:jc w:val="center"/>
        </w:trPr>
        <w:tc>
          <w:tcPr>
            <w:tcW w:w="440" w:type="dxa"/>
            <w:shd w:val="clear" w:color="000000" w:fill="auto"/>
            <w:noWrap/>
            <w:tcMar>
              <w:top w:w="108" w:type="dxa"/>
              <w:bottom w:w="108" w:type="dxa"/>
            </w:tcMar>
            <w:vAlign w:val="center"/>
          </w:tcPr>
          <w:p w14:paraId="75755815" w14:textId="77777777" w:rsidR="00EA6A81" w:rsidRPr="00A32245" w:rsidRDefault="00EA6A81" w:rsidP="00EA6A81">
            <w:pPr>
              <w:rPr>
                <w:sz w:val="16"/>
                <w:szCs w:val="16"/>
              </w:rPr>
            </w:pPr>
            <w:r>
              <w:rPr>
                <w:sz w:val="16"/>
                <w:szCs w:val="16"/>
              </w:rPr>
              <w:t>3</w:t>
            </w:r>
          </w:p>
        </w:tc>
        <w:tc>
          <w:tcPr>
            <w:tcW w:w="9986" w:type="dxa"/>
            <w:shd w:val="clear" w:color="000000" w:fill="auto"/>
            <w:tcMar>
              <w:top w:w="108" w:type="dxa"/>
              <w:bottom w:w="108" w:type="dxa"/>
            </w:tcMar>
            <w:vAlign w:val="center"/>
          </w:tcPr>
          <w:p w14:paraId="58FB620A" w14:textId="77777777" w:rsidR="00EA6A81" w:rsidRPr="00A32245" w:rsidRDefault="00EA6A81" w:rsidP="00EA6A81">
            <w:pPr>
              <w:jc w:val="both"/>
              <w:rPr>
                <w:sz w:val="16"/>
                <w:szCs w:val="16"/>
                <w:highlight w:val="magenta"/>
              </w:rPr>
            </w:pPr>
            <w:r>
              <w:rPr>
                <w:sz w:val="16"/>
                <w:szCs w:val="16"/>
              </w:rPr>
              <w:t xml:space="preserve">Exp </w:t>
            </w:r>
            <w:r w:rsidRPr="00870BEE">
              <w:rPr>
                <w:sz w:val="16"/>
                <w:szCs w:val="16"/>
              </w:rPr>
              <w:t>Food</w:t>
            </w:r>
            <w:r>
              <w:rPr>
                <w:sz w:val="16"/>
                <w:szCs w:val="16"/>
              </w:rPr>
              <w:t>/ OR (</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ti,ab,kw,kf</w:t>
            </w:r>
          </w:p>
        </w:tc>
      </w:tr>
      <w:tr w:rsidR="00EA6A81" w:rsidRPr="00226C7A" w14:paraId="131846D6" w14:textId="77777777" w:rsidTr="00EA6A81">
        <w:trPr>
          <w:trHeight w:val="262"/>
          <w:jc w:val="center"/>
        </w:trPr>
        <w:tc>
          <w:tcPr>
            <w:tcW w:w="440" w:type="dxa"/>
            <w:shd w:val="clear" w:color="000000" w:fill="auto"/>
            <w:noWrap/>
            <w:tcMar>
              <w:top w:w="108" w:type="dxa"/>
              <w:bottom w:w="108" w:type="dxa"/>
            </w:tcMar>
            <w:vAlign w:val="center"/>
          </w:tcPr>
          <w:p w14:paraId="270DEF0C" w14:textId="77777777" w:rsidR="00EA6A81" w:rsidRPr="00A32245" w:rsidRDefault="00EA6A81" w:rsidP="00EA6A81">
            <w:pPr>
              <w:rPr>
                <w:sz w:val="16"/>
                <w:szCs w:val="16"/>
              </w:rPr>
            </w:pPr>
            <w:r>
              <w:rPr>
                <w:sz w:val="16"/>
                <w:szCs w:val="16"/>
              </w:rPr>
              <w:t>4</w:t>
            </w:r>
          </w:p>
        </w:tc>
        <w:tc>
          <w:tcPr>
            <w:tcW w:w="9986" w:type="dxa"/>
            <w:shd w:val="clear" w:color="000000" w:fill="auto"/>
            <w:tcMar>
              <w:top w:w="108" w:type="dxa"/>
              <w:bottom w:w="108" w:type="dxa"/>
            </w:tcMar>
            <w:vAlign w:val="center"/>
          </w:tcPr>
          <w:p w14:paraId="5F35194B" w14:textId="77777777" w:rsidR="00EA6A81" w:rsidRPr="00A32245" w:rsidRDefault="00EA6A81" w:rsidP="00EA6A81">
            <w:pPr>
              <w:rPr>
                <w:sz w:val="16"/>
                <w:szCs w:val="16"/>
              </w:rPr>
            </w:pPr>
            <w:r>
              <w:rPr>
                <w:sz w:val="16"/>
                <w:szCs w:val="16"/>
              </w:rPr>
              <w:t xml:space="preserve">Exp </w:t>
            </w:r>
            <w:r w:rsidRPr="00A32245">
              <w:rPr>
                <w:sz w:val="16"/>
                <w:szCs w:val="16"/>
              </w:rPr>
              <w:t>Desensitization, Immunologic</w:t>
            </w:r>
            <w:r>
              <w:rPr>
                <w:sz w:val="16"/>
                <w:szCs w:val="16"/>
              </w:rPr>
              <w:t>/</w:t>
            </w:r>
            <w:r w:rsidRPr="00A32245">
              <w:rPr>
                <w:sz w:val="16"/>
                <w:szCs w:val="16"/>
              </w:rPr>
              <w:t xml:space="preserve"> OR </w:t>
            </w:r>
            <w:r>
              <w:rPr>
                <w:sz w:val="16"/>
                <w:szCs w:val="16"/>
              </w:rPr>
              <w:t>(</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ti,ab,kw,kf</w:t>
            </w:r>
          </w:p>
        </w:tc>
      </w:tr>
      <w:tr w:rsidR="00EA6A81" w:rsidRPr="00226C7A" w14:paraId="4CD97D64" w14:textId="77777777" w:rsidTr="00EA6A81">
        <w:trPr>
          <w:trHeight w:val="262"/>
          <w:jc w:val="center"/>
        </w:trPr>
        <w:tc>
          <w:tcPr>
            <w:tcW w:w="440" w:type="dxa"/>
            <w:shd w:val="clear" w:color="000000" w:fill="auto"/>
            <w:noWrap/>
            <w:tcMar>
              <w:top w:w="108" w:type="dxa"/>
              <w:bottom w:w="108" w:type="dxa"/>
            </w:tcMar>
            <w:vAlign w:val="center"/>
          </w:tcPr>
          <w:p w14:paraId="25624B7F" w14:textId="77777777" w:rsidR="00EA6A81" w:rsidRPr="00A32245" w:rsidRDefault="00EA6A81" w:rsidP="00EA6A81">
            <w:pPr>
              <w:rPr>
                <w:sz w:val="16"/>
                <w:szCs w:val="16"/>
              </w:rPr>
            </w:pPr>
            <w:r>
              <w:rPr>
                <w:sz w:val="16"/>
                <w:szCs w:val="16"/>
              </w:rPr>
              <w:t>5</w:t>
            </w:r>
          </w:p>
        </w:tc>
        <w:tc>
          <w:tcPr>
            <w:tcW w:w="9986" w:type="dxa"/>
            <w:shd w:val="clear" w:color="000000" w:fill="auto"/>
            <w:tcMar>
              <w:top w:w="108" w:type="dxa"/>
              <w:bottom w:w="108" w:type="dxa"/>
            </w:tcMar>
            <w:vAlign w:val="center"/>
          </w:tcPr>
          <w:p w14:paraId="0FA5206C" w14:textId="77777777" w:rsidR="00EA6A81" w:rsidRPr="00A32245" w:rsidRDefault="00EA6A81" w:rsidP="00EA6A81">
            <w:pPr>
              <w:rPr>
                <w:sz w:val="16"/>
                <w:szCs w:val="16"/>
              </w:rPr>
            </w:pPr>
            <w:r>
              <w:rPr>
                <w:sz w:val="16"/>
                <w:szCs w:val="16"/>
              </w:rPr>
              <w:t>(</w:t>
            </w:r>
            <w:r w:rsidRPr="00A32245">
              <w:rPr>
                <w:sz w:val="16"/>
                <w:szCs w:val="16"/>
              </w:rPr>
              <w:t>English OR French OR Italian OR Spanish OR German</w:t>
            </w:r>
            <w:r>
              <w:rPr>
                <w:sz w:val="16"/>
                <w:szCs w:val="16"/>
              </w:rPr>
              <w:t>).la</w:t>
            </w:r>
          </w:p>
        </w:tc>
      </w:tr>
      <w:tr w:rsidR="00EA6A81" w:rsidRPr="00EC3948" w14:paraId="4CA38416" w14:textId="77777777" w:rsidTr="00EA6A81">
        <w:trPr>
          <w:trHeight w:val="262"/>
          <w:jc w:val="center"/>
        </w:trPr>
        <w:tc>
          <w:tcPr>
            <w:tcW w:w="440" w:type="dxa"/>
            <w:shd w:val="clear" w:color="000000" w:fill="auto"/>
            <w:noWrap/>
            <w:tcMar>
              <w:top w:w="108" w:type="dxa"/>
              <w:bottom w:w="108" w:type="dxa"/>
            </w:tcMar>
            <w:vAlign w:val="center"/>
          </w:tcPr>
          <w:p w14:paraId="4EAC3AF8" w14:textId="77777777" w:rsidR="00EA6A81" w:rsidRPr="00A32245" w:rsidRDefault="00EA6A81" w:rsidP="00EA6A81">
            <w:pPr>
              <w:rPr>
                <w:sz w:val="16"/>
                <w:szCs w:val="16"/>
              </w:rPr>
            </w:pPr>
            <w:r>
              <w:rPr>
                <w:sz w:val="16"/>
                <w:szCs w:val="16"/>
              </w:rPr>
              <w:t>6</w:t>
            </w:r>
          </w:p>
        </w:tc>
        <w:tc>
          <w:tcPr>
            <w:tcW w:w="9986" w:type="dxa"/>
            <w:shd w:val="clear" w:color="000000" w:fill="auto"/>
            <w:tcMar>
              <w:top w:w="108" w:type="dxa"/>
              <w:bottom w:w="108" w:type="dxa"/>
            </w:tcMar>
            <w:vAlign w:val="center"/>
          </w:tcPr>
          <w:p w14:paraId="1E62BAC3" w14:textId="77777777" w:rsidR="00EA6A81" w:rsidRPr="00A32245" w:rsidRDefault="00EA6A81" w:rsidP="00EA6A81">
            <w:pPr>
              <w:rPr>
                <w:sz w:val="16"/>
                <w:szCs w:val="16"/>
              </w:rPr>
            </w:pPr>
            <w:r w:rsidRPr="00A32245">
              <w:rPr>
                <w:sz w:val="16"/>
                <w:szCs w:val="16"/>
              </w:rPr>
              <w:t>(1 OR (2 AND 3)) AND 4 AND 5</w:t>
            </w:r>
          </w:p>
        </w:tc>
      </w:tr>
      <w:tr w:rsidR="00EA6A81" w:rsidRPr="00EC3948" w14:paraId="02A1CD3E" w14:textId="77777777" w:rsidTr="00EA6A81">
        <w:trPr>
          <w:trHeight w:val="262"/>
          <w:jc w:val="center"/>
        </w:trPr>
        <w:tc>
          <w:tcPr>
            <w:tcW w:w="440" w:type="dxa"/>
            <w:shd w:val="clear" w:color="000000" w:fill="auto"/>
            <w:noWrap/>
            <w:tcMar>
              <w:top w:w="108" w:type="dxa"/>
              <w:bottom w:w="108" w:type="dxa"/>
            </w:tcMar>
            <w:vAlign w:val="center"/>
          </w:tcPr>
          <w:p w14:paraId="380F1124" w14:textId="77777777" w:rsidR="00EA6A81" w:rsidRPr="00A32245" w:rsidRDefault="00EA6A81" w:rsidP="00EA6A81">
            <w:pPr>
              <w:rPr>
                <w:sz w:val="16"/>
                <w:szCs w:val="16"/>
              </w:rPr>
            </w:pPr>
            <w:r>
              <w:rPr>
                <w:sz w:val="16"/>
                <w:szCs w:val="16"/>
              </w:rPr>
              <w:t>7</w:t>
            </w:r>
          </w:p>
        </w:tc>
        <w:tc>
          <w:tcPr>
            <w:tcW w:w="9986" w:type="dxa"/>
            <w:shd w:val="clear" w:color="000000" w:fill="auto"/>
            <w:tcMar>
              <w:top w:w="108" w:type="dxa"/>
              <w:bottom w:w="108" w:type="dxa"/>
            </w:tcMar>
            <w:vAlign w:val="center"/>
          </w:tcPr>
          <w:p w14:paraId="76C51ACB" w14:textId="25100FA5" w:rsidR="00EA6A81" w:rsidRPr="00A32245" w:rsidRDefault="00EA6A81" w:rsidP="00FB0EBF">
            <w:pPr>
              <w:rPr>
                <w:sz w:val="16"/>
                <w:szCs w:val="16"/>
              </w:rPr>
            </w:pPr>
            <w:r>
              <w:rPr>
                <w:sz w:val="16"/>
                <w:szCs w:val="16"/>
              </w:rPr>
              <w:t xml:space="preserve">Limit 6 </w:t>
            </w:r>
            <w:r w:rsidRPr="004D3854">
              <w:rPr>
                <w:sz w:val="16"/>
                <w:szCs w:val="16"/>
              </w:rPr>
              <w:t>to yr="1998 -Current"</w:t>
            </w:r>
            <w:r>
              <w:rPr>
                <w:sz w:val="16"/>
                <w:szCs w:val="16"/>
              </w:rPr>
              <w:t xml:space="preserve"> </w:t>
            </w:r>
            <w:r w:rsidR="00FB0EBF" w:rsidRPr="00FB0EBF">
              <w:rPr>
                <w:sz w:val="16"/>
                <w:szCs w:val="16"/>
              </w:rPr>
              <w:t>2469 re</w:t>
            </w:r>
            <w:r w:rsidRPr="00FB0EBF">
              <w:rPr>
                <w:sz w:val="16"/>
                <w:szCs w:val="16"/>
              </w:rPr>
              <w:t>sults</w:t>
            </w:r>
          </w:p>
        </w:tc>
      </w:tr>
    </w:tbl>
    <w:p w14:paraId="02F2A483" w14:textId="77777777" w:rsidR="00FB0EBF" w:rsidRDefault="00FB0EBF" w:rsidP="00FB0EBF"/>
    <w:p w14:paraId="144B81CB" w14:textId="394B1447" w:rsidR="00EA6A81" w:rsidRPr="00A32245" w:rsidRDefault="00EA6A81" w:rsidP="00FB0EBF">
      <w:pPr>
        <w:pStyle w:val="TableParagraph"/>
      </w:pPr>
      <w:r w:rsidRPr="00A32245">
        <w:t>All EBM Reviews</w:t>
      </w:r>
      <w:r>
        <w:t xml:space="preserve"> 17 </w:t>
      </w:r>
      <w:r w:rsidR="00FB0EBF">
        <w:t>Ap</w:t>
      </w:r>
      <w:r>
        <w:t>ril 2019</w:t>
      </w:r>
    </w:p>
    <w:tbl>
      <w:tblPr>
        <w:tblW w:w="104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9986"/>
      </w:tblGrid>
      <w:tr w:rsidR="00FB0EBF" w:rsidRPr="00EC3948" w14:paraId="67BB9744" w14:textId="77777777" w:rsidTr="00FB0EBF">
        <w:trPr>
          <w:trHeight w:val="262"/>
          <w:jc w:val="center"/>
        </w:trPr>
        <w:tc>
          <w:tcPr>
            <w:tcW w:w="440" w:type="dxa"/>
            <w:shd w:val="clear" w:color="000000" w:fill="auto"/>
            <w:noWrap/>
            <w:tcMar>
              <w:top w:w="108" w:type="dxa"/>
              <w:bottom w:w="108" w:type="dxa"/>
            </w:tcMar>
            <w:vAlign w:val="center"/>
          </w:tcPr>
          <w:p w14:paraId="2FBEFA0D" w14:textId="77777777" w:rsidR="00FB0EBF" w:rsidRPr="00A32245" w:rsidRDefault="00FB0EBF" w:rsidP="00EA6A81">
            <w:pPr>
              <w:rPr>
                <w:sz w:val="16"/>
                <w:szCs w:val="16"/>
              </w:rPr>
            </w:pPr>
            <w:r>
              <w:rPr>
                <w:sz w:val="16"/>
                <w:szCs w:val="16"/>
              </w:rPr>
              <w:t>1</w:t>
            </w:r>
          </w:p>
        </w:tc>
        <w:tc>
          <w:tcPr>
            <w:tcW w:w="9986" w:type="dxa"/>
            <w:shd w:val="clear" w:color="000000" w:fill="auto"/>
            <w:tcMar>
              <w:top w:w="108" w:type="dxa"/>
              <w:bottom w:w="108" w:type="dxa"/>
            </w:tcMar>
            <w:vAlign w:val="center"/>
          </w:tcPr>
          <w:p w14:paraId="23FE2419" w14:textId="77777777" w:rsidR="00FB0EBF" w:rsidRPr="00A32245" w:rsidRDefault="00FB0EBF" w:rsidP="00EA6A81">
            <w:pPr>
              <w:jc w:val="both"/>
              <w:rPr>
                <w:sz w:val="16"/>
                <w:szCs w:val="16"/>
              </w:rPr>
            </w:pPr>
            <w:r>
              <w:rPr>
                <w:sz w:val="16"/>
                <w:szCs w:val="16"/>
              </w:rPr>
              <w:t xml:space="preserve">Exp </w:t>
            </w:r>
            <w:r w:rsidRPr="00A32245">
              <w:rPr>
                <w:sz w:val="16"/>
                <w:szCs w:val="16"/>
              </w:rPr>
              <w:t>Food Hypersensitivity</w:t>
            </w:r>
            <w:r>
              <w:rPr>
                <w:sz w:val="16"/>
                <w:szCs w:val="16"/>
              </w:rPr>
              <w:t>/</w:t>
            </w:r>
          </w:p>
        </w:tc>
      </w:tr>
      <w:tr w:rsidR="00FB0EBF" w:rsidRPr="00226C7A" w14:paraId="0B0C4DCF" w14:textId="77777777" w:rsidTr="00FB0EBF">
        <w:trPr>
          <w:trHeight w:val="262"/>
          <w:jc w:val="center"/>
        </w:trPr>
        <w:tc>
          <w:tcPr>
            <w:tcW w:w="440" w:type="dxa"/>
            <w:shd w:val="clear" w:color="000000" w:fill="auto"/>
            <w:noWrap/>
            <w:tcMar>
              <w:top w:w="108" w:type="dxa"/>
              <w:bottom w:w="108" w:type="dxa"/>
            </w:tcMar>
            <w:vAlign w:val="center"/>
          </w:tcPr>
          <w:p w14:paraId="22A6F0C9" w14:textId="77777777" w:rsidR="00FB0EBF" w:rsidRPr="00A32245" w:rsidRDefault="00FB0EBF" w:rsidP="00EA6A81">
            <w:pPr>
              <w:rPr>
                <w:sz w:val="16"/>
                <w:szCs w:val="16"/>
              </w:rPr>
            </w:pPr>
            <w:r>
              <w:rPr>
                <w:sz w:val="16"/>
                <w:szCs w:val="16"/>
              </w:rPr>
              <w:t>2</w:t>
            </w:r>
          </w:p>
        </w:tc>
        <w:tc>
          <w:tcPr>
            <w:tcW w:w="9986" w:type="dxa"/>
            <w:shd w:val="clear" w:color="000000" w:fill="auto"/>
            <w:tcMar>
              <w:top w:w="108" w:type="dxa"/>
              <w:bottom w:w="108" w:type="dxa"/>
            </w:tcMar>
            <w:vAlign w:val="center"/>
          </w:tcPr>
          <w:p w14:paraId="594D719C" w14:textId="77777777" w:rsidR="00FB0EBF" w:rsidRPr="00A32245" w:rsidRDefault="00FB0EBF" w:rsidP="00EA6A81">
            <w:pPr>
              <w:jc w:val="both"/>
              <w:rPr>
                <w:sz w:val="16"/>
                <w:szCs w:val="16"/>
              </w:rPr>
            </w:pPr>
            <w:r>
              <w:rPr>
                <w:sz w:val="16"/>
                <w:szCs w:val="16"/>
              </w:rPr>
              <w:t xml:space="preserve">Exp </w:t>
            </w:r>
            <w:r w:rsidRPr="00A32245">
              <w:rPr>
                <w:sz w:val="16"/>
                <w:szCs w:val="16"/>
              </w:rPr>
              <w:t>Hypersensitivity</w:t>
            </w:r>
            <w:r>
              <w:rPr>
                <w:sz w:val="16"/>
                <w:szCs w:val="16"/>
              </w:rPr>
              <w:t>/ OR (</w:t>
            </w:r>
            <w:r w:rsidRPr="00A32245">
              <w:rPr>
                <w:sz w:val="16"/>
                <w:szCs w:val="16"/>
              </w:rPr>
              <w:t>allerg* OR hypersensitiv* OR hyper-sensitiv* OR hyperresponsiv* OR hyper-responsiv*</w:t>
            </w:r>
            <w:r>
              <w:rPr>
                <w:sz w:val="16"/>
                <w:szCs w:val="16"/>
              </w:rPr>
              <w:t>).ti,ab,kw,kf</w:t>
            </w:r>
          </w:p>
        </w:tc>
      </w:tr>
      <w:tr w:rsidR="00FB0EBF" w:rsidRPr="00226C7A" w14:paraId="3CC9F084" w14:textId="77777777" w:rsidTr="00FB0EBF">
        <w:trPr>
          <w:trHeight w:val="262"/>
          <w:jc w:val="center"/>
        </w:trPr>
        <w:tc>
          <w:tcPr>
            <w:tcW w:w="440" w:type="dxa"/>
            <w:shd w:val="clear" w:color="000000" w:fill="auto"/>
            <w:noWrap/>
            <w:tcMar>
              <w:top w:w="108" w:type="dxa"/>
              <w:bottom w:w="108" w:type="dxa"/>
            </w:tcMar>
            <w:vAlign w:val="center"/>
          </w:tcPr>
          <w:p w14:paraId="7211B365" w14:textId="77777777" w:rsidR="00FB0EBF" w:rsidRPr="00A32245" w:rsidRDefault="00FB0EBF" w:rsidP="00EA6A81">
            <w:pPr>
              <w:rPr>
                <w:sz w:val="16"/>
                <w:szCs w:val="16"/>
              </w:rPr>
            </w:pPr>
            <w:r>
              <w:rPr>
                <w:sz w:val="16"/>
                <w:szCs w:val="16"/>
              </w:rPr>
              <w:t>3</w:t>
            </w:r>
          </w:p>
        </w:tc>
        <w:tc>
          <w:tcPr>
            <w:tcW w:w="9986" w:type="dxa"/>
            <w:shd w:val="clear" w:color="000000" w:fill="auto"/>
            <w:tcMar>
              <w:top w:w="108" w:type="dxa"/>
              <w:bottom w:w="108" w:type="dxa"/>
            </w:tcMar>
            <w:vAlign w:val="center"/>
          </w:tcPr>
          <w:p w14:paraId="4F4C4A44" w14:textId="77777777" w:rsidR="00FB0EBF" w:rsidRPr="00A32245" w:rsidRDefault="00FB0EBF" w:rsidP="00EA6A81">
            <w:pPr>
              <w:jc w:val="both"/>
              <w:rPr>
                <w:sz w:val="16"/>
                <w:szCs w:val="16"/>
                <w:highlight w:val="magenta"/>
              </w:rPr>
            </w:pPr>
            <w:r>
              <w:rPr>
                <w:sz w:val="16"/>
                <w:szCs w:val="16"/>
              </w:rPr>
              <w:t xml:space="preserve">Exp </w:t>
            </w:r>
            <w:r w:rsidRPr="00870BEE">
              <w:rPr>
                <w:sz w:val="16"/>
                <w:szCs w:val="16"/>
              </w:rPr>
              <w:t>Food</w:t>
            </w:r>
            <w:r>
              <w:rPr>
                <w:sz w:val="16"/>
                <w:szCs w:val="16"/>
              </w:rPr>
              <w:t>/ OR (</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ti,ab,kw,kf</w:t>
            </w:r>
          </w:p>
        </w:tc>
      </w:tr>
      <w:tr w:rsidR="00FB0EBF" w:rsidRPr="00226C7A" w14:paraId="3D86EFBC" w14:textId="77777777" w:rsidTr="00FB0EBF">
        <w:trPr>
          <w:trHeight w:val="262"/>
          <w:jc w:val="center"/>
        </w:trPr>
        <w:tc>
          <w:tcPr>
            <w:tcW w:w="440" w:type="dxa"/>
            <w:shd w:val="clear" w:color="000000" w:fill="auto"/>
            <w:noWrap/>
            <w:tcMar>
              <w:top w:w="108" w:type="dxa"/>
              <w:bottom w:w="108" w:type="dxa"/>
            </w:tcMar>
            <w:vAlign w:val="center"/>
          </w:tcPr>
          <w:p w14:paraId="2A1CBB51" w14:textId="77777777" w:rsidR="00FB0EBF" w:rsidRPr="00A32245" w:rsidRDefault="00FB0EBF" w:rsidP="00EA6A81">
            <w:pPr>
              <w:rPr>
                <w:sz w:val="16"/>
                <w:szCs w:val="16"/>
              </w:rPr>
            </w:pPr>
            <w:r>
              <w:rPr>
                <w:sz w:val="16"/>
                <w:szCs w:val="16"/>
              </w:rPr>
              <w:t>4</w:t>
            </w:r>
          </w:p>
        </w:tc>
        <w:tc>
          <w:tcPr>
            <w:tcW w:w="9986" w:type="dxa"/>
            <w:shd w:val="clear" w:color="000000" w:fill="auto"/>
            <w:tcMar>
              <w:top w:w="108" w:type="dxa"/>
              <w:bottom w:w="108" w:type="dxa"/>
            </w:tcMar>
            <w:vAlign w:val="center"/>
          </w:tcPr>
          <w:p w14:paraId="70490D0F" w14:textId="77777777" w:rsidR="00FB0EBF" w:rsidRPr="00A32245" w:rsidRDefault="00FB0EBF" w:rsidP="00EA6A81">
            <w:pPr>
              <w:rPr>
                <w:sz w:val="16"/>
                <w:szCs w:val="16"/>
              </w:rPr>
            </w:pPr>
            <w:r>
              <w:rPr>
                <w:sz w:val="16"/>
                <w:szCs w:val="16"/>
              </w:rPr>
              <w:t xml:space="preserve">Exp </w:t>
            </w:r>
            <w:r w:rsidRPr="00A32245">
              <w:rPr>
                <w:sz w:val="16"/>
                <w:szCs w:val="16"/>
              </w:rPr>
              <w:t>Desensitization, Immunologic</w:t>
            </w:r>
            <w:r>
              <w:rPr>
                <w:sz w:val="16"/>
                <w:szCs w:val="16"/>
              </w:rPr>
              <w:t>/</w:t>
            </w:r>
            <w:r w:rsidRPr="00A32245">
              <w:rPr>
                <w:sz w:val="16"/>
                <w:szCs w:val="16"/>
              </w:rPr>
              <w:t xml:space="preserve"> OR </w:t>
            </w:r>
            <w:r>
              <w:rPr>
                <w:sz w:val="16"/>
                <w:szCs w:val="16"/>
              </w:rPr>
              <w:t>(</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ti,ab,kw,kf</w:t>
            </w:r>
          </w:p>
        </w:tc>
      </w:tr>
      <w:tr w:rsidR="00FB0EBF" w:rsidRPr="00226C7A" w14:paraId="252C6321" w14:textId="77777777" w:rsidTr="00FB0EBF">
        <w:trPr>
          <w:trHeight w:val="262"/>
          <w:jc w:val="center"/>
        </w:trPr>
        <w:tc>
          <w:tcPr>
            <w:tcW w:w="440" w:type="dxa"/>
            <w:shd w:val="clear" w:color="000000" w:fill="auto"/>
            <w:noWrap/>
            <w:tcMar>
              <w:top w:w="108" w:type="dxa"/>
              <w:bottom w:w="108" w:type="dxa"/>
            </w:tcMar>
            <w:vAlign w:val="center"/>
          </w:tcPr>
          <w:p w14:paraId="7CA7DFBA" w14:textId="77777777" w:rsidR="00FB0EBF" w:rsidRPr="00A32245" w:rsidRDefault="00FB0EBF" w:rsidP="00EA6A81">
            <w:pPr>
              <w:rPr>
                <w:sz w:val="16"/>
                <w:szCs w:val="16"/>
              </w:rPr>
            </w:pPr>
            <w:r>
              <w:rPr>
                <w:sz w:val="16"/>
                <w:szCs w:val="16"/>
              </w:rPr>
              <w:t>5</w:t>
            </w:r>
          </w:p>
        </w:tc>
        <w:tc>
          <w:tcPr>
            <w:tcW w:w="9986" w:type="dxa"/>
            <w:shd w:val="clear" w:color="000000" w:fill="auto"/>
            <w:tcMar>
              <w:top w:w="108" w:type="dxa"/>
              <w:bottom w:w="108" w:type="dxa"/>
            </w:tcMar>
            <w:vAlign w:val="center"/>
          </w:tcPr>
          <w:p w14:paraId="393E46BC" w14:textId="77777777" w:rsidR="00FB0EBF" w:rsidRPr="00A32245" w:rsidRDefault="00FB0EBF" w:rsidP="00EA6A81">
            <w:pPr>
              <w:rPr>
                <w:sz w:val="16"/>
                <w:szCs w:val="16"/>
              </w:rPr>
            </w:pPr>
            <w:r>
              <w:rPr>
                <w:sz w:val="16"/>
                <w:szCs w:val="16"/>
              </w:rPr>
              <w:t>(</w:t>
            </w:r>
            <w:r w:rsidRPr="00A32245">
              <w:rPr>
                <w:sz w:val="16"/>
                <w:szCs w:val="16"/>
              </w:rPr>
              <w:t>English OR French OR Italian OR Spanish OR German</w:t>
            </w:r>
            <w:r>
              <w:rPr>
                <w:sz w:val="16"/>
                <w:szCs w:val="16"/>
              </w:rPr>
              <w:t>).la</w:t>
            </w:r>
          </w:p>
        </w:tc>
      </w:tr>
      <w:tr w:rsidR="00FB0EBF" w:rsidRPr="00EC3948" w14:paraId="599A3B82" w14:textId="77777777" w:rsidTr="00FB0EBF">
        <w:trPr>
          <w:trHeight w:val="262"/>
          <w:jc w:val="center"/>
        </w:trPr>
        <w:tc>
          <w:tcPr>
            <w:tcW w:w="440" w:type="dxa"/>
            <w:shd w:val="clear" w:color="000000" w:fill="auto"/>
            <w:noWrap/>
            <w:tcMar>
              <w:top w:w="108" w:type="dxa"/>
              <w:bottom w:w="108" w:type="dxa"/>
            </w:tcMar>
            <w:vAlign w:val="center"/>
          </w:tcPr>
          <w:p w14:paraId="32E3B1BF" w14:textId="77777777" w:rsidR="00FB0EBF" w:rsidRPr="00A32245" w:rsidRDefault="00FB0EBF" w:rsidP="00EA6A81">
            <w:pPr>
              <w:rPr>
                <w:sz w:val="16"/>
                <w:szCs w:val="16"/>
              </w:rPr>
            </w:pPr>
            <w:r>
              <w:rPr>
                <w:sz w:val="16"/>
                <w:szCs w:val="16"/>
              </w:rPr>
              <w:t>6</w:t>
            </w:r>
          </w:p>
        </w:tc>
        <w:tc>
          <w:tcPr>
            <w:tcW w:w="9986" w:type="dxa"/>
            <w:shd w:val="clear" w:color="000000" w:fill="auto"/>
            <w:tcMar>
              <w:top w:w="108" w:type="dxa"/>
              <w:bottom w:w="108" w:type="dxa"/>
            </w:tcMar>
            <w:vAlign w:val="center"/>
          </w:tcPr>
          <w:p w14:paraId="3AF4BA42" w14:textId="77777777" w:rsidR="00FB0EBF" w:rsidRPr="00A32245" w:rsidRDefault="00FB0EBF" w:rsidP="00EA6A81">
            <w:pPr>
              <w:rPr>
                <w:sz w:val="16"/>
                <w:szCs w:val="16"/>
              </w:rPr>
            </w:pPr>
            <w:r w:rsidRPr="00A32245">
              <w:rPr>
                <w:sz w:val="16"/>
                <w:szCs w:val="16"/>
              </w:rPr>
              <w:t>(1 OR (2 AND 3)) AND 4 AND 5</w:t>
            </w:r>
          </w:p>
        </w:tc>
      </w:tr>
      <w:tr w:rsidR="00FB0EBF" w:rsidRPr="00EC3948" w14:paraId="53C89255" w14:textId="77777777" w:rsidTr="00FB0EBF">
        <w:trPr>
          <w:trHeight w:val="262"/>
          <w:jc w:val="center"/>
        </w:trPr>
        <w:tc>
          <w:tcPr>
            <w:tcW w:w="440" w:type="dxa"/>
            <w:shd w:val="clear" w:color="000000" w:fill="auto"/>
            <w:noWrap/>
            <w:tcMar>
              <w:top w:w="108" w:type="dxa"/>
              <w:bottom w:w="108" w:type="dxa"/>
            </w:tcMar>
            <w:vAlign w:val="center"/>
          </w:tcPr>
          <w:p w14:paraId="0CE9D9A6" w14:textId="77777777" w:rsidR="00FB0EBF" w:rsidRPr="00A32245" w:rsidRDefault="00FB0EBF" w:rsidP="00EA6A81">
            <w:pPr>
              <w:rPr>
                <w:sz w:val="16"/>
                <w:szCs w:val="16"/>
              </w:rPr>
            </w:pPr>
            <w:r>
              <w:rPr>
                <w:sz w:val="16"/>
                <w:szCs w:val="16"/>
              </w:rPr>
              <w:t>7</w:t>
            </w:r>
          </w:p>
        </w:tc>
        <w:tc>
          <w:tcPr>
            <w:tcW w:w="9986" w:type="dxa"/>
            <w:shd w:val="clear" w:color="000000" w:fill="auto"/>
            <w:tcMar>
              <w:top w:w="108" w:type="dxa"/>
              <w:bottom w:w="108" w:type="dxa"/>
            </w:tcMar>
            <w:vAlign w:val="center"/>
          </w:tcPr>
          <w:p w14:paraId="3C062BBC" w14:textId="2C888974" w:rsidR="00FB0EBF" w:rsidRPr="00A32245" w:rsidRDefault="00FB0EBF" w:rsidP="00EA6A81">
            <w:pPr>
              <w:rPr>
                <w:sz w:val="16"/>
                <w:szCs w:val="16"/>
              </w:rPr>
            </w:pPr>
            <w:r>
              <w:rPr>
                <w:sz w:val="16"/>
                <w:szCs w:val="16"/>
              </w:rPr>
              <w:t xml:space="preserve">Limit 6 </w:t>
            </w:r>
            <w:r w:rsidRPr="004D3854">
              <w:rPr>
                <w:sz w:val="16"/>
                <w:szCs w:val="16"/>
              </w:rPr>
              <w:t>to yr="1998 -Current</w:t>
            </w:r>
            <w:r w:rsidRPr="00FB0EBF">
              <w:rPr>
                <w:sz w:val="16"/>
                <w:szCs w:val="16"/>
              </w:rPr>
              <w:t>" 432 results</w:t>
            </w:r>
          </w:p>
        </w:tc>
      </w:tr>
    </w:tbl>
    <w:p w14:paraId="78AC8933" w14:textId="77777777" w:rsidR="00FB0EBF" w:rsidRDefault="00FB0EBF" w:rsidP="00FB0EBF"/>
    <w:p w14:paraId="50A298DA" w14:textId="324769A4" w:rsidR="00EA6A81" w:rsidRPr="00A32245" w:rsidRDefault="00EA6A81" w:rsidP="00FB0EBF">
      <w:pPr>
        <w:pStyle w:val="TableParagraph"/>
      </w:pPr>
      <w:r w:rsidRPr="00A32245">
        <w:t>Embase</w:t>
      </w:r>
      <w:bookmarkEnd w:id="10"/>
      <w:bookmarkEnd w:id="11"/>
      <w:r>
        <w:t xml:space="preserve"> 18 April 2019</w:t>
      </w:r>
    </w:p>
    <w:tbl>
      <w:tblPr>
        <w:tblW w:w="104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9986"/>
      </w:tblGrid>
      <w:tr w:rsidR="00FB0EBF" w:rsidRPr="00226C7A" w14:paraId="5ECB373F" w14:textId="77777777" w:rsidTr="00FB0EBF">
        <w:trPr>
          <w:trHeight w:val="262"/>
          <w:jc w:val="center"/>
        </w:trPr>
        <w:tc>
          <w:tcPr>
            <w:tcW w:w="440" w:type="dxa"/>
            <w:shd w:val="clear" w:color="000000" w:fill="auto"/>
            <w:noWrap/>
            <w:tcMar>
              <w:top w:w="108" w:type="dxa"/>
              <w:bottom w:w="108" w:type="dxa"/>
            </w:tcMar>
            <w:vAlign w:val="center"/>
          </w:tcPr>
          <w:p w14:paraId="08CEB219" w14:textId="77777777" w:rsidR="00FB0EBF" w:rsidRPr="00A32245" w:rsidRDefault="00FB0EBF" w:rsidP="00EA6A81">
            <w:pPr>
              <w:rPr>
                <w:sz w:val="16"/>
                <w:szCs w:val="16"/>
              </w:rPr>
            </w:pPr>
            <w:r>
              <w:rPr>
                <w:sz w:val="16"/>
                <w:szCs w:val="16"/>
              </w:rPr>
              <w:t>1</w:t>
            </w:r>
          </w:p>
        </w:tc>
        <w:tc>
          <w:tcPr>
            <w:tcW w:w="9986" w:type="dxa"/>
            <w:shd w:val="clear" w:color="000000" w:fill="auto"/>
            <w:tcMar>
              <w:top w:w="108" w:type="dxa"/>
              <w:bottom w:w="108" w:type="dxa"/>
            </w:tcMar>
            <w:vAlign w:val="center"/>
          </w:tcPr>
          <w:p w14:paraId="344539E8" w14:textId="77777777" w:rsidR="00FB0EBF" w:rsidRPr="00A32245" w:rsidRDefault="00FB0EBF" w:rsidP="00EA6A81">
            <w:pPr>
              <w:jc w:val="both"/>
              <w:rPr>
                <w:sz w:val="16"/>
                <w:szCs w:val="16"/>
              </w:rPr>
            </w:pPr>
            <w:r>
              <w:rPr>
                <w:sz w:val="16"/>
                <w:szCs w:val="16"/>
              </w:rPr>
              <w:t>Exp food allergy OR food allergen/</w:t>
            </w:r>
          </w:p>
        </w:tc>
      </w:tr>
      <w:tr w:rsidR="00FB0EBF" w:rsidRPr="00226C7A" w14:paraId="0C6BAEBE" w14:textId="77777777" w:rsidTr="00FB0EBF">
        <w:trPr>
          <w:trHeight w:val="262"/>
          <w:jc w:val="center"/>
        </w:trPr>
        <w:tc>
          <w:tcPr>
            <w:tcW w:w="440" w:type="dxa"/>
            <w:shd w:val="clear" w:color="000000" w:fill="auto"/>
            <w:noWrap/>
            <w:tcMar>
              <w:top w:w="108" w:type="dxa"/>
              <w:bottom w:w="108" w:type="dxa"/>
            </w:tcMar>
            <w:vAlign w:val="center"/>
          </w:tcPr>
          <w:p w14:paraId="35134E0B" w14:textId="77777777" w:rsidR="00FB0EBF" w:rsidRPr="00A32245" w:rsidRDefault="00FB0EBF" w:rsidP="00EA6A81">
            <w:pPr>
              <w:rPr>
                <w:sz w:val="16"/>
                <w:szCs w:val="16"/>
              </w:rPr>
            </w:pPr>
            <w:r>
              <w:rPr>
                <w:sz w:val="16"/>
                <w:szCs w:val="16"/>
              </w:rPr>
              <w:t>2</w:t>
            </w:r>
          </w:p>
        </w:tc>
        <w:tc>
          <w:tcPr>
            <w:tcW w:w="9986" w:type="dxa"/>
            <w:shd w:val="clear" w:color="000000" w:fill="auto"/>
            <w:tcMar>
              <w:top w:w="108" w:type="dxa"/>
              <w:bottom w:w="108" w:type="dxa"/>
            </w:tcMar>
            <w:vAlign w:val="center"/>
          </w:tcPr>
          <w:p w14:paraId="34BE87C7" w14:textId="77777777" w:rsidR="00FB0EBF" w:rsidRPr="00A32245" w:rsidRDefault="00FB0EBF" w:rsidP="00EA6A81">
            <w:pPr>
              <w:jc w:val="both"/>
              <w:rPr>
                <w:sz w:val="16"/>
                <w:szCs w:val="16"/>
              </w:rPr>
            </w:pPr>
            <w:r>
              <w:rPr>
                <w:sz w:val="16"/>
                <w:szCs w:val="16"/>
              </w:rPr>
              <w:t xml:space="preserve">Exp </w:t>
            </w:r>
            <w:r w:rsidRPr="00E34A7F">
              <w:rPr>
                <w:sz w:val="16"/>
                <w:szCs w:val="16"/>
              </w:rPr>
              <w:t>Hypersensitivity</w:t>
            </w:r>
            <w:r>
              <w:rPr>
                <w:sz w:val="16"/>
                <w:szCs w:val="16"/>
              </w:rPr>
              <w:t>/ OR (</w:t>
            </w:r>
            <w:r w:rsidRPr="00A32245">
              <w:rPr>
                <w:sz w:val="16"/>
                <w:szCs w:val="16"/>
              </w:rPr>
              <w:t>allerg* OR hypersensitiv* OR hyper-sensitiv* OR hyperresponsiv* OR hyper-responsiv*</w:t>
            </w:r>
            <w:r>
              <w:rPr>
                <w:sz w:val="16"/>
                <w:szCs w:val="16"/>
              </w:rPr>
              <w:t>).ti,ab,kw</w:t>
            </w:r>
          </w:p>
        </w:tc>
      </w:tr>
      <w:tr w:rsidR="00FB0EBF" w:rsidRPr="00226C7A" w14:paraId="59D54620" w14:textId="77777777" w:rsidTr="00FB0EBF">
        <w:trPr>
          <w:trHeight w:val="262"/>
          <w:jc w:val="center"/>
        </w:trPr>
        <w:tc>
          <w:tcPr>
            <w:tcW w:w="440" w:type="dxa"/>
            <w:shd w:val="clear" w:color="000000" w:fill="auto"/>
            <w:noWrap/>
            <w:tcMar>
              <w:top w:w="108" w:type="dxa"/>
              <w:bottom w:w="108" w:type="dxa"/>
            </w:tcMar>
            <w:vAlign w:val="center"/>
          </w:tcPr>
          <w:p w14:paraId="1A1B7383" w14:textId="77777777" w:rsidR="00FB0EBF" w:rsidRPr="00A32245" w:rsidRDefault="00FB0EBF" w:rsidP="00EA6A81">
            <w:pPr>
              <w:rPr>
                <w:sz w:val="16"/>
                <w:szCs w:val="16"/>
              </w:rPr>
            </w:pPr>
            <w:r>
              <w:rPr>
                <w:sz w:val="16"/>
                <w:szCs w:val="16"/>
              </w:rPr>
              <w:t>3</w:t>
            </w:r>
          </w:p>
        </w:tc>
        <w:tc>
          <w:tcPr>
            <w:tcW w:w="9986" w:type="dxa"/>
            <w:shd w:val="clear" w:color="000000" w:fill="auto"/>
            <w:tcMar>
              <w:top w:w="108" w:type="dxa"/>
              <w:bottom w:w="108" w:type="dxa"/>
            </w:tcMar>
            <w:vAlign w:val="center"/>
          </w:tcPr>
          <w:p w14:paraId="52FD488E" w14:textId="77777777" w:rsidR="00FB0EBF" w:rsidRPr="00C046A4" w:rsidRDefault="00FB0EBF" w:rsidP="00EA6A81">
            <w:pPr>
              <w:jc w:val="both"/>
              <w:rPr>
                <w:sz w:val="16"/>
                <w:szCs w:val="16"/>
              </w:rPr>
            </w:pPr>
            <w:r w:rsidRPr="00C046A4">
              <w:rPr>
                <w:sz w:val="16"/>
                <w:szCs w:val="16"/>
              </w:rPr>
              <w:t>Exp food/</w:t>
            </w:r>
            <w:r>
              <w:rPr>
                <w:sz w:val="16"/>
                <w:szCs w:val="16"/>
              </w:rPr>
              <w:t xml:space="preserve"> OR (</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ti,ab,kw</w:t>
            </w:r>
          </w:p>
        </w:tc>
      </w:tr>
      <w:tr w:rsidR="00FB0EBF" w:rsidRPr="00226C7A" w14:paraId="407B1773" w14:textId="77777777" w:rsidTr="00FB0EBF">
        <w:trPr>
          <w:trHeight w:val="262"/>
          <w:jc w:val="center"/>
        </w:trPr>
        <w:tc>
          <w:tcPr>
            <w:tcW w:w="440" w:type="dxa"/>
            <w:shd w:val="clear" w:color="000000" w:fill="auto"/>
            <w:noWrap/>
            <w:tcMar>
              <w:top w:w="108" w:type="dxa"/>
              <w:bottom w:w="108" w:type="dxa"/>
            </w:tcMar>
            <w:vAlign w:val="center"/>
          </w:tcPr>
          <w:p w14:paraId="65F031F5" w14:textId="77777777" w:rsidR="00FB0EBF" w:rsidRPr="00A32245" w:rsidRDefault="00FB0EBF" w:rsidP="00EA6A81">
            <w:pPr>
              <w:rPr>
                <w:sz w:val="16"/>
                <w:szCs w:val="16"/>
              </w:rPr>
            </w:pPr>
            <w:r>
              <w:rPr>
                <w:sz w:val="16"/>
                <w:szCs w:val="16"/>
              </w:rPr>
              <w:t>4</w:t>
            </w:r>
          </w:p>
        </w:tc>
        <w:tc>
          <w:tcPr>
            <w:tcW w:w="9986" w:type="dxa"/>
            <w:shd w:val="clear" w:color="000000" w:fill="auto"/>
            <w:tcMar>
              <w:top w:w="108" w:type="dxa"/>
              <w:bottom w:w="108" w:type="dxa"/>
            </w:tcMar>
            <w:vAlign w:val="center"/>
          </w:tcPr>
          <w:p w14:paraId="486E09CF" w14:textId="77777777" w:rsidR="00FB0EBF" w:rsidRPr="00A32245" w:rsidRDefault="00FB0EBF" w:rsidP="00EA6A81">
            <w:pPr>
              <w:rPr>
                <w:sz w:val="16"/>
                <w:szCs w:val="16"/>
              </w:rPr>
            </w:pPr>
            <w:r>
              <w:rPr>
                <w:sz w:val="16"/>
                <w:szCs w:val="16"/>
              </w:rPr>
              <w:t xml:space="preserve">Exp </w:t>
            </w:r>
            <w:r w:rsidRPr="00867699">
              <w:rPr>
                <w:sz w:val="16"/>
                <w:szCs w:val="16"/>
              </w:rPr>
              <w:t>desensitization</w:t>
            </w:r>
            <w:r>
              <w:rPr>
                <w:sz w:val="16"/>
                <w:szCs w:val="16"/>
              </w:rPr>
              <w:t>/ OR (</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ti,ab,kw</w:t>
            </w:r>
          </w:p>
        </w:tc>
      </w:tr>
      <w:tr w:rsidR="00FB0EBF" w:rsidRPr="00226C7A" w14:paraId="6D0F6ADE" w14:textId="77777777" w:rsidTr="00FB0EBF">
        <w:trPr>
          <w:trHeight w:val="262"/>
          <w:jc w:val="center"/>
        </w:trPr>
        <w:tc>
          <w:tcPr>
            <w:tcW w:w="440" w:type="dxa"/>
            <w:shd w:val="clear" w:color="000000" w:fill="auto"/>
            <w:noWrap/>
            <w:tcMar>
              <w:top w:w="108" w:type="dxa"/>
              <w:bottom w:w="108" w:type="dxa"/>
            </w:tcMar>
            <w:vAlign w:val="center"/>
          </w:tcPr>
          <w:p w14:paraId="4D3F7B08" w14:textId="77777777" w:rsidR="00FB0EBF" w:rsidRPr="00A32245" w:rsidRDefault="00FB0EBF" w:rsidP="00EA6A81">
            <w:pPr>
              <w:rPr>
                <w:sz w:val="16"/>
                <w:szCs w:val="16"/>
              </w:rPr>
            </w:pPr>
            <w:r>
              <w:rPr>
                <w:sz w:val="16"/>
                <w:szCs w:val="16"/>
              </w:rPr>
              <w:t>5</w:t>
            </w:r>
          </w:p>
        </w:tc>
        <w:tc>
          <w:tcPr>
            <w:tcW w:w="9986" w:type="dxa"/>
            <w:shd w:val="clear" w:color="000000" w:fill="auto"/>
            <w:tcMar>
              <w:top w:w="108" w:type="dxa"/>
              <w:bottom w:w="108" w:type="dxa"/>
            </w:tcMar>
            <w:vAlign w:val="center"/>
          </w:tcPr>
          <w:p w14:paraId="4EE61DBB" w14:textId="77777777" w:rsidR="00FB0EBF" w:rsidRPr="00A32245" w:rsidRDefault="00FB0EBF" w:rsidP="00EA6A81">
            <w:pPr>
              <w:rPr>
                <w:sz w:val="16"/>
                <w:szCs w:val="16"/>
              </w:rPr>
            </w:pPr>
            <w:r>
              <w:rPr>
                <w:sz w:val="16"/>
                <w:szCs w:val="16"/>
              </w:rPr>
              <w:t>(</w:t>
            </w:r>
            <w:r w:rsidRPr="00A32245">
              <w:rPr>
                <w:sz w:val="16"/>
                <w:szCs w:val="16"/>
              </w:rPr>
              <w:t>English OR French OR Italian OR Spanish OR German</w:t>
            </w:r>
            <w:r>
              <w:rPr>
                <w:sz w:val="16"/>
                <w:szCs w:val="16"/>
              </w:rPr>
              <w:t>).la</w:t>
            </w:r>
          </w:p>
        </w:tc>
      </w:tr>
      <w:tr w:rsidR="00FB0EBF" w:rsidRPr="00A32245" w14:paraId="226810AE" w14:textId="77777777" w:rsidTr="00FB0EBF">
        <w:trPr>
          <w:trHeight w:val="262"/>
          <w:jc w:val="center"/>
        </w:trPr>
        <w:tc>
          <w:tcPr>
            <w:tcW w:w="440" w:type="dxa"/>
            <w:shd w:val="clear" w:color="000000" w:fill="auto"/>
            <w:noWrap/>
            <w:tcMar>
              <w:top w:w="108" w:type="dxa"/>
              <w:bottom w:w="108" w:type="dxa"/>
            </w:tcMar>
            <w:vAlign w:val="center"/>
          </w:tcPr>
          <w:p w14:paraId="0383C1FC" w14:textId="77777777" w:rsidR="00FB0EBF" w:rsidRPr="00A32245" w:rsidRDefault="00FB0EBF" w:rsidP="00EA6A81">
            <w:pPr>
              <w:rPr>
                <w:sz w:val="16"/>
                <w:szCs w:val="16"/>
              </w:rPr>
            </w:pPr>
            <w:r>
              <w:rPr>
                <w:sz w:val="16"/>
                <w:szCs w:val="16"/>
              </w:rPr>
              <w:t>6</w:t>
            </w:r>
          </w:p>
        </w:tc>
        <w:tc>
          <w:tcPr>
            <w:tcW w:w="9986" w:type="dxa"/>
            <w:shd w:val="clear" w:color="000000" w:fill="auto"/>
            <w:tcMar>
              <w:top w:w="108" w:type="dxa"/>
              <w:bottom w:w="108" w:type="dxa"/>
            </w:tcMar>
            <w:vAlign w:val="center"/>
          </w:tcPr>
          <w:p w14:paraId="00DFBD26" w14:textId="77777777" w:rsidR="00FB0EBF" w:rsidRPr="00A32245" w:rsidRDefault="00FB0EBF" w:rsidP="00EA6A81">
            <w:pPr>
              <w:rPr>
                <w:sz w:val="16"/>
                <w:szCs w:val="16"/>
              </w:rPr>
            </w:pPr>
            <w:r w:rsidRPr="00A32245">
              <w:rPr>
                <w:sz w:val="16"/>
                <w:szCs w:val="16"/>
              </w:rPr>
              <w:t>(1 OR (2 AND 3)) AND 4 AND 5</w:t>
            </w:r>
          </w:p>
        </w:tc>
      </w:tr>
      <w:tr w:rsidR="00FB0EBF" w:rsidRPr="00A32245" w14:paraId="355A5981" w14:textId="77777777" w:rsidTr="00FB0EBF">
        <w:trPr>
          <w:trHeight w:val="262"/>
          <w:jc w:val="center"/>
        </w:trPr>
        <w:tc>
          <w:tcPr>
            <w:tcW w:w="440" w:type="dxa"/>
            <w:shd w:val="clear" w:color="000000" w:fill="auto"/>
            <w:noWrap/>
            <w:tcMar>
              <w:top w:w="108" w:type="dxa"/>
              <w:bottom w:w="108" w:type="dxa"/>
            </w:tcMar>
            <w:vAlign w:val="center"/>
          </w:tcPr>
          <w:p w14:paraId="0D54ADB2" w14:textId="77777777" w:rsidR="00FB0EBF" w:rsidRPr="00A32245" w:rsidRDefault="00FB0EBF" w:rsidP="00EA6A81">
            <w:pPr>
              <w:rPr>
                <w:sz w:val="16"/>
                <w:szCs w:val="16"/>
              </w:rPr>
            </w:pPr>
            <w:r>
              <w:rPr>
                <w:sz w:val="16"/>
                <w:szCs w:val="16"/>
              </w:rPr>
              <w:t>7</w:t>
            </w:r>
          </w:p>
        </w:tc>
        <w:tc>
          <w:tcPr>
            <w:tcW w:w="9986" w:type="dxa"/>
            <w:shd w:val="clear" w:color="000000" w:fill="auto"/>
            <w:tcMar>
              <w:top w:w="108" w:type="dxa"/>
              <w:bottom w:w="108" w:type="dxa"/>
            </w:tcMar>
            <w:vAlign w:val="center"/>
          </w:tcPr>
          <w:p w14:paraId="5DF905A4" w14:textId="77777777" w:rsidR="00FB0EBF" w:rsidRPr="00A32245" w:rsidRDefault="00FB0EBF" w:rsidP="00EA6A81">
            <w:pPr>
              <w:rPr>
                <w:sz w:val="16"/>
                <w:szCs w:val="16"/>
              </w:rPr>
            </w:pPr>
            <w:r>
              <w:rPr>
                <w:sz w:val="16"/>
                <w:szCs w:val="16"/>
              </w:rPr>
              <w:t xml:space="preserve">Limit 6 </w:t>
            </w:r>
            <w:r w:rsidRPr="004D3854">
              <w:rPr>
                <w:sz w:val="16"/>
                <w:szCs w:val="16"/>
              </w:rPr>
              <w:t>to yr="1998 -Current"</w:t>
            </w:r>
          </w:p>
        </w:tc>
      </w:tr>
      <w:tr w:rsidR="00FB0EBF" w:rsidRPr="00A32245" w14:paraId="26C4990C" w14:textId="77777777" w:rsidTr="00FB0EBF">
        <w:trPr>
          <w:trHeight w:val="262"/>
          <w:jc w:val="center"/>
        </w:trPr>
        <w:tc>
          <w:tcPr>
            <w:tcW w:w="440" w:type="dxa"/>
            <w:shd w:val="clear" w:color="000000" w:fill="auto"/>
            <w:noWrap/>
            <w:tcMar>
              <w:top w:w="108" w:type="dxa"/>
              <w:bottom w:w="108" w:type="dxa"/>
            </w:tcMar>
            <w:vAlign w:val="center"/>
          </w:tcPr>
          <w:p w14:paraId="662881D4" w14:textId="77777777" w:rsidR="00FB0EBF" w:rsidRPr="00A32245" w:rsidRDefault="00FB0EBF" w:rsidP="00EA6A81">
            <w:pPr>
              <w:rPr>
                <w:sz w:val="16"/>
                <w:szCs w:val="16"/>
              </w:rPr>
            </w:pPr>
            <w:r>
              <w:rPr>
                <w:sz w:val="16"/>
                <w:szCs w:val="16"/>
              </w:rPr>
              <w:t>8</w:t>
            </w:r>
          </w:p>
        </w:tc>
        <w:tc>
          <w:tcPr>
            <w:tcW w:w="9986" w:type="dxa"/>
            <w:shd w:val="clear" w:color="000000" w:fill="auto"/>
            <w:tcMar>
              <w:top w:w="108" w:type="dxa"/>
              <w:bottom w:w="108" w:type="dxa"/>
            </w:tcMar>
            <w:vAlign w:val="center"/>
          </w:tcPr>
          <w:p w14:paraId="774B81EF" w14:textId="77777777" w:rsidR="00FB0EBF" w:rsidRPr="00A32245" w:rsidRDefault="00FB0EBF" w:rsidP="00EA6A81">
            <w:pPr>
              <w:rPr>
                <w:sz w:val="16"/>
                <w:szCs w:val="16"/>
              </w:rPr>
            </w:pPr>
            <w:proofErr w:type="gramStart"/>
            <w:r w:rsidRPr="00867699">
              <w:rPr>
                <w:sz w:val="16"/>
                <w:szCs w:val="16"/>
              </w:rPr>
              <w:t>conference</w:t>
            </w:r>
            <w:proofErr w:type="gramEnd"/>
            <w:r w:rsidRPr="00867699">
              <w:rPr>
                <w:sz w:val="16"/>
                <w:szCs w:val="16"/>
              </w:rPr>
              <w:t xml:space="preserve"> abstract.pt.</w:t>
            </w:r>
          </w:p>
        </w:tc>
      </w:tr>
      <w:tr w:rsidR="00FB0EBF" w:rsidRPr="00A32245" w14:paraId="18ABF44D" w14:textId="77777777" w:rsidTr="00FB0EBF">
        <w:trPr>
          <w:trHeight w:val="262"/>
          <w:jc w:val="center"/>
        </w:trPr>
        <w:tc>
          <w:tcPr>
            <w:tcW w:w="440" w:type="dxa"/>
            <w:shd w:val="clear" w:color="000000" w:fill="auto"/>
            <w:noWrap/>
            <w:tcMar>
              <w:top w:w="108" w:type="dxa"/>
              <w:bottom w:w="108" w:type="dxa"/>
            </w:tcMar>
            <w:vAlign w:val="center"/>
          </w:tcPr>
          <w:p w14:paraId="5F303880" w14:textId="77777777" w:rsidR="00FB0EBF" w:rsidRPr="00A32245" w:rsidRDefault="00FB0EBF" w:rsidP="00EA6A81">
            <w:pPr>
              <w:rPr>
                <w:sz w:val="16"/>
                <w:szCs w:val="16"/>
              </w:rPr>
            </w:pPr>
            <w:r>
              <w:rPr>
                <w:sz w:val="16"/>
                <w:szCs w:val="16"/>
              </w:rPr>
              <w:t>9</w:t>
            </w:r>
          </w:p>
        </w:tc>
        <w:tc>
          <w:tcPr>
            <w:tcW w:w="9986" w:type="dxa"/>
            <w:shd w:val="clear" w:color="000000" w:fill="auto"/>
            <w:tcMar>
              <w:top w:w="108" w:type="dxa"/>
              <w:bottom w:w="108" w:type="dxa"/>
            </w:tcMar>
            <w:vAlign w:val="center"/>
          </w:tcPr>
          <w:p w14:paraId="568DCADA" w14:textId="566CA168" w:rsidR="00FB0EBF" w:rsidRPr="00A32245" w:rsidRDefault="00FB0EBF" w:rsidP="00EA6A81">
            <w:pPr>
              <w:rPr>
                <w:sz w:val="16"/>
                <w:szCs w:val="16"/>
              </w:rPr>
            </w:pPr>
            <w:r>
              <w:rPr>
                <w:sz w:val="16"/>
                <w:szCs w:val="16"/>
              </w:rPr>
              <w:t xml:space="preserve">7 not </w:t>
            </w:r>
            <w:r w:rsidRPr="00FB0EBF">
              <w:rPr>
                <w:sz w:val="16"/>
                <w:szCs w:val="16"/>
              </w:rPr>
              <w:t>8 3260 results</w:t>
            </w:r>
          </w:p>
        </w:tc>
      </w:tr>
    </w:tbl>
    <w:p w14:paraId="5C9FBC5E" w14:textId="77777777" w:rsidR="00FB0EBF" w:rsidRDefault="00FB0EBF" w:rsidP="00FB0EBF">
      <w:bookmarkStart w:id="14" w:name="_Toc6233192"/>
    </w:p>
    <w:p w14:paraId="17C7DF0E" w14:textId="40B3D96E" w:rsidR="00EA6A81" w:rsidRPr="00A32245" w:rsidRDefault="00EA6A81" w:rsidP="00FB0EBF">
      <w:pPr>
        <w:pStyle w:val="TableParagraph"/>
      </w:pPr>
      <w:r w:rsidRPr="00A32245">
        <w:t>CINAHL</w:t>
      </w:r>
      <w:bookmarkEnd w:id="14"/>
      <w:r>
        <w:t xml:space="preserve"> 18 </w:t>
      </w:r>
      <w:r w:rsidR="00FB0EBF">
        <w:t>Ap</w:t>
      </w:r>
      <w:r>
        <w:t>ril 2019</w:t>
      </w:r>
    </w:p>
    <w:tbl>
      <w:tblPr>
        <w:tblW w:w="104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9986"/>
      </w:tblGrid>
      <w:tr w:rsidR="00FB0EBF" w:rsidRPr="00CD771A" w14:paraId="51FDB6C7" w14:textId="77777777" w:rsidTr="00FB0EBF">
        <w:trPr>
          <w:trHeight w:val="262"/>
          <w:jc w:val="center"/>
        </w:trPr>
        <w:tc>
          <w:tcPr>
            <w:tcW w:w="440" w:type="dxa"/>
            <w:shd w:val="clear" w:color="000000" w:fill="auto"/>
            <w:noWrap/>
            <w:tcMar>
              <w:top w:w="108" w:type="dxa"/>
              <w:bottom w:w="108" w:type="dxa"/>
            </w:tcMar>
            <w:vAlign w:val="center"/>
          </w:tcPr>
          <w:p w14:paraId="69C4CE96" w14:textId="77777777" w:rsidR="00FB0EBF" w:rsidRPr="00CD771A" w:rsidRDefault="00FB0EBF" w:rsidP="00EA6A81">
            <w:pPr>
              <w:rPr>
                <w:sz w:val="16"/>
                <w:szCs w:val="16"/>
              </w:rPr>
            </w:pPr>
            <w:r w:rsidRPr="00CD771A">
              <w:rPr>
                <w:sz w:val="16"/>
                <w:szCs w:val="16"/>
              </w:rPr>
              <w:t>S1</w:t>
            </w:r>
          </w:p>
        </w:tc>
        <w:tc>
          <w:tcPr>
            <w:tcW w:w="9986" w:type="dxa"/>
            <w:shd w:val="clear" w:color="000000" w:fill="auto"/>
            <w:tcMar>
              <w:top w:w="108" w:type="dxa"/>
              <w:bottom w:w="108" w:type="dxa"/>
            </w:tcMar>
            <w:vAlign w:val="center"/>
          </w:tcPr>
          <w:p w14:paraId="4175745C" w14:textId="77777777" w:rsidR="00FB0EBF" w:rsidRPr="00CD771A" w:rsidRDefault="00FB0EBF" w:rsidP="00EA6A81">
            <w:pPr>
              <w:jc w:val="both"/>
              <w:rPr>
                <w:sz w:val="16"/>
                <w:szCs w:val="16"/>
              </w:rPr>
            </w:pPr>
            <w:r w:rsidRPr="00CD771A">
              <w:rPr>
                <w:sz w:val="16"/>
                <w:szCs w:val="16"/>
              </w:rPr>
              <w:t>MH(Food Hypersensitivity+)</w:t>
            </w:r>
          </w:p>
        </w:tc>
      </w:tr>
      <w:tr w:rsidR="00FB0EBF" w:rsidRPr="00226C7A" w14:paraId="4B56DC38" w14:textId="77777777" w:rsidTr="00FB0EBF">
        <w:trPr>
          <w:trHeight w:val="262"/>
          <w:jc w:val="center"/>
        </w:trPr>
        <w:tc>
          <w:tcPr>
            <w:tcW w:w="440" w:type="dxa"/>
            <w:shd w:val="clear" w:color="000000" w:fill="auto"/>
            <w:noWrap/>
            <w:tcMar>
              <w:top w:w="108" w:type="dxa"/>
              <w:bottom w:w="108" w:type="dxa"/>
            </w:tcMar>
            <w:vAlign w:val="center"/>
          </w:tcPr>
          <w:p w14:paraId="0D59C377" w14:textId="77777777" w:rsidR="00FB0EBF" w:rsidRPr="00CD771A" w:rsidRDefault="00FB0EBF" w:rsidP="00EA6A81">
            <w:pPr>
              <w:rPr>
                <w:sz w:val="16"/>
                <w:szCs w:val="16"/>
              </w:rPr>
            </w:pPr>
            <w:r w:rsidRPr="00CD771A">
              <w:rPr>
                <w:sz w:val="16"/>
                <w:szCs w:val="16"/>
              </w:rPr>
              <w:t>S2</w:t>
            </w:r>
          </w:p>
        </w:tc>
        <w:tc>
          <w:tcPr>
            <w:tcW w:w="9986" w:type="dxa"/>
            <w:shd w:val="clear" w:color="000000" w:fill="auto"/>
            <w:tcMar>
              <w:top w:w="108" w:type="dxa"/>
              <w:bottom w:w="108" w:type="dxa"/>
            </w:tcMar>
            <w:vAlign w:val="center"/>
          </w:tcPr>
          <w:p w14:paraId="3E728B4D" w14:textId="77777777" w:rsidR="00FB0EBF" w:rsidRPr="00CD771A" w:rsidRDefault="00FB0EBF" w:rsidP="00EA6A81">
            <w:pPr>
              <w:jc w:val="both"/>
              <w:rPr>
                <w:sz w:val="16"/>
                <w:szCs w:val="16"/>
              </w:rPr>
            </w:pPr>
            <w:r w:rsidRPr="00CD771A">
              <w:rPr>
                <w:sz w:val="16"/>
                <w:szCs w:val="16"/>
              </w:rPr>
              <w:t>MH(Hypersensitivity+) OR TI(allerg* OR hypersensitiv* OR hyper-sensitiv* OR hyperresponsiv* OR hyper-responsiv*) OR AB(allerg* OR hypersensitiv* OR hyper-sensitiv* OR hyperresponsiv* OR hyper-responsiv*)</w:t>
            </w:r>
          </w:p>
        </w:tc>
      </w:tr>
      <w:tr w:rsidR="00FB0EBF" w:rsidRPr="00226C7A" w14:paraId="123B220B" w14:textId="77777777" w:rsidTr="00FB0EBF">
        <w:trPr>
          <w:trHeight w:val="262"/>
          <w:jc w:val="center"/>
        </w:trPr>
        <w:tc>
          <w:tcPr>
            <w:tcW w:w="440" w:type="dxa"/>
            <w:shd w:val="clear" w:color="000000" w:fill="auto"/>
            <w:noWrap/>
            <w:tcMar>
              <w:top w:w="108" w:type="dxa"/>
              <w:bottom w:w="108" w:type="dxa"/>
            </w:tcMar>
            <w:vAlign w:val="center"/>
          </w:tcPr>
          <w:p w14:paraId="5E4B229D" w14:textId="77777777" w:rsidR="00FB0EBF" w:rsidRPr="00CD771A" w:rsidRDefault="00FB0EBF" w:rsidP="00EA6A81">
            <w:pPr>
              <w:rPr>
                <w:sz w:val="16"/>
                <w:szCs w:val="16"/>
              </w:rPr>
            </w:pPr>
            <w:r w:rsidRPr="00CD771A">
              <w:rPr>
                <w:sz w:val="16"/>
                <w:szCs w:val="16"/>
              </w:rPr>
              <w:t>S3</w:t>
            </w:r>
          </w:p>
        </w:tc>
        <w:tc>
          <w:tcPr>
            <w:tcW w:w="9986" w:type="dxa"/>
            <w:shd w:val="clear" w:color="000000" w:fill="auto"/>
            <w:tcMar>
              <w:top w:w="108" w:type="dxa"/>
              <w:bottom w:w="108" w:type="dxa"/>
            </w:tcMar>
            <w:vAlign w:val="center"/>
          </w:tcPr>
          <w:p w14:paraId="3F4697D2" w14:textId="77777777" w:rsidR="00FB0EBF" w:rsidRPr="00CD771A" w:rsidRDefault="00FB0EBF" w:rsidP="00EA6A81">
            <w:pPr>
              <w:jc w:val="both"/>
              <w:rPr>
                <w:sz w:val="16"/>
                <w:szCs w:val="16"/>
              </w:rPr>
            </w:pPr>
            <w:r w:rsidRPr="00CD771A">
              <w:rPr>
                <w:sz w:val="16"/>
                <w:szCs w:val="16"/>
              </w:rPr>
              <w:t>MH(food+)</w:t>
            </w:r>
            <w:r>
              <w:rPr>
                <w:sz w:val="16"/>
                <w:szCs w:val="16"/>
              </w:rPr>
              <w:t xml:space="preserve"> OR TI(</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 OR AB(</w:t>
            </w:r>
            <w:r w:rsidRPr="00A32245">
              <w:rPr>
                <w:sz w:val="16"/>
                <w:szCs w:val="16"/>
              </w:rPr>
              <w:t xml:space="preserve">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w:t>
            </w:r>
            <w:r w:rsidRPr="00A32245">
              <w:rPr>
                <w:sz w:val="16"/>
                <w:szCs w:val="16"/>
              </w:rPr>
              <w:lastRenderedPageBreak/>
              <w:t>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w:t>
            </w:r>
          </w:p>
        </w:tc>
      </w:tr>
      <w:tr w:rsidR="00FB0EBF" w:rsidRPr="00226C7A" w14:paraId="496FF67E" w14:textId="77777777" w:rsidTr="00FB0EBF">
        <w:trPr>
          <w:trHeight w:val="262"/>
          <w:jc w:val="center"/>
        </w:trPr>
        <w:tc>
          <w:tcPr>
            <w:tcW w:w="440" w:type="dxa"/>
            <w:shd w:val="clear" w:color="000000" w:fill="auto"/>
            <w:noWrap/>
            <w:tcMar>
              <w:top w:w="108" w:type="dxa"/>
              <w:bottom w:w="108" w:type="dxa"/>
            </w:tcMar>
            <w:vAlign w:val="center"/>
          </w:tcPr>
          <w:p w14:paraId="0195AFCE" w14:textId="77777777" w:rsidR="00FB0EBF" w:rsidRPr="00CD771A" w:rsidRDefault="00FB0EBF" w:rsidP="00EA6A81">
            <w:pPr>
              <w:rPr>
                <w:sz w:val="16"/>
                <w:szCs w:val="16"/>
              </w:rPr>
            </w:pPr>
            <w:r w:rsidRPr="00CD771A">
              <w:rPr>
                <w:sz w:val="16"/>
                <w:szCs w:val="16"/>
              </w:rPr>
              <w:lastRenderedPageBreak/>
              <w:t>S4</w:t>
            </w:r>
          </w:p>
        </w:tc>
        <w:tc>
          <w:tcPr>
            <w:tcW w:w="9986" w:type="dxa"/>
            <w:shd w:val="clear" w:color="000000" w:fill="auto"/>
            <w:tcMar>
              <w:top w:w="108" w:type="dxa"/>
              <w:bottom w:w="108" w:type="dxa"/>
            </w:tcMar>
            <w:vAlign w:val="center"/>
          </w:tcPr>
          <w:p w14:paraId="42AB873D" w14:textId="77777777" w:rsidR="00FB0EBF" w:rsidRPr="00CD771A" w:rsidRDefault="00FB0EBF" w:rsidP="00EA6A81">
            <w:pPr>
              <w:jc w:val="both"/>
              <w:rPr>
                <w:sz w:val="16"/>
                <w:szCs w:val="16"/>
              </w:rPr>
            </w:pPr>
            <w:r>
              <w:rPr>
                <w:sz w:val="16"/>
                <w:szCs w:val="16"/>
              </w:rPr>
              <w:t>MH(</w:t>
            </w:r>
            <w:r w:rsidRPr="00CD771A">
              <w:rPr>
                <w:sz w:val="16"/>
                <w:szCs w:val="16"/>
              </w:rPr>
              <w:t>Desensitization, Immunologic</w:t>
            </w:r>
            <w:r>
              <w:rPr>
                <w:sz w:val="16"/>
                <w:szCs w:val="16"/>
              </w:rPr>
              <w:t>) OR TI(</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 OR AB(</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w:t>
            </w:r>
          </w:p>
        </w:tc>
      </w:tr>
      <w:tr w:rsidR="00FB0EBF" w:rsidRPr="00226C7A" w14:paraId="633ADB8E" w14:textId="77777777" w:rsidTr="00FB0EBF">
        <w:trPr>
          <w:trHeight w:val="262"/>
          <w:jc w:val="center"/>
        </w:trPr>
        <w:tc>
          <w:tcPr>
            <w:tcW w:w="440" w:type="dxa"/>
            <w:shd w:val="clear" w:color="000000" w:fill="auto"/>
            <w:noWrap/>
            <w:tcMar>
              <w:top w:w="108" w:type="dxa"/>
              <w:bottom w:w="108" w:type="dxa"/>
            </w:tcMar>
            <w:vAlign w:val="center"/>
          </w:tcPr>
          <w:p w14:paraId="6750169D" w14:textId="77777777" w:rsidR="00FB0EBF" w:rsidRPr="00CD771A" w:rsidRDefault="00FB0EBF" w:rsidP="00EA6A81">
            <w:pPr>
              <w:rPr>
                <w:sz w:val="16"/>
                <w:szCs w:val="16"/>
              </w:rPr>
            </w:pPr>
            <w:r w:rsidRPr="00CD771A">
              <w:rPr>
                <w:sz w:val="16"/>
                <w:szCs w:val="16"/>
              </w:rPr>
              <w:t>S5</w:t>
            </w:r>
          </w:p>
        </w:tc>
        <w:tc>
          <w:tcPr>
            <w:tcW w:w="9986" w:type="dxa"/>
            <w:shd w:val="clear" w:color="000000" w:fill="auto"/>
            <w:tcMar>
              <w:top w:w="108" w:type="dxa"/>
              <w:bottom w:w="108" w:type="dxa"/>
            </w:tcMar>
            <w:vAlign w:val="center"/>
          </w:tcPr>
          <w:p w14:paraId="08C40685" w14:textId="77777777" w:rsidR="00FB0EBF" w:rsidRPr="00CD771A" w:rsidRDefault="00FB0EBF" w:rsidP="00EA6A81">
            <w:pPr>
              <w:jc w:val="both"/>
              <w:rPr>
                <w:sz w:val="16"/>
                <w:szCs w:val="16"/>
              </w:rPr>
            </w:pPr>
            <w:r>
              <w:rPr>
                <w:sz w:val="16"/>
                <w:szCs w:val="16"/>
              </w:rPr>
              <w:t>LA(</w:t>
            </w:r>
            <w:r w:rsidRPr="00A32245">
              <w:rPr>
                <w:sz w:val="16"/>
                <w:szCs w:val="16"/>
              </w:rPr>
              <w:t>English OR French OR Italian OR Spanish OR German</w:t>
            </w:r>
            <w:r>
              <w:rPr>
                <w:sz w:val="16"/>
                <w:szCs w:val="16"/>
              </w:rPr>
              <w:t>)</w:t>
            </w:r>
          </w:p>
        </w:tc>
      </w:tr>
      <w:tr w:rsidR="00FB0EBF" w:rsidRPr="00226C7A" w14:paraId="4476B55C" w14:textId="77777777" w:rsidTr="00FB0EBF">
        <w:trPr>
          <w:trHeight w:val="262"/>
          <w:jc w:val="center"/>
        </w:trPr>
        <w:tc>
          <w:tcPr>
            <w:tcW w:w="440" w:type="dxa"/>
            <w:shd w:val="clear" w:color="000000" w:fill="auto"/>
            <w:noWrap/>
            <w:tcMar>
              <w:top w:w="108" w:type="dxa"/>
              <w:bottom w:w="108" w:type="dxa"/>
            </w:tcMar>
            <w:vAlign w:val="center"/>
          </w:tcPr>
          <w:p w14:paraId="6405BC1D" w14:textId="77777777" w:rsidR="00FB0EBF" w:rsidRPr="00CD771A" w:rsidRDefault="00FB0EBF" w:rsidP="00EA6A81">
            <w:pPr>
              <w:rPr>
                <w:sz w:val="16"/>
                <w:szCs w:val="16"/>
              </w:rPr>
            </w:pPr>
            <w:r w:rsidRPr="00CD771A">
              <w:rPr>
                <w:sz w:val="16"/>
                <w:szCs w:val="16"/>
              </w:rPr>
              <w:t>S6</w:t>
            </w:r>
          </w:p>
        </w:tc>
        <w:tc>
          <w:tcPr>
            <w:tcW w:w="9986" w:type="dxa"/>
            <w:shd w:val="clear" w:color="000000" w:fill="auto"/>
            <w:tcMar>
              <w:top w:w="108" w:type="dxa"/>
              <w:bottom w:w="108" w:type="dxa"/>
            </w:tcMar>
            <w:vAlign w:val="center"/>
          </w:tcPr>
          <w:p w14:paraId="06C81267" w14:textId="6F541802" w:rsidR="00FB0EBF" w:rsidRPr="00CD771A" w:rsidRDefault="00FB0EBF" w:rsidP="00EA6A81">
            <w:pPr>
              <w:rPr>
                <w:sz w:val="16"/>
                <w:szCs w:val="16"/>
              </w:rPr>
            </w:pPr>
            <w:r w:rsidRPr="00CD771A">
              <w:rPr>
                <w:sz w:val="16"/>
                <w:szCs w:val="16"/>
              </w:rPr>
              <w:t>(S1 OR (S2 AND S3)) AND S4 AND S5</w:t>
            </w:r>
            <w:r>
              <w:rPr>
                <w:sz w:val="16"/>
                <w:szCs w:val="16"/>
              </w:rPr>
              <w:t xml:space="preserve"> </w:t>
            </w:r>
            <w:r w:rsidRPr="00CD771A">
              <w:rPr>
                <w:b/>
                <w:sz w:val="16"/>
                <w:szCs w:val="16"/>
              </w:rPr>
              <w:t xml:space="preserve">limiters </w:t>
            </w:r>
            <w:r>
              <w:rPr>
                <w:sz w:val="16"/>
                <w:szCs w:val="16"/>
              </w:rPr>
              <w:t xml:space="preserve">publication date </w:t>
            </w:r>
            <w:r w:rsidRPr="00CD771A">
              <w:rPr>
                <w:sz w:val="16"/>
                <w:szCs w:val="16"/>
              </w:rPr>
              <w:t>19980101-</w:t>
            </w:r>
            <w:r w:rsidRPr="00FB0EBF">
              <w:rPr>
                <w:sz w:val="16"/>
                <w:szCs w:val="16"/>
              </w:rPr>
              <w:t>20191231 437 results</w:t>
            </w:r>
          </w:p>
        </w:tc>
      </w:tr>
    </w:tbl>
    <w:p w14:paraId="0AD8D0E1" w14:textId="77777777" w:rsidR="00FB0EBF" w:rsidRDefault="00FB0EBF" w:rsidP="00FB0EBF">
      <w:bookmarkStart w:id="15" w:name="_Toc6233193"/>
    </w:p>
    <w:p w14:paraId="19187041" w14:textId="360529C2" w:rsidR="00EA6A81" w:rsidRPr="00CD771A" w:rsidRDefault="00EA6A81" w:rsidP="00FB0EBF">
      <w:pPr>
        <w:pStyle w:val="TableParagraph"/>
      </w:pPr>
      <w:r w:rsidRPr="00CD771A">
        <w:t>Web of Science</w:t>
      </w:r>
      <w:bookmarkEnd w:id="15"/>
      <w:r>
        <w:t xml:space="preserve"> 18 </w:t>
      </w:r>
      <w:r w:rsidR="00FB0EBF">
        <w:t>Ap</w:t>
      </w:r>
      <w:r>
        <w:t>ril 2019</w:t>
      </w:r>
    </w:p>
    <w:tbl>
      <w:tblPr>
        <w:tblW w:w="1042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9986"/>
      </w:tblGrid>
      <w:tr w:rsidR="00FB0EBF" w:rsidRPr="00226C7A" w14:paraId="03FBB971" w14:textId="77777777" w:rsidTr="00FB0EBF">
        <w:trPr>
          <w:trHeight w:val="262"/>
          <w:jc w:val="center"/>
        </w:trPr>
        <w:tc>
          <w:tcPr>
            <w:tcW w:w="440" w:type="dxa"/>
            <w:shd w:val="clear" w:color="000000" w:fill="auto"/>
            <w:noWrap/>
            <w:tcMar>
              <w:top w:w="108" w:type="dxa"/>
              <w:bottom w:w="108" w:type="dxa"/>
            </w:tcMar>
            <w:vAlign w:val="center"/>
          </w:tcPr>
          <w:p w14:paraId="59971B51" w14:textId="77777777" w:rsidR="00FB0EBF" w:rsidRPr="00CD771A" w:rsidRDefault="00FB0EBF" w:rsidP="00EA6A81">
            <w:pPr>
              <w:rPr>
                <w:sz w:val="16"/>
                <w:szCs w:val="16"/>
              </w:rPr>
            </w:pPr>
            <w:r>
              <w:rPr>
                <w:sz w:val="16"/>
                <w:szCs w:val="16"/>
              </w:rPr>
              <w:t>#1</w:t>
            </w:r>
          </w:p>
        </w:tc>
        <w:tc>
          <w:tcPr>
            <w:tcW w:w="9986" w:type="dxa"/>
            <w:shd w:val="clear" w:color="000000" w:fill="auto"/>
            <w:tcMar>
              <w:top w:w="108" w:type="dxa"/>
              <w:bottom w:w="108" w:type="dxa"/>
            </w:tcMar>
            <w:vAlign w:val="center"/>
          </w:tcPr>
          <w:p w14:paraId="38E6A95A" w14:textId="77777777" w:rsidR="00FB0EBF" w:rsidRPr="00CD771A" w:rsidRDefault="00FB0EBF" w:rsidP="00EA6A81">
            <w:pPr>
              <w:jc w:val="both"/>
              <w:rPr>
                <w:sz w:val="16"/>
                <w:szCs w:val="16"/>
              </w:rPr>
            </w:pPr>
            <w:r w:rsidRPr="00CD771A">
              <w:rPr>
                <w:sz w:val="16"/>
                <w:szCs w:val="16"/>
              </w:rPr>
              <w:t>TS=</w:t>
            </w:r>
            <w:r>
              <w:rPr>
                <w:sz w:val="16"/>
                <w:szCs w:val="16"/>
              </w:rPr>
              <w:t>(</w:t>
            </w:r>
            <w:r w:rsidRPr="00CD771A">
              <w:rPr>
                <w:sz w:val="16"/>
                <w:szCs w:val="16"/>
              </w:rPr>
              <w:t xml:space="preserve"> allerg* OR hypersensitiv* OR hyper-sensitiv* OR hyperresponsiv* OR hyper-responsiv*) </w:t>
            </w:r>
          </w:p>
        </w:tc>
      </w:tr>
      <w:tr w:rsidR="00FB0EBF" w:rsidRPr="00226C7A" w14:paraId="7D57DA15" w14:textId="77777777" w:rsidTr="00FB0EBF">
        <w:trPr>
          <w:trHeight w:val="262"/>
          <w:jc w:val="center"/>
        </w:trPr>
        <w:tc>
          <w:tcPr>
            <w:tcW w:w="440" w:type="dxa"/>
            <w:shd w:val="clear" w:color="000000" w:fill="auto"/>
            <w:noWrap/>
            <w:tcMar>
              <w:top w:w="108" w:type="dxa"/>
              <w:bottom w:w="108" w:type="dxa"/>
            </w:tcMar>
            <w:vAlign w:val="center"/>
          </w:tcPr>
          <w:p w14:paraId="6B05CC0F" w14:textId="77777777" w:rsidR="00FB0EBF" w:rsidRPr="00CD771A" w:rsidRDefault="00FB0EBF" w:rsidP="00EA6A81">
            <w:pPr>
              <w:rPr>
                <w:sz w:val="16"/>
                <w:szCs w:val="16"/>
              </w:rPr>
            </w:pPr>
            <w:r>
              <w:rPr>
                <w:sz w:val="16"/>
                <w:szCs w:val="16"/>
              </w:rPr>
              <w:t>#2</w:t>
            </w:r>
          </w:p>
        </w:tc>
        <w:tc>
          <w:tcPr>
            <w:tcW w:w="9986" w:type="dxa"/>
            <w:shd w:val="clear" w:color="000000" w:fill="auto"/>
            <w:tcMar>
              <w:top w:w="108" w:type="dxa"/>
              <w:bottom w:w="108" w:type="dxa"/>
            </w:tcMar>
            <w:vAlign w:val="center"/>
          </w:tcPr>
          <w:p w14:paraId="362D27AD" w14:textId="77777777" w:rsidR="00FB0EBF" w:rsidRPr="00CD771A" w:rsidRDefault="00FB0EBF" w:rsidP="00EA6A81">
            <w:pPr>
              <w:jc w:val="both"/>
              <w:rPr>
                <w:sz w:val="16"/>
                <w:szCs w:val="16"/>
              </w:rPr>
            </w:pPr>
            <w:r>
              <w:rPr>
                <w:sz w:val="16"/>
                <w:szCs w:val="16"/>
              </w:rPr>
              <w:t>TS=(</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w:t>
            </w:r>
          </w:p>
        </w:tc>
      </w:tr>
      <w:tr w:rsidR="00FB0EBF" w:rsidRPr="00226C7A" w14:paraId="2BBBD80B" w14:textId="77777777" w:rsidTr="00FB0EBF">
        <w:trPr>
          <w:trHeight w:val="262"/>
          <w:jc w:val="center"/>
        </w:trPr>
        <w:tc>
          <w:tcPr>
            <w:tcW w:w="440" w:type="dxa"/>
            <w:shd w:val="clear" w:color="000000" w:fill="auto"/>
            <w:noWrap/>
            <w:tcMar>
              <w:top w:w="108" w:type="dxa"/>
              <w:bottom w:w="108" w:type="dxa"/>
            </w:tcMar>
            <w:vAlign w:val="center"/>
          </w:tcPr>
          <w:p w14:paraId="2E564759" w14:textId="77777777" w:rsidR="00FB0EBF" w:rsidRPr="00CD771A" w:rsidRDefault="00FB0EBF" w:rsidP="00EA6A81">
            <w:pPr>
              <w:rPr>
                <w:sz w:val="16"/>
                <w:szCs w:val="16"/>
              </w:rPr>
            </w:pPr>
            <w:r>
              <w:rPr>
                <w:sz w:val="16"/>
                <w:szCs w:val="16"/>
              </w:rPr>
              <w:t>#3</w:t>
            </w:r>
          </w:p>
        </w:tc>
        <w:tc>
          <w:tcPr>
            <w:tcW w:w="9986" w:type="dxa"/>
            <w:shd w:val="clear" w:color="000000" w:fill="auto"/>
            <w:tcMar>
              <w:top w:w="108" w:type="dxa"/>
              <w:bottom w:w="108" w:type="dxa"/>
            </w:tcMar>
            <w:vAlign w:val="center"/>
          </w:tcPr>
          <w:p w14:paraId="62E2A409" w14:textId="77777777" w:rsidR="00FB0EBF" w:rsidRPr="00CD771A" w:rsidRDefault="00FB0EBF" w:rsidP="00EA6A81">
            <w:pPr>
              <w:jc w:val="both"/>
              <w:rPr>
                <w:sz w:val="16"/>
                <w:szCs w:val="16"/>
              </w:rPr>
            </w:pPr>
            <w:r>
              <w:rPr>
                <w:sz w:val="16"/>
                <w:szCs w:val="16"/>
              </w:rPr>
              <w:t>TS=(</w:t>
            </w:r>
            <w:r w:rsidRPr="00A32245">
              <w:rPr>
                <w:sz w:val="16"/>
                <w:szCs w:val="16"/>
              </w:rPr>
              <w:t>desensitisation* OR desensitization* OR hypo-sensitisation* OR hyposensitisation* OR hypo-sensitization* OR hyposensitization* OR immunotherap* OR "oral induction" OR oral tolerance OR OIT OR up dosing</w:t>
            </w:r>
            <w:r>
              <w:rPr>
                <w:sz w:val="16"/>
                <w:szCs w:val="16"/>
              </w:rPr>
              <w:t>)</w:t>
            </w:r>
          </w:p>
        </w:tc>
      </w:tr>
      <w:tr w:rsidR="00FB0EBF" w:rsidRPr="00226C7A" w14:paraId="4D3C41F3" w14:textId="77777777" w:rsidTr="00FB0EBF">
        <w:trPr>
          <w:trHeight w:val="262"/>
          <w:jc w:val="center"/>
        </w:trPr>
        <w:tc>
          <w:tcPr>
            <w:tcW w:w="440" w:type="dxa"/>
            <w:shd w:val="clear" w:color="000000" w:fill="auto"/>
            <w:noWrap/>
            <w:tcMar>
              <w:top w:w="108" w:type="dxa"/>
              <w:bottom w:w="108" w:type="dxa"/>
            </w:tcMar>
            <w:vAlign w:val="center"/>
          </w:tcPr>
          <w:p w14:paraId="605BF19D" w14:textId="77777777" w:rsidR="00FB0EBF" w:rsidRPr="00CD771A" w:rsidRDefault="00FB0EBF" w:rsidP="00EA6A81">
            <w:pPr>
              <w:rPr>
                <w:sz w:val="16"/>
                <w:szCs w:val="16"/>
              </w:rPr>
            </w:pPr>
            <w:r>
              <w:rPr>
                <w:sz w:val="16"/>
                <w:szCs w:val="16"/>
              </w:rPr>
              <w:t>#4</w:t>
            </w:r>
          </w:p>
        </w:tc>
        <w:tc>
          <w:tcPr>
            <w:tcW w:w="9986" w:type="dxa"/>
            <w:shd w:val="clear" w:color="000000" w:fill="auto"/>
            <w:tcMar>
              <w:top w:w="108" w:type="dxa"/>
              <w:bottom w:w="108" w:type="dxa"/>
            </w:tcMar>
            <w:vAlign w:val="center"/>
          </w:tcPr>
          <w:p w14:paraId="39D8CCF9" w14:textId="22F5D1CB" w:rsidR="00FB0EBF" w:rsidRPr="00827FD2" w:rsidRDefault="00FB0EBF" w:rsidP="00EA6A81">
            <w:pPr>
              <w:jc w:val="both"/>
              <w:rPr>
                <w:sz w:val="16"/>
                <w:szCs w:val="16"/>
              </w:rPr>
            </w:pPr>
            <w:r>
              <w:rPr>
                <w:sz w:val="16"/>
                <w:szCs w:val="16"/>
              </w:rPr>
              <w:t>(#1 AND #2 AND #3)</w:t>
            </w:r>
            <w:r w:rsidRPr="00827FD2">
              <w:rPr>
                <w:sz w:val="16"/>
                <w:szCs w:val="16"/>
              </w:rPr>
              <w:t xml:space="preserve"> AND LANGUAGE: (English OR French OR German OR Italian OR Spanish)</w:t>
            </w:r>
            <w:r>
              <w:rPr>
                <w:sz w:val="16"/>
                <w:szCs w:val="16"/>
              </w:rPr>
              <w:t xml:space="preserve">  </w:t>
            </w:r>
            <w:r w:rsidRPr="00FB0EBF">
              <w:rPr>
                <w:sz w:val="16"/>
                <w:szCs w:val="16"/>
              </w:rPr>
              <w:t>Timespan=1998-2019 4121 results</w:t>
            </w:r>
          </w:p>
        </w:tc>
      </w:tr>
      <w:bookmarkEnd w:id="12"/>
      <w:bookmarkEnd w:id="13"/>
    </w:tbl>
    <w:p w14:paraId="740675D7" w14:textId="77777777" w:rsidR="00FB0EBF" w:rsidRPr="00DA4442" w:rsidRDefault="00FB0EBF" w:rsidP="00EA6A81">
      <w:pPr>
        <w:tabs>
          <w:tab w:val="left" w:pos="-720"/>
          <w:tab w:val="left" w:pos="0"/>
          <w:tab w:val="left" w:pos="720"/>
          <w:tab w:val="left" w:pos="1440"/>
          <w:tab w:val="left" w:pos="2160"/>
          <w:tab w:val="left" w:pos="2880"/>
          <w:tab w:val="left" w:pos="3600"/>
          <w:tab w:val="left" w:pos="4320"/>
        </w:tabs>
        <w:autoSpaceDE w:val="0"/>
        <w:autoSpaceDN w:val="0"/>
        <w:adjustRightInd w:val="0"/>
        <w:rPr>
          <w:rFonts w:ascii="Helv" w:hAnsi="Helv" w:cs="Helv"/>
          <w:szCs w:val="20"/>
          <w:lang w:eastAsia="fr-CA"/>
        </w:rPr>
      </w:pPr>
    </w:p>
    <w:p w14:paraId="6CCDDCE3" w14:textId="0F3A8042" w:rsidR="00EA6A81" w:rsidRDefault="00FB0EBF" w:rsidP="00EA6A81">
      <w:pPr>
        <w:tabs>
          <w:tab w:val="left" w:pos="-720"/>
          <w:tab w:val="left" w:pos="0"/>
          <w:tab w:val="left" w:pos="720"/>
          <w:tab w:val="left" w:pos="1440"/>
          <w:tab w:val="left" w:pos="2160"/>
          <w:tab w:val="left" w:pos="2880"/>
          <w:tab w:val="left" w:pos="3600"/>
          <w:tab w:val="left" w:pos="4320"/>
        </w:tabs>
        <w:autoSpaceDE w:val="0"/>
        <w:autoSpaceDN w:val="0"/>
        <w:adjustRightInd w:val="0"/>
        <w:rPr>
          <w:rFonts w:ascii="Helv" w:hAnsi="Helv" w:cs="Helv"/>
          <w:szCs w:val="20"/>
          <w:lang w:eastAsia="fr-CA"/>
        </w:rPr>
      </w:pPr>
      <w:r w:rsidRPr="00FB0EBF">
        <w:rPr>
          <w:rFonts w:ascii="Helv" w:hAnsi="Helv" w:cs="Helv"/>
          <w:szCs w:val="20"/>
          <w:lang w:eastAsia="fr-CA"/>
        </w:rPr>
        <w:t xml:space="preserve">After the removal of duplicates, there were a total of </w:t>
      </w:r>
      <w:r w:rsidR="00EA6A81" w:rsidRPr="00FB0EBF">
        <w:rPr>
          <w:rFonts w:ascii="Helv" w:hAnsi="Helv" w:cs="Helv"/>
          <w:szCs w:val="20"/>
          <w:lang w:eastAsia="fr-CA"/>
        </w:rPr>
        <w:t xml:space="preserve">5556 </w:t>
      </w:r>
      <w:r w:rsidRPr="00FB0EBF">
        <w:rPr>
          <w:rFonts w:ascii="Helv" w:hAnsi="Helv" w:cs="Helv"/>
          <w:szCs w:val="20"/>
          <w:lang w:eastAsia="fr-CA"/>
        </w:rPr>
        <w:t>records retrieved on</w:t>
      </w:r>
      <w:r w:rsidR="00EA6A81" w:rsidRPr="00FB0EBF">
        <w:rPr>
          <w:rFonts w:ascii="Helv" w:hAnsi="Helv" w:cs="Helv"/>
          <w:szCs w:val="20"/>
          <w:lang w:eastAsia="fr-CA"/>
        </w:rPr>
        <w:t xml:space="preserve"> </w:t>
      </w:r>
      <w:r>
        <w:rPr>
          <w:rFonts w:ascii="Helv" w:hAnsi="Helv" w:cs="Helv"/>
          <w:szCs w:val="20"/>
          <w:lang w:eastAsia="fr-CA"/>
        </w:rPr>
        <w:t>A</w:t>
      </w:r>
      <w:r w:rsidR="00EA6A81" w:rsidRPr="00FB0EBF">
        <w:rPr>
          <w:rFonts w:ascii="Helv" w:hAnsi="Helv" w:cs="Helv"/>
          <w:szCs w:val="20"/>
          <w:lang w:eastAsia="fr-CA"/>
        </w:rPr>
        <w:t>vril</w:t>
      </w:r>
      <w:r>
        <w:rPr>
          <w:rFonts w:ascii="Helv" w:hAnsi="Helv" w:cs="Helv"/>
          <w:szCs w:val="20"/>
          <w:lang w:eastAsia="fr-CA"/>
        </w:rPr>
        <w:t xml:space="preserve"> 18</w:t>
      </w:r>
      <w:r w:rsidRPr="00FB0EBF">
        <w:rPr>
          <w:rFonts w:ascii="Helv" w:hAnsi="Helv" w:cs="Helv"/>
          <w:szCs w:val="20"/>
          <w:vertAlign w:val="superscript"/>
          <w:lang w:eastAsia="fr-CA"/>
        </w:rPr>
        <w:t>th</w:t>
      </w:r>
      <w:r>
        <w:rPr>
          <w:rFonts w:ascii="Helv" w:hAnsi="Helv" w:cs="Helv"/>
          <w:szCs w:val="20"/>
          <w:lang w:eastAsia="fr-CA"/>
        </w:rPr>
        <w:t xml:space="preserve"> </w:t>
      </w:r>
      <w:r w:rsidR="00EA6A81" w:rsidRPr="00FB0EBF">
        <w:rPr>
          <w:rFonts w:ascii="Helv" w:hAnsi="Helv" w:cs="Helv"/>
          <w:szCs w:val="20"/>
          <w:lang w:eastAsia="fr-CA"/>
        </w:rPr>
        <w:t xml:space="preserve">2019. </w:t>
      </w:r>
    </w:p>
    <w:p w14:paraId="658037F9" w14:textId="77777777" w:rsidR="00FB0EBF" w:rsidRDefault="00FB0EBF" w:rsidP="00EA6A81">
      <w:pPr>
        <w:tabs>
          <w:tab w:val="left" w:pos="-720"/>
          <w:tab w:val="left" w:pos="0"/>
          <w:tab w:val="left" w:pos="720"/>
          <w:tab w:val="left" w:pos="1440"/>
          <w:tab w:val="left" w:pos="2160"/>
          <w:tab w:val="left" w:pos="2880"/>
          <w:tab w:val="left" w:pos="3600"/>
          <w:tab w:val="left" w:pos="4320"/>
        </w:tabs>
        <w:autoSpaceDE w:val="0"/>
        <w:autoSpaceDN w:val="0"/>
        <w:adjustRightInd w:val="0"/>
        <w:rPr>
          <w:rFonts w:ascii="Helv" w:hAnsi="Helv" w:cs="Helv"/>
          <w:szCs w:val="20"/>
          <w:lang w:eastAsia="fr-CA"/>
        </w:rPr>
      </w:pPr>
    </w:p>
    <w:p w14:paraId="02F03230" w14:textId="4302FABA" w:rsidR="00FB0EBF" w:rsidRDefault="00FB0EBF" w:rsidP="00FB0EBF">
      <w:pPr>
        <w:pStyle w:val="Titre3"/>
        <w:rPr>
          <w:lang w:eastAsia="fr-CA"/>
        </w:rPr>
      </w:pPr>
      <w:bookmarkStart w:id="16" w:name="_Toc27666831"/>
      <w:r>
        <w:rPr>
          <w:lang w:eastAsia="fr-CA"/>
        </w:rPr>
        <w:t>Second search: Epidemiology, burden of illness, impact on quality of life</w:t>
      </w:r>
      <w:bookmarkEnd w:id="16"/>
    </w:p>
    <w:p w14:paraId="78FE0EC9" w14:textId="77777777" w:rsidR="00FB0EBF" w:rsidRPr="00FB0EBF" w:rsidRDefault="00FB0EBF" w:rsidP="00FB0EBF">
      <w:pPr>
        <w:rPr>
          <w:lang w:eastAsia="fr-CA"/>
        </w:rPr>
      </w:pPr>
    </w:p>
    <w:p w14:paraId="06EB4FF8" w14:textId="6C9796AC" w:rsidR="00FB0EBF" w:rsidRPr="00FB0EBF" w:rsidRDefault="00FB0EBF" w:rsidP="00FB0EBF">
      <w:pPr>
        <w:pStyle w:val="TableParagraph"/>
      </w:pPr>
      <w:r w:rsidRPr="00FA7878">
        <w:t xml:space="preserve">PubMed </w:t>
      </w:r>
      <w:r>
        <w:t>30 M</w:t>
      </w:r>
      <w:r w:rsidRPr="00FA7878">
        <w:t>ai 2019</w:t>
      </w:r>
    </w:p>
    <w:tbl>
      <w:tblPr>
        <w:tblW w:w="105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18"/>
        <w:gridCol w:w="10020"/>
      </w:tblGrid>
      <w:tr w:rsidR="00FB0EBF" w:rsidRPr="00A32245" w14:paraId="37C0818A"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520C1333" w14:textId="77777777" w:rsidR="00FB0EBF" w:rsidRPr="00A32245" w:rsidRDefault="00FB0EBF" w:rsidP="00DD6410">
            <w:pPr>
              <w:rPr>
                <w:sz w:val="16"/>
                <w:szCs w:val="16"/>
              </w:rPr>
            </w:pPr>
            <w:r w:rsidRPr="00A32245">
              <w:rPr>
                <w:sz w:val="16"/>
                <w:szCs w:val="16"/>
              </w:rPr>
              <w:t>#1</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7E91BB04" w14:textId="77777777" w:rsidR="00FB0EBF" w:rsidRPr="00A32245" w:rsidRDefault="00FB0EBF" w:rsidP="00DD6410">
            <w:pPr>
              <w:jc w:val="both"/>
              <w:rPr>
                <w:sz w:val="16"/>
                <w:szCs w:val="16"/>
              </w:rPr>
            </w:pPr>
            <w:r w:rsidRPr="00A32245">
              <w:rPr>
                <w:sz w:val="16"/>
                <w:szCs w:val="16"/>
              </w:rPr>
              <w:t>Food Hypersensitivity[MH]</w:t>
            </w:r>
          </w:p>
        </w:tc>
      </w:tr>
      <w:tr w:rsidR="00FB0EBF" w:rsidRPr="0097488E" w14:paraId="4ECF8BCD" w14:textId="77777777" w:rsidTr="00FB0EBF">
        <w:trPr>
          <w:trHeight w:val="346"/>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F3652FD" w14:textId="77777777" w:rsidR="00FB0EBF" w:rsidRPr="00A32245" w:rsidRDefault="00FB0EBF" w:rsidP="00DD6410">
            <w:pPr>
              <w:rPr>
                <w:sz w:val="16"/>
                <w:szCs w:val="16"/>
              </w:rPr>
            </w:pPr>
            <w:r w:rsidRPr="00A32245">
              <w:rPr>
                <w:sz w:val="16"/>
                <w:szCs w:val="16"/>
              </w:rPr>
              <w:t>#2</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20D9639F" w14:textId="77777777" w:rsidR="00FB0EBF" w:rsidRPr="00DA4442" w:rsidRDefault="00FB0EBF" w:rsidP="00DD6410">
            <w:pPr>
              <w:jc w:val="both"/>
              <w:rPr>
                <w:sz w:val="16"/>
                <w:szCs w:val="16"/>
              </w:rPr>
            </w:pPr>
            <w:r w:rsidRPr="00DA4442">
              <w:rPr>
                <w:sz w:val="16"/>
                <w:szCs w:val="16"/>
              </w:rPr>
              <w:t>Hypersensitivity[MH] OR allerg*[TIAB] OR hypersensitiv*[TIAB] OR hyper-sensitiv*[TIAB] OR hyperresponsiv*[TIAB] OR hyper-responsiv*[TIAB] OR allerg*[OT] OR hypersensitiv*[OT] OR hyper-sensitiv*[OT] OR hyperresponsiv*[OT] OR hyper-responsiv*[OT]</w:t>
            </w:r>
          </w:p>
        </w:tc>
      </w:tr>
      <w:tr w:rsidR="00FB0EBF" w:rsidRPr="0097488E" w14:paraId="2EEBED8B" w14:textId="77777777" w:rsidTr="00FB0EBF">
        <w:trPr>
          <w:trHeight w:val="1875"/>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B33046D" w14:textId="77777777" w:rsidR="00FB0EBF" w:rsidRPr="00A32245" w:rsidRDefault="00FB0EBF" w:rsidP="00DD6410">
            <w:pPr>
              <w:rPr>
                <w:sz w:val="16"/>
                <w:szCs w:val="16"/>
              </w:rPr>
            </w:pPr>
            <w:r w:rsidRPr="00A32245">
              <w:rPr>
                <w:sz w:val="16"/>
                <w:szCs w:val="16"/>
              </w:rPr>
              <w:t>#3</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415D2F49" w14:textId="2E7CC415" w:rsidR="00FB0EBF" w:rsidRPr="00DA4442" w:rsidRDefault="00FB0EBF" w:rsidP="00DD6410">
            <w:pPr>
              <w:jc w:val="both"/>
              <w:rPr>
                <w:sz w:val="16"/>
                <w:szCs w:val="16"/>
              </w:rPr>
            </w:pPr>
            <w:r w:rsidRPr="00DA4442">
              <w:rPr>
                <w:sz w:val="16"/>
                <w:szCs w:val="16"/>
              </w:rPr>
              <w:t xml:space="preserve">Food[Mesh] OR additive[TIAB] OR additives[TIAB] OR almond*[TIAB] OR apple[TIAB] OR apples[TIAB] OR apricot*[TIAB] OR arachis hypogaea[TIAB] OR avocado*[TIAB] OR banana*[TIAB] OR barley[TIAB] OR beef[TIAB] OR berries[TIAB] OR berry[TIAB] OR blackberr*[TIAB] OR blueberr*[TIAB] OR buckwheat*[TIAB] OR cacao[TIAB] OR calamari[TIAB] OR carrot*[TIAB] OR cashew*[TIAB] OR celery[TIAB] OR cherries[TIAB] OR cherry[TIAB] OR chestnut*[TIAB] OR chicory[TIAB] OR chocolat*[TIAB] OR cilandro[TIAB] OR clam[TIAB] OR clams[TIAB] OR cockle*[TIAB] OR coconut[TIAB] OR coconuts[TIAB] OR conch[TIAB] OR conchs[TIAB] OR coriander[TIAB] OR corn[TIAB] OR crab[TIAB] OR crabs[TIAB] OR cranberr*[TIAB] OR crawfish*[TIAB] OR crayfish*[TIAB] OR crustacea*[TIAB] OR cucumber*[TIAB] OR dairy[TIAB] OR dairies[TIAB] OR edamame*[TIAB] OR egg[TIAB] OR eggplant*[TIAB] OR eggs[TIAB] OR fig[TIAB] OR figs[TIAB] OR fish[TIAB] OR fishes[TIAB] OR flaxseed*[TIAB] OR food[TIAB] OR foods[TIAB] OR fruit[TIAB] OR fruits[TIAB] OR grape[TIAB] OR grapes[TIAB] OR hazelnut*[TIAB] OR kiwi[TIAB] OR kiwis[TIAB] OR lactose[TIAB] OR legume*[TIAB] OR lobster[TIAB] OR lobsters[TIAB] OR mango*[TIAB] OR meat[TIAB] OR melon[TIAB] OR melons[TIAB] OR milk[TIAB] OR mollusc*[TIAB] OR multifood[TIAB] </w:t>
            </w:r>
            <w:r w:rsidRPr="00DA4442">
              <w:rPr>
                <w:sz w:val="16"/>
                <w:szCs w:val="16"/>
              </w:rPr>
              <w:lastRenderedPageBreak/>
              <w:t>OR mushroom*[TIAB] OR mussel[TIAB] OR mussels[TIAB] OR mustard[TIAB] OR nut[TIAB] OR nuts[TIAB] OR oat[TIAB] OR oats[TIAB] OR octopus[TIAB] OR "oral allergy syndrome"[TIAB] OR orange*[TIAB] OR oyster[TIAB] OR oysters[TIAB] OR parsley[TIAB] OR pea[TIAB] OR peach*[TIAB] OR peanut*[TIAB] OR pear[TIAB] OR pears[TIAB] OR peas[TIAB] OR pecan*[TIAB] OR periwinkle*[TIAB] OR pineapple*[TIAB] OR pistachio*[TIAB] OR plum[TIAB] OR plums[TIAB] OR pork[TIAB] OR potato*[TIAB] OR prawn[TIAB] OR prawns[TIAB] OR raspberr*[TIAB] OR rice[TIAB] OR rye[TIAB] OR salmon[TIAB] OR scallop[TIAB] OR scallops[TIAB] OR seafood*[TIAB] OR sesame[TIAB] OR shellfish*[TIAB] OR shrimp[TIAB] OR shrimps[TIAB] OR snail[TIAB] OR snails[TIAB] OR soja[TIAB] OR sojabean*[TIAB] OR soy[TIAB] OR soya[TIAB] OR soyabean*[TIAB] OR soybean*[TIAB] OR squid[TIAB] OR strawberr*[TIAB] OR sunflower seed*[TIAB] OR tomato*[TIAB] OR vegetable*[TIAB] OR walnut*[TIAB] OR wheat[TIAB] OR wheats[TIAB] OR whelk[TIAB] OR whelks[TIAB] OR zucchini*[TIAB] OR additive[OT] OR additives[OT] OR almond*[OT] OR apple[OT] OR apples[OT] OR apricot*[OT] OR arachis hypogaea[OT] OR avocado*[OT] OR banana*[OT] OR barley[OT] OR beef[OT] OR berries[OT] OR berry[OT] OR blackberr*[OT] OR blueberr*[OT] OR buckwheat*[OT] OR cacao[OT] OR calamari[OT] OR carrot*[OT] OR cashew*[OT] OR celery[OT] OR cherries[OT] OR cherry[OT] OR chestnut*[OT] OR chicory[OT] OR chocolat*[OT] OR cilandro[OT] OR clam[OT] OR clams[OT] OR cockle*[OT] OR coconut[OT] OR coconuts[OT] OR conch[OT] OR conchs[OT] OR coriander[OT] OR corn[OT] OR crab[OT] OR crabs[OT] OR cranberr*[OT] OR crawfish*[OT] OR crayfish*[OT] OR crustacea*[OT] OR cucumber*[OT] OR dairy[OT] OR dairies[OT] OR edamame*[OT] OR egg[OT] OR eggplant*[OT] OR eggs[OT] OR fig[OT] OR figs[OT] OR fish[OT] OR fishes[OT] OR flaxseed*[OT] OR food[OT] OR foods[OT] OR fruit[OT] OR fruits[OT] OR grape[OT] OR grapes[OT] OR hazelnut*[OT] OR kiwi[OT] OR kiwis[OT] OR lactose[OT] OR legume*[OT] OR lobster[OT] OR lobsters[OT] OR mango*[OT] OR meat[OT] OR melon[OT] OR melons[OT] OR milk[OT] OR mollusc*[OT] OR multifood[OT] OR mushroom*[OT] OR mussel[OT] OR mussels[OT] OR mustard[OT] OR nut[OT] OR nuts[OT] OR oat[OT] OR oats[OT] OR octopus[OT] OR "oral allergy syndrome"[OT] OR orange*[OT] OR oyster[OT] OR oysters[OT] OR parsley[OT] OR pea[OT] OR peach*[OT] OR peanut*[OT] OR pear[OT] OR pears[OT] OR peas[OT] OR pecan*[OT] OR periwinkle*[OT] OR pineapple*[OT] OR pistachio*[OT] OR plum[OT] OR plums[OT] OR pork[OT] OR potato*[OT] OR prawn[OT] OR prawns[OT] OR raspberr*[OT] OR rice[OT] OR rye[OT] OR salmon[OT] OR scallop[OT] OR scallops[OT] OR seafood*[OT] OR sesame[OT] OR shellfish*[OT] OR shrimp[OT] OR shrimps[OT] OR snail[OT] OR snails[OT] OR soja[OT] OR sojabean*[OT] OR soy[OT] OR soya[OT] OR soyabean*[OT] OR soybean*[OT] OR squid[OT] OR strawberr*[OT] OR sunflower seed*[OT] OR tomato*[OT] OR vegetable*[OT] OR walnut*[OT] OR wheat[OT] OR wheats[OT] OR whelk[OT] OR whelks[OT] OR zucchini*[OT]</w:t>
            </w:r>
          </w:p>
        </w:tc>
      </w:tr>
      <w:tr w:rsidR="00FB0EBF" w:rsidRPr="0097488E" w14:paraId="6629C282" w14:textId="77777777" w:rsidTr="00FB0EBF">
        <w:trPr>
          <w:trHeight w:val="1015"/>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C04C829" w14:textId="77777777" w:rsidR="00FB0EBF" w:rsidRPr="00A32245" w:rsidRDefault="00FB0EBF" w:rsidP="00DD6410">
            <w:pPr>
              <w:rPr>
                <w:sz w:val="16"/>
                <w:szCs w:val="16"/>
              </w:rPr>
            </w:pPr>
            <w:r w:rsidRPr="00A32245">
              <w:rPr>
                <w:sz w:val="16"/>
                <w:szCs w:val="16"/>
              </w:rPr>
              <w:lastRenderedPageBreak/>
              <w:t>#4</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0F01A33" w14:textId="77777777" w:rsidR="00FB0EBF" w:rsidRPr="00DA4442" w:rsidRDefault="00FB0EBF" w:rsidP="00DD6410">
            <w:pPr>
              <w:jc w:val="both"/>
              <w:rPr>
                <w:sz w:val="16"/>
                <w:szCs w:val="16"/>
              </w:rPr>
            </w:pPr>
            <w:r w:rsidRPr="00DA4442">
              <w:rPr>
                <w:sz w:val="16"/>
                <w:szCs w:val="16"/>
              </w:rPr>
              <w:t>Psychology[Mh:noexp] OR Psychology[sh] OR Stress, Psychological[Mh] OR Adaptation, Psychological[Mh:noexp] OR Quality of Life[Mh] OR Family Health[Mh] OR Social*[TIAB] OR Psychosocial*[TIAB] OR Psycholog*[TIAB] OR Quality of Life[TIAB] OR Life quality[TIAB] OR QoL[TIAB] OR HRQoL[TIAB] OR burden*[TIAB] OR Social*[OT] OR Psychosocial*[OT] OR Psycholog*[OT] OR Quality of Life[OT] OR Life quality[OT] OR QoL[OT] OR HRQoL[OT] OR burden*[OT]</w:t>
            </w:r>
          </w:p>
        </w:tc>
      </w:tr>
      <w:tr w:rsidR="00FB0EBF" w:rsidRPr="0097488E" w14:paraId="1A875F7D"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B17E6F7" w14:textId="77777777" w:rsidR="00FB0EBF" w:rsidRPr="00A32245" w:rsidRDefault="00FB0EBF" w:rsidP="00DD6410">
            <w:pPr>
              <w:rPr>
                <w:sz w:val="16"/>
                <w:szCs w:val="16"/>
              </w:rPr>
            </w:pPr>
            <w:r w:rsidRPr="00A32245">
              <w:rPr>
                <w:sz w:val="16"/>
                <w:szCs w:val="16"/>
              </w:rPr>
              <w:t>#5</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3BD2A16B" w14:textId="77777777" w:rsidR="00FB0EBF" w:rsidRPr="00DA4442" w:rsidRDefault="00FB0EBF" w:rsidP="00DD6410">
            <w:pPr>
              <w:jc w:val="both"/>
              <w:rPr>
                <w:sz w:val="16"/>
                <w:szCs w:val="16"/>
              </w:rPr>
            </w:pPr>
            <w:r w:rsidRPr="00DA4442">
              <w:rPr>
                <w:sz w:val="16"/>
                <w:szCs w:val="16"/>
              </w:rPr>
              <w:t>Epidemiology[mh] OR Epidemiology[sh:noexp] OR Incidence[Mh] OR Prevalence[Mh] OR "Costs and Cost Analysis"[Mh]  OR economics[sh] OR Epidemiolog*[TIAB] OR prevalence*[TIAB] OR Frequenc*[TIAB] OR occurrence*[TIAB] OR incidence*[TIAB] OR cost*[tiab] OR expens*[tiab] OR expenditure*[tiab] OR economic*[tiab] OR financ*[tiab] OR budget*[tiab] OR spending*[tiab] OR Epidemiolog*[OT] OR prevalence*[OT] OR Frequenc*[OT] OR occurrence*[OT] OR incidence*[OT] OR cost*[OT] OR expens*[OT] OR expenditure*[OT] OR economic*[OT] OR financ*[OT] OR budget*[OT] OR spending*[OT]</w:t>
            </w:r>
          </w:p>
        </w:tc>
      </w:tr>
      <w:tr w:rsidR="00FB0EBF" w:rsidRPr="0097488E" w14:paraId="0E39262E"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5666FB2D" w14:textId="77777777" w:rsidR="00FB0EBF" w:rsidRPr="00A32245" w:rsidRDefault="00FB0EBF" w:rsidP="00DD6410">
            <w:pPr>
              <w:rPr>
                <w:sz w:val="16"/>
                <w:szCs w:val="16"/>
              </w:rPr>
            </w:pPr>
            <w:r w:rsidRPr="00A32245">
              <w:rPr>
                <w:sz w:val="16"/>
                <w:szCs w:val="16"/>
              </w:rPr>
              <w:t>#6</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7EB5598B" w14:textId="77777777" w:rsidR="00FB0EBF" w:rsidRPr="00DA4442" w:rsidRDefault="00FB0EBF" w:rsidP="00DD6410">
            <w:pPr>
              <w:rPr>
                <w:color w:val="FF0000"/>
                <w:sz w:val="16"/>
                <w:szCs w:val="16"/>
              </w:rPr>
            </w:pPr>
            <w:r w:rsidRPr="00DA4442">
              <w:rPr>
                <w:sz w:val="16"/>
                <w:szCs w:val="16"/>
              </w:rPr>
              <w:t>Canada[Mesh] OR Canad*[TIAB] OR Alberta*[TIAB] OR Calgary[TIAB] OR Edmonton[TIAB] OR British Columbi*[TIAB] OR Vancouver[TIAB] OR Manitoba*[TIAB] OR New Brunswick[TIAB] OR Newfoundland[TIAB] OR Labrador[TIAB] OR Northwest Territor*[TIAB] OR Nova Scotia*[TIAB] OR Nunavut[TIAB] OR Ontari*[TIAB] OR Toronto[TIAB] OR Ottawa[TIAB] OR Prince Edward Island[TIAB] OR Quebec*[TIAB] OR Montreal[TIAB] OR Saskatchewan[TIAB] OR Yukon[TIAB] OR Canad*[OT] OR Alberta*[OT] OR Calgary[OT] OR Edmonton[OT] OR British Columbi*[OT] OR Vancouver[OT] OR Manitoba*[OT] OR New Brunswick[OT] OR Newfoundland[OT] OR Labrador[OT] OR Northwest Territor*[OT] OR Nova Scotia*[OT] OR Nunavut[OT] OR Ontari*[OT] OR Toronto[OT] OR Ottawa[OT] OR Prince Edward Island[OT] OR Quebec*[OT] OR Montreal[OT] OR Saskatchewan[OT] OR Yukon[OT]</w:t>
            </w:r>
          </w:p>
        </w:tc>
      </w:tr>
      <w:tr w:rsidR="00FB0EBF" w:rsidRPr="0097488E" w14:paraId="5D1ED47E"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417A6FC7" w14:textId="77777777" w:rsidR="00FB0EBF" w:rsidRPr="00A32245" w:rsidRDefault="00FB0EBF" w:rsidP="00DD6410">
            <w:pPr>
              <w:rPr>
                <w:sz w:val="16"/>
                <w:szCs w:val="16"/>
              </w:rPr>
            </w:pPr>
            <w:r w:rsidRPr="00A32245">
              <w:rPr>
                <w:sz w:val="16"/>
                <w:szCs w:val="16"/>
              </w:rPr>
              <w:t>#</w:t>
            </w:r>
            <w:r>
              <w:rPr>
                <w:sz w:val="16"/>
                <w:szCs w:val="16"/>
              </w:rPr>
              <w:t>7</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D652A90" w14:textId="77777777" w:rsidR="00FB0EBF" w:rsidRPr="00DA4442" w:rsidRDefault="00FB0EBF" w:rsidP="00DD6410">
            <w:pPr>
              <w:rPr>
                <w:color w:val="FF0000"/>
                <w:sz w:val="16"/>
                <w:szCs w:val="16"/>
              </w:rPr>
            </w:pPr>
            <w:r w:rsidRPr="00DA4442">
              <w:rPr>
                <w:sz w:val="16"/>
                <w:szCs w:val="16"/>
              </w:rPr>
              <w:t>Systematic review[Pt] OR Systematic Reviews as Topic[Mh] OR Meta-Analysis[Pt] OR Meta-Analysis as Topic[mh] OR ((systematic*[tiab] OR Umbrella[tiab]) AND (review*[tiab] OR overview*[tiab] OR synthes*[tiab])) OR meta-analys*[tiab] OR metaanalys*[tiab] OR ((systematic*[OT] OR umbrella[OT]) AND (review*[OT] OR overview*[OT] OR synthes*[OT])) OR meta-analys*[OT] OR metaanalys*[OT]</w:t>
            </w:r>
          </w:p>
        </w:tc>
      </w:tr>
      <w:tr w:rsidR="00FB0EBF" w:rsidRPr="0097488E" w14:paraId="4E59EC81"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2CABB1F" w14:textId="77777777" w:rsidR="00FB0EBF" w:rsidRPr="00A32245" w:rsidRDefault="00FB0EBF" w:rsidP="00DD6410">
            <w:pPr>
              <w:rPr>
                <w:sz w:val="16"/>
                <w:szCs w:val="16"/>
              </w:rPr>
            </w:pPr>
            <w:r>
              <w:rPr>
                <w:sz w:val="16"/>
                <w:szCs w:val="16"/>
              </w:rPr>
              <w:t>#8</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51E16B4" w14:textId="77777777" w:rsidR="00FB0EBF" w:rsidRPr="00DA4442" w:rsidRDefault="00FB0EBF" w:rsidP="00DD6410">
            <w:pPr>
              <w:rPr>
                <w:sz w:val="16"/>
                <w:szCs w:val="16"/>
              </w:rPr>
            </w:pPr>
            <w:r w:rsidRPr="00DA4442">
              <w:rPr>
                <w:sz w:val="16"/>
                <w:szCs w:val="16"/>
              </w:rPr>
              <w:t>English[lang] OR French[lang] OR Italian[lang] OR Spanish[lang] OR German[lang]</w:t>
            </w:r>
          </w:p>
        </w:tc>
      </w:tr>
      <w:tr w:rsidR="00FB0EBF" w:rsidRPr="0097488E" w14:paraId="746BF70C"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AD2E707" w14:textId="77777777" w:rsidR="00FB0EBF" w:rsidRDefault="00FB0EBF" w:rsidP="00DD6410">
            <w:pPr>
              <w:rPr>
                <w:sz w:val="16"/>
                <w:szCs w:val="16"/>
              </w:rPr>
            </w:pPr>
            <w:r>
              <w:rPr>
                <w:sz w:val="16"/>
                <w:szCs w:val="16"/>
              </w:rPr>
              <w:t>#9</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718773A2" w14:textId="77777777" w:rsidR="00FB0EBF" w:rsidRPr="00DA4442" w:rsidRDefault="00FB0EBF" w:rsidP="00DD6410">
            <w:pPr>
              <w:rPr>
                <w:color w:val="000000"/>
                <w:sz w:val="16"/>
                <w:szCs w:val="16"/>
              </w:rPr>
            </w:pPr>
            <w:r w:rsidRPr="00DA4442">
              <w:rPr>
                <w:color w:val="000000"/>
                <w:sz w:val="16"/>
                <w:szCs w:val="16"/>
              </w:rPr>
              <w:t>(#1 OR (#2 AND #3)) AND (#4 OR (#5 AND (#6 OR #7))) AND #8</w:t>
            </w:r>
          </w:p>
        </w:tc>
      </w:tr>
      <w:tr w:rsidR="00FB0EBF" w:rsidRPr="00A32245" w14:paraId="3A5A6D9C" w14:textId="77777777" w:rsidTr="00FB0EBF">
        <w:trPr>
          <w:trHeight w:val="263"/>
          <w:jc w:val="center"/>
        </w:trPr>
        <w:tc>
          <w:tcPr>
            <w:tcW w:w="518"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CF18875" w14:textId="77777777" w:rsidR="00FB0EBF" w:rsidRPr="00A32245" w:rsidRDefault="00FB0EBF" w:rsidP="00DD6410">
            <w:pPr>
              <w:rPr>
                <w:sz w:val="16"/>
                <w:szCs w:val="16"/>
              </w:rPr>
            </w:pPr>
            <w:r>
              <w:rPr>
                <w:sz w:val="16"/>
                <w:szCs w:val="16"/>
              </w:rPr>
              <w:t>#10</w:t>
            </w:r>
          </w:p>
        </w:tc>
        <w:tc>
          <w:tcPr>
            <w:tcW w:w="1002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504D2392" w14:textId="759D4C15" w:rsidR="00FB0EBF" w:rsidRPr="00DA4442" w:rsidRDefault="00FB0EBF" w:rsidP="00DD6410">
            <w:pPr>
              <w:rPr>
                <w:sz w:val="16"/>
                <w:szCs w:val="16"/>
              </w:rPr>
            </w:pPr>
            <w:r w:rsidRPr="00DA4442">
              <w:rPr>
                <w:sz w:val="16"/>
                <w:szCs w:val="16"/>
              </w:rPr>
              <w:t>#9 AND ("</w:t>
            </w:r>
            <w:r w:rsidRPr="00DA4442">
              <w:rPr>
                <w:color w:val="000000"/>
                <w:sz w:val="16"/>
                <w:szCs w:val="16"/>
              </w:rPr>
              <w:t>2014</w:t>
            </w:r>
            <w:r w:rsidRPr="00DA4442">
              <w:rPr>
                <w:sz w:val="16"/>
                <w:szCs w:val="16"/>
              </w:rPr>
              <w:t xml:space="preserve">/01/01"[PDAT] : "2019/05/30"[PDAT]) 1233 </w:t>
            </w:r>
            <w:r w:rsidR="00DA4442" w:rsidRPr="00DA4442">
              <w:rPr>
                <w:sz w:val="16"/>
                <w:szCs w:val="16"/>
              </w:rPr>
              <w:t>results</w:t>
            </w:r>
          </w:p>
        </w:tc>
      </w:tr>
    </w:tbl>
    <w:p w14:paraId="23E72BC7" w14:textId="77777777" w:rsidR="00DA4442" w:rsidRDefault="00DA4442" w:rsidP="00DA4442"/>
    <w:p w14:paraId="441C5210" w14:textId="77777777" w:rsidR="00DA4442" w:rsidRDefault="00DA4442" w:rsidP="00DA4442"/>
    <w:p w14:paraId="37FCCD96" w14:textId="77777777" w:rsidR="00DA4442" w:rsidRDefault="00DA4442" w:rsidP="00DA4442"/>
    <w:p w14:paraId="0D84F68C" w14:textId="77777777" w:rsidR="00DA4442" w:rsidRDefault="00DA4442" w:rsidP="00DA4442"/>
    <w:p w14:paraId="40F31E51" w14:textId="77777777" w:rsidR="00DA4442" w:rsidRDefault="00DA4442" w:rsidP="00DA4442"/>
    <w:p w14:paraId="3A2BBDC8" w14:textId="605E7CD0" w:rsidR="00FB0EBF" w:rsidRPr="00FB0EBF" w:rsidRDefault="00FB0EBF" w:rsidP="00FB0EBF">
      <w:pPr>
        <w:pStyle w:val="TableParagraph"/>
      </w:pPr>
      <w:r w:rsidRPr="00FB0EBF">
        <w:lastRenderedPageBreak/>
        <w:t xml:space="preserve">Medline (OVID) 30 </w:t>
      </w:r>
      <w:r w:rsidR="00DA4442">
        <w:t>M</w:t>
      </w:r>
      <w:r w:rsidR="00DA4442" w:rsidRPr="00FA7878">
        <w:t xml:space="preserve">ai </w:t>
      </w:r>
      <w:r w:rsidRPr="00FB0EBF">
        <w:t>2019</w:t>
      </w:r>
    </w:p>
    <w:tbl>
      <w:tblPr>
        <w:tblW w:w="1037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69"/>
        <w:gridCol w:w="9886"/>
        <w:gridCol w:w="23"/>
      </w:tblGrid>
      <w:tr w:rsidR="00FB0EBF" w:rsidRPr="00EC3948" w14:paraId="37E1B8A4" w14:textId="77777777" w:rsidTr="00DA4442">
        <w:trPr>
          <w:trHeight w:val="27"/>
          <w:jc w:val="center"/>
        </w:trPr>
        <w:tc>
          <w:tcPr>
            <w:tcW w:w="469" w:type="dxa"/>
            <w:shd w:val="clear" w:color="000000" w:fill="auto"/>
            <w:noWrap/>
            <w:tcMar>
              <w:top w:w="108" w:type="dxa"/>
              <w:bottom w:w="108" w:type="dxa"/>
            </w:tcMar>
            <w:vAlign w:val="center"/>
          </w:tcPr>
          <w:p w14:paraId="3B1C7FC4" w14:textId="77777777" w:rsidR="00FB0EBF" w:rsidRPr="00A32245" w:rsidRDefault="00FB0EBF" w:rsidP="00DD6410">
            <w:pPr>
              <w:rPr>
                <w:sz w:val="16"/>
                <w:szCs w:val="16"/>
              </w:rPr>
            </w:pPr>
            <w:r>
              <w:rPr>
                <w:sz w:val="16"/>
                <w:szCs w:val="16"/>
              </w:rPr>
              <w:t>1</w:t>
            </w:r>
          </w:p>
        </w:tc>
        <w:tc>
          <w:tcPr>
            <w:tcW w:w="9909" w:type="dxa"/>
            <w:gridSpan w:val="2"/>
            <w:shd w:val="clear" w:color="000000" w:fill="auto"/>
            <w:tcMar>
              <w:top w:w="108" w:type="dxa"/>
              <w:bottom w:w="108" w:type="dxa"/>
            </w:tcMar>
            <w:vAlign w:val="center"/>
          </w:tcPr>
          <w:p w14:paraId="72CCDA5B" w14:textId="77777777" w:rsidR="00FB0EBF" w:rsidRPr="00A32245" w:rsidRDefault="00FB0EBF" w:rsidP="00DD6410">
            <w:pPr>
              <w:jc w:val="both"/>
              <w:rPr>
                <w:sz w:val="16"/>
                <w:szCs w:val="16"/>
              </w:rPr>
            </w:pPr>
            <w:r>
              <w:rPr>
                <w:sz w:val="16"/>
                <w:szCs w:val="16"/>
              </w:rPr>
              <w:t xml:space="preserve">Exp </w:t>
            </w:r>
            <w:r w:rsidRPr="00A32245">
              <w:rPr>
                <w:sz w:val="16"/>
                <w:szCs w:val="16"/>
              </w:rPr>
              <w:t>Food Hypersensitivity</w:t>
            </w:r>
            <w:r>
              <w:rPr>
                <w:sz w:val="16"/>
                <w:szCs w:val="16"/>
              </w:rPr>
              <w:t>/</w:t>
            </w:r>
          </w:p>
        </w:tc>
      </w:tr>
      <w:tr w:rsidR="00FB0EBF" w:rsidRPr="0097488E" w14:paraId="4DAC50A5" w14:textId="77777777" w:rsidTr="00FB0EBF">
        <w:trPr>
          <w:trHeight w:val="262"/>
          <w:jc w:val="center"/>
        </w:trPr>
        <w:tc>
          <w:tcPr>
            <w:tcW w:w="469" w:type="dxa"/>
            <w:shd w:val="clear" w:color="000000" w:fill="auto"/>
            <w:noWrap/>
            <w:tcMar>
              <w:top w:w="108" w:type="dxa"/>
              <w:bottom w:w="108" w:type="dxa"/>
            </w:tcMar>
            <w:vAlign w:val="center"/>
          </w:tcPr>
          <w:p w14:paraId="69752E7D" w14:textId="77777777" w:rsidR="00FB0EBF" w:rsidRPr="00A32245" w:rsidRDefault="00FB0EBF" w:rsidP="00DD6410">
            <w:pPr>
              <w:rPr>
                <w:sz w:val="16"/>
                <w:szCs w:val="16"/>
              </w:rPr>
            </w:pPr>
            <w:r>
              <w:rPr>
                <w:sz w:val="16"/>
                <w:szCs w:val="16"/>
              </w:rPr>
              <w:t>2</w:t>
            </w:r>
          </w:p>
        </w:tc>
        <w:tc>
          <w:tcPr>
            <w:tcW w:w="9909" w:type="dxa"/>
            <w:gridSpan w:val="2"/>
            <w:shd w:val="clear" w:color="000000" w:fill="auto"/>
            <w:tcMar>
              <w:top w:w="108" w:type="dxa"/>
              <w:bottom w:w="108" w:type="dxa"/>
            </w:tcMar>
            <w:vAlign w:val="center"/>
          </w:tcPr>
          <w:p w14:paraId="48D27A58" w14:textId="77777777" w:rsidR="00FB0EBF" w:rsidRPr="00A32245" w:rsidRDefault="00FB0EBF" w:rsidP="00DD6410">
            <w:pPr>
              <w:jc w:val="both"/>
              <w:rPr>
                <w:sz w:val="16"/>
                <w:szCs w:val="16"/>
              </w:rPr>
            </w:pPr>
            <w:r>
              <w:rPr>
                <w:sz w:val="16"/>
                <w:szCs w:val="16"/>
              </w:rPr>
              <w:t xml:space="preserve">Exp </w:t>
            </w:r>
            <w:r w:rsidRPr="00A32245">
              <w:rPr>
                <w:sz w:val="16"/>
                <w:szCs w:val="16"/>
              </w:rPr>
              <w:t>Hypersensitivity</w:t>
            </w:r>
            <w:r>
              <w:rPr>
                <w:sz w:val="16"/>
                <w:szCs w:val="16"/>
              </w:rPr>
              <w:t>/ OR (</w:t>
            </w:r>
            <w:r w:rsidRPr="00A32245">
              <w:rPr>
                <w:sz w:val="16"/>
                <w:szCs w:val="16"/>
              </w:rPr>
              <w:t>allerg* OR hypersensitiv* OR hyper-sensitiv* OR hyperresponsiv* OR hyper-responsiv*</w:t>
            </w:r>
            <w:r>
              <w:rPr>
                <w:sz w:val="16"/>
                <w:szCs w:val="16"/>
              </w:rPr>
              <w:t>).ti,ab,kw,kf</w:t>
            </w:r>
          </w:p>
        </w:tc>
      </w:tr>
      <w:tr w:rsidR="00FB0EBF" w:rsidRPr="0097488E" w14:paraId="50BE31CA" w14:textId="77777777" w:rsidTr="00FB0EBF">
        <w:trPr>
          <w:trHeight w:val="262"/>
          <w:jc w:val="center"/>
        </w:trPr>
        <w:tc>
          <w:tcPr>
            <w:tcW w:w="469" w:type="dxa"/>
            <w:shd w:val="clear" w:color="000000" w:fill="auto"/>
            <w:noWrap/>
            <w:tcMar>
              <w:top w:w="108" w:type="dxa"/>
              <w:bottom w:w="108" w:type="dxa"/>
            </w:tcMar>
            <w:vAlign w:val="center"/>
          </w:tcPr>
          <w:p w14:paraId="669E9923" w14:textId="77777777" w:rsidR="00FB0EBF" w:rsidRPr="00A32245" w:rsidRDefault="00FB0EBF" w:rsidP="00DD6410">
            <w:pPr>
              <w:rPr>
                <w:sz w:val="16"/>
                <w:szCs w:val="16"/>
              </w:rPr>
            </w:pPr>
            <w:r>
              <w:rPr>
                <w:sz w:val="16"/>
                <w:szCs w:val="16"/>
              </w:rPr>
              <w:t>3</w:t>
            </w:r>
          </w:p>
        </w:tc>
        <w:tc>
          <w:tcPr>
            <w:tcW w:w="9909" w:type="dxa"/>
            <w:gridSpan w:val="2"/>
            <w:shd w:val="clear" w:color="000000" w:fill="auto"/>
            <w:tcMar>
              <w:top w:w="108" w:type="dxa"/>
              <w:bottom w:w="108" w:type="dxa"/>
            </w:tcMar>
            <w:vAlign w:val="center"/>
          </w:tcPr>
          <w:p w14:paraId="7677106E" w14:textId="77777777" w:rsidR="00FB0EBF" w:rsidRPr="00A32245" w:rsidRDefault="00FB0EBF" w:rsidP="00DD6410">
            <w:pPr>
              <w:jc w:val="both"/>
              <w:rPr>
                <w:sz w:val="16"/>
                <w:szCs w:val="16"/>
                <w:highlight w:val="magenta"/>
              </w:rPr>
            </w:pPr>
            <w:r>
              <w:rPr>
                <w:sz w:val="16"/>
                <w:szCs w:val="16"/>
              </w:rPr>
              <w:t xml:space="preserve">Exp </w:t>
            </w:r>
            <w:r w:rsidRPr="00870BEE">
              <w:rPr>
                <w:sz w:val="16"/>
                <w:szCs w:val="16"/>
              </w:rPr>
              <w:t>Food</w:t>
            </w:r>
            <w:r>
              <w:rPr>
                <w:sz w:val="16"/>
                <w:szCs w:val="16"/>
              </w:rPr>
              <w:t>/ OR (</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ti,ab,kw,kf</w:t>
            </w:r>
          </w:p>
        </w:tc>
      </w:tr>
      <w:tr w:rsidR="00FB0EBF" w:rsidRPr="0097488E" w14:paraId="0CB9914E" w14:textId="77777777" w:rsidTr="00FB0EBF">
        <w:trPr>
          <w:gridAfter w:val="1"/>
          <w:wAfter w:w="23" w:type="dxa"/>
          <w:trHeight w:val="562"/>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B88E687" w14:textId="77777777" w:rsidR="00FB0EBF" w:rsidRPr="00A32245" w:rsidRDefault="00FB0EBF" w:rsidP="00DD6410">
            <w:pPr>
              <w:rPr>
                <w:sz w:val="16"/>
                <w:szCs w:val="16"/>
              </w:rPr>
            </w:pPr>
            <w:r w:rsidRPr="00A32245">
              <w:rPr>
                <w:sz w:val="16"/>
                <w:szCs w:val="16"/>
              </w:rPr>
              <w:t>4</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395BAAF0" w14:textId="77777777" w:rsidR="00FB0EBF" w:rsidRPr="007548EB" w:rsidRDefault="00FB0EBF" w:rsidP="00DD6410">
            <w:pPr>
              <w:jc w:val="both"/>
              <w:rPr>
                <w:sz w:val="16"/>
                <w:szCs w:val="16"/>
              </w:rPr>
            </w:pPr>
            <w:r w:rsidRPr="007548EB">
              <w:rPr>
                <w:sz w:val="16"/>
                <w:szCs w:val="16"/>
              </w:rPr>
              <w:t>Psychology</w:t>
            </w:r>
            <w:r>
              <w:rPr>
                <w:sz w:val="16"/>
                <w:szCs w:val="16"/>
              </w:rPr>
              <w:t xml:space="preserve">/ OR Psychology.fs </w:t>
            </w:r>
            <w:r w:rsidRPr="007548EB">
              <w:rPr>
                <w:sz w:val="16"/>
                <w:szCs w:val="16"/>
              </w:rPr>
              <w:t xml:space="preserve"> OR </w:t>
            </w:r>
            <w:r>
              <w:rPr>
                <w:sz w:val="16"/>
                <w:szCs w:val="16"/>
              </w:rPr>
              <w:t xml:space="preserve">exp </w:t>
            </w:r>
            <w:r w:rsidRPr="007548EB">
              <w:rPr>
                <w:sz w:val="16"/>
                <w:szCs w:val="16"/>
              </w:rPr>
              <w:t>Stress, Psychological</w:t>
            </w:r>
            <w:r>
              <w:rPr>
                <w:sz w:val="16"/>
                <w:szCs w:val="16"/>
              </w:rPr>
              <w:t>/</w:t>
            </w:r>
            <w:r w:rsidRPr="007548EB">
              <w:rPr>
                <w:sz w:val="16"/>
                <w:szCs w:val="16"/>
              </w:rPr>
              <w:t xml:space="preserve"> OR Adaptation, Psychological</w:t>
            </w:r>
            <w:r>
              <w:rPr>
                <w:sz w:val="16"/>
                <w:szCs w:val="16"/>
              </w:rPr>
              <w:t>/</w:t>
            </w:r>
            <w:r w:rsidRPr="007548EB">
              <w:rPr>
                <w:sz w:val="16"/>
                <w:szCs w:val="16"/>
              </w:rPr>
              <w:t xml:space="preserve"> OR </w:t>
            </w:r>
            <w:r>
              <w:rPr>
                <w:sz w:val="16"/>
                <w:szCs w:val="16"/>
              </w:rPr>
              <w:t xml:space="preserve">exp </w:t>
            </w:r>
            <w:r w:rsidRPr="007548EB">
              <w:rPr>
                <w:sz w:val="16"/>
                <w:szCs w:val="16"/>
              </w:rPr>
              <w:t>Quality of Life</w:t>
            </w:r>
            <w:r>
              <w:rPr>
                <w:sz w:val="16"/>
                <w:szCs w:val="16"/>
              </w:rPr>
              <w:t>/</w:t>
            </w:r>
            <w:r w:rsidRPr="007548EB">
              <w:rPr>
                <w:sz w:val="16"/>
                <w:szCs w:val="16"/>
              </w:rPr>
              <w:t xml:space="preserve"> OR </w:t>
            </w:r>
            <w:r>
              <w:rPr>
                <w:sz w:val="16"/>
                <w:szCs w:val="16"/>
              </w:rPr>
              <w:t xml:space="preserve">exp </w:t>
            </w:r>
            <w:r w:rsidRPr="007548EB">
              <w:rPr>
                <w:sz w:val="16"/>
                <w:szCs w:val="16"/>
              </w:rPr>
              <w:t>Family Health</w:t>
            </w:r>
            <w:r>
              <w:rPr>
                <w:sz w:val="16"/>
                <w:szCs w:val="16"/>
              </w:rPr>
              <w:t>/</w:t>
            </w:r>
            <w:r w:rsidRPr="007548EB">
              <w:rPr>
                <w:sz w:val="16"/>
                <w:szCs w:val="16"/>
              </w:rPr>
              <w:t xml:space="preserve"> OR </w:t>
            </w:r>
            <w:r>
              <w:rPr>
                <w:sz w:val="16"/>
                <w:szCs w:val="16"/>
              </w:rPr>
              <w:t>(</w:t>
            </w:r>
            <w:r w:rsidRPr="007548EB">
              <w:rPr>
                <w:sz w:val="16"/>
                <w:szCs w:val="16"/>
              </w:rPr>
              <w:t>Social* OR Psychosocial* OR Psycholog* OR Quality of Life OR Life quality OR QoL OR HRQoL OR burden*</w:t>
            </w:r>
            <w:r>
              <w:rPr>
                <w:sz w:val="16"/>
                <w:szCs w:val="16"/>
              </w:rPr>
              <w:t>).ti,ab,kw,kf</w:t>
            </w:r>
          </w:p>
        </w:tc>
      </w:tr>
      <w:tr w:rsidR="00FB0EBF" w:rsidRPr="0097488E" w14:paraId="21E9CEEE"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46082830" w14:textId="77777777" w:rsidR="00FB0EBF" w:rsidRPr="00A32245" w:rsidRDefault="00FB0EBF" w:rsidP="00DD6410">
            <w:pPr>
              <w:rPr>
                <w:sz w:val="16"/>
                <w:szCs w:val="16"/>
              </w:rPr>
            </w:pPr>
            <w:r w:rsidRPr="00A32245">
              <w:rPr>
                <w:sz w:val="16"/>
                <w:szCs w:val="16"/>
              </w:rPr>
              <w:t>5</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47945E13" w14:textId="77777777" w:rsidR="00FB0EBF" w:rsidRPr="00DA4442" w:rsidRDefault="00FB0EBF" w:rsidP="00DD6410">
            <w:pPr>
              <w:jc w:val="both"/>
              <w:rPr>
                <w:sz w:val="16"/>
                <w:szCs w:val="16"/>
              </w:rPr>
            </w:pPr>
            <w:r w:rsidRPr="00DA4442">
              <w:rPr>
                <w:sz w:val="16"/>
                <w:szCs w:val="16"/>
              </w:rPr>
              <w:t>Exp Epidemiology/ OR Epidemiology.fs OR exp Incidence/ OR exp Prevalence/ OR exp "Costs and Cost Analysis"/  OR economics.fs OR (Epidemiolog* OR prevalence* OR Frequenc* OR occurrence* OR incidence* OR cost* OR expens* OR expenditure* OR economic* OR financ* OR budget* OR spending*).ti,ab,kw,kf</w:t>
            </w:r>
          </w:p>
        </w:tc>
      </w:tr>
      <w:tr w:rsidR="00FB0EBF" w:rsidRPr="0097488E" w14:paraId="48E47E7A" w14:textId="77777777" w:rsidTr="00FB0EBF">
        <w:trPr>
          <w:gridAfter w:val="1"/>
          <w:wAfter w:w="23" w:type="dxa"/>
          <w:trHeight w:val="556"/>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1B433A4" w14:textId="77777777" w:rsidR="00FB0EBF" w:rsidRPr="00A32245" w:rsidRDefault="00FB0EBF" w:rsidP="00DD6410">
            <w:pPr>
              <w:rPr>
                <w:sz w:val="16"/>
                <w:szCs w:val="16"/>
              </w:rPr>
            </w:pPr>
            <w:r w:rsidRPr="00A32245">
              <w:rPr>
                <w:sz w:val="16"/>
                <w:szCs w:val="16"/>
              </w:rPr>
              <w:t>6</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D9FDCC1" w14:textId="77777777" w:rsidR="00FB0EBF" w:rsidRPr="00DA4442" w:rsidRDefault="00FB0EBF" w:rsidP="00DD6410">
            <w:pPr>
              <w:rPr>
                <w:color w:val="FF0000"/>
                <w:sz w:val="16"/>
                <w:szCs w:val="16"/>
              </w:rPr>
            </w:pPr>
            <w:r w:rsidRPr="00DA4442">
              <w:rPr>
                <w:sz w:val="16"/>
                <w:szCs w:val="16"/>
              </w:rPr>
              <w:t>Exp Canada/ OR ( Canad* OR Alberta* OR Calgary OR Edmonton OR British Columbi* OR Vancouver OR Manitoba* OR New Brunswick OR Newfoundland OR Labrador OR Northwest Territor* OR Nova Scotia* OR Nunavut OR Ontari* OR Toronto OR Ottawa OR Prince Edward Island OR Quebec* OR Montreal OR Saskatchewan OR Yukon).ti,ab,kw,kf</w:t>
            </w:r>
          </w:p>
        </w:tc>
      </w:tr>
      <w:tr w:rsidR="00FB0EBF" w:rsidRPr="0097488E" w14:paraId="7580D7E6"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0D4E82A" w14:textId="77777777" w:rsidR="00FB0EBF" w:rsidRPr="00A32245" w:rsidRDefault="00FB0EBF" w:rsidP="00DD6410">
            <w:pPr>
              <w:rPr>
                <w:sz w:val="16"/>
                <w:szCs w:val="16"/>
              </w:rPr>
            </w:pPr>
            <w:r>
              <w:rPr>
                <w:sz w:val="16"/>
                <w:szCs w:val="16"/>
              </w:rPr>
              <w:t>7</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2FFC1A11" w14:textId="77777777" w:rsidR="00FB0EBF" w:rsidRPr="00DA4442" w:rsidRDefault="00FB0EBF" w:rsidP="00DD6410">
            <w:pPr>
              <w:rPr>
                <w:color w:val="FF0000"/>
                <w:sz w:val="16"/>
                <w:szCs w:val="16"/>
              </w:rPr>
            </w:pPr>
            <w:r w:rsidRPr="00DA4442">
              <w:rPr>
                <w:sz w:val="16"/>
                <w:szCs w:val="16"/>
              </w:rPr>
              <w:t>Systematic review.pt OR Systematic Reviews as Topic/ OR Meta-Analysis.pt OR Meta-Analysis as Topic/ OR (((systematic* OR Umbrella) AND (review* OR overview* OR synthes*)) OR meta-analys* OR metaanalys*).ti,ab,kw,kf</w:t>
            </w:r>
          </w:p>
        </w:tc>
      </w:tr>
      <w:tr w:rsidR="00FB0EBF" w:rsidRPr="0097488E" w14:paraId="009EE97B"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AE77C50" w14:textId="77777777" w:rsidR="00FB0EBF" w:rsidRPr="00A32245" w:rsidRDefault="00FB0EBF" w:rsidP="00DD6410">
            <w:pPr>
              <w:rPr>
                <w:sz w:val="16"/>
                <w:szCs w:val="16"/>
              </w:rPr>
            </w:pPr>
            <w:r>
              <w:rPr>
                <w:sz w:val="16"/>
                <w:szCs w:val="16"/>
              </w:rPr>
              <w:t>8</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25E8EF4" w14:textId="77777777" w:rsidR="00FB0EBF" w:rsidRPr="00DA4442" w:rsidRDefault="00FB0EBF" w:rsidP="00DD6410">
            <w:pPr>
              <w:rPr>
                <w:sz w:val="16"/>
                <w:szCs w:val="16"/>
              </w:rPr>
            </w:pPr>
            <w:r w:rsidRPr="00DA4442">
              <w:rPr>
                <w:sz w:val="16"/>
                <w:szCs w:val="16"/>
              </w:rPr>
              <w:t>(English OR French OR Italian OR Spanish OR German).lg</w:t>
            </w:r>
          </w:p>
        </w:tc>
      </w:tr>
      <w:tr w:rsidR="00FB0EBF" w:rsidRPr="0097488E" w14:paraId="33272976"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B6FC80F" w14:textId="77777777" w:rsidR="00FB0EBF" w:rsidRDefault="00FB0EBF" w:rsidP="00DD6410">
            <w:pPr>
              <w:rPr>
                <w:sz w:val="16"/>
                <w:szCs w:val="16"/>
              </w:rPr>
            </w:pPr>
            <w:r>
              <w:rPr>
                <w:sz w:val="16"/>
                <w:szCs w:val="16"/>
              </w:rPr>
              <w:t>9</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49F76694" w14:textId="77777777" w:rsidR="00FB0EBF" w:rsidRPr="00DA4442" w:rsidRDefault="00FB0EBF" w:rsidP="00DD6410">
            <w:pPr>
              <w:rPr>
                <w:color w:val="000000"/>
                <w:sz w:val="16"/>
                <w:szCs w:val="16"/>
              </w:rPr>
            </w:pPr>
            <w:r w:rsidRPr="00DA4442">
              <w:rPr>
                <w:color w:val="000000"/>
                <w:sz w:val="16"/>
                <w:szCs w:val="16"/>
              </w:rPr>
              <w:t>(1 OR (2 AND 3)) AND (4 OR (5 AND (6 OR 7))) AND 8</w:t>
            </w:r>
          </w:p>
        </w:tc>
      </w:tr>
      <w:tr w:rsidR="00FB0EBF" w:rsidRPr="00A32245" w14:paraId="024D4B88"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06E6AB7" w14:textId="77777777" w:rsidR="00FB0EBF" w:rsidRPr="00A32245" w:rsidRDefault="00FB0EBF" w:rsidP="00DD6410">
            <w:pPr>
              <w:rPr>
                <w:sz w:val="16"/>
                <w:szCs w:val="16"/>
              </w:rPr>
            </w:pPr>
            <w:r>
              <w:rPr>
                <w:sz w:val="16"/>
                <w:szCs w:val="16"/>
              </w:rPr>
              <w:t>10</w:t>
            </w:r>
          </w:p>
        </w:tc>
        <w:tc>
          <w:tcPr>
            <w:tcW w:w="9886"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5B91C55C" w14:textId="1B9562F8" w:rsidR="00FB0EBF" w:rsidRPr="00DA4442" w:rsidRDefault="00FB0EBF" w:rsidP="00DD6410">
            <w:pPr>
              <w:rPr>
                <w:sz w:val="16"/>
                <w:szCs w:val="16"/>
              </w:rPr>
            </w:pPr>
            <w:r w:rsidRPr="00DA4442">
              <w:rPr>
                <w:sz w:val="16"/>
                <w:szCs w:val="16"/>
              </w:rPr>
              <w:t xml:space="preserve">limit 9 to yr="2014 - 2019" 1298 </w:t>
            </w:r>
            <w:r w:rsidR="00DA4442" w:rsidRPr="00DA4442">
              <w:rPr>
                <w:sz w:val="16"/>
                <w:szCs w:val="16"/>
              </w:rPr>
              <w:t>results</w:t>
            </w:r>
          </w:p>
        </w:tc>
      </w:tr>
    </w:tbl>
    <w:p w14:paraId="423F4D74" w14:textId="77777777" w:rsidR="00DA4442" w:rsidRDefault="00DA4442" w:rsidP="00DA4442"/>
    <w:p w14:paraId="6A5747E4" w14:textId="40601CD7" w:rsidR="00FB0EBF" w:rsidRPr="00FB0EBF" w:rsidRDefault="00FB0EBF" w:rsidP="00FB0EBF">
      <w:pPr>
        <w:pStyle w:val="TableParagraph"/>
      </w:pPr>
      <w:r w:rsidRPr="00FB0EBF">
        <w:t xml:space="preserve">All EBM Reviews 30 </w:t>
      </w:r>
      <w:r w:rsidR="00DA4442">
        <w:t>M</w:t>
      </w:r>
      <w:r w:rsidRPr="00FB0EBF">
        <w:t>ai 2019</w:t>
      </w:r>
    </w:p>
    <w:tbl>
      <w:tblPr>
        <w:tblW w:w="1037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69"/>
        <w:gridCol w:w="9882"/>
        <w:gridCol w:w="23"/>
      </w:tblGrid>
      <w:tr w:rsidR="00FB0EBF" w:rsidRPr="00EC3948" w14:paraId="4B8A1999" w14:textId="77777777" w:rsidTr="00FB0EBF">
        <w:trPr>
          <w:trHeight w:val="262"/>
          <w:jc w:val="center"/>
        </w:trPr>
        <w:tc>
          <w:tcPr>
            <w:tcW w:w="469" w:type="dxa"/>
            <w:shd w:val="clear" w:color="000000" w:fill="auto"/>
            <w:noWrap/>
            <w:tcMar>
              <w:top w:w="108" w:type="dxa"/>
              <w:bottom w:w="108" w:type="dxa"/>
            </w:tcMar>
            <w:vAlign w:val="center"/>
          </w:tcPr>
          <w:p w14:paraId="316DEB78" w14:textId="77777777" w:rsidR="00FB0EBF" w:rsidRPr="00A32245" w:rsidRDefault="00FB0EBF" w:rsidP="00DD6410">
            <w:pPr>
              <w:rPr>
                <w:sz w:val="16"/>
                <w:szCs w:val="16"/>
              </w:rPr>
            </w:pPr>
            <w:r>
              <w:rPr>
                <w:sz w:val="16"/>
                <w:szCs w:val="16"/>
              </w:rPr>
              <w:t>1</w:t>
            </w:r>
          </w:p>
        </w:tc>
        <w:tc>
          <w:tcPr>
            <w:tcW w:w="9905" w:type="dxa"/>
            <w:gridSpan w:val="2"/>
            <w:shd w:val="clear" w:color="000000" w:fill="auto"/>
            <w:tcMar>
              <w:top w:w="108" w:type="dxa"/>
              <w:bottom w:w="108" w:type="dxa"/>
            </w:tcMar>
            <w:vAlign w:val="center"/>
          </w:tcPr>
          <w:p w14:paraId="5270C6DE" w14:textId="77777777" w:rsidR="00FB0EBF" w:rsidRPr="00A32245" w:rsidRDefault="00FB0EBF" w:rsidP="00DD6410">
            <w:pPr>
              <w:jc w:val="both"/>
              <w:rPr>
                <w:sz w:val="16"/>
                <w:szCs w:val="16"/>
              </w:rPr>
            </w:pPr>
            <w:r>
              <w:rPr>
                <w:sz w:val="16"/>
                <w:szCs w:val="16"/>
              </w:rPr>
              <w:t xml:space="preserve">Exp </w:t>
            </w:r>
            <w:r w:rsidRPr="00A32245">
              <w:rPr>
                <w:sz w:val="16"/>
                <w:szCs w:val="16"/>
              </w:rPr>
              <w:t>Food Hypersensitivity</w:t>
            </w:r>
            <w:r>
              <w:rPr>
                <w:sz w:val="16"/>
                <w:szCs w:val="16"/>
              </w:rPr>
              <w:t>/</w:t>
            </w:r>
          </w:p>
        </w:tc>
      </w:tr>
      <w:tr w:rsidR="00FB0EBF" w:rsidRPr="0097488E" w14:paraId="65220552" w14:textId="77777777" w:rsidTr="00FB0EBF">
        <w:trPr>
          <w:trHeight w:val="262"/>
          <w:jc w:val="center"/>
        </w:trPr>
        <w:tc>
          <w:tcPr>
            <w:tcW w:w="469" w:type="dxa"/>
            <w:shd w:val="clear" w:color="000000" w:fill="auto"/>
            <w:noWrap/>
            <w:tcMar>
              <w:top w:w="108" w:type="dxa"/>
              <w:bottom w:w="108" w:type="dxa"/>
            </w:tcMar>
            <w:vAlign w:val="center"/>
          </w:tcPr>
          <w:p w14:paraId="0C04F274" w14:textId="77777777" w:rsidR="00FB0EBF" w:rsidRPr="00A32245" w:rsidRDefault="00FB0EBF" w:rsidP="00DD6410">
            <w:pPr>
              <w:rPr>
                <w:sz w:val="16"/>
                <w:szCs w:val="16"/>
              </w:rPr>
            </w:pPr>
            <w:r>
              <w:rPr>
                <w:sz w:val="16"/>
                <w:szCs w:val="16"/>
              </w:rPr>
              <w:t>2</w:t>
            </w:r>
          </w:p>
        </w:tc>
        <w:tc>
          <w:tcPr>
            <w:tcW w:w="9905" w:type="dxa"/>
            <w:gridSpan w:val="2"/>
            <w:shd w:val="clear" w:color="000000" w:fill="auto"/>
            <w:tcMar>
              <w:top w:w="108" w:type="dxa"/>
              <w:bottom w:w="108" w:type="dxa"/>
            </w:tcMar>
            <w:vAlign w:val="center"/>
          </w:tcPr>
          <w:p w14:paraId="11D2F587" w14:textId="77777777" w:rsidR="00FB0EBF" w:rsidRPr="00A32245" w:rsidRDefault="00FB0EBF" w:rsidP="00DD6410">
            <w:pPr>
              <w:jc w:val="both"/>
              <w:rPr>
                <w:sz w:val="16"/>
                <w:szCs w:val="16"/>
              </w:rPr>
            </w:pPr>
            <w:r>
              <w:rPr>
                <w:sz w:val="16"/>
                <w:szCs w:val="16"/>
              </w:rPr>
              <w:t xml:space="preserve">Exp </w:t>
            </w:r>
            <w:r w:rsidRPr="00A32245">
              <w:rPr>
                <w:sz w:val="16"/>
                <w:szCs w:val="16"/>
              </w:rPr>
              <w:t>Hypersensitivity</w:t>
            </w:r>
            <w:r>
              <w:rPr>
                <w:sz w:val="16"/>
                <w:szCs w:val="16"/>
              </w:rPr>
              <w:t>/ OR (</w:t>
            </w:r>
            <w:r w:rsidRPr="00A32245">
              <w:rPr>
                <w:sz w:val="16"/>
                <w:szCs w:val="16"/>
              </w:rPr>
              <w:t>allerg* OR hypersensitiv* OR hyper-sensitiv* OR hyperresponsiv* OR hyper-responsiv*</w:t>
            </w:r>
            <w:r>
              <w:rPr>
                <w:sz w:val="16"/>
                <w:szCs w:val="16"/>
              </w:rPr>
              <w:t>).ti,ab,kw,kf</w:t>
            </w:r>
          </w:p>
        </w:tc>
      </w:tr>
      <w:tr w:rsidR="00FB0EBF" w:rsidRPr="0097488E" w14:paraId="0C5C2DBC" w14:textId="77777777" w:rsidTr="00FB0EBF">
        <w:trPr>
          <w:trHeight w:val="262"/>
          <w:jc w:val="center"/>
        </w:trPr>
        <w:tc>
          <w:tcPr>
            <w:tcW w:w="469" w:type="dxa"/>
            <w:shd w:val="clear" w:color="000000" w:fill="auto"/>
            <w:noWrap/>
            <w:tcMar>
              <w:top w:w="108" w:type="dxa"/>
              <w:bottom w:w="108" w:type="dxa"/>
            </w:tcMar>
            <w:vAlign w:val="center"/>
          </w:tcPr>
          <w:p w14:paraId="65330D5A" w14:textId="77777777" w:rsidR="00FB0EBF" w:rsidRPr="00A32245" w:rsidRDefault="00FB0EBF" w:rsidP="00DD6410">
            <w:pPr>
              <w:rPr>
                <w:sz w:val="16"/>
                <w:szCs w:val="16"/>
              </w:rPr>
            </w:pPr>
            <w:r>
              <w:rPr>
                <w:sz w:val="16"/>
                <w:szCs w:val="16"/>
              </w:rPr>
              <w:t>3</w:t>
            </w:r>
          </w:p>
        </w:tc>
        <w:tc>
          <w:tcPr>
            <w:tcW w:w="9905" w:type="dxa"/>
            <w:gridSpan w:val="2"/>
            <w:shd w:val="clear" w:color="000000" w:fill="auto"/>
            <w:tcMar>
              <w:top w:w="108" w:type="dxa"/>
              <w:bottom w:w="108" w:type="dxa"/>
            </w:tcMar>
            <w:vAlign w:val="center"/>
          </w:tcPr>
          <w:p w14:paraId="3954FC34" w14:textId="77777777" w:rsidR="00FB0EBF" w:rsidRPr="00A32245" w:rsidRDefault="00FB0EBF" w:rsidP="00DD6410">
            <w:pPr>
              <w:jc w:val="both"/>
              <w:rPr>
                <w:sz w:val="16"/>
                <w:szCs w:val="16"/>
                <w:highlight w:val="magenta"/>
              </w:rPr>
            </w:pPr>
            <w:r>
              <w:rPr>
                <w:sz w:val="16"/>
                <w:szCs w:val="16"/>
              </w:rPr>
              <w:t xml:space="preserve">Exp </w:t>
            </w:r>
            <w:r w:rsidRPr="00870BEE">
              <w:rPr>
                <w:sz w:val="16"/>
                <w:szCs w:val="16"/>
              </w:rPr>
              <w:t>Food</w:t>
            </w:r>
            <w:r>
              <w:rPr>
                <w:sz w:val="16"/>
                <w:szCs w:val="16"/>
              </w:rPr>
              <w:t>/ OR (</w:t>
            </w:r>
            <w:r w:rsidRPr="00A32245">
              <w:rPr>
                <w:sz w:val="16"/>
                <w:szCs w:val="16"/>
              </w:rPr>
              <w:t>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r>
              <w:rPr>
                <w:sz w:val="16"/>
                <w:szCs w:val="16"/>
              </w:rPr>
              <w:t>).ti,ab,kw,kf</w:t>
            </w:r>
          </w:p>
        </w:tc>
      </w:tr>
      <w:tr w:rsidR="00FB0EBF" w:rsidRPr="0097488E" w14:paraId="42F1AD9B" w14:textId="77777777" w:rsidTr="00FB0EBF">
        <w:trPr>
          <w:gridAfter w:val="1"/>
          <w:wAfter w:w="23" w:type="dxa"/>
          <w:trHeight w:val="562"/>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47534CC7" w14:textId="77777777" w:rsidR="00FB0EBF" w:rsidRPr="00A32245" w:rsidRDefault="00FB0EBF" w:rsidP="00DD6410">
            <w:pPr>
              <w:rPr>
                <w:sz w:val="16"/>
                <w:szCs w:val="16"/>
              </w:rPr>
            </w:pPr>
            <w:r w:rsidRPr="00A32245">
              <w:rPr>
                <w:sz w:val="16"/>
                <w:szCs w:val="16"/>
              </w:rPr>
              <w:lastRenderedPageBreak/>
              <w:t>4</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440BF25" w14:textId="77777777" w:rsidR="00FB0EBF" w:rsidRPr="007548EB" w:rsidRDefault="00FB0EBF" w:rsidP="00DD6410">
            <w:pPr>
              <w:jc w:val="both"/>
              <w:rPr>
                <w:sz w:val="16"/>
                <w:szCs w:val="16"/>
              </w:rPr>
            </w:pPr>
            <w:r w:rsidRPr="007548EB">
              <w:rPr>
                <w:sz w:val="16"/>
                <w:szCs w:val="16"/>
              </w:rPr>
              <w:t>Psychology</w:t>
            </w:r>
            <w:r>
              <w:rPr>
                <w:sz w:val="16"/>
                <w:szCs w:val="16"/>
              </w:rPr>
              <w:t xml:space="preserve">/ OR Psychology.fs </w:t>
            </w:r>
            <w:r w:rsidRPr="007548EB">
              <w:rPr>
                <w:sz w:val="16"/>
                <w:szCs w:val="16"/>
              </w:rPr>
              <w:t xml:space="preserve"> OR </w:t>
            </w:r>
            <w:r>
              <w:rPr>
                <w:sz w:val="16"/>
                <w:szCs w:val="16"/>
              </w:rPr>
              <w:t xml:space="preserve">exp </w:t>
            </w:r>
            <w:r w:rsidRPr="007548EB">
              <w:rPr>
                <w:sz w:val="16"/>
                <w:szCs w:val="16"/>
              </w:rPr>
              <w:t>Stress, Psychological</w:t>
            </w:r>
            <w:r>
              <w:rPr>
                <w:sz w:val="16"/>
                <w:szCs w:val="16"/>
              </w:rPr>
              <w:t>/</w:t>
            </w:r>
            <w:r w:rsidRPr="007548EB">
              <w:rPr>
                <w:sz w:val="16"/>
                <w:szCs w:val="16"/>
              </w:rPr>
              <w:t xml:space="preserve"> OR Adaptation, Psychological</w:t>
            </w:r>
            <w:r>
              <w:rPr>
                <w:sz w:val="16"/>
                <w:szCs w:val="16"/>
              </w:rPr>
              <w:t>/</w:t>
            </w:r>
            <w:r w:rsidRPr="007548EB">
              <w:rPr>
                <w:sz w:val="16"/>
                <w:szCs w:val="16"/>
              </w:rPr>
              <w:t xml:space="preserve"> OR </w:t>
            </w:r>
            <w:r>
              <w:rPr>
                <w:sz w:val="16"/>
                <w:szCs w:val="16"/>
              </w:rPr>
              <w:t xml:space="preserve">exp </w:t>
            </w:r>
            <w:r w:rsidRPr="007548EB">
              <w:rPr>
                <w:sz w:val="16"/>
                <w:szCs w:val="16"/>
              </w:rPr>
              <w:t>Quality of Life</w:t>
            </w:r>
            <w:r>
              <w:rPr>
                <w:sz w:val="16"/>
                <w:szCs w:val="16"/>
              </w:rPr>
              <w:t>/</w:t>
            </w:r>
            <w:r w:rsidRPr="007548EB">
              <w:rPr>
                <w:sz w:val="16"/>
                <w:szCs w:val="16"/>
              </w:rPr>
              <w:t xml:space="preserve"> OR </w:t>
            </w:r>
            <w:r>
              <w:rPr>
                <w:sz w:val="16"/>
                <w:szCs w:val="16"/>
              </w:rPr>
              <w:t xml:space="preserve">exp </w:t>
            </w:r>
            <w:r w:rsidRPr="007548EB">
              <w:rPr>
                <w:sz w:val="16"/>
                <w:szCs w:val="16"/>
              </w:rPr>
              <w:t>Family Health</w:t>
            </w:r>
            <w:r>
              <w:rPr>
                <w:sz w:val="16"/>
                <w:szCs w:val="16"/>
              </w:rPr>
              <w:t>/</w:t>
            </w:r>
            <w:r w:rsidRPr="007548EB">
              <w:rPr>
                <w:sz w:val="16"/>
                <w:szCs w:val="16"/>
              </w:rPr>
              <w:t xml:space="preserve"> OR </w:t>
            </w:r>
            <w:r>
              <w:rPr>
                <w:sz w:val="16"/>
                <w:szCs w:val="16"/>
              </w:rPr>
              <w:t>(</w:t>
            </w:r>
            <w:r w:rsidRPr="007548EB">
              <w:rPr>
                <w:sz w:val="16"/>
                <w:szCs w:val="16"/>
              </w:rPr>
              <w:t>Social* OR Psychosocial* OR Psycholog* OR Quality of Life OR Life quality OR QoL OR HRQoL OR burden*</w:t>
            </w:r>
            <w:r>
              <w:rPr>
                <w:sz w:val="16"/>
                <w:szCs w:val="16"/>
              </w:rPr>
              <w:t>).ti,ab,kw,kf</w:t>
            </w:r>
          </w:p>
        </w:tc>
      </w:tr>
      <w:tr w:rsidR="00FB0EBF" w:rsidRPr="0097488E" w14:paraId="44A24A1E"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4C9DF1DE" w14:textId="77777777" w:rsidR="00FB0EBF" w:rsidRPr="00A32245" w:rsidRDefault="00FB0EBF" w:rsidP="00DD6410">
            <w:pPr>
              <w:rPr>
                <w:sz w:val="16"/>
                <w:szCs w:val="16"/>
              </w:rPr>
            </w:pPr>
            <w:r w:rsidRPr="00A32245">
              <w:rPr>
                <w:sz w:val="16"/>
                <w:szCs w:val="16"/>
              </w:rPr>
              <w:t>5</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696DCD2" w14:textId="77777777" w:rsidR="00FB0EBF" w:rsidRPr="007548EB" w:rsidRDefault="00FB0EBF" w:rsidP="00DD6410">
            <w:pPr>
              <w:jc w:val="both"/>
              <w:rPr>
                <w:sz w:val="16"/>
                <w:szCs w:val="16"/>
              </w:rPr>
            </w:pPr>
            <w:r>
              <w:rPr>
                <w:sz w:val="16"/>
                <w:szCs w:val="16"/>
              </w:rPr>
              <w:t xml:space="preserve">Exp </w:t>
            </w:r>
            <w:r w:rsidRPr="007548EB">
              <w:rPr>
                <w:sz w:val="16"/>
                <w:szCs w:val="16"/>
              </w:rPr>
              <w:t>Epidemiology</w:t>
            </w:r>
            <w:r>
              <w:rPr>
                <w:sz w:val="16"/>
                <w:szCs w:val="16"/>
              </w:rPr>
              <w:t>/</w:t>
            </w:r>
            <w:r w:rsidRPr="007548EB">
              <w:rPr>
                <w:sz w:val="16"/>
                <w:szCs w:val="16"/>
              </w:rPr>
              <w:t xml:space="preserve"> OR Epidemiology</w:t>
            </w:r>
            <w:r>
              <w:rPr>
                <w:sz w:val="16"/>
                <w:szCs w:val="16"/>
              </w:rPr>
              <w:t>.fs</w:t>
            </w:r>
            <w:r w:rsidRPr="007548EB">
              <w:rPr>
                <w:sz w:val="16"/>
                <w:szCs w:val="16"/>
              </w:rPr>
              <w:t xml:space="preserve"> OR </w:t>
            </w:r>
            <w:r>
              <w:rPr>
                <w:sz w:val="16"/>
                <w:szCs w:val="16"/>
              </w:rPr>
              <w:t xml:space="preserve">exp </w:t>
            </w:r>
            <w:r w:rsidRPr="007548EB">
              <w:rPr>
                <w:sz w:val="16"/>
                <w:szCs w:val="16"/>
              </w:rPr>
              <w:t>Incidence</w:t>
            </w:r>
            <w:r>
              <w:rPr>
                <w:sz w:val="16"/>
                <w:szCs w:val="16"/>
              </w:rPr>
              <w:t>/</w:t>
            </w:r>
            <w:r w:rsidRPr="007548EB">
              <w:rPr>
                <w:sz w:val="16"/>
                <w:szCs w:val="16"/>
              </w:rPr>
              <w:t xml:space="preserve"> OR </w:t>
            </w:r>
            <w:r>
              <w:rPr>
                <w:sz w:val="16"/>
                <w:szCs w:val="16"/>
              </w:rPr>
              <w:t xml:space="preserve">exp </w:t>
            </w:r>
            <w:r w:rsidRPr="007548EB">
              <w:rPr>
                <w:sz w:val="16"/>
                <w:szCs w:val="16"/>
              </w:rPr>
              <w:t>Prevalence</w:t>
            </w:r>
            <w:r>
              <w:rPr>
                <w:sz w:val="16"/>
                <w:szCs w:val="16"/>
              </w:rPr>
              <w:t>/</w:t>
            </w:r>
            <w:r w:rsidRPr="007548EB">
              <w:rPr>
                <w:sz w:val="16"/>
                <w:szCs w:val="16"/>
              </w:rPr>
              <w:t xml:space="preserve"> OR </w:t>
            </w:r>
            <w:r>
              <w:rPr>
                <w:sz w:val="16"/>
                <w:szCs w:val="16"/>
              </w:rPr>
              <w:t xml:space="preserve">exp </w:t>
            </w:r>
            <w:r w:rsidRPr="007548EB">
              <w:rPr>
                <w:sz w:val="16"/>
                <w:szCs w:val="16"/>
              </w:rPr>
              <w:t>"Costs and Cost Analysis"</w:t>
            </w:r>
            <w:r>
              <w:rPr>
                <w:sz w:val="16"/>
                <w:szCs w:val="16"/>
              </w:rPr>
              <w:t>/</w:t>
            </w:r>
            <w:r w:rsidRPr="007548EB">
              <w:rPr>
                <w:sz w:val="16"/>
                <w:szCs w:val="16"/>
              </w:rPr>
              <w:t xml:space="preserve">  OR economics</w:t>
            </w:r>
            <w:r>
              <w:rPr>
                <w:sz w:val="16"/>
                <w:szCs w:val="16"/>
              </w:rPr>
              <w:t>.fs</w:t>
            </w:r>
            <w:r w:rsidRPr="007548EB">
              <w:rPr>
                <w:sz w:val="16"/>
                <w:szCs w:val="16"/>
              </w:rPr>
              <w:t xml:space="preserve"> OR </w:t>
            </w:r>
            <w:r>
              <w:rPr>
                <w:sz w:val="16"/>
                <w:szCs w:val="16"/>
              </w:rPr>
              <w:t>(</w:t>
            </w:r>
            <w:r w:rsidRPr="007548EB">
              <w:rPr>
                <w:sz w:val="16"/>
                <w:szCs w:val="16"/>
              </w:rPr>
              <w:t>Epidemiolog* OR prevalence* OR Frequenc* OR occurrence* OR incidence* OR cost* OR expens* OR expenditure* OR economic* OR financ* OR budget* OR spending*</w:t>
            </w:r>
            <w:r>
              <w:rPr>
                <w:sz w:val="16"/>
                <w:szCs w:val="16"/>
              </w:rPr>
              <w:t>).ti,ab,kw,kf</w:t>
            </w:r>
          </w:p>
        </w:tc>
      </w:tr>
      <w:tr w:rsidR="00FB0EBF" w:rsidRPr="0097488E" w14:paraId="00EEE9AF" w14:textId="77777777" w:rsidTr="00FB0EBF">
        <w:trPr>
          <w:gridAfter w:val="1"/>
          <w:wAfter w:w="23" w:type="dxa"/>
          <w:trHeight w:val="556"/>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10234F8" w14:textId="77777777" w:rsidR="00FB0EBF" w:rsidRPr="00A32245" w:rsidRDefault="00FB0EBF" w:rsidP="00DD6410">
            <w:pPr>
              <w:rPr>
                <w:sz w:val="16"/>
                <w:szCs w:val="16"/>
              </w:rPr>
            </w:pPr>
            <w:r w:rsidRPr="00A32245">
              <w:rPr>
                <w:sz w:val="16"/>
                <w:szCs w:val="16"/>
              </w:rPr>
              <w:t>6</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3EC75AB0" w14:textId="77777777" w:rsidR="00FB0EBF" w:rsidRPr="00AA71A8" w:rsidRDefault="00FB0EBF" w:rsidP="00DD6410">
            <w:pPr>
              <w:rPr>
                <w:color w:val="FF0000"/>
                <w:sz w:val="16"/>
                <w:szCs w:val="16"/>
              </w:rPr>
            </w:pPr>
            <w:r>
              <w:rPr>
                <w:sz w:val="16"/>
                <w:szCs w:val="16"/>
              </w:rPr>
              <w:t xml:space="preserve">Exp </w:t>
            </w:r>
            <w:r w:rsidRPr="00A07558">
              <w:rPr>
                <w:sz w:val="16"/>
                <w:szCs w:val="16"/>
              </w:rPr>
              <w:t>Canada</w:t>
            </w:r>
            <w:r>
              <w:rPr>
                <w:sz w:val="16"/>
                <w:szCs w:val="16"/>
              </w:rPr>
              <w:t>/ OR (</w:t>
            </w:r>
            <w:r w:rsidRPr="00A07558">
              <w:rPr>
                <w:sz w:val="16"/>
                <w:szCs w:val="16"/>
              </w:rPr>
              <w:t xml:space="preserve"> </w:t>
            </w:r>
            <w:r w:rsidRPr="00992517">
              <w:rPr>
                <w:sz w:val="16"/>
                <w:szCs w:val="16"/>
              </w:rPr>
              <w:t>Canad*</w:t>
            </w:r>
            <w:r>
              <w:rPr>
                <w:sz w:val="16"/>
                <w:szCs w:val="16"/>
              </w:rPr>
              <w:t xml:space="preserve"> OR </w:t>
            </w:r>
            <w:r w:rsidRPr="00992517">
              <w:rPr>
                <w:sz w:val="16"/>
                <w:szCs w:val="16"/>
              </w:rPr>
              <w:t>Alberta*</w:t>
            </w:r>
            <w:r>
              <w:rPr>
                <w:sz w:val="16"/>
                <w:szCs w:val="16"/>
              </w:rPr>
              <w:t xml:space="preserve"> OR </w:t>
            </w:r>
            <w:r w:rsidRPr="00992517">
              <w:rPr>
                <w:sz w:val="16"/>
                <w:szCs w:val="16"/>
              </w:rPr>
              <w:t>Calgary</w:t>
            </w:r>
            <w:r>
              <w:rPr>
                <w:sz w:val="16"/>
                <w:szCs w:val="16"/>
              </w:rPr>
              <w:t xml:space="preserve"> OR </w:t>
            </w:r>
            <w:r w:rsidRPr="00992517">
              <w:rPr>
                <w:sz w:val="16"/>
                <w:szCs w:val="16"/>
              </w:rPr>
              <w:t>Edmonton</w:t>
            </w:r>
            <w:r>
              <w:rPr>
                <w:sz w:val="16"/>
                <w:szCs w:val="16"/>
              </w:rPr>
              <w:t xml:space="preserve"> OR </w:t>
            </w:r>
            <w:r w:rsidRPr="00992517">
              <w:rPr>
                <w:sz w:val="16"/>
                <w:szCs w:val="16"/>
              </w:rPr>
              <w:t>British Columbi*</w:t>
            </w:r>
            <w:r>
              <w:rPr>
                <w:sz w:val="16"/>
                <w:szCs w:val="16"/>
              </w:rPr>
              <w:t xml:space="preserve"> OR </w:t>
            </w:r>
            <w:r w:rsidRPr="00992517">
              <w:rPr>
                <w:sz w:val="16"/>
                <w:szCs w:val="16"/>
              </w:rPr>
              <w:t>Vancouver</w:t>
            </w:r>
            <w:r>
              <w:rPr>
                <w:sz w:val="16"/>
                <w:szCs w:val="16"/>
              </w:rPr>
              <w:t xml:space="preserve"> OR </w:t>
            </w:r>
            <w:r w:rsidRPr="00992517">
              <w:rPr>
                <w:sz w:val="16"/>
                <w:szCs w:val="16"/>
              </w:rPr>
              <w:t>Manitoba*</w:t>
            </w:r>
            <w:r>
              <w:rPr>
                <w:sz w:val="16"/>
                <w:szCs w:val="16"/>
              </w:rPr>
              <w:t xml:space="preserve"> OR </w:t>
            </w:r>
            <w:r w:rsidRPr="00992517">
              <w:rPr>
                <w:sz w:val="16"/>
                <w:szCs w:val="16"/>
              </w:rPr>
              <w:t>New Brunswick</w:t>
            </w:r>
            <w:r>
              <w:rPr>
                <w:sz w:val="16"/>
                <w:szCs w:val="16"/>
              </w:rPr>
              <w:t xml:space="preserve"> OR </w:t>
            </w:r>
            <w:r w:rsidRPr="00992517">
              <w:rPr>
                <w:sz w:val="16"/>
                <w:szCs w:val="16"/>
              </w:rPr>
              <w:t>Newfoundland</w:t>
            </w:r>
            <w:r>
              <w:rPr>
                <w:sz w:val="16"/>
                <w:szCs w:val="16"/>
              </w:rPr>
              <w:t xml:space="preserve"> OR </w:t>
            </w:r>
            <w:r w:rsidRPr="00992517">
              <w:rPr>
                <w:sz w:val="16"/>
                <w:szCs w:val="16"/>
              </w:rPr>
              <w:t>Labrador</w:t>
            </w:r>
            <w:r>
              <w:rPr>
                <w:sz w:val="16"/>
                <w:szCs w:val="16"/>
              </w:rPr>
              <w:t xml:space="preserve"> OR </w:t>
            </w:r>
            <w:r w:rsidRPr="00992517">
              <w:rPr>
                <w:sz w:val="16"/>
                <w:szCs w:val="16"/>
              </w:rPr>
              <w:t>Northwest Territor*</w:t>
            </w:r>
            <w:r>
              <w:rPr>
                <w:sz w:val="16"/>
                <w:szCs w:val="16"/>
              </w:rPr>
              <w:t xml:space="preserve"> OR </w:t>
            </w:r>
            <w:r w:rsidRPr="00992517">
              <w:rPr>
                <w:sz w:val="16"/>
                <w:szCs w:val="16"/>
              </w:rPr>
              <w:t>Nova Scotia*</w:t>
            </w:r>
            <w:r>
              <w:rPr>
                <w:sz w:val="16"/>
                <w:szCs w:val="16"/>
              </w:rPr>
              <w:t xml:space="preserve"> OR </w:t>
            </w:r>
            <w:r w:rsidRPr="00992517">
              <w:rPr>
                <w:sz w:val="16"/>
                <w:szCs w:val="16"/>
              </w:rPr>
              <w:t>Nunavut</w:t>
            </w:r>
            <w:r>
              <w:rPr>
                <w:sz w:val="16"/>
                <w:szCs w:val="16"/>
              </w:rPr>
              <w:t xml:space="preserve"> OR </w:t>
            </w:r>
            <w:r w:rsidRPr="00992517">
              <w:rPr>
                <w:sz w:val="16"/>
                <w:szCs w:val="16"/>
              </w:rPr>
              <w:t>Ontari*</w:t>
            </w:r>
            <w:r>
              <w:rPr>
                <w:sz w:val="16"/>
                <w:szCs w:val="16"/>
              </w:rPr>
              <w:t xml:space="preserve"> OR </w:t>
            </w:r>
            <w:r w:rsidRPr="00992517">
              <w:rPr>
                <w:sz w:val="16"/>
                <w:szCs w:val="16"/>
              </w:rPr>
              <w:t>Toronto</w:t>
            </w:r>
            <w:r>
              <w:rPr>
                <w:sz w:val="16"/>
                <w:szCs w:val="16"/>
              </w:rPr>
              <w:t xml:space="preserve"> OR </w:t>
            </w:r>
            <w:r w:rsidRPr="00992517">
              <w:rPr>
                <w:sz w:val="16"/>
                <w:szCs w:val="16"/>
              </w:rPr>
              <w:t>Ottawa</w:t>
            </w:r>
            <w:r>
              <w:rPr>
                <w:sz w:val="16"/>
                <w:szCs w:val="16"/>
              </w:rPr>
              <w:t xml:space="preserve"> OR </w:t>
            </w:r>
            <w:r w:rsidRPr="00992517">
              <w:rPr>
                <w:sz w:val="16"/>
                <w:szCs w:val="16"/>
              </w:rPr>
              <w:t>Prince Edward Island</w:t>
            </w:r>
            <w:r>
              <w:rPr>
                <w:sz w:val="16"/>
                <w:szCs w:val="16"/>
              </w:rPr>
              <w:t xml:space="preserve"> OR </w:t>
            </w:r>
            <w:r w:rsidRPr="00992517">
              <w:rPr>
                <w:sz w:val="16"/>
                <w:szCs w:val="16"/>
              </w:rPr>
              <w:t>Quebec*</w:t>
            </w:r>
            <w:r>
              <w:rPr>
                <w:sz w:val="16"/>
                <w:szCs w:val="16"/>
              </w:rPr>
              <w:t xml:space="preserve"> OR </w:t>
            </w:r>
            <w:r w:rsidRPr="00992517">
              <w:rPr>
                <w:sz w:val="16"/>
                <w:szCs w:val="16"/>
              </w:rPr>
              <w:t>Montreal</w:t>
            </w:r>
            <w:r>
              <w:rPr>
                <w:sz w:val="16"/>
                <w:szCs w:val="16"/>
              </w:rPr>
              <w:t xml:space="preserve"> OR </w:t>
            </w:r>
            <w:r w:rsidRPr="00992517">
              <w:rPr>
                <w:sz w:val="16"/>
                <w:szCs w:val="16"/>
              </w:rPr>
              <w:t>Saskatchewan</w:t>
            </w:r>
            <w:r>
              <w:rPr>
                <w:sz w:val="16"/>
                <w:szCs w:val="16"/>
              </w:rPr>
              <w:t xml:space="preserve"> OR </w:t>
            </w:r>
            <w:r w:rsidRPr="00992517">
              <w:rPr>
                <w:sz w:val="16"/>
                <w:szCs w:val="16"/>
              </w:rPr>
              <w:t>Yukon</w:t>
            </w:r>
            <w:r>
              <w:rPr>
                <w:sz w:val="16"/>
                <w:szCs w:val="16"/>
              </w:rPr>
              <w:t>).ti,ab,kw,kf</w:t>
            </w:r>
          </w:p>
        </w:tc>
      </w:tr>
      <w:tr w:rsidR="00FB0EBF" w:rsidRPr="0097488E" w14:paraId="50C01B0B"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8878695" w14:textId="77777777" w:rsidR="00FB0EBF" w:rsidRPr="00A32245" w:rsidRDefault="00FB0EBF" w:rsidP="00DD6410">
            <w:pPr>
              <w:rPr>
                <w:sz w:val="16"/>
                <w:szCs w:val="16"/>
              </w:rPr>
            </w:pPr>
            <w:r>
              <w:rPr>
                <w:sz w:val="16"/>
                <w:szCs w:val="16"/>
              </w:rPr>
              <w:t>7</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4FB79446" w14:textId="77777777" w:rsidR="00FB0EBF" w:rsidRPr="00F243CA" w:rsidRDefault="00FB0EBF" w:rsidP="00DD6410">
            <w:pPr>
              <w:rPr>
                <w:color w:val="FF0000"/>
                <w:sz w:val="16"/>
                <w:szCs w:val="16"/>
              </w:rPr>
            </w:pPr>
            <w:r>
              <w:rPr>
                <w:sz w:val="16"/>
                <w:szCs w:val="16"/>
              </w:rPr>
              <w:t xml:space="preserve">Systematic review.pt OR </w:t>
            </w:r>
            <w:r w:rsidRPr="00AA71A8">
              <w:rPr>
                <w:sz w:val="16"/>
                <w:szCs w:val="16"/>
              </w:rPr>
              <w:t>Systematic Reviews as Topic</w:t>
            </w:r>
            <w:r>
              <w:rPr>
                <w:sz w:val="16"/>
                <w:szCs w:val="16"/>
              </w:rPr>
              <w:t xml:space="preserve">/ OR </w:t>
            </w:r>
            <w:r w:rsidRPr="00537004">
              <w:rPr>
                <w:sz w:val="16"/>
                <w:szCs w:val="16"/>
              </w:rPr>
              <w:t>Meta-Analysis</w:t>
            </w:r>
            <w:r>
              <w:rPr>
                <w:sz w:val="16"/>
                <w:szCs w:val="16"/>
              </w:rPr>
              <w:t>.pt</w:t>
            </w:r>
            <w:r w:rsidRPr="00537004">
              <w:rPr>
                <w:sz w:val="16"/>
                <w:szCs w:val="16"/>
              </w:rPr>
              <w:t xml:space="preserve"> </w:t>
            </w:r>
            <w:r>
              <w:rPr>
                <w:sz w:val="16"/>
                <w:szCs w:val="16"/>
              </w:rPr>
              <w:t xml:space="preserve">OR </w:t>
            </w:r>
            <w:r w:rsidRPr="00537004">
              <w:rPr>
                <w:sz w:val="16"/>
                <w:szCs w:val="16"/>
              </w:rPr>
              <w:t>Meta-Analysis as Topic</w:t>
            </w:r>
            <w:r>
              <w:rPr>
                <w:sz w:val="16"/>
                <w:szCs w:val="16"/>
              </w:rPr>
              <w:t>/</w:t>
            </w:r>
            <w:r w:rsidRPr="00AA71A8">
              <w:rPr>
                <w:sz w:val="16"/>
                <w:szCs w:val="16"/>
              </w:rPr>
              <w:t xml:space="preserve"> </w:t>
            </w:r>
            <w:r>
              <w:rPr>
                <w:sz w:val="16"/>
                <w:szCs w:val="16"/>
              </w:rPr>
              <w:t>OR (</w:t>
            </w:r>
            <w:r w:rsidRPr="00C47937">
              <w:rPr>
                <w:sz w:val="16"/>
                <w:szCs w:val="16"/>
              </w:rPr>
              <w:t xml:space="preserve">((systematic* </w:t>
            </w:r>
            <w:r>
              <w:rPr>
                <w:sz w:val="16"/>
                <w:szCs w:val="16"/>
              </w:rPr>
              <w:t>OR Umbrella</w:t>
            </w:r>
            <w:r w:rsidRPr="00C47937">
              <w:rPr>
                <w:sz w:val="16"/>
                <w:szCs w:val="16"/>
              </w:rPr>
              <w:t>) AND (review* OR overview* OR synthes*))</w:t>
            </w:r>
            <w:r>
              <w:rPr>
                <w:sz w:val="16"/>
                <w:szCs w:val="16"/>
              </w:rPr>
              <w:t xml:space="preserve"> OR </w:t>
            </w:r>
            <w:r w:rsidRPr="00AA71A8">
              <w:rPr>
                <w:sz w:val="16"/>
                <w:szCs w:val="16"/>
              </w:rPr>
              <w:t>meta-analys</w:t>
            </w:r>
            <w:r>
              <w:rPr>
                <w:sz w:val="16"/>
                <w:szCs w:val="16"/>
              </w:rPr>
              <w:t xml:space="preserve">* OR </w:t>
            </w:r>
            <w:r w:rsidRPr="00AA71A8">
              <w:rPr>
                <w:sz w:val="16"/>
                <w:szCs w:val="16"/>
              </w:rPr>
              <w:t>metaanalys</w:t>
            </w:r>
            <w:r>
              <w:rPr>
                <w:sz w:val="16"/>
                <w:szCs w:val="16"/>
              </w:rPr>
              <w:t>*).ti,ab,kw,kf</w:t>
            </w:r>
          </w:p>
        </w:tc>
      </w:tr>
      <w:tr w:rsidR="00FB0EBF" w:rsidRPr="0097488E" w14:paraId="4760CEFF"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4DA5820" w14:textId="77777777" w:rsidR="00FB0EBF" w:rsidRPr="00A32245" w:rsidRDefault="00FB0EBF" w:rsidP="00DD6410">
            <w:pPr>
              <w:rPr>
                <w:sz w:val="16"/>
                <w:szCs w:val="16"/>
              </w:rPr>
            </w:pPr>
            <w:r>
              <w:rPr>
                <w:sz w:val="16"/>
                <w:szCs w:val="16"/>
              </w:rPr>
              <w:t>8</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2B35BB57" w14:textId="77777777" w:rsidR="00FB0EBF" w:rsidRPr="00F243CA" w:rsidRDefault="00FB0EBF" w:rsidP="00DD6410">
            <w:pPr>
              <w:rPr>
                <w:sz w:val="16"/>
                <w:szCs w:val="16"/>
              </w:rPr>
            </w:pPr>
            <w:r>
              <w:rPr>
                <w:sz w:val="16"/>
                <w:szCs w:val="16"/>
              </w:rPr>
              <w:t>(</w:t>
            </w:r>
            <w:r w:rsidRPr="00F243CA">
              <w:rPr>
                <w:sz w:val="16"/>
                <w:szCs w:val="16"/>
              </w:rPr>
              <w:t>English OR French OR Italian OR Spanish OR German</w:t>
            </w:r>
            <w:r>
              <w:rPr>
                <w:sz w:val="16"/>
                <w:szCs w:val="16"/>
              </w:rPr>
              <w:t>).lg</w:t>
            </w:r>
          </w:p>
        </w:tc>
      </w:tr>
      <w:tr w:rsidR="00FB0EBF" w:rsidRPr="0097488E" w14:paraId="616548CB"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7F1F708" w14:textId="77777777" w:rsidR="00FB0EBF" w:rsidRDefault="00FB0EBF" w:rsidP="00DD6410">
            <w:pPr>
              <w:rPr>
                <w:sz w:val="16"/>
                <w:szCs w:val="16"/>
              </w:rPr>
            </w:pPr>
            <w:r>
              <w:rPr>
                <w:sz w:val="16"/>
                <w:szCs w:val="16"/>
              </w:rPr>
              <w:t>9</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3B9FE81" w14:textId="77777777" w:rsidR="00FB0EBF" w:rsidRPr="00362CD7" w:rsidRDefault="00FB0EBF" w:rsidP="00DD6410">
            <w:pPr>
              <w:rPr>
                <w:color w:val="000000"/>
                <w:sz w:val="16"/>
                <w:szCs w:val="16"/>
              </w:rPr>
            </w:pPr>
            <w:r w:rsidRPr="00362CD7">
              <w:rPr>
                <w:color w:val="000000"/>
                <w:sz w:val="16"/>
                <w:szCs w:val="16"/>
              </w:rPr>
              <w:t>(1 OR (2 AND 3)) AND (4 OR (5 AND (6 OR 7))) AND 8</w:t>
            </w:r>
          </w:p>
        </w:tc>
      </w:tr>
      <w:tr w:rsidR="00FB0EBF" w:rsidRPr="00DA4442" w14:paraId="1A70036C" w14:textId="77777777" w:rsidTr="00FB0EBF">
        <w:trPr>
          <w:gridAfter w:val="1"/>
          <w:wAfter w:w="23" w:type="dxa"/>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5A67ADA" w14:textId="77777777" w:rsidR="00FB0EBF" w:rsidRPr="00DA4442" w:rsidRDefault="00FB0EBF" w:rsidP="00DD6410">
            <w:pPr>
              <w:rPr>
                <w:sz w:val="16"/>
                <w:szCs w:val="16"/>
              </w:rPr>
            </w:pPr>
            <w:r w:rsidRPr="00DA4442">
              <w:rPr>
                <w:sz w:val="16"/>
                <w:szCs w:val="16"/>
              </w:rPr>
              <w:t>10</w:t>
            </w:r>
          </w:p>
        </w:tc>
        <w:tc>
          <w:tcPr>
            <w:tcW w:w="988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4018C4C" w14:textId="663AB78A" w:rsidR="00FB0EBF" w:rsidRPr="00DA4442" w:rsidRDefault="00FB0EBF" w:rsidP="00DD6410">
            <w:pPr>
              <w:rPr>
                <w:sz w:val="16"/>
                <w:szCs w:val="16"/>
              </w:rPr>
            </w:pPr>
            <w:r w:rsidRPr="00DA4442">
              <w:rPr>
                <w:sz w:val="16"/>
                <w:szCs w:val="16"/>
              </w:rPr>
              <w:t xml:space="preserve">limit 9 to yr="2014 - 2019" 170 </w:t>
            </w:r>
            <w:r w:rsidR="00DA4442" w:rsidRPr="00DA4442">
              <w:rPr>
                <w:sz w:val="16"/>
                <w:szCs w:val="16"/>
              </w:rPr>
              <w:t>results</w:t>
            </w:r>
          </w:p>
        </w:tc>
      </w:tr>
    </w:tbl>
    <w:p w14:paraId="6C9B23A9" w14:textId="77777777" w:rsidR="00DA4442" w:rsidRPr="00DA4442" w:rsidRDefault="00DA4442" w:rsidP="00DA4442"/>
    <w:p w14:paraId="56400878" w14:textId="0F3638BD" w:rsidR="00FB0EBF" w:rsidRPr="00DA4442" w:rsidRDefault="00FB0EBF" w:rsidP="00FB0EBF">
      <w:pPr>
        <w:pStyle w:val="TableParagraph"/>
      </w:pPr>
      <w:r w:rsidRPr="00DA4442">
        <w:t xml:space="preserve">Embase 31 </w:t>
      </w:r>
      <w:r w:rsidR="00DA4442" w:rsidRPr="00DA4442">
        <w:t>M</w:t>
      </w:r>
      <w:r w:rsidRPr="00DA4442">
        <w:t>ai 2019</w:t>
      </w:r>
    </w:p>
    <w:tbl>
      <w:tblPr>
        <w:tblW w:w="104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69"/>
        <w:gridCol w:w="10025"/>
      </w:tblGrid>
      <w:tr w:rsidR="00FB0EBF" w:rsidRPr="00DA4442" w14:paraId="038D21FB" w14:textId="77777777" w:rsidTr="00FB0EBF">
        <w:trPr>
          <w:trHeight w:val="262"/>
          <w:jc w:val="center"/>
        </w:trPr>
        <w:tc>
          <w:tcPr>
            <w:tcW w:w="469" w:type="dxa"/>
            <w:shd w:val="clear" w:color="000000" w:fill="auto"/>
            <w:noWrap/>
            <w:tcMar>
              <w:top w:w="108" w:type="dxa"/>
              <w:bottom w:w="108" w:type="dxa"/>
            </w:tcMar>
            <w:vAlign w:val="center"/>
          </w:tcPr>
          <w:p w14:paraId="7191D34F" w14:textId="77777777" w:rsidR="00FB0EBF" w:rsidRPr="00DA4442" w:rsidRDefault="00FB0EBF" w:rsidP="00DD6410">
            <w:pPr>
              <w:rPr>
                <w:sz w:val="16"/>
                <w:szCs w:val="16"/>
              </w:rPr>
            </w:pPr>
            <w:r w:rsidRPr="00DA4442">
              <w:rPr>
                <w:sz w:val="16"/>
                <w:szCs w:val="16"/>
              </w:rPr>
              <w:t>1</w:t>
            </w:r>
          </w:p>
        </w:tc>
        <w:tc>
          <w:tcPr>
            <w:tcW w:w="10025" w:type="dxa"/>
            <w:shd w:val="clear" w:color="000000" w:fill="auto"/>
            <w:tcMar>
              <w:top w:w="108" w:type="dxa"/>
              <w:bottom w:w="108" w:type="dxa"/>
            </w:tcMar>
            <w:vAlign w:val="center"/>
          </w:tcPr>
          <w:p w14:paraId="633F0419" w14:textId="77777777" w:rsidR="00FB0EBF" w:rsidRPr="00DA4442" w:rsidRDefault="00FB0EBF" w:rsidP="00DD6410">
            <w:pPr>
              <w:jc w:val="both"/>
              <w:rPr>
                <w:sz w:val="16"/>
                <w:szCs w:val="16"/>
              </w:rPr>
            </w:pPr>
            <w:r w:rsidRPr="00DA4442">
              <w:rPr>
                <w:sz w:val="16"/>
                <w:szCs w:val="16"/>
              </w:rPr>
              <w:t>Exp food allergy OR food allergen/</w:t>
            </w:r>
          </w:p>
        </w:tc>
      </w:tr>
      <w:tr w:rsidR="00FB0EBF" w:rsidRPr="00DA4442" w14:paraId="353F644F" w14:textId="77777777" w:rsidTr="00FB0EBF">
        <w:trPr>
          <w:trHeight w:val="262"/>
          <w:jc w:val="center"/>
        </w:trPr>
        <w:tc>
          <w:tcPr>
            <w:tcW w:w="469" w:type="dxa"/>
            <w:shd w:val="clear" w:color="000000" w:fill="auto"/>
            <w:noWrap/>
            <w:tcMar>
              <w:top w:w="108" w:type="dxa"/>
              <w:bottom w:w="108" w:type="dxa"/>
            </w:tcMar>
            <w:vAlign w:val="center"/>
          </w:tcPr>
          <w:p w14:paraId="585D5E11" w14:textId="77777777" w:rsidR="00FB0EBF" w:rsidRPr="00DA4442" w:rsidRDefault="00FB0EBF" w:rsidP="00DD6410">
            <w:pPr>
              <w:rPr>
                <w:sz w:val="16"/>
                <w:szCs w:val="16"/>
              </w:rPr>
            </w:pPr>
            <w:r w:rsidRPr="00DA4442">
              <w:rPr>
                <w:sz w:val="16"/>
                <w:szCs w:val="16"/>
              </w:rPr>
              <w:t>2</w:t>
            </w:r>
          </w:p>
        </w:tc>
        <w:tc>
          <w:tcPr>
            <w:tcW w:w="10025" w:type="dxa"/>
            <w:shd w:val="clear" w:color="000000" w:fill="auto"/>
            <w:tcMar>
              <w:top w:w="108" w:type="dxa"/>
              <w:bottom w:w="108" w:type="dxa"/>
            </w:tcMar>
            <w:vAlign w:val="center"/>
          </w:tcPr>
          <w:p w14:paraId="2DBFE19F" w14:textId="77777777" w:rsidR="00FB0EBF" w:rsidRPr="00DA4442" w:rsidRDefault="00FB0EBF" w:rsidP="00DD6410">
            <w:pPr>
              <w:jc w:val="both"/>
              <w:rPr>
                <w:sz w:val="16"/>
                <w:szCs w:val="16"/>
              </w:rPr>
            </w:pPr>
            <w:r w:rsidRPr="00DA4442">
              <w:rPr>
                <w:sz w:val="16"/>
                <w:szCs w:val="16"/>
              </w:rPr>
              <w:t>Exp Hypersensitivity/ OR (allerg* OR hypersensitiv* OR hyper-sensitiv* OR hyperresponsiv* OR hyper-responsiv*).ti,ab,kw</w:t>
            </w:r>
          </w:p>
        </w:tc>
      </w:tr>
      <w:tr w:rsidR="00FB0EBF" w:rsidRPr="0097488E" w14:paraId="0077A16F" w14:textId="77777777" w:rsidTr="00FB0EBF">
        <w:trPr>
          <w:trHeight w:val="262"/>
          <w:jc w:val="center"/>
        </w:trPr>
        <w:tc>
          <w:tcPr>
            <w:tcW w:w="469" w:type="dxa"/>
            <w:shd w:val="clear" w:color="000000" w:fill="auto"/>
            <w:noWrap/>
            <w:tcMar>
              <w:top w:w="108" w:type="dxa"/>
              <w:bottom w:w="108" w:type="dxa"/>
            </w:tcMar>
            <w:vAlign w:val="center"/>
          </w:tcPr>
          <w:p w14:paraId="5BF7F27B" w14:textId="77777777" w:rsidR="00FB0EBF" w:rsidRPr="00DA4442" w:rsidRDefault="00FB0EBF" w:rsidP="00DD6410">
            <w:pPr>
              <w:rPr>
                <w:sz w:val="16"/>
                <w:szCs w:val="16"/>
              </w:rPr>
            </w:pPr>
            <w:r w:rsidRPr="00DA4442">
              <w:rPr>
                <w:sz w:val="16"/>
                <w:szCs w:val="16"/>
              </w:rPr>
              <w:t>3</w:t>
            </w:r>
          </w:p>
        </w:tc>
        <w:tc>
          <w:tcPr>
            <w:tcW w:w="10025" w:type="dxa"/>
            <w:shd w:val="clear" w:color="000000" w:fill="auto"/>
            <w:tcMar>
              <w:top w:w="108" w:type="dxa"/>
              <w:bottom w:w="108" w:type="dxa"/>
            </w:tcMar>
            <w:vAlign w:val="center"/>
          </w:tcPr>
          <w:p w14:paraId="6B964F93" w14:textId="77777777" w:rsidR="00FB0EBF" w:rsidRPr="00C046A4" w:rsidRDefault="00FB0EBF" w:rsidP="00DD6410">
            <w:pPr>
              <w:jc w:val="both"/>
              <w:rPr>
                <w:sz w:val="16"/>
                <w:szCs w:val="16"/>
              </w:rPr>
            </w:pPr>
            <w:r w:rsidRPr="00DA4442">
              <w:rPr>
                <w:sz w:val="16"/>
                <w:szCs w:val="16"/>
              </w:rPr>
              <w:t>Exp food/ OR (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ti,ab,kw</w:t>
            </w:r>
          </w:p>
        </w:tc>
      </w:tr>
      <w:tr w:rsidR="00FB0EBF" w:rsidRPr="0097488E" w14:paraId="28F2E49C" w14:textId="77777777" w:rsidTr="00FB0EBF">
        <w:trPr>
          <w:trHeight w:val="562"/>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878C983" w14:textId="77777777" w:rsidR="00FB0EBF" w:rsidRPr="00A32245" w:rsidRDefault="00FB0EBF" w:rsidP="00DD6410">
            <w:pPr>
              <w:rPr>
                <w:sz w:val="16"/>
                <w:szCs w:val="16"/>
              </w:rPr>
            </w:pPr>
            <w:r w:rsidRPr="00A32245">
              <w:rPr>
                <w:sz w:val="16"/>
                <w:szCs w:val="16"/>
              </w:rPr>
              <w:t>4</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E2B29E5" w14:textId="77777777" w:rsidR="00FB0EBF" w:rsidRPr="007548EB" w:rsidRDefault="00FB0EBF" w:rsidP="00DD6410">
            <w:pPr>
              <w:jc w:val="both"/>
              <w:rPr>
                <w:sz w:val="16"/>
                <w:szCs w:val="16"/>
              </w:rPr>
            </w:pPr>
            <w:r w:rsidRPr="007548EB">
              <w:rPr>
                <w:sz w:val="16"/>
                <w:szCs w:val="16"/>
              </w:rPr>
              <w:t>Psychology</w:t>
            </w:r>
            <w:r>
              <w:rPr>
                <w:sz w:val="16"/>
                <w:szCs w:val="16"/>
              </w:rPr>
              <w:t>/ OR metal stress/</w:t>
            </w:r>
            <w:r w:rsidRPr="007548EB">
              <w:rPr>
                <w:sz w:val="16"/>
                <w:szCs w:val="16"/>
              </w:rPr>
              <w:t xml:space="preserve"> OR </w:t>
            </w:r>
            <w:r>
              <w:rPr>
                <w:sz w:val="16"/>
                <w:szCs w:val="16"/>
              </w:rPr>
              <w:t>exp coping behavior/</w:t>
            </w:r>
            <w:r w:rsidRPr="007548EB">
              <w:rPr>
                <w:sz w:val="16"/>
                <w:szCs w:val="16"/>
              </w:rPr>
              <w:t xml:space="preserve"> OR </w:t>
            </w:r>
            <w:r>
              <w:rPr>
                <w:sz w:val="16"/>
                <w:szCs w:val="16"/>
              </w:rPr>
              <w:t>exp "</w:t>
            </w:r>
            <w:r w:rsidRPr="007548EB">
              <w:rPr>
                <w:sz w:val="16"/>
                <w:szCs w:val="16"/>
              </w:rPr>
              <w:t>Quality of Life</w:t>
            </w:r>
            <w:r>
              <w:rPr>
                <w:sz w:val="16"/>
                <w:szCs w:val="16"/>
              </w:rPr>
              <w:t>"/</w:t>
            </w:r>
            <w:r w:rsidRPr="007548EB">
              <w:rPr>
                <w:sz w:val="16"/>
                <w:szCs w:val="16"/>
              </w:rPr>
              <w:t xml:space="preserve"> OR Family Health</w:t>
            </w:r>
            <w:r>
              <w:rPr>
                <w:sz w:val="16"/>
                <w:szCs w:val="16"/>
              </w:rPr>
              <w:t>/</w:t>
            </w:r>
            <w:r w:rsidRPr="007548EB">
              <w:rPr>
                <w:sz w:val="16"/>
                <w:szCs w:val="16"/>
              </w:rPr>
              <w:t xml:space="preserve"> OR </w:t>
            </w:r>
            <w:r>
              <w:rPr>
                <w:sz w:val="16"/>
                <w:szCs w:val="16"/>
              </w:rPr>
              <w:t>(</w:t>
            </w:r>
            <w:r w:rsidRPr="007548EB">
              <w:rPr>
                <w:sz w:val="16"/>
                <w:szCs w:val="16"/>
              </w:rPr>
              <w:t>Social* OR Psychosocial* OR Psycholog* OR Quality of Life OR Life quality OR QoL OR HRQoL OR burden*</w:t>
            </w:r>
            <w:r>
              <w:rPr>
                <w:sz w:val="16"/>
                <w:szCs w:val="16"/>
              </w:rPr>
              <w:t>).ti,ab,kw</w:t>
            </w:r>
          </w:p>
        </w:tc>
      </w:tr>
      <w:tr w:rsidR="00FB0EBF" w:rsidRPr="0097488E" w14:paraId="1E2016DC"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9390F87" w14:textId="77777777" w:rsidR="00FB0EBF" w:rsidRPr="00A32245" w:rsidRDefault="00FB0EBF" w:rsidP="00DD6410">
            <w:pPr>
              <w:rPr>
                <w:sz w:val="16"/>
                <w:szCs w:val="16"/>
              </w:rPr>
            </w:pPr>
            <w:r w:rsidRPr="00A32245">
              <w:rPr>
                <w:sz w:val="16"/>
                <w:szCs w:val="16"/>
              </w:rPr>
              <w:t>5</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6CB3E40" w14:textId="77777777" w:rsidR="00FB0EBF" w:rsidRPr="007548EB" w:rsidRDefault="00FB0EBF" w:rsidP="00DD6410">
            <w:pPr>
              <w:jc w:val="both"/>
              <w:rPr>
                <w:sz w:val="16"/>
                <w:szCs w:val="16"/>
              </w:rPr>
            </w:pPr>
            <w:r w:rsidRPr="007548EB">
              <w:rPr>
                <w:sz w:val="16"/>
                <w:szCs w:val="16"/>
              </w:rPr>
              <w:t>Epidemiology</w:t>
            </w:r>
            <w:r>
              <w:rPr>
                <w:sz w:val="16"/>
                <w:szCs w:val="16"/>
              </w:rPr>
              <w:t>/</w:t>
            </w:r>
            <w:r w:rsidRPr="007548EB">
              <w:rPr>
                <w:sz w:val="16"/>
                <w:szCs w:val="16"/>
              </w:rPr>
              <w:t xml:space="preserve"> OR </w:t>
            </w:r>
            <w:r>
              <w:rPr>
                <w:sz w:val="16"/>
                <w:szCs w:val="16"/>
              </w:rPr>
              <w:t>ep.fs</w:t>
            </w:r>
            <w:r w:rsidRPr="007548EB">
              <w:rPr>
                <w:sz w:val="16"/>
                <w:szCs w:val="16"/>
              </w:rPr>
              <w:t xml:space="preserve"> OR </w:t>
            </w:r>
            <w:r>
              <w:rPr>
                <w:sz w:val="16"/>
                <w:szCs w:val="16"/>
              </w:rPr>
              <w:t xml:space="preserve">exp </w:t>
            </w:r>
            <w:r w:rsidRPr="007548EB">
              <w:rPr>
                <w:sz w:val="16"/>
                <w:szCs w:val="16"/>
              </w:rPr>
              <w:t>Incidence</w:t>
            </w:r>
            <w:r>
              <w:rPr>
                <w:sz w:val="16"/>
                <w:szCs w:val="16"/>
              </w:rPr>
              <w:t>/</w:t>
            </w:r>
            <w:r w:rsidRPr="007548EB">
              <w:rPr>
                <w:sz w:val="16"/>
                <w:szCs w:val="16"/>
              </w:rPr>
              <w:t xml:space="preserve"> OR </w:t>
            </w:r>
            <w:r>
              <w:rPr>
                <w:sz w:val="16"/>
                <w:szCs w:val="16"/>
              </w:rPr>
              <w:t xml:space="preserve">exp </w:t>
            </w:r>
            <w:r w:rsidRPr="007548EB">
              <w:rPr>
                <w:sz w:val="16"/>
                <w:szCs w:val="16"/>
              </w:rPr>
              <w:t>Prevalence</w:t>
            </w:r>
            <w:r>
              <w:rPr>
                <w:sz w:val="16"/>
                <w:szCs w:val="16"/>
              </w:rPr>
              <w:t>/</w:t>
            </w:r>
            <w:r w:rsidRPr="007548EB">
              <w:rPr>
                <w:sz w:val="16"/>
                <w:szCs w:val="16"/>
              </w:rPr>
              <w:t xml:space="preserve"> OR </w:t>
            </w:r>
            <w:r>
              <w:rPr>
                <w:sz w:val="16"/>
                <w:szCs w:val="16"/>
              </w:rPr>
              <w:t xml:space="preserve">exp </w:t>
            </w:r>
            <w:r w:rsidRPr="007548EB">
              <w:rPr>
                <w:sz w:val="16"/>
                <w:szCs w:val="16"/>
              </w:rPr>
              <w:t>Cost</w:t>
            </w:r>
            <w:r>
              <w:rPr>
                <w:sz w:val="16"/>
                <w:szCs w:val="16"/>
              </w:rPr>
              <w:t>/</w:t>
            </w:r>
            <w:r w:rsidRPr="007548EB">
              <w:rPr>
                <w:sz w:val="16"/>
                <w:szCs w:val="16"/>
              </w:rPr>
              <w:t xml:space="preserve">  OR </w:t>
            </w:r>
            <w:r>
              <w:rPr>
                <w:sz w:val="16"/>
                <w:szCs w:val="16"/>
              </w:rPr>
              <w:t>(</w:t>
            </w:r>
            <w:r w:rsidRPr="007548EB">
              <w:rPr>
                <w:sz w:val="16"/>
                <w:szCs w:val="16"/>
              </w:rPr>
              <w:t>Epidemiolog* OR prevalence* OR Frequenc* OR occurrence* OR incidence* OR cost* OR expens* OR expenditure* OR economic* OR financ* OR budget* OR spending*</w:t>
            </w:r>
            <w:r>
              <w:rPr>
                <w:sz w:val="16"/>
                <w:szCs w:val="16"/>
              </w:rPr>
              <w:t>).ti,ab,kw</w:t>
            </w:r>
          </w:p>
        </w:tc>
      </w:tr>
      <w:tr w:rsidR="00FB0EBF" w:rsidRPr="0097488E" w14:paraId="259BFDEE" w14:textId="77777777" w:rsidTr="00FB0EBF">
        <w:trPr>
          <w:trHeight w:val="556"/>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5019C831" w14:textId="77777777" w:rsidR="00FB0EBF" w:rsidRPr="00CF01EC" w:rsidRDefault="00FB0EBF" w:rsidP="00DD6410">
            <w:pPr>
              <w:rPr>
                <w:sz w:val="16"/>
                <w:szCs w:val="16"/>
              </w:rPr>
            </w:pPr>
            <w:r w:rsidRPr="00CF01EC">
              <w:rPr>
                <w:sz w:val="16"/>
                <w:szCs w:val="16"/>
              </w:rPr>
              <w:t>6</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830DD06" w14:textId="77777777" w:rsidR="00FB0EBF" w:rsidRPr="00AA71A8" w:rsidRDefault="00FB0EBF" w:rsidP="00DD6410">
            <w:pPr>
              <w:rPr>
                <w:color w:val="FF0000"/>
                <w:sz w:val="16"/>
                <w:szCs w:val="16"/>
              </w:rPr>
            </w:pPr>
            <w:r w:rsidRPr="00CF01EC">
              <w:rPr>
                <w:sz w:val="16"/>
                <w:szCs w:val="16"/>
              </w:rPr>
              <w:t>Exp Canada/ OR ( Canad* OR Alberta* OR Calgary OR Edmonton OR British Columbi* OR Vancouver OR Manitoba* OR New Brunswick OR Newfoundland OR Labrador OR Northwest Territor* OR Nova Scotia* OR Nunavut OR Ontari* OR Toronto OR Ottawa OR Prince Edward Island OR Quebec* OR Montreal OR Saskatchewan OR Yukon).ti,ab,kw</w:t>
            </w:r>
          </w:p>
        </w:tc>
      </w:tr>
      <w:tr w:rsidR="00FB0EBF" w:rsidRPr="0097488E" w14:paraId="627F0C0A"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6C6969A0" w14:textId="77777777" w:rsidR="00FB0EBF" w:rsidRPr="00A32245" w:rsidRDefault="00FB0EBF" w:rsidP="00DD6410">
            <w:pPr>
              <w:rPr>
                <w:sz w:val="16"/>
                <w:szCs w:val="16"/>
              </w:rPr>
            </w:pPr>
            <w:r>
              <w:rPr>
                <w:sz w:val="16"/>
                <w:szCs w:val="16"/>
              </w:rPr>
              <w:t>7</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3C45F2C4" w14:textId="77777777" w:rsidR="00FB0EBF" w:rsidRPr="00F243CA" w:rsidRDefault="00FB0EBF" w:rsidP="00DD6410">
            <w:pPr>
              <w:rPr>
                <w:color w:val="FF0000"/>
                <w:sz w:val="16"/>
                <w:szCs w:val="16"/>
              </w:rPr>
            </w:pPr>
            <w:r>
              <w:rPr>
                <w:sz w:val="16"/>
                <w:szCs w:val="16"/>
              </w:rPr>
              <w:t>"</w:t>
            </w:r>
            <w:r w:rsidRPr="00CF01EC">
              <w:rPr>
                <w:sz w:val="16"/>
                <w:szCs w:val="16"/>
              </w:rPr>
              <w:t>systematic review (topic)</w:t>
            </w:r>
            <w:r>
              <w:rPr>
                <w:sz w:val="16"/>
                <w:szCs w:val="16"/>
              </w:rPr>
              <w:t>"/ OR "</w:t>
            </w:r>
            <w:r w:rsidRPr="00537004">
              <w:rPr>
                <w:sz w:val="16"/>
                <w:szCs w:val="16"/>
              </w:rPr>
              <w:t xml:space="preserve"> Meta-Analysis </w:t>
            </w:r>
            <w:r w:rsidRPr="00CF01EC">
              <w:rPr>
                <w:sz w:val="16"/>
                <w:szCs w:val="16"/>
              </w:rPr>
              <w:t>(topic)</w:t>
            </w:r>
            <w:r>
              <w:rPr>
                <w:sz w:val="16"/>
                <w:szCs w:val="16"/>
              </w:rPr>
              <w:t>"/ OR (</w:t>
            </w:r>
            <w:r w:rsidRPr="00C47937">
              <w:rPr>
                <w:sz w:val="16"/>
                <w:szCs w:val="16"/>
              </w:rPr>
              <w:t xml:space="preserve">((systematic* </w:t>
            </w:r>
            <w:r>
              <w:rPr>
                <w:sz w:val="16"/>
                <w:szCs w:val="16"/>
              </w:rPr>
              <w:t>OR Umbrella</w:t>
            </w:r>
            <w:r w:rsidRPr="00C47937">
              <w:rPr>
                <w:sz w:val="16"/>
                <w:szCs w:val="16"/>
              </w:rPr>
              <w:t>) AND (review* OR overview* OR synthes*))</w:t>
            </w:r>
            <w:r>
              <w:rPr>
                <w:sz w:val="16"/>
                <w:szCs w:val="16"/>
              </w:rPr>
              <w:t xml:space="preserve"> OR </w:t>
            </w:r>
            <w:r w:rsidRPr="00AA71A8">
              <w:rPr>
                <w:sz w:val="16"/>
                <w:szCs w:val="16"/>
              </w:rPr>
              <w:t>meta-analys</w:t>
            </w:r>
            <w:r>
              <w:rPr>
                <w:sz w:val="16"/>
                <w:szCs w:val="16"/>
              </w:rPr>
              <w:t xml:space="preserve">* OR </w:t>
            </w:r>
            <w:r w:rsidRPr="00AA71A8">
              <w:rPr>
                <w:sz w:val="16"/>
                <w:szCs w:val="16"/>
              </w:rPr>
              <w:t>metaanalys</w:t>
            </w:r>
            <w:r>
              <w:rPr>
                <w:sz w:val="16"/>
                <w:szCs w:val="16"/>
              </w:rPr>
              <w:t>*).ti,ab,kw</w:t>
            </w:r>
          </w:p>
        </w:tc>
      </w:tr>
      <w:tr w:rsidR="00FB0EBF" w:rsidRPr="0097488E" w14:paraId="2D371166"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3EFDB65F" w14:textId="77777777" w:rsidR="00FB0EBF" w:rsidRDefault="00FB0EBF" w:rsidP="00DD6410">
            <w:pPr>
              <w:rPr>
                <w:sz w:val="16"/>
                <w:szCs w:val="16"/>
              </w:rPr>
            </w:pPr>
            <w:r>
              <w:rPr>
                <w:sz w:val="16"/>
                <w:szCs w:val="16"/>
              </w:rPr>
              <w:t>8</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7965492" w14:textId="77777777" w:rsidR="00FB0EBF" w:rsidRDefault="00FB0EBF" w:rsidP="00DD6410">
            <w:pPr>
              <w:rPr>
                <w:sz w:val="16"/>
                <w:szCs w:val="16"/>
              </w:rPr>
            </w:pPr>
            <w:r w:rsidRPr="00831EF8">
              <w:rPr>
                <w:sz w:val="16"/>
                <w:szCs w:val="16"/>
              </w:rPr>
              <w:t>limit 5 to (meta analysis or "systematic review")</w:t>
            </w:r>
          </w:p>
        </w:tc>
      </w:tr>
      <w:tr w:rsidR="00FB0EBF" w:rsidRPr="0097488E" w14:paraId="71FC827B"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34A33DE9" w14:textId="77777777" w:rsidR="00FB0EBF" w:rsidRPr="00A32245" w:rsidRDefault="00FB0EBF" w:rsidP="00DD6410">
            <w:pPr>
              <w:rPr>
                <w:sz w:val="16"/>
                <w:szCs w:val="16"/>
              </w:rPr>
            </w:pPr>
            <w:r>
              <w:rPr>
                <w:sz w:val="16"/>
                <w:szCs w:val="16"/>
              </w:rPr>
              <w:t>9</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EE212EA" w14:textId="77777777" w:rsidR="00FB0EBF" w:rsidRPr="00F243CA" w:rsidRDefault="00FB0EBF" w:rsidP="00DD6410">
            <w:pPr>
              <w:rPr>
                <w:sz w:val="16"/>
                <w:szCs w:val="16"/>
              </w:rPr>
            </w:pPr>
            <w:r>
              <w:rPr>
                <w:sz w:val="16"/>
                <w:szCs w:val="16"/>
              </w:rPr>
              <w:t>(</w:t>
            </w:r>
            <w:r w:rsidRPr="00F243CA">
              <w:rPr>
                <w:sz w:val="16"/>
                <w:szCs w:val="16"/>
              </w:rPr>
              <w:t>English OR French OR Italian OR Spanish OR German</w:t>
            </w:r>
            <w:r>
              <w:rPr>
                <w:sz w:val="16"/>
                <w:szCs w:val="16"/>
              </w:rPr>
              <w:t>).la</w:t>
            </w:r>
          </w:p>
        </w:tc>
      </w:tr>
      <w:tr w:rsidR="00FB0EBF" w:rsidRPr="0097488E" w14:paraId="4A01B9FB"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F26A30A" w14:textId="77777777" w:rsidR="00FB0EBF" w:rsidRDefault="00FB0EBF" w:rsidP="00DD6410">
            <w:pPr>
              <w:rPr>
                <w:sz w:val="16"/>
                <w:szCs w:val="16"/>
              </w:rPr>
            </w:pPr>
            <w:r>
              <w:rPr>
                <w:sz w:val="16"/>
                <w:szCs w:val="16"/>
              </w:rPr>
              <w:lastRenderedPageBreak/>
              <w:t>10</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CCA5A95" w14:textId="77777777" w:rsidR="00FB0EBF" w:rsidRPr="00362CD7" w:rsidRDefault="00FB0EBF" w:rsidP="00DD6410">
            <w:pPr>
              <w:rPr>
                <w:color w:val="000000"/>
                <w:sz w:val="16"/>
                <w:szCs w:val="16"/>
              </w:rPr>
            </w:pPr>
            <w:r w:rsidRPr="00362CD7">
              <w:rPr>
                <w:color w:val="000000"/>
                <w:sz w:val="16"/>
                <w:szCs w:val="16"/>
              </w:rPr>
              <w:t>(1 OR (2 AND 3)) AND (4 OR</w:t>
            </w:r>
            <w:r>
              <w:rPr>
                <w:color w:val="000000"/>
                <w:sz w:val="16"/>
                <w:szCs w:val="16"/>
              </w:rPr>
              <w:t xml:space="preserve"> 8 OR</w:t>
            </w:r>
            <w:r w:rsidRPr="00362CD7">
              <w:rPr>
                <w:color w:val="000000"/>
                <w:sz w:val="16"/>
                <w:szCs w:val="16"/>
              </w:rPr>
              <w:t xml:space="preserve"> (5 AND (6 OR 7))) AND </w:t>
            </w:r>
            <w:r>
              <w:rPr>
                <w:color w:val="000000"/>
                <w:sz w:val="16"/>
                <w:szCs w:val="16"/>
              </w:rPr>
              <w:t>9</w:t>
            </w:r>
          </w:p>
        </w:tc>
      </w:tr>
      <w:tr w:rsidR="00FB0EBF" w:rsidRPr="00DA4442" w14:paraId="676E6815" w14:textId="77777777" w:rsidTr="00FB0EBF">
        <w:trPr>
          <w:trHeight w:val="263"/>
          <w:jc w:val="center"/>
        </w:trPr>
        <w:tc>
          <w:tcPr>
            <w:tcW w:w="469"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3F48A056" w14:textId="77777777" w:rsidR="00FB0EBF" w:rsidRPr="00DA4442" w:rsidRDefault="00FB0EBF" w:rsidP="00DD6410">
            <w:pPr>
              <w:rPr>
                <w:sz w:val="16"/>
                <w:szCs w:val="16"/>
              </w:rPr>
            </w:pPr>
            <w:r w:rsidRPr="00DA4442">
              <w:rPr>
                <w:sz w:val="16"/>
                <w:szCs w:val="16"/>
              </w:rPr>
              <w:t>11</w:t>
            </w:r>
          </w:p>
        </w:tc>
        <w:tc>
          <w:tcPr>
            <w:tcW w:w="10025"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707584A4" w14:textId="77777777" w:rsidR="00FB0EBF" w:rsidRPr="00DA4442" w:rsidRDefault="00FB0EBF" w:rsidP="00DD6410">
            <w:pPr>
              <w:rPr>
                <w:sz w:val="16"/>
                <w:szCs w:val="16"/>
              </w:rPr>
            </w:pPr>
            <w:r w:rsidRPr="00DA4442">
              <w:rPr>
                <w:sz w:val="16"/>
                <w:szCs w:val="16"/>
              </w:rPr>
              <w:t xml:space="preserve">limit 10 to yr="2014 - 2019" </w:t>
            </w:r>
          </w:p>
        </w:tc>
      </w:tr>
      <w:tr w:rsidR="00FB0EBF" w:rsidRPr="00DA4442" w14:paraId="336EC3E5" w14:textId="77777777" w:rsidTr="00FB0EBF">
        <w:trPr>
          <w:trHeight w:val="262"/>
          <w:jc w:val="center"/>
        </w:trPr>
        <w:tc>
          <w:tcPr>
            <w:tcW w:w="469" w:type="dxa"/>
            <w:shd w:val="clear" w:color="000000" w:fill="auto"/>
            <w:noWrap/>
            <w:tcMar>
              <w:top w:w="108" w:type="dxa"/>
              <w:bottom w:w="108" w:type="dxa"/>
            </w:tcMar>
            <w:vAlign w:val="center"/>
          </w:tcPr>
          <w:p w14:paraId="119BEC09" w14:textId="77777777" w:rsidR="00FB0EBF" w:rsidRPr="00DA4442" w:rsidRDefault="00FB0EBF" w:rsidP="00DD6410">
            <w:pPr>
              <w:rPr>
                <w:sz w:val="16"/>
                <w:szCs w:val="16"/>
              </w:rPr>
            </w:pPr>
            <w:r w:rsidRPr="00DA4442">
              <w:rPr>
                <w:sz w:val="16"/>
                <w:szCs w:val="16"/>
              </w:rPr>
              <w:t>12</w:t>
            </w:r>
          </w:p>
        </w:tc>
        <w:tc>
          <w:tcPr>
            <w:tcW w:w="10025" w:type="dxa"/>
            <w:shd w:val="clear" w:color="000000" w:fill="auto"/>
            <w:tcMar>
              <w:top w:w="108" w:type="dxa"/>
              <w:bottom w:w="108" w:type="dxa"/>
            </w:tcMar>
            <w:vAlign w:val="center"/>
          </w:tcPr>
          <w:p w14:paraId="0C299CBD" w14:textId="77777777" w:rsidR="00FB0EBF" w:rsidRPr="00DA4442" w:rsidRDefault="00FB0EBF" w:rsidP="00DD6410">
            <w:pPr>
              <w:rPr>
                <w:sz w:val="16"/>
                <w:szCs w:val="16"/>
              </w:rPr>
            </w:pPr>
            <w:proofErr w:type="gramStart"/>
            <w:r w:rsidRPr="00DA4442">
              <w:rPr>
                <w:sz w:val="16"/>
                <w:szCs w:val="16"/>
              </w:rPr>
              <w:t>conference</w:t>
            </w:r>
            <w:proofErr w:type="gramEnd"/>
            <w:r w:rsidRPr="00DA4442">
              <w:rPr>
                <w:sz w:val="16"/>
                <w:szCs w:val="16"/>
              </w:rPr>
              <w:t xml:space="preserve"> abstract.pt.</w:t>
            </w:r>
          </w:p>
        </w:tc>
      </w:tr>
      <w:tr w:rsidR="00FB0EBF" w:rsidRPr="00DA4442" w14:paraId="682734B9" w14:textId="77777777" w:rsidTr="00FB0EBF">
        <w:trPr>
          <w:trHeight w:val="262"/>
          <w:jc w:val="center"/>
        </w:trPr>
        <w:tc>
          <w:tcPr>
            <w:tcW w:w="469" w:type="dxa"/>
            <w:shd w:val="clear" w:color="000000" w:fill="auto"/>
            <w:noWrap/>
            <w:tcMar>
              <w:top w:w="108" w:type="dxa"/>
              <w:bottom w:w="108" w:type="dxa"/>
            </w:tcMar>
            <w:vAlign w:val="center"/>
          </w:tcPr>
          <w:p w14:paraId="3B5DFBBD" w14:textId="77777777" w:rsidR="00FB0EBF" w:rsidRPr="00DA4442" w:rsidRDefault="00FB0EBF" w:rsidP="00DD6410">
            <w:pPr>
              <w:rPr>
                <w:sz w:val="16"/>
                <w:szCs w:val="16"/>
              </w:rPr>
            </w:pPr>
            <w:r w:rsidRPr="00DA4442">
              <w:rPr>
                <w:sz w:val="16"/>
                <w:szCs w:val="16"/>
              </w:rPr>
              <w:t>13</w:t>
            </w:r>
          </w:p>
        </w:tc>
        <w:tc>
          <w:tcPr>
            <w:tcW w:w="10025" w:type="dxa"/>
            <w:shd w:val="clear" w:color="000000" w:fill="auto"/>
            <w:tcMar>
              <w:top w:w="108" w:type="dxa"/>
              <w:bottom w:w="108" w:type="dxa"/>
            </w:tcMar>
            <w:vAlign w:val="center"/>
          </w:tcPr>
          <w:p w14:paraId="57014E57" w14:textId="4B0BC715" w:rsidR="00FB0EBF" w:rsidRPr="00DA4442" w:rsidRDefault="00FB0EBF" w:rsidP="00DD6410">
            <w:pPr>
              <w:rPr>
                <w:sz w:val="16"/>
                <w:szCs w:val="16"/>
              </w:rPr>
            </w:pPr>
            <w:r w:rsidRPr="00DA4442">
              <w:rPr>
                <w:sz w:val="16"/>
                <w:szCs w:val="16"/>
              </w:rPr>
              <w:t xml:space="preserve">11 not 12 1710 </w:t>
            </w:r>
            <w:r w:rsidR="00DA4442" w:rsidRPr="00DA4442">
              <w:rPr>
                <w:sz w:val="16"/>
                <w:szCs w:val="16"/>
              </w:rPr>
              <w:t>results</w:t>
            </w:r>
          </w:p>
        </w:tc>
      </w:tr>
    </w:tbl>
    <w:p w14:paraId="0E9C01A3" w14:textId="77777777" w:rsidR="00DA4442" w:rsidRPr="00DA4442" w:rsidRDefault="00DA4442" w:rsidP="00DA4442"/>
    <w:p w14:paraId="431E843C" w14:textId="611BE443" w:rsidR="00FB0EBF" w:rsidRPr="00DA4442" w:rsidRDefault="00FB0EBF" w:rsidP="00FB0EBF">
      <w:pPr>
        <w:pStyle w:val="TableParagraph"/>
      </w:pPr>
      <w:r w:rsidRPr="00DA4442">
        <w:t xml:space="preserve">CINAHL 31 </w:t>
      </w:r>
      <w:r w:rsidR="00DA4442" w:rsidRPr="00DA4442">
        <w:t>M</w:t>
      </w:r>
      <w:r w:rsidRPr="00DA4442">
        <w:t>ai 2019</w:t>
      </w:r>
    </w:p>
    <w:tbl>
      <w:tblPr>
        <w:tblW w:w="1040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01"/>
        <w:gridCol w:w="9902"/>
      </w:tblGrid>
      <w:tr w:rsidR="00FB0EBF" w:rsidRPr="00DA4442" w14:paraId="442D6470" w14:textId="77777777" w:rsidTr="00FB0EBF">
        <w:trPr>
          <w:trHeight w:val="262"/>
          <w:jc w:val="center"/>
        </w:trPr>
        <w:tc>
          <w:tcPr>
            <w:tcW w:w="501" w:type="dxa"/>
            <w:shd w:val="clear" w:color="000000" w:fill="auto"/>
            <w:noWrap/>
            <w:tcMar>
              <w:top w:w="108" w:type="dxa"/>
              <w:bottom w:w="108" w:type="dxa"/>
            </w:tcMar>
            <w:vAlign w:val="center"/>
          </w:tcPr>
          <w:p w14:paraId="04C3C246" w14:textId="77777777" w:rsidR="00FB0EBF" w:rsidRPr="00DA4442" w:rsidRDefault="00FB0EBF" w:rsidP="00DD6410">
            <w:pPr>
              <w:rPr>
                <w:sz w:val="16"/>
                <w:szCs w:val="16"/>
              </w:rPr>
            </w:pPr>
            <w:r w:rsidRPr="00DA4442">
              <w:rPr>
                <w:sz w:val="16"/>
                <w:szCs w:val="16"/>
              </w:rPr>
              <w:t>S1</w:t>
            </w:r>
          </w:p>
        </w:tc>
        <w:tc>
          <w:tcPr>
            <w:tcW w:w="9902" w:type="dxa"/>
            <w:shd w:val="clear" w:color="000000" w:fill="auto"/>
            <w:tcMar>
              <w:top w:w="108" w:type="dxa"/>
              <w:bottom w:w="108" w:type="dxa"/>
            </w:tcMar>
            <w:vAlign w:val="center"/>
          </w:tcPr>
          <w:p w14:paraId="66221285" w14:textId="77777777" w:rsidR="00FB0EBF" w:rsidRPr="00DA4442" w:rsidRDefault="00FB0EBF" w:rsidP="00DD6410">
            <w:pPr>
              <w:jc w:val="both"/>
              <w:rPr>
                <w:sz w:val="16"/>
                <w:szCs w:val="16"/>
              </w:rPr>
            </w:pPr>
            <w:r w:rsidRPr="00DA4442">
              <w:rPr>
                <w:sz w:val="16"/>
                <w:szCs w:val="16"/>
              </w:rPr>
              <w:t>MH(Food Hypersensitivity+)</w:t>
            </w:r>
          </w:p>
        </w:tc>
      </w:tr>
      <w:tr w:rsidR="00FB0EBF" w:rsidRPr="00DA4442" w14:paraId="6FAFBF64" w14:textId="77777777" w:rsidTr="00FB0EBF">
        <w:trPr>
          <w:trHeight w:val="262"/>
          <w:jc w:val="center"/>
        </w:trPr>
        <w:tc>
          <w:tcPr>
            <w:tcW w:w="501" w:type="dxa"/>
            <w:shd w:val="clear" w:color="000000" w:fill="auto"/>
            <w:noWrap/>
            <w:tcMar>
              <w:top w:w="108" w:type="dxa"/>
              <w:bottom w:w="108" w:type="dxa"/>
            </w:tcMar>
            <w:vAlign w:val="center"/>
          </w:tcPr>
          <w:p w14:paraId="1C72FAA6" w14:textId="77777777" w:rsidR="00FB0EBF" w:rsidRPr="00DA4442" w:rsidRDefault="00FB0EBF" w:rsidP="00DD6410">
            <w:pPr>
              <w:rPr>
                <w:sz w:val="16"/>
                <w:szCs w:val="16"/>
              </w:rPr>
            </w:pPr>
            <w:r w:rsidRPr="00DA4442">
              <w:rPr>
                <w:sz w:val="16"/>
                <w:szCs w:val="16"/>
              </w:rPr>
              <w:t>S2</w:t>
            </w:r>
          </w:p>
        </w:tc>
        <w:tc>
          <w:tcPr>
            <w:tcW w:w="9902" w:type="dxa"/>
            <w:shd w:val="clear" w:color="000000" w:fill="auto"/>
            <w:tcMar>
              <w:top w:w="108" w:type="dxa"/>
              <w:bottom w:w="108" w:type="dxa"/>
            </w:tcMar>
            <w:vAlign w:val="center"/>
          </w:tcPr>
          <w:p w14:paraId="4EF387DB" w14:textId="77777777" w:rsidR="00FB0EBF" w:rsidRPr="00DA4442" w:rsidRDefault="00FB0EBF" w:rsidP="00DD6410">
            <w:pPr>
              <w:jc w:val="both"/>
              <w:rPr>
                <w:sz w:val="16"/>
                <w:szCs w:val="16"/>
              </w:rPr>
            </w:pPr>
            <w:r w:rsidRPr="00DA4442">
              <w:rPr>
                <w:sz w:val="16"/>
                <w:szCs w:val="16"/>
              </w:rPr>
              <w:t>MH(Hypersensitivity+) OR TI(allerg* OR hypersensitiv* OR hyper-sensitiv* OR hyperresponsiv* OR hyper-responsiv*) OR AB(allerg* OR hypersensitiv* OR hyper-sensitiv* OR hyperresponsiv* OR hyper-responsiv*)</w:t>
            </w:r>
          </w:p>
        </w:tc>
      </w:tr>
      <w:tr w:rsidR="00FB0EBF" w:rsidRPr="00DA4442" w14:paraId="0F1ACE65" w14:textId="77777777" w:rsidTr="00FB0EBF">
        <w:trPr>
          <w:trHeight w:val="262"/>
          <w:jc w:val="center"/>
        </w:trPr>
        <w:tc>
          <w:tcPr>
            <w:tcW w:w="501" w:type="dxa"/>
            <w:shd w:val="clear" w:color="000000" w:fill="auto"/>
            <w:noWrap/>
            <w:tcMar>
              <w:top w:w="108" w:type="dxa"/>
              <w:bottom w:w="108" w:type="dxa"/>
            </w:tcMar>
            <w:vAlign w:val="center"/>
          </w:tcPr>
          <w:p w14:paraId="444E4036" w14:textId="77777777" w:rsidR="00FB0EBF" w:rsidRPr="00DA4442" w:rsidRDefault="00FB0EBF" w:rsidP="00DD6410">
            <w:pPr>
              <w:rPr>
                <w:sz w:val="16"/>
                <w:szCs w:val="16"/>
              </w:rPr>
            </w:pPr>
            <w:r w:rsidRPr="00DA4442">
              <w:rPr>
                <w:sz w:val="16"/>
                <w:szCs w:val="16"/>
              </w:rPr>
              <w:t>S3</w:t>
            </w:r>
          </w:p>
        </w:tc>
        <w:tc>
          <w:tcPr>
            <w:tcW w:w="9902" w:type="dxa"/>
            <w:shd w:val="clear" w:color="000000" w:fill="auto"/>
            <w:tcMar>
              <w:top w:w="108" w:type="dxa"/>
              <w:bottom w:w="108" w:type="dxa"/>
            </w:tcMar>
            <w:vAlign w:val="center"/>
          </w:tcPr>
          <w:p w14:paraId="3366F03B" w14:textId="77777777" w:rsidR="00FB0EBF" w:rsidRPr="00DA4442" w:rsidRDefault="00FB0EBF" w:rsidP="00DD6410">
            <w:pPr>
              <w:jc w:val="both"/>
              <w:rPr>
                <w:sz w:val="16"/>
                <w:szCs w:val="16"/>
              </w:rPr>
            </w:pPr>
            <w:r w:rsidRPr="00DA4442">
              <w:rPr>
                <w:sz w:val="16"/>
                <w:szCs w:val="16"/>
              </w:rPr>
              <w:t>MH(food+) OR TI(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 OR AB(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p>
        </w:tc>
      </w:tr>
      <w:tr w:rsidR="00FB0EBF" w:rsidRPr="00DA4442" w14:paraId="1B5561DD" w14:textId="77777777" w:rsidTr="00FB0EBF">
        <w:trPr>
          <w:trHeight w:val="562"/>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126CACB2" w14:textId="77777777" w:rsidR="00FB0EBF" w:rsidRPr="00DA4442" w:rsidRDefault="00FB0EBF" w:rsidP="00DD6410">
            <w:pPr>
              <w:rPr>
                <w:sz w:val="16"/>
                <w:szCs w:val="16"/>
              </w:rPr>
            </w:pPr>
            <w:r w:rsidRPr="00DA4442">
              <w:rPr>
                <w:sz w:val="16"/>
                <w:szCs w:val="16"/>
              </w:rPr>
              <w:t>S4</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57455EDE" w14:textId="77777777" w:rsidR="00FB0EBF" w:rsidRPr="00DA4442" w:rsidRDefault="00FB0EBF" w:rsidP="00DD6410">
            <w:pPr>
              <w:jc w:val="both"/>
              <w:rPr>
                <w:sz w:val="16"/>
                <w:szCs w:val="16"/>
              </w:rPr>
            </w:pPr>
            <w:r w:rsidRPr="00DA4442">
              <w:rPr>
                <w:sz w:val="16"/>
                <w:szCs w:val="16"/>
              </w:rPr>
              <w:t>MH(Psychology) OR MW(PH)  OR Mh(Stress, Psychological+) OR MH(Adaptation, Psychological+) OR MH(Quality of Life+) OR MH(Family Health) OR TI(Social* OR Psychosocial* OR Psycholog* OR Quality of Life OR Life quality OR QoL OR HRQoL OR burden*) OR AB(Social* OR Psychosocial* OR Psycholog* OR Quality of Life OR Life quality OR QoL OR HRQoL OR burden*)</w:t>
            </w:r>
          </w:p>
        </w:tc>
      </w:tr>
      <w:tr w:rsidR="00FB0EBF" w:rsidRPr="00DA4442" w14:paraId="6BE94C64" w14:textId="77777777" w:rsidTr="00FB0EBF">
        <w:trPr>
          <w:trHeight w:val="263"/>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35980E63" w14:textId="77777777" w:rsidR="00FB0EBF" w:rsidRPr="00DA4442" w:rsidRDefault="00FB0EBF" w:rsidP="00DD6410">
            <w:pPr>
              <w:rPr>
                <w:sz w:val="16"/>
                <w:szCs w:val="16"/>
              </w:rPr>
            </w:pPr>
            <w:r w:rsidRPr="00DA4442">
              <w:rPr>
                <w:sz w:val="16"/>
                <w:szCs w:val="16"/>
              </w:rPr>
              <w:t>S5</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583B0986" w14:textId="77777777" w:rsidR="00FB0EBF" w:rsidRPr="00DA4442" w:rsidRDefault="00FB0EBF" w:rsidP="00DD6410">
            <w:pPr>
              <w:jc w:val="both"/>
              <w:rPr>
                <w:sz w:val="16"/>
                <w:szCs w:val="16"/>
              </w:rPr>
            </w:pPr>
            <w:r w:rsidRPr="00DA4442">
              <w:rPr>
                <w:sz w:val="16"/>
                <w:szCs w:val="16"/>
              </w:rPr>
              <w:t>MH(Epidemiology+) OR MW(EP) OR MH(Incidence) OR MH(Prevalence) OR MH("Costs and Cost Analysis"+)  OR MW(EC) OR TI(Epidemiolog* OR prevalence* OR Frequenc* OR occurrence* OR incidence* OR cost* OR expens* OR expenditure* OR economic* OR financ* OR budget* OR spending*) OR AB(Epidemiolog* OR prevalence* OR Frequenc* OR occurrence* OR incidence* OR cost* OR expens* OR expenditure* OR economic* OR financ* OR budget* OR spending*)</w:t>
            </w:r>
          </w:p>
        </w:tc>
      </w:tr>
      <w:tr w:rsidR="00FB0EBF" w:rsidRPr="00DA4442" w14:paraId="512C0FA8" w14:textId="77777777" w:rsidTr="00FB0EBF">
        <w:trPr>
          <w:trHeight w:val="556"/>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0249C0D" w14:textId="77777777" w:rsidR="00FB0EBF" w:rsidRPr="00DA4442" w:rsidRDefault="00FB0EBF" w:rsidP="00DD6410">
            <w:pPr>
              <w:rPr>
                <w:sz w:val="16"/>
                <w:szCs w:val="16"/>
              </w:rPr>
            </w:pPr>
            <w:r w:rsidRPr="00DA4442">
              <w:rPr>
                <w:sz w:val="16"/>
                <w:szCs w:val="16"/>
              </w:rPr>
              <w:t>S6</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B922898" w14:textId="77777777" w:rsidR="00FB0EBF" w:rsidRPr="00DA4442" w:rsidRDefault="00FB0EBF" w:rsidP="00DD6410">
            <w:pPr>
              <w:rPr>
                <w:color w:val="FF0000"/>
                <w:sz w:val="16"/>
                <w:szCs w:val="16"/>
              </w:rPr>
            </w:pPr>
            <w:r w:rsidRPr="00DA4442">
              <w:rPr>
                <w:sz w:val="16"/>
                <w:szCs w:val="16"/>
              </w:rPr>
              <w:t>MH(Canada+) OR TI( Canad* OR Alberta* OR Calgary OR Edmonton OR British Columbi* OR Vancouver OR Manitoba* OR New Brunswick OR Newfoundland OR Labrador OR Northwest Territor* OR Nova Scotia* OR Nunavut OR Ontari* OR Toronto OR Ottawa OR Prince Edward Island OR Quebec* OR Montreal OR Saskatchewan OR Yukon) OR AB( Canad* OR Alberta* OR Calgary OR Edmonton OR British Columbi* OR Vancouver OR Manitoba* OR New Brunswick OR Newfoundland OR Labrador OR Northwest Territor* OR Nova Scotia* OR Nunavut OR Ontari* OR Toronto OR Ottawa OR Prince Edward Island OR Quebec* OR Montreal OR Saskatchewan OR Yukon)</w:t>
            </w:r>
          </w:p>
        </w:tc>
      </w:tr>
      <w:tr w:rsidR="00FB0EBF" w:rsidRPr="00DA4442" w14:paraId="7449AADA" w14:textId="77777777" w:rsidTr="00FB0EBF">
        <w:trPr>
          <w:trHeight w:val="263"/>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26181F7" w14:textId="77777777" w:rsidR="00FB0EBF" w:rsidRPr="00DA4442" w:rsidRDefault="00FB0EBF" w:rsidP="00DD6410">
            <w:pPr>
              <w:rPr>
                <w:sz w:val="16"/>
                <w:szCs w:val="16"/>
              </w:rPr>
            </w:pPr>
            <w:r w:rsidRPr="00DA4442">
              <w:rPr>
                <w:sz w:val="16"/>
                <w:szCs w:val="16"/>
              </w:rPr>
              <w:t>S7</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96C8C28" w14:textId="77777777" w:rsidR="00FB0EBF" w:rsidRPr="00DA4442" w:rsidRDefault="00FB0EBF" w:rsidP="00DD6410">
            <w:pPr>
              <w:rPr>
                <w:color w:val="FF0000"/>
                <w:sz w:val="16"/>
                <w:szCs w:val="16"/>
              </w:rPr>
            </w:pPr>
            <w:r w:rsidRPr="00DA4442">
              <w:rPr>
                <w:sz w:val="16"/>
                <w:szCs w:val="16"/>
              </w:rPr>
              <w:t>PT(Systematic review) OR MH( Systematic Review) OR PT(Meta-Analysis) OR MH(Meta-Analysis) OR TI(((systematic* OR Umbrella) AND (review* OR overview* OR synthes*)) OR meta-analys* OR metaanalys*) OR AB(((systematic* OR Umbrella) AND (review* OR overview* OR synthes*)) OR meta-analys* OR metaanalys*)</w:t>
            </w:r>
          </w:p>
        </w:tc>
      </w:tr>
      <w:tr w:rsidR="00FB0EBF" w:rsidRPr="00DA4442" w14:paraId="7FEE5B48" w14:textId="77777777" w:rsidTr="00FB0EBF">
        <w:trPr>
          <w:trHeight w:val="263"/>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492C629C" w14:textId="77777777" w:rsidR="00FB0EBF" w:rsidRPr="00DA4442" w:rsidRDefault="00FB0EBF" w:rsidP="00DD6410">
            <w:pPr>
              <w:rPr>
                <w:sz w:val="16"/>
                <w:szCs w:val="16"/>
              </w:rPr>
            </w:pPr>
            <w:r w:rsidRPr="00DA4442">
              <w:rPr>
                <w:sz w:val="16"/>
                <w:szCs w:val="16"/>
              </w:rPr>
              <w:lastRenderedPageBreak/>
              <w:t>S8</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2BFC0F94" w14:textId="77777777" w:rsidR="00FB0EBF" w:rsidRPr="00DA4442" w:rsidRDefault="00FB0EBF" w:rsidP="00DD6410">
            <w:pPr>
              <w:rPr>
                <w:sz w:val="16"/>
                <w:szCs w:val="16"/>
              </w:rPr>
            </w:pPr>
            <w:r w:rsidRPr="00DA4442">
              <w:rPr>
                <w:sz w:val="16"/>
                <w:szCs w:val="16"/>
              </w:rPr>
              <w:t>LA(English OR French OR Italian OR Spanish OR German)</w:t>
            </w:r>
          </w:p>
        </w:tc>
      </w:tr>
      <w:tr w:rsidR="00FB0EBF" w:rsidRPr="00DA4442" w14:paraId="5B9DFBDF" w14:textId="77777777" w:rsidTr="00FB0EBF">
        <w:trPr>
          <w:trHeight w:val="263"/>
          <w:jc w:val="center"/>
        </w:trPr>
        <w:tc>
          <w:tcPr>
            <w:tcW w:w="501"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630D409" w14:textId="77777777" w:rsidR="00FB0EBF" w:rsidRPr="00DA4442" w:rsidRDefault="00FB0EBF" w:rsidP="00DD6410">
            <w:pPr>
              <w:rPr>
                <w:sz w:val="16"/>
                <w:szCs w:val="16"/>
              </w:rPr>
            </w:pPr>
            <w:r w:rsidRPr="00DA4442">
              <w:rPr>
                <w:sz w:val="16"/>
                <w:szCs w:val="16"/>
              </w:rPr>
              <w:t>S9</w:t>
            </w:r>
          </w:p>
        </w:tc>
        <w:tc>
          <w:tcPr>
            <w:tcW w:w="9902"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4C4C3F3" w14:textId="1888A815" w:rsidR="00FB0EBF" w:rsidRPr="00DA4442" w:rsidRDefault="00FB0EBF" w:rsidP="00DD6410">
            <w:pPr>
              <w:rPr>
                <w:color w:val="000000"/>
                <w:sz w:val="16"/>
                <w:szCs w:val="16"/>
              </w:rPr>
            </w:pPr>
            <w:r w:rsidRPr="00DA4442">
              <w:rPr>
                <w:color w:val="000000"/>
                <w:sz w:val="16"/>
                <w:szCs w:val="16"/>
              </w:rPr>
              <w:t xml:space="preserve">(S1 OR (S2 AND S3)) AND (S4 OR (S5 AND (S6 OR S7))) AND S8 </w:t>
            </w:r>
            <w:r w:rsidRPr="00DA4442">
              <w:rPr>
                <w:b/>
                <w:sz w:val="16"/>
                <w:szCs w:val="16"/>
              </w:rPr>
              <w:t xml:space="preserve">limiters </w:t>
            </w:r>
            <w:r w:rsidRPr="00DA4442">
              <w:rPr>
                <w:sz w:val="16"/>
                <w:szCs w:val="16"/>
              </w:rPr>
              <w:t xml:space="preserve">publication date 20140101-20191231  506 </w:t>
            </w:r>
            <w:r w:rsidR="00DA4442" w:rsidRPr="00DA4442">
              <w:rPr>
                <w:sz w:val="16"/>
                <w:szCs w:val="16"/>
              </w:rPr>
              <w:t>results</w:t>
            </w:r>
          </w:p>
        </w:tc>
      </w:tr>
    </w:tbl>
    <w:p w14:paraId="138E1DB8" w14:textId="77777777" w:rsidR="00DA4442" w:rsidRPr="00DA4442" w:rsidRDefault="00DA4442" w:rsidP="00DA4442"/>
    <w:p w14:paraId="56D47580" w14:textId="60357F41" w:rsidR="00FB0EBF" w:rsidRPr="00DA4442" w:rsidRDefault="00FB0EBF" w:rsidP="00FB0EBF">
      <w:pPr>
        <w:pStyle w:val="TableParagraph"/>
      </w:pPr>
      <w:r w:rsidRPr="00DA4442">
        <w:t xml:space="preserve">Web of Science 31 </w:t>
      </w:r>
      <w:r w:rsidR="00DA4442" w:rsidRPr="00DA4442">
        <w:t>M</w:t>
      </w:r>
      <w:r w:rsidRPr="00DA4442">
        <w:t>ai 2019</w:t>
      </w:r>
    </w:p>
    <w:tbl>
      <w:tblPr>
        <w:tblW w:w="104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0"/>
        <w:gridCol w:w="10010"/>
      </w:tblGrid>
      <w:tr w:rsidR="00FB0EBF" w:rsidRPr="00DA4442" w14:paraId="68761BCA" w14:textId="77777777" w:rsidTr="00FB0EBF">
        <w:trPr>
          <w:trHeight w:val="262"/>
          <w:jc w:val="center"/>
        </w:trPr>
        <w:tc>
          <w:tcPr>
            <w:tcW w:w="440" w:type="dxa"/>
            <w:shd w:val="clear" w:color="000000" w:fill="auto"/>
            <w:noWrap/>
            <w:tcMar>
              <w:top w:w="108" w:type="dxa"/>
              <w:bottom w:w="108" w:type="dxa"/>
            </w:tcMar>
            <w:vAlign w:val="center"/>
          </w:tcPr>
          <w:p w14:paraId="2FAC8106" w14:textId="77777777" w:rsidR="00FB0EBF" w:rsidRPr="00DA4442" w:rsidRDefault="00FB0EBF" w:rsidP="00DD6410">
            <w:pPr>
              <w:rPr>
                <w:sz w:val="16"/>
                <w:szCs w:val="16"/>
              </w:rPr>
            </w:pPr>
            <w:r w:rsidRPr="00DA4442">
              <w:rPr>
                <w:sz w:val="16"/>
                <w:szCs w:val="16"/>
              </w:rPr>
              <w:t>#1</w:t>
            </w:r>
          </w:p>
        </w:tc>
        <w:tc>
          <w:tcPr>
            <w:tcW w:w="10010" w:type="dxa"/>
            <w:shd w:val="clear" w:color="000000" w:fill="auto"/>
            <w:tcMar>
              <w:top w:w="108" w:type="dxa"/>
              <w:bottom w:w="108" w:type="dxa"/>
            </w:tcMar>
            <w:vAlign w:val="center"/>
          </w:tcPr>
          <w:p w14:paraId="0012B353" w14:textId="77777777" w:rsidR="00FB0EBF" w:rsidRPr="00DA4442" w:rsidRDefault="00FB0EBF" w:rsidP="00DD6410">
            <w:pPr>
              <w:jc w:val="both"/>
              <w:rPr>
                <w:sz w:val="16"/>
                <w:szCs w:val="16"/>
              </w:rPr>
            </w:pPr>
            <w:r w:rsidRPr="00DA4442">
              <w:rPr>
                <w:sz w:val="16"/>
                <w:szCs w:val="16"/>
              </w:rPr>
              <w:t xml:space="preserve">TS=( allerg* OR hypersensitiv* OR hyper-sensitiv* OR hyperresponsiv* OR hyper-responsiv*) </w:t>
            </w:r>
          </w:p>
        </w:tc>
      </w:tr>
      <w:tr w:rsidR="00FB0EBF" w:rsidRPr="00DA4442" w14:paraId="763C982D" w14:textId="77777777" w:rsidTr="00FB0EBF">
        <w:trPr>
          <w:trHeight w:val="262"/>
          <w:jc w:val="center"/>
        </w:trPr>
        <w:tc>
          <w:tcPr>
            <w:tcW w:w="440" w:type="dxa"/>
            <w:shd w:val="clear" w:color="000000" w:fill="auto"/>
            <w:noWrap/>
            <w:tcMar>
              <w:top w:w="108" w:type="dxa"/>
              <w:bottom w:w="108" w:type="dxa"/>
            </w:tcMar>
            <w:vAlign w:val="center"/>
          </w:tcPr>
          <w:p w14:paraId="16150DC5" w14:textId="77777777" w:rsidR="00FB0EBF" w:rsidRPr="00DA4442" w:rsidRDefault="00FB0EBF" w:rsidP="00DD6410">
            <w:pPr>
              <w:rPr>
                <w:sz w:val="16"/>
                <w:szCs w:val="16"/>
              </w:rPr>
            </w:pPr>
            <w:r w:rsidRPr="00DA4442">
              <w:rPr>
                <w:sz w:val="16"/>
                <w:szCs w:val="16"/>
              </w:rPr>
              <w:t>#2</w:t>
            </w:r>
          </w:p>
        </w:tc>
        <w:tc>
          <w:tcPr>
            <w:tcW w:w="10010" w:type="dxa"/>
            <w:shd w:val="clear" w:color="000000" w:fill="auto"/>
            <w:tcMar>
              <w:top w:w="108" w:type="dxa"/>
              <w:bottom w:w="108" w:type="dxa"/>
            </w:tcMar>
            <w:vAlign w:val="center"/>
          </w:tcPr>
          <w:p w14:paraId="5581F90F" w14:textId="77777777" w:rsidR="00FB0EBF" w:rsidRPr="00DA4442" w:rsidRDefault="00FB0EBF" w:rsidP="00DD6410">
            <w:pPr>
              <w:jc w:val="both"/>
              <w:rPr>
                <w:sz w:val="16"/>
                <w:szCs w:val="16"/>
              </w:rPr>
            </w:pPr>
            <w:r w:rsidRPr="00DA4442">
              <w:rPr>
                <w:sz w:val="16"/>
                <w:szCs w:val="16"/>
              </w:rPr>
              <w:t>TS=(additive OR additives OR almond* OR apple OR apples OR apricot* OR arachis hypogaea OR avocado* OR banana* OR barley OR beef OR berries OR berry OR blackberr* OR blueberr* OR buckwheat* OR cacao OR calamari OR carrot* OR cashew* OR celery OR cherries OR cherry OR chestnut* OR chicory OR chocolat* OR cilandro OR clam OR clams OR cockle* OR coconut OR coconuts OR conch OR conchs OR coriander OR corn OR crab OR crabs OR cranberr* OR crawfish* OR crayfish* OR crustacea* OR cucumber* OR dairy OR dairies OR edamame* OR egg OR eggplant* OR eggs OR fig OR figs OR fish OR fishes OR flaxseed* OR food OR foods OR fruit OR fruits OR grape OR grapes OR hazelnut* OR kiwi OR kiwis OR lactose OR legume* OR lobster OR lobsters OR mango* OR meat OR melon OR melons OR milk OR mollusc* OR multifood OR mushroom* OR mussel OR mussels OR mustard OR nut OR nuts OR oat OR oats OR octopus OR "oral allergy syndrome" OR orange* OR oyster OR oysters OR parsley OR pea OR peach* OR peanut* OR pear OR pears OR peas OR pecan* OR periwinkle* OR pineapple* OR pistachio* OR plum OR plums OR pork OR potato* OR prawn OR prawns OR raspberr* OR rice OR rye OR salmon OR scallop OR scallops OR seafood* OR sesame OR shellfish* OR shrimp OR shrimps OR snail OR snails OR soja OR sojabean* OR soy OR soya OR soyabean* OR soybean* OR squid OR strawberr* OR sunflower seed* OR tomato* OR vegetable* OR walnut* OR wheat OR wheats OR whelk OR whelks OR zucchini*)</w:t>
            </w:r>
          </w:p>
        </w:tc>
      </w:tr>
      <w:tr w:rsidR="00FB0EBF" w:rsidRPr="00DA4442" w14:paraId="4E334BD2" w14:textId="77777777" w:rsidTr="00FB0EBF">
        <w:trPr>
          <w:trHeight w:val="562"/>
          <w:jc w:val="center"/>
        </w:trPr>
        <w:tc>
          <w:tcPr>
            <w:tcW w:w="440"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0DA6ED7D" w14:textId="77777777" w:rsidR="00FB0EBF" w:rsidRPr="00DA4442" w:rsidRDefault="00FB0EBF" w:rsidP="00DD6410">
            <w:pPr>
              <w:rPr>
                <w:sz w:val="16"/>
                <w:szCs w:val="16"/>
              </w:rPr>
            </w:pPr>
            <w:r w:rsidRPr="00DA4442">
              <w:rPr>
                <w:sz w:val="16"/>
                <w:szCs w:val="16"/>
              </w:rPr>
              <w:t>#3</w:t>
            </w:r>
          </w:p>
        </w:tc>
        <w:tc>
          <w:tcPr>
            <w:tcW w:w="1001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6DD2DCF" w14:textId="77777777" w:rsidR="00FB0EBF" w:rsidRPr="00DA4442" w:rsidRDefault="00FB0EBF" w:rsidP="00DD6410">
            <w:pPr>
              <w:jc w:val="both"/>
              <w:rPr>
                <w:sz w:val="16"/>
                <w:szCs w:val="16"/>
              </w:rPr>
            </w:pPr>
            <w:r w:rsidRPr="00DA4442">
              <w:rPr>
                <w:sz w:val="16"/>
                <w:szCs w:val="16"/>
              </w:rPr>
              <w:t>TS=(Social* OR Psychosocial* OR Psycholog* OR Quality of Life OR Life quality OR QoL OR HRQoL OR burden*)</w:t>
            </w:r>
          </w:p>
        </w:tc>
      </w:tr>
      <w:tr w:rsidR="00FB0EBF" w:rsidRPr="00DA4442" w14:paraId="5FCF2E46" w14:textId="77777777" w:rsidTr="00FB0EBF">
        <w:trPr>
          <w:trHeight w:val="263"/>
          <w:jc w:val="center"/>
        </w:trPr>
        <w:tc>
          <w:tcPr>
            <w:tcW w:w="440"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0F0872A" w14:textId="77777777" w:rsidR="00FB0EBF" w:rsidRPr="00DA4442" w:rsidRDefault="00FB0EBF" w:rsidP="00DD6410">
            <w:pPr>
              <w:rPr>
                <w:sz w:val="16"/>
                <w:szCs w:val="16"/>
              </w:rPr>
            </w:pPr>
            <w:r w:rsidRPr="00DA4442">
              <w:rPr>
                <w:sz w:val="16"/>
                <w:szCs w:val="16"/>
              </w:rPr>
              <w:t>#4</w:t>
            </w:r>
          </w:p>
        </w:tc>
        <w:tc>
          <w:tcPr>
            <w:tcW w:w="1001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6FE5D953" w14:textId="77777777" w:rsidR="00FB0EBF" w:rsidRPr="00DA4442" w:rsidRDefault="00FB0EBF" w:rsidP="00DD6410">
            <w:pPr>
              <w:jc w:val="both"/>
              <w:rPr>
                <w:sz w:val="16"/>
                <w:szCs w:val="16"/>
              </w:rPr>
            </w:pPr>
            <w:r w:rsidRPr="00DA4442">
              <w:rPr>
                <w:sz w:val="16"/>
                <w:szCs w:val="16"/>
              </w:rPr>
              <w:t>TS=(Epidemiolog* OR prevalence* OR Frequenc* OR occurrence* OR incidence* OR cost* OR expens* OR expenditure* OR economic* OR financ* OR budget* OR spending*)</w:t>
            </w:r>
          </w:p>
        </w:tc>
      </w:tr>
      <w:tr w:rsidR="00FB0EBF" w:rsidRPr="00DA4442" w14:paraId="281CBD9F" w14:textId="77777777" w:rsidTr="00FB0EBF">
        <w:trPr>
          <w:trHeight w:val="556"/>
          <w:jc w:val="center"/>
        </w:trPr>
        <w:tc>
          <w:tcPr>
            <w:tcW w:w="440"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2A2F2DA4" w14:textId="77777777" w:rsidR="00FB0EBF" w:rsidRPr="00DA4442" w:rsidRDefault="00FB0EBF" w:rsidP="00DD6410">
            <w:pPr>
              <w:rPr>
                <w:sz w:val="16"/>
                <w:szCs w:val="16"/>
              </w:rPr>
            </w:pPr>
            <w:r w:rsidRPr="00DA4442">
              <w:rPr>
                <w:sz w:val="16"/>
                <w:szCs w:val="16"/>
              </w:rPr>
              <w:t>#5</w:t>
            </w:r>
          </w:p>
        </w:tc>
        <w:tc>
          <w:tcPr>
            <w:tcW w:w="1001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07DF99D2" w14:textId="77777777" w:rsidR="00FB0EBF" w:rsidRPr="00DA4442" w:rsidRDefault="00FB0EBF" w:rsidP="00DD6410">
            <w:pPr>
              <w:rPr>
                <w:color w:val="FF0000"/>
                <w:sz w:val="16"/>
                <w:szCs w:val="16"/>
              </w:rPr>
            </w:pPr>
            <w:r w:rsidRPr="00DA4442">
              <w:rPr>
                <w:sz w:val="16"/>
                <w:szCs w:val="16"/>
              </w:rPr>
              <w:t>TS=( Canad* OR Alberta* OR Calgary OR Edmonton OR British Columbi* OR Vancouver OR Manitoba* OR New Brunswick OR Newfoundland OR Labrador OR Northwest Territor* OR Nova Scotia* OR Nunavut OR Ontari* OR Toronto OR Ottawa OR Prince Edward Island OR Quebec* OR Montreal OR Saskatchewan OR Yukon)</w:t>
            </w:r>
          </w:p>
        </w:tc>
      </w:tr>
      <w:tr w:rsidR="00FB0EBF" w:rsidRPr="00DA4442" w14:paraId="357C1516" w14:textId="77777777" w:rsidTr="00FB0EBF">
        <w:trPr>
          <w:trHeight w:val="263"/>
          <w:jc w:val="center"/>
        </w:trPr>
        <w:tc>
          <w:tcPr>
            <w:tcW w:w="440" w:type="dxa"/>
            <w:tcBorders>
              <w:top w:val="single" w:sz="4" w:space="0" w:color="000000"/>
              <w:left w:val="single" w:sz="4" w:space="0" w:color="000000"/>
              <w:bottom w:val="single" w:sz="4" w:space="0" w:color="000000"/>
              <w:right w:val="single" w:sz="4" w:space="0" w:color="000000"/>
            </w:tcBorders>
            <w:noWrap/>
            <w:tcMar>
              <w:top w:w="108" w:type="dxa"/>
              <w:left w:w="108" w:type="dxa"/>
              <w:bottom w:w="108" w:type="dxa"/>
              <w:right w:w="108" w:type="dxa"/>
            </w:tcMar>
            <w:vAlign w:val="center"/>
          </w:tcPr>
          <w:p w14:paraId="71A3364E" w14:textId="77777777" w:rsidR="00FB0EBF" w:rsidRPr="00DA4442" w:rsidRDefault="00FB0EBF" w:rsidP="00DD6410">
            <w:pPr>
              <w:rPr>
                <w:sz w:val="16"/>
                <w:szCs w:val="16"/>
              </w:rPr>
            </w:pPr>
            <w:r w:rsidRPr="00DA4442">
              <w:rPr>
                <w:sz w:val="16"/>
                <w:szCs w:val="16"/>
              </w:rPr>
              <w:t>#6</w:t>
            </w:r>
          </w:p>
        </w:tc>
        <w:tc>
          <w:tcPr>
            <w:tcW w:w="10010" w:type="dxa"/>
            <w:tcBorders>
              <w:top w:val="single" w:sz="4" w:space="0" w:color="000000"/>
              <w:left w:val="single" w:sz="4" w:space="0" w:color="000000"/>
              <w:bottom w:val="single" w:sz="4" w:space="0" w:color="000000"/>
              <w:right w:val="single" w:sz="4" w:space="0" w:color="000000"/>
            </w:tcBorders>
            <w:tcMar>
              <w:top w:w="108" w:type="dxa"/>
              <w:left w:w="108" w:type="dxa"/>
              <w:bottom w:w="108" w:type="dxa"/>
              <w:right w:w="108" w:type="dxa"/>
            </w:tcMar>
            <w:vAlign w:val="center"/>
          </w:tcPr>
          <w:p w14:paraId="1C5CF6FD" w14:textId="77777777" w:rsidR="00FB0EBF" w:rsidRPr="00DA4442" w:rsidRDefault="00FB0EBF" w:rsidP="00DD6410">
            <w:pPr>
              <w:rPr>
                <w:color w:val="FF0000"/>
                <w:sz w:val="16"/>
                <w:szCs w:val="16"/>
              </w:rPr>
            </w:pPr>
            <w:r w:rsidRPr="00DA4442">
              <w:rPr>
                <w:sz w:val="16"/>
                <w:szCs w:val="16"/>
              </w:rPr>
              <w:t>TS=(((systematic* OR Umbrella) AND (review* OR overview* OR synthes*)) OR meta-analys* OR metaanalys*)</w:t>
            </w:r>
          </w:p>
        </w:tc>
      </w:tr>
      <w:tr w:rsidR="00FB0EBF" w:rsidRPr="0097488E" w14:paraId="7411EF16" w14:textId="77777777" w:rsidTr="00FB0EBF">
        <w:trPr>
          <w:trHeight w:val="262"/>
          <w:jc w:val="center"/>
        </w:trPr>
        <w:tc>
          <w:tcPr>
            <w:tcW w:w="440" w:type="dxa"/>
            <w:shd w:val="clear" w:color="000000" w:fill="auto"/>
            <w:noWrap/>
            <w:tcMar>
              <w:top w:w="108" w:type="dxa"/>
              <w:bottom w:w="108" w:type="dxa"/>
            </w:tcMar>
            <w:vAlign w:val="center"/>
          </w:tcPr>
          <w:p w14:paraId="7441CA46" w14:textId="77777777" w:rsidR="00FB0EBF" w:rsidRPr="00DA4442" w:rsidRDefault="00FB0EBF" w:rsidP="00DD6410">
            <w:pPr>
              <w:rPr>
                <w:sz w:val="16"/>
                <w:szCs w:val="16"/>
              </w:rPr>
            </w:pPr>
            <w:r w:rsidRPr="00DA4442">
              <w:rPr>
                <w:sz w:val="16"/>
                <w:szCs w:val="16"/>
              </w:rPr>
              <w:t>#7</w:t>
            </w:r>
          </w:p>
        </w:tc>
        <w:tc>
          <w:tcPr>
            <w:tcW w:w="10010" w:type="dxa"/>
            <w:shd w:val="clear" w:color="000000" w:fill="auto"/>
            <w:tcMar>
              <w:top w:w="108" w:type="dxa"/>
              <w:bottom w:w="108" w:type="dxa"/>
            </w:tcMar>
            <w:vAlign w:val="center"/>
          </w:tcPr>
          <w:p w14:paraId="7FD6F214" w14:textId="0F18F689" w:rsidR="00FB0EBF" w:rsidRPr="00827FD2" w:rsidRDefault="00FB0EBF" w:rsidP="00DA4442">
            <w:pPr>
              <w:jc w:val="both"/>
              <w:rPr>
                <w:sz w:val="16"/>
                <w:szCs w:val="16"/>
              </w:rPr>
            </w:pPr>
            <w:r w:rsidRPr="00DA4442">
              <w:rPr>
                <w:sz w:val="16"/>
                <w:szCs w:val="16"/>
              </w:rPr>
              <w:t xml:space="preserve">(#1 AND #2 AND ( #3 OR (#4 AND (#5 OR #6)))) AND LANGUAGE: (English OR French OR German OR Italian OR Spanish)  Timespan=1998-2019 1438 </w:t>
            </w:r>
            <w:r w:rsidR="00DA4442" w:rsidRPr="00DA4442">
              <w:rPr>
                <w:sz w:val="16"/>
                <w:szCs w:val="16"/>
              </w:rPr>
              <w:t>results</w:t>
            </w:r>
          </w:p>
        </w:tc>
      </w:tr>
    </w:tbl>
    <w:p w14:paraId="6F0E0890" w14:textId="77777777" w:rsidR="00FB0EBF" w:rsidRPr="0097488E" w:rsidRDefault="00FB0EBF" w:rsidP="00FB0EBF"/>
    <w:p w14:paraId="086B79F9" w14:textId="100EBE89" w:rsidR="00FB0EBF" w:rsidRPr="00DA4442" w:rsidRDefault="00DA4442" w:rsidP="00FB0EBF">
      <w:pPr>
        <w:rPr>
          <w:b/>
        </w:rPr>
      </w:pPr>
      <w:r w:rsidRPr="00DA4442">
        <w:t>After the removal of duplicates, there were a total of 2894 records retrieved</w:t>
      </w:r>
      <w:r>
        <w:t>.</w:t>
      </w:r>
    </w:p>
    <w:p w14:paraId="5D1B02AD" w14:textId="55A52D83" w:rsidR="00DA4442" w:rsidRPr="00DA4442" w:rsidRDefault="00DA4442">
      <w:pPr>
        <w:spacing w:after="160"/>
      </w:pPr>
      <w:r w:rsidRPr="00DA4442">
        <w:br w:type="page"/>
      </w:r>
    </w:p>
    <w:p w14:paraId="5734E7B8" w14:textId="66316104" w:rsidR="001E3A18" w:rsidRPr="000B63B5" w:rsidRDefault="00EA6A81" w:rsidP="00A54C7A">
      <w:pPr>
        <w:pStyle w:val="Titre2"/>
      </w:pPr>
      <w:bookmarkStart w:id="17" w:name="_Ref26466758"/>
      <w:bookmarkStart w:id="18" w:name="_Toc26546059"/>
      <w:bookmarkStart w:id="19" w:name="_Toc27666832"/>
      <w:r>
        <w:lastRenderedPageBreak/>
        <w:t>Appendix 2</w:t>
      </w:r>
      <w:r w:rsidR="008A1E42" w:rsidRPr="000B63B5">
        <w:t>B</w:t>
      </w:r>
      <w:r w:rsidR="002E7C23" w:rsidRPr="000B63B5">
        <w:t>:</w:t>
      </w:r>
      <w:r w:rsidR="001E3A18" w:rsidRPr="000B63B5">
        <w:t xml:space="preserve"> Eligibility criteria for </w:t>
      </w:r>
      <w:r w:rsidR="000B63B5">
        <w:t xml:space="preserve">inclusion of </w:t>
      </w:r>
      <w:r w:rsidR="00C308C9" w:rsidRPr="000B63B5">
        <w:t>clinical studies</w:t>
      </w:r>
      <w:bookmarkEnd w:id="17"/>
      <w:bookmarkEnd w:id="18"/>
      <w:bookmarkEnd w:id="19"/>
    </w:p>
    <w:tbl>
      <w:tblPr>
        <w:tblStyle w:val="Grilledutableau"/>
        <w:tblW w:w="8756" w:type="dxa"/>
        <w:tblLayout w:type="fixed"/>
        <w:tblLook w:val="04A0" w:firstRow="1" w:lastRow="0" w:firstColumn="1" w:lastColumn="0" w:noHBand="0" w:noVBand="1"/>
      </w:tblPr>
      <w:tblGrid>
        <w:gridCol w:w="1526"/>
        <w:gridCol w:w="7230"/>
      </w:tblGrid>
      <w:tr w:rsidR="001E3A18" w:rsidRPr="000B63B5" w14:paraId="73EC9A9D" w14:textId="77777777" w:rsidTr="00777F36">
        <w:trPr>
          <w:cantSplit/>
        </w:trPr>
        <w:tc>
          <w:tcPr>
            <w:tcW w:w="1526" w:type="dxa"/>
          </w:tcPr>
          <w:p w14:paraId="23AA5357" w14:textId="77777777" w:rsidR="001E3A18" w:rsidRPr="000B63B5" w:rsidRDefault="001E3A18" w:rsidP="00777F36">
            <w:pPr>
              <w:spacing w:before="60" w:after="60"/>
              <w:rPr>
                <w:b/>
                <w:sz w:val="18"/>
                <w:szCs w:val="18"/>
              </w:rPr>
            </w:pPr>
          </w:p>
        </w:tc>
        <w:tc>
          <w:tcPr>
            <w:tcW w:w="7230" w:type="dxa"/>
          </w:tcPr>
          <w:p w14:paraId="584BEDBF" w14:textId="77777777" w:rsidR="001E3A18" w:rsidRPr="000B63B5" w:rsidRDefault="001E3A18" w:rsidP="00777F36">
            <w:pPr>
              <w:spacing w:before="60" w:after="60"/>
              <w:rPr>
                <w:rFonts w:eastAsia="Calibri"/>
                <w:b/>
                <w:sz w:val="18"/>
                <w:szCs w:val="18"/>
              </w:rPr>
            </w:pPr>
            <w:r w:rsidRPr="000B63B5">
              <w:rPr>
                <w:rFonts w:eastAsia="Calibri"/>
                <w:b/>
                <w:sz w:val="18"/>
                <w:szCs w:val="18"/>
              </w:rPr>
              <w:t>Inclusion / exclusion criteria</w:t>
            </w:r>
          </w:p>
        </w:tc>
      </w:tr>
      <w:tr w:rsidR="001E3A18" w:rsidRPr="000B63B5" w14:paraId="1B403D30" w14:textId="77777777" w:rsidTr="00777F36">
        <w:trPr>
          <w:cantSplit/>
        </w:trPr>
        <w:tc>
          <w:tcPr>
            <w:tcW w:w="1526" w:type="dxa"/>
            <w:shd w:val="clear" w:color="auto" w:fill="D9D9D9" w:themeFill="background1" w:themeFillShade="D9"/>
          </w:tcPr>
          <w:p w14:paraId="56F47E42" w14:textId="77777777" w:rsidR="001E3A18" w:rsidRPr="000B63B5" w:rsidRDefault="001E3A18" w:rsidP="00777F36">
            <w:pPr>
              <w:spacing w:before="60" w:after="60"/>
              <w:rPr>
                <w:b/>
                <w:sz w:val="18"/>
                <w:szCs w:val="18"/>
              </w:rPr>
            </w:pPr>
            <w:r w:rsidRPr="000B63B5">
              <w:rPr>
                <w:b/>
                <w:sz w:val="18"/>
                <w:szCs w:val="18"/>
              </w:rPr>
              <w:t>INCLUSION</w:t>
            </w:r>
          </w:p>
        </w:tc>
        <w:tc>
          <w:tcPr>
            <w:tcW w:w="7230" w:type="dxa"/>
            <w:shd w:val="clear" w:color="auto" w:fill="D9D9D9" w:themeFill="background1" w:themeFillShade="D9"/>
          </w:tcPr>
          <w:p w14:paraId="7C9C8250" w14:textId="77777777" w:rsidR="001E3A18" w:rsidRPr="000B63B5" w:rsidRDefault="001E3A18" w:rsidP="00777F36">
            <w:pPr>
              <w:spacing w:before="60" w:after="60"/>
              <w:rPr>
                <w:rFonts w:eastAsia="Calibri"/>
                <w:b/>
                <w:sz w:val="18"/>
                <w:szCs w:val="18"/>
              </w:rPr>
            </w:pPr>
          </w:p>
        </w:tc>
      </w:tr>
      <w:tr w:rsidR="001E3A18" w:rsidRPr="000B63B5" w14:paraId="27C103BB" w14:textId="77777777" w:rsidTr="00777F36">
        <w:trPr>
          <w:cantSplit/>
        </w:trPr>
        <w:tc>
          <w:tcPr>
            <w:tcW w:w="1526" w:type="dxa"/>
          </w:tcPr>
          <w:p w14:paraId="0A781350" w14:textId="77777777" w:rsidR="001E3A18" w:rsidRPr="000B63B5" w:rsidRDefault="001E3A18" w:rsidP="00777F36">
            <w:pPr>
              <w:spacing w:before="40"/>
              <w:rPr>
                <w:b/>
                <w:sz w:val="18"/>
                <w:szCs w:val="18"/>
              </w:rPr>
            </w:pPr>
            <w:r w:rsidRPr="000B63B5">
              <w:rPr>
                <w:b/>
                <w:sz w:val="18"/>
                <w:szCs w:val="18"/>
              </w:rPr>
              <w:t>Patient population</w:t>
            </w:r>
          </w:p>
        </w:tc>
        <w:tc>
          <w:tcPr>
            <w:tcW w:w="7230" w:type="dxa"/>
          </w:tcPr>
          <w:p w14:paraId="3B89925E"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sz w:val="18"/>
                <w:szCs w:val="18"/>
              </w:rPr>
              <w:t xml:space="preserve">Patients of any age with </w:t>
            </w:r>
            <w:r w:rsidRPr="000B63B5">
              <w:rPr>
                <w:rFonts w:eastAsia="Calibri"/>
                <w:sz w:val="18"/>
                <w:szCs w:val="18"/>
              </w:rPr>
              <w:t>clinician-diagnosed IgE-mediated food-allergy (confirmed through positive skin prick test, specific IgE level and/or oral food challenge test)</w:t>
            </w:r>
            <w:r w:rsidRPr="000B63B5">
              <w:rPr>
                <w:sz w:val="18"/>
                <w:szCs w:val="18"/>
              </w:rPr>
              <w:t xml:space="preserve"> including eggs, peanuts, milk, wheat, soy, tree nuts, or other</w:t>
            </w:r>
          </w:p>
        </w:tc>
      </w:tr>
      <w:tr w:rsidR="001E3A18" w:rsidRPr="000B63B5" w14:paraId="0D428F5F" w14:textId="77777777" w:rsidTr="00777F36">
        <w:trPr>
          <w:cantSplit/>
        </w:trPr>
        <w:tc>
          <w:tcPr>
            <w:tcW w:w="1526" w:type="dxa"/>
          </w:tcPr>
          <w:p w14:paraId="32B8DFC5" w14:textId="77777777" w:rsidR="001E3A18" w:rsidRPr="000B63B5" w:rsidRDefault="001E3A18" w:rsidP="00777F36">
            <w:pPr>
              <w:spacing w:before="40"/>
              <w:rPr>
                <w:rFonts w:eastAsia="Calibri"/>
                <w:sz w:val="18"/>
                <w:szCs w:val="18"/>
              </w:rPr>
            </w:pPr>
            <w:r w:rsidRPr="000B63B5">
              <w:rPr>
                <w:b/>
                <w:sz w:val="18"/>
                <w:szCs w:val="18"/>
              </w:rPr>
              <w:t>Intervention</w:t>
            </w:r>
          </w:p>
        </w:tc>
        <w:tc>
          <w:tcPr>
            <w:tcW w:w="7230" w:type="dxa"/>
          </w:tcPr>
          <w:p w14:paraId="796D634D"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sz w:val="18"/>
                <w:szCs w:val="18"/>
              </w:rPr>
              <w:t xml:space="preserve">Oral immunotherapy using food products (including </w:t>
            </w:r>
            <w:r w:rsidRPr="000B63B5">
              <w:rPr>
                <w:rFonts w:eastAsia="Calibri"/>
                <w:sz w:val="18"/>
                <w:szCs w:val="18"/>
              </w:rPr>
              <w:t>patented food-based products)</w:t>
            </w:r>
          </w:p>
          <w:p w14:paraId="74877FE6" w14:textId="77777777" w:rsidR="001E3A18" w:rsidRPr="000B63B5" w:rsidRDefault="001E3A18" w:rsidP="00777F36">
            <w:pPr>
              <w:spacing w:before="40"/>
              <w:ind w:left="34"/>
              <w:rPr>
                <w:rFonts w:eastAsia="Calibri"/>
                <w:i/>
                <w:sz w:val="18"/>
                <w:szCs w:val="18"/>
              </w:rPr>
            </w:pPr>
            <w:r w:rsidRPr="000B63B5">
              <w:rPr>
                <w:rFonts w:eastAsia="Calibri"/>
                <w:i/>
                <w:sz w:val="18"/>
                <w:szCs w:val="18"/>
              </w:rPr>
              <w:t>Note: Sublingual (SLIT) and epicutaneous (EPIT) immunotherapy was only to be discussed in terms of background information</w:t>
            </w:r>
          </w:p>
        </w:tc>
      </w:tr>
      <w:tr w:rsidR="001E3A18" w:rsidRPr="000B63B5" w14:paraId="3D052532" w14:textId="77777777" w:rsidTr="00777F36">
        <w:trPr>
          <w:cantSplit/>
        </w:trPr>
        <w:tc>
          <w:tcPr>
            <w:tcW w:w="1526" w:type="dxa"/>
          </w:tcPr>
          <w:p w14:paraId="4D82E9E1" w14:textId="77777777" w:rsidR="001E3A18" w:rsidRPr="000B63B5" w:rsidRDefault="001E3A18" w:rsidP="00777F36">
            <w:pPr>
              <w:spacing w:before="40"/>
              <w:rPr>
                <w:rFonts w:eastAsia="Calibri"/>
                <w:sz w:val="18"/>
                <w:szCs w:val="18"/>
              </w:rPr>
            </w:pPr>
            <w:r w:rsidRPr="000B63B5">
              <w:rPr>
                <w:b/>
                <w:sz w:val="18"/>
                <w:szCs w:val="18"/>
              </w:rPr>
              <w:t>Comparators</w:t>
            </w:r>
          </w:p>
        </w:tc>
        <w:tc>
          <w:tcPr>
            <w:tcW w:w="7230" w:type="dxa"/>
          </w:tcPr>
          <w:p w14:paraId="325349AF"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sz w:val="18"/>
                <w:szCs w:val="18"/>
              </w:rPr>
              <w:t>Routine care (</w:t>
            </w:r>
            <w:r w:rsidRPr="000B63B5">
              <w:rPr>
                <w:rFonts w:eastAsia="Calibri"/>
                <w:sz w:val="18"/>
                <w:szCs w:val="18"/>
              </w:rPr>
              <w:t>allergen avoidance and prescription of epinephrine injection device),</w:t>
            </w:r>
            <w:r w:rsidRPr="000B63B5">
              <w:rPr>
                <w:sz w:val="18"/>
                <w:szCs w:val="18"/>
              </w:rPr>
              <w:t xml:space="preserve"> no treatment, placebo</w:t>
            </w:r>
            <w:r w:rsidRPr="000B63B5">
              <w:rPr>
                <w:rFonts w:eastAsia="Calibri"/>
                <w:sz w:val="18"/>
                <w:szCs w:val="18"/>
              </w:rPr>
              <w:t xml:space="preserve"> </w:t>
            </w:r>
          </w:p>
          <w:p w14:paraId="403E9C76"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OIT with different protocols</w:t>
            </w:r>
          </w:p>
        </w:tc>
      </w:tr>
      <w:tr w:rsidR="001E3A18" w:rsidRPr="000B63B5" w14:paraId="7CA59789" w14:textId="77777777" w:rsidTr="00777F36">
        <w:trPr>
          <w:cantSplit/>
        </w:trPr>
        <w:tc>
          <w:tcPr>
            <w:tcW w:w="1526" w:type="dxa"/>
          </w:tcPr>
          <w:p w14:paraId="0970D033" w14:textId="77777777" w:rsidR="001E3A18" w:rsidRPr="000B63B5" w:rsidRDefault="001E3A18" w:rsidP="00777F36">
            <w:pPr>
              <w:spacing w:before="40"/>
              <w:rPr>
                <w:b/>
                <w:sz w:val="18"/>
                <w:szCs w:val="18"/>
              </w:rPr>
            </w:pPr>
            <w:r w:rsidRPr="000B63B5">
              <w:rPr>
                <w:b/>
                <w:sz w:val="18"/>
                <w:szCs w:val="18"/>
              </w:rPr>
              <w:t>Outcomes</w:t>
            </w:r>
          </w:p>
        </w:tc>
        <w:tc>
          <w:tcPr>
            <w:tcW w:w="7230" w:type="dxa"/>
          </w:tcPr>
          <w:p w14:paraId="47EFF09F" w14:textId="77777777" w:rsidR="001E3A18" w:rsidRPr="000B63B5" w:rsidRDefault="001E3A18" w:rsidP="00777F36">
            <w:pPr>
              <w:spacing w:before="40"/>
              <w:rPr>
                <w:rFonts w:eastAsia="Calibri"/>
                <w:sz w:val="18"/>
                <w:szCs w:val="18"/>
              </w:rPr>
            </w:pPr>
            <w:r w:rsidRPr="000B63B5">
              <w:rPr>
                <w:rFonts w:eastAsia="Calibri"/>
                <w:sz w:val="18"/>
                <w:szCs w:val="18"/>
              </w:rPr>
              <w:t xml:space="preserve">Efficacy: </w:t>
            </w:r>
          </w:p>
          <w:p w14:paraId="5AEED129" w14:textId="77777777" w:rsidR="001E3A18" w:rsidRPr="000B63B5" w:rsidRDefault="00C825E5" w:rsidP="00DA4442">
            <w:pPr>
              <w:pStyle w:val="Paragraphedeliste"/>
              <w:numPr>
                <w:ilvl w:val="0"/>
                <w:numId w:val="1"/>
              </w:numPr>
              <w:spacing w:before="40" w:after="0" w:line="240" w:lineRule="auto"/>
              <w:ind w:left="176" w:hanging="142"/>
              <w:contextualSpacing w:val="0"/>
              <w:rPr>
                <w:rFonts w:eastAsia="Calibri"/>
                <w:sz w:val="18"/>
                <w:szCs w:val="18"/>
              </w:rPr>
            </w:pPr>
            <w:r>
              <w:rPr>
                <w:rFonts w:eastAsia="Calibri"/>
                <w:sz w:val="18"/>
                <w:szCs w:val="18"/>
              </w:rPr>
              <w:t>desensitization</w:t>
            </w:r>
          </w:p>
          <w:p w14:paraId="16DB0417"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continued consumption</w:t>
            </w:r>
          </w:p>
          <w:p w14:paraId="6B3892EF"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sustained unresponsiveness</w:t>
            </w:r>
          </w:p>
          <w:p w14:paraId="7469DDF2"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sz w:val="18"/>
                <w:szCs w:val="18"/>
              </w:rPr>
              <w:t>Impact of patient characteristics and protocol variables on efficacy outcomes</w:t>
            </w:r>
          </w:p>
          <w:p w14:paraId="1C748853" w14:textId="77777777" w:rsidR="001E3A18" w:rsidRPr="000B63B5" w:rsidRDefault="001E3A18" w:rsidP="00777F36">
            <w:pPr>
              <w:spacing w:before="40"/>
              <w:rPr>
                <w:rFonts w:eastAsia="Calibri"/>
                <w:sz w:val="18"/>
                <w:szCs w:val="18"/>
              </w:rPr>
            </w:pPr>
            <w:r w:rsidRPr="000B63B5">
              <w:rPr>
                <w:rFonts w:eastAsia="Calibri"/>
                <w:sz w:val="18"/>
                <w:szCs w:val="18"/>
              </w:rPr>
              <w:t>Adverse effects:</w:t>
            </w:r>
          </w:p>
          <w:p w14:paraId="3D9E91EC"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Severe reactions (systemic reactions, anaphylaxis, serious adverse events, intra-muscular epinephrine use)</w:t>
            </w:r>
          </w:p>
          <w:p w14:paraId="0750E64D"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Any reactions (mild, local reactions)</w:t>
            </w:r>
          </w:p>
          <w:p w14:paraId="459FCA1A"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Discontinuations due to adverse events</w:t>
            </w:r>
          </w:p>
          <w:p w14:paraId="1E190EC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Long-term follow-up for safety and tolerability</w:t>
            </w:r>
          </w:p>
          <w:p w14:paraId="4258BF23"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Eosinophilic</w:t>
            </w:r>
            <w:r w:rsidRPr="000B63B5">
              <w:rPr>
                <w:sz w:val="18"/>
                <w:szCs w:val="18"/>
              </w:rPr>
              <w:t xml:space="preserve"> esophagitis</w:t>
            </w:r>
          </w:p>
          <w:p w14:paraId="61A96932"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Impact</w:t>
            </w:r>
            <w:r w:rsidRPr="000B63B5">
              <w:rPr>
                <w:sz w:val="18"/>
                <w:szCs w:val="18"/>
              </w:rPr>
              <w:t xml:space="preserve"> of patient characteristics and protocol variables on safety outcomes</w:t>
            </w:r>
          </w:p>
          <w:p w14:paraId="3B3587F1" w14:textId="77777777" w:rsidR="001E3A18" w:rsidRPr="000B63B5" w:rsidRDefault="001E3A18" w:rsidP="00777F36">
            <w:pPr>
              <w:spacing w:before="40"/>
              <w:rPr>
                <w:rFonts w:eastAsia="Calibri"/>
                <w:sz w:val="18"/>
                <w:szCs w:val="18"/>
              </w:rPr>
            </w:pPr>
            <w:r w:rsidRPr="000B63B5">
              <w:rPr>
                <w:sz w:val="18"/>
                <w:szCs w:val="18"/>
              </w:rPr>
              <w:t xml:space="preserve">Impact on QoL: </w:t>
            </w:r>
          </w:p>
          <w:p w14:paraId="0FAD0E2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Changes in disease-specific and generic health-related quality of life measured using validated instruments</w:t>
            </w:r>
          </w:p>
          <w:p w14:paraId="7D04D3B1" w14:textId="77777777" w:rsidR="001E3A18" w:rsidRPr="000B63B5" w:rsidRDefault="001E3A18" w:rsidP="00777F36">
            <w:pPr>
              <w:spacing w:before="40"/>
              <w:rPr>
                <w:sz w:val="18"/>
                <w:szCs w:val="18"/>
              </w:rPr>
            </w:pPr>
            <w:r w:rsidRPr="000B63B5">
              <w:rPr>
                <w:sz w:val="18"/>
                <w:szCs w:val="18"/>
              </w:rPr>
              <w:t>Patient perspectives on the intervention:</w:t>
            </w:r>
          </w:p>
          <w:p w14:paraId="3D3A3239" w14:textId="488DB952"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 xml:space="preserve">Acceptability, burden of treatment, impact on autonomy, values, preferences, expectations and goals of treatment </w:t>
            </w:r>
          </w:p>
        </w:tc>
      </w:tr>
      <w:tr w:rsidR="001E3A18" w:rsidRPr="000B63B5" w14:paraId="4E48674B" w14:textId="77777777" w:rsidTr="00777F36">
        <w:trPr>
          <w:cantSplit/>
        </w:trPr>
        <w:tc>
          <w:tcPr>
            <w:tcW w:w="1526" w:type="dxa"/>
          </w:tcPr>
          <w:p w14:paraId="77B35302" w14:textId="77777777" w:rsidR="001E3A18" w:rsidRPr="000B63B5" w:rsidRDefault="001E3A18" w:rsidP="00777F36">
            <w:pPr>
              <w:spacing w:before="40"/>
              <w:rPr>
                <w:b/>
                <w:sz w:val="18"/>
                <w:szCs w:val="18"/>
              </w:rPr>
            </w:pPr>
            <w:r w:rsidRPr="000B63B5">
              <w:rPr>
                <w:b/>
                <w:sz w:val="18"/>
                <w:szCs w:val="18"/>
              </w:rPr>
              <w:lastRenderedPageBreak/>
              <w:t>Study design</w:t>
            </w:r>
          </w:p>
        </w:tc>
        <w:tc>
          <w:tcPr>
            <w:tcW w:w="7230" w:type="dxa"/>
          </w:tcPr>
          <w:p w14:paraId="358477D3" w14:textId="77777777" w:rsidR="001E3A18" w:rsidRPr="000B63B5" w:rsidRDefault="001E3A18" w:rsidP="00777F36">
            <w:pPr>
              <w:rPr>
                <w:rFonts w:eastAsia="Calibri"/>
                <w:sz w:val="18"/>
                <w:szCs w:val="18"/>
              </w:rPr>
            </w:pPr>
            <w:r w:rsidRPr="000B63B5">
              <w:rPr>
                <w:rFonts w:eastAsia="Calibri"/>
                <w:sz w:val="18"/>
                <w:szCs w:val="18"/>
              </w:rPr>
              <w:t xml:space="preserve">Generally included: </w:t>
            </w:r>
          </w:p>
          <w:p w14:paraId="35F5BC7C"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Meta-analyses published since 2015</w:t>
            </w:r>
          </w:p>
          <w:p w14:paraId="2F4CAAED"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Randomized controlled clinical trials (RCTs) OIT vs placebo or avoidance with N (enrolled)&gt; 50 not included in meta-analyses</w:t>
            </w:r>
          </w:p>
          <w:p w14:paraId="2B4623AF" w14:textId="3CD02C34"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Large (N&gt;150) observational studies of OIT in clini</w:t>
            </w:r>
            <w:r w:rsidR="00117611">
              <w:rPr>
                <w:rFonts w:eastAsia="Calibri"/>
                <w:sz w:val="18"/>
                <w:szCs w:val="18"/>
              </w:rPr>
              <w:t>cal practice or and non-randomiz</w:t>
            </w:r>
            <w:r w:rsidRPr="000B63B5">
              <w:rPr>
                <w:rFonts w:eastAsia="Calibri"/>
                <w:sz w:val="18"/>
                <w:szCs w:val="18"/>
              </w:rPr>
              <w:t>ed, controlled, parallel group intervention studies (controlled, clinical trials, CCTs)</w:t>
            </w:r>
          </w:p>
          <w:p w14:paraId="3CD3C565" w14:textId="77777777" w:rsidR="001E3A18" w:rsidRPr="000B63B5" w:rsidRDefault="001E3A18" w:rsidP="00777F36">
            <w:pPr>
              <w:spacing w:before="40"/>
              <w:ind w:left="34"/>
              <w:rPr>
                <w:rFonts w:eastAsia="Calibri"/>
                <w:sz w:val="18"/>
                <w:szCs w:val="18"/>
              </w:rPr>
            </w:pPr>
          </w:p>
          <w:p w14:paraId="23487ED9" w14:textId="77777777" w:rsidR="001E3A18" w:rsidRPr="000B63B5" w:rsidRDefault="001E3A18" w:rsidP="00777F36">
            <w:pPr>
              <w:spacing w:before="40"/>
              <w:ind w:left="34"/>
              <w:rPr>
                <w:rFonts w:eastAsia="Calibri"/>
                <w:sz w:val="18"/>
                <w:szCs w:val="18"/>
              </w:rPr>
            </w:pPr>
            <w:r w:rsidRPr="000B63B5">
              <w:rPr>
                <w:rFonts w:eastAsia="Calibri"/>
                <w:sz w:val="18"/>
                <w:szCs w:val="18"/>
              </w:rPr>
              <w:t xml:space="preserve">Studies not fulfilling the above criteria were included if they addressed the following data gaps or questions concerning patient selection or OIT protocol parameters: </w:t>
            </w:r>
          </w:p>
          <w:p w14:paraId="2F37056D"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Long-term follow-up of controlled trials (with control arm) and observational studies (≥ 6 months after reaching maintenance)</w:t>
            </w:r>
          </w:p>
          <w:p w14:paraId="6CD80215"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Impact of patients’ age on the outcomes of OIT / studies in adults or adolescents</w:t>
            </w:r>
          </w:p>
          <w:p w14:paraId="35D4D784"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Impact of other patient characteristics on OIT outcomes</w:t>
            </w:r>
          </w:p>
          <w:p w14:paraId="415CAE6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Multi-food OIT</w:t>
            </w:r>
          </w:p>
          <w:p w14:paraId="1B9BA240"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Less common allergens (e.g., wheat, soy, walnut)</w:t>
            </w:r>
          </w:p>
          <w:p w14:paraId="3CAC3C41"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Baked food product protocols</w:t>
            </w:r>
          </w:p>
          <w:p w14:paraId="36905CA2" w14:textId="6EA45D73" w:rsidR="001E3A18" w:rsidRPr="000B63B5" w:rsidRDefault="00117611" w:rsidP="00DA4442">
            <w:pPr>
              <w:pStyle w:val="Paragraphedeliste"/>
              <w:numPr>
                <w:ilvl w:val="0"/>
                <w:numId w:val="1"/>
              </w:numPr>
              <w:spacing w:before="40" w:after="0" w:line="240" w:lineRule="auto"/>
              <w:ind w:left="176" w:hanging="142"/>
              <w:contextualSpacing w:val="0"/>
              <w:rPr>
                <w:rFonts w:eastAsia="Calibri"/>
                <w:sz w:val="18"/>
                <w:szCs w:val="18"/>
              </w:rPr>
            </w:pPr>
            <w:r>
              <w:rPr>
                <w:rFonts w:eastAsia="Calibri"/>
                <w:sz w:val="18"/>
                <w:szCs w:val="18"/>
              </w:rPr>
              <w:t>Studies focusing on Eo</w:t>
            </w:r>
            <w:r w:rsidR="001E3A18" w:rsidRPr="000B63B5">
              <w:rPr>
                <w:rFonts w:eastAsia="Calibri"/>
                <w:sz w:val="18"/>
                <w:szCs w:val="18"/>
              </w:rPr>
              <w:t xml:space="preserve">E and its impact on the outcomes of OIT </w:t>
            </w:r>
          </w:p>
          <w:p w14:paraId="5B3E9694" w14:textId="10DF1B30"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Patient-reported outcomes (PROs): quality of life, burden-of-treatment</w:t>
            </w:r>
          </w:p>
          <w:p w14:paraId="0B23A2E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Impact of different modes of communication and shared decision-making on clinical or PRO outcomes:</w:t>
            </w:r>
          </w:p>
          <w:p w14:paraId="712D4A69"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 xml:space="preserve">RCTs exploring OIT with adjuvant therapy (e.g., biologics, probiotics) </w:t>
            </w:r>
          </w:p>
          <w:p w14:paraId="3B448252" w14:textId="42496AA8" w:rsidR="001E3A18" w:rsidRPr="00117611"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Studies comparing different OIT protocols</w:t>
            </w:r>
          </w:p>
        </w:tc>
      </w:tr>
      <w:tr w:rsidR="001E3A18" w:rsidRPr="000B63B5" w14:paraId="47E441E7" w14:textId="77777777" w:rsidTr="00777F36">
        <w:trPr>
          <w:cantSplit/>
        </w:trPr>
        <w:tc>
          <w:tcPr>
            <w:tcW w:w="1526" w:type="dxa"/>
            <w:shd w:val="clear" w:color="auto" w:fill="F2F2F2" w:themeFill="background1" w:themeFillShade="F2"/>
          </w:tcPr>
          <w:p w14:paraId="4AAF8A7A" w14:textId="77777777" w:rsidR="001E3A18" w:rsidRPr="000B63B5" w:rsidRDefault="001E3A18" w:rsidP="00777F36">
            <w:pPr>
              <w:spacing w:before="40" w:after="60"/>
              <w:rPr>
                <w:rFonts w:eastAsia="Calibri"/>
                <w:b/>
                <w:sz w:val="18"/>
                <w:szCs w:val="18"/>
              </w:rPr>
            </w:pPr>
            <w:r w:rsidRPr="000B63B5">
              <w:rPr>
                <w:rFonts w:eastAsia="Calibri"/>
                <w:b/>
                <w:sz w:val="18"/>
                <w:szCs w:val="18"/>
              </w:rPr>
              <w:t>EXCLUSION</w:t>
            </w:r>
          </w:p>
        </w:tc>
        <w:tc>
          <w:tcPr>
            <w:tcW w:w="7230" w:type="dxa"/>
            <w:shd w:val="clear" w:color="auto" w:fill="F2F2F2" w:themeFill="background1" w:themeFillShade="F2"/>
          </w:tcPr>
          <w:p w14:paraId="4B60492E" w14:textId="77777777" w:rsidR="001E3A18" w:rsidRPr="000B63B5" w:rsidRDefault="001E3A18" w:rsidP="00777F36">
            <w:pPr>
              <w:spacing w:before="40" w:after="60"/>
              <w:ind w:left="34"/>
              <w:rPr>
                <w:rFonts w:eastAsia="Calibri"/>
                <w:b/>
                <w:sz w:val="18"/>
                <w:szCs w:val="18"/>
              </w:rPr>
            </w:pPr>
          </w:p>
        </w:tc>
      </w:tr>
      <w:tr w:rsidR="001E3A18" w:rsidRPr="000B63B5" w14:paraId="1310D0E5" w14:textId="77777777" w:rsidTr="00777F36">
        <w:trPr>
          <w:cantSplit/>
        </w:trPr>
        <w:tc>
          <w:tcPr>
            <w:tcW w:w="1526" w:type="dxa"/>
          </w:tcPr>
          <w:p w14:paraId="1AC10CBE" w14:textId="77777777" w:rsidR="001E3A18" w:rsidRPr="000B63B5" w:rsidRDefault="001E3A18" w:rsidP="00777F36">
            <w:pPr>
              <w:spacing w:before="40"/>
              <w:rPr>
                <w:b/>
                <w:sz w:val="18"/>
                <w:szCs w:val="18"/>
              </w:rPr>
            </w:pPr>
            <w:r w:rsidRPr="000B63B5">
              <w:rPr>
                <w:rFonts w:eastAsia="Calibri"/>
                <w:b/>
                <w:sz w:val="18"/>
                <w:szCs w:val="18"/>
              </w:rPr>
              <w:t>Outcomes</w:t>
            </w:r>
          </w:p>
        </w:tc>
        <w:tc>
          <w:tcPr>
            <w:tcW w:w="7230" w:type="dxa"/>
          </w:tcPr>
          <w:p w14:paraId="7B1295FC"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Studies reporting immunological outcomes only (surrogate outcomes) (</w:t>
            </w:r>
            <w:r w:rsidRPr="000B63B5">
              <w:rPr>
                <w:rFonts w:eastAsia="Calibri"/>
                <w:i/>
                <w:sz w:val="18"/>
                <w:szCs w:val="18"/>
              </w:rPr>
              <w:t>Note: immunological outcomes were extracted if reported by otherwise included studies</w:t>
            </w:r>
            <w:r w:rsidRPr="000B63B5">
              <w:rPr>
                <w:rFonts w:eastAsia="Calibri"/>
                <w:sz w:val="18"/>
                <w:szCs w:val="18"/>
              </w:rPr>
              <w:t>)</w:t>
            </w:r>
          </w:p>
        </w:tc>
      </w:tr>
      <w:tr w:rsidR="001E3A18" w:rsidRPr="000B63B5" w14:paraId="65058165" w14:textId="77777777" w:rsidTr="00777F36">
        <w:trPr>
          <w:cantSplit/>
        </w:trPr>
        <w:tc>
          <w:tcPr>
            <w:tcW w:w="1526" w:type="dxa"/>
          </w:tcPr>
          <w:p w14:paraId="072AADD9" w14:textId="77777777" w:rsidR="001E3A18" w:rsidRPr="000B63B5" w:rsidRDefault="001E3A18" w:rsidP="00777F36">
            <w:pPr>
              <w:spacing w:before="40"/>
              <w:rPr>
                <w:rFonts w:eastAsia="Calibri"/>
                <w:b/>
                <w:sz w:val="18"/>
                <w:szCs w:val="18"/>
              </w:rPr>
            </w:pPr>
            <w:r w:rsidRPr="000B63B5">
              <w:rPr>
                <w:rFonts w:eastAsia="Calibri"/>
                <w:b/>
                <w:sz w:val="18"/>
                <w:szCs w:val="18"/>
              </w:rPr>
              <w:t>Design</w:t>
            </w:r>
          </w:p>
        </w:tc>
        <w:tc>
          <w:tcPr>
            <w:tcW w:w="7230" w:type="dxa"/>
          </w:tcPr>
          <w:p w14:paraId="0B5C0A5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Case reports</w:t>
            </w:r>
          </w:p>
        </w:tc>
      </w:tr>
      <w:tr w:rsidR="001E3A18" w:rsidRPr="000B63B5" w14:paraId="4266FBE1" w14:textId="77777777" w:rsidTr="00777F36">
        <w:trPr>
          <w:cantSplit/>
        </w:trPr>
        <w:tc>
          <w:tcPr>
            <w:tcW w:w="1526" w:type="dxa"/>
          </w:tcPr>
          <w:p w14:paraId="1F41FF12" w14:textId="77777777" w:rsidR="001E3A18" w:rsidRPr="000B63B5" w:rsidRDefault="001E3A18" w:rsidP="00777F36">
            <w:pPr>
              <w:spacing w:before="40"/>
              <w:rPr>
                <w:rFonts w:eastAsia="Calibri"/>
                <w:b/>
                <w:sz w:val="18"/>
                <w:szCs w:val="18"/>
              </w:rPr>
            </w:pPr>
            <w:r w:rsidRPr="000B63B5">
              <w:rPr>
                <w:rFonts w:eastAsia="Calibri"/>
                <w:b/>
                <w:sz w:val="18"/>
                <w:szCs w:val="18"/>
              </w:rPr>
              <w:t>Language</w:t>
            </w:r>
          </w:p>
        </w:tc>
        <w:tc>
          <w:tcPr>
            <w:tcW w:w="7230" w:type="dxa"/>
          </w:tcPr>
          <w:p w14:paraId="41E32749"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Language other than French or English</w:t>
            </w:r>
          </w:p>
        </w:tc>
      </w:tr>
      <w:tr w:rsidR="001E3A18" w:rsidRPr="000B63B5" w14:paraId="3BA3280A" w14:textId="77777777" w:rsidTr="00777F36">
        <w:trPr>
          <w:cantSplit/>
        </w:trPr>
        <w:tc>
          <w:tcPr>
            <w:tcW w:w="1526" w:type="dxa"/>
          </w:tcPr>
          <w:p w14:paraId="03D9B0D9" w14:textId="77777777" w:rsidR="001E3A18" w:rsidRPr="000B63B5" w:rsidRDefault="001E3A18" w:rsidP="00777F36">
            <w:pPr>
              <w:spacing w:before="40"/>
              <w:rPr>
                <w:rFonts w:eastAsia="Calibri"/>
                <w:b/>
                <w:sz w:val="18"/>
                <w:szCs w:val="18"/>
              </w:rPr>
            </w:pPr>
            <w:r w:rsidRPr="000B63B5">
              <w:rPr>
                <w:rFonts w:eastAsia="Calibri"/>
                <w:b/>
                <w:sz w:val="18"/>
                <w:szCs w:val="18"/>
              </w:rPr>
              <w:t>Completeness of reporting</w:t>
            </w:r>
          </w:p>
        </w:tc>
        <w:tc>
          <w:tcPr>
            <w:tcW w:w="7230" w:type="dxa"/>
          </w:tcPr>
          <w:p w14:paraId="51621A98"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Conference papers (excluded due to incomplete reporting and lack of peer-review)</w:t>
            </w:r>
          </w:p>
        </w:tc>
      </w:tr>
      <w:tr w:rsidR="001E3A18" w:rsidRPr="000B63B5" w14:paraId="6C150BBE" w14:textId="77777777" w:rsidTr="00777F36">
        <w:trPr>
          <w:cantSplit/>
        </w:trPr>
        <w:tc>
          <w:tcPr>
            <w:tcW w:w="1526" w:type="dxa"/>
          </w:tcPr>
          <w:p w14:paraId="7D43D3E8" w14:textId="77777777" w:rsidR="001E3A18" w:rsidRPr="000B63B5" w:rsidRDefault="001E3A18" w:rsidP="00777F36">
            <w:pPr>
              <w:spacing w:before="40"/>
              <w:rPr>
                <w:rFonts w:eastAsia="Calibri"/>
                <w:b/>
                <w:sz w:val="18"/>
                <w:szCs w:val="18"/>
              </w:rPr>
            </w:pPr>
            <w:r w:rsidRPr="000B63B5">
              <w:rPr>
                <w:rFonts w:eastAsia="Calibri"/>
                <w:b/>
                <w:sz w:val="18"/>
                <w:szCs w:val="18"/>
              </w:rPr>
              <w:t>Time of publication</w:t>
            </w:r>
          </w:p>
        </w:tc>
        <w:tc>
          <w:tcPr>
            <w:tcW w:w="7230" w:type="dxa"/>
          </w:tcPr>
          <w:p w14:paraId="2E25680A" w14:textId="77777777" w:rsidR="001E3A18" w:rsidRPr="000B63B5" w:rsidRDefault="001E3A18" w:rsidP="00DA4442">
            <w:pPr>
              <w:pStyle w:val="Paragraphedeliste"/>
              <w:numPr>
                <w:ilvl w:val="0"/>
                <w:numId w:val="1"/>
              </w:numPr>
              <w:spacing w:before="40" w:after="0" w:line="240" w:lineRule="auto"/>
              <w:ind w:left="176" w:hanging="142"/>
              <w:contextualSpacing w:val="0"/>
              <w:rPr>
                <w:rFonts w:eastAsia="Calibri"/>
                <w:sz w:val="18"/>
                <w:szCs w:val="18"/>
              </w:rPr>
            </w:pPr>
            <w:r w:rsidRPr="000B63B5">
              <w:rPr>
                <w:rFonts w:eastAsia="Calibri"/>
                <w:sz w:val="18"/>
                <w:szCs w:val="18"/>
              </w:rPr>
              <w:t>Articles published before 1998</w:t>
            </w:r>
          </w:p>
        </w:tc>
      </w:tr>
    </w:tbl>
    <w:p w14:paraId="7E705621" w14:textId="77777777" w:rsidR="001E3A18" w:rsidRPr="00881206" w:rsidRDefault="001E3A18" w:rsidP="001E3A18"/>
    <w:p w14:paraId="36A53596" w14:textId="77777777" w:rsidR="001E3A18" w:rsidRPr="007F4A2E" w:rsidRDefault="001E3A18" w:rsidP="001E3A18">
      <w:pPr>
        <w:ind w:left="360"/>
      </w:pPr>
    </w:p>
    <w:p w14:paraId="7B05903C" w14:textId="77777777" w:rsidR="001E3A18" w:rsidRPr="007F4A2E" w:rsidRDefault="001E3A18" w:rsidP="001E3A18">
      <w:pPr>
        <w:ind w:left="360"/>
      </w:pPr>
    </w:p>
    <w:p w14:paraId="1F7B3859" w14:textId="77777777" w:rsidR="001E3A18" w:rsidRPr="007F4A2E" w:rsidRDefault="001E3A18" w:rsidP="001E3A18">
      <w:pPr>
        <w:ind w:left="360"/>
      </w:pPr>
    </w:p>
    <w:p w14:paraId="552D6D32" w14:textId="77777777" w:rsidR="007C7924" w:rsidRDefault="001E3A18" w:rsidP="001E3A18">
      <w:pPr>
        <w:sectPr w:rsidR="007C7924">
          <w:pgSz w:w="12240" w:h="15840"/>
          <w:pgMar w:top="1440" w:right="1800" w:bottom="1440" w:left="1800" w:header="708" w:footer="708" w:gutter="0"/>
          <w:cols w:space="708"/>
          <w:docGrid w:linePitch="360"/>
        </w:sectPr>
      </w:pPr>
      <w:r>
        <w:br w:type="page"/>
      </w:r>
    </w:p>
    <w:p w14:paraId="4AC30037" w14:textId="61254DBD" w:rsidR="004B3110" w:rsidRDefault="00DA4442" w:rsidP="00A54C7A">
      <w:pPr>
        <w:pStyle w:val="Titre1"/>
      </w:pPr>
      <w:bookmarkStart w:id="20" w:name="_Ref26468307"/>
      <w:bookmarkStart w:id="21" w:name="_Toc26546060"/>
      <w:bookmarkStart w:id="22" w:name="_Toc27666833"/>
      <w:r>
        <w:lastRenderedPageBreak/>
        <w:t>Appendix 3</w:t>
      </w:r>
      <w:r w:rsidR="004B3110">
        <w:t>: Detailed clinical evidence tables</w:t>
      </w:r>
      <w:bookmarkEnd w:id="20"/>
      <w:bookmarkEnd w:id="21"/>
      <w:bookmarkEnd w:id="22"/>
    </w:p>
    <w:p w14:paraId="35EC0AC8" w14:textId="77777777" w:rsidR="004B3110" w:rsidRDefault="004B3110" w:rsidP="004B3110">
      <w:r>
        <w:t xml:space="preserve">  </w:t>
      </w:r>
    </w:p>
    <w:p w14:paraId="3B667B77" w14:textId="582F0EE5" w:rsidR="007C7924" w:rsidRPr="00891F97" w:rsidRDefault="007C7924" w:rsidP="00A54C7A">
      <w:pPr>
        <w:pStyle w:val="Titre2"/>
      </w:pPr>
      <w:bookmarkStart w:id="23" w:name="_Toc22572254"/>
      <w:bookmarkStart w:id="24" w:name="_Toc27666834"/>
      <w:r w:rsidRPr="00891F97">
        <w:t xml:space="preserve">OIT PROTOCOL VARIABLES </w:t>
      </w:r>
      <w:r w:rsidRPr="000D2B4B">
        <w:t>IN CLINICAL STUDIES OR PUBLISHED CLINICAL PRACTICE</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2"/>
        <w:gridCol w:w="2307"/>
        <w:gridCol w:w="2290"/>
        <w:gridCol w:w="2326"/>
        <w:gridCol w:w="2293"/>
        <w:gridCol w:w="2290"/>
        <w:gridCol w:w="2127"/>
        <w:gridCol w:w="2295"/>
      </w:tblGrid>
      <w:tr w:rsidR="00570700" w:rsidRPr="0029583B" w14:paraId="67D9341E" w14:textId="77777777" w:rsidTr="00570700">
        <w:trPr>
          <w:tblHeader/>
        </w:trPr>
        <w:tc>
          <w:tcPr>
            <w:tcW w:w="1348" w:type="dxa"/>
          </w:tcPr>
          <w:p w14:paraId="659B51C7" w14:textId="77777777" w:rsidR="00570700" w:rsidRPr="0029583B" w:rsidRDefault="00570700" w:rsidP="00570700">
            <w:pPr>
              <w:spacing w:line="240" w:lineRule="auto"/>
              <w:rPr>
                <w:sz w:val="16"/>
                <w:szCs w:val="16"/>
              </w:rPr>
            </w:pPr>
          </w:p>
        </w:tc>
        <w:tc>
          <w:tcPr>
            <w:tcW w:w="2338" w:type="dxa"/>
          </w:tcPr>
          <w:p w14:paraId="129D3F6C" w14:textId="77777777" w:rsidR="00570700" w:rsidRPr="0029583B" w:rsidRDefault="00570700" w:rsidP="00570700">
            <w:pPr>
              <w:spacing w:line="240" w:lineRule="auto"/>
              <w:rPr>
                <w:b/>
                <w:sz w:val="16"/>
                <w:szCs w:val="16"/>
              </w:rPr>
            </w:pPr>
            <w:r w:rsidRPr="0029583B">
              <w:rPr>
                <w:b/>
                <w:sz w:val="16"/>
                <w:szCs w:val="16"/>
              </w:rPr>
              <w:t>Allergen food preparation</w:t>
            </w:r>
          </w:p>
        </w:tc>
        <w:tc>
          <w:tcPr>
            <w:tcW w:w="2323" w:type="dxa"/>
          </w:tcPr>
          <w:p w14:paraId="3596DCF0" w14:textId="77777777" w:rsidR="00570700" w:rsidRPr="0029583B" w:rsidRDefault="00570700" w:rsidP="00570700">
            <w:pPr>
              <w:spacing w:line="240" w:lineRule="auto"/>
              <w:rPr>
                <w:b/>
                <w:sz w:val="16"/>
                <w:szCs w:val="16"/>
              </w:rPr>
            </w:pPr>
            <w:r w:rsidRPr="0029583B">
              <w:rPr>
                <w:b/>
                <w:sz w:val="16"/>
                <w:szCs w:val="16"/>
              </w:rPr>
              <w:t>Single starting dose in initial dose escalation</w:t>
            </w:r>
          </w:p>
        </w:tc>
        <w:tc>
          <w:tcPr>
            <w:tcW w:w="2357" w:type="dxa"/>
          </w:tcPr>
          <w:p w14:paraId="77A6C0B2" w14:textId="77777777" w:rsidR="00570700" w:rsidRPr="0029583B" w:rsidRDefault="00570700" w:rsidP="00570700">
            <w:pPr>
              <w:spacing w:line="240" w:lineRule="auto"/>
              <w:rPr>
                <w:b/>
                <w:sz w:val="16"/>
                <w:szCs w:val="16"/>
              </w:rPr>
            </w:pPr>
            <w:r w:rsidRPr="0029583B">
              <w:rPr>
                <w:b/>
                <w:sz w:val="16"/>
                <w:szCs w:val="16"/>
              </w:rPr>
              <w:t>Build-up phase starting dose (per day)</w:t>
            </w:r>
          </w:p>
        </w:tc>
        <w:tc>
          <w:tcPr>
            <w:tcW w:w="2326" w:type="dxa"/>
          </w:tcPr>
          <w:p w14:paraId="533B60E1" w14:textId="77777777" w:rsidR="00570700" w:rsidRPr="0029583B" w:rsidRDefault="00570700" w:rsidP="00570700">
            <w:pPr>
              <w:spacing w:line="240" w:lineRule="auto"/>
              <w:rPr>
                <w:b/>
                <w:sz w:val="16"/>
                <w:szCs w:val="16"/>
              </w:rPr>
            </w:pPr>
            <w:r w:rsidRPr="0029583B">
              <w:rPr>
                <w:b/>
                <w:sz w:val="16"/>
                <w:szCs w:val="16"/>
              </w:rPr>
              <w:t>Target dose (per day)</w:t>
            </w:r>
          </w:p>
          <w:p w14:paraId="28006717" w14:textId="77777777" w:rsidR="00570700" w:rsidRPr="0029583B" w:rsidRDefault="00570700" w:rsidP="00570700">
            <w:pPr>
              <w:spacing w:line="240" w:lineRule="auto"/>
              <w:rPr>
                <w:sz w:val="16"/>
                <w:szCs w:val="16"/>
              </w:rPr>
            </w:pPr>
          </w:p>
        </w:tc>
        <w:tc>
          <w:tcPr>
            <w:tcW w:w="2323" w:type="dxa"/>
          </w:tcPr>
          <w:p w14:paraId="327F9E8B" w14:textId="77777777" w:rsidR="00570700" w:rsidRPr="0029583B" w:rsidRDefault="00570700" w:rsidP="00570700">
            <w:pPr>
              <w:spacing w:line="240" w:lineRule="auto"/>
              <w:rPr>
                <w:b/>
                <w:sz w:val="16"/>
                <w:szCs w:val="16"/>
              </w:rPr>
            </w:pPr>
            <w:r w:rsidRPr="0029583B">
              <w:rPr>
                <w:b/>
                <w:sz w:val="16"/>
                <w:szCs w:val="16"/>
              </w:rPr>
              <w:t>Up-dosing interval during build-up phase</w:t>
            </w:r>
          </w:p>
        </w:tc>
        <w:tc>
          <w:tcPr>
            <w:tcW w:w="2153" w:type="dxa"/>
          </w:tcPr>
          <w:p w14:paraId="64F21562" w14:textId="77777777" w:rsidR="00570700" w:rsidRPr="0029583B" w:rsidRDefault="00570700" w:rsidP="00570700">
            <w:pPr>
              <w:spacing w:line="240" w:lineRule="auto"/>
              <w:rPr>
                <w:b/>
                <w:sz w:val="16"/>
                <w:szCs w:val="16"/>
              </w:rPr>
            </w:pPr>
            <w:r w:rsidRPr="0029583B">
              <w:rPr>
                <w:b/>
                <w:sz w:val="16"/>
                <w:szCs w:val="16"/>
              </w:rPr>
              <w:t>Length of build-up phase (months)</w:t>
            </w:r>
          </w:p>
        </w:tc>
        <w:tc>
          <w:tcPr>
            <w:tcW w:w="2328" w:type="dxa"/>
          </w:tcPr>
          <w:p w14:paraId="362B371B" w14:textId="77777777" w:rsidR="00570700" w:rsidRPr="0029583B" w:rsidRDefault="00570700" w:rsidP="00570700">
            <w:pPr>
              <w:spacing w:line="240" w:lineRule="auto"/>
              <w:rPr>
                <w:b/>
                <w:sz w:val="16"/>
                <w:szCs w:val="16"/>
              </w:rPr>
            </w:pPr>
            <w:r w:rsidRPr="0029583B">
              <w:rPr>
                <w:b/>
                <w:sz w:val="16"/>
                <w:szCs w:val="16"/>
              </w:rPr>
              <w:t>Maintenance phase</w:t>
            </w:r>
          </w:p>
          <w:p w14:paraId="32EDCCDE" w14:textId="77777777" w:rsidR="00570700" w:rsidRPr="0029583B" w:rsidRDefault="00570700" w:rsidP="00570700">
            <w:pPr>
              <w:spacing w:line="240" w:lineRule="auto"/>
              <w:rPr>
                <w:sz w:val="16"/>
                <w:szCs w:val="16"/>
              </w:rPr>
            </w:pPr>
          </w:p>
        </w:tc>
      </w:tr>
      <w:tr w:rsidR="00570700" w:rsidRPr="0029583B" w14:paraId="2C11172C" w14:textId="77777777" w:rsidTr="00570700">
        <w:tc>
          <w:tcPr>
            <w:tcW w:w="1348" w:type="dxa"/>
          </w:tcPr>
          <w:p w14:paraId="12B14A14" w14:textId="77777777" w:rsidR="00570700" w:rsidRPr="0029583B" w:rsidRDefault="00570700" w:rsidP="00570700">
            <w:pPr>
              <w:spacing w:line="240" w:lineRule="auto"/>
              <w:rPr>
                <w:b/>
                <w:sz w:val="16"/>
                <w:szCs w:val="16"/>
              </w:rPr>
            </w:pPr>
            <w:r w:rsidRPr="0029583B">
              <w:rPr>
                <w:b/>
                <w:sz w:val="16"/>
                <w:szCs w:val="16"/>
              </w:rPr>
              <w:t>Peanut</w:t>
            </w:r>
          </w:p>
        </w:tc>
        <w:tc>
          <w:tcPr>
            <w:tcW w:w="2338" w:type="dxa"/>
          </w:tcPr>
          <w:p w14:paraId="36739950" w14:textId="77777777" w:rsidR="00570700" w:rsidRPr="0029583B" w:rsidRDefault="00570700" w:rsidP="00570700">
            <w:pPr>
              <w:spacing w:line="240" w:lineRule="auto"/>
              <w:rPr>
                <w:sz w:val="16"/>
                <w:szCs w:val="16"/>
                <w:u w:val="single"/>
              </w:rPr>
            </w:pPr>
          </w:p>
        </w:tc>
        <w:tc>
          <w:tcPr>
            <w:tcW w:w="2323" w:type="dxa"/>
          </w:tcPr>
          <w:p w14:paraId="0BCD66CF" w14:textId="77777777" w:rsidR="00570700" w:rsidRPr="0029583B" w:rsidRDefault="00570700" w:rsidP="00570700">
            <w:pPr>
              <w:spacing w:line="240" w:lineRule="auto"/>
              <w:rPr>
                <w:b/>
                <w:sz w:val="16"/>
                <w:szCs w:val="16"/>
              </w:rPr>
            </w:pPr>
          </w:p>
        </w:tc>
        <w:tc>
          <w:tcPr>
            <w:tcW w:w="2357" w:type="dxa"/>
          </w:tcPr>
          <w:p w14:paraId="61EDD762" w14:textId="77777777" w:rsidR="00570700" w:rsidRPr="0029583B" w:rsidRDefault="00570700" w:rsidP="00570700">
            <w:pPr>
              <w:spacing w:line="240" w:lineRule="auto"/>
              <w:rPr>
                <w:b/>
                <w:sz w:val="16"/>
                <w:szCs w:val="16"/>
              </w:rPr>
            </w:pPr>
          </w:p>
        </w:tc>
        <w:tc>
          <w:tcPr>
            <w:tcW w:w="2326" w:type="dxa"/>
          </w:tcPr>
          <w:p w14:paraId="7C6CAFAD" w14:textId="77777777" w:rsidR="00570700" w:rsidRPr="0029583B" w:rsidRDefault="00570700" w:rsidP="00570700">
            <w:pPr>
              <w:spacing w:line="240" w:lineRule="auto"/>
              <w:rPr>
                <w:b/>
                <w:sz w:val="16"/>
                <w:szCs w:val="16"/>
              </w:rPr>
            </w:pPr>
          </w:p>
        </w:tc>
        <w:tc>
          <w:tcPr>
            <w:tcW w:w="2323" w:type="dxa"/>
          </w:tcPr>
          <w:p w14:paraId="709C8152" w14:textId="77777777" w:rsidR="00570700" w:rsidRPr="0029583B" w:rsidRDefault="00570700" w:rsidP="00570700">
            <w:pPr>
              <w:spacing w:line="240" w:lineRule="auto"/>
              <w:rPr>
                <w:b/>
                <w:sz w:val="16"/>
                <w:szCs w:val="16"/>
              </w:rPr>
            </w:pPr>
          </w:p>
        </w:tc>
        <w:tc>
          <w:tcPr>
            <w:tcW w:w="2153" w:type="dxa"/>
          </w:tcPr>
          <w:p w14:paraId="3F1A2232" w14:textId="77777777" w:rsidR="00570700" w:rsidRPr="0029583B" w:rsidRDefault="00570700" w:rsidP="00570700">
            <w:pPr>
              <w:spacing w:line="240" w:lineRule="auto"/>
              <w:rPr>
                <w:b/>
                <w:sz w:val="16"/>
                <w:szCs w:val="16"/>
              </w:rPr>
            </w:pPr>
          </w:p>
        </w:tc>
        <w:tc>
          <w:tcPr>
            <w:tcW w:w="2328" w:type="dxa"/>
          </w:tcPr>
          <w:p w14:paraId="689EB84B" w14:textId="77777777" w:rsidR="00570700" w:rsidRPr="0029583B" w:rsidRDefault="00570700" w:rsidP="00570700">
            <w:pPr>
              <w:spacing w:line="240" w:lineRule="auto"/>
              <w:rPr>
                <w:b/>
                <w:sz w:val="16"/>
                <w:szCs w:val="16"/>
              </w:rPr>
            </w:pPr>
          </w:p>
        </w:tc>
      </w:tr>
      <w:tr w:rsidR="00570700" w:rsidRPr="00A241D7" w14:paraId="6B1464E3" w14:textId="77777777" w:rsidTr="00570700">
        <w:tc>
          <w:tcPr>
            <w:tcW w:w="1348" w:type="dxa"/>
          </w:tcPr>
          <w:p w14:paraId="26B2CB7A" w14:textId="77777777" w:rsidR="00570700" w:rsidRPr="0029583B" w:rsidRDefault="00570700" w:rsidP="00570700">
            <w:pPr>
              <w:spacing w:line="240" w:lineRule="auto"/>
              <w:rPr>
                <w:sz w:val="16"/>
                <w:szCs w:val="16"/>
              </w:rPr>
            </w:pPr>
            <w:r w:rsidRPr="0029583B">
              <w:rPr>
                <w:sz w:val="16"/>
                <w:szCs w:val="16"/>
              </w:rPr>
              <w:t>RCTs with N&gt; 50</w:t>
            </w:r>
          </w:p>
        </w:tc>
        <w:tc>
          <w:tcPr>
            <w:tcW w:w="2338" w:type="dxa"/>
          </w:tcPr>
          <w:p w14:paraId="3434CEA7" w14:textId="477195C8" w:rsidR="00570700" w:rsidRPr="0029583B" w:rsidRDefault="00570700" w:rsidP="00570700">
            <w:pPr>
              <w:spacing w:line="240" w:lineRule="auto"/>
              <w:rPr>
                <w:sz w:val="16"/>
                <w:szCs w:val="16"/>
              </w:rPr>
            </w:pPr>
            <w:r w:rsidRPr="0029583B">
              <w:rPr>
                <w:b/>
                <w:sz w:val="16"/>
                <w:szCs w:val="16"/>
              </w:rPr>
              <w:t>Peanut flour</w:t>
            </w:r>
            <w:r w:rsidRPr="0029583B">
              <w:rPr>
                <w:sz w:val="16"/>
                <w:szCs w:val="16"/>
              </w:rPr>
              <w:t xml:space="preserve"> (Anagnostou, 2014;</w:t>
            </w:r>
            <w:r w:rsidRPr="0029583B">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w:t>
            </w:r>
            <w:r w:rsidRPr="0029583B">
              <w:rPr>
                <w:sz w:val="16"/>
                <w:szCs w:val="16"/>
              </w:rPr>
              <w:fldChar w:fldCharType="end"/>
            </w:r>
            <w:r w:rsidRPr="0029583B">
              <w:rPr>
                <w:sz w:val="16"/>
                <w:szCs w:val="16"/>
              </w:rPr>
              <w:t xml:space="preserve"> Blumchen, 2019;</w:t>
            </w:r>
            <w:r w:rsidRPr="0029583B">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w:t>
            </w:r>
            <w:r w:rsidRPr="0029583B">
              <w:rPr>
                <w:sz w:val="16"/>
                <w:szCs w:val="16"/>
              </w:rPr>
              <w:fldChar w:fldCharType="end"/>
            </w:r>
            <w:r w:rsidRPr="0029583B">
              <w:rPr>
                <w:sz w:val="16"/>
                <w:szCs w:val="16"/>
              </w:rPr>
              <w:t xml:space="preserve"> Reier-Nilsen, 2019a</w:t>
            </w:r>
            <w:r w:rsidRPr="0029583B">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3</w:t>
            </w:r>
            <w:r w:rsidRPr="0029583B">
              <w:rPr>
                <w:sz w:val="16"/>
                <w:szCs w:val="16"/>
              </w:rPr>
              <w:fldChar w:fldCharType="end"/>
            </w:r>
            <w:r w:rsidRPr="0029583B">
              <w:rPr>
                <w:sz w:val="16"/>
                <w:szCs w:val="16"/>
              </w:rPr>
              <w:t>; 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 xml:space="preserve">), </w:t>
            </w:r>
            <w:r w:rsidRPr="0029583B">
              <w:rPr>
                <w:b/>
                <w:sz w:val="16"/>
                <w:szCs w:val="16"/>
              </w:rPr>
              <w:t xml:space="preserve">AR101 powder </w:t>
            </w:r>
            <w:r w:rsidRPr="0029583B">
              <w:rPr>
                <w:sz w:val="16"/>
                <w:szCs w:val="16"/>
              </w:rPr>
              <w:t>(Bird, 2018</w:t>
            </w:r>
            <w:r w:rsidRPr="0029583B">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5</w:t>
            </w:r>
            <w:r w:rsidRPr="0029583B">
              <w:rPr>
                <w:sz w:val="16"/>
                <w:szCs w:val="16"/>
              </w:rPr>
              <w:fldChar w:fldCharType="end"/>
            </w:r>
            <w:r w:rsidRPr="0029583B">
              <w:rPr>
                <w:sz w:val="16"/>
                <w:szCs w:val="16"/>
              </w:rPr>
              <w:t>;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w:t>
            </w:r>
          </w:p>
          <w:p w14:paraId="68E8B382" w14:textId="7BE267AE" w:rsidR="00570700" w:rsidRPr="0029583B" w:rsidRDefault="00570700" w:rsidP="005F2998">
            <w:pPr>
              <w:spacing w:line="240" w:lineRule="auto"/>
              <w:rPr>
                <w:sz w:val="16"/>
                <w:szCs w:val="16"/>
                <w:lang w:val="fr-CA"/>
              </w:rPr>
            </w:pPr>
            <w:r w:rsidRPr="0029583B">
              <w:rPr>
                <w:sz w:val="16"/>
                <w:szCs w:val="16"/>
                <w:u w:val="single"/>
                <w:lang w:val="fr-CA"/>
              </w:rPr>
              <w:t xml:space="preserve">Adjuvant: </w:t>
            </w:r>
            <w:r w:rsidRPr="0029583B">
              <w:rPr>
                <w:i/>
                <w:sz w:val="16"/>
                <w:szCs w:val="16"/>
                <w:lang w:val="fr-CA"/>
              </w:rPr>
              <w:t>Lactobacillus rhamnosus CGMCC 1.3724</w:t>
            </w:r>
            <w:r w:rsidRPr="0029583B">
              <w:rPr>
                <w:b/>
                <w:i/>
                <w:sz w:val="16"/>
                <w:szCs w:val="16"/>
                <w:lang w:val="fr-CA"/>
              </w:rPr>
              <w:t xml:space="preserve"> </w:t>
            </w:r>
            <w:r w:rsidRPr="0029583B">
              <w:rPr>
                <w:sz w:val="16"/>
                <w:szCs w:val="16"/>
                <w:lang w:val="fr-CA"/>
              </w:rPr>
              <w:t>(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sidRPr="005F2998">
              <w:rPr>
                <w:sz w:val="16"/>
                <w:szCs w:val="16"/>
                <w:lang w:val="fr-CA"/>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sidRPr="005F2998">
              <w:rPr>
                <w:sz w:val="16"/>
                <w:szCs w:val="16"/>
                <w:lang w:val="fr-CA"/>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lang w:val="fr-CA"/>
              </w:rPr>
              <w:t>4</w:t>
            </w:r>
            <w:r w:rsidRPr="0029583B">
              <w:rPr>
                <w:sz w:val="16"/>
                <w:szCs w:val="16"/>
              </w:rPr>
              <w:fldChar w:fldCharType="end"/>
            </w:r>
            <w:r w:rsidRPr="0029583B">
              <w:rPr>
                <w:sz w:val="16"/>
                <w:szCs w:val="16"/>
                <w:lang w:val="fr-CA"/>
              </w:rPr>
              <w:t>)</w:t>
            </w:r>
          </w:p>
        </w:tc>
        <w:tc>
          <w:tcPr>
            <w:tcW w:w="2323" w:type="dxa"/>
          </w:tcPr>
          <w:p w14:paraId="423B7012" w14:textId="35DCE4A5" w:rsidR="00570700" w:rsidRPr="0029583B" w:rsidRDefault="00570700" w:rsidP="005F2998">
            <w:pPr>
              <w:spacing w:line="240" w:lineRule="auto"/>
              <w:rPr>
                <w:b/>
                <w:sz w:val="16"/>
                <w:szCs w:val="16"/>
              </w:rPr>
            </w:pPr>
            <w:r w:rsidRPr="0029583B">
              <w:rPr>
                <w:b/>
                <w:sz w:val="16"/>
                <w:szCs w:val="16"/>
              </w:rPr>
              <w:t xml:space="preserve">0.1-0.5 mg PP </w:t>
            </w:r>
            <w:r w:rsidRPr="0029583B">
              <w:rPr>
                <w:sz w:val="16"/>
                <w:szCs w:val="16"/>
              </w:rPr>
              <w:t>(Bird, 2018</w:t>
            </w:r>
            <w:r w:rsidRPr="0029583B">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5</w:t>
            </w:r>
            <w:r w:rsidRPr="0029583B">
              <w:rPr>
                <w:sz w:val="16"/>
                <w:szCs w:val="16"/>
              </w:rPr>
              <w:fldChar w:fldCharType="end"/>
            </w:r>
            <w:r w:rsidRPr="0029583B">
              <w:rPr>
                <w:sz w:val="16"/>
                <w:szCs w:val="16"/>
              </w:rPr>
              <w:t>; 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w:t>
            </w:r>
          </w:p>
        </w:tc>
        <w:tc>
          <w:tcPr>
            <w:tcW w:w="2357" w:type="dxa"/>
          </w:tcPr>
          <w:p w14:paraId="7D474750" w14:textId="77777777" w:rsidR="00570700" w:rsidRPr="0029583B" w:rsidRDefault="00570700" w:rsidP="00570700">
            <w:pPr>
              <w:spacing w:line="240" w:lineRule="auto"/>
              <w:rPr>
                <w:b/>
                <w:sz w:val="16"/>
                <w:szCs w:val="16"/>
              </w:rPr>
            </w:pPr>
            <w:r w:rsidRPr="0029583B">
              <w:rPr>
                <w:b/>
                <w:sz w:val="16"/>
                <w:szCs w:val="16"/>
              </w:rPr>
              <w:t>No initial dose escalation:</w:t>
            </w:r>
          </w:p>
          <w:p w14:paraId="3287D408" w14:textId="3CE3DA41" w:rsidR="00570700" w:rsidRPr="0029583B" w:rsidRDefault="00570700" w:rsidP="00570700">
            <w:pPr>
              <w:spacing w:line="240" w:lineRule="auto"/>
              <w:rPr>
                <w:b/>
                <w:sz w:val="16"/>
                <w:szCs w:val="16"/>
              </w:rPr>
            </w:pPr>
            <w:r w:rsidRPr="0029583B">
              <w:rPr>
                <w:b/>
                <w:sz w:val="16"/>
                <w:szCs w:val="16"/>
              </w:rPr>
              <w:t xml:space="preserve">1-5 mg </w:t>
            </w:r>
            <w:r w:rsidRPr="0029583B">
              <w:rPr>
                <w:sz w:val="16"/>
                <w:szCs w:val="16"/>
              </w:rPr>
              <w:t>(Anagnostou, 2014;</w:t>
            </w:r>
            <w:r w:rsidRPr="0029583B">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w:t>
            </w:r>
            <w:r w:rsidRPr="0029583B">
              <w:rPr>
                <w:sz w:val="16"/>
                <w:szCs w:val="16"/>
              </w:rPr>
              <w:fldChar w:fldCharType="end"/>
            </w:r>
            <w:r w:rsidRPr="0029583B">
              <w:rPr>
                <w:sz w:val="16"/>
                <w:szCs w:val="16"/>
              </w:rPr>
              <w:t xml:space="preserve"> Reier-Nilsen, 2019a</w:t>
            </w:r>
            <w:r w:rsidRPr="0029583B">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3</w:t>
            </w:r>
            <w:r w:rsidRPr="0029583B">
              <w:rPr>
                <w:sz w:val="16"/>
                <w:szCs w:val="16"/>
              </w:rPr>
              <w:fldChar w:fldCharType="end"/>
            </w:r>
            <w:r w:rsidRPr="0029583B">
              <w:rPr>
                <w:sz w:val="16"/>
                <w:szCs w:val="16"/>
              </w:rPr>
              <w:t>)</w:t>
            </w:r>
          </w:p>
          <w:p w14:paraId="1FDDF613" w14:textId="542710FC" w:rsidR="00570700" w:rsidRPr="0029583B" w:rsidRDefault="00570700" w:rsidP="00570700">
            <w:pPr>
              <w:spacing w:line="240" w:lineRule="auto"/>
              <w:rPr>
                <w:sz w:val="16"/>
                <w:szCs w:val="16"/>
              </w:rPr>
            </w:pPr>
            <w:r w:rsidRPr="0029583B">
              <w:rPr>
                <w:b/>
                <w:sz w:val="16"/>
                <w:szCs w:val="16"/>
              </w:rPr>
              <w:t>0.1-30 mg</w:t>
            </w:r>
            <w:r w:rsidRPr="0029583B">
              <w:rPr>
                <w:sz w:val="16"/>
                <w:szCs w:val="16"/>
              </w:rPr>
              <w:t xml:space="preserve"> </w:t>
            </w:r>
            <w:r w:rsidRPr="0029583B">
              <w:rPr>
                <w:b/>
                <w:sz w:val="16"/>
                <w:szCs w:val="16"/>
              </w:rPr>
              <w:t>PP</w:t>
            </w:r>
            <w:r w:rsidRPr="0029583B">
              <w:rPr>
                <w:sz w:val="16"/>
                <w:szCs w:val="16"/>
              </w:rPr>
              <w:t xml:space="preserve"> depending on eliciting dose (Blumchen, 2019</w:t>
            </w:r>
            <w:r w:rsidRPr="0029583B">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w:t>
            </w:r>
            <w:r w:rsidRPr="0029583B">
              <w:rPr>
                <w:sz w:val="16"/>
                <w:szCs w:val="16"/>
              </w:rPr>
              <w:fldChar w:fldCharType="end"/>
            </w:r>
            <w:r w:rsidRPr="0029583B">
              <w:rPr>
                <w:sz w:val="16"/>
                <w:szCs w:val="16"/>
              </w:rPr>
              <w:t>)</w:t>
            </w:r>
          </w:p>
          <w:p w14:paraId="2135EF1A" w14:textId="77777777" w:rsidR="00570700" w:rsidRPr="0029583B" w:rsidRDefault="00570700" w:rsidP="00570700">
            <w:pPr>
              <w:spacing w:line="240" w:lineRule="auto"/>
              <w:rPr>
                <w:b/>
                <w:sz w:val="16"/>
                <w:szCs w:val="16"/>
              </w:rPr>
            </w:pPr>
          </w:p>
          <w:p w14:paraId="2D2274C4" w14:textId="77777777" w:rsidR="00570700" w:rsidRPr="0029583B" w:rsidRDefault="00570700" w:rsidP="00570700">
            <w:pPr>
              <w:spacing w:line="240" w:lineRule="auto"/>
              <w:rPr>
                <w:b/>
                <w:sz w:val="16"/>
                <w:szCs w:val="16"/>
              </w:rPr>
            </w:pPr>
            <w:r w:rsidRPr="0029583B">
              <w:rPr>
                <w:b/>
                <w:sz w:val="16"/>
                <w:szCs w:val="16"/>
              </w:rPr>
              <w:t>With initial dose escalation:</w:t>
            </w:r>
          </w:p>
          <w:p w14:paraId="1DE63F26" w14:textId="3A6FDFFD" w:rsidR="00570700" w:rsidRPr="0029583B" w:rsidRDefault="00570700" w:rsidP="00570700">
            <w:pPr>
              <w:spacing w:line="240" w:lineRule="auto"/>
              <w:rPr>
                <w:sz w:val="16"/>
                <w:szCs w:val="16"/>
              </w:rPr>
            </w:pPr>
            <w:r w:rsidRPr="0029583B">
              <w:rPr>
                <w:b/>
                <w:sz w:val="16"/>
                <w:szCs w:val="16"/>
              </w:rPr>
              <w:t>3 mg PP</w:t>
            </w:r>
            <w:r w:rsidRPr="0029583B">
              <w:rPr>
                <w:sz w:val="16"/>
                <w:szCs w:val="16"/>
              </w:rPr>
              <w:t xml:space="preserve">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w:t>
            </w:r>
          </w:p>
          <w:p w14:paraId="25115445" w14:textId="5AE28732" w:rsidR="00570700" w:rsidRPr="0029583B" w:rsidRDefault="00570700" w:rsidP="00570700">
            <w:pPr>
              <w:spacing w:line="240" w:lineRule="auto"/>
              <w:rPr>
                <w:sz w:val="16"/>
                <w:szCs w:val="16"/>
              </w:rPr>
            </w:pPr>
            <w:r w:rsidRPr="0029583B">
              <w:rPr>
                <w:b/>
                <w:sz w:val="16"/>
                <w:szCs w:val="16"/>
              </w:rPr>
              <w:t>6 mg PP</w:t>
            </w:r>
            <w:r w:rsidRPr="0029583B">
              <w:rPr>
                <w:sz w:val="16"/>
                <w:szCs w:val="16"/>
              </w:rPr>
              <w:t xml:space="preserve"> (Bird, 2018</w:t>
            </w:r>
            <w:r w:rsidRPr="0029583B">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5</w:t>
            </w:r>
            <w:r w:rsidRPr="0029583B">
              <w:rPr>
                <w:sz w:val="16"/>
                <w:szCs w:val="16"/>
              </w:rPr>
              <w:fldChar w:fldCharType="end"/>
            </w:r>
            <w:r w:rsidRPr="0029583B">
              <w:rPr>
                <w:sz w:val="16"/>
                <w:szCs w:val="16"/>
              </w:rPr>
              <w:t xml:space="preserve">, </w:t>
            </w:r>
          </w:p>
          <w:p w14:paraId="24DAAF23" w14:textId="7F4DA50B" w:rsidR="00570700" w:rsidRPr="0029583B" w:rsidRDefault="00570700" w:rsidP="005F2998">
            <w:pPr>
              <w:spacing w:line="240" w:lineRule="auto"/>
              <w:rPr>
                <w:sz w:val="16"/>
                <w:szCs w:val="16"/>
              </w:rPr>
            </w:pPr>
            <w:r w:rsidRPr="0029583B">
              <w:rPr>
                <w:b/>
                <w:sz w:val="16"/>
                <w:szCs w:val="16"/>
              </w:rPr>
              <w:t xml:space="preserve">25 mg PP </w:t>
            </w:r>
            <w:r w:rsidRPr="0029583B">
              <w:rPr>
                <w:sz w:val="16"/>
                <w:szCs w:val="16"/>
              </w:rPr>
              <w:t>(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w:t>
            </w:r>
          </w:p>
        </w:tc>
        <w:tc>
          <w:tcPr>
            <w:tcW w:w="2326" w:type="dxa"/>
          </w:tcPr>
          <w:p w14:paraId="747DA3E9" w14:textId="737358A1" w:rsidR="00570700" w:rsidRPr="0029583B" w:rsidRDefault="00570700" w:rsidP="00570700">
            <w:pPr>
              <w:spacing w:line="240" w:lineRule="auto"/>
              <w:rPr>
                <w:sz w:val="16"/>
                <w:szCs w:val="16"/>
              </w:rPr>
            </w:pPr>
            <w:r w:rsidRPr="0029583B">
              <w:rPr>
                <w:b/>
                <w:sz w:val="16"/>
                <w:szCs w:val="16"/>
              </w:rPr>
              <w:t>125</w:t>
            </w:r>
            <w:r w:rsidRPr="0029583B">
              <w:rPr>
                <w:sz w:val="16"/>
                <w:szCs w:val="16"/>
              </w:rPr>
              <w:t xml:space="preserve"> </w:t>
            </w:r>
            <w:r w:rsidRPr="0029583B">
              <w:rPr>
                <w:b/>
                <w:sz w:val="16"/>
                <w:szCs w:val="16"/>
              </w:rPr>
              <w:t>or</w:t>
            </w:r>
            <w:r w:rsidRPr="0029583B">
              <w:rPr>
                <w:sz w:val="16"/>
                <w:szCs w:val="16"/>
              </w:rPr>
              <w:t xml:space="preserve"> </w:t>
            </w:r>
            <w:r w:rsidRPr="0029583B">
              <w:rPr>
                <w:b/>
                <w:sz w:val="16"/>
                <w:szCs w:val="16"/>
              </w:rPr>
              <w:t>250</w:t>
            </w:r>
            <w:r w:rsidRPr="0029583B">
              <w:rPr>
                <w:sz w:val="16"/>
                <w:szCs w:val="16"/>
              </w:rPr>
              <w:t xml:space="preserve"> </w:t>
            </w:r>
            <w:r w:rsidRPr="0029583B">
              <w:rPr>
                <w:b/>
                <w:sz w:val="16"/>
                <w:szCs w:val="16"/>
              </w:rPr>
              <w:t>mg</w:t>
            </w:r>
            <w:r w:rsidRPr="0029583B">
              <w:rPr>
                <w:sz w:val="16"/>
                <w:szCs w:val="16"/>
              </w:rPr>
              <w:t xml:space="preserve"> </w:t>
            </w:r>
            <w:r w:rsidRPr="0029583B">
              <w:rPr>
                <w:b/>
                <w:sz w:val="16"/>
                <w:szCs w:val="16"/>
              </w:rPr>
              <w:t>PP</w:t>
            </w:r>
            <w:r w:rsidRPr="0029583B">
              <w:rPr>
                <w:sz w:val="16"/>
                <w:szCs w:val="16"/>
              </w:rPr>
              <w:t xml:space="preserve"> depending on eliciting dose (Blumchen, 2019</w:t>
            </w:r>
            <w:r w:rsidRPr="0029583B">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w:t>
            </w:r>
            <w:r w:rsidRPr="0029583B">
              <w:rPr>
                <w:sz w:val="16"/>
                <w:szCs w:val="16"/>
              </w:rPr>
              <w:fldChar w:fldCharType="end"/>
            </w:r>
            <w:r w:rsidRPr="0029583B">
              <w:rPr>
                <w:sz w:val="16"/>
                <w:szCs w:val="16"/>
              </w:rPr>
              <w:t>)</w:t>
            </w:r>
          </w:p>
          <w:p w14:paraId="13060574" w14:textId="4B2F2CDB" w:rsidR="00570700" w:rsidRPr="0029583B" w:rsidRDefault="00570700" w:rsidP="00570700">
            <w:pPr>
              <w:spacing w:line="240" w:lineRule="auto"/>
              <w:rPr>
                <w:sz w:val="16"/>
                <w:szCs w:val="16"/>
              </w:rPr>
            </w:pPr>
            <w:r w:rsidRPr="0029583B">
              <w:rPr>
                <w:b/>
                <w:sz w:val="16"/>
                <w:szCs w:val="16"/>
              </w:rPr>
              <w:t>300 mg PP</w:t>
            </w:r>
            <w:r w:rsidRPr="0029583B">
              <w:rPr>
                <w:sz w:val="16"/>
                <w:szCs w:val="16"/>
              </w:rPr>
              <w:t xml:space="preserve"> (Bird, 2018</w:t>
            </w:r>
            <w:r w:rsidRPr="0029583B">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5</w:t>
            </w:r>
            <w:r w:rsidRPr="0029583B">
              <w:rPr>
                <w:sz w:val="16"/>
                <w:szCs w:val="16"/>
              </w:rPr>
              <w:fldChar w:fldCharType="end"/>
            </w:r>
            <w:r w:rsidRPr="0029583B">
              <w:rPr>
                <w:sz w:val="16"/>
                <w:szCs w:val="16"/>
              </w:rPr>
              <w:t>;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 xml:space="preserve">) </w:t>
            </w:r>
          </w:p>
          <w:p w14:paraId="690BE484" w14:textId="58F414CE" w:rsidR="00570700" w:rsidRPr="0029583B" w:rsidRDefault="00570700" w:rsidP="00570700">
            <w:pPr>
              <w:spacing w:line="240" w:lineRule="auto"/>
              <w:rPr>
                <w:sz w:val="16"/>
                <w:szCs w:val="16"/>
              </w:rPr>
            </w:pPr>
            <w:r w:rsidRPr="0029583B">
              <w:rPr>
                <w:b/>
                <w:sz w:val="16"/>
                <w:szCs w:val="16"/>
              </w:rPr>
              <w:t>800 mg PP</w:t>
            </w:r>
            <w:r w:rsidRPr="0029583B">
              <w:rPr>
                <w:sz w:val="16"/>
                <w:szCs w:val="16"/>
              </w:rPr>
              <w:t xml:space="preserve"> (Anagnostou, 2014</w:t>
            </w:r>
            <w:r w:rsidRPr="0029583B">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w:t>
            </w:r>
            <w:r w:rsidRPr="0029583B">
              <w:rPr>
                <w:sz w:val="16"/>
                <w:szCs w:val="16"/>
              </w:rPr>
              <w:fldChar w:fldCharType="end"/>
            </w:r>
            <w:r w:rsidRPr="0029583B">
              <w:rPr>
                <w:sz w:val="16"/>
                <w:szCs w:val="16"/>
              </w:rPr>
              <w:t>)</w:t>
            </w:r>
          </w:p>
          <w:p w14:paraId="084A90B2" w14:textId="450BFB34" w:rsidR="00570700" w:rsidRPr="0029583B" w:rsidRDefault="00570700" w:rsidP="00570700">
            <w:pPr>
              <w:spacing w:line="240" w:lineRule="auto"/>
              <w:rPr>
                <w:sz w:val="16"/>
                <w:szCs w:val="16"/>
              </w:rPr>
            </w:pPr>
            <w:r w:rsidRPr="0029583B">
              <w:rPr>
                <w:b/>
                <w:sz w:val="16"/>
                <w:szCs w:val="16"/>
              </w:rPr>
              <w:t>2000 mg PP</w:t>
            </w:r>
            <w:r w:rsidRPr="0029583B">
              <w:rPr>
                <w:sz w:val="16"/>
                <w:szCs w:val="16"/>
              </w:rPr>
              <w:t xml:space="preserve"> (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 xml:space="preserve">) </w:t>
            </w:r>
          </w:p>
          <w:p w14:paraId="2F9DAFFE" w14:textId="6D1870A1" w:rsidR="00570700" w:rsidRPr="0029583B" w:rsidRDefault="00570700" w:rsidP="005F2998">
            <w:pPr>
              <w:spacing w:line="240" w:lineRule="auto"/>
              <w:rPr>
                <w:sz w:val="16"/>
                <w:szCs w:val="16"/>
              </w:rPr>
            </w:pPr>
            <w:r w:rsidRPr="0029583B">
              <w:rPr>
                <w:b/>
                <w:sz w:val="16"/>
                <w:szCs w:val="16"/>
              </w:rPr>
              <w:t>5000 mg PP</w:t>
            </w:r>
            <w:r w:rsidRPr="0029583B">
              <w:rPr>
                <w:sz w:val="16"/>
                <w:szCs w:val="16"/>
              </w:rPr>
              <w:t xml:space="preserve"> (Reier-Nilsen, 2019</w:t>
            </w:r>
            <w:r w:rsidRPr="0029583B">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3</w:t>
            </w:r>
            <w:r w:rsidRPr="0029583B">
              <w:rPr>
                <w:sz w:val="16"/>
                <w:szCs w:val="16"/>
              </w:rPr>
              <w:fldChar w:fldCharType="end"/>
            </w:r>
            <w:r w:rsidRPr="0029583B">
              <w:rPr>
                <w:sz w:val="16"/>
                <w:szCs w:val="16"/>
              </w:rPr>
              <w:t>)</w:t>
            </w:r>
          </w:p>
        </w:tc>
        <w:tc>
          <w:tcPr>
            <w:tcW w:w="2323" w:type="dxa"/>
          </w:tcPr>
          <w:p w14:paraId="4F756702" w14:textId="77777777" w:rsidR="00570700" w:rsidRPr="0029583B" w:rsidRDefault="00570700" w:rsidP="00570700">
            <w:pPr>
              <w:spacing w:line="240" w:lineRule="auto"/>
              <w:rPr>
                <w:b/>
                <w:sz w:val="16"/>
                <w:szCs w:val="16"/>
              </w:rPr>
            </w:pPr>
            <w:r w:rsidRPr="0029583B">
              <w:rPr>
                <w:b/>
                <w:sz w:val="16"/>
                <w:szCs w:val="16"/>
              </w:rPr>
              <w:t>2-3 weeks</w:t>
            </w:r>
          </w:p>
        </w:tc>
        <w:tc>
          <w:tcPr>
            <w:tcW w:w="2153" w:type="dxa"/>
          </w:tcPr>
          <w:p w14:paraId="65FD995B" w14:textId="5834B945" w:rsidR="00570700" w:rsidRPr="0029583B" w:rsidRDefault="00570700" w:rsidP="00570700">
            <w:pPr>
              <w:spacing w:line="240" w:lineRule="auto"/>
              <w:rPr>
                <w:sz w:val="16"/>
                <w:szCs w:val="16"/>
              </w:rPr>
            </w:pPr>
            <w:r w:rsidRPr="0029583B">
              <w:rPr>
                <w:sz w:val="16"/>
                <w:szCs w:val="16"/>
              </w:rPr>
              <w:t>6 (Anagnostou, 2014</w:t>
            </w:r>
            <w:r w:rsidRPr="0029583B">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w:t>
            </w:r>
            <w:r w:rsidRPr="0029583B">
              <w:rPr>
                <w:sz w:val="16"/>
                <w:szCs w:val="16"/>
              </w:rPr>
              <w:fldChar w:fldCharType="end"/>
            </w:r>
            <w:r w:rsidRPr="0029583B">
              <w:rPr>
                <w:sz w:val="16"/>
                <w:szCs w:val="16"/>
              </w:rPr>
              <w:t>)</w:t>
            </w:r>
          </w:p>
          <w:p w14:paraId="4CF12BE6" w14:textId="7C38861A" w:rsidR="00570700" w:rsidRPr="0029583B" w:rsidRDefault="00570700" w:rsidP="00570700">
            <w:pPr>
              <w:spacing w:line="240" w:lineRule="auto"/>
              <w:rPr>
                <w:sz w:val="16"/>
                <w:szCs w:val="16"/>
              </w:rPr>
            </w:pPr>
            <w:r w:rsidRPr="0029583B">
              <w:rPr>
                <w:sz w:val="16"/>
                <w:szCs w:val="16"/>
              </w:rPr>
              <w:t>4.6 to 7.8 (Bird, 2018</w:t>
            </w:r>
            <w:r w:rsidRPr="0029583B">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5</w:t>
            </w:r>
            <w:r w:rsidRPr="0029583B">
              <w:rPr>
                <w:sz w:val="16"/>
                <w:szCs w:val="16"/>
              </w:rPr>
              <w:fldChar w:fldCharType="end"/>
            </w:r>
            <w:r w:rsidRPr="0029583B">
              <w:rPr>
                <w:sz w:val="16"/>
                <w:szCs w:val="16"/>
              </w:rPr>
              <w:t>)</w:t>
            </w:r>
          </w:p>
          <w:p w14:paraId="5B2DE959" w14:textId="3FAD59D7" w:rsidR="00570700" w:rsidRPr="0029583B" w:rsidRDefault="00570700" w:rsidP="00570700">
            <w:pPr>
              <w:spacing w:line="240" w:lineRule="auto"/>
              <w:rPr>
                <w:sz w:val="16"/>
                <w:szCs w:val="16"/>
              </w:rPr>
            </w:pPr>
            <w:r w:rsidRPr="0029583B">
              <w:rPr>
                <w:sz w:val="16"/>
                <w:szCs w:val="16"/>
              </w:rPr>
              <w:t>13 median (range 10-14) (Blumchen, 2019</w:t>
            </w:r>
            <w:r w:rsidRPr="0029583B">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w:t>
            </w:r>
            <w:r w:rsidRPr="0029583B">
              <w:rPr>
                <w:sz w:val="16"/>
                <w:szCs w:val="16"/>
              </w:rPr>
              <w:fldChar w:fldCharType="end"/>
            </w:r>
            <w:r w:rsidRPr="0029583B">
              <w:rPr>
                <w:sz w:val="16"/>
                <w:szCs w:val="16"/>
              </w:rPr>
              <w:t>)</w:t>
            </w:r>
          </w:p>
          <w:p w14:paraId="0B5DF086" w14:textId="2856CBDF" w:rsidR="00570700" w:rsidRPr="0029583B" w:rsidRDefault="00570700" w:rsidP="00570700">
            <w:pPr>
              <w:spacing w:line="240" w:lineRule="auto"/>
              <w:rPr>
                <w:sz w:val="16"/>
                <w:szCs w:val="16"/>
              </w:rPr>
            </w:pPr>
            <w:r w:rsidRPr="0029583B">
              <w:rPr>
                <w:sz w:val="16"/>
                <w:szCs w:val="16"/>
              </w:rPr>
              <w:t>11.5 to 18.0 (Reier-Nilsen, 2019</w:t>
            </w:r>
            <w:r w:rsidRPr="0029583B">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3</w:t>
            </w:r>
            <w:r w:rsidRPr="0029583B">
              <w:rPr>
                <w:sz w:val="16"/>
                <w:szCs w:val="16"/>
              </w:rPr>
              <w:fldChar w:fldCharType="end"/>
            </w:r>
            <w:r w:rsidRPr="0029583B">
              <w:rPr>
                <w:sz w:val="16"/>
                <w:szCs w:val="16"/>
              </w:rPr>
              <w:t>)</w:t>
            </w:r>
          </w:p>
          <w:p w14:paraId="2DE0FB74" w14:textId="4AEDD04F" w:rsidR="00570700" w:rsidRPr="0029583B" w:rsidRDefault="00570700" w:rsidP="00570700">
            <w:pPr>
              <w:spacing w:line="240" w:lineRule="auto"/>
              <w:rPr>
                <w:sz w:val="16"/>
                <w:szCs w:val="16"/>
              </w:rPr>
            </w:pPr>
            <w:r w:rsidRPr="0029583B">
              <w:rPr>
                <w:sz w:val="16"/>
                <w:szCs w:val="16"/>
              </w:rPr>
              <w:t>8 (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w:t>
            </w:r>
          </w:p>
          <w:p w14:paraId="2B1B6284" w14:textId="22D7D229" w:rsidR="00570700" w:rsidRPr="0029583B" w:rsidRDefault="00570700" w:rsidP="00570700">
            <w:pPr>
              <w:spacing w:line="240" w:lineRule="auto"/>
              <w:rPr>
                <w:sz w:val="16"/>
                <w:szCs w:val="16"/>
              </w:rPr>
            </w:pPr>
            <w:r w:rsidRPr="0029583B">
              <w:rPr>
                <w:sz w:val="16"/>
                <w:szCs w:val="16"/>
              </w:rPr>
              <w:sym w:font="Symbol" w:char="F07E"/>
            </w:r>
            <w:r w:rsidRPr="0029583B">
              <w:rPr>
                <w:sz w:val="16"/>
                <w:szCs w:val="16"/>
              </w:rPr>
              <w:t>6.4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w:t>
            </w:r>
          </w:p>
          <w:p w14:paraId="549F1F78" w14:textId="77777777" w:rsidR="00570700" w:rsidRPr="0029583B" w:rsidRDefault="00570700" w:rsidP="00570700">
            <w:pPr>
              <w:spacing w:line="240" w:lineRule="auto"/>
              <w:rPr>
                <w:b/>
                <w:sz w:val="16"/>
                <w:szCs w:val="16"/>
              </w:rPr>
            </w:pPr>
          </w:p>
        </w:tc>
        <w:tc>
          <w:tcPr>
            <w:tcW w:w="2328" w:type="dxa"/>
          </w:tcPr>
          <w:p w14:paraId="77871D4D" w14:textId="69561384" w:rsidR="00570700" w:rsidRPr="0029583B" w:rsidRDefault="00570700" w:rsidP="00570700">
            <w:pPr>
              <w:spacing w:line="240" w:lineRule="auto"/>
              <w:rPr>
                <w:sz w:val="16"/>
                <w:szCs w:val="16"/>
              </w:rPr>
            </w:pPr>
            <w:r w:rsidRPr="0029583B">
              <w:rPr>
                <w:b/>
                <w:sz w:val="16"/>
                <w:szCs w:val="16"/>
              </w:rPr>
              <w:t>5000 mg PP</w:t>
            </w:r>
            <w:r w:rsidRPr="0029583B">
              <w:rPr>
                <w:sz w:val="16"/>
                <w:szCs w:val="16"/>
              </w:rPr>
              <w:t xml:space="preserve"> daily for 36 months (Reier-Nilsen, 2019a</w:t>
            </w:r>
            <w:r w:rsidRPr="0029583B">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3</w:t>
            </w:r>
            <w:r w:rsidRPr="0029583B">
              <w:rPr>
                <w:sz w:val="16"/>
                <w:szCs w:val="16"/>
              </w:rPr>
              <w:fldChar w:fldCharType="end"/>
            </w:r>
            <w:r w:rsidRPr="0029583B">
              <w:rPr>
                <w:sz w:val="16"/>
                <w:szCs w:val="16"/>
              </w:rPr>
              <w:t>)</w:t>
            </w:r>
          </w:p>
          <w:p w14:paraId="157C0398" w14:textId="506306CA" w:rsidR="00570700" w:rsidRPr="0029583B" w:rsidRDefault="00570700" w:rsidP="00570700">
            <w:pPr>
              <w:spacing w:line="240" w:lineRule="auto"/>
              <w:rPr>
                <w:sz w:val="16"/>
                <w:szCs w:val="16"/>
              </w:rPr>
            </w:pPr>
            <w:r w:rsidRPr="0029583B">
              <w:rPr>
                <w:b/>
                <w:sz w:val="16"/>
                <w:szCs w:val="16"/>
              </w:rPr>
              <w:t>2000 mg PP</w:t>
            </w:r>
            <w:r w:rsidRPr="0029583B">
              <w:rPr>
                <w:sz w:val="16"/>
                <w:szCs w:val="16"/>
              </w:rPr>
              <w:t xml:space="preserve"> daily for 10 months (Tang, 2015</w:t>
            </w:r>
            <w:r w:rsidRPr="0029583B">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4</w:t>
            </w:r>
            <w:r w:rsidRPr="0029583B">
              <w:rPr>
                <w:sz w:val="16"/>
                <w:szCs w:val="16"/>
              </w:rPr>
              <w:fldChar w:fldCharType="end"/>
            </w:r>
            <w:r w:rsidRPr="0029583B">
              <w:rPr>
                <w:sz w:val="16"/>
                <w:szCs w:val="16"/>
              </w:rPr>
              <w:t>)</w:t>
            </w:r>
          </w:p>
          <w:p w14:paraId="51A291FE" w14:textId="3D5B3160" w:rsidR="00570700" w:rsidRPr="0029583B" w:rsidRDefault="00570700" w:rsidP="00570700">
            <w:pPr>
              <w:spacing w:line="240" w:lineRule="auto"/>
              <w:rPr>
                <w:sz w:val="16"/>
                <w:szCs w:val="16"/>
              </w:rPr>
            </w:pPr>
            <w:r w:rsidRPr="0029583B">
              <w:rPr>
                <w:b/>
                <w:sz w:val="16"/>
                <w:szCs w:val="16"/>
              </w:rPr>
              <w:t>300 mg PP</w:t>
            </w:r>
            <w:r w:rsidRPr="0029583B">
              <w:rPr>
                <w:sz w:val="16"/>
                <w:szCs w:val="16"/>
              </w:rPr>
              <w:t xml:space="preserve"> daily for 24 weeks (Vickery, 2018</w:t>
            </w:r>
            <w:r w:rsidRPr="0029583B">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 </w:instrText>
            </w:r>
            <w:r w:rsidR="005F2998">
              <w:rPr>
                <w:sz w:val="16"/>
                <w:szCs w:val="16"/>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6</w:t>
            </w:r>
            <w:r w:rsidRPr="0029583B">
              <w:rPr>
                <w:sz w:val="16"/>
                <w:szCs w:val="16"/>
              </w:rPr>
              <w:fldChar w:fldCharType="end"/>
            </w:r>
            <w:r w:rsidRPr="0029583B">
              <w:rPr>
                <w:sz w:val="16"/>
                <w:szCs w:val="16"/>
              </w:rPr>
              <w:t>)</w:t>
            </w:r>
          </w:p>
          <w:p w14:paraId="64C7AAD1" w14:textId="77777777" w:rsidR="00570700" w:rsidRPr="0029583B" w:rsidRDefault="00570700" w:rsidP="00570700">
            <w:pPr>
              <w:spacing w:line="240" w:lineRule="auto"/>
              <w:rPr>
                <w:sz w:val="16"/>
                <w:szCs w:val="16"/>
              </w:rPr>
            </w:pPr>
          </w:p>
          <w:p w14:paraId="5AF10331" w14:textId="5FE168D7" w:rsidR="00570700" w:rsidRPr="0029583B" w:rsidRDefault="00570700" w:rsidP="005F2998">
            <w:pPr>
              <w:spacing w:line="240" w:lineRule="auto"/>
              <w:rPr>
                <w:sz w:val="16"/>
                <w:szCs w:val="16"/>
              </w:rPr>
            </w:pPr>
            <w:r w:rsidRPr="0029583B">
              <w:rPr>
                <w:b/>
                <w:sz w:val="16"/>
                <w:szCs w:val="16"/>
              </w:rPr>
              <w:t>50-250 mg</w:t>
            </w:r>
            <w:r w:rsidRPr="0029583B">
              <w:rPr>
                <w:sz w:val="16"/>
                <w:szCs w:val="16"/>
              </w:rPr>
              <w:t xml:space="preserve"> </w:t>
            </w:r>
            <w:r w:rsidRPr="0029583B">
              <w:rPr>
                <w:b/>
                <w:sz w:val="16"/>
                <w:szCs w:val="16"/>
              </w:rPr>
              <w:t xml:space="preserve">PP </w:t>
            </w:r>
            <w:r w:rsidRPr="0029583B">
              <w:rPr>
                <w:sz w:val="16"/>
                <w:szCs w:val="16"/>
              </w:rPr>
              <w:t>daily; median (observed): 125 mg for 8±2 weeks (Blumchen, 2019</w:t>
            </w:r>
            <w:r w:rsidRPr="0029583B">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w:t>
            </w:r>
            <w:r w:rsidRPr="0029583B">
              <w:rPr>
                <w:sz w:val="16"/>
                <w:szCs w:val="16"/>
              </w:rPr>
              <w:fldChar w:fldCharType="end"/>
            </w:r>
            <w:r w:rsidRPr="0029583B">
              <w:rPr>
                <w:sz w:val="16"/>
                <w:szCs w:val="16"/>
              </w:rPr>
              <w:t>)</w:t>
            </w:r>
          </w:p>
        </w:tc>
      </w:tr>
      <w:tr w:rsidR="00570700" w:rsidRPr="0029583B" w14:paraId="503F1811" w14:textId="77777777" w:rsidTr="00570700">
        <w:tc>
          <w:tcPr>
            <w:tcW w:w="1348" w:type="dxa"/>
          </w:tcPr>
          <w:p w14:paraId="086F3C7F" w14:textId="77777777" w:rsidR="00570700" w:rsidRPr="0029583B" w:rsidRDefault="00570700" w:rsidP="00570700">
            <w:pPr>
              <w:spacing w:line="240" w:lineRule="auto"/>
              <w:rPr>
                <w:sz w:val="16"/>
                <w:szCs w:val="16"/>
              </w:rPr>
            </w:pPr>
            <w:r w:rsidRPr="0029583B">
              <w:rPr>
                <w:sz w:val="16"/>
                <w:szCs w:val="16"/>
              </w:rPr>
              <w:t>Large case series</w:t>
            </w:r>
          </w:p>
        </w:tc>
        <w:tc>
          <w:tcPr>
            <w:tcW w:w="2338" w:type="dxa"/>
          </w:tcPr>
          <w:p w14:paraId="2E709A7F" w14:textId="7EBE1E50" w:rsidR="00570700" w:rsidRPr="0029583B" w:rsidRDefault="00570700" w:rsidP="00570700">
            <w:pPr>
              <w:spacing w:line="240" w:lineRule="auto"/>
              <w:rPr>
                <w:sz w:val="16"/>
                <w:szCs w:val="16"/>
              </w:rPr>
            </w:pPr>
            <w:r w:rsidRPr="0029583B">
              <w:rPr>
                <w:b/>
                <w:sz w:val="16"/>
                <w:szCs w:val="16"/>
              </w:rPr>
              <w:t>Peanut flour</w:t>
            </w:r>
            <w:r w:rsidRPr="0029583B">
              <w:rPr>
                <w:sz w:val="16"/>
                <w:szCs w:val="16"/>
              </w:rPr>
              <w:t xml:space="preserve">; </w:t>
            </w:r>
            <w:r w:rsidRPr="0029583B">
              <w:rPr>
                <w:b/>
                <w:sz w:val="16"/>
                <w:szCs w:val="16"/>
              </w:rPr>
              <w:t>peanuts</w:t>
            </w:r>
            <w:r w:rsidRPr="0029583B">
              <w:rPr>
                <w:sz w:val="16"/>
                <w:szCs w:val="16"/>
              </w:rPr>
              <w:t xml:space="preserve"> for doses ≥ 300 mg PP (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30E3C31E" w14:textId="77777777" w:rsidR="00570700" w:rsidRPr="0029583B" w:rsidRDefault="00570700" w:rsidP="00570700">
            <w:pPr>
              <w:spacing w:line="240" w:lineRule="auto"/>
              <w:rPr>
                <w:sz w:val="16"/>
                <w:szCs w:val="16"/>
              </w:rPr>
            </w:pPr>
          </w:p>
          <w:p w14:paraId="2CC12C98" w14:textId="4BDF28F4" w:rsidR="00570700" w:rsidRPr="0029583B" w:rsidRDefault="00570700" w:rsidP="00570700">
            <w:pPr>
              <w:spacing w:line="240" w:lineRule="auto"/>
              <w:rPr>
                <w:sz w:val="16"/>
                <w:szCs w:val="16"/>
              </w:rPr>
            </w:pPr>
            <w:r w:rsidRPr="0029583B">
              <w:rPr>
                <w:b/>
                <w:sz w:val="16"/>
                <w:szCs w:val="16"/>
              </w:rPr>
              <w:t>Peanut flour</w:t>
            </w:r>
            <w:r w:rsidRPr="0029583B">
              <w:rPr>
                <w:sz w:val="16"/>
                <w:szCs w:val="16"/>
              </w:rPr>
              <w:t xml:space="preserve">; for higher doses </w:t>
            </w:r>
            <w:r w:rsidRPr="0029583B">
              <w:rPr>
                <w:b/>
                <w:sz w:val="16"/>
                <w:szCs w:val="16"/>
              </w:rPr>
              <w:t>peanuts</w:t>
            </w:r>
            <w:r w:rsidRPr="0029583B">
              <w:rPr>
                <w:sz w:val="16"/>
                <w:szCs w:val="16"/>
              </w:rPr>
              <w:t xml:space="preserve">, peanut butter, and other </w:t>
            </w:r>
            <w:r w:rsidRPr="0029583B">
              <w:rPr>
                <w:b/>
                <w:sz w:val="16"/>
                <w:szCs w:val="16"/>
              </w:rPr>
              <w:t>processed</w:t>
            </w:r>
            <w:r w:rsidRPr="0029583B">
              <w:rPr>
                <w:sz w:val="16"/>
                <w:szCs w:val="16"/>
              </w:rPr>
              <w:t xml:space="preserve"> </w:t>
            </w:r>
            <w:r w:rsidRPr="0029583B">
              <w:rPr>
                <w:b/>
                <w:sz w:val="16"/>
                <w:szCs w:val="16"/>
              </w:rPr>
              <w:t>peanut food products</w:t>
            </w:r>
            <w:r w:rsidRPr="0029583B">
              <w:rPr>
                <w:sz w:val="16"/>
                <w:szCs w:val="16"/>
              </w:rPr>
              <w:t xml:space="preserve">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09D87CC4" w14:textId="77777777" w:rsidR="00570700" w:rsidRPr="0029583B" w:rsidRDefault="00570700" w:rsidP="00570700">
            <w:pPr>
              <w:spacing w:line="240" w:lineRule="auto"/>
              <w:rPr>
                <w:sz w:val="16"/>
                <w:szCs w:val="16"/>
              </w:rPr>
            </w:pPr>
          </w:p>
          <w:p w14:paraId="513731DC" w14:textId="098F0017" w:rsidR="00570700" w:rsidRPr="0029583B" w:rsidRDefault="00570700" w:rsidP="005F2998">
            <w:pPr>
              <w:spacing w:line="240" w:lineRule="auto"/>
              <w:rPr>
                <w:sz w:val="16"/>
                <w:szCs w:val="16"/>
              </w:rPr>
            </w:pPr>
            <w:r w:rsidRPr="0029583B">
              <w:rPr>
                <w:b/>
                <w:sz w:val="16"/>
                <w:szCs w:val="16"/>
              </w:rPr>
              <w:t>Peanut flour,</w:t>
            </w:r>
            <w:r w:rsidRPr="0029583B">
              <w:rPr>
                <w:sz w:val="16"/>
                <w:szCs w:val="16"/>
              </w:rPr>
              <w:t xml:space="preserve"> Bamba</w:t>
            </w:r>
            <w:r w:rsidRPr="0029583B">
              <w:rPr>
                <w:sz w:val="16"/>
                <w:szCs w:val="16"/>
                <w:vertAlign w:val="superscript"/>
              </w:rPr>
              <w:t>®</w:t>
            </w:r>
            <w:r w:rsidRPr="0029583B">
              <w:rPr>
                <w:sz w:val="16"/>
                <w:szCs w:val="16"/>
              </w:rPr>
              <w:t xml:space="preserve"> (</w:t>
            </w:r>
            <w:r w:rsidRPr="0029583B">
              <w:rPr>
                <w:b/>
                <w:sz w:val="16"/>
                <w:szCs w:val="16"/>
              </w:rPr>
              <w:t>peanut flour puffs</w:t>
            </w:r>
            <w:r w:rsidRPr="0029583B">
              <w:rPr>
                <w:sz w:val="16"/>
                <w:szCs w:val="16"/>
              </w:rPr>
              <w:t xml:space="preserve">), </w:t>
            </w:r>
            <w:r w:rsidRPr="0029583B">
              <w:rPr>
                <w:b/>
                <w:sz w:val="16"/>
                <w:szCs w:val="16"/>
              </w:rPr>
              <w:t>peanut butter powder compounded</w:t>
            </w:r>
            <w:r w:rsidRPr="0029583B">
              <w:rPr>
                <w:sz w:val="16"/>
                <w:szCs w:val="16"/>
              </w:rPr>
              <w:t xml:space="preserve"> at local pharmacies into capsules with inert filler (to be opened)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c>
          <w:tcPr>
            <w:tcW w:w="2323" w:type="dxa"/>
          </w:tcPr>
          <w:p w14:paraId="4D80A9C6" w14:textId="204AA9D2" w:rsidR="00570700" w:rsidRPr="0029583B" w:rsidRDefault="00570700" w:rsidP="00570700">
            <w:pPr>
              <w:spacing w:line="240" w:lineRule="auto"/>
              <w:rPr>
                <w:sz w:val="16"/>
                <w:szCs w:val="16"/>
              </w:rPr>
            </w:pPr>
            <w:r w:rsidRPr="0029583B">
              <w:rPr>
                <w:b/>
                <w:sz w:val="16"/>
                <w:szCs w:val="16"/>
              </w:rPr>
              <w:t>0.1 mg</w:t>
            </w:r>
            <w:r w:rsidRPr="0029583B">
              <w:rPr>
                <w:sz w:val="16"/>
                <w:szCs w:val="16"/>
              </w:rPr>
              <w:t xml:space="preserve"> </w:t>
            </w:r>
            <w:r w:rsidRPr="0029583B">
              <w:rPr>
                <w:b/>
                <w:sz w:val="16"/>
                <w:szCs w:val="16"/>
              </w:rPr>
              <w:t>PP</w:t>
            </w:r>
            <w:r w:rsidRPr="0029583B">
              <w:rPr>
                <w:sz w:val="16"/>
                <w:szCs w:val="16"/>
              </w:rPr>
              <w:t xml:space="preserve"> (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5BFDFD80" w14:textId="77777777" w:rsidR="00570700" w:rsidRPr="0029583B" w:rsidRDefault="00570700" w:rsidP="00570700">
            <w:pPr>
              <w:spacing w:line="240" w:lineRule="auto"/>
              <w:rPr>
                <w:sz w:val="16"/>
                <w:szCs w:val="16"/>
              </w:rPr>
            </w:pPr>
          </w:p>
          <w:p w14:paraId="39F2F8E8" w14:textId="487F69AA" w:rsidR="00570700" w:rsidRPr="0029583B" w:rsidRDefault="00570700" w:rsidP="00570700">
            <w:pPr>
              <w:spacing w:line="240" w:lineRule="auto"/>
              <w:rPr>
                <w:sz w:val="16"/>
                <w:szCs w:val="16"/>
              </w:rPr>
            </w:pPr>
            <w:r w:rsidRPr="0029583B">
              <w:rPr>
                <w:b/>
                <w:sz w:val="16"/>
                <w:szCs w:val="16"/>
              </w:rPr>
              <w:t>2.5 µg PP</w:t>
            </w:r>
            <w:r w:rsidRPr="0029583B">
              <w:rPr>
                <w:sz w:val="16"/>
                <w:szCs w:val="16"/>
              </w:rPr>
              <w:t xml:space="preserve">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3943BB37" w14:textId="77777777" w:rsidR="00570700" w:rsidRPr="0029583B" w:rsidRDefault="00570700" w:rsidP="00570700">
            <w:pPr>
              <w:spacing w:line="240" w:lineRule="auto"/>
              <w:rPr>
                <w:sz w:val="16"/>
                <w:szCs w:val="16"/>
              </w:rPr>
            </w:pPr>
          </w:p>
          <w:p w14:paraId="76720C23" w14:textId="1AFDC16C" w:rsidR="00570700" w:rsidRPr="0029583B" w:rsidRDefault="00570700" w:rsidP="005F2998">
            <w:pPr>
              <w:spacing w:line="240" w:lineRule="auto"/>
              <w:rPr>
                <w:b/>
                <w:sz w:val="16"/>
                <w:szCs w:val="16"/>
              </w:rPr>
            </w:pPr>
            <w:r w:rsidRPr="0029583B">
              <w:rPr>
                <w:b/>
                <w:sz w:val="16"/>
                <w:szCs w:val="16"/>
              </w:rPr>
              <w:t>0.1 mg PP</w:t>
            </w:r>
            <w:r w:rsidRPr="0029583B">
              <w:rPr>
                <w:sz w:val="16"/>
                <w:szCs w:val="16"/>
              </w:rPr>
              <w:t xml:space="preserve">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c>
          <w:tcPr>
            <w:tcW w:w="2357" w:type="dxa"/>
          </w:tcPr>
          <w:p w14:paraId="10488EC8" w14:textId="7052B9D7" w:rsidR="00570700" w:rsidRPr="0029583B" w:rsidRDefault="00570700" w:rsidP="00570700">
            <w:pPr>
              <w:spacing w:line="240" w:lineRule="auto"/>
              <w:rPr>
                <w:sz w:val="16"/>
                <w:szCs w:val="16"/>
              </w:rPr>
            </w:pPr>
            <w:r w:rsidRPr="0029583B">
              <w:rPr>
                <w:b/>
                <w:sz w:val="16"/>
                <w:szCs w:val="16"/>
              </w:rPr>
              <w:t>Median: 20 mg PP (IQR 7.5-100)</w:t>
            </w:r>
            <w:r w:rsidRPr="0029583B">
              <w:rPr>
                <w:sz w:val="16"/>
                <w:szCs w:val="16"/>
              </w:rPr>
              <w:t xml:space="preserve"> - single highest tolerated dose during initial dose escalation</w:t>
            </w:r>
            <w:r w:rsidRPr="0029583B">
              <w:rPr>
                <w:b/>
                <w:sz w:val="16"/>
                <w:szCs w:val="16"/>
              </w:rPr>
              <w:t xml:space="preserve"> </w:t>
            </w:r>
            <w:r w:rsidRPr="0029583B">
              <w:rPr>
                <w:sz w:val="16"/>
                <w:szCs w:val="16"/>
              </w:rPr>
              <w:t>(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4A9A5011" w14:textId="77777777" w:rsidR="00570700" w:rsidRPr="0029583B" w:rsidRDefault="00570700" w:rsidP="00570700">
            <w:pPr>
              <w:spacing w:line="240" w:lineRule="auto"/>
              <w:rPr>
                <w:sz w:val="16"/>
                <w:szCs w:val="16"/>
              </w:rPr>
            </w:pPr>
          </w:p>
          <w:p w14:paraId="1CFE8BF9" w14:textId="308CEE2C" w:rsidR="00570700" w:rsidRPr="0029583B" w:rsidRDefault="00570700" w:rsidP="00570700">
            <w:pPr>
              <w:spacing w:line="240" w:lineRule="auto"/>
              <w:rPr>
                <w:sz w:val="16"/>
                <w:szCs w:val="16"/>
              </w:rPr>
            </w:pPr>
            <w:r w:rsidRPr="0029583B">
              <w:rPr>
                <w:b/>
                <w:sz w:val="16"/>
                <w:szCs w:val="16"/>
              </w:rPr>
              <w:t>Individualized</w:t>
            </w:r>
            <w:r w:rsidRPr="0029583B">
              <w:rPr>
                <w:sz w:val="16"/>
                <w:szCs w:val="16"/>
              </w:rPr>
              <w:t xml:space="preserve">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6C4C833B" w14:textId="77777777" w:rsidR="00570700" w:rsidRPr="0029583B" w:rsidRDefault="00570700" w:rsidP="00570700">
            <w:pPr>
              <w:spacing w:line="240" w:lineRule="auto"/>
              <w:rPr>
                <w:sz w:val="16"/>
                <w:szCs w:val="16"/>
              </w:rPr>
            </w:pPr>
          </w:p>
          <w:p w14:paraId="4E535BFA" w14:textId="77777777" w:rsidR="00570700" w:rsidRPr="0029583B" w:rsidRDefault="00570700" w:rsidP="00570700">
            <w:pPr>
              <w:spacing w:line="240" w:lineRule="auto"/>
              <w:rPr>
                <w:b/>
                <w:sz w:val="16"/>
                <w:szCs w:val="16"/>
              </w:rPr>
            </w:pPr>
            <w:r w:rsidRPr="0029583B">
              <w:rPr>
                <w:b/>
                <w:sz w:val="16"/>
                <w:szCs w:val="16"/>
              </w:rPr>
              <w:t>No initial dose escalation:</w:t>
            </w:r>
          </w:p>
          <w:p w14:paraId="6EFC753C" w14:textId="372D50E7" w:rsidR="00570700" w:rsidRPr="0029583B" w:rsidRDefault="00570700" w:rsidP="00570700">
            <w:pPr>
              <w:spacing w:line="240" w:lineRule="auto"/>
              <w:rPr>
                <w:sz w:val="16"/>
                <w:szCs w:val="16"/>
              </w:rPr>
            </w:pPr>
            <w:r w:rsidRPr="0029583B">
              <w:rPr>
                <w:b/>
                <w:sz w:val="16"/>
                <w:szCs w:val="16"/>
              </w:rPr>
              <w:t>10 to 12 mg PP</w:t>
            </w:r>
            <w:r w:rsidRPr="0029583B">
              <w:rPr>
                <w:sz w:val="16"/>
                <w:szCs w:val="16"/>
              </w:rPr>
              <w:t xml:space="preserve">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p w14:paraId="662A82D2" w14:textId="77777777" w:rsidR="00570700" w:rsidRPr="0029583B" w:rsidRDefault="00570700" w:rsidP="00570700">
            <w:pPr>
              <w:spacing w:line="240" w:lineRule="auto"/>
              <w:rPr>
                <w:sz w:val="16"/>
                <w:szCs w:val="16"/>
              </w:rPr>
            </w:pPr>
          </w:p>
          <w:p w14:paraId="07E98E3B" w14:textId="1F666882" w:rsidR="00570700" w:rsidRPr="0029583B" w:rsidRDefault="00570700" w:rsidP="00570700">
            <w:pPr>
              <w:spacing w:line="240" w:lineRule="auto"/>
              <w:rPr>
                <w:sz w:val="16"/>
                <w:szCs w:val="16"/>
              </w:rPr>
            </w:pPr>
            <w:r w:rsidRPr="0029583B">
              <w:rPr>
                <w:b/>
                <w:sz w:val="16"/>
                <w:szCs w:val="16"/>
              </w:rPr>
              <w:t>With initial dose escalation:</w:t>
            </w:r>
            <w:r w:rsidRPr="0029583B">
              <w:rPr>
                <w:sz w:val="16"/>
                <w:szCs w:val="16"/>
              </w:rPr>
              <w:t xml:space="preserve"> individualized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p w14:paraId="26021C0A" w14:textId="77777777" w:rsidR="00570700" w:rsidRPr="0029583B" w:rsidRDefault="00570700" w:rsidP="00570700">
            <w:pPr>
              <w:spacing w:line="240" w:lineRule="auto"/>
              <w:rPr>
                <w:sz w:val="16"/>
                <w:szCs w:val="16"/>
              </w:rPr>
            </w:pPr>
          </w:p>
        </w:tc>
        <w:tc>
          <w:tcPr>
            <w:tcW w:w="2326" w:type="dxa"/>
          </w:tcPr>
          <w:p w14:paraId="39FA84B9" w14:textId="389A724B" w:rsidR="00570700" w:rsidRPr="0029583B" w:rsidRDefault="00570700" w:rsidP="00570700">
            <w:pPr>
              <w:spacing w:line="240" w:lineRule="auto"/>
              <w:rPr>
                <w:sz w:val="16"/>
                <w:szCs w:val="16"/>
              </w:rPr>
            </w:pPr>
            <w:r w:rsidRPr="0029583B">
              <w:rPr>
                <w:b/>
                <w:sz w:val="16"/>
                <w:szCs w:val="16"/>
              </w:rPr>
              <w:t>3000</w:t>
            </w:r>
            <w:r w:rsidRPr="0029583B">
              <w:rPr>
                <w:sz w:val="16"/>
                <w:szCs w:val="16"/>
              </w:rPr>
              <w:t xml:space="preserve"> </w:t>
            </w:r>
            <w:r w:rsidRPr="0029583B">
              <w:rPr>
                <w:b/>
                <w:sz w:val="16"/>
                <w:szCs w:val="16"/>
              </w:rPr>
              <w:t>mg</w:t>
            </w:r>
            <w:r w:rsidRPr="0029583B">
              <w:rPr>
                <w:sz w:val="16"/>
                <w:szCs w:val="16"/>
              </w:rPr>
              <w:t xml:space="preserve"> </w:t>
            </w:r>
            <w:r w:rsidRPr="0029583B">
              <w:rPr>
                <w:b/>
                <w:sz w:val="16"/>
                <w:szCs w:val="16"/>
              </w:rPr>
              <w:t>PP or ≥ 300 mg</w:t>
            </w:r>
            <w:r w:rsidRPr="0029583B">
              <w:rPr>
                <w:sz w:val="16"/>
                <w:szCs w:val="16"/>
              </w:rPr>
              <w:t xml:space="preserve"> for patients with difficulty reaching 3000 mg PP (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5AC285EC" w14:textId="77777777" w:rsidR="00570700" w:rsidRPr="0029583B" w:rsidRDefault="00570700" w:rsidP="00570700">
            <w:pPr>
              <w:spacing w:line="240" w:lineRule="auto"/>
              <w:rPr>
                <w:sz w:val="16"/>
                <w:szCs w:val="16"/>
              </w:rPr>
            </w:pPr>
          </w:p>
          <w:p w14:paraId="73988AF8" w14:textId="40F0ACEF" w:rsidR="00570700" w:rsidRPr="0029583B" w:rsidRDefault="00570700" w:rsidP="00570700">
            <w:pPr>
              <w:spacing w:line="240" w:lineRule="auto"/>
              <w:rPr>
                <w:sz w:val="16"/>
                <w:szCs w:val="16"/>
              </w:rPr>
            </w:pPr>
            <w:r w:rsidRPr="0029583B">
              <w:rPr>
                <w:b/>
                <w:sz w:val="16"/>
                <w:szCs w:val="16"/>
              </w:rPr>
              <w:t>3000 mg</w:t>
            </w:r>
            <w:r w:rsidRPr="0029583B">
              <w:rPr>
                <w:sz w:val="16"/>
                <w:szCs w:val="16"/>
              </w:rPr>
              <w:t xml:space="preserve"> </w:t>
            </w:r>
            <w:r w:rsidRPr="0029583B">
              <w:rPr>
                <w:b/>
                <w:sz w:val="16"/>
                <w:szCs w:val="16"/>
              </w:rPr>
              <w:t>PP</w:t>
            </w:r>
            <w:r w:rsidRPr="0029583B">
              <w:rPr>
                <w:sz w:val="16"/>
                <w:szCs w:val="16"/>
              </w:rPr>
              <w:t xml:space="preserve">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 xml:space="preserve">) </w:t>
            </w:r>
          </w:p>
          <w:p w14:paraId="3E183CF0" w14:textId="77777777" w:rsidR="00570700" w:rsidRPr="0029583B" w:rsidRDefault="00570700" w:rsidP="00570700">
            <w:pPr>
              <w:spacing w:line="240" w:lineRule="auto"/>
              <w:rPr>
                <w:sz w:val="16"/>
                <w:szCs w:val="16"/>
              </w:rPr>
            </w:pPr>
          </w:p>
          <w:p w14:paraId="42E68BF1" w14:textId="13F25784" w:rsidR="00570700" w:rsidRPr="0029583B" w:rsidRDefault="00570700" w:rsidP="005F2998">
            <w:pPr>
              <w:spacing w:line="240" w:lineRule="auto"/>
              <w:rPr>
                <w:sz w:val="16"/>
                <w:szCs w:val="16"/>
              </w:rPr>
            </w:pPr>
            <w:r w:rsidRPr="0029583B">
              <w:rPr>
                <w:b/>
                <w:sz w:val="16"/>
                <w:szCs w:val="16"/>
              </w:rPr>
              <w:t>300-320 PP</w:t>
            </w:r>
            <w:r w:rsidRPr="0029583B">
              <w:rPr>
                <w:sz w:val="16"/>
                <w:szCs w:val="16"/>
              </w:rPr>
              <w:t xml:space="preserve">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c>
          <w:tcPr>
            <w:tcW w:w="2323" w:type="dxa"/>
          </w:tcPr>
          <w:p w14:paraId="219384B4" w14:textId="10C82775" w:rsidR="00570700" w:rsidRPr="0029583B" w:rsidRDefault="00570700" w:rsidP="00570700">
            <w:pPr>
              <w:spacing w:line="240" w:lineRule="auto"/>
              <w:rPr>
                <w:b/>
                <w:sz w:val="16"/>
                <w:szCs w:val="16"/>
              </w:rPr>
            </w:pPr>
            <w:r w:rsidRPr="0029583B">
              <w:rPr>
                <w:b/>
                <w:sz w:val="16"/>
                <w:szCs w:val="16"/>
              </w:rPr>
              <w:t xml:space="preserve">Monthly </w:t>
            </w:r>
            <w:r w:rsidRPr="0029583B">
              <w:rPr>
                <w:sz w:val="16"/>
                <w:szCs w:val="16"/>
              </w:rPr>
              <w:t>(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3356B34D" w14:textId="77777777" w:rsidR="00570700" w:rsidRPr="0029583B" w:rsidRDefault="00570700" w:rsidP="00570700">
            <w:pPr>
              <w:spacing w:line="240" w:lineRule="auto"/>
              <w:rPr>
                <w:b/>
                <w:sz w:val="16"/>
                <w:szCs w:val="16"/>
              </w:rPr>
            </w:pPr>
          </w:p>
          <w:p w14:paraId="20295682" w14:textId="0A51F74E" w:rsidR="00570700" w:rsidRPr="0029583B" w:rsidRDefault="00570700" w:rsidP="00570700">
            <w:pPr>
              <w:spacing w:line="240" w:lineRule="auto"/>
              <w:rPr>
                <w:sz w:val="16"/>
                <w:szCs w:val="16"/>
              </w:rPr>
            </w:pPr>
            <w:r w:rsidRPr="0029583B">
              <w:rPr>
                <w:b/>
                <w:sz w:val="16"/>
                <w:szCs w:val="16"/>
              </w:rPr>
              <w:t xml:space="preserve">1-2 weeks </w:t>
            </w:r>
            <w:r w:rsidRPr="0029583B">
              <w:rPr>
                <w:sz w:val="16"/>
                <w:szCs w:val="16"/>
              </w:rPr>
              <w:t>(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6CE88247" w14:textId="77777777" w:rsidR="00570700" w:rsidRPr="0029583B" w:rsidRDefault="00570700" w:rsidP="00570700">
            <w:pPr>
              <w:spacing w:line="240" w:lineRule="auto"/>
              <w:rPr>
                <w:sz w:val="16"/>
                <w:szCs w:val="16"/>
              </w:rPr>
            </w:pPr>
          </w:p>
          <w:p w14:paraId="2EDAE1D1" w14:textId="28C8E7E1" w:rsidR="00570700" w:rsidRPr="0029583B" w:rsidRDefault="00570700" w:rsidP="005F2998">
            <w:pPr>
              <w:spacing w:line="240" w:lineRule="auto"/>
              <w:rPr>
                <w:b/>
                <w:sz w:val="16"/>
                <w:szCs w:val="16"/>
              </w:rPr>
            </w:pPr>
            <w:r w:rsidRPr="0029583B">
              <w:rPr>
                <w:b/>
                <w:sz w:val="16"/>
                <w:szCs w:val="16"/>
              </w:rPr>
              <w:t xml:space="preserve">2 weeks </w:t>
            </w:r>
            <w:r w:rsidRPr="0029583B">
              <w:rPr>
                <w:sz w:val="16"/>
                <w:szCs w:val="16"/>
              </w:rPr>
              <w:t>(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c>
          <w:tcPr>
            <w:tcW w:w="2153" w:type="dxa"/>
          </w:tcPr>
          <w:p w14:paraId="1E15EADD" w14:textId="74AA68FA" w:rsidR="00570700" w:rsidRPr="0029583B" w:rsidRDefault="00570700" w:rsidP="00570700">
            <w:pPr>
              <w:spacing w:line="240" w:lineRule="auto"/>
              <w:rPr>
                <w:sz w:val="16"/>
                <w:szCs w:val="16"/>
              </w:rPr>
            </w:pPr>
            <w:r w:rsidRPr="0029583B">
              <w:rPr>
                <w:sz w:val="16"/>
                <w:szCs w:val="16"/>
              </w:rPr>
              <w:t>8.7 median (IQR: 3.8 – 12.8) (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49DFF541" w14:textId="77777777" w:rsidR="00570700" w:rsidRPr="0029583B" w:rsidRDefault="00570700" w:rsidP="00570700">
            <w:pPr>
              <w:spacing w:line="240" w:lineRule="auto"/>
              <w:rPr>
                <w:sz w:val="16"/>
                <w:szCs w:val="16"/>
              </w:rPr>
            </w:pPr>
          </w:p>
          <w:p w14:paraId="2FD097B4" w14:textId="7133243A" w:rsidR="00570700" w:rsidRPr="0029583B" w:rsidRDefault="00570700" w:rsidP="00570700">
            <w:pPr>
              <w:spacing w:line="240" w:lineRule="auto"/>
              <w:rPr>
                <w:sz w:val="16"/>
                <w:szCs w:val="16"/>
              </w:rPr>
            </w:pPr>
            <w:r w:rsidRPr="0029583B">
              <w:rPr>
                <w:sz w:val="16"/>
                <w:szCs w:val="16"/>
              </w:rPr>
              <w:t>NR-Individualized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7058AD1A" w14:textId="77777777" w:rsidR="00570700" w:rsidRPr="0029583B" w:rsidRDefault="00570700" w:rsidP="00570700">
            <w:pPr>
              <w:spacing w:line="240" w:lineRule="auto"/>
              <w:rPr>
                <w:sz w:val="16"/>
                <w:szCs w:val="16"/>
              </w:rPr>
            </w:pPr>
          </w:p>
          <w:p w14:paraId="14F5C10C" w14:textId="35709A7E" w:rsidR="00570700" w:rsidRPr="0029583B" w:rsidRDefault="00570700" w:rsidP="005F2998">
            <w:pPr>
              <w:spacing w:line="240" w:lineRule="auto"/>
              <w:rPr>
                <w:sz w:val="16"/>
                <w:szCs w:val="16"/>
              </w:rPr>
            </w:pPr>
            <w:r w:rsidRPr="0029583B">
              <w:rPr>
                <w:sz w:val="16"/>
                <w:szCs w:val="16"/>
              </w:rPr>
              <w:t>3.7 to 5.1 (16-22 weeks)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c>
          <w:tcPr>
            <w:tcW w:w="2328" w:type="dxa"/>
          </w:tcPr>
          <w:p w14:paraId="32FBB3EA" w14:textId="0A7518E1" w:rsidR="00570700" w:rsidRPr="0029583B" w:rsidRDefault="00570700" w:rsidP="00570700">
            <w:pPr>
              <w:spacing w:line="240" w:lineRule="auto"/>
              <w:rPr>
                <w:sz w:val="16"/>
                <w:szCs w:val="16"/>
              </w:rPr>
            </w:pPr>
            <w:r w:rsidRPr="0029583B">
              <w:rPr>
                <w:b/>
                <w:sz w:val="16"/>
                <w:szCs w:val="16"/>
              </w:rPr>
              <w:t>3000 or 1200 mg PP</w:t>
            </w:r>
            <w:r w:rsidRPr="0029583B">
              <w:rPr>
                <w:sz w:val="16"/>
                <w:szCs w:val="16"/>
              </w:rPr>
              <w:t xml:space="preserve"> </w:t>
            </w:r>
            <w:r w:rsidRPr="0029583B">
              <w:rPr>
                <w:b/>
                <w:sz w:val="16"/>
                <w:szCs w:val="16"/>
              </w:rPr>
              <w:t>daily</w:t>
            </w:r>
            <w:r w:rsidRPr="0029583B">
              <w:rPr>
                <w:sz w:val="16"/>
                <w:szCs w:val="16"/>
              </w:rPr>
              <w:t xml:space="preserve"> for unlimited time (Nachshon, 2018</w:t>
            </w:r>
            <w:r w:rsidRPr="0029583B">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7</w:t>
            </w:r>
            <w:r w:rsidRPr="0029583B">
              <w:rPr>
                <w:sz w:val="16"/>
                <w:szCs w:val="16"/>
              </w:rPr>
              <w:fldChar w:fldCharType="end"/>
            </w:r>
            <w:r w:rsidRPr="0029583B">
              <w:rPr>
                <w:sz w:val="16"/>
                <w:szCs w:val="16"/>
              </w:rPr>
              <w:t>)</w:t>
            </w:r>
          </w:p>
          <w:p w14:paraId="7D31E794" w14:textId="77777777" w:rsidR="00570700" w:rsidRPr="0029583B" w:rsidRDefault="00570700" w:rsidP="00570700">
            <w:pPr>
              <w:spacing w:line="240" w:lineRule="auto"/>
              <w:rPr>
                <w:b/>
                <w:sz w:val="16"/>
                <w:szCs w:val="16"/>
              </w:rPr>
            </w:pPr>
          </w:p>
          <w:p w14:paraId="7E8E1538" w14:textId="640849E5" w:rsidR="00570700" w:rsidRPr="0029583B" w:rsidRDefault="00570700" w:rsidP="00570700">
            <w:pPr>
              <w:spacing w:line="240" w:lineRule="auto"/>
              <w:rPr>
                <w:sz w:val="16"/>
                <w:szCs w:val="16"/>
              </w:rPr>
            </w:pPr>
            <w:r w:rsidRPr="0029583B">
              <w:rPr>
                <w:b/>
                <w:sz w:val="16"/>
                <w:szCs w:val="16"/>
              </w:rPr>
              <w:t>2000 mg of PP</w:t>
            </w:r>
            <w:r w:rsidRPr="0029583B">
              <w:rPr>
                <w:sz w:val="16"/>
                <w:szCs w:val="16"/>
              </w:rPr>
              <w:t xml:space="preserve"> </w:t>
            </w:r>
            <w:r w:rsidRPr="0029583B">
              <w:rPr>
                <w:b/>
                <w:sz w:val="16"/>
                <w:szCs w:val="16"/>
              </w:rPr>
              <w:t>once or twice a day for</w:t>
            </w:r>
            <w:r w:rsidRPr="0029583B">
              <w:rPr>
                <w:sz w:val="16"/>
                <w:szCs w:val="16"/>
              </w:rPr>
              <w:t xml:space="preserve"> a minimum of 3 years (Wasserman, 2019</w:t>
            </w:r>
            <w:r w:rsidRPr="0029583B">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 </w:instrText>
            </w:r>
            <w:r w:rsidR="005F2998">
              <w:rPr>
                <w:sz w:val="16"/>
                <w:szCs w:val="16"/>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8</w:t>
            </w:r>
            <w:r w:rsidRPr="0029583B">
              <w:rPr>
                <w:sz w:val="16"/>
                <w:szCs w:val="16"/>
              </w:rPr>
              <w:fldChar w:fldCharType="end"/>
            </w:r>
            <w:r w:rsidRPr="0029583B">
              <w:rPr>
                <w:sz w:val="16"/>
                <w:szCs w:val="16"/>
              </w:rPr>
              <w:t>)</w:t>
            </w:r>
          </w:p>
          <w:p w14:paraId="2BD0FA4F" w14:textId="77777777" w:rsidR="00570700" w:rsidRPr="0029583B" w:rsidRDefault="00570700" w:rsidP="00570700">
            <w:pPr>
              <w:spacing w:line="240" w:lineRule="auto"/>
              <w:rPr>
                <w:sz w:val="16"/>
                <w:szCs w:val="16"/>
              </w:rPr>
            </w:pPr>
          </w:p>
          <w:p w14:paraId="0B1F7102" w14:textId="504A8A0B" w:rsidR="00570700" w:rsidRPr="0029583B" w:rsidRDefault="00570700" w:rsidP="005F2998">
            <w:pPr>
              <w:spacing w:line="240" w:lineRule="auto"/>
              <w:rPr>
                <w:sz w:val="16"/>
                <w:szCs w:val="16"/>
              </w:rPr>
            </w:pPr>
            <w:r w:rsidRPr="0029583B">
              <w:rPr>
                <w:b/>
                <w:sz w:val="16"/>
                <w:szCs w:val="16"/>
              </w:rPr>
              <w:t>300-320 PP</w:t>
            </w:r>
            <w:r w:rsidRPr="0029583B">
              <w:rPr>
                <w:sz w:val="16"/>
                <w:szCs w:val="16"/>
              </w:rPr>
              <w:t xml:space="preserve"> (Soller, 2019</w:t>
            </w:r>
            <w:r w:rsidRPr="0029583B">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 </w:instrText>
            </w:r>
            <w:r w:rsidR="005F2998">
              <w:rPr>
                <w:sz w:val="16"/>
                <w:szCs w:val="16"/>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9</w:t>
            </w:r>
            <w:r w:rsidRPr="0029583B">
              <w:rPr>
                <w:sz w:val="16"/>
                <w:szCs w:val="16"/>
              </w:rPr>
              <w:fldChar w:fldCharType="end"/>
            </w:r>
            <w:r w:rsidRPr="0029583B">
              <w:rPr>
                <w:sz w:val="16"/>
                <w:szCs w:val="16"/>
              </w:rPr>
              <w:t>)</w:t>
            </w:r>
          </w:p>
        </w:tc>
      </w:tr>
      <w:tr w:rsidR="00570700" w:rsidRPr="0029583B" w14:paraId="28797801" w14:textId="77777777" w:rsidTr="00570700">
        <w:tc>
          <w:tcPr>
            <w:tcW w:w="1348" w:type="dxa"/>
          </w:tcPr>
          <w:p w14:paraId="1F8B22D0" w14:textId="77777777" w:rsidR="00570700" w:rsidRPr="0029583B" w:rsidRDefault="00570700" w:rsidP="00570700">
            <w:pPr>
              <w:spacing w:line="240" w:lineRule="auto"/>
              <w:rPr>
                <w:b/>
                <w:sz w:val="16"/>
                <w:szCs w:val="16"/>
              </w:rPr>
            </w:pPr>
            <w:r w:rsidRPr="0029583B">
              <w:rPr>
                <w:b/>
                <w:sz w:val="16"/>
                <w:szCs w:val="16"/>
              </w:rPr>
              <w:t>Cow’s milk</w:t>
            </w:r>
          </w:p>
        </w:tc>
        <w:tc>
          <w:tcPr>
            <w:tcW w:w="2338" w:type="dxa"/>
          </w:tcPr>
          <w:p w14:paraId="37C348D9" w14:textId="77777777" w:rsidR="00570700" w:rsidRPr="0029583B" w:rsidRDefault="00570700" w:rsidP="00570700">
            <w:pPr>
              <w:spacing w:line="240" w:lineRule="auto"/>
              <w:rPr>
                <w:sz w:val="16"/>
                <w:szCs w:val="16"/>
              </w:rPr>
            </w:pPr>
          </w:p>
        </w:tc>
        <w:tc>
          <w:tcPr>
            <w:tcW w:w="2323" w:type="dxa"/>
          </w:tcPr>
          <w:p w14:paraId="59CE8B04" w14:textId="77777777" w:rsidR="00570700" w:rsidRPr="0029583B" w:rsidRDefault="00570700" w:rsidP="00570700">
            <w:pPr>
              <w:spacing w:line="240" w:lineRule="auto"/>
              <w:rPr>
                <w:sz w:val="16"/>
                <w:szCs w:val="16"/>
              </w:rPr>
            </w:pPr>
          </w:p>
        </w:tc>
        <w:tc>
          <w:tcPr>
            <w:tcW w:w="2357" w:type="dxa"/>
          </w:tcPr>
          <w:p w14:paraId="63B7FEA7" w14:textId="77777777" w:rsidR="00570700" w:rsidRPr="0029583B" w:rsidRDefault="00570700" w:rsidP="00570700">
            <w:pPr>
              <w:spacing w:line="240" w:lineRule="auto"/>
              <w:rPr>
                <w:sz w:val="16"/>
                <w:szCs w:val="16"/>
              </w:rPr>
            </w:pPr>
          </w:p>
        </w:tc>
        <w:tc>
          <w:tcPr>
            <w:tcW w:w="2326" w:type="dxa"/>
          </w:tcPr>
          <w:p w14:paraId="24B14395" w14:textId="77777777" w:rsidR="00570700" w:rsidRPr="0029583B" w:rsidRDefault="00570700" w:rsidP="00570700">
            <w:pPr>
              <w:spacing w:line="240" w:lineRule="auto"/>
              <w:rPr>
                <w:sz w:val="16"/>
                <w:szCs w:val="16"/>
              </w:rPr>
            </w:pPr>
          </w:p>
        </w:tc>
        <w:tc>
          <w:tcPr>
            <w:tcW w:w="2323" w:type="dxa"/>
          </w:tcPr>
          <w:p w14:paraId="3F7A68B8" w14:textId="77777777" w:rsidR="00570700" w:rsidRPr="0029583B" w:rsidRDefault="00570700" w:rsidP="00570700">
            <w:pPr>
              <w:spacing w:line="240" w:lineRule="auto"/>
              <w:rPr>
                <w:sz w:val="16"/>
                <w:szCs w:val="16"/>
              </w:rPr>
            </w:pPr>
          </w:p>
        </w:tc>
        <w:tc>
          <w:tcPr>
            <w:tcW w:w="2153" w:type="dxa"/>
          </w:tcPr>
          <w:p w14:paraId="56104085" w14:textId="77777777" w:rsidR="00570700" w:rsidRPr="0029583B" w:rsidRDefault="00570700" w:rsidP="00570700">
            <w:pPr>
              <w:spacing w:line="240" w:lineRule="auto"/>
              <w:rPr>
                <w:sz w:val="16"/>
                <w:szCs w:val="16"/>
              </w:rPr>
            </w:pPr>
          </w:p>
        </w:tc>
        <w:tc>
          <w:tcPr>
            <w:tcW w:w="2328" w:type="dxa"/>
          </w:tcPr>
          <w:p w14:paraId="48881AD0" w14:textId="77777777" w:rsidR="00570700" w:rsidRPr="0029583B" w:rsidRDefault="00570700" w:rsidP="00570700">
            <w:pPr>
              <w:spacing w:line="240" w:lineRule="auto"/>
              <w:rPr>
                <w:sz w:val="16"/>
                <w:szCs w:val="16"/>
              </w:rPr>
            </w:pPr>
          </w:p>
        </w:tc>
      </w:tr>
      <w:tr w:rsidR="00570700" w:rsidRPr="00A241D7" w14:paraId="574ACFC2" w14:textId="77777777" w:rsidTr="00570700">
        <w:tc>
          <w:tcPr>
            <w:tcW w:w="1348" w:type="dxa"/>
          </w:tcPr>
          <w:p w14:paraId="56FD7B0E" w14:textId="77777777" w:rsidR="00570700" w:rsidRPr="0029583B" w:rsidRDefault="00570700" w:rsidP="00570700">
            <w:pPr>
              <w:spacing w:line="240" w:lineRule="auto"/>
              <w:rPr>
                <w:sz w:val="16"/>
                <w:szCs w:val="16"/>
              </w:rPr>
            </w:pPr>
            <w:r w:rsidRPr="0029583B">
              <w:rPr>
                <w:sz w:val="16"/>
                <w:szCs w:val="16"/>
              </w:rPr>
              <w:t>RCTs with N&gt; 50</w:t>
            </w:r>
          </w:p>
        </w:tc>
        <w:tc>
          <w:tcPr>
            <w:tcW w:w="2338" w:type="dxa"/>
          </w:tcPr>
          <w:p w14:paraId="5566A6DF" w14:textId="052535D2" w:rsidR="00570700" w:rsidRPr="0029583B" w:rsidRDefault="00570700" w:rsidP="005F2998">
            <w:pPr>
              <w:spacing w:line="240" w:lineRule="auto"/>
              <w:rPr>
                <w:sz w:val="16"/>
                <w:szCs w:val="16"/>
              </w:rPr>
            </w:pPr>
            <w:r w:rsidRPr="0029583B">
              <w:rPr>
                <w:b/>
                <w:sz w:val="16"/>
                <w:szCs w:val="16"/>
              </w:rPr>
              <w:t>Milk</w:t>
            </w:r>
            <w:r w:rsidRPr="0029583B">
              <w:rPr>
                <w:sz w:val="16"/>
                <w:szCs w:val="16"/>
              </w:rPr>
              <w:t>, diluted or whole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 xml:space="preserve"> Martorell, 2011;</w:t>
            </w:r>
            <w:r w:rsidRPr="0029583B">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1</w:t>
            </w:r>
            <w:r w:rsidRPr="0029583B">
              <w:rPr>
                <w:sz w:val="16"/>
                <w:szCs w:val="16"/>
              </w:rPr>
              <w:fldChar w:fldCharType="end"/>
            </w:r>
            <w:r w:rsidRPr="0029583B">
              <w:rPr>
                <w:sz w:val="16"/>
                <w:szCs w:val="16"/>
              </w:rPr>
              <w:t xml:space="preserve">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 xml:space="preserve">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3</w:t>
            </w:r>
            <w:r w:rsidRPr="0029583B">
              <w:rPr>
                <w:sz w:val="16"/>
                <w:szCs w:val="16"/>
              </w:rPr>
              <w:fldChar w:fldCharType="end"/>
            </w:r>
            <w:r w:rsidRPr="0029583B">
              <w:rPr>
                <w:sz w:val="16"/>
                <w:szCs w:val="16"/>
              </w:rPr>
              <w:t>)</w:t>
            </w:r>
          </w:p>
        </w:tc>
        <w:tc>
          <w:tcPr>
            <w:tcW w:w="2323" w:type="dxa"/>
          </w:tcPr>
          <w:p w14:paraId="5E1C8A3C" w14:textId="17E3BE2E" w:rsidR="00570700" w:rsidRPr="0029583B" w:rsidRDefault="00570700" w:rsidP="00570700">
            <w:pPr>
              <w:spacing w:line="240" w:lineRule="auto"/>
              <w:rPr>
                <w:sz w:val="16"/>
                <w:szCs w:val="16"/>
              </w:rPr>
            </w:pPr>
            <w:r w:rsidRPr="0029583B">
              <w:rPr>
                <w:b/>
                <w:sz w:val="16"/>
                <w:szCs w:val="16"/>
              </w:rPr>
              <w:t xml:space="preserve">0.5 mg CMP </w:t>
            </w:r>
            <w:r w:rsidRPr="0029583B">
              <w:rPr>
                <w:sz w:val="16"/>
                <w:szCs w:val="16"/>
              </w:rPr>
              <w:t>(=0.017 mL milk)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w:t>
            </w:r>
          </w:p>
          <w:p w14:paraId="07EFF5BE" w14:textId="77777777" w:rsidR="00570700" w:rsidRPr="0029583B" w:rsidRDefault="00570700" w:rsidP="00570700">
            <w:pPr>
              <w:spacing w:line="240" w:lineRule="auto"/>
              <w:rPr>
                <w:sz w:val="16"/>
                <w:szCs w:val="16"/>
              </w:rPr>
            </w:pPr>
          </w:p>
          <w:p w14:paraId="1BB33A9D" w14:textId="4A924E00" w:rsidR="00570700" w:rsidRPr="0029583B" w:rsidRDefault="00570700" w:rsidP="005F2998">
            <w:pPr>
              <w:spacing w:line="240" w:lineRule="auto"/>
              <w:rPr>
                <w:sz w:val="16"/>
                <w:szCs w:val="16"/>
                <w:lang w:val="fr-CA"/>
              </w:rPr>
            </w:pPr>
            <w:r w:rsidRPr="0029583B">
              <w:rPr>
                <w:b/>
                <w:sz w:val="16"/>
                <w:szCs w:val="16"/>
                <w:lang w:val="fr-CA"/>
              </w:rPr>
              <w:t>0.3 mg CMP</w:t>
            </w:r>
            <w:r w:rsidRPr="0029583B">
              <w:rPr>
                <w:sz w:val="16"/>
                <w:szCs w:val="16"/>
                <w:lang w:val="fr-CA"/>
              </w:rPr>
              <w:t xml:space="preserve"> (=0.010 mL milk)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sidRPr="005F2998">
              <w:rPr>
                <w:sz w:val="16"/>
                <w:szCs w:val="16"/>
                <w:lang w:val="fr-CA"/>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sidRPr="005F2998">
              <w:rPr>
                <w:sz w:val="16"/>
                <w:szCs w:val="16"/>
                <w:lang w:val="fr-CA"/>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lang w:val="fr-CA"/>
              </w:rPr>
              <w:t>13</w:t>
            </w:r>
            <w:r w:rsidRPr="0029583B">
              <w:rPr>
                <w:sz w:val="16"/>
                <w:szCs w:val="16"/>
              </w:rPr>
              <w:fldChar w:fldCharType="end"/>
            </w:r>
            <w:r w:rsidRPr="0029583B">
              <w:rPr>
                <w:sz w:val="16"/>
                <w:szCs w:val="16"/>
                <w:lang w:val="fr-CA"/>
              </w:rPr>
              <w:t>)</w:t>
            </w:r>
          </w:p>
        </w:tc>
        <w:tc>
          <w:tcPr>
            <w:tcW w:w="2357" w:type="dxa"/>
          </w:tcPr>
          <w:p w14:paraId="45DC628A" w14:textId="2DF4C1FD" w:rsidR="00570700" w:rsidRPr="0029583B" w:rsidRDefault="00570700" w:rsidP="00570700">
            <w:pPr>
              <w:spacing w:line="240" w:lineRule="auto"/>
              <w:rPr>
                <w:sz w:val="16"/>
                <w:szCs w:val="16"/>
              </w:rPr>
            </w:pPr>
            <w:r w:rsidRPr="0029583B">
              <w:rPr>
                <w:b/>
                <w:sz w:val="16"/>
                <w:szCs w:val="16"/>
              </w:rPr>
              <w:t>≤ 20 mL</w:t>
            </w:r>
            <w:r w:rsidRPr="0029583B">
              <w:rPr>
                <w:sz w:val="16"/>
                <w:szCs w:val="16"/>
              </w:rPr>
              <w:t xml:space="preserve"> milk (individualized)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w:t>
            </w:r>
          </w:p>
          <w:p w14:paraId="32BD293E" w14:textId="11E3687A" w:rsidR="00570700" w:rsidRPr="0029583B" w:rsidRDefault="00570700" w:rsidP="00570700">
            <w:pPr>
              <w:spacing w:line="240" w:lineRule="auto"/>
              <w:rPr>
                <w:sz w:val="16"/>
                <w:szCs w:val="16"/>
              </w:rPr>
            </w:pPr>
            <w:r w:rsidRPr="0029583B">
              <w:rPr>
                <w:b/>
                <w:sz w:val="16"/>
                <w:szCs w:val="16"/>
              </w:rPr>
              <w:t xml:space="preserve">4 mL </w:t>
            </w:r>
            <w:r w:rsidRPr="0029583B">
              <w:rPr>
                <w:sz w:val="16"/>
                <w:szCs w:val="16"/>
              </w:rPr>
              <w:t>milk (=120 mg CMP) (Martorell, 2011</w:t>
            </w:r>
            <w:r w:rsidRPr="0029583B">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1</w:t>
            </w:r>
            <w:r w:rsidRPr="0029583B">
              <w:rPr>
                <w:sz w:val="16"/>
                <w:szCs w:val="16"/>
              </w:rPr>
              <w:fldChar w:fldCharType="end"/>
            </w:r>
            <w:r w:rsidRPr="0029583B">
              <w:rPr>
                <w:sz w:val="16"/>
                <w:szCs w:val="16"/>
              </w:rPr>
              <w:t>)</w:t>
            </w:r>
          </w:p>
          <w:p w14:paraId="1DE3F296" w14:textId="0A721370" w:rsidR="00570700" w:rsidRPr="0029583B" w:rsidRDefault="00570700" w:rsidP="00570700">
            <w:pPr>
              <w:spacing w:line="240" w:lineRule="auto"/>
              <w:rPr>
                <w:sz w:val="16"/>
                <w:szCs w:val="16"/>
              </w:rPr>
            </w:pPr>
            <w:r w:rsidRPr="0029583B">
              <w:rPr>
                <w:b/>
                <w:sz w:val="16"/>
                <w:szCs w:val="16"/>
              </w:rPr>
              <w:t>1 mL</w:t>
            </w:r>
            <w:r w:rsidRPr="0029583B">
              <w:rPr>
                <w:sz w:val="16"/>
                <w:szCs w:val="16"/>
              </w:rPr>
              <w:t xml:space="preserve"> milk (=30 mg CMP)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p w14:paraId="4CDE2DC6" w14:textId="7BC08CA7" w:rsidR="00570700" w:rsidRPr="0029583B" w:rsidRDefault="00570700" w:rsidP="005F2998">
            <w:pPr>
              <w:spacing w:line="240" w:lineRule="auto"/>
              <w:rPr>
                <w:sz w:val="16"/>
                <w:szCs w:val="16"/>
                <w:lang w:val="fr-CA"/>
              </w:rPr>
            </w:pPr>
            <w:r w:rsidRPr="0029583B">
              <w:rPr>
                <w:b/>
                <w:sz w:val="16"/>
                <w:szCs w:val="16"/>
                <w:lang w:val="fr-CA"/>
              </w:rPr>
              <w:lastRenderedPageBreak/>
              <w:t>2.5 mL</w:t>
            </w:r>
            <w:r w:rsidRPr="0029583B">
              <w:rPr>
                <w:sz w:val="16"/>
                <w:szCs w:val="16"/>
                <w:lang w:val="fr-CA"/>
              </w:rPr>
              <w:t xml:space="preserve"> (=75 mg CMP)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sidRPr="005F2998">
              <w:rPr>
                <w:sz w:val="16"/>
                <w:szCs w:val="16"/>
                <w:lang w:val="fr-CA"/>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sidRPr="005F2998">
              <w:rPr>
                <w:sz w:val="16"/>
                <w:szCs w:val="16"/>
                <w:lang w:val="fr-CA"/>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lang w:val="fr-CA"/>
              </w:rPr>
              <w:t>13</w:t>
            </w:r>
            <w:r w:rsidRPr="0029583B">
              <w:rPr>
                <w:sz w:val="16"/>
                <w:szCs w:val="16"/>
              </w:rPr>
              <w:fldChar w:fldCharType="end"/>
            </w:r>
            <w:r w:rsidRPr="0029583B">
              <w:rPr>
                <w:sz w:val="16"/>
                <w:szCs w:val="16"/>
                <w:lang w:val="fr-CA"/>
              </w:rPr>
              <w:t>)</w:t>
            </w:r>
          </w:p>
        </w:tc>
        <w:tc>
          <w:tcPr>
            <w:tcW w:w="2326" w:type="dxa"/>
          </w:tcPr>
          <w:p w14:paraId="028ED123" w14:textId="25F7B7C7" w:rsidR="00570700" w:rsidRPr="0029583B" w:rsidRDefault="00570700" w:rsidP="00570700">
            <w:pPr>
              <w:spacing w:line="240" w:lineRule="auto"/>
              <w:rPr>
                <w:sz w:val="16"/>
                <w:szCs w:val="16"/>
              </w:rPr>
            </w:pPr>
            <w:r w:rsidRPr="0029583B">
              <w:rPr>
                <w:b/>
                <w:sz w:val="16"/>
                <w:szCs w:val="16"/>
              </w:rPr>
              <w:lastRenderedPageBreak/>
              <w:t>4500 mg CMP</w:t>
            </w:r>
            <w:r w:rsidRPr="0029583B">
              <w:rPr>
                <w:sz w:val="16"/>
                <w:szCs w:val="16"/>
              </w:rPr>
              <w:t xml:space="preserve"> (150 mL milk)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w:t>
            </w:r>
          </w:p>
          <w:p w14:paraId="3BF9D4C7" w14:textId="5740DBAF" w:rsidR="00570700" w:rsidRPr="0029583B" w:rsidRDefault="00570700" w:rsidP="00570700">
            <w:pPr>
              <w:spacing w:line="240" w:lineRule="auto"/>
              <w:rPr>
                <w:sz w:val="16"/>
                <w:szCs w:val="16"/>
              </w:rPr>
            </w:pPr>
            <w:r w:rsidRPr="0029583B">
              <w:rPr>
                <w:b/>
                <w:sz w:val="16"/>
                <w:szCs w:val="16"/>
              </w:rPr>
              <w:t>6400 mg CMP</w:t>
            </w:r>
            <w:r w:rsidRPr="0029583B">
              <w:rPr>
                <w:sz w:val="16"/>
                <w:szCs w:val="16"/>
              </w:rPr>
              <w:t xml:space="preserve"> (200 mL milk) (Martorell, 2011;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3</w:t>
            </w:r>
            <w:r w:rsidRPr="0029583B">
              <w:rPr>
                <w:sz w:val="16"/>
                <w:szCs w:val="16"/>
              </w:rPr>
              <w:fldChar w:fldCharType="end"/>
            </w:r>
            <w:r w:rsidRPr="0029583B">
              <w:rPr>
                <w:sz w:val="16"/>
                <w:szCs w:val="16"/>
              </w:rPr>
              <w:t>)</w:t>
            </w:r>
          </w:p>
          <w:p w14:paraId="7A649E73" w14:textId="18ADF915" w:rsidR="00570700" w:rsidRPr="0029583B" w:rsidRDefault="00570700" w:rsidP="005F2998">
            <w:pPr>
              <w:spacing w:line="240" w:lineRule="auto"/>
              <w:rPr>
                <w:sz w:val="16"/>
                <w:szCs w:val="16"/>
              </w:rPr>
            </w:pPr>
            <w:r w:rsidRPr="0029583B">
              <w:rPr>
                <w:b/>
                <w:sz w:val="16"/>
                <w:szCs w:val="16"/>
              </w:rPr>
              <w:lastRenderedPageBreak/>
              <w:t>7500 mg CMP</w:t>
            </w:r>
            <w:r w:rsidRPr="0029583B">
              <w:rPr>
                <w:sz w:val="16"/>
                <w:szCs w:val="16"/>
              </w:rPr>
              <w:t xml:space="preserve"> (250 mL milk) and dairy products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tc>
        <w:tc>
          <w:tcPr>
            <w:tcW w:w="2323" w:type="dxa"/>
          </w:tcPr>
          <w:p w14:paraId="011F8F8D" w14:textId="10EC6B14" w:rsidR="00570700" w:rsidRPr="0029583B" w:rsidRDefault="00570700" w:rsidP="00570700">
            <w:pPr>
              <w:spacing w:line="240" w:lineRule="auto"/>
              <w:rPr>
                <w:sz w:val="16"/>
                <w:szCs w:val="16"/>
              </w:rPr>
            </w:pPr>
            <w:r w:rsidRPr="0029583B">
              <w:rPr>
                <w:b/>
                <w:sz w:val="16"/>
                <w:szCs w:val="16"/>
              </w:rPr>
              <w:lastRenderedPageBreak/>
              <w:t>2 days</w:t>
            </w:r>
            <w:r w:rsidRPr="0029583B">
              <w:rPr>
                <w:sz w:val="16"/>
                <w:szCs w:val="16"/>
              </w:rPr>
              <w:t xml:space="preserve">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w:t>
            </w:r>
          </w:p>
          <w:p w14:paraId="32D2CBBF" w14:textId="7DD825AA" w:rsidR="00570700" w:rsidRPr="0029583B" w:rsidRDefault="00570700" w:rsidP="005F2998">
            <w:pPr>
              <w:spacing w:line="240" w:lineRule="auto"/>
              <w:rPr>
                <w:sz w:val="16"/>
                <w:szCs w:val="16"/>
              </w:rPr>
            </w:pPr>
            <w:r w:rsidRPr="0029583B">
              <w:rPr>
                <w:b/>
                <w:sz w:val="16"/>
                <w:szCs w:val="16"/>
              </w:rPr>
              <w:t>1 week</w:t>
            </w:r>
            <w:r w:rsidRPr="0029583B">
              <w:rPr>
                <w:sz w:val="16"/>
                <w:szCs w:val="16"/>
              </w:rPr>
              <w:t xml:space="preserve"> (Martorell, 2011;</w:t>
            </w:r>
            <w:r w:rsidRPr="0029583B">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1</w:t>
            </w:r>
            <w:r w:rsidRPr="0029583B">
              <w:rPr>
                <w:sz w:val="16"/>
                <w:szCs w:val="16"/>
              </w:rPr>
              <w:fldChar w:fldCharType="end"/>
            </w:r>
            <w:r w:rsidRPr="0029583B">
              <w:rPr>
                <w:sz w:val="16"/>
                <w:szCs w:val="16"/>
              </w:rPr>
              <w:t xml:space="preserve">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3</w:t>
            </w:r>
            <w:r w:rsidRPr="0029583B">
              <w:rPr>
                <w:sz w:val="16"/>
                <w:szCs w:val="16"/>
              </w:rPr>
              <w:fldChar w:fldCharType="end"/>
            </w:r>
            <w:r w:rsidRPr="0029583B">
              <w:rPr>
                <w:sz w:val="16"/>
                <w:szCs w:val="16"/>
              </w:rPr>
              <w:t>)</w:t>
            </w:r>
          </w:p>
        </w:tc>
        <w:tc>
          <w:tcPr>
            <w:tcW w:w="2153" w:type="dxa"/>
          </w:tcPr>
          <w:p w14:paraId="5BDF28B7" w14:textId="43CF83B3" w:rsidR="00570700" w:rsidRPr="0029583B" w:rsidRDefault="00570700" w:rsidP="00570700">
            <w:pPr>
              <w:spacing w:line="240" w:lineRule="auto"/>
              <w:rPr>
                <w:sz w:val="16"/>
                <w:szCs w:val="16"/>
              </w:rPr>
            </w:pPr>
            <w:r w:rsidRPr="0029583B">
              <w:rPr>
                <w:b/>
                <w:sz w:val="16"/>
                <w:szCs w:val="16"/>
              </w:rPr>
              <w:t>12</w:t>
            </w:r>
            <w:r w:rsidRPr="0029583B">
              <w:rPr>
                <w:sz w:val="16"/>
                <w:szCs w:val="16"/>
              </w:rPr>
              <w:t xml:space="preserve"> (Longo, 2008</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w:t>
            </w:r>
          </w:p>
          <w:p w14:paraId="1B29E104" w14:textId="1C65A186" w:rsidR="00570700" w:rsidRPr="0029583B" w:rsidRDefault="00570700" w:rsidP="00570700">
            <w:pPr>
              <w:spacing w:line="240" w:lineRule="auto"/>
              <w:rPr>
                <w:sz w:val="16"/>
                <w:szCs w:val="16"/>
              </w:rPr>
            </w:pPr>
            <w:r w:rsidRPr="0029583B">
              <w:rPr>
                <w:b/>
                <w:sz w:val="16"/>
                <w:szCs w:val="16"/>
              </w:rPr>
              <w:t>3.7</w:t>
            </w:r>
            <w:r w:rsidRPr="0029583B">
              <w:rPr>
                <w:sz w:val="16"/>
                <w:szCs w:val="16"/>
              </w:rPr>
              <w:t xml:space="preserve"> (Martorell, 2011</w:t>
            </w:r>
            <w:r w:rsidRPr="0029583B">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1</w:t>
            </w:r>
            <w:r w:rsidRPr="0029583B">
              <w:rPr>
                <w:sz w:val="16"/>
                <w:szCs w:val="16"/>
              </w:rPr>
              <w:fldChar w:fldCharType="end"/>
            </w:r>
            <w:r w:rsidRPr="0029583B">
              <w:rPr>
                <w:sz w:val="16"/>
                <w:szCs w:val="16"/>
              </w:rPr>
              <w:t>)</w:t>
            </w:r>
          </w:p>
          <w:p w14:paraId="30AA213C" w14:textId="36140FFB" w:rsidR="00570700" w:rsidRPr="0029583B" w:rsidRDefault="00570700" w:rsidP="005F2998">
            <w:pPr>
              <w:spacing w:line="240" w:lineRule="auto"/>
              <w:rPr>
                <w:b/>
                <w:sz w:val="16"/>
                <w:szCs w:val="16"/>
              </w:rPr>
            </w:pPr>
            <w:r w:rsidRPr="0029583B">
              <w:rPr>
                <w:b/>
                <w:sz w:val="16"/>
                <w:szCs w:val="16"/>
              </w:rPr>
              <w:t>1.4</w:t>
            </w:r>
            <w:r w:rsidRPr="0029583B">
              <w:rPr>
                <w:sz w:val="16"/>
                <w:szCs w:val="16"/>
              </w:rPr>
              <w:t xml:space="preserve">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tc>
        <w:tc>
          <w:tcPr>
            <w:tcW w:w="2328" w:type="dxa"/>
          </w:tcPr>
          <w:p w14:paraId="09C9B8EB" w14:textId="4A40E979" w:rsidR="00570700" w:rsidRPr="0029583B" w:rsidRDefault="00570700" w:rsidP="00570700">
            <w:pPr>
              <w:spacing w:line="240" w:lineRule="auto"/>
              <w:rPr>
                <w:sz w:val="16"/>
                <w:szCs w:val="16"/>
              </w:rPr>
            </w:pPr>
            <w:r w:rsidRPr="0029583B">
              <w:rPr>
                <w:b/>
                <w:sz w:val="16"/>
                <w:szCs w:val="16"/>
              </w:rPr>
              <w:t>150 – 200 mL</w:t>
            </w:r>
            <w:r w:rsidRPr="0029583B">
              <w:rPr>
                <w:sz w:val="16"/>
                <w:szCs w:val="16"/>
              </w:rPr>
              <w:t xml:space="preserve"> milk daily plus dairy products ad libitum (Longo, 2008; </w:t>
            </w:r>
            <w:r w:rsidRPr="0029583B">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0</w:t>
            </w:r>
            <w:r w:rsidRPr="0029583B">
              <w:rPr>
                <w:sz w:val="16"/>
                <w:szCs w:val="16"/>
              </w:rPr>
              <w:fldChar w:fldCharType="end"/>
            </w:r>
            <w:r w:rsidRPr="0029583B">
              <w:rPr>
                <w:sz w:val="16"/>
                <w:szCs w:val="16"/>
              </w:rPr>
              <w:t xml:space="preserve"> Martorell, 2011;</w:t>
            </w:r>
            <w:r w:rsidRPr="0029583B">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1</w:t>
            </w:r>
            <w:r w:rsidRPr="0029583B">
              <w:rPr>
                <w:sz w:val="16"/>
                <w:szCs w:val="16"/>
              </w:rPr>
              <w:fldChar w:fldCharType="end"/>
            </w:r>
            <w:r w:rsidRPr="0029583B">
              <w:rPr>
                <w:sz w:val="16"/>
                <w:szCs w:val="16"/>
              </w:rPr>
              <w:t xml:space="preserve"> </w:t>
            </w:r>
          </w:p>
          <w:p w14:paraId="1AC7B2BD" w14:textId="77777777" w:rsidR="00570700" w:rsidRPr="0029583B" w:rsidRDefault="00570700" w:rsidP="00570700">
            <w:pPr>
              <w:spacing w:line="240" w:lineRule="auto"/>
              <w:rPr>
                <w:sz w:val="16"/>
                <w:szCs w:val="16"/>
              </w:rPr>
            </w:pPr>
          </w:p>
          <w:p w14:paraId="7A20CC4E" w14:textId="5615F8FB" w:rsidR="00570700" w:rsidRPr="0029583B" w:rsidRDefault="00570700" w:rsidP="005F2998">
            <w:pPr>
              <w:spacing w:line="240" w:lineRule="auto"/>
              <w:rPr>
                <w:sz w:val="16"/>
                <w:szCs w:val="16"/>
              </w:rPr>
            </w:pPr>
            <w:r w:rsidRPr="0029583B">
              <w:rPr>
                <w:b/>
                <w:sz w:val="16"/>
                <w:szCs w:val="16"/>
              </w:rPr>
              <w:t>200 mL/d</w:t>
            </w:r>
            <w:r w:rsidRPr="0029583B">
              <w:rPr>
                <w:sz w:val="16"/>
                <w:szCs w:val="16"/>
              </w:rPr>
              <w:t xml:space="preserve"> for 1 month, afterwards </w:t>
            </w:r>
            <w:r w:rsidRPr="0029583B">
              <w:rPr>
                <w:b/>
                <w:sz w:val="16"/>
                <w:szCs w:val="16"/>
              </w:rPr>
              <w:t xml:space="preserve">≥200 mL twice a </w:t>
            </w:r>
            <w:r w:rsidRPr="0029583B">
              <w:rPr>
                <w:b/>
                <w:sz w:val="16"/>
                <w:szCs w:val="16"/>
              </w:rPr>
              <w:lastRenderedPageBreak/>
              <w:t xml:space="preserve">week </w:t>
            </w:r>
            <w:r w:rsidRPr="0029583B">
              <w:rPr>
                <w:sz w:val="16"/>
                <w:szCs w:val="16"/>
              </w:rPr>
              <w:t>plus dairy products ad libitum (De Schryver, 2019</w:t>
            </w:r>
            <w:r w:rsidRPr="0029583B">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 </w:instrText>
            </w:r>
            <w:r w:rsidR="005F2998">
              <w:rPr>
                <w:sz w:val="16"/>
                <w:szCs w:val="16"/>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3</w:t>
            </w:r>
            <w:r w:rsidRPr="0029583B">
              <w:rPr>
                <w:sz w:val="16"/>
                <w:szCs w:val="16"/>
              </w:rPr>
              <w:fldChar w:fldCharType="end"/>
            </w:r>
            <w:r w:rsidRPr="0029583B">
              <w:rPr>
                <w:sz w:val="16"/>
                <w:szCs w:val="16"/>
              </w:rPr>
              <w:t>)</w:t>
            </w:r>
          </w:p>
        </w:tc>
      </w:tr>
      <w:tr w:rsidR="00570700" w:rsidRPr="00A241D7" w14:paraId="17A2EB40" w14:textId="77777777" w:rsidTr="00570700">
        <w:tc>
          <w:tcPr>
            <w:tcW w:w="1348" w:type="dxa"/>
          </w:tcPr>
          <w:p w14:paraId="6C113664" w14:textId="77777777" w:rsidR="00570700" w:rsidRPr="0029583B" w:rsidRDefault="00570700" w:rsidP="00570700">
            <w:pPr>
              <w:spacing w:line="240" w:lineRule="auto"/>
              <w:rPr>
                <w:sz w:val="16"/>
                <w:szCs w:val="16"/>
              </w:rPr>
            </w:pPr>
            <w:r w:rsidRPr="0029583B">
              <w:rPr>
                <w:sz w:val="16"/>
                <w:szCs w:val="16"/>
              </w:rPr>
              <w:lastRenderedPageBreak/>
              <w:t>Large case series</w:t>
            </w:r>
          </w:p>
        </w:tc>
        <w:tc>
          <w:tcPr>
            <w:tcW w:w="2338" w:type="dxa"/>
          </w:tcPr>
          <w:p w14:paraId="6B609043" w14:textId="4EAA0A5C" w:rsidR="00570700" w:rsidRPr="0029583B" w:rsidRDefault="00570700" w:rsidP="00570700">
            <w:pPr>
              <w:spacing w:line="240" w:lineRule="auto"/>
              <w:rPr>
                <w:sz w:val="16"/>
                <w:szCs w:val="16"/>
              </w:rPr>
            </w:pPr>
            <w:r w:rsidRPr="0029583B">
              <w:rPr>
                <w:b/>
                <w:sz w:val="16"/>
                <w:szCs w:val="16"/>
              </w:rPr>
              <w:t>Powdered formula</w:t>
            </w:r>
            <w:r w:rsidRPr="0029583B">
              <w:rPr>
                <w:sz w:val="16"/>
                <w:szCs w:val="16"/>
              </w:rPr>
              <w:t xml:space="preserve">; 3% fat </w:t>
            </w:r>
            <w:r w:rsidRPr="0029583B">
              <w:rPr>
                <w:b/>
                <w:sz w:val="16"/>
                <w:szCs w:val="16"/>
              </w:rPr>
              <w:t>milk</w:t>
            </w:r>
            <w:r w:rsidRPr="0029583B">
              <w:rPr>
                <w:sz w:val="16"/>
                <w:szCs w:val="16"/>
              </w:rPr>
              <w:t xml:space="preserve"> for doses ≥ 90 mg of CMP (Levy, 2014</w:t>
            </w:r>
            <w:r w:rsidRPr="0029583B">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4</w:t>
            </w:r>
            <w:r w:rsidRPr="0029583B">
              <w:rPr>
                <w:sz w:val="16"/>
                <w:szCs w:val="16"/>
              </w:rPr>
              <w:fldChar w:fldCharType="end"/>
            </w:r>
            <w:r w:rsidRPr="0029583B">
              <w:rPr>
                <w:sz w:val="16"/>
                <w:szCs w:val="16"/>
              </w:rPr>
              <w:t>)</w:t>
            </w:r>
          </w:p>
          <w:p w14:paraId="728B56F1" w14:textId="0FE72CF0" w:rsidR="00570700" w:rsidRPr="0029583B" w:rsidRDefault="00570700" w:rsidP="005F2998">
            <w:pPr>
              <w:spacing w:line="240" w:lineRule="auto"/>
              <w:rPr>
                <w:sz w:val="16"/>
                <w:szCs w:val="16"/>
              </w:rPr>
            </w:pPr>
            <w:r w:rsidRPr="0029583B">
              <w:rPr>
                <w:b/>
                <w:sz w:val="16"/>
                <w:szCs w:val="16"/>
              </w:rPr>
              <w:t>Milk</w:t>
            </w:r>
            <w:r w:rsidRPr="0029583B">
              <w:rPr>
                <w:sz w:val="16"/>
                <w:szCs w:val="16"/>
              </w:rPr>
              <w:t xml:space="preserve"> diluted in water (Kauppi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tc>
        <w:tc>
          <w:tcPr>
            <w:tcW w:w="2323" w:type="dxa"/>
          </w:tcPr>
          <w:p w14:paraId="66935E73" w14:textId="14EC0660" w:rsidR="00570700" w:rsidRPr="0029583B" w:rsidRDefault="00570700" w:rsidP="005F2998">
            <w:pPr>
              <w:spacing w:line="240" w:lineRule="auto"/>
              <w:rPr>
                <w:sz w:val="16"/>
                <w:szCs w:val="16"/>
              </w:rPr>
            </w:pPr>
            <w:r w:rsidRPr="0029583B">
              <w:rPr>
                <w:b/>
                <w:sz w:val="16"/>
                <w:szCs w:val="16"/>
              </w:rPr>
              <w:t>0.3 mg CMP</w:t>
            </w:r>
            <w:r w:rsidRPr="0029583B">
              <w:rPr>
                <w:sz w:val="16"/>
                <w:szCs w:val="16"/>
              </w:rPr>
              <w:t xml:space="preserve">  (=0.010 mL milk) (Levy, 2014</w:t>
            </w:r>
            <w:r w:rsidRPr="0029583B">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4</w:t>
            </w:r>
            <w:r w:rsidRPr="0029583B">
              <w:rPr>
                <w:sz w:val="16"/>
                <w:szCs w:val="16"/>
              </w:rPr>
              <w:fldChar w:fldCharType="end"/>
            </w:r>
            <w:r w:rsidRPr="0029583B">
              <w:rPr>
                <w:sz w:val="16"/>
                <w:szCs w:val="16"/>
              </w:rPr>
              <w:t>)</w:t>
            </w:r>
          </w:p>
        </w:tc>
        <w:tc>
          <w:tcPr>
            <w:tcW w:w="2357" w:type="dxa"/>
          </w:tcPr>
          <w:p w14:paraId="3E9B4834" w14:textId="77777777" w:rsidR="00570700" w:rsidRPr="0029583B" w:rsidRDefault="00570700" w:rsidP="00570700">
            <w:pPr>
              <w:spacing w:line="240" w:lineRule="auto"/>
              <w:rPr>
                <w:b/>
                <w:sz w:val="16"/>
                <w:szCs w:val="16"/>
              </w:rPr>
            </w:pPr>
            <w:r w:rsidRPr="0029583B">
              <w:rPr>
                <w:b/>
                <w:sz w:val="16"/>
                <w:szCs w:val="16"/>
              </w:rPr>
              <w:t>No initial dose escalation:</w:t>
            </w:r>
          </w:p>
          <w:p w14:paraId="662DD857" w14:textId="6D7ECE6E" w:rsidR="00570700" w:rsidRPr="0029583B" w:rsidRDefault="00570700" w:rsidP="00570700">
            <w:pPr>
              <w:spacing w:line="240" w:lineRule="auto"/>
              <w:rPr>
                <w:b/>
                <w:sz w:val="16"/>
                <w:szCs w:val="16"/>
              </w:rPr>
            </w:pPr>
            <w:r w:rsidRPr="0029583B">
              <w:rPr>
                <w:b/>
                <w:sz w:val="16"/>
                <w:szCs w:val="16"/>
              </w:rPr>
              <w:t>0.5 mg CMP</w:t>
            </w:r>
            <w:r w:rsidRPr="0029583B">
              <w:rPr>
                <w:sz w:val="16"/>
                <w:szCs w:val="16"/>
              </w:rPr>
              <w:t xml:space="preserve"> (=0.017 mL milk) (Kauppi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p w14:paraId="07D17F90" w14:textId="77777777" w:rsidR="00570700" w:rsidRPr="0029583B" w:rsidRDefault="00570700" w:rsidP="00570700">
            <w:pPr>
              <w:spacing w:line="240" w:lineRule="auto"/>
              <w:rPr>
                <w:b/>
                <w:sz w:val="16"/>
                <w:szCs w:val="16"/>
              </w:rPr>
            </w:pPr>
          </w:p>
          <w:p w14:paraId="0B1777C1" w14:textId="77777777" w:rsidR="00570700" w:rsidRPr="0029583B" w:rsidRDefault="00570700" w:rsidP="00570700">
            <w:pPr>
              <w:spacing w:line="240" w:lineRule="auto"/>
              <w:rPr>
                <w:b/>
                <w:sz w:val="16"/>
                <w:szCs w:val="16"/>
              </w:rPr>
            </w:pPr>
            <w:r w:rsidRPr="0029583B">
              <w:rPr>
                <w:b/>
                <w:sz w:val="16"/>
                <w:szCs w:val="16"/>
              </w:rPr>
              <w:t>With initial dose escalation:</w:t>
            </w:r>
          </w:p>
          <w:p w14:paraId="1E59E2AF" w14:textId="08D3BCA6" w:rsidR="00570700" w:rsidRPr="0029583B" w:rsidRDefault="00570700" w:rsidP="005F2998">
            <w:pPr>
              <w:spacing w:line="240" w:lineRule="auto"/>
              <w:rPr>
                <w:sz w:val="16"/>
                <w:szCs w:val="16"/>
              </w:rPr>
            </w:pPr>
            <w:r w:rsidRPr="0029583B">
              <w:rPr>
                <w:b/>
                <w:sz w:val="16"/>
                <w:szCs w:val="16"/>
              </w:rPr>
              <w:t xml:space="preserve">Median 52.5 mg CMP </w:t>
            </w:r>
            <w:r w:rsidRPr="0029583B">
              <w:rPr>
                <w:sz w:val="16"/>
                <w:szCs w:val="16"/>
              </w:rPr>
              <w:t>(=1.75 mL milk) (Levy, 2014</w:t>
            </w:r>
            <w:r w:rsidRPr="0029583B">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4</w:t>
            </w:r>
            <w:r w:rsidRPr="0029583B">
              <w:rPr>
                <w:sz w:val="16"/>
                <w:szCs w:val="16"/>
              </w:rPr>
              <w:fldChar w:fldCharType="end"/>
            </w:r>
            <w:r w:rsidRPr="0029583B">
              <w:rPr>
                <w:sz w:val="16"/>
                <w:szCs w:val="16"/>
              </w:rPr>
              <w:t>)</w:t>
            </w:r>
          </w:p>
        </w:tc>
        <w:tc>
          <w:tcPr>
            <w:tcW w:w="2326" w:type="dxa"/>
          </w:tcPr>
          <w:p w14:paraId="795A168F" w14:textId="70AC3690" w:rsidR="00570700" w:rsidRPr="0029583B" w:rsidRDefault="00570700" w:rsidP="00570700">
            <w:pPr>
              <w:spacing w:line="240" w:lineRule="auto"/>
              <w:rPr>
                <w:sz w:val="16"/>
                <w:szCs w:val="16"/>
              </w:rPr>
            </w:pPr>
            <w:r w:rsidRPr="0029583B">
              <w:rPr>
                <w:b/>
                <w:sz w:val="16"/>
                <w:szCs w:val="16"/>
              </w:rPr>
              <w:t>7200 mg CMP</w:t>
            </w:r>
            <w:r w:rsidRPr="0029583B">
              <w:rPr>
                <w:sz w:val="16"/>
                <w:szCs w:val="16"/>
              </w:rPr>
              <w:t xml:space="preserve"> (240 mL milk) (Levy, 2014</w:t>
            </w:r>
            <w:r w:rsidRPr="0029583B">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4</w:t>
            </w:r>
            <w:r w:rsidRPr="0029583B">
              <w:rPr>
                <w:sz w:val="16"/>
                <w:szCs w:val="16"/>
              </w:rPr>
              <w:fldChar w:fldCharType="end"/>
            </w:r>
            <w:r w:rsidRPr="0029583B">
              <w:rPr>
                <w:sz w:val="16"/>
                <w:szCs w:val="16"/>
              </w:rPr>
              <w:t>)</w:t>
            </w:r>
          </w:p>
          <w:p w14:paraId="102054A1" w14:textId="77777777" w:rsidR="00570700" w:rsidRPr="0029583B" w:rsidRDefault="00570700" w:rsidP="00570700">
            <w:pPr>
              <w:spacing w:line="240" w:lineRule="auto"/>
              <w:rPr>
                <w:sz w:val="16"/>
                <w:szCs w:val="16"/>
              </w:rPr>
            </w:pPr>
          </w:p>
          <w:p w14:paraId="435B4E86" w14:textId="0A4AE23F" w:rsidR="00570700" w:rsidRPr="0029583B" w:rsidRDefault="00570700" w:rsidP="005F2998">
            <w:pPr>
              <w:spacing w:line="240" w:lineRule="auto"/>
              <w:rPr>
                <w:sz w:val="16"/>
                <w:szCs w:val="16"/>
              </w:rPr>
            </w:pPr>
            <w:r w:rsidRPr="0029583B">
              <w:rPr>
                <w:b/>
                <w:sz w:val="16"/>
                <w:szCs w:val="16"/>
              </w:rPr>
              <w:t>6400 mg CMP</w:t>
            </w:r>
            <w:r w:rsidRPr="0029583B">
              <w:rPr>
                <w:sz w:val="16"/>
                <w:szCs w:val="16"/>
              </w:rPr>
              <w:t xml:space="preserve"> (200 mL milk) (Kauppi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tc>
        <w:tc>
          <w:tcPr>
            <w:tcW w:w="2323" w:type="dxa"/>
          </w:tcPr>
          <w:p w14:paraId="20E040B3" w14:textId="2CA6EFB7" w:rsidR="00570700" w:rsidRPr="0029583B" w:rsidRDefault="00570700" w:rsidP="00570700">
            <w:pPr>
              <w:spacing w:line="240" w:lineRule="auto"/>
              <w:rPr>
                <w:sz w:val="16"/>
                <w:szCs w:val="16"/>
              </w:rPr>
            </w:pPr>
            <w:r w:rsidRPr="0029583B">
              <w:rPr>
                <w:b/>
                <w:sz w:val="16"/>
                <w:szCs w:val="16"/>
              </w:rPr>
              <w:t>Monthly</w:t>
            </w:r>
            <w:r w:rsidRPr="0029583B">
              <w:rPr>
                <w:sz w:val="16"/>
                <w:szCs w:val="16"/>
              </w:rPr>
              <w:t xml:space="preserve"> (Levy, 2014</w:t>
            </w:r>
            <w:r w:rsidRPr="0029583B">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4</w:t>
            </w:r>
            <w:r w:rsidRPr="0029583B">
              <w:rPr>
                <w:sz w:val="16"/>
                <w:szCs w:val="16"/>
              </w:rPr>
              <w:fldChar w:fldCharType="end"/>
            </w:r>
            <w:r w:rsidRPr="0029583B">
              <w:rPr>
                <w:sz w:val="16"/>
                <w:szCs w:val="16"/>
              </w:rPr>
              <w:t>)</w:t>
            </w:r>
          </w:p>
          <w:p w14:paraId="561EDA95" w14:textId="5B978285" w:rsidR="00570700" w:rsidRPr="0029583B" w:rsidRDefault="00570700" w:rsidP="005F2998">
            <w:pPr>
              <w:spacing w:line="240" w:lineRule="auto"/>
              <w:rPr>
                <w:sz w:val="16"/>
                <w:szCs w:val="16"/>
              </w:rPr>
            </w:pPr>
            <w:r w:rsidRPr="0029583B">
              <w:rPr>
                <w:b/>
                <w:sz w:val="16"/>
                <w:szCs w:val="16"/>
              </w:rPr>
              <w:t>1-2 weeks</w:t>
            </w:r>
            <w:r w:rsidRPr="0029583B">
              <w:rPr>
                <w:sz w:val="16"/>
                <w:szCs w:val="16"/>
              </w:rPr>
              <w:t xml:space="preserve"> (Kauppi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tc>
        <w:tc>
          <w:tcPr>
            <w:tcW w:w="2153" w:type="dxa"/>
          </w:tcPr>
          <w:p w14:paraId="78B471DF" w14:textId="7AB60FEE" w:rsidR="00570700" w:rsidRPr="0029583B" w:rsidRDefault="00570700" w:rsidP="005F2998">
            <w:pPr>
              <w:spacing w:line="240" w:lineRule="auto"/>
              <w:rPr>
                <w:sz w:val="16"/>
                <w:szCs w:val="16"/>
              </w:rPr>
            </w:pPr>
            <w:r w:rsidRPr="0029583B">
              <w:rPr>
                <w:sz w:val="16"/>
                <w:szCs w:val="16"/>
              </w:rPr>
              <w:t>4-6 (Kaupil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tc>
        <w:tc>
          <w:tcPr>
            <w:tcW w:w="2328" w:type="dxa"/>
          </w:tcPr>
          <w:p w14:paraId="3D817FDB" w14:textId="0F4D445B" w:rsidR="00570700" w:rsidRPr="0029583B" w:rsidRDefault="00570700" w:rsidP="00570700">
            <w:pPr>
              <w:spacing w:line="240" w:lineRule="auto"/>
              <w:rPr>
                <w:sz w:val="16"/>
                <w:szCs w:val="16"/>
              </w:rPr>
            </w:pPr>
            <w:r w:rsidRPr="0029583B">
              <w:rPr>
                <w:sz w:val="16"/>
                <w:szCs w:val="16"/>
              </w:rPr>
              <w:t>4500 mg CMP daily (</w:t>
            </w:r>
            <w:r w:rsidRPr="0029583B">
              <w:rPr>
                <w:b/>
                <w:sz w:val="16"/>
                <w:szCs w:val="16"/>
              </w:rPr>
              <w:t>150 mL milk</w:t>
            </w:r>
            <w:r w:rsidRPr="0029583B">
              <w:rPr>
                <w:sz w:val="16"/>
                <w:szCs w:val="16"/>
              </w:rPr>
              <w:t>) plus ad libitum milk products for unlimited time (Elizur, 2016</w:t>
            </w:r>
            <w:r w:rsidRPr="0029583B">
              <w:rPr>
                <w:sz w:val="16"/>
                <w:szCs w:val="16"/>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6</w:t>
            </w:r>
            <w:r w:rsidRPr="0029583B">
              <w:rPr>
                <w:sz w:val="16"/>
                <w:szCs w:val="16"/>
              </w:rPr>
              <w:fldChar w:fldCharType="end"/>
            </w:r>
            <w:r w:rsidRPr="0029583B">
              <w:rPr>
                <w:sz w:val="16"/>
                <w:szCs w:val="16"/>
              </w:rPr>
              <w:t>)</w:t>
            </w:r>
          </w:p>
          <w:p w14:paraId="2C12DA8A" w14:textId="77777777" w:rsidR="00570700" w:rsidRPr="0029583B" w:rsidRDefault="00570700" w:rsidP="00570700">
            <w:pPr>
              <w:spacing w:line="240" w:lineRule="auto"/>
              <w:rPr>
                <w:sz w:val="16"/>
                <w:szCs w:val="16"/>
              </w:rPr>
            </w:pPr>
          </w:p>
          <w:p w14:paraId="6A569BC6" w14:textId="55CD5687" w:rsidR="00570700" w:rsidRPr="0029583B" w:rsidRDefault="00570700" w:rsidP="005F2998">
            <w:pPr>
              <w:spacing w:line="240" w:lineRule="auto"/>
              <w:rPr>
                <w:sz w:val="16"/>
                <w:szCs w:val="16"/>
              </w:rPr>
            </w:pPr>
            <w:r w:rsidRPr="0029583B">
              <w:rPr>
                <w:sz w:val="16"/>
                <w:szCs w:val="16"/>
              </w:rPr>
              <w:t>6400 mg CMP daily (</w:t>
            </w:r>
            <w:r w:rsidRPr="0029583B">
              <w:rPr>
                <w:b/>
                <w:sz w:val="16"/>
                <w:szCs w:val="16"/>
              </w:rPr>
              <w:t>200 mL milk</w:t>
            </w:r>
            <w:r w:rsidRPr="0029583B">
              <w:rPr>
                <w:sz w:val="16"/>
                <w:szCs w:val="16"/>
              </w:rPr>
              <w:t>) for unlimited time (Kauppila, 2014</w:t>
            </w:r>
            <w:r w:rsidRPr="0029583B">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 </w:instrText>
            </w:r>
            <w:r w:rsidR="005F2998">
              <w:rPr>
                <w:sz w:val="16"/>
                <w:szCs w:val="16"/>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5</w:t>
            </w:r>
            <w:r w:rsidRPr="0029583B">
              <w:rPr>
                <w:sz w:val="16"/>
                <w:szCs w:val="16"/>
              </w:rPr>
              <w:fldChar w:fldCharType="end"/>
            </w:r>
            <w:r w:rsidRPr="0029583B">
              <w:rPr>
                <w:sz w:val="16"/>
                <w:szCs w:val="16"/>
              </w:rPr>
              <w:t>)</w:t>
            </w:r>
          </w:p>
        </w:tc>
      </w:tr>
      <w:tr w:rsidR="00570700" w:rsidRPr="0029583B" w14:paraId="0860A6DD" w14:textId="77777777" w:rsidTr="00570700">
        <w:tc>
          <w:tcPr>
            <w:tcW w:w="1348" w:type="dxa"/>
          </w:tcPr>
          <w:p w14:paraId="6027B470" w14:textId="77777777" w:rsidR="00570700" w:rsidRPr="0029583B" w:rsidRDefault="00570700" w:rsidP="00570700">
            <w:pPr>
              <w:spacing w:line="240" w:lineRule="auto"/>
              <w:rPr>
                <w:b/>
                <w:sz w:val="16"/>
                <w:szCs w:val="16"/>
              </w:rPr>
            </w:pPr>
            <w:r w:rsidRPr="0029583B">
              <w:rPr>
                <w:b/>
                <w:sz w:val="16"/>
                <w:szCs w:val="16"/>
              </w:rPr>
              <w:t>Chicken’s egg</w:t>
            </w:r>
          </w:p>
        </w:tc>
        <w:tc>
          <w:tcPr>
            <w:tcW w:w="2338" w:type="dxa"/>
          </w:tcPr>
          <w:p w14:paraId="6E4223BF" w14:textId="77777777" w:rsidR="00570700" w:rsidRPr="0029583B" w:rsidRDefault="00570700" w:rsidP="00570700">
            <w:pPr>
              <w:spacing w:line="240" w:lineRule="auto"/>
              <w:rPr>
                <w:sz w:val="16"/>
                <w:szCs w:val="16"/>
              </w:rPr>
            </w:pPr>
          </w:p>
        </w:tc>
        <w:tc>
          <w:tcPr>
            <w:tcW w:w="2323" w:type="dxa"/>
          </w:tcPr>
          <w:p w14:paraId="7A624846" w14:textId="77777777" w:rsidR="00570700" w:rsidRPr="0029583B" w:rsidRDefault="00570700" w:rsidP="00570700">
            <w:pPr>
              <w:spacing w:line="240" w:lineRule="auto"/>
              <w:rPr>
                <w:sz w:val="16"/>
                <w:szCs w:val="16"/>
              </w:rPr>
            </w:pPr>
          </w:p>
        </w:tc>
        <w:tc>
          <w:tcPr>
            <w:tcW w:w="2357" w:type="dxa"/>
          </w:tcPr>
          <w:p w14:paraId="277BA93B" w14:textId="77777777" w:rsidR="00570700" w:rsidRPr="0029583B" w:rsidRDefault="00570700" w:rsidP="00570700">
            <w:pPr>
              <w:spacing w:line="240" w:lineRule="auto"/>
              <w:rPr>
                <w:sz w:val="16"/>
                <w:szCs w:val="16"/>
              </w:rPr>
            </w:pPr>
          </w:p>
        </w:tc>
        <w:tc>
          <w:tcPr>
            <w:tcW w:w="2326" w:type="dxa"/>
          </w:tcPr>
          <w:p w14:paraId="4E180364" w14:textId="77777777" w:rsidR="00570700" w:rsidRPr="0029583B" w:rsidRDefault="00570700" w:rsidP="00570700">
            <w:pPr>
              <w:spacing w:line="240" w:lineRule="auto"/>
              <w:rPr>
                <w:sz w:val="16"/>
                <w:szCs w:val="16"/>
              </w:rPr>
            </w:pPr>
          </w:p>
        </w:tc>
        <w:tc>
          <w:tcPr>
            <w:tcW w:w="2323" w:type="dxa"/>
          </w:tcPr>
          <w:p w14:paraId="0A46EDB2" w14:textId="77777777" w:rsidR="00570700" w:rsidRPr="0029583B" w:rsidRDefault="00570700" w:rsidP="00570700">
            <w:pPr>
              <w:spacing w:line="240" w:lineRule="auto"/>
              <w:rPr>
                <w:sz w:val="16"/>
                <w:szCs w:val="16"/>
              </w:rPr>
            </w:pPr>
          </w:p>
        </w:tc>
        <w:tc>
          <w:tcPr>
            <w:tcW w:w="2153" w:type="dxa"/>
          </w:tcPr>
          <w:p w14:paraId="5E197B63" w14:textId="77777777" w:rsidR="00570700" w:rsidRPr="0029583B" w:rsidRDefault="00570700" w:rsidP="00570700">
            <w:pPr>
              <w:spacing w:line="240" w:lineRule="auto"/>
              <w:rPr>
                <w:sz w:val="16"/>
                <w:szCs w:val="16"/>
              </w:rPr>
            </w:pPr>
          </w:p>
        </w:tc>
        <w:tc>
          <w:tcPr>
            <w:tcW w:w="2328" w:type="dxa"/>
          </w:tcPr>
          <w:p w14:paraId="129F67E0" w14:textId="77777777" w:rsidR="00570700" w:rsidRPr="0029583B" w:rsidRDefault="00570700" w:rsidP="00570700">
            <w:pPr>
              <w:spacing w:line="240" w:lineRule="auto"/>
              <w:rPr>
                <w:sz w:val="16"/>
                <w:szCs w:val="16"/>
              </w:rPr>
            </w:pPr>
          </w:p>
        </w:tc>
      </w:tr>
      <w:tr w:rsidR="00570700" w:rsidRPr="00A241D7" w14:paraId="7F219BC2" w14:textId="77777777" w:rsidTr="00570700">
        <w:tc>
          <w:tcPr>
            <w:tcW w:w="1348" w:type="dxa"/>
          </w:tcPr>
          <w:p w14:paraId="7EEE1F62" w14:textId="77777777" w:rsidR="00570700" w:rsidRPr="0029583B" w:rsidRDefault="00570700" w:rsidP="00570700">
            <w:pPr>
              <w:spacing w:line="240" w:lineRule="auto"/>
              <w:rPr>
                <w:sz w:val="16"/>
                <w:szCs w:val="16"/>
              </w:rPr>
            </w:pPr>
            <w:r w:rsidRPr="0029583B">
              <w:rPr>
                <w:sz w:val="16"/>
                <w:szCs w:val="16"/>
              </w:rPr>
              <w:t>RCTs with N&gt; 50</w:t>
            </w:r>
          </w:p>
        </w:tc>
        <w:tc>
          <w:tcPr>
            <w:tcW w:w="2338" w:type="dxa"/>
          </w:tcPr>
          <w:p w14:paraId="1036EE29" w14:textId="566DC02F" w:rsidR="00570700" w:rsidRPr="0029583B" w:rsidRDefault="00570700" w:rsidP="00570700">
            <w:pPr>
              <w:spacing w:line="240" w:lineRule="auto"/>
              <w:rPr>
                <w:sz w:val="16"/>
                <w:szCs w:val="16"/>
              </w:rPr>
            </w:pPr>
            <w:r w:rsidRPr="0029583B">
              <w:rPr>
                <w:sz w:val="16"/>
                <w:szCs w:val="16"/>
              </w:rPr>
              <w:t>Dried egg white powder/ dehydrated egg white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 xml:space="preserve">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265B629A" w14:textId="77777777" w:rsidR="00570700" w:rsidRPr="0029583B" w:rsidRDefault="00570700" w:rsidP="00570700">
            <w:pPr>
              <w:spacing w:line="240" w:lineRule="auto"/>
              <w:rPr>
                <w:sz w:val="16"/>
                <w:szCs w:val="16"/>
              </w:rPr>
            </w:pPr>
          </w:p>
          <w:p w14:paraId="1AE28145" w14:textId="4D496CBC" w:rsidR="00570700" w:rsidRPr="0029583B" w:rsidRDefault="00570700" w:rsidP="00570700">
            <w:pPr>
              <w:spacing w:line="240" w:lineRule="auto"/>
              <w:rPr>
                <w:sz w:val="16"/>
                <w:szCs w:val="16"/>
              </w:rPr>
            </w:pPr>
            <w:r w:rsidRPr="0029583B">
              <w:rPr>
                <w:sz w:val="16"/>
                <w:szCs w:val="16"/>
              </w:rPr>
              <w:t>Powdered pasteurised egg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7E85E6F0" w14:textId="77777777" w:rsidR="00570700" w:rsidRPr="0029583B" w:rsidRDefault="00570700" w:rsidP="00570700">
            <w:pPr>
              <w:spacing w:line="240" w:lineRule="auto"/>
              <w:rPr>
                <w:sz w:val="16"/>
                <w:szCs w:val="16"/>
              </w:rPr>
            </w:pPr>
          </w:p>
          <w:p w14:paraId="71F99233" w14:textId="6E449EBD" w:rsidR="00570700" w:rsidRPr="0029583B" w:rsidRDefault="00570700" w:rsidP="00570700">
            <w:pPr>
              <w:spacing w:line="240" w:lineRule="auto"/>
              <w:rPr>
                <w:sz w:val="16"/>
                <w:szCs w:val="16"/>
              </w:rPr>
            </w:pPr>
            <w:r w:rsidRPr="0029583B">
              <w:rPr>
                <w:sz w:val="16"/>
                <w:szCs w:val="16"/>
              </w:rPr>
              <w:t>Pasteurized egg white (Martin-Munoz, 2019a</w:t>
            </w:r>
            <w:r w:rsidRPr="0029583B">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0</w:t>
            </w:r>
            <w:r w:rsidRPr="0029583B">
              <w:rPr>
                <w:sz w:val="16"/>
                <w:szCs w:val="16"/>
              </w:rPr>
              <w:fldChar w:fldCharType="end"/>
            </w:r>
            <w:r w:rsidRPr="0029583B">
              <w:rPr>
                <w:sz w:val="16"/>
                <w:szCs w:val="16"/>
              </w:rPr>
              <w:t>)</w:t>
            </w:r>
          </w:p>
          <w:p w14:paraId="0E6AA90A" w14:textId="77777777" w:rsidR="00570700" w:rsidRPr="0029583B" w:rsidRDefault="00570700" w:rsidP="00570700">
            <w:pPr>
              <w:spacing w:line="240" w:lineRule="auto"/>
              <w:rPr>
                <w:sz w:val="16"/>
                <w:szCs w:val="16"/>
              </w:rPr>
            </w:pPr>
          </w:p>
          <w:p w14:paraId="2CE39783" w14:textId="1767C825" w:rsidR="00570700" w:rsidRPr="0029583B" w:rsidRDefault="00570700" w:rsidP="005F2998">
            <w:pPr>
              <w:spacing w:line="240" w:lineRule="auto"/>
              <w:rPr>
                <w:sz w:val="16"/>
                <w:szCs w:val="16"/>
              </w:rPr>
            </w:pPr>
            <w:r w:rsidRPr="0029583B">
              <w:rPr>
                <w:sz w:val="16"/>
                <w:szCs w:val="16"/>
              </w:rPr>
              <w:t>Hard-boiled egg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tc>
        <w:tc>
          <w:tcPr>
            <w:tcW w:w="2323" w:type="dxa"/>
          </w:tcPr>
          <w:p w14:paraId="32383CE1" w14:textId="31530867" w:rsidR="00570700" w:rsidRPr="0029583B" w:rsidRDefault="00570700" w:rsidP="00570700">
            <w:pPr>
              <w:spacing w:line="240" w:lineRule="auto"/>
              <w:rPr>
                <w:sz w:val="16"/>
                <w:szCs w:val="16"/>
              </w:rPr>
            </w:pPr>
            <w:r w:rsidRPr="0029583B">
              <w:rPr>
                <w:sz w:val="16"/>
                <w:szCs w:val="16"/>
              </w:rPr>
              <w:t>0.1 mg dried egg white powder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w:t>
            </w:r>
          </w:p>
          <w:p w14:paraId="328457BC" w14:textId="77777777" w:rsidR="00570700" w:rsidRPr="0029583B" w:rsidRDefault="00570700" w:rsidP="00570700">
            <w:pPr>
              <w:spacing w:line="240" w:lineRule="auto"/>
              <w:rPr>
                <w:sz w:val="16"/>
                <w:szCs w:val="16"/>
              </w:rPr>
            </w:pPr>
          </w:p>
          <w:p w14:paraId="1A269287" w14:textId="0EEEEAA7" w:rsidR="00570700" w:rsidRPr="0029583B" w:rsidRDefault="00570700" w:rsidP="00570700">
            <w:pPr>
              <w:spacing w:line="240" w:lineRule="auto"/>
              <w:rPr>
                <w:sz w:val="16"/>
                <w:szCs w:val="16"/>
              </w:rPr>
            </w:pPr>
            <w:r w:rsidRPr="0029583B">
              <w:rPr>
                <w:sz w:val="16"/>
                <w:szCs w:val="16"/>
              </w:rPr>
              <w:t>0.08 mg EWP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54D0069B" w14:textId="77777777" w:rsidR="00570700" w:rsidRPr="0029583B" w:rsidRDefault="00570700" w:rsidP="00570700">
            <w:pPr>
              <w:spacing w:line="240" w:lineRule="auto"/>
              <w:rPr>
                <w:sz w:val="16"/>
                <w:szCs w:val="16"/>
              </w:rPr>
            </w:pPr>
          </w:p>
          <w:p w14:paraId="4B9A3FAD" w14:textId="6C7F3BDE" w:rsidR="00570700" w:rsidRPr="0029583B" w:rsidRDefault="00570700" w:rsidP="00570700">
            <w:pPr>
              <w:spacing w:line="240" w:lineRule="auto"/>
              <w:rPr>
                <w:sz w:val="16"/>
                <w:szCs w:val="16"/>
              </w:rPr>
            </w:pPr>
            <w:r w:rsidRPr="0029583B">
              <w:rPr>
                <w:sz w:val="16"/>
                <w:szCs w:val="16"/>
              </w:rPr>
              <w:t>1 mg powdered pasteurised egg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7789A1BE" w14:textId="77777777" w:rsidR="00570700" w:rsidRPr="0029583B" w:rsidRDefault="00570700" w:rsidP="00570700">
            <w:pPr>
              <w:spacing w:line="240" w:lineRule="auto"/>
              <w:rPr>
                <w:sz w:val="16"/>
                <w:szCs w:val="16"/>
              </w:rPr>
            </w:pPr>
          </w:p>
          <w:p w14:paraId="760EE451" w14:textId="4A0C4478" w:rsidR="00570700" w:rsidRPr="0029583B" w:rsidRDefault="00570700" w:rsidP="00570700">
            <w:pPr>
              <w:spacing w:line="240" w:lineRule="auto"/>
              <w:rPr>
                <w:sz w:val="16"/>
                <w:szCs w:val="16"/>
              </w:rPr>
            </w:pPr>
            <w:r w:rsidRPr="0029583B">
              <w:rPr>
                <w:sz w:val="16"/>
                <w:szCs w:val="16"/>
              </w:rPr>
              <w:t>0.11 mg EWP (Martin-Munoz, 2019a</w:t>
            </w:r>
            <w:r w:rsidRPr="0029583B">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0</w:t>
            </w:r>
            <w:r w:rsidRPr="0029583B">
              <w:rPr>
                <w:sz w:val="16"/>
                <w:szCs w:val="16"/>
              </w:rPr>
              <w:fldChar w:fldCharType="end"/>
            </w:r>
            <w:r w:rsidRPr="0029583B">
              <w:rPr>
                <w:sz w:val="16"/>
                <w:szCs w:val="16"/>
              </w:rPr>
              <w:t>)</w:t>
            </w:r>
          </w:p>
          <w:p w14:paraId="3459DFA7" w14:textId="77777777" w:rsidR="00570700" w:rsidRPr="0029583B" w:rsidRDefault="00570700" w:rsidP="00570700">
            <w:pPr>
              <w:spacing w:line="240" w:lineRule="auto"/>
              <w:rPr>
                <w:sz w:val="16"/>
                <w:szCs w:val="16"/>
              </w:rPr>
            </w:pPr>
          </w:p>
          <w:p w14:paraId="76E5D69E" w14:textId="77777777" w:rsidR="00570700" w:rsidRPr="0029583B" w:rsidRDefault="00570700" w:rsidP="00570700">
            <w:pPr>
              <w:spacing w:line="240" w:lineRule="auto"/>
              <w:rPr>
                <w:sz w:val="16"/>
                <w:szCs w:val="16"/>
              </w:rPr>
            </w:pPr>
          </w:p>
          <w:p w14:paraId="6A675A24" w14:textId="77777777" w:rsidR="00570700" w:rsidRPr="0029583B" w:rsidRDefault="00570700" w:rsidP="00570700">
            <w:pPr>
              <w:spacing w:line="240" w:lineRule="auto"/>
              <w:rPr>
                <w:sz w:val="16"/>
                <w:szCs w:val="16"/>
              </w:rPr>
            </w:pPr>
          </w:p>
          <w:p w14:paraId="19FA02E7" w14:textId="77777777" w:rsidR="00570700" w:rsidRPr="0029583B" w:rsidRDefault="00570700" w:rsidP="00570700">
            <w:pPr>
              <w:spacing w:line="240" w:lineRule="auto"/>
              <w:rPr>
                <w:sz w:val="16"/>
                <w:szCs w:val="16"/>
              </w:rPr>
            </w:pPr>
          </w:p>
        </w:tc>
        <w:tc>
          <w:tcPr>
            <w:tcW w:w="2357" w:type="dxa"/>
          </w:tcPr>
          <w:p w14:paraId="274E1A02" w14:textId="3C03F977" w:rsidR="00570700" w:rsidRPr="0029583B" w:rsidRDefault="00570700" w:rsidP="00570700">
            <w:pPr>
              <w:spacing w:line="240" w:lineRule="auto"/>
              <w:rPr>
                <w:sz w:val="16"/>
                <w:szCs w:val="16"/>
              </w:rPr>
            </w:pPr>
            <w:r w:rsidRPr="0029583B">
              <w:rPr>
                <w:sz w:val="16"/>
                <w:szCs w:val="16"/>
              </w:rPr>
              <w:t>3-50 mg dried egg white powder (individualized)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w:t>
            </w:r>
          </w:p>
          <w:p w14:paraId="7A487A24" w14:textId="77777777" w:rsidR="00570700" w:rsidRPr="0029583B" w:rsidRDefault="00570700" w:rsidP="00570700">
            <w:pPr>
              <w:spacing w:line="240" w:lineRule="auto"/>
              <w:rPr>
                <w:sz w:val="16"/>
                <w:szCs w:val="16"/>
              </w:rPr>
            </w:pPr>
          </w:p>
          <w:p w14:paraId="4982B8DB" w14:textId="305B9571" w:rsidR="00570700" w:rsidRPr="0029583B" w:rsidRDefault="00570700" w:rsidP="00570700">
            <w:pPr>
              <w:spacing w:line="240" w:lineRule="auto"/>
              <w:rPr>
                <w:sz w:val="16"/>
                <w:szCs w:val="16"/>
              </w:rPr>
            </w:pPr>
            <w:r w:rsidRPr="0029583B">
              <w:rPr>
                <w:sz w:val="16"/>
                <w:szCs w:val="16"/>
              </w:rPr>
              <w:t>0.02 mg EWP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36FA741D" w14:textId="77777777" w:rsidR="00570700" w:rsidRPr="0029583B" w:rsidRDefault="00570700" w:rsidP="00570700">
            <w:pPr>
              <w:spacing w:line="240" w:lineRule="auto"/>
              <w:rPr>
                <w:sz w:val="16"/>
                <w:szCs w:val="16"/>
              </w:rPr>
            </w:pPr>
          </w:p>
          <w:p w14:paraId="41454C1C" w14:textId="5120FC73" w:rsidR="00570700" w:rsidRPr="0029583B" w:rsidRDefault="00570700" w:rsidP="00570700">
            <w:pPr>
              <w:spacing w:line="240" w:lineRule="auto"/>
              <w:rPr>
                <w:sz w:val="16"/>
                <w:szCs w:val="16"/>
              </w:rPr>
            </w:pPr>
            <w:r w:rsidRPr="0029583B">
              <w:rPr>
                <w:sz w:val="16"/>
                <w:szCs w:val="16"/>
              </w:rPr>
              <w:t>30 mg powdered pasteurised egg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1A85A444" w14:textId="77777777" w:rsidR="00570700" w:rsidRPr="0029583B" w:rsidRDefault="00570700" w:rsidP="00570700">
            <w:pPr>
              <w:spacing w:line="240" w:lineRule="auto"/>
              <w:rPr>
                <w:sz w:val="16"/>
                <w:szCs w:val="16"/>
              </w:rPr>
            </w:pPr>
          </w:p>
          <w:p w14:paraId="13FB933B" w14:textId="3EADDCCE" w:rsidR="00570700" w:rsidRPr="0029583B" w:rsidRDefault="00570700" w:rsidP="00570700">
            <w:pPr>
              <w:spacing w:line="240" w:lineRule="auto"/>
              <w:rPr>
                <w:sz w:val="16"/>
                <w:szCs w:val="16"/>
              </w:rPr>
            </w:pPr>
            <w:r w:rsidRPr="0029583B">
              <w:rPr>
                <w:sz w:val="16"/>
                <w:szCs w:val="16"/>
              </w:rPr>
              <w:t>Individualized, based on last tolerated dose in initial dose escalation  (Martin-Munoz, 2019a</w:t>
            </w:r>
            <w:r w:rsidRPr="0029583B">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0</w:t>
            </w:r>
            <w:r w:rsidRPr="0029583B">
              <w:rPr>
                <w:sz w:val="16"/>
                <w:szCs w:val="16"/>
              </w:rPr>
              <w:fldChar w:fldCharType="end"/>
            </w:r>
            <w:r w:rsidRPr="0029583B">
              <w:rPr>
                <w:sz w:val="16"/>
                <w:szCs w:val="16"/>
              </w:rPr>
              <w:t>)</w:t>
            </w:r>
          </w:p>
          <w:p w14:paraId="354BFFB2" w14:textId="77777777" w:rsidR="00570700" w:rsidRPr="0029583B" w:rsidRDefault="00570700" w:rsidP="00570700">
            <w:pPr>
              <w:spacing w:line="240" w:lineRule="auto"/>
              <w:rPr>
                <w:sz w:val="16"/>
                <w:szCs w:val="16"/>
              </w:rPr>
            </w:pPr>
          </w:p>
          <w:p w14:paraId="3F9D3185" w14:textId="739C00B0" w:rsidR="00570700" w:rsidRPr="0029583B" w:rsidRDefault="00570700" w:rsidP="005F2998">
            <w:pPr>
              <w:spacing w:line="240" w:lineRule="auto"/>
              <w:rPr>
                <w:sz w:val="16"/>
                <w:szCs w:val="16"/>
              </w:rPr>
            </w:pPr>
            <w:r w:rsidRPr="0029583B">
              <w:rPr>
                <w:sz w:val="16"/>
                <w:szCs w:val="16"/>
              </w:rPr>
              <w:t>1 g of hard-boiled egg yolk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tc>
        <w:tc>
          <w:tcPr>
            <w:tcW w:w="2326" w:type="dxa"/>
          </w:tcPr>
          <w:p w14:paraId="0C819DB3" w14:textId="1FEAFDD2" w:rsidR="00570700" w:rsidRPr="0029583B" w:rsidRDefault="00570700" w:rsidP="00570700">
            <w:pPr>
              <w:spacing w:line="240" w:lineRule="auto"/>
              <w:rPr>
                <w:sz w:val="16"/>
                <w:szCs w:val="16"/>
              </w:rPr>
            </w:pPr>
            <w:r w:rsidRPr="0029583B">
              <w:rPr>
                <w:sz w:val="16"/>
                <w:szCs w:val="16"/>
              </w:rPr>
              <w:t>2 g of egg-white powder (</w:t>
            </w:r>
            <w:r w:rsidRPr="0029583B">
              <w:rPr>
                <w:sz w:val="16"/>
                <w:szCs w:val="16"/>
              </w:rPr>
              <w:sym w:font="Symbol" w:char="F07E"/>
            </w:r>
            <w:r w:rsidRPr="0029583B">
              <w:rPr>
                <w:sz w:val="16"/>
                <w:szCs w:val="16"/>
              </w:rPr>
              <w:t>1/3 egg)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w:t>
            </w:r>
          </w:p>
          <w:p w14:paraId="638BA275" w14:textId="77777777" w:rsidR="00570700" w:rsidRPr="0029583B" w:rsidRDefault="00570700" w:rsidP="00570700">
            <w:pPr>
              <w:spacing w:line="240" w:lineRule="auto"/>
              <w:rPr>
                <w:sz w:val="16"/>
                <w:szCs w:val="16"/>
              </w:rPr>
            </w:pPr>
          </w:p>
          <w:p w14:paraId="7EE458D0" w14:textId="32DF3C5B" w:rsidR="00570700" w:rsidRPr="0029583B" w:rsidRDefault="00570700" w:rsidP="00570700">
            <w:pPr>
              <w:spacing w:line="240" w:lineRule="auto"/>
              <w:rPr>
                <w:sz w:val="16"/>
                <w:szCs w:val="16"/>
              </w:rPr>
            </w:pPr>
            <w:r w:rsidRPr="0029583B">
              <w:rPr>
                <w:sz w:val="16"/>
                <w:szCs w:val="16"/>
              </w:rPr>
              <w:t>2.808 g EWP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19301C80" w14:textId="77777777" w:rsidR="00570700" w:rsidRPr="0029583B" w:rsidRDefault="00570700" w:rsidP="00570700">
            <w:pPr>
              <w:spacing w:line="240" w:lineRule="auto"/>
              <w:rPr>
                <w:sz w:val="16"/>
                <w:szCs w:val="16"/>
              </w:rPr>
            </w:pPr>
          </w:p>
          <w:p w14:paraId="65C21491" w14:textId="121EF479" w:rsidR="00570700" w:rsidRPr="0029583B" w:rsidRDefault="00570700" w:rsidP="00570700">
            <w:pPr>
              <w:spacing w:line="240" w:lineRule="auto"/>
              <w:rPr>
                <w:sz w:val="16"/>
                <w:szCs w:val="16"/>
              </w:rPr>
            </w:pPr>
            <w:r w:rsidRPr="0029583B">
              <w:rPr>
                <w:sz w:val="16"/>
                <w:szCs w:val="16"/>
              </w:rPr>
              <w:t>10 g powdered pasteurised egg (</w:t>
            </w:r>
            <w:r w:rsidRPr="0029583B">
              <w:rPr>
                <w:sz w:val="16"/>
                <w:szCs w:val="16"/>
              </w:rPr>
              <w:sym w:font="Symbol" w:char="F07E"/>
            </w:r>
            <w:r w:rsidRPr="0029583B">
              <w:rPr>
                <w:sz w:val="16"/>
                <w:szCs w:val="16"/>
              </w:rPr>
              <w:t>1 egg)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619BF61C" w14:textId="77777777" w:rsidR="00570700" w:rsidRPr="0029583B" w:rsidRDefault="00570700" w:rsidP="00570700">
            <w:pPr>
              <w:spacing w:line="240" w:lineRule="auto"/>
              <w:rPr>
                <w:sz w:val="16"/>
                <w:szCs w:val="16"/>
              </w:rPr>
            </w:pPr>
          </w:p>
          <w:p w14:paraId="373D7E8B" w14:textId="3A1F9F0B" w:rsidR="00570700" w:rsidRPr="0029583B" w:rsidRDefault="00570700" w:rsidP="00570700">
            <w:pPr>
              <w:spacing w:line="240" w:lineRule="auto"/>
              <w:rPr>
                <w:sz w:val="16"/>
                <w:szCs w:val="16"/>
              </w:rPr>
            </w:pPr>
            <w:r w:rsidRPr="0029583B">
              <w:rPr>
                <w:sz w:val="16"/>
                <w:szCs w:val="16"/>
              </w:rPr>
              <w:t xml:space="preserve">30 mL pasteurized egg white (3.3 g EWP, </w:t>
            </w:r>
            <w:r w:rsidRPr="0029583B">
              <w:rPr>
                <w:sz w:val="16"/>
                <w:szCs w:val="16"/>
              </w:rPr>
              <w:sym w:font="Symbol" w:char="F07E"/>
            </w:r>
            <w:r w:rsidRPr="0029583B">
              <w:rPr>
                <w:sz w:val="16"/>
                <w:szCs w:val="16"/>
              </w:rPr>
              <w:t>1 egg) (Martin-Munoz, 2019a</w:t>
            </w:r>
            <w:r w:rsidRPr="0029583B">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0</w:t>
            </w:r>
            <w:r w:rsidRPr="0029583B">
              <w:rPr>
                <w:sz w:val="16"/>
                <w:szCs w:val="16"/>
              </w:rPr>
              <w:fldChar w:fldCharType="end"/>
            </w:r>
            <w:r w:rsidRPr="0029583B">
              <w:rPr>
                <w:sz w:val="16"/>
                <w:szCs w:val="16"/>
              </w:rPr>
              <w:t>)</w:t>
            </w:r>
          </w:p>
          <w:p w14:paraId="4D2C6353" w14:textId="77777777" w:rsidR="00570700" w:rsidRPr="0029583B" w:rsidRDefault="00570700" w:rsidP="00570700">
            <w:pPr>
              <w:spacing w:line="240" w:lineRule="auto"/>
              <w:rPr>
                <w:sz w:val="16"/>
                <w:szCs w:val="16"/>
              </w:rPr>
            </w:pPr>
          </w:p>
          <w:p w14:paraId="3AEB5646" w14:textId="77777777" w:rsidR="00570700" w:rsidRPr="0029583B" w:rsidRDefault="00570700" w:rsidP="00570700">
            <w:pPr>
              <w:spacing w:line="240" w:lineRule="auto"/>
              <w:rPr>
                <w:sz w:val="16"/>
                <w:szCs w:val="16"/>
              </w:rPr>
            </w:pPr>
            <w:r w:rsidRPr="0029583B">
              <w:rPr>
                <w:sz w:val="16"/>
                <w:szCs w:val="16"/>
              </w:rPr>
              <w:t>4 g of egg yolk and 4 g of egg white plus foods containing eggs</w:t>
            </w:r>
          </w:p>
        </w:tc>
        <w:tc>
          <w:tcPr>
            <w:tcW w:w="2323" w:type="dxa"/>
          </w:tcPr>
          <w:p w14:paraId="71597D37" w14:textId="77777777" w:rsidR="00570700" w:rsidRPr="0029583B" w:rsidRDefault="00570700" w:rsidP="00570700">
            <w:pPr>
              <w:spacing w:line="240" w:lineRule="auto"/>
              <w:rPr>
                <w:b/>
                <w:sz w:val="16"/>
                <w:szCs w:val="16"/>
              </w:rPr>
            </w:pPr>
            <w:r w:rsidRPr="0029583B">
              <w:rPr>
                <w:b/>
                <w:sz w:val="16"/>
                <w:szCs w:val="16"/>
              </w:rPr>
              <w:t xml:space="preserve">1-2 weeks </w:t>
            </w:r>
          </w:p>
          <w:p w14:paraId="11259341" w14:textId="77777777" w:rsidR="00570700" w:rsidRPr="0029583B" w:rsidRDefault="00570700" w:rsidP="00570700">
            <w:pPr>
              <w:spacing w:line="240" w:lineRule="auto"/>
              <w:rPr>
                <w:sz w:val="16"/>
                <w:szCs w:val="16"/>
              </w:rPr>
            </w:pPr>
            <w:r w:rsidRPr="0029583B">
              <w:rPr>
                <w:b/>
                <w:sz w:val="16"/>
                <w:szCs w:val="16"/>
              </w:rPr>
              <w:t xml:space="preserve">Weekly plus daily or weekly only </w:t>
            </w:r>
            <w:r w:rsidRPr="0029583B">
              <w:rPr>
                <w:sz w:val="16"/>
                <w:szCs w:val="16"/>
              </w:rPr>
              <w:t>(Martin-Munoz, 2019a)</w:t>
            </w:r>
          </w:p>
        </w:tc>
        <w:tc>
          <w:tcPr>
            <w:tcW w:w="2153" w:type="dxa"/>
          </w:tcPr>
          <w:p w14:paraId="698EEA38" w14:textId="2BF00C10" w:rsidR="00570700" w:rsidRPr="0029583B" w:rsidRDefault="00570700" w:rsidP="00570700">
            <w:pPr>
              <w:spacing w:line="240" w:lineRule="auto"/>
              <w:rPr>
                <w:sz w:val="16"/>
                <w:szCs w:val="16"/>
              </w:rPr>
            </w:pPr>
            <w:r w:rsidRPr="0029583B">
              <w:rPr>
                <w:sz w:val="16"/>
                <w:szCs w:val="16"/>
              </w:rPr>
              <w:t>10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w:t>
            </w:r>
          </w:p>
          <w:p w14:paraId="2ABC5CBB" w14:textId="63797C52" w:rsidR="00570700" w:rsidRPr="0029583B" w:rsidRDefault="00570700" w:rsidP="00570700">
            <w:pPr>
              <w:spacing w:line="240" w:lineRule="auto"/>
              <w:rPr>
                <w:sz w:val="16"/>
                <w:szCs w:val="16"/>
              </w:rPr>
            </w:pPr>
            <w:r w:rsidRPr="0029583B">
              <w:rPr>
                <w:sz w:val="16"/>
                <w:szCs w:val="16"/>
              </w:rPr>
              <w:t>3 (planned), 1 (observed)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173E4B7A" w14:textId="5E2F4FB5" w:rsidR="00570700" w:rsidRPr="0029583B" w:rsidRDefault="00570700" w:rsidP="00570700">
            <w:pPr>
              <w:spacing w:line="240" w:lineRule="auto"/>
              <w:rPr>
                <w:sz w:val="16"/>
                <w:szCs w:val="16"/>
              </w:rPr>
            </w:pPr>
            <w:r w:rsidRPr="0029583B">
              <w:rPr>
                <w:sz w:val="16"/>
                <w:szCs w:val="16"/>
              </w:rPr>
              <w:t>3 (range 1.2-8.2)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4BE23D1E" w14:textId="51CAF37F" w:rsidR="00570700" w:rsidRPr="0029583B" w:rsidRDefault="00570700" w:rsidP="00570700">
            <w:pPr>
              <w:spacing w:line="240" w:lineRule="auto"/>
              <w:rPr>
                <w:sz w:val="16"/>
                <w:szCs w:val="16"/>
              </w:rPr>
            </w:pPr>
            <w:r w:rsidRPr="0029583B">
              <w:rPr>
                <w:sz w:val="16"/>
                <w:szCs w:val="16"/>
              </w:rPr>
              <w:t>2-3 (Morisset, 2007</w:t>
            </w:r>
            <w:r w:rsidRPr="0029583B">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 </w:instrText>
            </w:r>
            <w:r w:rsidR="005F2998">
              <w:rPr>
                <w:sz w:val="16"/>
                <w:szCs w:val="16"/>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2</w:t>
            </w:r>
            <w:r w:rsidRPr="0029583B">
              <w:rPr>
                <w:sz w:val="16"/>
                <w:szCs w:val="16"/>
              </w:rPr>
              <w:fldChar w:fldCharType="end"/>
            </w:r>
            <w:r w:rsidRPr="0029583B">
              <w:rPr>
                <w:sz w:val="16"/>
                <w:szCs w:val="16"/>
              </w:rPr>
              <w:t>)</w:t>
            </w:r>
          </w:p>
          <w:p w14:paraId="414F91C6" w14:textId="77777777" w:rsidR="00570700" w:rsidRPr="0029583B" w:rsidRDefault="00570700" w:rsidP="00570700">
            <w:pPr>
              <w:spacing w:line="240" w:lineRule="auto"/>
              <w:rPr>
                <w:sz w:val="16"/>
                <w:szCs w:val="16"/>
              </w:rPr>
            </w:pPr>
          </w:p>
        </w:tc>
        <w:tc>
          <w:tcPr>
            <w:tcW w:w="2328" w:type="dxa"/>
          </w:tcPr>
          <w:p w14:paraId="249825A9" w14:textId="308465DA" w:rsidR="00570700" w:rsidRPr="0029583B" w:rsidRDefault="00570700" w:rsidP="00570700">
            <w:pPr>
              <w:spacing w:line="240" w:lineRule="auto"/>
              <w:rPr>
                <w:sz w:val="16"/>
                <w:szCs w:val="16"/>
              </w:rPr>
            </w:pPr>
            <w:r w:rsidRPr="0029583B">
              <w:rPr>
                <w:sz w:val="16"/>
                <w:szCs w:val="16"/>
              </w:rPr>
              <w:t>2 g of egg-white powder (</w:t>
            </w:r>
            <w:r w:rsidRPr="0029583B">
              <w:rPr>
                <w:sz w:val="16"/>
                <w:szCs w:val="16"/>
              </w:rPr>
              <w:sym w:font="Symbol" w:char="F07E"/>
            </w:r>
            <w:r w:rsidRPr="0029583B">
              <w:rPr>
                <w:sz w:val="16"/>
                <w:szCs w:val="16"/>
              </w:rPr>
              <w:t>1/3 egg) daily for 12 months (Burks, 2012</w:t>
            </w:r>
            <w:r w:rsidRPr="0029583B">
              <w:rPr>
                <w:sz w:val="16"/>
                <w:szCs w:val="16"/>
              </w:rPr>
              <w:fldChar w:fldCharType="begin"/>
            </w:r>
            <w:r w:rsidR="005F2998">
              <w:rPr>
                <w:sz w:val="16"/>
                <w:szCs w:val="16"/>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6"/>
                <w:szCs w:val="16"/>
              </w:rPr>
              <w:fldChar w:fldCharType="separate"/>
            </w:r>
            <w:r w:rsidR="005F2998" w:rsidRPr="005F2998">
              <w:rPr>
                <w:noProof/>
                <w:sz w:val="16"/>
                <w:szCs w:val="16"/>
                <w:vertAlign w:val="superscript"/>
              </w:rPr>
              <w:t>17</w:t>
            </w:r>
            <w:r w:rsidRPr="0029583B">
              <w:rPr>
                <w:sz w:val="16"/>
                <w:szCs w:val="16"/>
              </w:rPr>
              <w:fldChar w:fldCharType="end"/>
            </w:r>
            <w:r w:rsidRPr="0029583B">
              <w:rPr>
                <w:sz w:val="16"/>
                <w:szCs w:val="16"/>
              </w:rPr>
              <w:t>)</w:t>
            </w:r>
          </w:p>
          <w:p w14:paraId="7BE977DE" w14:textId="77777777" w:rsidR="00570700" w:rsidRPr="0029583B" w:rsidRDefault="00570700" w:rsidP="00570700">
            <w:pPr>
              <w:spacing w:line="240" w:lineRule="auto"/>
              <w:rPr>
                <w:sz w:val="16"/>
                <w:szCs w:val="16"/>
              </w:rPr>
            </w:pPr>
          </w:p>
          <w:p w14:paraId="46A877AF" w14:textId="2B6DD8E5" w:rsidR="00570700" w:rsidRPr="0029583B" w:rsidRDefault="00570700" w:rsidP="00570700">
            <w:pPr>
              <w:spacing w:line="240" w:lineRule="auto"/>
              <w:rPr>
                <w:sz w:val="16"/>
                <w:szCs w:val="16"/>
              </w:rPr>
            </w:pPr>
            <w:r w:rsidRPr="0029583B">
              <w:rPr>
                <w:sz w:val="16"/>
                <w:szCs w:val="16"/>
              </w:rPr>
              <w:t>≥ 1 undercooked egg every 2 days plus any other foods containing egg ad libitum (Escudero, 2015</w:t>
            </w:r>
            <w:r w:rsidRPr="0029583B">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 </w:instrText>
            </w:r>
            <w:r w:rsidR="005F2998">
              <w:rPr>
                <w:sz w:val="16"/>
                <w:szCs w:val="16"/>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8</w:t>
            </w:r>
            <w:r w:rsidRPr="0029583B">
              <w:rPr>
                <w:sz w:val="16"/>
                <w:szCs w:val="16"/>
              </w:rPr>
              <w:fldChar w:fldCharType="end"/>
            </w:r>
            <w:r w:rsidRPr="0029583B">
              <w:rPr>
                <w:sz w:val="16"/>
                <w:szCs w:val="16"/>
              </w:rPr>
              <w:t>)</w:t>
            </w:r>
          </w:p>
          <w:p w14:paraId="48044E1D" w14:textId="77777777" w:rsidR="00570700" w:rsidRPr="0029583B" w:rsidRDefault="00570700" w:rsidP="00570700">
            <w:pPr>
              <w:spacing w:line="240" w:lineRule="auto"/>
              <w:rPr>
                <w:sz w:val="16"/>
                <w:szCs w:val="16"/>
              </w:rPr>
            </w:pPr>
          </w:p>
          <w:p w14:paraId="68358AB2" w14:textId="3FD64D36" w:rsidR="00570700" w:rsidRPr="0029583B" w:rsidRDefault="00570700" w:rsidP="00570700">
            <w:pPr>
              <w:spacing w:line="240" w:lineRule="auto"/>
              <w:rPr>
                <w:sz w:val="16"/>
                <w:szCs w:val="16"/>
              </w:rPr>
            </w:pPr>
            <w:r w:rsidRPr="0029583B">
              <w:rPr>
                <w:sz w:val="16"/>
                <w:szCs w:val="16"/>
              </w:rPr>
              <w:t>Normal, egg-containing diet (Fuentes-Aparicio, 2013</w:t>
            </w:r>
            <w:r w:rsidRPr="0029583B">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 </w:instrText>
            </w:r>
            <w:r w:rsidR="005F2998">
              <w:rPr>
                <w:sz w:val="16"/>
                <w:szCs w:val="16"/>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19</w:t>
            </w:r>
            <w:r w:rsidRPr="0029583B">
              <w:rPr>
                <w:sz w:val="16"/>
                <w:szCs w:val="16"/>
              </w:rPr>
              <w:fldChar w:fldCharType="end"/>
            </w:r>
            <w:r w:rsidRPr="0029583B">
              <w:rPr>
                <w:sz w:val="16"/>
                <w:szCs w:val="16"/>
              </w:rPr>
              <w:t>)</w:t>
            </w:r>
          </w:p>
          <w:p w14:paraId="6916B889" w14:textId="77777777" w:rsidR="00570700" w:rsidRPr="0029583B" w:rsidRDefault="00570700" w:rsidP="00570700">
            <w:pPr>
              <w:spacing w:line="240" w:lineRule="auto"/>
              <w:rPr>
                <w:sz w:val="16"/>
                <w:szCs w:val="16"/>
              </w:rPr>
            </w:pPr>
          </w:p>
          <w:p w14:paraId="27B252DC" w14:textId="1E6E3DDB" w:rsidR="00570700" w:rsidRPr="0029583B" w:rsidRDefault="00570700" w:rsidP="005F2998">
            <w:pPr>
              <w:spacing w:line="240" w:lineRule="auto"/>
              <w:rPr>
                <w:sz w:val="16"/>
                <w:szCs w:val="16"/>
              </w:rPr>
            </w:pPr>
            <w:r w:rsidRPr="0029583B">
              <w:rPr>
                <w:sz w:val="16"/>
                <w:szCs w:val="16"/>
              </w:rPr>
              <w:t xml:space="preserve">30 mL pasteurized egg white (3.3 g EWP, </w:t>
            </w:r>
            <w:r w:rsidRPr="0029583B">
              <w:rPr>
                <w:sz w:val="16"/>
                <w:szCs w:val="16"/>
              </w:rPr>
              <w:sym w:font="Symbol" w:char="F07E"/>
            </w:r>
            <w:r w:rsidRPr="0029583B">
              <w:rPr>
                <w:sz w:val="16"/>
                <w:szCs w:val="16"/>
              </w:rPr>
              <w:t>1 egg) daily or every 2 days (Martin-Munoz, 2019b</w:t>
            </w:r>
            <w:r w:rsidRPr="0029583B">
              <w:rPr>
                <w:sz w:val="16"/>
                <w:szCs w:val="16"/>
              </w:rPr>
              <w:fldChar w:fldCharType="begin">
                <w:fldData xml:space="preserve">PEVuZE5vdGU+PENpdGU+PEF1dGhvcj5NYXJ0aW4tTXVub3o8L0F1dGhvcj48WWVhcj4yMDE5PC9Z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IxNC0yMjQ8L3BhZ2VzPjx2b2x1bWU+MzA8L3ZvbHVtZT48bnVtYmVyPjI8L251bWJl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 </w:instrText>
            </w:r>
            <w:r w:rsidR="005F2998">
              <w:rPr>
                <w:sz w:val="16"/>
                <w:szCs w:val="16"/>
              </w:rPr>
              <w:fldChar w:fldCharType="begin">
                <w:fldData xml:space="preserve">PEVuZE5vdGU+PENpdGU+PEF1dGhvcj5NYXJ0aW4tTXVub3o8L0F1dGhvcj48WWVhcj4yMDE5PC9Z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IxNC0yMjQ8L3BhZ2VzPjx2b2x1bWU+MzA8L3ZvbHVtZT48bnVtYmVyPjI8L251bWJl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=
</w:fldData>
              </w:fldChar>
            </w:r>
            <w:r w:rsidR="005F2998">
              <w:rPr>
                <w:sz w:val="16"/>
                <w:szCs w:val="16"/>
              </w:rPr>
              <w:instrText xml:space="preserve"> ADDIN EN.CITE.DATA </w:instrText>
            </w:r>
            <w:r w:rsidR="005F2998">
              <w:rPr>
                <w:sz w:val="16"/>
                <w:szCs w:val="16"/>
              </w:rPr>
            </w:r>
            <w:r w:rsidR="005F2998">
              <w:rPr>
                <w:sz w:val="16"/>
                <w:szCs w:val="16"/>
              </w:rPr>
              <w:fldChar w:fldCharType="end"/>
            </w:r>
            <w:r w:rsidRPr="0029583B">
              <w:rPr>
                <w:sz w:val="16"/>
                <w:szCs w:val="16"/>
              </w:rPr>
            </w:r>
            <w:r w:rsidRPr="0029583B">
              <w:rPr>
                <w:sz w:val="16"/>
                <w:szCs w:val="16"/>
              </w:rPr>
              <w:fldChar w:fldCharType="separate"/>
            </w:r>
            <w:r w:rsidR="005F2998" w:rsidRPr="005F2998">
              <w:rPr>
                <w:noProof/>
                <w:sz w:val="16"/>
                <w:szCs w:val="16"/>
                <w:vertAlign w:val="superscript"/>
              </w:rPr>
              <w:t>21</w:t>
            </w:r>
            <w:r w:rsidRPr="0029583B">
              <w:rPr>
                <w:sz w:val="16"/>
                <w:szCs w:val="16"/>
              </w:rPr>
              <w:fldChar w:fldCharType="end"/>
            </w:r>
            <w:r w:rsidRPr="0029583B">
              <w:rPr>
                <w:sz w:val="16"/>
                <w:szCs w:val="16"/>
              </w:rPr>
              <w:t>)</w:t>
            </w:r>
          </w:p>
        </w:tc>
      </w:tr>
      <w:tr w:rsidR="00570700" w:rsidRPr="0029583B" w14:paraId="5228AAF4" w14:textId="77777777" w:rsidTr="00570700">
        <w:tc>
          <w:tcPr>
            <w:tcW w:w="1348" w:type="dxa"/>
          </w:tcPr>
          <w:p w14:paraId="47615983" w14:textId="77777777" w:rsidR="00570700" w:rsidRPr="0029583B" w:rsidRDefault="00570700" w:rsidP="00570700">
            <w:pPr>
              <w:spacing w:line="240" w:lineRule="auto"/>
              <w:rPr>
                <w:b/>
                <w:sz w:val="16"/>
                <w:szCs w:val="16"/>
              </w:rPr>
            </w:pPr>
            <w:r w:rsidRPr="0029583B">
              <w:rPr>
                <w:b/>
                <w:sz w:val="16"/>
                <w:szCs w:val="16"/>
              </w:rPr>
              <w:t>Multi-food OIT</w:t>
            </w:r>
          </w:p>
        </w:tc>
        <w:tc>
          <w:tcPr>
            <w:tcW w:w="2338" w:type="dxa"/>
          </w:tcPr>
          <w:p w14:paraId="7CB3D020" w14:textId="77777777" w:rsidR="00570700" w:rsidRPr="0029583B" w:rsidRDefault="00570700" w:rsidP="00570700">
            <w:pPr>
              <w:spacing w:line="240" w:lineRule="auto"/>
              <w:rPr>
                <w:sz w:val="16"/>
                <w:szCs w:val="16"/>
              </w:rPr>
            </w:pPr>
          </w:p>
        </w:tc>
        <w:tc>
          <w:tcPr>
            <w:tcW w:w="2323" w:type="dxa"/>
          </w:tcPr>
          <w:p w14:paraId="19445E27" w14:textId="77777777" w:rsidR="00570700" w:rsidRPr="0029583B" w:rsidRDefault="00570700" w:rsidP="00570700">
            <w:pPr>
              <w:spacing w:line="240" w:lineRule="auto"/>
              <w:rPr>
                <w:sz w:val="16"/>
                <w:szCs w:val="16"/>
              </w:rPr>
            </w:pPr>
          </w:p>
        </w:tc>
        <w:tc>
          <w:tcPr>
            <w:tcW w:w="2357" w:type="dxa"/>
          </w:tcPr>
          <w:p w14:paraId="6EDCC1D3" w14:textId="77777777" w:rsidR="00570700" w:rsidRPr="0029583B" w:rsidRDefault="00570700" w:rsidP="00570700">
            <w:pPr>
              <w:spacing w:line="240" w:lineRule="auto"/>
              <w:rPr>
                <w:sz w:val="16"/>
                <w:szCs w:val="16"/>
              </w:rPr>
            </w:pPr>
          </w:p>
        </w:tc>
        <w:tc>
          <w:tcPr>
            <w:tcW w:w="2326" w:type="dxa"/>
          </w:tcPr>
          <w:p w14:paraId="2604BCAE" w14:textId="77777777" w:rsidR="00570700" w:rsidRPr="0029583B" w:rsidRDefault="00570700" w:rsidP="00570700">
            <w:pPr>
              <w:spacing w:line="240" w:lineRule="auto"/>
              <w:rPr>
                <w:sz w:val="16"/>
                <w:szCs w:val="16"/>
              </w:rPr>
            </w:pPr>
          </w:p>
        </w:tc>
        <w:tc>
          <w:tcPr>
            <w:tcW w:w="2323" w:type="dxa"/>
          </w:tcPr>
          <w:p w14:paraId="1EC730F6" w14:textId="77777777" w:rsidR="00570700" w:rsidRPr="0029583B" w:rsidRDefault="00570700" w:rsidP="00570700">
            <w:pPr>
              <w:spacing w:line="240" w:lineRule="auto"/>
              <w:rPr>
                <w:sz w:val="16"/>
                <w:szCs w:val="16"/>
              </w:rPr>
            </w:pPr>
          </w:p>
        </w:tc>
        <w:tc>
          <w:tcPr>
            <w:tcW w:w="2153" w:type="dxa"/>
          </w:tcPr>
          <w:p w14:paraId="5AAE075C" w14:textId="77777777" w:rsidR="00570700" w:rsidRPr="0029583B" w:rsidRDefault="00570700" w:rsidP="00570700">
            <w:pPr>
              <w:spacing w:line="240" w:lineRule="auto"/>
              <w:rPr>
                <w:sz w:val="16"/>
                <w:szCs w:val="16"/>
              </w:rPr>
            </w:pPr>
          </w:p>
        </w:tc>
        <w:tc>
          <w:tcPr>
            <w:tcW w:w="2328" w:type="dxa"/>
          </w:tcPr>
          <w:p w14:paraId="615D44E3" w14:textId="77777777" w:rsidR="00570700" w:rsidRPr="0029583B" w:rsidRDefault="00570700" w:rsidP="00570700">
            <w:pPr>
              <w:spacing w:line="240" w:lineRule="auto"/>
              <w:rPr>
                <w:sz w:val="16"/>
                <w:szCs w:val="16"/>
              </w:rPr>
            </w:pPr>
          </w:p>
        </w:tc>
      </w:tr>
      <w:tr w:rsidR="00570700" w:rsidRPr="00A241D7" w14:paraId="50495D7B" w14:textId="77777777" w:rsidTr="00570700">
        <w:tc>
          <w:tcPr>
            <w:tcW w:w="1348" w:type="dxa"/>
          </w:tcPr>
          <w:p w14:paraId="7D334175" w14:textId="6FE8700C" w:rsidR="00570700" w:rsidRPr="0029583B" w:rsidRDefault="00570700" w:rsidP="005F2998">
            <w:pPr>
              <w:spacing w:line="240" w:lineRule="auto"/>
              <w:rPr>
                <w:sz w:val="16"/>
                <w:szCs w:val="16"/>
              </w:rPr>
            </w:pPr>
            <w:r w:rsidRPr="0029583B">
              <w:rPr>
                <w:sz w:val="16"/>
                <w:szCs w:val="16"/>
              </w:rPr>
              <w:t>Single-arm clinical study, Begin, 2014a</w:t>
            </w:r>
            <w:r w:rsidRPr="0029583B">
              <w:rPr>
                <w:sz w:val="16"/>
                <w:szCs w:val="16"/>
              </w:rPr>
              <w:fldChar w:fldCharType="begin"/>
            </w:r>
            <w:r w:rsidR="005F2998">
              <w:rPr>
                <w:sz w:val="16"/>
                <w:szCs w:val="16"/>
              </w:rPr>
              <w:instrText xml:space="preserve"> ADDIN EN.CITE &lt;EndNote&gt;&lt;Cite&gt;&lt;Author&gt;Begin&lt;/Author&gt;&lt;Year&gt;2014&lt;/Year&gt;&lt;RecNum&gt;87&lt;/RecNum&gt;&lt;DisplayText&gt;&lt;style face="superscript"&gt;22&lt;/style&gt;&lt;/DisplayText&gt;&lt;record&gt;&lt;rec-number&gt;87&lt;/rec-number&gt;&lt;foreign-keys&gt;&lt;key app="EN" db-id="esewf5pszfdfvye5tfq5a5s60p95fpez2eft" timestamp="1519869117"&gt;87&lt;/key&gt;&lt;/foreign-keys&gt;&lt;ref-type name="Journal Article"&gt;17&lt;/ref-type&gt;&lt;contributors&gt;&lt;authors&gt;&lt;author&gt;Begin, P.&lt;/author&gt;&lt;author&gt;Winterroth, L. C.&lt;/author&gt;&lt;author&gt;Dominguez, T.&lt;/author&gt;&lt;author&gt;Wilson, S. P.&lt;/author&gt;&lt;author&gt;Bacal, L.&lt;/author&gt;&lt;author&gt;Mehrotra, A.&lt;/author&gt;&lt;author&gt;Kausch, B.&lt;/author&gt;&lt;author&gt;Trela, A.&lt;/author&gt;&lt;author&gt;Hoyte, E.&lt;/author&gt;&lt;author&gt;O&amp;apos;Riordan, G.&lt;/author&gt;&lt;author&gt;Seki, S.&lt;/author&gt;&lt;author&gt;Blakemore, A.&lt;/author&gt;&lt;author&gt;Woch, M.&lt;/author&gt;&lt;author&gt;Hamilton, R. G.&lt;/author&gt;&lt;author&gt;Nadeau, K. C.&lt;/author&gt;&lt;/authors&gt;&lt;/contributors&gt;&lt;auth-address&gt;Allergy, Immunology, and Rheumatology Division, Stanford University, CCSR 3215, Stanford, CA 94305, USA. pbegin@stanford.edu.&lt;/auth-address&gt;&lt;titles&gt;&lt;title&gt;Safety and feasibility of oral immunotherapy to multiple allergens for food allergy&lt;/title&gt;&lt;secondary-title&gt;Allergy Asthma Clin Immunol&lt;/secondary-title&gt;&lt;/titles&gt;&lt;periodical&gt;&lt;full-title&gt;Allergy Asthma Clin Immunol&lt;/full-title&gt;&lt;/periodical&gt;&lt;pages&gt;1&lt;/pages&gt;&lt;volume&gt;10&lt;/volume&gt;&lt;number&gt;1&lt;/number&gt;&lt;dates&gt;&lt;year&gt;2014&lt;/year&gt;&lt;pub-dates&gt;&lt;date&gt;Jan 15&lt;/date&gt;&lt;/pub-dates&gt;&lt;/dates&gt;&lt;isbn&gt;1710-1484 (Print)&amp;#xD;1710-1484 (Linking)&lt;/isbn&gt;&lt;accession-num&gt;24428859&lt;/accession-num&gt;&lt;urls&gt;&lt;related-urls&gt;&lt;url&gt;https://www.ncbi.nlm.nih.gov/pubmed/24428859&lt;/url&gt;&lt;/related-urls&gt;&lt;/urls&gt;&lt;custom2&gt;PMC3913318&lt;/custom2&gt;&lt;electronic-resource-num&gt;10.1186/1710-1492-10-1&lt;/electronic-resource-num&gt;&lt;/record&gt;&lt;/Cite&gt;&lt;/EndNote&gt;</w:instrText>
            </w:r>
            <w:r w:rsidRPr="0029583B">
              <w:rPr>
                <w:sz w:val="16"/>
                <w:szCs w:val="16"/>
              </w:rPr>
              <w:fldChar w:fldCharType="separate"/>
            </w:r>
            <w:r w:rsidR="005F2998" w:rsidRPr="005F2998">
              <w:rPr>
                <w:noProof/>
                <w:sz w:val="16"/>
                <w:szCs w:val="16"/>
                <w:vertAlign w:val="superscript"/>
              </w:rPr>
              <w:t>22</w:t>
            </w:r>
            <w:r w:rsidRPr="0029583B">
              <w:rPr>
                <w:sz w:val="16"/>
                <w:szCs w:val="16"/>
              </w:rPr>
              <w:fldChar w:fldCharType="end"/>
            </w:r>
            <w:r w:rsidRPr="0029583B">
              <w:rPr>
                <w:sz w:val="16"/>
                <w:szCs w:val="16"/>
              </w:rPr>
              <w:t xml:space="preserve"> (N=40)</w:t>
            </w:r>
          </w:p>
        </w:tc>
        <w:tc>
          <w:tcPr>
            <w:tcW w:w="2338" w:type="dxa"/>
            <w:vMerge w:val="restart"/>
          </w:tcPr>
          <w:p w14:paraId="32631825" w14:textId="77777777" w:rsidR="00570700" w:rsidRPr="0029583B" w:rsidRDefault="00570700" w:rsidP="00570700">
            <w:pPr>
              <w:spacing w:line="240" w:lineRule="auto"/>
              <w:rPr>
                <w:sz w:val="16"/>
                <w:szCs w:val="16"/>
              </w:rPr>
            </w:pPr>
            <w:r w:rsidRPr="0029583B">
              <w:rPr>
                <w:sz w:val="16"/>
                <w:szCs w:val="16"/>
              </w:rPr>
              <w:t>Food flours/powders (milk powder; egg powder; peanut, walnut, cashew, almond, pecan, hazelnut, pecan, wheat, soy, and sesame seed flours)</w:t>
            </w:r>
          </w:p>
        </w:tc>
        <w:tc>
          <w:tcPr>
            <w:tcW w:w="2323" w:type="dxa"/>
          </w:tcPr>
          <w:p w14:paraId="1EA219FC" w14:textId="77777777" w:rsidR="00570700" w:rsidRPr="0029583B" w:rsidRDefault="00570700" w:rsidP="00570700">
            <w:pPr>
              <w:spacing w:line="240" w:lineRule="auto"/>
              <w:rPr>
                <w:sz w:val="16"/>
                <w:szCs w:val="16"/>
              </w:rPr>
            </w:pPr>
            <w:r w:rsidRPr="0029583B">
              <w:rPr>
                <w:sz w:val="16"/>
                <w:szCs w:val="16"/>
              </w:rPr>
              <w:t>0.1 mg of each food allergen protein (i.e., 0.5 mg total food allergen protein for a patient with 5 allergies treated)</w:t>
            </w:r>
          </w:p>
        </w:tc>
        <w:tc>
          <w:tcPr>
            <w:tcW w:w="2357" w:type="dxa"/>
          </w:tcPr>
          <w:p w14:paraId="4BCBAA85" w14:textId="77777777" w:rsidR="00570700" w:rsidRPr="0029583B" w:rsidRDefault="00570700" w:rsidP="00570700">
            <w:pPr>
              <w:spacing w:line="240" w:lineRule="auto"/>
              <w:rPr>
                <w:sz w:val="16"/>
                <w:szCs w:val="16"/>
              </w:rPr>
            </w:pPr>
            <w:r w:rsidRPr="0029583B">
              <w:rPr>
                <w:sz w:val="16"/>
                <w:szCs w:val="16"/>
              </w:rPr>
              <w:t>Highest tolerated dose at initial dose escalation (≤6 mg total food allergen protein) divided evenly among the treated food allergens</w:t>
            </w:r>
          </w:p>
        </w:tc>
        <w:tc>
          <w:tcPr>
            <w:tcW w:w="2326" w:type="dxa"/>
          </w:tcPr>
          <w:p w14:paraId="5F597F37" w14:textId="77777777" w:rsidR="00570700" w:rsidRPr="0029583B" w:rsidRDefault="00570700" w:rsidP="00570700">
            <w:pPr>
              <w:spacing w:line="240" w:lineRule="auto"/>
              <w:rPr>
                <w:sz w:val="16"/>
                <w:szCs w:val="16"/>
              </w:rPr>
            </w:pPr>
            <w:r w:rsidRPr="0029583B">
              <w:rPr>
                <w:sz w:val="16"/>
                <w:szCs w:val="16"/>
              </w:rPr>
              <w:t>4000 mg food allergen protein per allergen (up to 20,000 mg for those with 5 allergies)</w:t>
            </w:r>
          </w:p>
        </w:tc>
        <w:tc>
          <w:tcPr>
            <w:tcW w:w="2323" w:type="dxa"/>
          </w:tcPr>
          <w:p w14:paraId="07724517" w14:textId="77777777" w:rsidR="00570700" w:rsidRPr="0029583B" w:rsidRDefault="00570700" w:rsidP="00570700">
            <w:pPr>
              <w:spacing w:line="240" w:lineRule="auto"/>
              <w:rPr>
                <w:sz w:val="16"/>
                <w:szCs w:val="16"/>
              </w:rPr>
            </w:pPr>
            <w:r w:rsidRPr="0029583B">
              <w:rPr>
                <w:sz w:val="16"/>
                <w:szCs w:val="16"/>
              </w:rPr>
              <w:t>2 weeks</w:t>
            </w:r>
          </w:p>
        </w:tc>
        <w:tc>
          <w:tcPr>
            <w:tcW w:w="2153" w:type="dxa"/>
          </w:tcPr>
          <w:p w14:paraId="45D12A3E" w14:textId="77777777" w:rsidR="00570700" w:rsidRPr="0029583B" w:rsidRDefault="00570700" w:rsidP="00570700">
            <w:pPr>
              <w:spacing w:line="240" w:lineRule="auto"/>
              <w:rPr>
                <w:sz w:val="16"/>
                <w:szCs w:val="16"/>
              </w:rPr>
            </w:pPr>
            <w:r w:rsidRPr="0029583B">
              <w:rPr>
                <w:sz w:val="16"/>
                <w:szCs w:val="16"/>
              </w:rPr>
              <w:t>Individualized; median time to reach 1000 mg dose: approx. 16 months; 4000 mg:&gt;20 months</w:t>
            </w:r>
          </w:p>
        </w:tc>
        <w:tc>
          <w:tcPr>
            <w:tcW w:w="2328" w:type="dxa"/>
          </w:tcPr>
          <w:p w14:paraId="044E70C8" w14:textId="77777777" w:rsidR="00570700" w:rsidRPr="0029583B" w:rsidRDefault="00570700" w:rsidP="00570700">
            <w:pPr>
              <w:spacing w:line="240" w:lineRule="auto"/>
              <w:rPr>
                <w:sz w:val="16"/>
                <w:szCs w:val="16"/>
              </w:rPr>
            </w:pPr>
            <w:r w:rsidRPr="0029583B">
              <w:rPr>
                <w:sz w:val="16"/>
                <w:szCs w:val="16"/>
              </w:rPr>
              <w:t>4000 mg food allergen protein per allergen (i.e., 20,000 mg total food allergen protein for a patient with 5 allergies treated)</w:t>
            </w:r>
          </w:p>
        </w:tc>
      </w:tr>
      <w:tr w:rsidR="00570700" w:rsidRPr="00A241D7" w14:paraId="20FC0969" w14:textId="77777777" w:rsidTr="00570700">
        <w:tc>
          <w:tcPr>
            <w:tcW w:w="1348" w:type="dxa"/>
          </w:tcPr>
          <w:p w14:paraId="299413B2" w14:textId="30E0A14F" w:rsidR="00570700" w:rsidRPr="0029583B" w:rsidRDefault="00570700" w:rsidP="005F2998">
            <w:pPr>
              <w:spacing w:line="240" w:lineRule="auto"/>
              <w:rPr>
                <w:sz w:val="16"/>
                <w:szCs w:val="16"/>
              </w:rPr>
            </w:pPr>
            <w:r w:rsidRPr="0029583B">
              <w:rPr>
                <w:sz w:val="16"/>
                <w:szCs w:val="16"/>
              </w:rPr>
              <w:t>Single-arm clinical study, Begin, 2014b</w:t>
            </w:r>
            <w:r w:rsidRPr="0029583B">
              <w:rPr>
                <w:sz w:val="16"/>
                <w:szCs w:val="16"/>
              </w:rPr>
              <w:fldChar w:fldCharType="begin"/>
            </w:r>
            <w:r w:rsidR="005F2998">
              <w:rPr>
                <w:sz w:val="16"/>
                <w:szCs w:val="16"/>
              </w:rPr>
              <w:instrText xml:space="preserve"> ADDIN EN.CITE &lt;EndNote&gt;&lt;Cite&gt;&lt;Author&gt;Begin&lt;/Author&gt;&lt;Year&gt;2014&lt;/Year&gt;&lt;RecNum&gt;88&lt;/RecNum&gt;&lt;DisplayText&gt;&lt;style face="superscript"&gt;23&lt;/style&gt;&lt;/DisplayText&gt;&lt;record&gt;&lt;rec-number&gt;88&lt;/rec-number&gt;&lt;foreign-keys&gt;&lt;key app="EN" db-id="esewf5pszfdfvye5tfq5a5s60p95fpez2eft" timestamp="1519869398"&gt;88&lt;/key&gt;&lt;/foreign-keys&gt;&lt;ref-type name="Journal Article"&gt;17&lt;/ref-type&gt;&lt;contributors&gt;&lt;authors&gt;&lt;author&gt;Begin, P.&lt;/author&gt;&lt;author&gt;Dominguez, T.&lt;/author&gt;&lt;author&gt;Wilson, S. P.&lt;/author&gt;&lt;author&gt;Bacal, L.&lt;/author&gt;&lt;author&gt;Mehrotra, A.&lt;/author&gt;&lt;author&gt;Kausch, B.&lt;/author&gt;&lt;author&gt;Trela, A.&lt;/author&gt;&lt;author&gt;Tavassoli, M.&lt;/author&gt;&lt;author&gt;Hoyte, E.&lt;/author&gt;&lt;author&gt;O&amp;apos;Riordan, G.&lt;/author&gt;&lt;author&gt;Blakemore, A.&lt;/author&gt;&lt;author&gt;Seki, S.&lt;/author&gt;&lt;author&gt;Hamilton, R. G.&lt;/author&gt;&lt;author&gt;Nadeau, K. C.&lt;/author&gt;&lt;/authors&gt;&lt;/contributors&gt;&lt;auth-address&gt;Allergy, Immunology, and Rheumatology Division, Stanford University, 269 Campus Drive, CCSR3215c, Stanford, CA 94305, USA. knadeau@stanford.edu.&lt;/auth-address&gt;&lt;titles&gt;&lt;title&gt;Phase 1 results of safety and tolerability in a rush oral immunotherapy protocol to multiple foods using Omalizumab&lt;/title&gt;&lt;secondary-title&gt;Allergy Asthma Clin Immunol&lt;/secondary-title&gt;&lt;/titles&gt;&lt;periodical&gt;&lt;full-title&gt;Allergy Asthma Clin Immunol&lt;/full-title&gt;&lt;/periodical&gt;&lt;pages&gt;7&lt;/pages&gt;&lt;volume&gt;10&lt;/volume&gt;&lt;number&gt;1&lt;/number&gt;&lt;dates&gt;&lt;year&gt;2014&lt;/year&gt;&lt;pub-dates&gt;&lt;date&gt;Feb 20&lt;/date&gt;&lt;/pub-dates&gt;&lt;/dates&gt;&lt;isbn&gt;1710-1484 (Print)&amp;#xD;1710-1484 (Linking)&lt;/isbn&gt;&lt;accession-num&gt;24576338&lt;/accession-num&gt;&lt;urls&gt;&lt;related-urls&gt;&lt;url&gt;https://www.ncbi.nlm.nih.gov/pubmed/24576338&lt;/url&gt;&lt;/related-urls&gt;&lt;/urls&gt;&lt;custom2&gt;PMC3936817&lt;/custom2&gt;&lt;electronic-resource-num&gt;10.1186/1710-1492-10-7&lt;/electronic-resource-num&gt;&lt;/record&gt;&lt;/Cite&gt;&lt;/EndNote&gt;</w:instrText>
            </w:r>
            <w:r w:rsidRPr="0029583B">
              <w:rPr>
                <w:sz w:val="16"/>
                <w:szCs w:val="16"/>
              </w:rPr>
              <w:fldChar w:fldCharType="separate"/>
            </w:r>
            <w:r w:rsidR="005F2998" w:rsidRPr="005F2998">
              <w:rPr>
                <w:noProof/>
                <w:sz w:val="16"/>
                <w:szCs w:val="16"/>
                <w:vertAlign w:val="superscript"/>
              </w:rPr>
              <w:t>23</w:t>
            </w:r>
            <w:r w:rsidRPr="0029583B">
              <w:rPr>
                <w:sz w:val="16"/>
                <w:szCs w:val="16"/>
              </w:rPr>
              <w:fldChar w:fldCharType="end"/>
            </w:r>
            <w:r w:rsidRPr="0029583B">
              <w:rPr>
                <w:sz w:val="16"/>
                <w:szCs w:val="16"/>
              </w:rPr>
              <w:t xml:space="preserve"> (with omalizumab,  N=25)</w:t>
            </w:r>
          </w:p>
        </w:tc>
        <w:tc>
          <w:tcPr>
            <w:tcW w:w="2338" w:type="dxa"/>
            <w:vMerge/>
          </w:tcPr>
          <w:p w14:paraId="30C46F9A" w14:textId="77777777" w:rsidR="00570700" w:rsidRPr="0029583B" w:rsidRDefault="00570700" w:rsidP="00570700">
            <w:pPr>
              <w:spacing w:line="240" w:lineRule="auto"/>
              <w:rPr>
                <w:sz w:val="16"/>
                <w:szCs w:val="16"/>
              </w:rPr>
            </w:pPr>
          </w:p>
        </w:tc>
        <w:tc>
          <w:tcPr>
            <w:tcW w:w="2323" w:type="dxa"/>
          </w:tcPr>
          <w:p w14:paraId="7AFA3BE9" w14:textId="77777777" w:rsidR="00570700" w:rsidRPr="0029583B" w:rsidRDefault="00570700" w:rsidP="00570700">
            <w:pPr>
              <w:spacing w:line="240" w:lineRule="auto"/>
              <w:rPr>
                <w:sz w:val="16"/>
                <w:szCs w:val="16"/>
              </w:rPr>
            </w:pPr>
            <w:r w:rsidRPr="0029583B">
              <w:rPr>
                <w:sz w:val="16"/>
                <w:szCs w:val="16"/>
              </w:rPr>
              <w:t>5 mg total food allergen protein divided evenly among the treated food allergens (e.g., 1 mg of each allergen for a patient with 5 allergies treated)</w:t>
            </w:r>
          </w:p>
        </w:tc>
        <w:tc>
          <w:tcPr>
            <w:tcW w:w="2357" w:type="dxa"/>
          </w:tcPr>
          <w:p w14:paraId="6CD95918" w14:textId="77777777" w:rsidR="00570700" w:rsidRPr="0029583B" w:rsidRDefault="00570700" w:rsidP="00570700">
            <w:pPr>
              <w:spacing w:line="240" w:lineRule="auto"/>
              <w:rPr>
                <w:sz w:val="16"/>
                <w:szCs w:val="16"/>
              </w:rPr>
            </w:pPr>
            <w:r w:rsidRPr="0029583B">
              <w:rPr>
                <w:sz w:val="16"/>
                <w:szCs w:val="16"/>
              </w:rPr>
              <w:t>Highest tolerated dose at initial dose escalation (≤1250 mg total food allergen protein) divided evenly among the treated food allergens</w:t>
            </w:r>
          </w:p>
        </w:tc>
        <w:tc>
          <w:tcPr>
            <w:tcW w:w="2326" w:type="dxa"/>
          </w:tcPr>
          <w:p w14:paraId="693BECDF" w14:textId="77777777" w:rsidR="00570700" w:rsidRPr="0029583B" w:rsidRDefault="00570700" w:rsidP="00570700">
            <w:pPr>
              <w:spacing w:line="240" w:lineRule="auto"/>
              <w:rPr>
                <w:sz w:val="16"/>
                <w:szCs w:val="16"/>
              </w:rPr>
            </w:pPr>
            <w:r w:rsidRPr="0029583B">
              <w:rPr>
                <w:sz w:val="16"/>
                <w:szCs w:val="16"/>
              </w:rPr>
              <w:t>4000 mg food allergen protein per allergen (up to 20,000 mg for those with 5 allergies)</w:t>
            </w:r>
          </w:p>
        </w:tc>
        <w:tc>
          <w:tcPr>
            <w:tcW w:w="2323" w:type="dxa"/>
          </w:tcPr>
          <w:p w14:paraId="3AFB0A4B" w14:textId="77777777" w:rsidR="00570700" w:rsidRPr="0029583B" w:rsidRDefault="00570700" w:rsidP="00570700">
            <w:pPr>
              <w:spacing w:line="240" w:lineRule="auto"/>
              <w:rPr>
                <w:sz w:val="16"/>
                <w:szCs w:val="16"/>
              </w:rPr>
            </w:pPr>
            <w:r w:rsidRPr="0029583B">
              <w:rPr>
                <w:sz w:val="16"/>
                <w:szCs w:val="16"/>
              </w:rPr>
              <w:t>2 weeks</w:t>
            </w:r>
          </w:p>
        </w:tc>
        <w:tc>
          <w:tcPr>
            <w:tcW w:w="2153" w:type="dxa"/>
          </w:tcPr>
          <w:p w14:paraId="4BC6AC92" w14:textId="77777777" w:rsidR="00570700" w:rsidRPr="0029583B" w:rsidRDefault="00570700" w:rsidP="00570700">
            <w:pPr>
              <w:spacing w:line="240" w:lineRule="auto"/>
              <w:rPr>
                <w:sz w:val="16"/>
                <w:szCs w:val="16"/>
              </w:rPr>
            </w:pPr>
            <w:r w:rsidRPr="0029583B">
              <w:rPr>
                <w:sz w:val="16"/>
                <w:szCs w:val="16"/>
              </w:rPr>
              <w:t>Individualized; median time to reach maintenance dose was 4.14 months (range 1.6–8.3)</w:t>
            </w:r>
          </w:p>
        </w:tc>
        <w:tc>
          <w:tcPr>
            <w:tcW w:w="2328" w:type="dxa"/>
          </w:tcPr>
          <w:p w14:paraId="1FD74844" w14:textId="77777777" w:rsidR="00570700" w:rsidRPr="0029583B" w:rsidRDefault="00570700" w:rsidP="00570700">
            <w:pPr>
              <w:spacing w:line="240" w:lineRule="auto"/>
              <w:rPr>
                <w:sz w:val="16"/>
                <w:szCs w:val="16"/>
              </w:rPr>
            </w:pPr>
            <w:r w:rsidRPr="0029583B">
              <w:rPr>
                <w:sz w:val="16"/>
                <w:szCs w:val="16"/>
              </w:rPr>
              <w:t>4000 mg food allergen protein per allergen</w:t>
            </w:r>
          </w:p>
        </w:tc>
      </w:tr>
    </w:tbl>
    <w:p w14:paraId="0001B72C" w14:textId="77777777" w:rsidR="00570700" w:rsidRPr="0029583B" w:rsidRDefault="00570700" w:rsidP="00570700">
      <w:pPr>
        <w:rPr>
          <w:sz w:val="16"/>
        </w:rPr>
      </w:pPr>
      <w:r w:rsidRPr="0029583B">
        <w:rPr>
          <w:sz w:val="16"/>
        </w:rPr>
        <w:t>CMP: cow’s milk protein; EWP: egg white protein; PP: peanut protein</w:t>
      </w:r>
    </w:p>
    <w:p w14:paraId="5CDCC509" w14:textId="77777777" w:rsidR="00570700" w:rsidRPr="0029583B" w:rsidRDefault="00570700" w:rsidP="00570700">
      <w:pPr>
        <w:rPr>
          <w:sz w:val="16"/>
        </w:rPr>
      </w:pPr>
      <w:r w:rsidRPr="0029583B">
        <w:rPr>
          <w:sz w:val="16"/>
        </w:rPr>
        <w:t>Note: 1 peanut corresponds to approximately 250 mg peanut protein; 1 mL milk corresponds to 30 mg milk protein; 1 egg corresponds to 4g egg white protein or 30 mL pasteurized egg white or 6 g of egg-white powder</w:t>
      </w:r>
    </w:p>
    <w:p w14:paraId="1C7FD100" w14:textId="77777777" w:rsidR="00570700" w:rsidRPr="0029583B" w:rsidRDefault="00570700" w:rsidP="00570700">
      <w:pPr>
        <w:spacing w:line="240" w:lineRule="auto"/>
      </w:pPr>
      <w:r w:rsidRPr="0029583B">
        <w:lastRenderedPageBreak/>
        <w:br w:type="page"/>
      </w:r>
    </w:p>
    <w:p w14:paraId="6E81AF75" w14:textId="77777777" w:rsidR="00570700" w:rsidRPr="0029583B" w:rsidRDefault="00570700" w:rsidP="00570700">
      <w:pPr>
        <w:rPr>
          <w:b/>
        </w:rPr>
      </w:pPr>
      <w:r w:rsidRPr="0029583B">
        <w:rPr>
          <w:b/>
        </w:rPr>
        <w:lastRenderedPageBreak/>
        <w:t>Summary table</w:t>
      </w:r>
    </w:p>
    <w:tbl>
      <w:tblPr>
        <w:tblW w:w="18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6"/>
        <w:gridCol w:w="1571"/>
        <w:gridCol w:w="2268"/>
        <w:gridCol w:w="2268"/>
        <w:gridCol w:w="2507"/>
        <w:gridCol w:w="2171"/>
        <w:gridCol w:w="2223"/>
        <w:gridCol w:w="2507"/>
      </w:tblGrid>
      <w:tr w:rsidR="00570700" w:rsidRPr="0029583B" w14:paraId="6F04B7AE" w14:textId="77777777" w:rsidTr="00570700">
        <w:trPr>
          <w:tblHeader/>
        </w:trPr>
        <w:tc>
          <w:tcPr>
            <w:tcW w:w="2506" w:type="dxa"/>
          </w:tcPr>
          <w:p w14:paraId="00352022" w14:textId="77777777" w:rsidR="00570700" w:rsidRPr="0029583B" w:rsidRDefault="00570700" w:rsidP="00570700">
            <w:pPr>
              <w:spacing w:line="240" w:lineRule="auto"/>
              <w:rPr>
                <w:b/>
                <w:sz w:val="16"/>
                <w:szCs w:val="16"/>
              </w:rPr>
            </w:pPr>
            <w:r w:rsidRPr="0029583B">
              <w:rPr>
                <w:b/>
                <w:sz w:val="16"/>
                <w:szCs w:val="16"/>
              </w:rPr>
              <w:t>Allergen food preparation</w:t>
            </w:r>
          </w:p>
        </w:tc>
        <w:tc>
          <w:tcPr>
            <w:tcW w:w="1571" w:type="dxa"/>
          </w:tcPr>
          <w:p w14:paraId="111E58F3" w14:textId="77777777" w:rsidR="00570700" w:rsidRPr="0029583B" w:rsidRDefault="00570700" w:rsidP="00570700">
            <w:pPr>
              <w:spacing w:line="240" w:lineRule="auto"/>
              <w:rPr>
                <w:b/>
                <w:sz w:val="16"/>
                <w:szCs w:val="16"/>
              </w:rPr>
            </w:pPr>
            <w:r w:rsidRPr="0029583B">
              <w:rPr>
                <w:b/>
                <w:sz w:val="16"/>
                <w:szCs w:val="16"/>
              </w:rPr>
              <w:t>Adjuvants</w:t>
            </w:r>
          </w:p>
        </w:tc>
        <w:tc>
          <w:tcPr>
            <w:tcW w:w="2268" w:type="dxa"/>
          </w:tcPr>
          <w:p w14:paraId="54471647" w14:textId="77777777" w:rsidR="00570700" w:rsidRPr="0029583B" w:rsidRDefault="00570700" w:rsidP="00570700">
            <w:pPr>
              <w:spacing w:line="240" w:lineRule="auto"/>
              <w:rPr>
                <w:b/>
                <w:sz w:val="16"/>
                <w:szCs w:val="16"/>
              </w:rPr>
            </w:pPr>
            <w:r w:rsidRPr="0029583B">
              <w:rPr>
                <w:b/>
                <w:sz w:val="16"/>
                <w:szCs w:val="16"/>
              </w:rPr>
              <w:t>Single starting dose in initial dose escalation</w:t>
            </w:r>
          </w:p>
        </w:tc>
        <w:tc>
          <w:tcPr>
            <w:tcW w:w="2268" w:type="dxa"/>
          </w:tcPr>
          <w:p w14:paraId="462E8C3F" w14:textId="77777777" w:rsidR="00570700" w:rsidRPr="0029583B" w:rsidRDefault="00570700" w:rsidP="00570700">
            <w:pPr>
              <w:spacing w:line="240" w:lineRule="auto"/>
              <w:rPr>
                <w:b/>
                <w:sz w:val="16"/>
                <w:szCs w:val="16"/>
              </w:rPr>
            </w:pPr>
            <w:r w:rsidRPr="0029583B">
              <w:rPr>
                <w:b/>
                <w:sz w:val="16"/>
                <w:szCs w:val="16"/>
              </w:rPr>
              <w:t>Build-up phase starting dose (per day)</w:t>
            </w:r>
          </w:p>
        </w:tc>
        <w:tc>
          <w:tcPr>
            <w:tcW w:w="2507" w:type="dxa"/>
          </w:tcPr>
          <w:p w14:paraId="02C732DE" w14:textId="77777777" w:rsidR="00570700" w:rsidRPr="0029583B" w:rsidRDefault="00570700" w:rsidP="00570700">
            <w:pPr>
              <w:spacing w:line="240" w:lineRule="auto"/>
              <w:rPr>
                <w:b/>
                <w:sz w:val="16"/>
                <w:szCs w:val="16"/>
              </w:rPr>
            </w:pPr>
            <w:r w:rsidRPr="0029583B">
              <w:rPr>
                <w:b/>
                <w:sz w:val="16"/>
                <w:szCs w:val="16"/>
              </w:rPr>
              <w:t>Target dose (per day)</w:t>
            </w:r>
          </w:p>
          <w:p w14:paraId="2EF72A4B" w14:textId="77777777" w:rsidR="00570700" w:rsidRPr="0029583B" w:rsidRDefault="00570700" w:rsidP="00570700">
            <w:pPr>
              <w:spacing w:line="240" w:lineRule="auto"/>
              <w:rPr>
                <w:sz w:val="16"/>
                <w:szCs w:val="16"/>
              </w:rPr>
            </w:pPr>
          </w:p>
        </w:tc>
        <w:tc>
          <w:tcPr>
            <w:tcW w:w="2171" w:type="dxa"/>
          </w:tcPr>
          <w:p w14:paraId="5B1E4934" w14:textId="77777777" w:rsidR="00570700" w:rsidRPr="0029583B" w:rsidRDefault="00570700" w:rsidP="00570700">
            <w:pPr>
              <w:spacing w:line="240" w:lineRule="auto"/>
              <w:rPr>
                <w:b/>
                <w:sz w:val="16"/>
                <w:szCs w:val="16"/>
              </w:rPr>
            </w:pPr>
            <w:r w:rsidRPr="0029583B">
              <w:rPr>
                <w:b/>
                <w:sz w:val="16"/>
                <w:szCs w:val="16"/>
              </w:rPr>
              <w:t>Up-dosing interval during build-up phase</w:t>
            </w:r>
          </w:p>
        </w:tc>
        <w:tc>
          <w:tcPr>
            <w:tcW w:w="2223" w:type="dxa"/>
          </w:tcPr>
          <w:p w14:paraId="33EB2516" w14:textId="77777777" w:rsidR="00570700" w:rsidRPr="0029583B" w:rsidRDefault="00570700" w:rsidP="00570700">
            <w:pPr>
              <w:spacing w:line="240" w:lineRule="auto"/>
              <w:rPr>
                <w:b/>
                <w:sz w:val="16"/>
                <w:szCs w:val="16"/>
              </w:rPr>
            </w:pPr>
            <w:r w:rsidRPr="0029583B">
              <w:rPr>
                <w:b/>
                <w:sz w:val="16"/>
                <w:szCs w:val="16"/>
              </w:rPr>
              <w:t>Length of build-up phase (months)</w:t>
            </w:r>
          </w:p>
        </w:tc>
        <w:tc>
          <w:tcPr>
            <w:tcW w:w="2507" w:type="dxa"/>
          </w:tcPr>
          <w:p w14:paraId="5EFA849F" w14:textId="77777777" w:rsidR="00570700" w:rsidRPr="0029583B" w:rsidRDefault="00570700" w:rsidP="00570700">
            <w:pPr>
              <w:spacing w:line="240" w:lineRule="auto"/>
              <w:rPr>
                <w:b/>
                <w:sz w:val="16"/>
                <w:szCs w:val="16"/>
              </w:rPr>
            </w:pPr>
            <w:r w:rsidRPr="0029583B">
              <w:rPr>
                <w:b/>
                <w:sz w:val="16"/>
                <w:szCs w:val="16"/>
              </w:rPr>
              <w:t>Maintenance dose</w:t>
            </w:r>
          </w:p>
          <w:p w14:paraId="4BBEBA7A" w14:textId="77777777" w:rsidR="00570700" w:rsidRPr="0029583B" w:rsidRDefault="00570700" w:rsidP="00570700">
            <w:pPr>
              <w:spacing w:line="240" w:lineRule="auto"/>
              <w:rPr>
                <w:sz w:val="16"/>
                <w:szCs w:val="16"/>
              </w:rPr>
            </w:pPr>
          </w:p>
        </w:tc>
      </w:tr>
      <w:tr w:rsidR="00570700" w:rsidRPr="00A241D7" w14:paraId="46B44685" w14:textId="77777777" w:rsidTr="00570700">
        <w:trPr>
          <w:trHeight w:val="1174"/>
        </w:trPr>
        <w:tc>
          <w:tcPr>
            <w:tcW w:w="2506" w:type="dxa"/>
          </w:tcPr>
          <w:p w14:paraId="2307747D" w14:textId="77777777" w:rsidR="00570700" w:rsidRPr="0029583B" w:rsidRDefault="00570700" w:rsidP="00570700">
            <w:pPr>
              <w:spacing w:line="240" w:lineRule="auto"/>
              <w:rPr>
                <w:sz w:val="16"/>
                <w:szCs w:val="16"/>
              </w:rPr>
            </w:pPr>
            <w:r w:rsidRPr="0029583B">
              <w:rPr>
                <w:b/>
                <w:sz w:val="16"/>
                <w:szCs w:val="16"/>
              </w:rPr>
              <w:t>Peanut</w:t>
            </w:r>
            <w:r w:rsidRPr="0029583B">
              <w:rPr>
                <w:sz w:val="16"/>
                <w:szCs w:val="16"/>
              </w:rPr>
              <w:t xml:space="preserve">: Peanut flour, AR101 powder, peanuts, peanut butter and other processed peanut products (e.g., peanut flour puffs), compounded peanut butter powder </w:t>
            </w:r>
          </w:p>
          <w:p w14:paraId="700CB700" w14:textId="77777777" w:rsidR="00570700" w:rsidRPr="0029583B" w:rsidRDefault="00570700" w:rsidP="00570700">
            <w:pPr>
              <w:spacing w:line="240" w:lineRule="auto"/>
              <w:rPr>
                <w:sz w:val="16"/>
                <w:szCs w:val="16"/>
              </w:rPr>
            </w:pPr>
            <w:r w:rsidRPr="0029583B">
              <w:rPr>
                <w:b/>
                <w:sz w:val="16"/>
                <w:szCs w:val="16"/>
              </w:rPr>
              <w:t>Milk</w:t>
            </w:r>
            <w:r w:rsidRPr="0029583B">
              <w:rPr>
                <w:sz w:val="16"/>
                <w:szCs w:val="16"/>
              </w:rPr>
              <w:t>: milk, diluted or whole; powdered (formula)</w:t>
            </w:r>
          </w:p>
          <w:p w14:paraId="32D561CE" w14:textId="61F30D3C" w:rsidR="00570700" w:rsidRPr="0029583B" w:rsidRDefault="00570700" w:rsidP="00570700">
            <w:pPr>
              <w:spacing w:line="240" w:lineRule="auto"/>
              <w:rPr>
                <w:sz w:val="16"/>
                <w:szCs w:val="16"/>
              </w:rPr>
            </w:pPr>
            <w:r w:rsidRPr="0029583B">
              <w:rPr>
                <w:b/>
                <w:sz w:val="16"/>
                <w:szCs w:val="16"/>
              </w:rPr>
              <w:t>Egg</w:t>
            </w:r>
            <w:r w:rsidRPr="0029583B">
              <w:rPr>
                <w:sz w:val="16"/>
                <w:szCs w:val="16"/>
              </w:rPr>
              <w:t>: Dried / dehydra</w:t>
            </w:r>
            <w:r w:rsidR="00117611">
              <w:rPr>
                <w:sz w:val="16"/>
                <w:szCs w:val="16"/>
              </w:rPr>
              <w:t>ted egg white powder;  pasteuriz</w:t>
            </w:r>
            <w:r w:rsidRPr="0029583B">
              <w:rPr>
                <w:sz w:val="16"/>
                <w:szCs w:val="16"/>
              </w:rPr>
              <w:t xml:space="preserve">ed egg white; hard-boiled egg </w:t>
            </w:r>
          </w:p>
          <w:p w14:paraId="3F15D768" w14:textId="77777777" w:rsidR="00570700" w:rsidRPr="0029583B" w:rsidRDefault="00570700" w:rsidP="00570700">
            <w:pPr>
              <w:spacing w:line="240" w:lineRule="auto"/>
              <w:rPr>
                <w:sz w:val="16"/>
                <w:szCs w:val="16"/>
              </w:rPr>
            </w:pPr>
            <w:r w:rsidRPr="0029583B">
              <w:rPr>
                <w:b/>
                <w:sz w:val="16"/>
                <w:szCs w:val="16"/>
              </w:rPr>
              <w:t>Multi-food OIT</w:t>
            </w:r>
            <w:r w:rsidRPr="0029583B">
              <w:rPr>
                <w:sz w:val="16"/>
                <w:szCs w:val="16"/>
              </w:rPr>
              <w:t>: Food flours/powders</w:t>
            </w:r>
          </w:p>
        </w:tc>
        <w:tc>
          <w:tcPr>
            <w:tcW w:w="1571" w:type="dxa"/>
          </w:tcPr>
          <w:p w14:paraId="43F573C4" w14:textId="77777777" w:rsidR="00570700" w:rsidRPr="0029583B" w:rsidRDefault="00570700" w:rsidP="00570700">
            <w:pPr>
              <w:spacing w:line="240" w:lineRule="auto"/>
              <w:rPr>
                <w:sz w:val="16"/>
                <w:szCs w:val="16"/>
              </w:rPr>
            </w:pPr>
            <w:r w:rsidRPr="0029583B">
              <w:rPr>
                <w:sz w:val="16"/>
                <w:szCs w:val="16"/>
              </w:rPr>
              <w:t>Lactobacillus, omalizumab</w:t>
            </w:r>
          </w:p>
        </w:tc>
        <w:tc>
          <w:tcPr>
            <w:tcW w:w="2268" w:type="dxa"/>
          </w:tcPr>
          <w:p w14:paraId="3A670EE1" w14:textId="77777777" w:rsidR="00570700" w:rsidRPr="0029583B" w:rsidRDefault="00570700" w:rsidP="00570700">
            <w:pPr>
              <w:spacing w:line="240" w:lineRule="auto"/>
              <w:rPr>
                <w:sz w:val="16"/>
                <w:szCs w:val="16"/>
              </w:rPr>
            </w:pPr>
            <w:r w:rsidRPr="0029583B">
              <w:rPr>
                <w:b/>
                <w:sz w:val="16"/>
                <w:szCs w:val="16"/>
              </w:rPr>
              <w:t>Peanut:</w:t>
            </w:r>
            <w:r w:rsidRPr="0029583B">
              <w:rPr>
                <w:sz w:val="16"/>
                <w:szCs w:val="16"/>
              </w:rPr>
              <w:t xml:space="preserve"> 0.0025-0.5 mg peanut protein</w:t>
            </w:r>
          </w:p>
          <w:p w14:paraId="1EB29E10" w14:textId="77777777" w:rsidR="00570700" w:rsidRPr="0029583B" w:rsidRDefault="00570700" w:rsidP="00570700">
            <w:pPr>
              <w:spacing w:line="240" w:lineRule="auto"/>
              <w:rPr>
                <w:sz w:val="16"/>
                <w:szCs w:val="16"/>
              </w:rPr>
            </w:pPr>
            <w:r w:rsidRPr="0029583B">
              <w:rPr>
                <w:b/>
                <w:sz w:val="16"/>
                <w:szCs w:val="16"/>
              </w:rPr>
              <w:t>Milk</w:t>
            </w:r>
            <w:r w:rsidRPr="0029583B">
              <w:rPr>
                <w:sz w:val="16"/>
                <w:szCs w:val="16"/>
              </w:rPr>
              <w:t>: 0.3-0.5 mg milk protein</w:t>
            </w:r>
          </w:p>
          <w:p w14:paraId="45669ADD" w14:textId="77777777" w:rsidR="00570700" w:rsidRPr="0029583B" w:rsidRDefault="00570700" w:rsidP="00570700">
            <w:pPr>
              <w:spacing w:line="240" w:lineRule="auto"/>
              <w:rPr>
                <w:sz w:val="16"/>
                <w:szCs w:val="16"/>
              </w:rPr>
            </w:pPr>
            <w:r w:rsidRPr="0029583B">
              <w:rPr>
                <w:b/>
                <w:sz w:val="16"/>
                <w:szCs w:val="16"/>
              </w:rPr>
              <w:t>Egg</w:t>
            </w:r>
            <w:r w:rsidRPr="0029583B">
              <w:rPr>
                <w:sz w:val="16"/>
                <w:szCs w:val="16"/>
              </w:rPr>
              <w:t>: 0.1-1 mg egg white powder or egg protein</w:t>
            </w:r>
          </w:p>
          <w:p w14:paraId="0C4FDBF7" w14:textId="77777777" w:rsidR="00570700" w:rsidRPr="0029583B" w:rsidRDefault="00570700" w:rsidP="00570700">
            <w:pPr>
              <w:spacing w:line="240" w:lineRule="auto"/>
              <w:rPr>
                <w:b/>
                <w:sz w:val="16"/>
                <w:szCs w:val="16"/>
              </w:rPr>
            </w:pPr>
            <w:r w:rsidRPr="0029583B">
              <w:rPr>
                <w:b/>
                <w:sz w:val="16"/>
                <w:szCs w:val="16"/>
              </w:rPr>
              <w:t>Multi-food OIT</w:t>
            </w:r>
            <w:r w:rsidRPr="0029583B">
              <w:rPr>
                <w:sz w:val="16"/>
                <w:szCs w:val="16"/>
              </w:rPr>
              <w:t>: 0.1 mg of each food allergen protein</w:t>
            </w:r>
          </w:p>
        </w:tc>
        <w:tc>
          <w:tcPr>
            <w:tcW w:w="2268" w:type="dxa"/>
          </w:tcPr>
          <w:p w14:paraId="6EB657BD" w14:textId="77777777" w:rsidR="00570700" w:rsidRPr="0029583B" w:rsidRDefault="00570700" w:rsidP="00570700">
            <w:pPr>
              <w:spacing w:line="240" w:lineRule="auto"/>
              <w:rPr>
                <w:b/>
                <w:sz w:val="16"/>
                <w:szCs w:val="16"/>
              </w:rPr>
            </w:pPr>
            <w:r w:rsidRPr="0029583B">
              <w:rPr>
                <w:b/>
                <w:sz w:val="16"/>
                <w:szCs w:val="16"/>
              </w:rPr>
              <w:t>Peanut:</w:t>
            </w:r>
          </w:p>
          <w:p w14:paraId="6450D2A9" w14:textId="77777777" w:rsidR="00570700" w:rsidRPr="0029583B" w:rsidRDefault="00570700" w:rsidP="00570700">
            <w:pPr>
              <w:spacing w:line="240" w:lineRule="auto"/>
              <w:rPr>
                <w:sz w:val="16"/>
                <w:szCs w:val="16"/>
                <w:u w:val="single"/>
              </w:rPr>
            </w:pPr>
            <w:r w:rsidRPr="0029583B">
              <w:rPr>
                <w:sz w:val="16"/>
                <w:szCs w:val="16"/>
                <w:u w:val="single"/>
              </w:rPr>
              <w:t>No initial dose escalation:</w:t>
            </w:r>
          </w:p>
          <w:p w14:paraId="0BAE97E8" w14:textId="77777777" w:rsidR="00570700" w:rsidRPr="0029583B" w:rsidRDefault="00570700" w:rsidP="00570700">
            <w:pPr>
              <w:spacing w:line="240" w:lineRule="auto"/>
              <w:rPr>
                <w:sz w:val="16"/>
                <w:szCs w:val="16"/>
              </w:rPr>
            </w:pPr>
            <w:r w:rsidRPr="0029583B">
              <w:rPr>
                <w:sz w:val="16"/>
                <w:szCs w:val="16"/>
              </w:rPr>
              <w:t>0.1-30 mg peanut protein</w:t>
            </w:r>
          </w:p>
          <w:p w14:paraId="44065215" w14:textId="77777777" w:rsidR="00570700" w:rsidRPr="0029583B" w:rsidRDefault="00570700" w:rsidP="00570700">
            <w:pPr>
              <w:spacing w:line="240" w:lineRule="auto"/>
              <w:rPr>
                <w:sz w:val="16"/>
                <w:szCs w:val="16"/>
                <w:u w:val="single"/>
              </w:rPr>
            </w:pPr>
            <w:r w:rsidRPr="0029583B">
              <w:rPr>
                <w:sz w:val="16"/>
                <w:szCs w:val="16"/>
                <w:u w:val="single"/>
              </w:rPr>
              <w:t>With initial dose escalation:</w:t>
            </w:r>
          </w:p>
          <w:p w14:paraId="4187CF50" w14:textId="77777777" w:rsidR="00570700" w:rsidRPr="0029583B" w:rsidRDefault="00570700" w:rsidP="00570700">
            <w:pPr>
              <w:spacing w:line="240" w:lineRule="auto"/>
              <w:rPr>
                <w:sz w:val="16"/>
                <w:szCs w:val="16"/>
              </w:rPr>
            </w:pPr>
            <w:r w:rsidRPr="0029583B">
              <w:rPr>
                <w:sz w:val="16"/>
                <w:szCs w:val="16"/>
              </w:rPr>
              <w:t>3-100 mg peanut protein</w:t>
            </w:r>
          </w:p>
          <w:p w14:paraId="1229082E" w14:textId="77777777" w:rsidR="00570700" w:rsidRPr="0029583B" w:rsidRDefault="00570700" w:rsidP="00570700">
            <w:pPr>
              <w:spacing w:line="240" w:lineRule="auto"/>
              <w:rPr>
                <w:sz w:val="16"/>
                <w:szCs w:val="16"/>
              </w:rPr>
            </w:pPr>
            <w:r w:rsidRPr="0029583B">
              <w:rPr>
                <w:b/>
                <w:sz w:val="16"/>
                <w:szCs w:val="16"/>
              </w:rPr>
              <w:t>Milk</w:t>
            </w:r>
            <w:r w:rsidRPr="0029583B">
              <w:rPr>
                <w:sz w:val="16"/>
                <w:szCs w:val="16"/>
              </w:rPr>
              <w:t xml:space="preserve">: </w:t>
            </w:r>
          </w:p>
          <w:p w14:paraId="4B2B9790" w14:textId="77777777" w:rsidR="00570700" w:rsidRPr="0029583B" w:rsidRDefault="00570700" w:rsidP="00570700">
            <w:pPr>
              <w:spacing w:line="240" w:lineRule="auto"/>
              <w:rPr>
                <w:sz w:val="16"/>
                <w:szCs w:val="16"/>
                <w:u w:val="single"/>
              </w:rPr>
            </w:pPr>
            <w:r w:rsidRPr="0029583B">
              <w:rPr>
                <w:sz w:val="16"/>
                <w:szCs w:val="16"/>
                <w:u w:val="single"/>
              </w:rPr>
              <w:t>No initial dose escalation:</w:t>
            </w:r>
          </w:p>
          <w:p w14:paraId="62625AC2" w14:textId="77777777" w:rsidR="00570700" w:rsidRPr="0029583B" w:rsidRDefault="00570700" w:rsidP="00570700">
            <w:pPr>
              <w:spacing w:line="240" w:lineRule="auto"/>
              <w:rPr>
                <w:sz w:val="16"/>
                <w:szCs w:val="16"/>
              </w:rPr>
            </w:pPr>
            <w:r w:rsidRPr="0029583B">
              <w:rPr>
                <w:sz w:val="16"/>
                <w:szCs w:val="16"/>
              </w:rPr>
              <w:t>0.5 mg milk protein</w:t>
            </w:r>
          </w:p>
          <w:p w14:paraId="7240B072" w14:textId="77777777" w:rsidR="00570700" w:rsidRPr="0029583B" w:rsidRDefault="00570700" w:rsidP="00570700">
            <w:pPr>
              <w:spacing w:line="240" w:lineRule="auto"/>
              <w:rPr>
                <w:sz w:val="16"/>
                <w:szCs w:val="16"/>
                <w:u w:val="single"/>
              </w:rPr>
            </w:pPr>
            <w:r w:rsidRPr="0029583B">
              <w:rPr>
                <w:sz w:val="16"/>
                <w:szCs w:val="16"/>
                <w:u w:val="single"/>
              </w:rPr>
              <w:t>With initial dose escalation:</w:t>
            </w:r>
          </w:p>
          <w:p w14:paraId="36BDFBCD" w14:textId="77777777" w:rsidR="00570700" w:rsidRPr="0029583B" w:rsidRDefault="00570700" w:rsidP="00570700">
            <w:pPr>
              <w:spacing w:line="240" w:lineRule="auto"/>
              <w:rPr>
                <w:sz w:val="16"/>
                <w:szCs w:val="16"/>
              </w:rPr>
            </w:pPr>
            <w:r w:rsidRPr="0029583B">
              <w:rPr>
                <w:sz w:val="16"/>
                <w:szCs w:val="16"/>
              </w:rPr>
              <w:t>30-120 mg milk protein</w:t>
            </w:r>
          </w:p>
          <w:p w14:paraId="3171C103" w14:textId="77777777" w:rsidR="00570700" w:rsidRPr="0029583B" w:rsidRDefault="00570700" w:rsidP="00570700">
            <w:pPr>
              <w:spacing w:line="240" w:lineRule="auto"/>
              <w:rPr>
                <w:sz w:val="16"/>
                <w:szCs w:val="16"/>
              </w:rPr>
            </w:pPr>
            <w:r w:rsidRPr="0029583B">
              <w:rPr>
                <w:b/>
                <w:sz w:val="16"/>
                <w:szCs w:val="16"/>
              </w:rPr>
              <w:t>Egg</w:t>
            </w:r>
            <w:r w:rsidRPr="0029583B">
              <w:rPr>
                <w:sz w:val="16"/>
                <w:szCs w:val="16"/>
              </w:rPr>
              <w:t>: 0.02-50 mg egg white powder or egg protein</w:t>
            </w:r>
          </w:p>
        </w:tc>
        <w:tc>
          <w:tcPr>
            <w:tcW w:w="2507" w:type="dxa"/>
          </w:tcPr>
          <w:p w14:paraId="74066C40" w14:textId="77777777" w:rsidR="00570700" w:rsidRPr="0029583B" w:rsidRDefault="00570700" w:rsidP="00570700">
            <w:pPr>
              <w:spacing w:line="240" w:lineRule="auto"/>
              <w:rPr>
                <w:sz w:val="16"/>
                <w:szCs w:val="16"/>
              </w:rPr>
            </w:pPr>
            <w:r w:rsidRPr="0029583B">
              <w:rPr>
                <w:b/>
                <w:sz w:val="16"/>
                <w:szCs w:val="16"/>
              </w:rPr>
              <w:t xml:space="preserve">Peanut: </w:t>
            </w:r>
            <w:r w:rsidRPr="0029583B">
              <w:rPr>
                <w:sz w:val="16"/>
                <w:szCs w:val="16"/>
              </w:rPr>
              <w:t>800 -5000 mg peanut protein  (low dose OIT: 125-320 mg)</w:t>
            </w:r>
          </w:p>
          <w:p w14:paraId="3573BD20" w14:textId="77777777" w:rsidR="00570700" w:rsidRPr="0029583B" w:rsidRDefault="00570700" w:rsidP="00570700">
            <w:pPr>
              <w:spacing w:line="240" w:lineRule="auto"/>
              <w:rPr>
                <w:sz w:val="16"/>
                <w:szCs w:val="16"/>
              </w:rPr>
            </w:pPr>
            <w:r w:rsidRPr="0029583B">
              <w:rPr>
                <w:b/>
                <w:sz w:val="16"/>
                <w:szCs w:val="16"/>
              </w:rPr>
              <w:t>Milk</w:t>
            </w:r>
            <w:r w:rsidRPr="0029583B">
              <w:rPr>
                <w:sz w:val="16"/>
                <w:szCs w:val="16"/>
              </w:rPr>
              <w:t>: 150-250 mL milk  (4500-7200 mg milk protein)</w:t>
            </w:r>
          </w:p>
          <w:p w14:paraId="342B416D" w14:textId="77777777" w:rsidR="00570700" w:rsidRPr="0029583B" w:rsidRDefault="00570700" w:rsidP="00570700">
            <w:pPr>
              <w:spacing w:line="240" w:lineRule="auto"/>
              <w:rPr>
                <w:sz w:val="16"/>
                <w:szCs w:val="16"/>
              </w:rPr>
            </w:pPr>
            <w:r w:rsidRPr="0029583B">
              <w:rPr>
                <w:b/>
                <w:sz w:val="16"/>
                <w:szCs w:val="16"/>
              </w:rPr>
              <w:t>Egg</w:t>
            </w:r>
            <w:r w:rsidRPr="0029583B">
              <w:rPr>
                <w:sz w:val="16"/>
                <w:szCs w:val="16"/>
              </w:rPr>
              <w:t xml:space="preserve">: </w:t>
            </w:r>
            <w:r w:rsidRPr="0029583B">
              <w:rPr>
                <w:sz w:val="16"/>
                <w:szCs w:val="16"/>
              </w:rPr>
              <w:sym w:font="Symbol" w:char="F07E"/>
            </w:r>
            <w:r w:rsidRPr="0029583B">
              <w:rPr>
                <w:sz w:val="16"/>
                <w:szCs w:val="16"/>
              </w:rPr>
              <w:t xml:space="preserve">1 egg or </w:t>
            </w:r>
            <w:r w:rsidRPr="0029583B">
              <w:rPr>
                <w:sz w:val="16"/>
                <w:szCs w:val="16"/>
              </w:rPr>
              <w:sym w:font="Symbol" w:char="F07E"/>
            </w:r>
            <w:r w:rsidRPr="0029583B">
              <w:rPr>
                <w:sz w:val="16"/>
                <w:szCs w:val="16"/>
              </w:rPr>
              <w:t>1/3 egg</w:t>
            </w:r>
          </w:p>
          <w:p w14:paraId="7A79D367" w14:textId="77777777" w:rsidR="00570700" w:rsidRPr="0029583B" w:rsidRDefault="00570700" w:rsidP="00570700">
            <w:pPr>
              <w:spacing w:line="240" w:lineRule="auto"/>
              <w:rPr>
                <w:sz w:val="16"/>
                <w:szCs w:val="16"/>
              </w:rPr>
            </w:pPr>
            <w:r w:rsidRPr="0029583B">
              <w:rPr>
                <w:b/>
                <w:sz w:val="16"/>
                <w:szCs w:val="16"/>
              </w:rPr>
              <w:t>Multi-food OIT</w:t>
            </w:r>
            <w:r w:rsidRPr="0029583B">
              <w:rPr>
                <w:sz w:val="16"/>
                <w:szCs w:val="16"/>
              </w:rPr>
              <w:t>: 4000 mg food allergen protein per allergen (up to 20,000 mg for those with 5 allergies)</w:t>
            </w:r>
          </w:p>
        </w:tc>
        <w:tc>
          <w:tcPr>
            <w:tcW w:w="2171" w:type="dxa"/>
          </w:tcPr>
          <w:p w14:paraId="2EB00A55" w14:textId="77777777" w:rsidR="00570700" w:rsidRPr="0029583B" w:rsidRDefault="00570700" w:rsidP="00570700">
            <w:pPr>
              <w:spacing w:line="240" w:lineRule="auto"/>
              <w:rPr>
                <w:sz w:val="16"/>
                <w:szCs w:val="16"/>
              </w:rPr>
            </w:pPr>
            <w:r w:rsidRPr="0029583B">
              <w:rPr>
                <w:sz w:val="16"/>
                <w:szCs w:val="16"/>
              </w:rPr>
              <w:t>Most common: 2-3 weeks; range: 2 days to 1 month</w:t>
            </w:r>
          </w:p>
        </w:tc>
        <w:tc>
          <w:tcPr>
            <w:tcW w:w="2223" w:type="dxa"/>
          </w:tcPr>
          <w:p w14:paraId="328938B8" w14:textId="77777777" w:rsidR="00570700" w:rsidRPr="0029583B" w:rsidRDefault="00570700" w:rsidP="00570700">
            <w:pPr>
              <w:spacing w:line="240" w:lineRule="auto"/>
              <w:rPr>
                <w:sz w:val="16"/>
                <w:szCs w:val="16"/>
              </w:rPr>
            </w:pPr>
            <w:r w:rsidRPr="0029583B">
              <w:rPr>
                <w:b/>
                <w:sz w:val="16"/>
                <w:szCs w:val="16"/>
              </w:rPr>
              <w:t>Peanut</w:t>
            </w:r>
            <w:r w:rsidRPr="0029583B">
              <w:rPr>
                <w:sz w:val="16"/>
                <w:szCs w:val="16"/>
              </w:rPr>
              <w:t>: 3.7 to 18</w:t>
            </w:r>
          </w:p>
          <w:p w14:paraId="5551BC84" w14:textId="77777777" w:rsidR="00570700" w:rsidRPr="0029583B" w:rsidRDefault="00570700" w:rsidP="00570700">
            <w:pPr>
              <w:spacing w:line="240" w:lineRule="auto"/>
              <w:rPr>
                <w:sz w:val="16"/>
                <w:szCs w:val="16"/>
              </w:rPr>
            </w:pPr>
            <w:r w:rsidRPr="0029583B">
              <w:rPr>
                <w:b/>
                <w:sz w:val="16"/>
                <w:szCs w:val="16"/>
              </w:rPr>
              <w:t>Milk</w:t>
            </w:r>
            <w:r w:rsidRPr="0029583B">
              <w:rPr>
                <w:sz w:val="16"/>
                <w:szCs w:val="16"/>
              </w:rPr>
              <w:t>: 1.4 to 12</w:t>
            </w:r>
          </w:p>
          <w:p w14:paraId="3BB9ED58" w14:textId="77777777" w:rsidR="00570700" w:rsidRPr="0029583B" w:rsidRDefault="00570700" w:rsidP="00570700">
            <w:pPr>
              <w:spacing w:line="240" w:lineRule="auto"/>
              <w:rPr>
                <w:sz w:val="16"/>
                <w:szCs w:val="16"/>
              </w:rPr>
            </w:pPr>
            <w:r w:rsidRPr="0029583B">
              <w:rPr>
                <w:b/>
                <w:sz w:val="16"/>
                <w:szCs w:val="16"/>
              </w:rPr>
              <w:t>Egg</w:t>
            </w:r>
            <w:r w:rsidRPr="0029583B">
              <w:rPr>
                <w:sz w:val="16"/>
                <w:szCs w:val="16"/>
              </w:rPr>
              <w:t xml:space="preserve">: 3 to 10 </w:t>
            </w:r>
          </w:p>
          <w:p w14:paraId="66D31731" w14:textId="77777777" w:rsidR="00570700" w:rsidRPr="0029583B" w:rsidRDefault="00570700" w:rsidP="00570700">
            <w:pPr>
              <w:spacing w:line="240" w:lineRule="auto"/>
              <w:rPr>
                <w:b/>
                <w:sz w:val="16"/>
                <w:szCs w:val="16"/>
              </w:rPr>
            </w:pPr>
            <w:r w:rsidRPr="0029583B">
              <w:rPr>
                <w:b/>
                <w:sz w:val="16"/>
                <w:szCs w:val="16"/>
              </w:rPr>
              <w:t xml:space="preserve">Multi-food OIT: </w:t>
            </w:r>
          </w:p>
          <w:p w14:paraId="4B2DA4EB" w14:textId="77777777" w:rsidR="00570700" w:rsidRPr="0029583B" w:rsidRDefault="00570700" w:rsidP="00570700">
            <w:pPr>
              <w:spacing w:line="240" w:lineRule="auto"/>
              <w:rPr>
                <w:sz w:val="16"/>
                <w:szCs w:val="16"/>
              </w:rPr>
            </w:pPr>
            <w:r w:rsidRPr="0029583B">
              <w:rPr>
                <w:sz w:val="16"/>
                <w:szCs w:val="16"/>
              </w:rPr>
              <w:t xml:space="preserve">No omalizumab median &gt; 20 </w:t>
            </w:r>
          </w:p>
          <w:p w14:paraId="311C975A" w14:textId="77777777" w:rsidR="00570700" w:rsidRPr="0029583B" w:rsidRDefault="00570700" w:rsidP="00570700">
            <w:pPr>
              <w:spacing w:line="240" w:lineRule="auto"/>
              <w:rPr>
                <w:sz w:val="16"/>
                <w:szCs w:val="16"/>
              </w:rPr>
            </w:pPr>
            <w:r w:rsidRPr="0029583B">
              <w:rPr>
                <w:sz w:val="16"/>
                <w:szCs w:val="16"/>
              </w:rPr>
              <w:t xml:space="preserve">With omalizumab: 1.6-8.3, median 4.14 </w:t>
            </w:r>
          </w:p>
        </w:tc>
        <w:tc>
          <w:tcPr>
            <w:tcW w:w="2507" w:type="dxa"/>
          </w:tcPr>
          <w:p w14:paraId="30E71237" w14:textId="77777777" w:rsidR="00570700" w:rsidRPr="0029583B" w:rsidRDefault="00570700" w:rsidP="00570700">
            <w:pPr>
              <w:spacing w:line="240" w:lineRule="auto"/>
              <w:rPr>
                <w:b/>
                <w:sz w:val="16"/>
                <w:szCs w:val="16"/>
              </w:rPr>
            </w:pPr>
            <w:r w:rsidRPr="0029583B">
              <w:rPr>
                <w:b/>
                <w:sz w:val="16"/>
                <w:szCs w:val="16"/>
              </w:rPr>
              <w:t xml:space="preserve">Peanut: </w:t>
            </w:r>
            <w:r w:rsidRPr="0029583B">
              <w:rPr>
                <w:sz w:val="16"/>
                <w:szCs w:val="16"/>
              </w:rPr>
              <w:t>1200-5000 mg peanut protein /d (low dose OIT: 50-320 mg/d)</w:t>
            </w:r>
          </w:p>
          <w:p w14:paraId="2BB29C80" w14:textId="77777777" w:rsidR="00570700" w:rsidRPr="0029583B" w:rsidRDefault="00570700" w:rsidP="00570700">
            <w:pPr>
              <w:spacing w:line="240" w:lineRule="auto"/>
              <w:rPr>
                <w:sz w:val="16"/>
                <w:szCs w:val="16"/>
              </w:rPr>
            </w:pPr>
            <w:r w:rsidRPr="0029583B">
              <w:rPr>
                <w:b/>
                <w:sz w:val="16"/>
                <w:szCs w:val="16"/>
              </w:rPr>
              <w:t xml:space="preserve">Milk: </w:t>
            </w:r>
            <w:r w:rsidRPr="0029583B">
              <w:rPr>
                <w:sz w:val="16"/>
                <w:szCs w:val="16"/>
              </w:rPr>
              <w:t>150-200 mL daily or at least twice weekly (4500-6500 cow milk protein)</w:t>
            </w:r>
          </w:p>
          <w:p w14:paraId="7E2AB024" w14:textId="77777777" w:rsidR="00570700" w:rsidRPr="0029583B" w:rsidRDefault="00570700" w:rsidP="00570700">
            <w:pPr>
              <w:spacing w:line="240" w:lineRule="auto"/>
              <w:rPr>
                <w:sz w:val="16"/>
                <w:szCs w:val="16"/>
              </w:rPr>
            </w:pPr>
            <w:r w:rsidRPr="0029583B">
              <w:rPr>
                <w:b/>
                <w:sz w:val="16"/>
                <w:szCs w:val="16"/>
              </w:rPr>
              <w:t>Egg</w:t>
            </w:r>
            <w:r w:rsidRPr="0029583B">
              <w:rPr>
                <w:sz w:val="16"/>
                <w:szCs w:val="16"/>
              </w:rPr>
              <w:t>: 3.3 g egg white protein (</w:t>
            </w:r>
            <w:r w:rsidRPr="0029583B">
              <w:rPr>
                <w:sz w:val="16"/>
                <w:szCs w:val="16"/>
              </w:rPr>
              <w:sym w:font="Symbol" w:char="F07E"/>
            </w:r>
            <w:r w:rsidRPr="0029583B">
              <w:rPr>
                <w:sz w:val="16"/>
                <w:szCs w:val="16"/>
              </w:rPr>
              <w:t>1 egg)  or 2 g of egg-white powder (</w:t>
            </w:r>
            <w:r w:rsidRPr="0029583B">
              <w:rPr>
                <w:sz w:val="16"/>
                <w:szCs w:val="16"/>
              </w:rPr>
              <w:sym w:font="Symbol" w:char="F07E"/>
            </w:r>
            <w:r w:rsidRPr="0029583B">
              <w:rPr>
                <w:sz w:val="16"/>
                <w:szCs w:val="16"/>
              </w:rPr>
              <w:t>1/3 egg)  or ≥ 1 undercooked egg daily or every 2 days</w:t>
            </w:r>
          </w:p>
        </w:tc>
      </w:tr>
    </w:tbl>
    <w:p w14:paraId="0D023675" w14:textId="77777777" w:rsidR="00570700" w:rsidRPr="0029583B" w:rsidRDefault="00570700" w:rsidP="00570700"/>
    <w:p w14:paraId="28EFEDB0" w14:textId="77777777" w:rsidR="00570700" w:rsidRPr="0029583B" w:rsidRDefault="00570700" w:rsidP="00570700">
      <w:pPr>
        <w:spacing w:line="240" w:lineRule="auto"/>
        <w:rPr>
          <w:b/>
        </w:rPr>
      </w:pPr>
      <w:r w:rsidRPr="0029583B">
        <w:rPr>
          <w:b/>
        </w:rPr>
        <w:t>Protocols for other food allergens</w:t>
      </w:r>
    </w:p>
    <w:tbl>
      <w:tblPr>
        <w:tblStyle w:val="1"/>
        <w:tblW w:w="18111" w:type="dxa"/>
        <w:tblLayout w:type="fixed"/>
        <w:tblLook w:val="04A0" w:firstRow="1" w:lastRow="0" w:firstColumn="1" w:lastColumn="0" w:noHBand="0" w:noVBand="1"/>
      </w:tblPr>
      <w:tblGrid>
        <w:gridCol w:w="1101"/>
        <w:gridCol w:w="3090"/>
        <w:gridCol w:w="3090"/>
        <w:gridCol w:w="3090"/>
        <w:gridCol w:w="2779"/>
        <w:gridCol w:w="4961"/>
      </w:tblGrid>
      <w:tr w:rsidR="00570700" w:rsidRPr="00570700" w14:paraId="077C2AC7" w14:textId="77777777" w:rsidTr="00570700">
        <w:trPr>
          <w:trHeight w:val="178"/>
          <w:tblHeader/>
        </w:trPr>
        <w:tc>
          <w:tcPr>
            <w:tcW w:w="1101" w:type="dxa"/>
          </w:tcPr>
          <w:p w14:paraId="177E41D8" w14:textId="77777777" w:rsidR="00570700" w:rsidRPr="00570700" w:rsidRDefault="00570700" w:rsidP="00570700">
            <w:pPr>
              <w:pStyle w:val="Textecourant2012"/>
              <w:spacing w:after="0"/>
              <w:ind w:left="0"/>
              <w:rPr>
                <w:rFonts w:ascii="Arial" w:hAnsi="Arial"/>
                <w:sz w:val="16"/>
                <w:szCs w:val="18"/>
                <w:lang w:val="en-CA" w:eastAsia="fr-CA"/>
              </w:rPr>
            </w:pPr>
          </w:p>
        </w:tc>
        <w:tc>
          <w:tcPr>
            <w:tcW w:w="3090" w:type="dxa"/>
          </w:tcPr>
          <w:p w14:paraId="61B0CB31" w14:textId="3ECFA3F7" w:rsidR="00570700" w:rsidRPr="00570700" w:rsidRDefault="00570700" w:rsidP="005F2998">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Nowak-Wegrzyn, 2019</w:t>
            </w:r>
            <w:r w:rsidRPr="00570700">
              <w:rPr>
                <w:rFonts w:ascii="Arial" w:hAnsi="Arial"/>
                <w:b/>
                <w:sz w:val="16"/>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 w:val="16"/>
                <w:szCs w:val="18"/>
                <w:lang w:val="en-CA" w:eastAsia="fr-CA"/>
              </w:rPr>
              <w:instrText xml:space="preserve"> ADDIN EN.CITE </w:instrText>
            </w:r>
            <w:r w:rsidR="005F2998">
              <w:rPr>
                <w:rFonts w:ascii="Arial" w:hAnsi="Arial"/>
                <w:b/>
                <w:sz w:val="16"/>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 w:val="16"/>
                <w:szCs w:val="18"/>
                <w:lang w:val="en-CA" w:eastAsia="fr-CA"/>
              </w:rPr>
              <w:instrText xml:space="preserve"> ADDIN EN.CITE.DATA </w:instrText>
            </w:r>
            <w:r w:rsidR="005F2998">
              <w:rPr>
                <w:rFonts w:ascii="Arial" w:hAnsi="Arial"/>
                <w:b/>
                <w:sz w:val="16"/>
                <w:szCs w:val="18"/>
                <w:lang w:val="en-CA" w:eastAsia="fr-CA"/>
              </w:rPr>
            </w:r>
            <w:r w:rsidR="005F2998">
              <w:rPr>
                <w:rFonts w:ascii="Arial" w:hAnsi="Arial"/>
                <w:b/>
                <w:sz w:val="16"/>
                <w:szCs w:val="18"/>
                <w:lang w:val="en-CA" w:eastAsia="fr-CA"/>
              </w:rPr>
              <w:fldChar w:fldCharType="end"/>
            </w:r>
            <w:r w:rsidRPr="00570700">
              <w:rPr>
                <w:rFonts w:ascii="Arial" w:hAnsi="Arial"/>
                <w:b/>
                <w:sz w:val="16"/>
                <w:szCs w:val="18"/>
                <w:lang w:val="en-CA" w:eastAsia="fr-CA"/>
              </w:rPr>
            </w:r>
            <w:r w:rsidRPr="00570700">
              <w:rPr>
                <w:rFonts w:ascii="Arial" w:hAnsi="Arial"/>
                <w:b/>
                <w:sz w:val="16"/>
                <w:szCs w:val="18"/>
                <w:lang w:val="en-CA" w:eastAsia="fr-CA"/>
              </w:rPr>
              <w:fldChar w:fldCharType="separate"/>
            </w:r>
            <w:r w:rsidR="005F2998" w:rsidRPr="005F2998">
              <w:rPr>
                <w:rFonts w:ascii="Arial" w:hAnsi="Arial"/>
                <w:b/>
                <w:noProof/>
                <w:sz w:val="16"/>
                <w:szCs w:val="18"/>
                <w:vertAlign w:val="superscript"/>
                <w:lang w:val="en-CA" w:eastAsia="fr-CA"/>
              </w:rPr>
              <w:t>24</w:t>
            </w:r>
            <w:r w:rsidRPr="00570700">
              <w:rPr>
                <w:rFonts w:ascii="Arial" w:hAnsi="Arial"/>
                <w:b/>
                <w:sz w:val="16"/>
                <w:szCs w:val="18"/>
                <w:lang w:val="en-CA" w:eastAsia="fr-CA"/>
              </w:rPr>
              <w:fldChar w:fldCharType="end"/>
            </w:r>
            <w:r w:rsidRPr="00570700">
              <w:rPr>
                <w:rFonts w:ascii="Arial" w:hAnsi="Arial"/>
                <w:b/>
                <w:sz w:val="16"/>
                <w:szCs w:val="18"/>
                <w:lang w:val="en-CA" w:eastAsia="fr-CA"/>
              </w:rPr>
              <w:t xml:space="preserve"> (RCT, N=46) -wheat </w:t>
            </w:r>
          </w:p>
        </w:tc>
        <w:tc>
          <w:tcPr>
            <w:tcW w:w="3090" w:type="dxa"/>
          </w:tcPr>
          <w:p w14:paraId="566FFAD4" w14:textId="67F5E264" w:rsidR="00570700" w:rsidRPr="00570700" w:rsidRDefault="00570700" w:rsidP="005F2998">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Kulmala, 2018</w:t>
            </w:r>
            <w:r w:rsidRPr="00570700">
              <w:rPr>
                <w:rFonts w:ascii="Arial" w:hAnsi="Arial"/>
                <w:b/>
                <w:sz w:val="16"/>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 w:val="16"/>
                <w:szCs w:val="18"/>
                <w:lang w:val="en-CA" w:eastAsia="fr-CA"/>
              </w:rPr>
              <w:instrText xml:space="preserve"> ADDIN EN.CITE </w:instrText>
            </w:r>
            <w:r w:rsidR="005F2998">
              <w:rPr>
                <w:rFonts w:ascii="Arial" w:hAnsi="Arial"/>
                <w:b/>
                <w:sz w:val="16"/>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 w:val="16"/>
                <w:szCs w:val="18"/>
                <w:lang w:val="en-CA" w:eastAsia="fr-CA"/>
              </w:rPr>
              <w:instrText xml:space="preserve"> ADDIN EN.CITE.DATA </w:instrText>
            </w:r>
            <w:r w:rsidR="005F2998">
              <w:rPr>
                <w:rFonts w:ascii="Arial" w:hAnsi="Arial"/>
                <w:b/>
                <w:sz w:val="16"/>
                <w:szCs w:val="18"/>
                <w:lang w:val="en-CA" w:eastAsia="fr-CA"/>
              </w:rPr>
            </w:r>
            <w:r w:rsidR="005F2998">
              <w:rPr>
                <w:rFonts w:ascii="Arial" w:hAnsi="Arial"/>
                <w:b/>
                <w:sz w:val="16"/>
                <w:szCs w:val="18"/>
                <w:lang w:val="en-CA" w:eastAsia="fr-CA"/>
              </w:rPr>
              <w:fldChar w:fldCharType="end"/>
            </w:r>
            <w:r w:rsidRPr="00570700">
              <w:rPr>
                <w:rFonts w:ascii="Arial" w:hAnsi="Arial"/>
                <w:b/>
                <w:sz w:val="16"/>
                <w:szCs w:val="18"/>
                <w:lang w:val="en-CA" w:eastAsia="fr-CA"/>
              </w:rPr>
            </w:r>
            <w:r w:rsidRPr="00570700">
              <w:rPr>
                <w:rFonts w:ascii="Arial" w:hAnsi="Arial"/>
                <w:b/>
                <w:sz w:val="16"/>
                <w:szCs w:val="18"/>
                <w:lang w:val="en-CA" w:eastAsia="fr-CA"/>
              </w:rPr>
              <w:fldChar w:fldCharType="separate"/>
            </w:r>
            <w:r w:rsidR="005F2998" w:rsidRPr="005F2998">
              <w:rPr>
                <w:rFonts w:ascii="Arial" w:hAnsi="Arial"/>
                <w:b/>
                <w:noProof/>
                <w:sz w:val="16"/>
                <w:szCs w:val="18"/>
                <w:vertAlign w:val="superscript"/>
                <w:lang w:val="en-CA" w:eastAsia="fr-CA"/>
              </w:rPr>
              <w:t>25</w:t>
            </w:r>
            <w:r w:rsidRPr="00570700">
              <w:rPr>
                <w:rFonts w:ascii="Arial" w:hAnsi="Arial"/>
                <w:b/>
                <w:sz w:val="16"/>
                <w:szCs w:val="18"/>
                <w:lang w:val="en-CA" w:eastAsia="fr-CA"/>
              </w:rPr>
              <w:fldChar w:fldCharType="end"/>
            </w:r>
            <w:r w:rsidRPr="00570700">
              <w:rPr>
                <w:rFonts w:ascii="Arial" w:hAnsi="Arial"/>
                <w:b/>
                <w:sz w:val="16"/>
                <w:szCs w:val="18"/>
                <w:lang w:val="en-CA" w:eastAsia="fr-CA"/>
              </w:rPr>
              <w:t xml:space="preserve"> (prospective, single-arm study, N=100) -wheat</w:t>
            </w:r>
          </w:p>
        </w:tc>
        <w:tc>
          <w:tcPr>
            <w:tcW w:w="3090" w:type="dxa"/>
          </w:tcPr>
          <w:p w14:paraId="20F683AA" w14:textId="5AB9E014" w:rsidR="00570700" w:rsidRPr="00570700" w:rsidRDefault="00570700" w:rsidP="005F2998">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Elizur, 2019</w:t>
            </w:r>
            <w:r w:rsidRPr="00570700">
              <w:rPr>
                <w:rFonts w:ascii="Arial" w:hAnsi="Arial"/>
                <w:b/>
                <w:sz w:val="16"/>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 w:val="16"/>
                <w:szCs w:val="18"/>
                <w:lang w:val="en-CA" w:eastAsia="fr-CA"/>
              </w:rPr>
              <w:instrText xml:space="preserve"> ADDIN EN.CITE </w:instrText>
            </w:r>
            <w:r w:rsidR="005F2998">
              <w:rPr>
                <w:rFonts w:ascii="Arial" w:hAnsi="Arial"/>
                <w:b/>
                <w:sz w:val="16"/>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 w:val="16"/>
                <w:szCs w:val="18"/>
                <w:lang w:val="en-CA" w:eastAsia="fr-CA"/>
              </w:rPr>
              <w:instrText xml:space="preserve"> ADDIN EN.CITE.DATA </w:instrText>
            </w:r>
            <w:r w:rsidR="005F2998">
              <w:rPr>
                <w:rFonts w:ascii="Arial" w:hAnsi="Arial"/>
                <w:b/>
                <w:sz w:val="16"/>
                <w:szCs w:val="18"/>
                <w:lang w:val="en-CA" w:eastAsia="fr-CA"/>
              </w:rPr>
            </w:r>
            <w:r w:rsidR="005F2998">
              <w:rPr>
                <w:rFonts w:ascii="Arial" w:hAnsi="Arial"/>
                <w:b/>
                <w:sz w:val="16"/>
                <w:szCs w:val="18"/>
                <w:lang w:val="en-CA" w:eastAsia="fr-CA"/>
              </w:rPr>
              <w:fldChar w:fldCharType="end"/>
            </w:r>
            <w:r w:rsidRPr="00570700">
              <w:rPr>
                <w:rFonts w:ascii="Arial" w:hAnsi="Arial"/>
                <w:b/>
                <w:sz w:val="16"/>
                <w:szCs w:val="18"/>
                <w:lang w:val="en-CA" w:eastAsia="fr-CA"/>
              </w:rPr>
            </w:r>
            <w:r w:rsidRPr="00570700">
              <w:rPr>
                <w:rFonts w:ascii="Arial" w:hAnsi="Arial"/>
                <w:b/>
                <w:sz w:val="16"/>
                <w:szCs w:val="18"/>
                <w:lang w:val="en-CA" w:eastAsia="fr-CA"/>
              </w:rPr>
              <w:fldChar w:fldCharType="separate"/>
            </w:r>
            <w:r w:rsidR="005F2998" w:rsidRPr="005F2998">
              <w:rPr>
                <w:rFonts w:ascii="Arial" w:hAnsi="Arial"/>
                <w:b/>
                <w:noProof/>
                <w:sz w:val="16"/>
                <w:szCs w:val="18"/>
                <w:vertAlign w:val="superscript"/>
                <w:lang w:val="en-CA" w:eastAsia="fr-CA"/>
              </w:rPr>
              <w:t>26</w:t>
            </w:r>
            <w:r w:rsidRPr="00570700">
              <w:rPr>
                <w:rFonts w:ascii="Arial" w:hAnsi="Arial"/>
                <w:b/>
                <w:sz w:val="16"/>
                <w:szCs w:val="18"/>
                <w:lang w:val="en-CA" w:eastAsia="fr-CA"/>
              </w:rPr>
              <w:fldChar w:fldCharType="end"/>
            </w:r>
            <w:r w:rsidRPr="00570700">
              <w:rPr>
                <w:rFonts w:ascii="Arial" w:hAnsi="Arial"/>
                <w:b/>
                <w:sz w:val="16"/>
                <w:szCs w:val="18"/>
                <w:lang w:val="en-CA" w:eastAsia="fr-CA"/>
              </w:rPr>
              <w:t xml:space="preserve"> (CCT, N=73)-walnut</w:t>
            </w:r>
          </w:p>
        </w:tc>
        <w:tc>
          <w:tcPr>
            <w:tcW w:w="2779" w:type="dxa"/>
          </w:tcPr>
          <w:p w14:paraId="2C25D2C5" w14:textId="3B0199FD" w:rsidR="00570700" w:rsidRPr="00570700" w:rsidRDefault="00570700" w:rsidP="005F2998">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Barni, 2019</w:t>
            </w:r>
            <w:r w:rsidRPr="00570700">
              <w:rPr>
                <w:rFonts w:ascii="Arial" w:hAnsi="Arial"/>
                <w:b/>
                <w:sz w:val="16"/>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 w:val="16"/>
                <w:szCs w:val="18"/>
                <w:lang w:val="en-CA" w:eastAsia="fr-CA"/>
              </w:rPr>
              <w:instrText xml:space="preserve"> ADDIN EN.CITE </w:instrText>
            </w:r>
            <w:r w:rsidR="005F2998">
              <w:rPr>
                <w:rFonts w:ascii="Arial" w:hAnsi="Arial"/>
                <w:b/>
                <w:sz w:val="16"/>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 w:val="16"/>
                <w:szCs w:val="18"/>
                <w:lang w:val="en-CA" w:eastAsia="fr-CA"/>
              </w:rPr>
              <w:instrText xml:space="preserve"> ADDIN EN.CITE.DATA </w:instrText>
            </w:r>
            <w:r w:rsidR="005F2998">
              <w:rPr>
                <w:rFonts w:ascii="Arial" w:hAnsi="Arial"/>
                <w:b/>
                <w:sz w:val="16"/>
                <w:szCs w:val="18"/>
                <w:lang w:val="en-CA" w:eastAsia="fr-CA"/>
              </w:rPr>
            </w:r>
            <w:r w:rsidR="005F2998">
              <w:rPr>
                <w:rFonts w:ascii="Arial" w:hAnsi="Arial"/>
                <w:b/>
                <w:sz w:val="16"/>
                <w:szCs w:val="18"/>
                <w:lang w:val="en-CA" w:eastAsia="fr-CA"/>
              </w:rPr>
              <w:fldChar w:fldCharType="end"/>
            </w:r>
            <w:r w:rsidRPr="00570700">
              <w:rPr>
                <w:rFonts w:ascii="Arial" w:hAnsi="Arial"/>
                <w:b/>
                <w:sz w:val="16"/>
                <w:szCs w:val="18"/>
                <w:lang w:val="en-CA" w:eastAsia="fr-CA"/>
              </w:rPr>
            </w:r>
            <w:r w:rsidRPr="00570700">
              <w:rPr>
                <w:rFonts w:ascii="Arial" w:hAnsi="Arial"/>
                <w:b/>
                <w:sz w:val="16"/>
                <w:szCs w:val="18"/>
                <w:lang w:val="en-CA" w:eastAsia="fr-CA"/>
              </w:rPr>
              <w:fldChar w:fldCharType="separate"/>
            </w:r>
            <w:r w:rsidR="005F2998" w:rsidRPr="005F2998">
              <w:rPr>
                <w:rFonts w:ascii="Arial" w:hAnsi="Arial"/>
                <w:b/>
                <w:noProof/>
                <w:sz w:val="16"/>
                <w:szCs w:val="18"/>
                <w:vertAlign w:val="superscript"/>
                <w:lang w:val="en-CA" w:eastAsia="fr-CA"/>
              </w:rPr>
              <w:t>27</w:t>
            </w:r>
            <w:r w:rsidRPr="00570700">
              <w:rPr>
                <w:rFonts w:ascii="Arial" w:hAnsi="Arial"/>
                <w:b/>
                <w:sz w:val="16"/>
                <w:szCs w:val="18"/>
                <w:lang w:val="en-CA" w:eastAsia="fr-CA"/>
              </w:rPr>
              <w:fldChar w:fldCharType="end"/>
            </w:r>
            <w:r w:rsidRPr="00570700">
              <w:rPr>
                <w:rFonts w:ascii="Arial" w:hAnsi="Arial"/>
                <w:b/>
                <w:sz w:val="16"/>
                <w:szCs w:val="18"/>
                <w:lang w:val="en-CA" w:eastAsia="fr-CA"/>
              </w:rPr>
              <w:t xml:space="preserve"> (case series, N=43) - hazelnut</w:t>
            </w:r>
          </w:p>
        </w:tc>
        <w:tc>
          <w:tcPr>
            <w:tcW w:w="4961" w:type="dxa"/>
          </w:tcPr>
          <w:p w14:paraId="4213AA61" w14:textId="78C2F3E8" w:rsidR="00570700" w:rsidRPr="00570700" w:rsidRDefault="00570700" w:rsidP="005F2998">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Nachshon, 2019</w:t>
            </w:r>
            <w:r w:rsidRPr="00570700">
              <w:rPr>
                <w:rFonts w:ascii="Arial" w:hAnsi="Arial"/>
                <w:b/>
                <w:sz w:val="16"/>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 w:val="16"/>
                <w:szCs w:val="18"/>
                <w:lang w:val="en-CA" w:eastAsia="fr-CA"/>
              </w:rPr>
              <w:instrText xml:space="preserve"> ADDIN EN.CITE </w:instrText>
            </w:r>
            <w:r w:rsidR="005F2998">
              <w:rPr>
                <w:rFonts w:ascii="Arial" w:hAnsi="Arial"/>
                <w:b/>
                <w:sz w:val="16"/>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 w:val="16"/>
                <w:szCs w:val="18"/>
                <w:lang w:val="en-CA" w:eastAsia="fr-CA"/>
              </w:rPr>
              <w:instrText xml:space="preserve"> ADDIN EN.CITE.DATA </w:instrText>
            </w:r>
            <w:r w:rsidR="005F2998">
              <w:rPr>
                <w:rFonts w:ascii="Arial" w:hAnsi="Arial"/>
                <w:b/>
                <w:sz w:val="16"/>
                <w:szCs w:val="18"/>
                <w:lang w:val="en-CA" w:eastAsia="fr-CA"/>
              </w:rPr>
            </w:r>
            <w:r w:rsidR="005F2998">
              <w:rPr>
                <w:rFonts w:ascii="Arial" w:hAnsi="Arial"/>
                <w:b/>
                <w:sz w:val="16"/>
                <w:szCs w:val="18"/>
                <w:lang w:val="en-CA" w:eastAsia="fr-CA"/>
              </w:rPr>
              <w:fldChar w:fldCharType="end"/>
            </w:r>
            <w:r w:rsidRPr="00570700">
              <w:rPr>
                <w:rFonts w:ascii="Arial" w:hAnsi="Arial"/>
                <w:b/>
                <w:sz w:val="16"/>
                <w:szCs w:val="18"/>
                <w:lang w:val="en-CA" w:eastAsia="fr-CA"/>
              </w:rPr>
            </w:r>
            <w:r w:rsidRPr="00570700">
              <w:rPr>
                <w:rFonts w:ascii="Arial" w:hAnsi="Arial"/>
                <w:b/>
                <w:sz w:val="16"/>
                <w:szCs w:val="18"/>
                <w:lang w:val="en-CA" w:eastAsia="fr-CA"/>
              </w:rPr>
              <w:fldChar w:fldCharType="separate"/>
            </w:r>
            <w:r w:rsidR="005F2998" w:rsidRPr="005F2998">
              <w:rPr>
                <w:rFonts w:ascii="Arial" w:hAnsi="Arial"/>
                <w:b/>
                <w:noProof/>
                <w:sz w:val="16"/>
                <w:szCs w:val="18"/>
                <w:vertAlign w:val="superscript"/>
                <w:lang w:val="en-CA" w:eastAsia="fr-CA"/>
              </w:rPr>
              <w:t>28</w:t>
            </w:r>
            <w:r w:rsidRPr="00570700">
              <w:rPr>
                <w:rFonts w:ascii="Arial" w:hAnsi="Arial"/>
                <w:b/>
                <w:sz w:val="16"/>
                <w:szCs w:val="18"/>
                <w:lang w:val="en-CA" w:eastAsia="fr-CA"/>
              </w:rPr>
              <w:fldChar w:fldCharType="end"/>
            </w:r>
            <w:r w:rsidRPr="00570700">
              <w:rPr>
                <w:rFonts w:ascii="Arial" w:hAnsi="Arial"/>
                <w:b/>
                <w:sz w:val="16"/>
                <w:szCs w:val="18"/>
                <w:lang w:val="en-CA" w:eastAsia="fr-CA"/>
              </w:rPr>
              <w:t xml:space="preserve"> (CCT) N=75 - sesame </w:t>
            </w:r>
          </w:p>
        </w:tc>
      </w:tr>
      <w:tr w:rsidR="00570700" w:rsidRPr="00570700" w14:paraId="3B7E2418" w14:textId="77777777" w:rsidTr="00570700">
        <w:trPr>
          <w:trHeight w:val="178"/>
        </w:trPr>
        <w:tc>
          <w:tcPr>
            <w:tcW w:w="1101" w:type="dxa"/>
          </w:tcPr>
          <w:p w14:paraId="4181B81C" w14:textId="77777777" w:rsidR="00570700" w:rsidRPr="00570700" w:rsidRDefault="00570700" w:rsidP="00570700">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Age</w:t>
            </w:r>
          </w:p>
        </w:tc>
        <w:tc>
          <w:tcPr>
            <w:tcW w:w="3090" w:type="dxa"/>
          </w:tcPr>
          <w:p w14:paraId="2880DD45"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 xml:space="preserve">Median, 8.7 years; range, 4.2-22.3 </w:t>
            </w:r>
          </w:p>
        </w:tc>
        <w:tc>
          <w:tcPr>
            <w:tcW w:w="3090" w:type="dxa"/>
          </w:tcPr>
          <w:p w14:paraId="72B56466"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 xml:space="preserve">Mean 11.6 years, range, 6.1-18.6 </w:t>
            </w:r>
          </w:p>
        </w:tc>
        <w:tc>
          <w:tcPr>
            <w:tcW w:w="3090" w:type="dxa"/>
          </w:tcPr>
          <w:p w14:paraId="33D99012"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Mean 7.9 years OIT, 6.8 years control; range 4-20</w:t>
            </w:r>
          </w:p>
        </w:tc>
        <w:tc>
          <w:tcPr>
            <w:tcW w:w="2779" w:type="dxa"/>
          </w:tcPr>
          <w:p w14:paraId="3C78D57C"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Mean 10 years, range: 5-16</w:t>
            </w:r>
          </w:p>
        </w:tc>
        <w:tc>
          <w:tcPr>
            <w:tcW w:w="4961" w:type="dxa"/>
          </w:tcPr>
          <w:p w14:paraId="02A2D2D0"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Mean 7.5 years, ≥4, (IQR: 5.8-11.6)</w:t>
            </w:r>
          </w:p>
        </w:tc>
      </w:tr>
      <w:tr w:rsidR="00570700" w:rsidRPr="00570700" w14:paraId="4ECCF751" w14:textId="77777777" w:rsidTr="00570700">
        <w:trPr>
          <w:trHeight w:val="178"/>
        </w:trPr>
        <w:tc>
          <w:tcPr>
            <w:tcW w:w="1101" w:type="dxa"/>
          </w:tcPr>
          <w:p w14:paraId="713B7ED7" w14:textId="77777777" w:rsidR="00570700" w:rsidRPr="00570700" w:rsidRDefault="00570700" w:rsidP="00570700">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Diagnosis</w:t>
            </w:r>
          </w:p>
        </w:tc>
        <w:tc>
          <w:tcPr>
            <w:tcW w:w="3090" w:type="dxa"/>
          </w:tcPr>
          <w:p w14:paraId="127DF1F3"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DBPCFC</w:t>
            </w:r>
          </w:p>
        </w:tc>
        <w:tc>
          <w:tcPr>
            <w:tcW w:w="3090" w:type="dxa"/>
          </w:tcPr>
          <w:p w14:paraId="04B7A3DD"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Open OFC (not performed in 15 patients with an immediate reaction within the previous 3 months)</w:t>
            </w:r>
          </w:p>
        </w:tc>
        <w:tc>
          <w:tcPr>
            <w:tcW w:w="3090" w:type="dxa"/>
          </w:tcPr>
          <w:p w14:paraId="14160BB0"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OFC, unless an immediate, recent (past year) reaction was documented</w:t>
            </w:r>
          </w:p>
        </w:tc>
        <w:tc>
          <w:tcPr>
            <w:tcW w:w="2779" w:type="dxa"/>
          </w:tcPr>
          <w:p w14:paraId="2CCB0D78"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OFC</w:t>
            </w:r>
          </w:p>
        </w:tc>
        <w:tc>
          <w:tcPr>
            <w:tcW w:w="4961" w:type="dxa"/>
          </w:tcPr>
          <w:p w14:paraId="04D086B8"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OFC or reaction within past year together with positive skin prick test (SPT) result and/or specific serum IgE (&gt;0.35 kUA/L)</w:t>
            </w:r>
          </w:p>
        </w:tc>
      </w:tr>
      <w:tr w:rsidR="00570700" w:rsidRPr="00570700" w14:paraId="5999CDF7" w14:textId="77777777" w:rsidTr="00570700">
        <w:trPr>
          <w:trHeight w:val="178"/>
        </w:trPr>
        <w:tc>
          <w:tcPr>
            <w:tcW w:w="1101" w:type="dxa"/>
          </w:tcPr>
          <w:p w14:paraId="2838BA4A" w14:textId="77777777" w:rsidR="00570700" w:rsidRPr="00570700" w:rsidRDefault="00570700" w:rsidP="00570700">
            <w:pPr>
              <w:pStyle w:val="Textecourant2012"/>
              <w:spacing w:after="0"/>
              <w:ind w:left="0"/>
              <w:rPr>
                <w:rFonts w:ascii="Arial" w:hAnsi="Arial"/>
                <w:b/>
                <w:sz w:val="16"/>
                <w:szCs w:val="18"/>
                <w:lang w:val="en-CA" w:eastAsia="fr-CA"/>
              </w:rPr>
            </w:pPr>
            <w:r w:rsidRPr="00570700">
              <w:rPr>
                <w:rFonts w:ascii="Arial" w:hAnsi="Arial"/>
                <w:b/>
                <w:sz w:val="16"/>
                <w:szCs w:val="18"/>
                <w:lang w:val="en-CA" w:eastAsia="fr-CA"/>
              </w:rPr>
              <w:t>OIT protocol</w:t>
            </w:r>
          </w:p>
        </w:tc>
        <w:tc>
          <w:tcPr>
            <w:tcW w:w="3090" w:type="dxa"/>
          </w:tcPr>
          <w:p w14:paraId="234F76E3" w14:textId="77777777" w:rsidR="00570700" w:rsidRPr="00570700" w:rsidRDefault="00570700" w:rsidP="00570700">
            <w:pPr>
              <w:pStyle w:val="Textecourant2012"/>
              <w:ind w:left="0"/>
              <w:rPr>
                <w:rFonts w:ascii="Arial" w:hAnsi="Arial"/>
                <w:sz w:val="16"/>
                <w:szCs w:val="18"/>
                <w:lang w:val="en-CA" w:eastAsia="fr-CA"/>
              </w:rPr>
            </w:pPr>
            <w:r w:rsidRPr="00570700">
              <w:rPr>
                <w:rFonts w:ascii="Arial" w:hAnsi="Arial"/>
                <w:sz w:val="16"/>
                <w:szCs w:val="18"/>
                <w:lang w:val="en-CA" w:eastAsia="fr-CA"/>
              </w:rPr>
              <w:t>Biweekly escalation for up to 44 weeks to a maximum of 1445 mg of wheat protein (WP), followed by daily home maintenance dosing. After 52 weeks of treatment (≥ 8 weeks of maintenance dosing), DBPCFC for a cumulative dose of 7443 of WP (2-3 slices of bread). Subjects continued OIT for another year and underwent a year 2 DBPCFC and, if passed, a subsequent off therapy DBPCFC. Placebo-treated subjects crossed over to high-dose OIT (maximum, 2748 mg of WP).</w:t>
            </w:r>
          </w:p>
        </w:tc>
        <w:tc>
          <w:tcPr>
            <w:tcW w:w="3090" w:type="dxa"/>
          </w:tcPr>
          <w:p w14:paraId="3A909950"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Well-cooked wheat spaghetti was consumed every day for 17 weeks, increasing every 1-2 weeks from 0.3 to 2000 mg of wheat protein, followed by 3-month maintenance and 9-month follow-up</w:t>
            </w:r>
          </w:p>
          <w:p w14:paraId="58566A67"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Patients received antihistamine every day</w:t>
            </w:r>
          </w:p>
        </w:tc>
        <w:tc>
          <w:tcPr>
            <w:tcW w:w="3090" w:type="dxa"/>
          </w:tcPr>
          <w:p w14:paraId="063CD12E" w14:textId="10E1D674"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 xml:space="preserve">Initial 4-day dose-escalation phase to establish the single highest tolerated dose, which was consumed daily at home for 24 days; subsequent monthly dose escalations were repeated until 4000 mg walnut protein was achieved. Patients who were </w:t>
            </w:r>
            <w:r w:rsidR="00B36ECA">
              <w:rPr>
                <w:rFonts w:ascii="Arial" w:hAnsi="Arial"/>
                <w:sz w:val="16"/>
                <w:szCs w:val="18"/>
                <w:lang w:val="en-CA" w:eastAsia="fr-CA"/>
              </w:rPr>
              <w:t>desensitized</w:t>
            </w:r>
            <w:r w:rsidRPr="00570700">
              <w:rPr>
                <w:rFonts w:ascii="Arial" w:hAnsi="Arial"/>
                <w:sz w:val="16"/>
                <w:szCs w:val="18"/>
                <w:lang w:val="en-CA" w:eastAsia="fr-CA"/>
              </w:rPr>
              <w:t xml:space="preserve"> to walnut continued to consume 1200 mg walnut protein daily for 6 months as maintenance.</w:t>
            </w:r>
          </w:p>
        </w:tc>
        <w:tc>
          <w:tcPr>
            <w:tcW w:w="2779" w:type="dxa"/>
          </w:tcPr>
          <w:p w14:paraId="66318A6E" w14:textId="77777777" w:rsidR="00570700" w:rsidRPr="00570700" w:rsidRDefault="00570700" w:rsidP="00570700">
            <w:pPr>
              <w:pStyle w:val="Textecourant2012"/>
              <w:spacing w:after="0"/>
              <w:ind w:left="0"/>
              <w:rPr>
                <w:rFonts w:ascii="Arial" w:hAnsi="Arial"/>
                <w:sz w:val="16"/>
                <w:szCs w:val="18"/>
                <w:lang w:val="en-CA" w:eastAsia="fr-CA"/>
              </w:rPr>
            </w:pPr>
            <w:r w:rsidRPr="00570700">
              <w:rPr>
                <w:rFonts w:ascii="Arial" w:hAnsi="Arial"/>
                <w:sz w:val="16"/>
                <w:szCs w:val="18"/>
                <w:lang w:val="en-CA" w:eastAsia="fr-CA"/>
              </w:rPr>
              <w:t>Initial hospital OFC followed by hazelnut intake at home 3 times/ week with a dose equal to the maximum dose tolerated during hospital stay, up-dosing every 3 months at the hospital until 2.5 g hazelnut (cumulative dose) was reached</w:t>
            </w:r>
          </w:p>
        </w:tc>
        <w:tc>
          <w:tcPr>
            <w:tcW w:w="4961" w:type="dxa"/>
          </w:tcPr>
          <w:p w14:paraId="15988B0F" w14:textId="77777777" w:rsidR="00570700" w:rsidRPr="00570700" w:rsidRDefault="00570700" w:rsidP="00570700">
            <w:pPr>
              <w:pStyle w:val="Textecourant2012"/>
              <w:ind w:left="0"/>
              <w:rPr>
                <w:rFonts w:ascii="Arial" w:hAnsi="Arial"/>
                <w:sz w:val="16"/>
                <w:szCs w:val="18"/>
                <w:lang w:val="en-CA" w:eastAsia="fr-CA"/>
              </w:rPr>
            </w:pPr>
            <w:r w:rsidRPr="00570700">
              <w:rPr>
                <w:rFonts w:ascii="Arial" w:hAnsi="Arial"/>
                <w:sz w:val="16"/>
                <w:szCs w:val="18"/>
                <w:lang w:val="en-CA" w:eastAsia="fr-CA"/>
              </w:rPr>
              <w:t>The initial 2 days of first dose-escalation round served as an entry OFC up to 4800 mg sesame protein (non-reacting patients were excluded).</w:t>
            </w:r>
          </w:p>
          <w:p w14:paraId="181B83E9" w14:textId="77777777" w:rsidR="00570700" w:rsidRPr="00570700" w:rsidRDefault="00570700" w:rsidP="00570700">
            <w:pPr>
              <w:pStyle w:val="Textecourant2012"/>
              <w:ind w:left="0"/>
              <w:rPr>
                <w:rFonts w:ascii="Arial" w:hAnsi="Arial"/>
                <w:sz w:val="16"/>
                <w:szCs w:val="18"/>
                <w:lang w:val="en-CA" w:eastAsia="fr-CA"/>
              </w:rPr>
            </w:pPr>
            <w:r w:rsidRPr="00570700">
              <w:rPr>
                <w:rFonts w:ascii="Arial" w:hAnsi="Arial"/>
                <w:sz w:val="16"/>
                <w:szCs w:val="18"/>
                <w:lang w:val="en-CA" w:eastAsia="fr-CA"/>
              </w:rPr>
              <w:t>The single highest tolerated dose (SHTD) was then consumed at least once daily at home for 24 days. ubsequently, patients returned for monthly dose escalations performed in an ambulatory day care setting,</w:t>
            </w:r>
          </w:p>
          <w:p w14:paraId="72A043BB" w14:textId="77777777" w:rsidR="00570700" w:rsidRPr="00570700" w:rsidRDefault="00570700" w:rsidP="00570700">
            <w:pPr>
              <w:pStyle w:val="Textecourant2012"/>
              <w:ind w:left="0"/>
              <w:rPr>
                <w:rFonts w:ascii="Arial" w:hAnsi="Arial"/>
                <w:sz w:val="16"/>
                <w:szCs w:val="18"/>
                <w:lang w:val="en-CA" w:eastAsia="fr-CA"/>
              </w:rPr>
            </w:pPr>
            <w:r w:rsidRPr="00570700">
              <w:rPr>
                <w:rFonts w:ascii="Arial" w:hAnsi="Arial"/>
                <w:sz w:val="16"/>
                <w:szCs w:val="18"/>
                <w:lang w:val="en-CA" w:eastAsia="fr-CA"/>
              </w:rPr>
              <w:t>Patients who could tolerate the target dose of 4000 mg sesame protein at the end build-up, were considered fully desensitized and were instructed to consume a daily maintenance dose of 1200 mg sesame protein (5g Tahini) plus ad-lib consumption of sesame products</w:t>
            </w:r>
          </w:p>
          <w:p w14:paraId="09533EB8" w14:textId="77777777" w:rsidR="00570700" w:rsidRPr="00570700" w:rsidRDefault="00570700" w:rsidP="00570700">
            <w:pPr>
              <w:pStyle w:val="Textecourant2012"/>
              <w:ind w:left="0"/>
              <w:rPr>
                <w:rFonts w:ascii="Arial" w:hAnsi="Arial"/>
                <w:sz w:val="16"/>
                <w:szCs w:val="18"/>
                <w:lang w:val="en-CA" w:eastAsia="fr-CA"/>
              </w:rPr>
            </w:pPr>
            <w:r w:rsidRPr="00570700">
              <w:rPr>
                <w:rFonts w:ascii="Arial" w:hAnsi="Arial"/>
                <w:sz w:val="16"/>
                <w:szCs w:val="18"/>
                <w:lang w:val="en-CA" w:eastAsia="fr-CA"/>
              </w:rPr>
              <w:t>Patients who tolerated ≥ 240 mg sesame protein (</w:t>
            </w:r>
            <w:r w:rsidRPr="00570700">
              <w:rPr>
                <w:rFonts w:ascii="Arial" w:hAnsi="Arial"/>
                <w:sz w:val="16"/>
                <w:szCs w:val="18"/>
                <w:lang w:val="en-CA" w:eastAsia="fr-CA"/>
              </w:rPr>
              <w:sym w:font="Symbol" w:char="F07E"/>
            </w:r>
            <w:r w:rsidRPr="00570700">
              <w:rPr>
                <w:rFonts w:ascii="Arial" w:hAnsi="Arial"/>
                <w:sz w:val="16"/>
                <w:szCs w:val="18"/>
                <w:lang w:val="en-CA" w:eastAsia="fr-CA"/>
              </w:rPr>
              <w:t>1 g of Tahini) but&lt;4000 mg were considered partially desensitized and instructed to consume their achieved dose for an unlimited time</w:t>
            </w:r>
          </w:p>
        </w:tc>
      </w:tr>
    </w:tbl>
    <w:p w14:paraId="7C7F749D" w14:textId="77777777" w:rsidR="007C7924" w:rsidRDefault="007C7924" w:rsidP="007C7924">
      <w:pPr>
        <w:rPr>
          <w:rFonts w:eastAsia="Times New Roman"/>
          <w:b/>
          <w:bCs/>
          <w:color w:val="595959"/>
          <w:kern w:val="32"/>
          <w:sz w:val="28"/>
          <w:szCs w:val="32"/>
        </w:rPr>
      </w:pPr>
      <w:r>
        <w:rPr>
          <w:rFonts w:eastAsia="Times New Roman"/>
          <w:b/>
          <w:bCs/>
          <w:color w:val="595959"/>
          <w:kern w:val="32"/>
          <w:sz w:val="28"/>
          <w:szCs w:val="32"/>
        </w:rPr>
        <w:br w:type="page"/>
      </w:r>
    </w:p>
    <w:p w14:paraId="40A99CDA" w14:textId="77777777" w:rsidR="007C7924" w:rsidRPr="00983132" w:rsidRDefault="007C7924" w:rsidP="00A54C7A">
      <w:pPr>
        <w:pStyle w:val="Titre2"/>
      </w:pPr>
      <w:bookmarkStart w:id="25" w:name="_Toc22572255"/>
      <w:bookmarkStart w:id="26" w:name="_Toc27666835"/>
      <w:r w:rsidRPr="00983132">
        <w:lastRenderedPageBreak/>
        <w:t>CLINICAL EFFICACY</w:t>
      </w:r>
      <w:bookmarkEnd w:id="25"/>
      <w:bookmarkEnd w:id="26"/>
    </w:p>
    <w:p w14:paraId="45F32DBD" w14:textId="77777777" w:rsidR="007C7924" w:rsidRPr="00983132" w:rsidRDefault="007C7924" w:rsidP="00D40837">
      <w:pPr>
        <w:pStyle w:val="Titre3"/>
      </w:pPr>
      <w:bookmarkStart w:id="27" w:name="_Toc19267153"/>
      <w:bookmarkStart w:id="28" w:name="_Toc22572256"/>
      <w:bookmarkStart w:id="29" w:name="_Toc27666836"/>
      <w:r w:rsidRPr="00983132">
        <w:t xml:space="preserve">Desensitization: </w:t>
      </w:r>
      <w:r w:rsidRPr="00856A05">
        <w:t>increase</w:t>
      </w:r>
      <w:r w:rsidRPr="00983132">
        <w:t xml:space="preserve"> in reactivity threshold</w:t>
      </w:r>
      <w:bookmarkEnd w:id="27"/>
      <w:bookmarkEnd w:id="28"/>
      <w:bookmarkEnd w:id="29"/>
    </w:p>
    <w:p w14:paraId="1D2E7DA2" w14:textId="77777777" w:rsidR="007C7924" w:rsidRPr="005249F9" w:rsidRDefault="007C7924" w:rsidP="00D40837">
      <w:pPr>
        <w:pStyle w:val="Titre4"/>
      </w:pPr>
      <w:bookmarkStart w:id="30" w:name="_Toc27666837"/>
      <w:r w:rsidRPr="005249F9">
        <w:t>Data for peanut, milk and egg allergies</w:t>
      </w:r>
      <w:bookmarkEnd w:id="30"/>
    </w:p>
    <w:tbl>
      <w:tblPr>
        <w:tblStyle w:val="1"/>
        <w:tblW w:w="17544" w:type="dxa"/>
        <w:tblLook w:val="04A0" w:firstRow="1" w:lastRow="0" w:firstColumn="1" w:lastColumn="0" w:noHBand="0" w:noVBand="1"/>
      </w:tblPr>
      <w:tblGrid>
        <w:gridCol w:w="3480"/>
        <w:gridCol w:w="3480"/>
        <w:gridCol w:w="3481"/>
        <w:gridCol w:w="3480"/>
        <w:gridCol w:w="3623"/>
      </w:tblGrid>
      <w:tr w:rsidR="00856A05" w:rsidRPr="00A241D7" w14:paraId="6E94F1CF" w14:textId="77777777" w:rsidTr="00473209">
        <w:trPr>
          <w:tblHeader/>
        </w:trPr>
        <w:tc>
          <w:tcPr>
            <w:tcW w:w="10441" w:type="dxa"/>
            <w:gridSpan w:val="3"/>
            <w:vAlign w:val="center"/>
          </w:tcPr>
          <w:p w14:paraId="1B967EC1" w14:textId="77777777" w:rsidR="00856A05" w:rsidRPr="0029583B" w:rsidRDefault="00856A05" w:rsidP="00473209">
            <w:pPr>
              <w:jc w:val="center"/>
              <w:rPr>
                <w:b/>
                <w:sz w:val="18"/>
                <w:szCs w:val="18"/>
              </w:rPr>
            </w:pPr>
            <w:r w:rsidRPr="0029583B">
              <w:rPr>
                <w:b/>
                <w:sz w:val="18"/>
                <w:szCs w:val="18"/>
              </w:rPr>
              <w:t>Meta-analyses</w:t>
            </w:r>
          </w:p>
        </w:tc>
        <w:tc>
          <w:tcPr>
            <w:tcW w:w="7103" w:type="dxa"/>
            <w:gridSpan w:val="2"/>
            <w:vAlign w:val="center"/>
          </w:tcPr>
          <w:p w14:paraId="77896FDA" w14:textId="77777777" w:rsidR="00856A05" w:rsidRPr="0029583B" w:rsidRDefault="00856A05" w:rsidP="00473209">
            <w:pPr>
              <w:jc w:val="center"/>
              <w:rPr>
                <w:b/>
                <w:sz w:val="18"/>
                <w:szCs w:val="18"/>
              </w:rPr>
            </w:pPr>
            <w:r w:rsidRPr="0029583B">
              <w:rPr>
                <w:b/>
                <w:sz w:val="18"/>
                <w:szCs w:val="18"/>
              </w:rPr>
              <w:t>RCT not included in meta-analyses with N&gt;50</w:t>
            </w:r>
          </w:p>
        </w:tc>
      </w:tr>
      <w:tr w:rsidR="00856A05" w:rsidRPr="00A241D7" w14:paraId="041496F9" w14:textId="77777777" w:rsidTr="00473209">
        <w:trPr>
          <w:trHeight w:val="181"/>
          <w:tblHeader/>
        </w:trPr>
        <w:tc>
          <w:tcPr>
            <w:tcW w:w="3480" w:type="dxa"/>
          </w:tcPr>
          <w:p w14:paraId="630D7687" w14:textId="094BADB6" w:rsidR="00856A05" w:rsidRPr="0029583B" w:rsidRDefault="00856A05" w:rsidP="005F2998">
            <w:pPr>
              <w:rPr>
                <w:b/>
                <w:sz w:val="18"/>
                <w:szCs w:val="18"/>
              </w:rPr>
            </w:pPr>
            <w:r w:rsidRPr="0029583B">
              <w:rPr>
                <w:b/>
                <w:sz w:val="18"/>
                <w:szCs w:val="18"/>
              </w:rPr>
              <w:t>Nurmatov, 2017</w:t>
            </w:r>
            <w:r w:rsidRPr="0029583B">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9</w:t>
            </w:r>
            <w:r w:rsidRPr="0029583B">
              <w:rPr>
                <w:b/>
                <w:sz w:val="18"/>
                <w:szCs w:val="18"/>
              </w:rPr>
              <w:fldChar w:fldCharType="end"/>
            </w:r>
            <w:r w:rsidRPr="0029583B">
              <w:rPr>
                <w:b/>
                <w:sz w:val="18"/>
                <w:szCs w:val="18"/>
              </w:rPr>
              <w:t xml:space="preserve"> – chicken’s egg, cow’s milk, peanut and others</w:t>
            </w:r>
          </w:p>
        </w:tc>
        <w:tc>
          <w:tcPr>
            <w:tcW w:w="3480" w:type="dxa"/>
          </w:tcPr>
          <w:p w14:paraId="1688FB47" w14:textId="228B7532" w:rsidR="00856A05" w:rsidRPr="0029583B" w:rsidRDefault="00856A05" w:rsidP="005F2998">
            <w:pPr>
              <w:rPr>
                <w:b/>
                <w:sz w:val="18"/>
                <w:szCs w:val="18"/>
              </w:rPr>
            </w:pPr>
            <w:r w:rsidRPr="0029583B">
              <w:rPr>
                <w:b/>
                <w:sz w:val="18"/>
                <w:szCs w:val="18"/>
              </w:rPr>
              <w:t>Romantsik, 2018</w:t>
            </w:r>
            <w:r w:rsidRPr="0029583B">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0</w:t>
            </w:r>
            <w:r w:rsidRPr="0029583B">
              <w:rPr>
                <w:b/>
                <w:sz w:val="18"/>
                <w:szCs w:val="18"/>
              </w:rPr>
              <w:fldChar w:fldCharType="end"/>
            </w:r>
            <w:r w:rsidRPr="0029583B">
              <w:rPr>
                <w:b/>
                <w:sz w:val="18"/>
                <w:szCs w:val="18"/>
              </w:rPr>
              <w:t xml:space="preserve"> – chicken’s egg </w:t>
            </w:r>
          </w:p>
        </w:tc>
        <w:tc>
          <w:tcPr>
            <w:tcW w:w="3481" w:type="dxa"/>
          </w:tcPr>
          <w:p w14:paraId="201C8B4B" w14:textId="27EB11A9" w:rsidR="00856A05" w:rsidRPr="0029583B" w:rsidRDefault="00856A05" w:rsidP="00473209">
            <w:pPr>
              <w:rPr>
                <w:b/>
                <w:sz w:val="18"/>
                <w:szCs w:val="18"/>
              </w:rPr>
            </w:pPr>
            <w:r w:rsidRPr="0029583B">
              <w:rPr>
                <w:b/>
                <w:sz w:val="18"/>
                <w:szCs w:val="18"/>
              </w:rPr>
              <w:t>Chu, 2019</w:t>
            </w:r>
            <w:r w:rsidRPr="0029583B">
              <w:rPr>
                <w:b/>
                <w:sz w:val="18"/>
                <w:szCs w:val="18"/>
              </w:rPr>
              <w:fldChar w:fldCharType="begin"/>
            </w:r>
            <w:r w:rsidR="005F2998">
              <w:rPr>
                <w:b/>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b/>
                <w:sz w:val="18"/>
                <w:szCs w:val="18"/>
              </w:rPr>
              <w:fldChar w:fldCharType="separate"/>
            </w:r>
            <w:r w:rsidR="005F2998" w:rsidRPr="005F2998">
              <w:rPr>
                <w:b/>
                <w:noProof/>
                <w:sz w:val="18"/>
                <w:szCs w:val="18"/>
                <w:vertAlign w:val="superscript"/>
              </w:rPr>
              <w:t>31</w:t>
            </w:r>
            <w:r w:rsidRPr="0029583B">
              <w:rPr>
                <w:b/>
                <w:sz w:val="18"/>
                <w:szCs w:val="18"/>
              </w:rPr>
              <w:fldChar w:fldCharType="end"/>
            </w:r>
            <w:r w:rsidRPr="0029583B">
              <w:rPr>
                <w:b/>
                <w:sz w:val="18"/>
                <w:szCs w:val="18"/>
              </w:rPr>
              <w:t xml:space="preserve"> – peanut</w:t>
            </w:r>
          </w:p>
          <w:p w14:paraId="02186E14" w14:textId="77777777" w:rsidR="00856A05" w:rsidRPr="0029583B" w:rsidRDefault="00856A05" w:rsidP="00473209">
            <w:pPr>
              <w:rPr>
                <w:b/>
                <w:sz w:val="18"/>
                <w:szCs w:val="18"/>
              </w:rPr>
            </w:pPr>
          </w:p>
        </w:tc>
        <w:tc>
          <w:tcPr>
            <w:tcW w:w="3480" w:type="dxa"/>
          </w:tcPr>
          <w:p w14:paraId="7E43A0B8" w14:textId="178FA9B5" w:rsidR="00856A05" w:rsidRPr="0029583B" w:rsidRDefault="00856A05" w:rsidP="00473209">
            <w:pPr>
              <w:rPr>
                <w:b/>
                <w:sz w:val="18"/>
                <w:szCs w:val="18"/>
              </w:rPr>
            </w:pPr>
            <w:r w:rsidRPr="0029583B">
              <w:rPr>
                <w:b/>
                <w:sz w:val="18"/>
                <w:szCs w:val="18"/>
              </w:rPr>
              <w:t>Martin-Munoz, 2019a</w:t>
            </w:r>
            <w:r w:rsidRPr="0029583B">
              <w:rPr>
                <w:b/>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sz w:val="18"/>
                <w:szCs w:val="18"/>
              </w:rPr>
              <w:instrText xml:space="preserve"> ADDIN EN.CITE </w:instrText>
            </w:r>
            <w:r w:rsidR="005F2998">
              <w:rPr>
                <w:b/>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0</w:t>
            </w:r>
            <w:r w:rsidRPr="0029583B">
              <w:rPr>
                <w:b/>
                <w:sz w:val="18"/>
                <w:szCs w:val="18"/>
              </w:rPr>
              <w:fldChar w:fldCharType="end"/>
            </w:r>
            <w:r w:rsidRPr="0029583B">
              <w:rPr>
                <w:b/>
                <w:sz w:val="18"/>
                <w:szCs w:val="18"/>
              </w:rPr>
              <w:t xml:space="preserve"> (Spain) – chicken’s egg</w:t>
            </w:r>
          </w:p>
          <w:p w14:paraId="0379C08A" w14:textId="77777777" w:rsidR="00856A05" w:rsidRPr="0029583B" w:rsidRDefault="00856A05" w:rsidP="00473209">
            <w:pPr>
              <w:rPr>
                <w:b/>
                <w:sz w:val="18"/>
                <w:szCs w:val="18"/>
              </w:rPr>
            </w:pPr>
            <w:r w:rsidRPr="0029583B">
              <w:rPr>
                <w:b/>
                <w:sz w:val="18"/>
                <w:szCs w:val="18"/>
              </w:rPr>
              <w:t>N=101</w:t>
            </w:r>
          </w:p>
          <w:p w14:paraId="70DC24C1" w14:textId="77777777" w:rsidR="00856A05" w:rsidRPr="0029583B" w:rsidRDefault="00856A05" w:rsidP="00473209">
            <w:pPr>
              <w:rPr>
                <w:b/>
                <w:sz w:val="18"/>
                <w:szCs w:val="18"/>
              </w:rPr>
            </w:pPr>
            <w:r w:rsidRPr="0029583B">
              <w:rPr>
                <w:b/>
                <w:sz w:val="18"/>
                <w:szCs w:val="18"/>
              </w:rPr>
              <w:t>Age: 6-9 years</w:t>
            </w:r>
          </w:p>
          <w:p w14:paraId="487AE9E9" w14:textId="77777777" w:rsidR="00856A05" w:rsidRPr="0029583B" w:rsidRDefault="00856A05" w:rsidP="00473209">
            <w:pPr>
              <w:rPr>
                <w:b/>
                <w:sz w:val="18"/>
                <w:szCs w:val="18"/>
              </w:rPr>
            </w:pPr>
            <w:r w:rsidRPr="0029583B">
              <w:rPr>
                <w:b/>
                <w:sz w:val="18"/>
                <w:szCs w:val="18"/>
              </w:rPr>
              <w:t>Diagnosis confirmed with OFC: yes</w:t>
            </w:r>
          </w:p>
        </w:tc>
        <w:tc>
          <w:tcPr>
            <w:tcW w:w="3623" w:type="dxa"/>
          </w:tcPr>
          <w:p w14:paraId="2E6C7BC4" w14:textId="0E6C6671" w:rsidR="00856A05" w:rsidRPr="0029583B" w:rsidRDefault="00856A05" w:rsidP="00473209">
            <w:pPr>
              <w:rPr>
                <w:b/>
                <w:sz w:val="18"/>
                <w:szCs w:val="18"/>
              </w:rPr>
            </w:pPr>
            <w:r w:rsidRPr="0029583B">
              <w:rPr>
                <w:b/>
                <w:sz w:val="18"/>
                <w:szCs w:val="18"/>
              </w:rPr>
              <w:t>De Schryver, 2019</w:t>
            </w:r>
            <w:r w:rsidRPr="0029583B">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 </w:instrText>
            </w:r>
            <w:r w:rsidR="005F2998">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3</w:t>
            </w:r>
            <w:r w:rsidRPr="0029583B">
              <w:rPr>
                <w:b/>
                <w:sz w:val="18"/>
                <w:szCs w:val="18"/>
              </w:rPr>
              <w:fldChar w:fldCharType="end"/>
            </w:r>
            <w:r w:rsidRPr="0029583B">
              <w:rPr>
                <w:b/>
                <w:sz w:val="18"/>
                <w:szCs w:val="18"/>
              </w:rPr>
              <w:t xml:space="preserve"> (Canada) – cow’s milk </w:t>
            </w:r>
          </w:p>
          <w:p w14:paraId="12D4EC2B" w14:textId="77777777" w:rsidR="00856A05" w:rsidRPr="0029583B" w:rsidRDefault="00856A05" w:rsidP="00473209">
            <w:pPr>
              <w:rPr>
                <w:b/>
                <w:sz w:val="18"/>
                <w:szCs w:val="18"/>
              </w:rPr>
            </w:pPr>
            <w:r w:rsidRPr="0029583B">
              <w:rPr>
                <w:b/>
                <w:sz w:val="18"/>
                <w:szCs w:val="18"/>
              </w:rPr>
              <w:t>N=52</w:t>
            </w:r>
          </w:p>
          <w:p w14:paraId="0D74D88F" w14:textId="77777777" w:rsidR="00856A05" w:rsidRPr="0029583B" w:rsidRDefault="00856A05" w:rsidP="00473209">
            <w:pPr>
              <w:rPr>
                <w:b/>
                <w:sz w:val="18"/>
                <w:szCs w:val="18"/>
              </w:rPr>
            </w:pPr>
            <w:r w:rsidRPr="0029583B">
              <w:rPr>
                <w:b/>
                <w:sz w:val="18"/>
                <w:szCs w:val="18"/>
              </w:rPr>
              <w:t>Age: 6-18, mean 12.1 years</w:t>
            </w:r>
          </w:p>
          <w:p w14:paraId="56A49C7F" w14:textId="77777777" w:rsidR="00856A05" w:rsidRPr="0029583B" w:rsidRDefault="00856A05" w:rsidP="00473209">
            <w:pPr>
              <w:rPr>
                <w:b/>
                <w:sz w:val="18"/>
                <w:szCs w:val="18"/>
              </w:rPr>
            </w:pPr>
            <w:r w:rsidRPr="0029583B">
              <w:rPr>
                <w:b/>
                <w:sz w:val="18"/>
                <w:szCs w:val="18"/>
              </w:rPr>
              <w:t>Diagnosis confirmed with OFC: yes (single-blind)</w:t>
            </w:r>
          </w:p>
        </w:tc>
      </w:tr>
      <w:tr w:rsidR="00856A05" w:rsidRPr="0029583B" w14:paraId="5FD573C1" w14:textId="77777777" w:rsidTr="00473209">
        <w:tc>
          <w:tcPr>
            <w:tcW w:w="3480" w:type="dxa"/>
          </w:tcPr>
          <w:p w14:paraId="24F071FA" w14:textId="77777777" w:rsidR="00856A05" w:rsidRPr="0029583B" w:rsidRDefault="00856A05" w:rsidP="00473209">
            <w:pPr>
              <w:autoSpaceDE w:val="0"/>
              <w:autoSpaceDN w:val="0"/>
              <w:adjustRightInd w:val="0"/>
              <w:rPr>
                <w:sz w:val="18"/>
                <w:szCs w:val="18"/>
              </w:rPr>
            </w:pPr>
            <w:r w:rsidRPr="0029583B">
              <w:rPr>
                <w:sz w:val="18"/>
                <w:szCs w:val="18"/>
              </w:rPr>
              <w:t xml:space="preserve">Desensitization in patients assessed in DBPCFC: </w:t>
            </w:r>
          </w:p>
          <w:p w14:paraId="37513B0B" w14:textId="04CD52E8" w:rsidR="00856A05" w:rsidRPr="0029583B" w:rsidRDefault="00856A05" w:rsidP="00473209">
            <w:pPr>
              <w:autoSpaceDE w:val="0"/>
              <w:autoSpaceDN w:val="0"/>
              <w:adjustRightInd w:val="0"/>
              <w:rPr>
                <w:sz w:val="18"/>
                <w:szCs w:val="18"/>
              </w:rPr>
            </w:pPr>
            <w:r w:rsidRPr="0029583B">
              <w:rPr>
                <w:sz w:val="18"/>
                <w:szCs w:val="18"/>
                <w:u w:val="single"/>
              </w:rPr>
              <w:t>All OIT trials</w:t>
            </w:r>
            <w:r w:rsidRPr="0029583B">
              <w:rPr>
                <w:sz w:val="18"/>
                <w:szCs w:val="18"/>
              </w:rPr>
              <w:t xml:space="preserve"> - 17 RCTs</w:t>
            </w:r>
            <w:r w:rsidRPr="0029583B">
              <w:rPr>
                <w:sz w:val="18"/>
                <w:szCs w:val="18"/>
              </w:rPr>
              <w:fldChar w:fldCharType="begin">
                <w:fldData xml:space="preserve">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Q2l0ZT48QXV0aG9y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zc2LTgxPC9wYWdlcz48dm9sdW1lPjEwNTwvdm9sdW1lPjxudW1iZXI+NTwvbnVtYmVy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9nYXN0cm9lbnRlcm9sb2d5PC9mdWxsLXRpdGxlPjxhYmJyLTE+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TU0LTYwPC9wYWdl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ZWRpdGlvbj4y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NjU0LTYwPC9wYWdlcz48dm9sdW1lPjEyNzwvdm9sdW1l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BbmFnbm9zdG91PC9BdXRob3I+PFllYXI+MjAxNDwvWWVh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k3LTMwNDwvcGFnZXM+PHZvbHVtZT4zODM8L3ZvbHVtZT48bnVtYmVyPjk5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MtNDM8L3BhZ2VzPjx2b2x1bWU+MzY3PC92b2x1bWU+PG51bWJlcj4zPC9udW1iZXI+PGVk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RlcGFydG1lbnQgb2YgUGVkaWF0
cmljcywgQ29sbGVnZSBvZiBNZWRpY2luZSwgQ2h1bmdidWsgTmF0aW9uYWwgVW5pdmVyc2l0eSwg
Q2hlb25nanUsIEtvcmVhLjwvYXV0aC1hZGRyZXNzPjx0aXRsZXM+PHRpdGxlPkluY3JlYXNlZCBj
b3cmYXBvcztzIG1pbGsgcHJvdGVpbi1zcGVjaWZpYyBJZ0c0IGxldmVscyBhZnRlciBvcmFsIGRl
c2Vuc2l0aXphdGlvbiBpbiA3LSB0byAxMi1tb250aC1vbGQgaW5mYW50cz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NTIzLTg8L3BhZ2VzPjx2b2x1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M0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OTctMzA0PC9wYWdlcz48dm9sdW1l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c1LTgzPC9w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==
</w:fldData>
              </w:fldChar>
            </w:r>
            <w:r w:rsidR="005F2998">
              <w:rPr>
                <w:sz w:val="18"/>
                <w:szCs w:val="18"/>
              </w:rPr>
              <w:instrText xml:space="preserve"> ADDIN EN.CITE.DATA </w:instrText>
            </w:r>
            <w:r w:rsidR="005F2998">
              <w:rPr>
                <w:sz w:val="18"/>
                <w:szCs w:val="18"/>
              </w:rPr>
            </w:r>
            <w:r w:rsidR="005F2998">
              <w:rPr>
                <w:sz w:val="18"/>
                <w:szCs w:val="18"/>
              </w:rPr>
              <w:fldChar w:fldCharType="end"/>
            </w:r>
            <w:r w:rsidR="005F2998">
              <w:rPr>
                <w:sz w:val="18"/>
                <w:szCs w:val="18"/>
              </w:rPr>
              <w:fldChar w:fldCharType="begin">
                <w:fldData xml:space="preserve">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Q2l0ZT48QXV0aG9y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zc2LTgxPC9wYWdlcz48dm9sdW1lPjEwNTwvdm9sdW1lPjxudW1iZXI+NTwvbnVtYmVy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9nYXN0cm9lbnRlcm9sb2d5PC9mdWxsLXRpdGxlPjxhYmJyLTE+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TU0LTYwPC9wYWdl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ZWRpdGlvbj4y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NjU0LTYwPC9wYWdlcz48dm9sdW1lPjEyNzwvdm9sdW1l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10-12,18,19,32-42</w:t>
            </w:r>
            <w:r w:rsidRPr="0029583B">
              <w:rPr>
                <w:sz w:val="18"/>
                <w:szCs w:val="18"/>
              </w:rPr>
              <w:fldChar w:fldCharType="end"/>
            </w:r>
            <w:r w:rsidRPr="0029583B">
              <w:rPr>
                <w:sz w:val="18"/>
                <w:szCs w:val="18"/>
              </w:rPr>
              <w:t xml:space="preserve"> and 5 CCTs</w:t>
            </w:r>
            <w:r w:rsidRPr="0029583B">
              <w:rPr>
                <w:sz w:val="18"/>
                <w:szCs w:val="18"/>
              </w:rPr>
              <w:fldChar w:fldCharType="begin">
                <w:fldData xml:space="preserve">PEVuZE5vdGU+PENpdGU+PEF1dGhvcj5HYXJjaWEtQXJhPC9BdXRob3I+PFllYXI+MjAxMzwvWWVh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YWx0LXBlcmlvZGljYWw+PHBhZ2VzPjI5MC00PC9w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TAwLTEwPC9wYWdlcz48dm9sdW1lPjEzMzwvdm9sdW1lPjxudW1iZXI+MjwvbnVtYmVyPjxl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Q1OS02NTwvcGFnZXM+PHZvbHVtZT4xNzwvdm9sdW1lPjxudW1iZXI+MzwvbnVtYmVyPjxlZGl0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HYXJjaWEtQXJhPC9BdXRob3I+PFllYXI+MjAxMzwvWWVh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YWx0LXBlcmlvZGljYWw+PHBhZ2VzPjI5MC00PC9w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TAwLTEwPC9wYWdlcz48dm9sdW1lPjEzMzwvdm9sdW1lPjxudW1iZXI+MjwvbnVtYmVyPjxl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Q1OS02NTwvcGFnZXM+PHZvbHVtZT4xNzwvdm9sdW1lPjxudW1iZXI+MzwvbnVtYmVyPjxlZGl0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3-47</w:t>
            </w:r>
            <w:r w:rsidRPr="0029583B">
              <w:rPr>
                <w:sz w:val="18"/>
                <w:szCs w:val="18"/>
              </w:rPr>
              <w:fldChar w:fldCharType="end"/>
            </w:r>
            <w:r w:rsidRPr="0029583B">
              <w:rPr>
                <w:sz w:val="18"/>
                <w:szCs w:val="18"/>
              </w:rPr>
              <w:t xml:space="preserve"> </w:t>
            </w:r>
          </w:p>
          <w:p w14:paraId="4252E9D1"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OIT: 75% (432/573) </w:t>
            </w:r>
          </w:p>
          <w:p w14:paraId="01E0C215"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Control 11% (44/409)  </w:t>
            </w:r>
          </w:p>
          <w:p w14:paraId="26825A3A" w14:textId="77777777" w:rsidR="00856A05" w:rsidRPr="0029583B" w:rsidRDefault="00856A05" w:rsidP="00473209">
            <w:pPr>
              <w:autoSpaceDE w:val="0"/>
              <w:autoSpaceDN w:val="0"/>
              <w:adjustRightInd w:val="0"/>
              <w:rPr>
                <w:sz w:val="18"/>
                <w:szCs w:val="18"/>
                <w:lang w:val="fr-CA"/>
              </w:rPr>
            </w:pPr>
            <w:r w:rsidRPr="0029583B">
              <w:rPr>
                <w:sz w:val="18"/>
                <w:szCs w:val="18"/>
                <w:lang w:val="fr-CA"/>
              </w:rPr>
              <w:t xml:space="preserve">RR (Control/OIT) = 0.14 (95% CI 0.08, 0.24) </w:t>
            </w:r>
          </w:p>
          <w:p w14:paraId="71CC1832" w14:textId="77777777" w:rsidR="00856A05" w:rsidRPr="0029583B" w:rsidRDefault="00856A05" w:rsidP="00473209">
            <w:pPr>
              <w:autoSpaceDE w:val="0"/>
              <w:autoSpaceDN w:val="0"/>
              <w:adjustRightInd w:val="0"/>
              <w:rPr>
                <w:sz w:val="18"/>
                <w:szCs w:val="18"/>
                <w:lang w:val="fr-CA"/>
              </w:rPr>
            </w:pPr>
          </w:p>
          <w:p w14:paraId="3DC91EB1" w14:textId="73837B9E" w:rsidR="00856A05" w:rsidRPr="0029583B" w:rsidRDefault="00856A05" w:rsidP="00473209">
            <w:pPr>
              <w:autoSpaceDE w:val="0"/>
              <w:autoSpaceDN w:val="0"/>
              <w:adjustRightInd w:val="0"/>
              <w:rPr>
                <w:sz w:val="18"/>
                <w:szCs w:val="18"/>
              </w:rPr>
            </w:pPr>
            <w:r w:rsidRPr="0029583B">
              <w:rPr>
                <w:sz w:val="18"/>
                <w:szCs w:val="18"/>
                <w:u w:val="single"/>
              </w:rPr>
              <w:t>OIT RCTs only</w:t>
            </w:r>
            <w:r w:rsidRPr="0029583B">
              <w:rPr>
                <w:sz w:val="18"/>
                <w:szCs w:val="18"/>
              </w:rPr>
              <w:t>:</w:t>
            </w:r>
            <w:r w:rsidRPr="0029583B">
              <w:rPr>
                <w:sz w:val="18"/>
                <w:szCs w:val="18"/>
              </w:rPr>
              <w:fldChar w:fldCharType="begin">
                <w:fldData xml:space="preserve">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Q2l0ZT48QXV0aG9y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zc2LTgxPC9wYWdlcz48dm9sdW1lPjEwNTwvdm9sdW1lPjxudW1iZXI+NTwvbnVtYmVy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9nYXN0cm9lbnRlcm9sb2d5PC9mdWxsLXRpdGxlPjxhYmJyLTE+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TU0LTYwPC9wYWdl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ZWRpdGlvbj4y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NjU0LTYwPC9wYWdlcz48dm9sdW1lPjEyNzwvdm9sdW1l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BbmFnbm9zdG91PC9BdXRob3I+PFllYXI+MjAxNDwvWWVh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k3LTMwNDwvcGFnZXM+PHZvbHVtZT4zODM8L3ZvbHVtZT48bnVtYmVyPjk5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yMzMtNDM8L3BhZ2VzPjx2b2x1bWU+MzY3PC92b2x1bWU+PG51bWJlcj4zPC9udW1iZXI+PGVk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GFsdC1wZXJpb2RpY2FsPjxmdWxsLXRp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M0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OTctMzA0PC9wYWdlcz48dm9sdW1l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c1LTgzPC9w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==
</w:fldData>
              </w:fldChar>
            </w:r>
            <w:r w:rsidR="005F2998">
              <w:rPr>
                <w:sz w:val="18"/>
                <w:szCs w:val="18"/>
              </w:rPr>
              <w:instrText xml:space="preserve"> ADDIN EN.CITE.DATA </w:instrText>
            </w:r>
            <w:r w:rsidR="005F2998">
              <w:rPr>
                <w:sz w:val="18"/>
                <w:szCs w:val="18"/>
              </w:rPr>
            </w:r>
            <w:r w:rsidR="005F2998">
              <w:rPr>
                <w:sz w:val="18"/>
                <w:szCs w:val="18"/>
              </w:rPr>
              <w:fldChar w:fldCharType="end"/>
            </w:r>
            <w:r w:rsidR="005F2998">
              <w:rPr>
                <w:sz w:val="18"/>
                <w:szCs w:val="18"/>
              </w:rPr>
              <w:fldChar w:fldCharType="begin">
                <w:fldData xml:space="preserve">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Q2l0ZT48QXV0aG9y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9nYXN0cm9lbnRlcm9sb2d5PC9mdWxsLXRpdGxlPjxhYmJyLTE+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xMTU0LTYwPC9wYWdl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EyNjEt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NjU0LTYwPC9wYWdlcz48dm9sdW1lPjEyNzwvdm9sdW1l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10-12,18,19,32-42</w:t>
            </w:r>
            <w:r w:rsidRPr="0029583B">
              <w:rPr>
                <w:sz w:val="18"/>
                <w:szCs w:val="18"/>
              </w:rPr>
              <w:fldChar w:fldCharType="end"/>
            </w:r>
          </w:p>
          <w:p w14:paraId="67AB2EC3" w14:textId="77777777" w:rsidR="00856A05" w:rsidRPr="0029583B" w:rsidRDefault="00856A05" w:rsidP="00473209">
            <w:pPr>
              <w:autoSpaceDE w:val="0"/>
              <w:autoSpaceDN w:val="0"/>
              <w:adjustRightInd w:val="0"/>
              <w:rPr>
                <w:sz w:val="18"/>
                <w:szCs w:val="18"/>
              </w:rPr>
            </w:pPr>
            <w:r w:rsidRPr="0029583B">
              <w:rPr>
                <w:sz w:val="18"/>
                <w:szCs w:val="18"/>
              </w:rPr>
              <w:t>OIT: 71% (291/410)</w:t>
            </w:r>
          </w:p>
          <w:p w14:paraId="2D2DCD1A" w14:textId="77777777" w:rsidR="00856A05" w:rsidRPr="0029583B" w:rsidRDefault="00856A05" w:rsidP="00473209">
            <w:pPr>
              <w:autoSpaceDE w:val="0"/>
              <w:autoSpaceDN w:val="0"/>
              <w:adjustRightInd w:val="0"/>
              <w:rPr>
                <w:sz w:val="18"/>
                <w:szCs w:val="18"/>
              </w:rPr>
            </w:pPr>
            <w:r w:rsidRPr="0029583B">
              <w:rPr>
                <w:sz w:val="18"/>
                <w:szCs w:val="18"/>
              </w:rPr>
              <w:t>Control: 13% (43/334)</w:t>
            </w:r>
          </w:p>
          <w:p w14:paraId="51222540" w14:textId="77777777" w:rsidR="00856A05" w:rsidRPr="0029583B" w:rsidRDefault="00856A05" w:rsidP="00473209">
            <w:pPr>
              <w:autoSpaceDE w:val="0"/>
              <w:autoSpaceDN w:val="0"/>
              <w:adjustRightInd w:val="0"/>
              <w:rPr>
                <w:b/>
                <w:sz w:val="18"/>
                <w:szCs w:val="18"/>
              </w:rPr>
            </w:pPr>
            <w:r w:rsidRPr="0029583B">
              <w:rPr>
                <w:sz w:val="18"/>
                <w:szCs w:val="18"/>
              </w:rPr>
              <w:t xml:space="preserve">RR (Control/OIT) = 0.18 (95% CI 0.10, 0.32)  </w:t>
            </w:r>
            <w:r w:rsidRPr="0029583B">
              <w:rPr>
                <w:b/>
                <w:sz w:val="18"/>
                <w:szCs w:val="18"/>
              </w:rPr>
              <w:t>- 5.55</w:t>
            </w:r>
          </w:p>
          <w:p w14:paraId="25FBFB0B" w14:textId="77777777" w:rsidR="00856A05" w:rsidRPr="0029583B" w:rsidRDefault="00856A05" w:rsidP="00473209">
            <w:pPr>
              <w:autoSpaceDE w:val="0"/>
              <w:autoSpaceDN w:val="0"/>
              <w:adjustRightInd w:val="0"/>
              <w:rPr>
                <w:b/>
                <w:sz w:val="18"/>
                <w:szCs w:val="18"/>
              </w:rPr>
            </w:pPr>
          </w:p>
          <w:p w14:paraId="4EDA92F6" w14:textId="77777777" w:rsidR="00856A05" w:rsidRPr="0029583B" w:rsidRDefault="00856A05" w:rsidP="00473209">
            <w:pPr>
              <w:autoSpaceDE w:val="0"/>
              <w:autoSpaceDN w:val="0"/>
              <w:adjustRightInd w:val="0"/>
              <w:rPr>
                <w:sz w:val="18"/>
                <w:szCs w:val="18"/>
                <w:u w:val="single"/>
              </w:rPr>
            </w:pPr>
            <w:r w:rsidRPr="0029583B">
              <w:rPr>
                <w:sz w:val="18"/>
                <w:szCs w:val="18"/>
                <w:u w:val="single"/>
              </w:rPr>
              <w:t xml:space="preserve">Diagnosis confirmed by DBPCFC: </w:t>
            </w:r>
          </w:p>
          <w:p w14:paraId="3244C986" w14:textId="77777777" w:rsidR="00856A05" w:rsidRPr="0029583B" w:rsidRDefault="00856A05" w:rsidP="00473209">
            <w:pPr>
              <w:autoSpaceDE w:val="0"/>
              <w:autoSpaceDN w:val="0"/>
              <w:adjustRightInd w:val="0"/>
              <w:rPr>
                <w:sz w:val="18"/>
                <w:szCs w:val="18"/>
                <w:lang w:val="fr-CA"/>
              </w:rPr>
            </w:pPr>
            <w:r w:rsidRPr="0029583B">
              <w:rPr>
                <w:sz w:val="18"/>
                <w:szCs w:val="18"/>
                <w:lang w:val="fr-CA"/>
              </w:rPr>
              <w:t>OIT: 73% (412/565)</w:t>
            </w:r>
          </w:p>
          <w:p w14:paraId="13F3F193" w14:textId="77777777" w:rsidR="00856A05" w:rsidRPr="0029583B" w:rsidRDefault="00856A05" w:rsidP="00473209">
            <w:pPr>
              <w:autoSpaceDE w:val="0"/>
              <w:autoSpaceDN w:val="0"/>
              <w:adjustRightInd w:val="0"/>
              <w:rPr>
                <w:sz w:val="18"/>
                <w:szCs w:val="18"/>
                <w:lang w:val="fr-CA"/>
              </w:rPr>
            </w:pPr>
            <w:r w:rsidRPr="0029583B">
              <w:rPr>
                <w:sz w:val="18"/>
                <w:szCs w:val="18"/>
                <w:lang w:val="fr-CA"/>
              </w:rPr>
              <w:t>Control: 13% (43/334)</w:t>
            </w:r>
          </w:p>
          <w:p w14:paraId="10874A5B" w14:textId="77777777" w:rsidR="00856A05" w:rsidRPr="0029583B" w:rsidRDefault="00856A05" w:rsidP="00473209">
            <w:pPr>
              <w:autoSpaceDE w:val="0"/>
              <w:autoSpaceDN w:val="0"/>
              <w:adjustRightInd w:val="0"/>
              <w:rPr>
                <w:b/>
                <w:sz w:val="18"/>
                <w:szCs w:val="18"/>
                <w:lang w:val="fr-CA"/>
              </w:rPr>
            </w:pPr>
            <w:r w:rsidRPr="0029583B">
              <w:rPr>
                <w:sz w:val="18"/>
                <w:szCs w:val="18"/>
                <w:lang w:val="fr-CA"/>
              </w:rPr>
              <w:t xml:space="preserve">RR (Control/OIT) = 0.15 (95% CI 0.09, 0.27) </w:t>
            </w:r>
          </w:p>
          <w:p w14:paraId="313C3025" w14:textId="77777777" w:rsidR="00856A05" w:rsidRPr="0029583B" w:rsidRDefault="00856A05" w:rsidP="00473209">
            <w:pPr>
              <w:autoSpaceDE w:val="0"/>
              <w:autoSpaceDN w:val="0"/>
              <w:adjustRightInd w:val="0"/>
              <w:rPr>
                <w:b/>
                <w:sz w:val="18"/>
                <w:szCs w:val="18"/>
              </w:rPr>
            </w:pPr>
            <w:r w:rsidRPr="0029583B">
              <w:rPr>
                <w:b/>
                <w:sz w:val="18"/>
                <w:szCs w:val="18"/>
              </w:rPr>
              <w:t>P&lt;0.0001</w:t>
            </w:r>
          </w:p>
          <w:p w14:paraId="6D0FBFEC" w14:textId="77777777" w:rsidR="00856A05" w:rsidRPr="0029583B" w:rsidRDefault="00856A05" w:rsidP="00473209">
            <w:pPr>
              <w:autoSpaceDE w:val="0"/>
              <w:autoSpaceDN w:val="0"/>
              <w:adjustRightInd w:val="0"/>
              <w:rPr>
                <w:b/>
                <w:sz w:val="18"/>
                <w:szCs w:val="18"/>
              </w:rPr>
            </w:pPr>
          </w:p>
          <w:p w14:paraId="1042C1B0" w14:textId="24CDB6F5" w:rsidR="00856A05" w:rsidRPr="0029583B" w:rsidRDefault="00856A05" w:rsidP="00473209">
            <w:pPr>
              <w:autoSpaceDE w:val="0"/>
              <w:autoSpaceDN w:val="0"/>
              <w:adjustRightInd w:val="0"/>
              <w:rPr>
                <w:b/>
                <w:sz w:val="18"/>
                <w:szCs w:val="18"/>
              </w:rPr>
            </w:pPr>
            <w:r w:rsidRPr="0029583B">
              <w:rPr>
                <w:sz w:val="18"/>
                <w:szCs w:val="18"/>
                <w:u w:val="single"/>
              </w:rPr>
              <w:t>Chicken’s egg</w:t>
            </w:r>
            <w:r w:rsidRPr="0029583B">
              <w:rPr>
                <w:sz w:val="18"/>
                <w:szCs w:val="18"/>
              </w:rPr>
              <w:t>:</w:t>
            </w:r>
            <w:r w:rsidRPr="0029583B">
              <w:rPr>
                <w:b/>
                <w:sz w:val="18"/>
                <w:szCs w:val="18"/>
              </w:rPr>
              <w:t xml:space="preserve"> </w:t>
            </w:r>
            <w:r w:rsidRPr="0029583B">
              <w:rPr>
                <w:sz w:val="18"/>
                <w:szCs w:val="18"/>
              </w:rPr>
              <w:t>-</w:t>
            </w:r>
            <w:r w:rsidRPr="0029583B">
              <w:rPr>
                <w:b/>
                <w:sz w:val="18"/>
                <w:szCs w:val="18"/>
              </w:rPr>
              <w:t xml:space="preserve">  </w:t>
            </w:r>
            <w:r w:rsidRPr="0029583B">
              <w:rPr>
                <w:sz w:val="18"/>
                <w:szCs w:val="18"/>
              </w:rPr>
              <w:t>9 RCTs</w:t>
            </w:r>
            <w:r w:rsidRPr="0029583B">
              <w:rPr>
                <w:sz w:val="18"/>
                <w:szCs w:val="18"/>
              </w:rPr>
              <w:fldChar w:fldCharType="begin">
                <w:fldData xml:space="preserve">PEVuZE5vdGU+PENpdGU+PEF1dGhvcj5CdXJrczwvQXV0aG9yPjxZZWFyPjIwMTI8L1llYXI+PFJl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zMy00MzwvcGFnZXM+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gzMy00MzwvcGFnZXM+PHZvbHVtZT40NTwvdm9sdW1lPjxudW1iZXI+MTI8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c1LTgzPC9wYWdlcz48dm9sdW1lPjI0PC92b2x1bWU+PG51bWJlcj4xPC9u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1Mi04PC9wYWdlcz48dm9sdW1lPjQ1PC92b2x1bWU+PG51bWJlcj4xOTwv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dXJrczwvQXV0aG9yPjxZZWFyPjIwMTI8L1llYXI+PFJl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zMy00MzwvcGFnZXM+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c1LTgzPC9wYWdlcz48dm9sdW1lPjI0PC92b2x1bWU+PG51bWJlcj4xPC9u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18,19,32,34,35,37,39,48</w:t>
            </w:r>
            <w:r w:rsidRPr="0029583B">
              <w:rPr>
                <w:sz w:val="18"/>
                <w:szCs w:val="18"/>
              </w:rPr>
              <w:fldChar w:fldCharType="end"/>
            </w:r>
            <w:r w:rsidRPr="0029583B">
              <w:rPr>
                <w:sz w:val="18"/>
                <w:szCs w:val="18"/>
              </w:rPr>
              <w:t xml:space="preserve"> (1 SLIT</w:t>
            </w:r>
            <w:r w:rsidRPr="0029583B">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8</w:t>
            </w:r>
            <w:r w:rsidRPr="0029583B">
              <w:rPr>
                <w:sz w:val="18"/>
                <w:szCs w:val="18"/>
              </w:rPr>
              <w:fldChar w:fldCharType="end"/>
            </w:r>
            <w:r w:rsidRPr="0029583B">
              <w:rPr>
                <w:sz w:val="18"/>
                <w:szCs w:val="18"/>
              </w:rPr>
              <w:t>) and 1 CCT</w:t>
            </w:r>
            <w:r w:rsidRPr="0029583B">
              <w:rPr>
                <w:sz w:val="18"/>
                <w:szCs w:val="18"/>
              </w:rPr>
              <w:fldChar w:fldCharType="begin">
                <w:fldData xml:space="preserve">PEVuZE5vdGU+PENpdGU+PEF1dGhvcj5QYXRyaWFyY2E8L0F1dGhvcj48WWVhcj4yMDAzPC9ZZWFy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DU5LTY1PC9wYWdlcz48dm9sdW1lPjE3PC92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QYXRyaWFyY2E8L0F1dGhvcj48WWVhcj4yMDAzPC9ZZWFy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NDU5LTY1PC9wYWdlcz48dm9sdW1lPjE3PC92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7</w:t>
            </w:r>
            <w:r w:rsidRPr="0029583B">
              <w:rPr>
                <w:sz w:val="18"/>
                <w:szCs w:val="18"/>
              </w:rPr>
              <w:fldChar w:fldCharType="end"/>
            </w:r>
            <w:hyperlink w:anchor="_ENREF_30" w:tooltip="Patriarca, 2003 #2193" w:history="1"/>
          </w:p>
          <w:p w14:paraId="6C0D47A3"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OIT: 74% (251/339) </w:t>
            </w:r>
          </w:p>
          <w:p w14:paraId="54823C16" w14:textId="77777777" w:rsidR="00856A05" w:rsidRPr="0029583B" w:rsidRDefault="00856A05" w:rsidP="00473209">
            <w:pPr>
              <w:autoSpaceDE w:val="0"/>
              <w:autoSpaceDN w:val="0"/>
              <w:adjustRightInd w:val="0"/>
              <w:rPr>
                <w:sz w:val="18"/>
                <w:szCs w:val="18"/>
                <w:lang w:val="fr-CA"/>
              </w:rPr>
            </w:pPr>
            <w:r w:rsidRPr="0029583B">
              <w:rPr>
                <w:b/>
                <w:sz w:val="18"/>
                <w:szCs w:val="18"/>
                <w:lang w:val="fr-CA"/>
              </w:rPr>
              <w:t>Control: 17% (36/208</w:t>
            </w:r>
            <w:r w:rsidRPr="0029583B">
              <w:rPr>
                <w:sz w:val="18"/>
                <w:szCs w:val="18"/>
                <w:lang w:val="fr-CA"/>
              </w:rPr>
              <w:t>), P&lt;.0001</w:t>
            </w:r>
          </w:p>
          <w:p w14:paraId="23480C35" w14:textId="77777777" w:rsidR="00856A05" w:rsidRPr="0029583B" w:rsidRDefault="00856A05" w:rsidP="00473209">
            <w:pPr>
              <w:autoSpaceDE w:val="0"/>
              <w:autoSpaceDN w:val="0"/>
              <w:adjustRightInd w:val="0"/>
              <w:rPr>
                <w:b/>
                <w:sz w:val="18"/>
                <w:szCs w:val="18"/>
                <w:lang w:val="fr-CA"/>
              </w:rPr>
            </w:pPr>
            <w:r w:rsidRPr="0029583B">
              <w:rPr>
                <w:sz w:val="18"/>
                <w:szCs w:val="18"/>
                <w:lang w:val="fr-CA"/>
              </w:rPr>
              <w:t xml:space="preserve">RR (Control/OIT) = 0.22 (95% CI 0.11, 0.45) </w:t>
            </w:r>
          </w:p>
          <w:p w14:paraId="1E091C88" w14:textId="77777777" w:rsidR="00856A05" w:rsidRPr="0029583B" w:rsidRDefault="00856A05" w:rsidP="00473209">
            <w:pPr>
              <w:autoSpaceDE w:val="0"/>
              <w:autoSpaceDN w:val="0"/>
              <w:adjustRightInd w:val="0"/>
              <w:rPr>
                <w:b/>
                <w:sz w:val="18"/>
                <w:szCs w:val="18"/>
                <w:lang w:val="fr-CA"/>
              </w:rPr>
            </w:pPr>
          </w:p>
          <w:p w14:paraId="5E9847A0" w14:textId="524C1A9A" w:rsidR="00856A05" w:rsidRPr="0029583B" w:rsidRDefault="00856A05" w:rsidP="00473209">
            <w:pPr>
              <w:autoSpaceDE w:val="0"/>
              <w:autoSpaceDN w:val="0"/>
              <w:adjustRightInd w:val="0"/>
              <w:rPr>
                <w:b/>
                <w:sz w:val="18"/>
                <w:szCs w:val="18"/>
              </w:rPr>
            </w:pPr>
            <w:r w:rsidRPr="0029583B">
              <w:rPr>
                <w:sz w:val="18"/>
                <w:szCs w:val="18"/>
                <w:u w:val="single"/>
              </w:rPr>
              <w:t>Cow’s milk</w:t>
            </w:r>
            <w:r w:rsidRPr="0029583B">
              <w:rPr>
                <w:sz w:val="18"/>
                <w:szCs w:val="18"/>
              </w:rPr>
              <w:t xml:space="preserve"> - </w:t>
            </w:r>
            <w:r w:rsidRPr="0029583B">
              <w:rPr>
                <w:b/>
                <w:sz w:val="18"/>
                <w:szCs w:val="18"/>
              </w:rPr>
              <w:t xml:space="preserve"> </w:t>
            </w:r>
            <w:r w:rsidRPr="0029583B">
              <w:rPr>
                <w:sz w:val="18"/>
                <w:szCs w:val="18"/>
              </w:rPr>
              <w:t>9 RCTs</w:t>
            </w:r>
            <w:r w:rsidRPr="0029583B">
              <w:rPr>
                <w:sz w:val="18"/>
                <w:szCs w:val="18"/>
              </w:rPr>
              <w:fldChar w:fldCharType="begin">
                <w:fldData xml:space="preserve">PEVuZE5vdGU+PENpdGU+PEF1dGhvcj5DYW1pbml0aTwvQXV0aG9yPjxZZWFyPjIwMDk8L1llYXI+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UyMy04PC9wYWdlcz48dm9s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DMtNzwvcGFnZXM+PHZvbHVtZT4xMjE8L3ZvbHVtZT48bnVtYmVyPjI8L251bWJlcj48ZWRpdGlv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xMjk3LTMwNDwvcGFnZXM+PHZvbHVt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zc2LTgxPC9wYWdlcz48dm9sdW1lPjEwNTwvdm9sdW1lPjxudW1iZXI+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NTItODwvcGFnZXM+PHZvbHVtZT40NTwvdm9sdW1lPjxudW1i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E1NC02MDwvcGFnZXM+PHZvbHVtZT4xMjI8L3ZvbHVtZT48bnVtYmVyPjY8L251
bWJlcj48ZWRpdGlvbj4yMDA4LzEwLzI4PC9lZGl0aW9uPjxrZXl3b3Jkcz48a2V5d29yZD5BZG1p
bmlzdHJhdGlvbiwgT3JhbDwva2V5d29yZD48a2V5d29yZD5BZG9sZXNjZW50PC9rZXl3b3JkPjxr
ZXl3b3JkPkNoaWxkPC9rZXl3b3JkPjxrZXl3b3JkPipEZXNlbnNpdGl6YXRpb24sIEltbXVub2xv
Z2ljPC9rZXl3b3JkPjxrZXl3b3JkPkRvdWJsZS1CbGluZCBNZXRob2Q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NaWxrIFByb3RlaW5zLyphZG1pbmlzdHJhdGlvbiAmYW1w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xMjYxLTk8L3BhZ2VzPjx2b2x1bWU+NjI8L3ZvbHVtZT48bnVtYmVy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</w:fldData>
              </w:fldChar>
            </w:r>
            <w:r w:rsidR="005F2998">
              <w:rPr>
                <w:sz w:val="18"/>
                <w:szCs w:val="18"/>
              </w:rPr>
              <w:instrText xml:space="preserve"> ADDIN EN.CITE </w:instrText>
            </w:r>
            <w:r w:rsidR="005F2998">
              <w:rPr>
                <w:sz w:val="18"/>
                <w:szCs w:val="18"/>
              </w:rPr>
              <w:fldChar w:fldCharType="begin">
                <w:fldData xml:space="preserve">PEVuZE5vdGU+PENpdGU+PEF1dGhvcj5DYW1pbml0aTwvQXV0aG9yPjxZZWFyPjIwMDk8L1llYXI+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UyMy04PC9wYWdlcz48dm9s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DMtNzwvcGFnZXM+PHZvbHVtZT4xMjE8L3ZvbHVtZT48bnVtYmVyPjI8L251bWJlcj48ZWRpdGlv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xMjk3LTMwNDwvcGFnZXM+PHZvbHVt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zc2LTgxPC9wYWdlcz48dm9sdW1lPjEwNTwvdm9sdW1lPjxudW1iZXI+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NTItODwvcGFnZXM+PHZvbHVtZT40NTwvdm9sdW1lPjxudW1i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E1NC02MDwvcGFnZXM+PHZvbHVtZT4xMjI8L3ZvbHVtZT48bnVtYmVyPjY8L251
bWJlcj48ZWRpdGlvbj4yMDA4LzEwLzI4PC9lZGl0aW9uPjxrZXl3b3Jkcz48a2V5d29yZD5BZG1p
bmlzdHJhdGlvbiwgT3JhbDwva2V5d29yZD48a2V5d29yZD5BZG9sZXNjZW50PC9rZXl3b3JkPjxr
ZXl3b3JkPkNoaWxkPC9rZXl3b3JkPjxrZXl3b3JkPipEZXNlbnNpdGl6YXRpb24sIEltbXVub2xv
Z2ljPC9rZXl3b3JkPjxrZXl3b3JkPkRvdWJsZS1CbGluZCBNZXRob2Q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NaWxrIFByb3RlaW5zLyphZG1pbmlzdHJhdGlvbiAmYW1w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xMjYxLTk8L3BhZ2VzPjx2b2x1bWU+NjI8L3ZvbHVtZT48bnVtYmVy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0,11,33,36,38-41,48</w:t>
            </w:r>
            <w:r w:rsidRPr="0029583B">
              <w:rPr>
                <w:sz w:val="18"/>
                <w:szCs w:val="18"/>
              </w:rPr>
              <w:fldChar w:fldCharType="end"/>
            </w:r>
            <w:r w:rsidRPr="0029583B">
              <w:rPr>
                <w:sz w:val="18"/>
                <w:szCs w:val="18"/>
              </w:rPr>
              <w:t xml:space="preserve"> (1 SLIT</w:t>
            </w:r>
            <w:r w:rsidRPr="0029583B">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8</w:t>
            </w:r>
            <w:r w:rsidRPr="0029583B">
              <w:rPr>
                <w:sz w:val="18"/>
                <w:szCs w:val="18"/>
              </w:rPr>
              <w:fldChar w:fldCharType="end"/>
            </w:r>
            <w:r w:rsidRPr="0029583B">
              <w:rPr>
                <w:sz w:val="18"/>
                <w:szCs w:val="18"/>
              </w:rPr>
              <w:t>) and 4 CCTs</w:t>
            </w:r>
            <w:r w:rsidRPr="0029583B">
              <w:rPr>
                <w:sz w:val="18"/>
                <w:szCs w:val="18"/>
              </w:rPr>
              <w:fldChar w:fldCharType="begin">
                <w:fldData xml:space="preserve">PEVuZE5vdGU+PENpdGU+PEF1dGhvcj5HYXJjaWEtQXJhPC9BdXRob3I+PFllYXI+MjAxMzwvWWVh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I5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YWJici0xPkNsaW5pY2FsIGFuZCBleHBlcmltZW50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QWxsZXJnb2xvZ3kgRGVwYXJ0bWVu
dCwgQ2F0aG9saWMgVW5pdmVyc2l0eSAtIFBvbGljbGluaWNvIEEuIEdlbWVsbGksIFJvbWUsIEl0
YWx5LiBhbGxlcmdvbG9naWFAaG90bWFpbC5jb208L2F1dGgtYWRkcmVzcz48dGl0bGVzPjx0aXRs
ZT5PcmFsIGRlc2Vuc2l0aXppbmcgdHJlYXRtZW50IGluIGZvb2QgYWxsZXJneTogY2xpbmljYWwg
YW5kIGltbXVub2xvZ2ljYWwgcmVz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1PC9wYWdlcz48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HYXJjaWEtQXJhPC9BdXRob3I+PFllYXI+MjAxMzwvWWVh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I5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YWJici0xPkNsaW5pY2FsIGFuZCBleHBlcmltZW50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QWxsZXJnb2xvZ3kgRGVwYXJ0bWVu
dCwgQ2F0aG9saWMgVW5pdmVyc2l0eSAtIFBvbGljbGluaWNvIEEuIEdlbWVsbGksIFJvbWUsIEl0
YWx5LiBhbGxlcmdvbG9naWFAaG90bWFpbC5jb208L2F1dGgtYWRkcmVzcz48dGl0bGVzPjx0aXRs
ZT5PcmFsIGRlc2Vuc2l0aXppbmcgdHJlYXRtZW50IGluIGZvb2QgYWxsZXJneTogY2xpbmljYWwg
YW5kIGltbXVub2xvZ2ljYWwgcmVz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1PC9wYWdlcz48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3,44,46,47</w:t>
            </w:r>
            <w:r w:rsidRPr="0029583B">
              <w:rPr>
                <w:sz w:val="18"/>
                <w:szCs w:val="18"/>
              </w:rPr>
              <w:fldChar w:fldCharType="end"/>
            </w:r>
            <w:r w:rsidRPr="0029583B">
              <w:rPr>
                <w:sz w:val="18"/>
                <w:szCs w:val="18"/>
              </w:rPr>
              <w:t xml:space="preserve"> – tolerance to median 45 to 250 mL</w:t>
            </w:r>
            <w:hyperlink w:anchor="_ENREF_30" w:tooltip="Patriarca, 2003 #2193" w:history="1"/>
            <w:hyperlink w:anchor="_ENREF_30" w:tooltip="Patriarca, 2003 #2193" w:history="1"/>
            <w:hyperlink w:anchor="_ENREF_30" w:tooltip="Patriarca, 2003 #2193" w:history="1"/>
            <w:r w:rsidRPr="0029583B">
              <w:rPr>
                <w:sz w:val="18"/>
                <w:szCs w:val="18"/>
              </w:rPr>
              <w:t xml:space="preserve"> (=1340-7500 mg milk protein) milk (median 200 mL=6000 mg) across trials</w:t>
            </w:r>
          </w:p>
          <w:p w14:paraId="1300A423"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OIT: 78% (262/336) </w:t>
            </w:r>
          </w:p>
          <w:p w14:paraId="1AA5927B"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Control: 7.8% (15/193), </w:t>
            </w:r>
            <w:r w:rsidRPr="0029583B">
              <w:rPr>
                <w:sz w:val="18"/>
                <w:szCs w:val="18"/>
                <w:lang w:val="fr-CA"/>
              </w:rPr>
              <w:t>P&lt;.0001</w:t>
            </w:r>
          </w:p>
          <w:p w14:paraId="5CF14243" w14:textId="77777777" w:rsidR="00856A05" w:rsidRPr="0029583B" w:rsidRDefault="00856A05" w:rsidP="00473209">
            <w:pPr>
              <w:autoSpaceDE w:val="0"/>
              <w:autoSpaceDN w:val="0"/>
              <w:adjustRightInd w:val="0"/>
              <w:rPr>
                <w:b/>
                <w:sz w:val="18"/>
                <w:szCs w:val="18"/>
                <w:lang w:val="fr-CA"/>
              </w:rPr>
            </w:pPr>
            <w:r w:rsidRPr="0029583B">
              <w:rPr>
                <w:sz w:val="18"/>
                <w:szCs w:val="18"/>
                <w:lang w:val="fr-CA"/>
              </w:rPr>
              <w:t xml:space="preserve">RR (Control/OIT) = 0.12 (95% CI 0.06, 0.25) </w:t>
            </w:r>
          </w:p>
          <w:p w14:paraId="2E87EC6B" w14:textId="77777777" w:rsidR="00856A05" w:rsidRPr="0029583B" w:rsidRDefault="00856A05" w:rsidP="00473209">
            <w:pPr>
              <w:autoSpaceDE w:val="0"/>
              <w:autoSpaceDN w:val="0"/>
              <w:adjustRightInd w:val="0"/>
              <w:rPr>
                <w:b/>
                <w:sz w:val="18"/>
                <w:szCs w:val="18"/>
                <w:lang w:val="fr-CA"/>
              </w:rPr>
            </w:pPr>
          </w:p>
          <w:p w14:paraId="2F8583D0" w14:textId="612F72BC" w:rsidR="00856A05" w:rsidRPr="0029583B" w:rsidRDefault="00856A05" w:rsidP="00473209">
            <w:pPr>
              <w:autoSpaceDE w:val="0"/>
              <w:autoSpaceDN w:val="0"/>
              <w:adjustRightInd w:val="0"/>
              <w:rPr>
                <w:b/>
                <w:sz w:val="18"/>
                <w:szCs w:val="18"/>
              </w:rPr>
            </w:pPr>
            <w:r w:rsidRPr="0029583B">
              <w:rPr>
                <w:sz w:val="18"/>
                <w:szCs w:val="18"/>
                <w:u w:val="single"/>
              </w:rPr>
              <w:t>Peanut</w:t>
            </w:r>
            <w:r w:rsidRPr="0029583B">
              <w:rPr>
                <w:sz w:val="18"/>
                <w:szCs w:val="18"/>
              </w:rPr>
              <w:t xml:space="preserve"> -  2 OIT</w:t>
            </w:r>
            <w:r w:rsidRPr="0029583B">
              <w:rPr>
                <w:sz w:val="18"/>
                <w:szCs w:val="18"/>
              </w:rPr>
              <w:fldChar w:fldCharType="begin">
                <w:fldData xml:space="preserve">PEVuZE5vdGU+PENpdGU+PEF1dGhvcj5BbmFnbm9zdG91PC9BdXRob3I+PFllYXI+MjAxNDwvWWVh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Mjk3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NjU0LTYwPC9wYWdlcz48dm9sdW1lPjEy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</w:fldData>
              </w:fldChar>
            </w:r>
            <w:r w:rsidR="005F2998">
              <w:rPr>
                <w:sz w:val="18"/>
                <w:szCs w:val="18"/>
              </w:rPr>
              <w:instrText xml:space="preserve"> ADDIN EN.CITE </w:instrText>
            </w:r>
            <w:r w:rsidR="005F2998">
              <w:rPr>
                <w:sz w:val="18"/>
                <w:szCs w:val="18"/>
              </w:rPr>
              <w:fldChar w:fldCharType="begin">
                <w:fldData xml:space="preserve">PEVuZE5vdGU+PENpdGU+PEF1dGhvcj5BbmFnbm9zdG91PC9BdXRob3I+PFllYXI+MjAxNDwvWWVh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Mjk3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NjU0LTYwPC9wYWdlcz48dm9sdW1lPjEy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42</w:t>
            </w:r>
            <w:r w:rsidRPr="0029583B">
              <w:rPr>
                <w:sz w:val="18"/>
                <w:szCs w:val="18"/>
              </w:rPr>
              <w:fldChar w:fldCharType="end"/>
            </w:r>
            <w:r w:rsidRPr="0029583B">
              <w:rPr>
                <w:sz w:val="18"/>
                <w:szCs w:val="18"/>
              </w:rPr>
              <w:t xml:space="preserve"> and 2 SLIT</w:t>
            </w:r>
            <w:r w:rsidRPr="0029583B">
              <w:rPr>
                <w:sz w:val="18"/>
                <w:szCs w:val="18"/>
              </w:rPr>
              <w:fldChar w:fldCharType="begin">
                <w:fldData xml:space="preserve">PEVuZE5vdGU+PENpdGU+PEF1dGhvcj5GbGVpc2NoZXI8L0F1dGhvcj48WWVhcj4yMDEzPC9ZZWFy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GbGVpc2NoZXI8L0F1dGhvcj48WWVhcj4yMDEzPC9ZZWFy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9,50</w:t>
            </w:r>
            <w:r w:rsidRPr="0029583B">
              <w:rPr>
                <w:sz w:val="18"/>
                <w:szCs w:val="18"/>
              </w:rPr>
              <w:fldChar w:fldCharType="end"/>
            </w:r>
            <w:r w:rsidRPr="0029583B">
              <w:rPr>
                <w:sz w:val="18"/>
                <w:szCs w:val="18"/>
              </w:rPr>
              <w:t xml:space="preserve"> RCTs</w:t>
            </w:r>
            <w:hyperlink w:anchor="_ENREF_30" w:tooltip="Patriarca, 2003 #2193" w:history="1"/>
            <w:hyperlink w:anchor="_ENREF_30" w:tooltip="Patriarca, 2003 #2193" w:history="1"/>
            <w:hyperlink w:anchor="_ENREF_30" w:tooltip="Patriarca, 2003 #2193" w:history="1"/>
          </w:p>
          <w:p w14:paraId="301E8C38"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OIT: 73% (65/89) </w:t>
            </w:r>
          </w:p>
          <w:p w14:paraId="1EF60907" w14:textId="77777777" w:rsidR="00856A05" w:rsidRPr="0029583B" w:rsidRDefault="00856A05" w:rsidP="00473209">
            <w:pPr>
              <w:autoSpaceDE w:val="0"/>
              <w:autoSpaceDN w:val="0"/>
              <w:adjustRightInd w:val="0"/>
              <w:rPr>
                <w:b/>
                <w:sz w:val="18"/>
                <w:szCs w:val="18"/>
                <w:lang w:val="fr-CA"/>
              </w:rPr>
            </w:pPr>
            <w:r w:rsidRPr="0029583B">
              <w:rPr>
                <w:b/>
                <w:sz w:val="18"/>
                <w:szCs w:val="18"/>
                <w:lang w:val="fr-CA"/>
              </w:rPr>
              <w:t xml:space="preserve">Control: 3.7% (3/82), </w:t>
            </w:r>
            <w:r w:rsidRPr="0029583B">
              <w:rPr>
                <w:sz w:val="18"/>
                <w:szCs w:val="18"/>
                <w:lang w:val="fr-CA"/>
              </w:rPr>
              <w:t>P&lt;.0001</w:t>
            </w:r>
          </w:p>
          <w:p w14:paraId="5FC50C5C" w14:textId="77777777" w:rsidR="00856A05" w:rsidRPr="0029583B" w:rsidRDefault="00856A05" w:rsidP="00473209">
            <w:pPr>
              <w:autoSpaceDE w:val="0"/>
              <w:autoSpaceDN w:val="0"/>
              <w:adjustRightInd w:val="0"/>
              <w:rPr>
                <w:b/>
                <w:sz w:val="18"/>
                <w:szCs w:val="18"/>
                <w:lang w:val="fr-CA"/>
              </w:rPr>
            </w:pPr>
            <w:r w:rsidRPr="0029583B">
              <w:rPr>
                <w:sz w:val="18"/>
                <w:szCs w:val="18"/>
                <w:lang w:val="fr-CA"/>
              </w:rPr>
              <w:t xml:space="preserve">RR (Control/OIT) = 0.11 (95% CI 0.04, 0.31)  </w:t>
            </w:r>
          </w:p>
        </w:tc>
        <w:tc>
          <w:tcPr>
            <w:tcW w:w="3480" w:type="dxa"/>
          </w:tcPr>
          <w:p w14:paraId="257815D1" w14:textId="1AF56219" w:rsidR="00856A05" w:rsidRPr="0029583B" w:rsidRDefault="00856A05" w:rsidP="00473209">
            <w:pPr>
              <w:rPr>
                <w:sz w:val="18"/>
                <w:szCs w:val="18"/>
              </w:rPr>
            </w:pPr>
            <w:r w:rsidRPr="0029583B">
              <w:rPr>
                <w:sz w:val="18"/>
                <w:szCs w:val="18"/>
              </w:rPr>
              <w:lastRenderedPageBreak/>
              <w:t>Induction of immunologic tolerance and/or ability to tolerate a full serving of egg as assessed in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r w:rsidRPr="0029583B">
              <w:rPr>
                <w:sz w:val="18"/>
                <w:szCs w:val="18"/>
              </w:rPr>
              <w:t xml:space="preserve"> </w:t>
            </w:r>
          </w:p>
          <w:p w14:paraId="0AE9B817" w14:textId="77777777" w:rsidR="00856A05" w:rsidRPr="0029583B" w:rsidRDefault="00856A05" w:rsidP="00473209">
            <w:pPr>
              <w:rPr>
                <w:b/>
                <w:sz w:val="18"/>
                <w:szCs w:val="18"/>
              </w:rPr>
            </w:pPr>
            <w:r w:rsidRPr="0029583B">
              <w:rPr>
                <w:b/>
                <w:sz w:val="18"/>
                <w:szCs w:val="18"/>
              </w:rPr>
              <w:t>OIT: 45% (112/249)</w:t>
            </w:r>
          </w:p>
          <w:p w14:paraId="4347F092" w14:textId="77777777" w:rsidR="00856A05" w:rsidRPr="0029583B" w:rsidRDefault="00856A05" w:rsidP="00473209">
            <w:pPr>
              <w:rPr>
                <w:b/>
                <w:sz w:val="18"/>
                <w:szCs w:val="18"/>
              </w:rPr>
            </w:pPr>
            <w:r w:rsidRPr="0029583B">
              <w:rPr>
                <w:b/>
                <w:sz w:val="18"/>
                <w:szCs w:val="18"/>
              </w:rPr>
              <w:t>Control: 10% (19/190)</w:t>
            </w:r>
          </w:p>
          <w:p w14:paraId="39E4DCF1" w14:textId="77777777" w:rsidR="00856A05" w:rsidRPr="0029583B" w:rsidRDefault="00856A05" w:rsidP="00473209">
            <w:pPr>
              <w:rPr>
                <w:sz w:val="18"/>
                <w:szCs w:val="18"/>
              </w:rPr>
            </w:pPr>
            <w:r w:rsidRPr="0029583B">
              <w:rPr>
                <w:sz w:val="18"/>
                <w:szCs w:val="18"/>
              </w:rPr>
              <w:t>RR: 4.25 (95% CI 2.77, 6.53)</w:t>
            </w:r>
          </w:p>
          <w:p w14:paraId="1BFCE378" w14:textId="77777777" w:rsidR="00856A05" w:rsidRPr="0029583B" w:rsidRDefault="00856A05" w:rsidP="00473209">
            <w:pPr>
              <w:rPr>
                <w:sz w:val="18"/>
                <w:szCs w:val="18"/>
              </w:rPr>
            </w:pPr>
          </w:p>
          <w:p w14:paraId="4FAF24DF" w14:textId="77777777" w:rsidR="00856A05" w:rsidRPr="0029583B" w:rsidRDefault="00856A05" w:rsidP="00473209">
            <w:pPr>
              <w:rPr>
                <w:i/>
                <w:sz w:val="18"/>
                <w:szCs w:val="18"/>
              </w:rPr>
            </w:pPr>
            <w:r w:rsidRPr="0029583B">
              <w:rPr>
                <w:i/>
                <w:sz w:val="18"/>
                <w:szCs w:val="18"/>
              </w:rPr>
              <w:t>GRADE assessment: low quality of evidence</w:t>
            </w:r>
          </w:p>
          <w:p w14:paraId="0D265449" w14:textId="77777777" w:rsidR="00856A05" w:rsidRPr="0029583B" w:rsidRDefault="00856A05" w:rsidP="00473209">
            <w:pPr>
              <w:rPr>
                <w:sz w:val="18"/>
                <w:szCs w:val="18"/>
              </w:rPr>
            </w:pPr>
          </w:p>
          <w:p w14:paraId="127C1CC2" w14:textId="7A582DFE" w:rsidR="00856A05" w:rsidRPr="0029583B" w:rsidRDefault="00856A05" w:rsidP="00473209">
            <w:pPr>
              <w:rPr>
                <w:sz w:val="18"/>
                <w:szCs w:val="18"/>
              </w:rPr>
            </w:pPr>
            <w:r w:rsidRPr="0029583B">
              <w:rPr>
                <w:sz w:val="18"/>
                <w:szCs w:val="18"/>
              </w:rPr>
              <w:t>Ingestion of a partial serving of egg (1 g to 7.5 g) as assessed in 8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s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TWVnbGlvPC9BdXRob3I+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GFsdC1wZXJpb2RpY2FsPjxmdWxsLXRp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z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s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TWVnbGlvPC9BdXRob3I+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z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p>
          <w:p w14:paraId="3E6806B5" w14:textId="77777777" w:rsidR="00856A05" w:rsidRPr="0029583B" w:rsidRDefault="00856A05" w:rsidP="00473209">
            <w:pPr>
              <w:rPr>
                <w:b/>
                <w:sz w:val="18"/>
                <w:szCs w:val="18"/>
              </w:rPr>
            </w:pPr>
            <w:r w:rsidRPr="0029583B">
              <w:rPr>
                <w:b/>
                <w:sz w:val="18"/>
                <w:szCs w:val="18"/>
              </w:rPr>
              <w:t xml:space="preserve">OIT: 82% (192/234) </w:t>
            </w:r>
          </w:p>
          <w:p w14:paraId="37D62B7D" w14:textId="77777777" w:rsidR="00856A05" w:rsidRPr="0029583B" w:rsidRDefault="00856A05" w:rsidP="00473209">
            <w:pPr>
              <w:rPr>
                <w:b/>
                <w:sz w:val="18"/>
                <w:szCs w:val="18"/>
              </w:rPr>
            </w:pPr>
            <w:r w:rsidRPr="0029583B">
              <w:rPr>
                <w:b/>
                <w:sz w:val="18"/>
                <w:szCs w:val="18"/>
              </w:rPr>
              <w:t>Control: 10% (18/176)</w:t>
            </w:r>
          </w:p>
          <w:p w14:paraId="2E4F3D2B" w14:textId="77777777" w:rsidR="00856A05" w:rsidRPr="0029583B" w:rsidRDefault="00856A05" w:rsidP="00473209">
            <w:pPr>
              <w:rPr>
                <w:sz w:val="18"/>
                <w:szCs w:val="18"/>
              </w:rPr>
            </w:pPr>
            <w:r w:rsidRPr="0029583B">
              <w:rPr>
                <w:sz w:val="18"/>
                <w:szCs w:val="18"/>
              </w:rPr>
              <w:t>RR= 7.48 (95% CI 4.91, 11.38)</w:t>
            </w:r>
          </w:p>
          <w:p w14:paraId="30EA5D89" w14:textId="77777777" w:rsidR="00856A05" w:rsidRPr="0029583B" w:rsidRDefault="00856A05" w:rsidP="00473209">
            <w:pPr>
              <w:rPr>
                <w:sz w:val="18"/>
                <w:szCs w:val="18"/>
              </w:rPr>
            </w:pPr>
          </w:p>
          <w:p w14:paraId="2A130C1D" w14:textId="77777777" w:rsidR="00856A05" w:rsidRPr="0029583B" w:rsidRDefault="00856A05" w:rsidP="00473209">
            <w:pPr>
              <w:rPr>
                <w:i/>
                <w:sz w:val="18"/>
                <w:szCs w:val="18"/>
              </w:rPr>
            </w:pPr>
            <w:r w:rsidRPr="0029583B">
              <w:rPr>
                <w:i/>
                <w:sz w:val="18"/>
                <w:szCs w:val="18"/>
              </w:rPr>
              <w:t>GRADE assessment: low quality of evidence</w:t>
            </w:r>
          </w:p>
          <w:p w14:paraId="37C488FB" w14:textId="77777777" w:rsidR="00856A05" w:rsidRPr="0029583B" w:rsidRDefault="00856A05" w:rsidP="00473209">
            <w:pPr>
              <w:rPr>
                <w:sz w:val="18"/>
                <w:szCs w:val="18"/>
              </w:rPr>
            </w:pPr>
          </w:p>
          <w:p w14:paraId="09C7D3DD" w14:textId="77777777" w:rsidR="00856A05" w:rsidRPr="0029583B" w:rsidRDefault="00856A05" w:rsidP="00473209">
            <w:pPr>
              <w:rPr>
                <w:sz w:val="18"/>
                <w:szCs w:val="18"/>
              </w:rPr>
            </w:pPr>
          </w:p>
        </w:tc>
        <w:tc>
          <w:tcPr>
            <w:tcW w:w="3481" w:type="dxa"/>
          </w:tcPr>
          <w:p w14:paraId="52176E1F" w14:textId="77878D6E" w:rsidR="00856A05" w:rsidRPr="0029583B" w:rsidRDefault="00856A05" w:rsidP="00473209">
            <w:pPr>
              <w:rPr>
                <w:sz w:val="18"/>
                <w:szCs w:val="18"/>
              </w:rPr>
            </w:pPr>
            <w:r w:rsidRPr="0029583B">
              <w:rPr>
                <w:sz w:val="18"/>
                <w:szCs w:val="18"/>
              </w:rPr>
              <w:t>Passing an OFC at the highest dose tested (</w:t>
            </w:r>
            <w:r w:rsidRPr="0029583B">
              <w:rPr>
                <w:sz w:val="18"/>
              </w:rPr>
              <w:t>8</w:t>
            </w:r>
            <w:r w:rsidRPr="0029583B">
              <w:rPr>
                <w:sz w:val="18"/>
                <w:szCs w:val="18"/>
              </w:rPr>
              <w:t xml:space="preserve"> RCTs</w:t>
            </w:r>
            <w:r w:rsidRPr="0029583B">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4-6,42,55</w:t>
            </w:r>
            <w:r w:rsidRPr="0029583B">
              <w:rPr>
                <w:sz w:val="18"/>
                <w:szCs w:val="18"/>
              </w:rPr>
              <w:fldChar w:fldCharType="end"/>
            </w:r>
            <w:r w:rsidRPr="0029583B">
              <w:rPr>
                <w:sz w:val="18"/>
                <w:szCs w:val="18"/>
              </w:rPr>
              <w:t>, 1 unpublished):</w:t>
            </w:r>
          </w:p>
          <w:p w14:paraId="67E874E0" w14:textId="77777777" w:rsidR="00856A05" w:rsidRPr="0029583B" w:rsidRDefault="00856A05" w:rsidP="00DA4442">
            <w:pPr>
              <w:pStyle w:val="Paragraphedeliste"/>
              <w:numPr>
                <w:ilvl w:val="0"/>
                <w:numId w:val="14"/>
              </w:numPr>
              <w:spacing w:after="0" w:line="240" w:lineRule="auto"/>
              <w:ind w:left="270" w:hanging="142"/>
              <w:rPr>
                <w:i/>
                <w:sz w:val="18"/>
                <w:szCs w:val="18"/>
              </w:rPr>
            </w:pPr>
            <w:r w:rsidRPr="0029583B">
              <w:rPr>
                <w:i/>
                <w:sz w:val="18"/>
                <w:szCs w:val="18"/>
              </w:rPr>
              <w:t>Original analysis:</w:t>
            </w:r>
            <w:r w:rsidRPr="0029583B">
              <w:rPr>
                <w:sz w:val="18"/>
                <w:szCs w:val="18"/>
              </w:rPr>
              <w:t xml:space="preserve"> median cumulative dose 4250 mg PP (range 1043-5000 mg) = 17 (4.2-20) peanuts</w:t>
            </w:r>
          </w:p>
          <w:p w14:paraId="5BD89881" w14:textId="77777777" w:rsidR="00856A05" w:rsidRPr="0029583B" w:rsidRDefault="00856A05" w:rsidP="00473209">
            <w:pPr>
              <w:ind w:left="270"/>
              <w:rPr>
                <w:b/>
                <w:sz w:val="18"/>
                <w:szCs w:val="18"/>
              </w:rPr>
            </w:pPr>
            <w:r w:rsidRPr="0029583B">
              <w:rPr>
                <w:b/>
                <w:sz w:val="18"/>
                <w:szCs w:val="18"/>
              </w:rPr>
              <w:t>OIT: 56% (320/574)</w:t>
            </w:r>
          </w:p>
          <w:p w14:paraId="1F5F729E" w14:textId="77777777" w:rsidR="00856A05" w:rsidRPr="0029583B" w:rsidRDefault="00856A05" w:rsidP="00473209">
            <w:pPr>
              <w:ind w:left="270"/>
              <w:rPr>
                <w:b/>
                <w:sz w:val="18"/>
                <w:szCs w:val="18"/>
              </w:rPr>
            </w:pPr>
            <w:r w:rsidRPr="0029583B">
              <w:rPr>
                <w:b/>
                <w:sz w:val="18"/>
                <w:szCs w:val="18"/>
              </w:rPr>
              <w:t>Control: 3.2% (9/284)</w:t>
            </w:r>
          </w:p>
          <w:p w14:paraId="2BBCE480" w14:textId="77777777" w:rsidR="00856A05" w:rsidRPr="0029583B" w:rsidRDefault="00856A05" w:rsidP="00473209">
            <w:pPr>
              <w:ind w:left="270"/>
              <w:rPr>
                <w:sz w:val="18"/>
                <w:szCs w:val="18"/>
              </w:rPr>
            </w:pPr>
            <w:r w:rsidRPr="0029583B">
              <w:rPr>
                <w:sz w:val="18"/>
                <w:szCs w:val="18"/>
              </w:rPr>
              <w:t>RR=12.42 (95% CI 6.82, 22.61), P&lt;.001</w:t>
            </w:r>
          </w:p>
          <w:p w14:paraId="0896D8D2" w14:textId="77777777" w:rsidR="00856A05" w:rsidRPr="0029583B" w:rsidRDefault="00856A05" w:rsidP="00473209">
            <w:pPr>
              <w:ind w:left="270"/>
              <w:rPr>
                <w:i/>
                <w:sz w:val="18"/>
                <w:szCs w:val="18"/>
              </w:rPr>
            </w:pPr>
            <w:r w:rsidRPr="0029583B">
              <w:rPr>
                <w:i/>
                <w:sz w:val="18"/>
                <w:szCs w:val="18"/>
              </w:rPr>
              <w:t>GRADE assessment: High quality of evidence</w:t>
            </w:r>
          </w:p>
          <w:p w14:paraId="1E08AD5C" w14:textId="77777777" w:rsidR="00856A05" w:rsidRPr="0029583B" w:rsidRDefault="00856A05" w:rsidP="00DA4442">
            <w:pPr>
              <w:pStyle w:val="Paragraphedeliste"/>
              <w:numPr>
                <w:ilvl w:val="0"/>
                <w:numId w:val="14"/>
              </w:numPr>
              <w:spacing w:after="0" w:line="240" w:lineRule="auto"/>
              <w:ind w:left="270" w:hanging="142"/>
              <w:rPr>
                <w:i/>
                <w:sz w:val="18"/>
                <w:szCs w:val="18"/>
              </w:rPr>
            </w:pPr>
            <w:r w:rsidRPr="0029583B">
              <w:rPr>
                <w:i/>
                <w:sz w:val="18"/>
                <w:szCs w:val="18"/>
              </w:rPr>
              <w:t>Corrected analysis:</w:t>
            </w:r>
            <w:r w:rsidRPr="0029583B">
              <w:rPr>
                <w:sz w:val="18"/>
                <w:szCs w:val="18"/>
              </w:rPr>
              <w:t xml:space="preserve"> median cumulative dose 3022 mg PP (range 1043-5000 mg) = 12 (4.2-20) peanuts</w:t>
            </w:r>
          </w:p>
          <w:p w14:paraId="4DEF5752" w14:textId="77777777" w:rsidR="00856A05" w:rsidRPr="0029583B" w:rsidRDefault="00856A05" w:rsidP="00473209">
            <w:pPr>
              <w:ind w:left="270"/>
              <w:rPr>
                <w:b/>
                <w:sz w:val="18"/>
                <w:szCs w:val="18"/>
              </w:rPr>
            </w:pPr>
            <w:r w:rsidRPr="0029583B">
              <w:rPr>
                <w:b/>
                <w:sz w:val="18"/>
                <w:szCs w:val="18"/>
              </w:rPr>
              <w:t>OIT: 55% (315/574)</w:t>
            </w:r>
          </w:p>
          <w:p w14:paraId="71F5C7C4" w14:textId="77777777" w:rsidR="00856A05" w:rsidRPr="0029583B" w:rsidRDefault="00856A05" w:rsidP="00473209">
            <w:pPr>
              <w:ind w:left="270"/>
              <w:rPr>
                <w:b/>
                <w:sz w:val="18"/>
                <w:szCs w:val="18"/>
              </w:rPr>
            </w:pPr>
            <w:r w:rsidRPr="0029583B">
              <w:rPr>
                <w:b/>
                <w:sz w:val="18"/>
                <w:szCs w:val="18"/>
              </w:rPr>
              <w:t>Control: 2.8% (8/284)</w:t>
            </w:r>
          </w:p>
          <w:p w14:paraId="7CFDA861" w14:textId="77777777" w:rsidR="00856A05" w:rsidRPr="0029583B" w:rsidRDefault="00856A05" w:rsidP="00473209">
            <w:pPr>
              <w:rPr>
                <w:b/>
                <w:sz w:val="18"/>
                <w:szCs w:val="18"/>
              </w:rPr>
            </w:pPr>
            <w:r w:rsidRPr="0029583B">
              <w:rPr>
                <w:b/>
                <w:sz w:val="18"/>
                <w:szCs w:val="18"/>
              </w:rPr>
              <w:t xml:space="preserve">– see Section </w:t>
            </w:r>
            <w:r w:rsidRPr="0029583B">
              <w:rPr>
                <w:b/>
                <w:sz w:val="18"/>
                <w:szCs w:val="18"/>
              </w:rPr>
              <w:fldChar w:fldCharType="begin" w:fldLock="1"/>
            </w:r>
            <w:r w:rsidRPr="0029583B">
              <w:rPr>
                <w:b/>
                <w:sz w:val="18"/>
                <w:szCs w:val="18"/>
              </w:rPr>
              <w:instrText xml:space="preserve"> REF _Ref19104205 \r \h  \* MERGEFORMAT </w:instrText>
            </w:r>
            <w:r w:rsidRPr="0029583B">
              <w:rPr>
                <w:b/>
                <w:sz w:val="18"/>
                <w:szCs w:val="18"/>
              </w:rPr>
            </w:r>
            <w:r w:rsidRPr="0029583B">
              <w:rPr>
                <w:b/>
                <w:sz w:val="18"/>
                <w:szCs w:val="18"/>
              </w:rPr>
              <w:fldChar w:fldCharType="separate"/>
            </w:r>
            <w:r w:rsidRPr="0029583B">
              <w:rPr>
                <w:b/>
                <w:sz w:val="18"/>
                <w:szCs w:val="18"/>
              </w:rPr>
              <w:t>8.1</w:t>
            </w:r>
            <w:r w:rsidRPr="0029583B">
              <w:rPr>
                <w:b/>
                <w:sz w:val="18"/>
                <w:szCs w:val="18"/>
              </w:rPr>
              <w:fldChar w:fldCharType="end"/>
            </w:r>
          </w:p>
          <w:p w14:paraId="2A318CF2" w14:textId="77777777" w:rsidR="00856A05" w:rsidRPr="0029583B" w:rsidRDefault="00856A05" w:rsidP="00473209">
            <w:pPr>
              <w:rPr>
                <w:sz w:val="18"/>
                <w:szCs w:val="18"/>
              </w:rPr>
            </w:pPr>
          </w:p>
          <w:p w14:paraId="49F8F58F" w14:textId="0043D033" w:rsidR="00856A05" w:rsidRPr="0029583B" w:rsidRDefault="00856A05" w:rsidP="00473209">
            <w:pPr>
              <w:rPr>
                <w:i/>
                <w:sz w:val="18"/>
                <w:szCs w:val="18"/>
              </w:rPr>
            </w:pPr>
            <w:r w:rsidRPr="0029583B">
              <w:rPr>
                <w:i/>
                <w:sz w:val="18"/>
                <w:szCs w:val="18"/>
              </w:rPr>
              <w:t xml:space="preserve">Alternative analysis: achieving at least partial desensitization: </w:t>
            </w:r>
            <w:r w:rsidRPr="0029583B">
              <w:rPr>
                <w:sz w:val="18"/>
                <w:szCs w:val="18"/>
              </w:rPr>
              <w:t xml:space="preserve">passing an OFC with a cumulative dose of 400 to 5000 mg PP (1.6-20 peanuts) (median 2700 mg) across </w:t>
            </w:r>
            <w:r w:rsidRPr="0029583B">
              <w:rPr>
                <w:sz w:val="18"/>
              </w:rPr>
              <w:t>8</w:t>
            </w:r>
            <w:r w:rsidRPr="0029583B">
              <w:rPr>
                <w:sz w:val="18"/>
                <w:szCs w:val="18"/>
              </w:rPr>
              <w:t xml:space="preserve"> RCTs</w:t>
            </w:r>
            <w:r w:rsidRPr="0029583B">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4-6,42,55</w:t>
            </w:r>
            <w:r w:rsidRPr="0029583B">
              <w:rPr>
                <w:sz w:val="18"/>
                <w:szCs w:val="18"/>
              </w:rPr>
              <w:fldChar w:fldCharType="end"/>
            </w:r>
            <w:r w:rsidRPr="0029583B">
              <w:rPr>
                <w:sz w:val="18"/>
                <w:szCs w:val="18"/>
              </w:rPr>
              <w:t xml:space="preserve"> (1 unpublished):</w:t>
            </w:r>
          </w:p>
          <w:p w14:paraId="6EF13A06" w14:textId="77777777" w:rsidR="00856A05" w:rsidRPr="0029583B" w:rsidRDefault="00856A05" w:rsidP="00473209">
            <w:pPr>
              <w:rPr>
                <w:b/>
                <w:i/>
                <w:sz w:val="18"/>
                <w:szCs w:val="18"/>
              </w:rPr>
            </w:pPr>
            <w:r w:rsidRPr="0029583B">
              <w:rPr>
                <w:b/>
                <w:i/>
                <w:sz w:val="18"/>
                <w:szCs w:val="18"/>
              </w:rPr>
              <w:t>OIT: 73% (422/574)</w:t>
            </w:r>
          </w:p>
          <w:p w14:paraId="374BF888" w14:textId="77777777" w:rsidR="00856A05" w:rsidRPr="0029583B" w:rsidRDefault="00856A05" w:rsidP="00473209">
            <w:pPr>
              <w:rPr>
                <w:b/>
                <w:sz w:val="18"/>
                <w:szCs w:val="18"/>
              </w:rPr>
            </w:pPr>
            <w:r w:rsidRPr="0029583B">
              <w:rPr>
                <w:b/>
                <w:i/>
                <w:sz w:val="18"/>
                <w:szCs w:val="18"/>
              </w:rPr>
              <w:t>Control: 7.0% (21/284)</w:t>
            </w:r>
          </w:p>
          <w:p w14:paraId="788A5916" w14:textId="77777777" w:rsidR="00856A05" w:rsidRPr="0029583B" w:rsidRDefault="00856A05" w:rsidP="00473209">
            <w:pPr>
              <w:rPr>
                <w:sz w:val="18"/>
                <w:szCs w:val="18"/>
              </w:rPr>
            </w:pPr>
          </w:p>
        </w:tc>
        <w:tc>
          <w:tcPr>
            <w:tcW w:w="3480" w:type="dxa"/>
          </w:tcPr>
          <w:p w14:paraId="6E889F78" w14:textId="77777777" w:rsidR="00856A05" w:rsidRPr="0029583B" w:rsidRDefault="00856A05" w:rsidP="00473209">
            <w:pPr>
              <w:rPr>
                <w:sz w:val="18"/>
                <w:szCs w:val="18"/>
              </w:rPr>
            </w:pPr>
            <w:r w:rsidRPr="0029583B">
              <w:rPr>
                <w:sz w:val="18"/>
                <w:szCs w:val="18"/>
              </w:rPr>
              <w:t>Passing DBPCFC at 12 months with 3.3 g pasteurized raw egg white protein (cumulative) or reaching target dose of 3.3 g pasteurized raw egg white egg white protein (equivalent to 1 egg):</w:t>
            </w:r>
          </w:p>
          <w:p w14:paraId="0A5AAFD0" w14:textId="77777777" w:rsidR="00856A05" w:rsidRPr="0029583B" w:rsidRDefault="00856A05" w:rsidP="00473209">
            <w:pPr>
              <w:rPr>
                <w:b/>
                <w:sz w:val="18"/>
                <w:szCs w:val="18"/>
              </w:rPr>
            </w:pPr>
            <w:r w:rsidRPr="0029583B">
              <w:rPr>
                <w:b/>
                <w:sz w:val="18"/>
                <w:szCs w:val="18"/>
              </w:rPr>
              <w:t>OIT: 84% (64/76)</w:t>
            </w:r>
          </w:p>
          <w:p w14:paraId="541783B8" w14:textId="77777777" w:rsidR="00856A05" w:rsidRPr="0029583B" w:rsidRDefault="00856A05" w:rsidP="00473209">
            <w:pPr>
              <w:rPr>
                <w:b/>
                <w:sz w:val="18"/>
                <w:szCs w:val="18"/>
              </w:rPr>
            </w:pPr>
            <w:r w:rsidRPr="0029583B">
              <w:rPr>
                <w:b/>
                <w:sz w:val="18"/>
                <w:szCs w:val="18"/>
              </w:rPr>
              <w:t>Control: 16% (4/25)</w:t>
            </w:r>
          </w:p>
          <w:p w14:paraId="25251CC9" w14:textId="77777777" w:rsidR="00856A05" w:rsidRPr="0029583B" w:rsidRDefault="00856A05" w:rsidP="00473209">
            <w:pPr>
              <w:rPr>
                <w:b/>
                <w:sz w:val="18"/>
                <w:szCs w:val="18"/>
              </w:rPr>
            </w:pPr>
            <w:r w:rsidRPr="0029583B">
              <w:rPr>
                <w:b/>
                <w:sz w:val="18"/>
                <w:szCs w:val="18"/>
              </w:rPr>
              <w:t>P=0.000</w:t>
            </w:r>
          </w:p>
          <w:p w14:paraId="1BCE16ED" w14:textId="77777777" w:rsidR="00856A05" w:rsidRPr="0029583B" w:rsidRDefault="00856A05" w:rsidP="00473209">
            <w:pPr>
              <w:rPr>
                <w:b/>
                <w:sz w:val="18"/>
                <w:szCs w:val="18"/>
              </w:rPr>
            </w:pPr>
          </w:p>
          <w:p w14:paraId="4C5235A6" w14:textId="77777777" w:rsidR="00856A05" w:rsidRPr="0029583B" w:rsidRDefault="00856A05" w:rsidP="00473209">
            <w:pPr>
              <w:rPr>
                <w:b/>
                <w:sz w:val="18"/>
                <w:szCs w:val="18"/>
              </w:rPr>
            </w:pPr>
            <w:r w:rsidRPr="0029583B">
              <w:rPr>
                <w:i/>
                <w:sz w:val="18"/>
                <w:szCs w:val="18"/>
              </w:rPr>
              <w:t>Cochrane risk of bias: high (MW assessment)</w:t>
            </w:r>
          </w:p>
        </w:tc>
        <w:tc>
          <w:tcPr>
            <w:tcW w:w="3623" w:type="dxa"/>
          </w:tcPr>
          <w:p w14:paraId="08E0F9F3" w14:textId="77777777" w:rsidR="00856A05" w:rsidRPr="0029583B" w:rsidRDefault="00856A05" w:rsidP="00473209">
            <w:pPr>
              <w:rPr>
                <w:sz w:val="18"/>
                <w:szCs w:val="18"/>
              </w:rPr>
            </w:pPr>
            <w:r w:rsidRPr="0029583B">
              <w:rPr>
                <w:sz w:val="18"/>
                <w:szCs w:val="18"/>
              </w:rPr>
              <w:t>OIT patients: reaching maintenance dose (200 mL) (8.8 g milk protein)</w:t>
            </w:r>
          </w:p>
          <w:p w14:paraId="39E18E2F" w14:textId="77777777" w:rsidR="00856A05" w:rsidRPr="0029583B" w:rsidRDefault="00856A05" w:rsidP="00473209">
            <w:pPr>
              <w:rPr>
                <w:sz w:val="18"/>
                <w:szCs w:val="18"/>
              </w:rPr>
            </w:pPr>
            <w:r w:rsidRPr="0029583B">
              <w:rPr>
                <w:sz w:val="18"/>
                <w:szCs w:val="18"/>
              </w:rPr>
              <w:t>Control patients: passing a single-blind OFC with a cumulative dose of 200 mL milk (8.8 g milk protein):</w:t>
            </w:r>
          </w:p>
          <w:p w14:paraId="1D186FAD" w14:textId="77777777" w:rsidR="00856A05" w:rsidRPr="0029583B" w:rsidRDefault="00856A05" w:rsidP="00473209">
            <w:pPr>
              <w:rPr>
                <w:b/>
                <w:sz w:val="18"/>
                <w:szCs w:val="18"/>
              </w:rPr>
            </w:pPr>
            <w:r w:rsidRPr="0029583B">
              <w:rPr>
                <w:b/>
                <w:sz w:val="18"/>
                <w:szCs w:val="18"/>
              </w:rPr>
              <w:t>OIT: 69% (18/26)</w:t>
            </w:r>
          </w:p>
          <w:p w14:paraId="4D810814" w14:textId="77777777" w:rsidR="00856A05" w:rsidRPr="0029583B" w:rsidRDefault="00856A05" w:rsidP="00473209">
            <w:pPr>
              <w:rPr>
                <w:b/>
                <w:sz w:val="18"/>
                <w:szCs w:val="18"/>
              </w:rPr>
            </w:pPr>
            <w:r w:rsidRPr="0029583B">
              <w:rPr>
                <w:b/>
                <w:sz w:val="18"/>
                <w:szCs w:val="18"/>
              </w:rPr>
              <w:t>Control: 0 (0/26)</w:t>
            </w:r>
          </w:p>
          <w:p w14:paraId="6A1FC500" w14:textId="77777777" w:rsidR="00856A05" w:rsidRPr="0029583B" w:rsidRDefault="00856A05" w:rsidP="00473209">
            <w:pPr>
              <w:rPr>
                <w:sz w:val="18"/>
                <w:szCs w:val="18"/>
              </w:rPr>
            </w:pPr>
            <w:r w:rsidRPr="0029583B">
              <w:rPr>
                <w:b/>
                <w:sz w:val="18"/>
                <w:szCs w:val="18"/>
              </w:rPr>
              <w:t>Difference: 69% (95% CI: 48%, 91%)</w:t>
            </w:r>
          </w:p>
        </w:tc>
      </w:tr>
    </w:tbl>
    <w:p w14:paraId="1AC69C64" w14:textId="71D5398F" w:rsidR="00856A05" w:rsidRPr="0029583B" w:rsidRDefault="00856A05" w:rsidP="00856A05">
      <w:pPr>
        <w:rPr>
          <w:sz w:val="16"/>
        </w:rPr>
      </w:pPr>
      <w:r w:rsidRPr="0029583B">
        <w:rPr>
          <w:sz w:val="16"/>
        </w:rPr>
        <w:t>DBPCFC: double-blind, placebo-controlled food challenge; IQR: inter-quartile range; OFC: oral food challenge; OIT: oral immunotherapy; PP: peanut protein; RR: risk ratio; SLIT: sublingual immunotherapy</w:t>
      </w:r>
    </w:p>
    <w:p w14:paraId="506A63AC" w14:textId="77777777" w:rsidR="00856A05" w:rsidRPr="0029583B" w:rsidRDefault="00856A05" w:rsidP="00856A05">
      <w:pPr>
        <w:rPr>
          <w:sz w:val="16"/>
        </w:rPr>
      </w:pPr>
      <w:r w:rsidRPr="0029583B">
        <w:rPr>
          <w:sz w:val="16"/>
        </w:rPr>
        <w:t>Note: approximate correspondence:  1 peanut = 250 mg peanut protein; 1 mL milk = 30 mg milk protein; 1 egg white=4g egg white protein</w:t>
      </w:r>
    </w:p>
    <w:p w14:paraId="1C7E91EE" w14:textId="77777777" w:rsidR="00856A05" w:rsidRPr="0029583B" w:rsidRDefault="00856A05" w:rsidP="00856A05">
      <w:pPr>
        <w:rPr>
          <w:sz w:val="16"/>
        </w:rPr>
      </w:pPr>
      <w:r w:rsidRPr="0029583B">
        <w:rPr>
          <w:sz w:val="16"/>
        </w:rPr>
        <w:t>*An additional 15 patients continued to receive increasing amounts of cow milk at date of data cut-off (i.e., had not completed the build-up phase).</w:t>
      </w:r>
    </w:p>
    <w:p w14:paraId="3EB12623" w14:textId="77777777" w:rsidR="007C7924" w:rsidRDefault="007C7924" w:rsidP="007C7924">
      <w:pPr>
        <w:rPr>
          <w:rFonts w:eastAsia="Times New Roman"/>
          <w:b/>
          <w:bCs/>
          <w:color w:val="595959"/>
          <w:kern w:val="32"/>
          <w:sz w:val="28"/>
          <w:szCs w:val="32"/>
        </w:rPr>
      </w:pPr>
    </w:p>
    <w:p w14:paraId="2D10DBEA" w14:textId="77777777" w:rsidR="007C7924" w:rsidRDefault="007C7924" w:rsidP="007C7924">
      <w:pPr>
        <w:rPr>
          <w:rFonts w:eastAsia="Times New Roman"/>
          <w:b/>
          <w:bCs/>
          <w:color w:val="595959"/>
          <w:kern w:val="32"/>
          <w:sz w:val="28"/>
          <w:szCs w:val="32"/>
        </w:rPr>
      </w:pPr>
    </w:p>
    <w:p w14:paraId="7AD1799E" w14:textId="77777777" w:rsidR="007C7924" w:rsidRDefault="007C7924" w:rsidP="007C7924">
      <w:pPr>
        <w:rPr>
          <w:sz w:val="16"/>
        </w:rPr>
      </w:pPr>
    </w:p>
    <w:p w14:paraId="5133ABE4" w14:textId="77777777" w:rsidR="007C7924" w:rsidRDefault="007C7924">
      <w:r>
        <w:br w:type="page"/>
      </w:r>
    </w:p>
    <w:p w14:paraId="46562FA8" w14:textId="77777777" w:rsidR="00856A05" w:rsidRPr="0029583B" w:rsidRDefault="00856A05" w:rsidP="00856A05">
      <w:pPr>
        <w:rPr>
          <w:sz w:val="16"/>
        </w:rPr>
      </w:pPr>
    </w:p>
    <w:tbl>
      <w:tblPr>
        <w:tblStyle w:val="1"/>
        <w:tblW w:w="17402" w:type="dxa"/>
        <w:tblLook w:val="04A0" w:firstRow="1" w:lastRow="0" w:firstColumn="1" w:lastColumn="0" w:noHBand="0" w:noVBand="1"/>
      </w:tblPr>
      <w:tblGrid>
        <w:gridCol w:w="3480"/>
        <w:gridCol w:w="3480"/>
        <w:gridCol w:w="3481"/>
        <w:gridCol w:w="3480"/>
        <w:gridCol w:w="3481"/>
      </w:tblGrid>
      <w:tr w:rsidR="00856A05" w:rsidRPr="00A241D7" w14:paraId="0762FBA5" w14:textId="77777777" w:rsidTr="00473209">
        <w:tc>
          <w:tcPr>
            <w:tcW w:w="17402" w:type="dxa"/>
            <w:gridSpan w:val="5"/>
          </w:tcPr>
          <w:p w14:paraId="736F1419" w14:textId="77777777" w:rsidR="00856A05" w:rsidRPr="0029583B" w:rsidRDefault="00856A05" w:rsidP="00473209">
            <w:pPr>
              <w:jc w:val="center"/>
              <w:rPr>
                <w:b/>
                <w:sz w:val="18"/>
                <w:szCs w:val="18"/>
              </w:rPr>
            </w:pPr>
            <w:r w:rsidRPr="0029583B">
              <w:rPr>
                <w:b/>
                <w:sz w:val="18"/>
                <w:szCs w:val="18"/>
              </w:rPr>
              <w:t>Case series (clinical practice) with N&gt;150</w:t>
            </w:r>
          </w:p>
        </w:tc>
      </w:tr>
      <w:tr w:rsidR="00856A05" w:rsidRPr="00A241D7" w14:paraId="70064197" w14:textId="77777777" w:rsidTr="00473209">
        <w:trPr>
          <w:trHeight w:val="181"/>
        </w:trPr>
        <w:tc>
          <w:tcPr>
            <w:tcW w:w="3480" w:type="dxa"/>
          </w:tcPr>
          <w:p w14:paraId="7B5CA674" w14:textId="4585F4DE" w:rsidR="00856A05" w:rsidRPr="0029583B" w:rsidRDefault="00856A05" w:rsidP="00473209">
            <w:pPr>
              <w:rPr>
                <w:b/>
                <w:sz w:val="18"/>
                <w:szCs w:val="18"/>
              </w:rPr>
            </w:pPr>
            <w:r w:rsidRPr="0029583B">
              <w:rPr>
                <w:b/>
                <w:sz w:val="18"/>
                <w:szCs w:val="18"/>
              </w:rPr>
              <w:t>Levy, 2014</w:t>
            </w:r>
            <w:r w:rsidRPr="0029583B">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4</w:t>
            </w:r>
            <w:r w:rsidRPr="0029583B">
              <w:rPr>
                <w:b/>
                <w:sz w:val="18"/>
                <w:szCs w:val="18"/>
              </w:rPr>
              <w:fldChar w:fldCharType="end"/>
            </w:r>
            <w:r w:rsidRPr="0029583B">
              <w:rPr>
                <w:b/>
                <w:sz w:val="18"/>
                <w:szCs w:val="18"/>
              </w:rPr>
              <w:t xml:space="preserve"> (Israel)– cow’s milk</w:t>
            </w:r>
          </w:p>
          <w:p w14:paraId="2C6AB537" w14:textId="77777777" w:rsidR="00856A05" w:rsidRPr="0029583B" w:rsidRDefault="00856A05" w:rsidP="00473209">
            <w:pPr>
              <w:rPr>
                <w:b/>
                <w:sz w:val="18"/>
                <w:szCs w:val="18"/>
              </w:rPr>
            </w:pPr>
            <w:r w:rsidRPr="0029583B">
              <w:rPr>
                <w:b/>
                <w:sz w:val="18"/>
                <w:szCs w:val="18"/>
              </w:rPr>
              <w:t>N=265*</w:t>
            </w:r>
          </w:p>
          <w:p w14:paraId="14B6C93D" w14:textId="77777777" w:rsidR="00856A05" w:rsidRPr="0029583B" w:rsidRDefault="00856A05" w:rsidP="00473209">
            <w:pPr>
              <w:rPr>
                <w:b/>
                <w:sz w:val="18"/>
                <w:szCs w:val="18"/>
              </w:rPr>
            </w:pPr>
            <w:r w:rsidRPr="0029583B">
              <w:rPr>
                <w:b/>
                <w:sz w:val="18"/>
                <w:szCs w:val="18"/>
              </w:rPr>
              <w:t>Age: 4-27 (7.5 median) years</w:t>
            </w:r>
          </w:p>
          <w:p w14:paraId="4352DCDC" w14:textId="77777777" w:rsidR="00856A05" w:rsidRPr="0029583B" w:rsidRDefault="00856A05" w:rsidP="00473209">
            <w:pPr>
              <w:rPr>
                <w:b/>
                <w:sz w:val="18"/>
                <w:szCs w:val="18"/>
              </w:rPr>
            </w:pPr>
            <w:r w:rsidRPr="0029583B">
              <w:rPr>
                <w:b/>
                <w:sz w:val="18"/>
                <w:szCs w:val="18"/>
              </w:rPr>
              <w:t>Diagnosis confirmed with OFC: not for all patients</w:t>
            </w:r>
          </w:p>
        </w:tc>
        <w:tc>
          <w:tcPr>
            <w:tcW w:w="3480" w:type="dxa"/>
          </w:tcPr>
          <w:p w14:paraId="5CEFCA7F" w14:textId="41D61785" w:rsidR="00856A05" w:rsidRPr="0029583B" w:rsidRDefault="00856A05" w:rsidP="00473209">
            <w:pPr>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76385D86" w14:textId="77777777" w:rsidR="00856A05" w:rsidRPr="0029583B" w:rsidRDefault="00856A05" w:rsidP="00473209">
            <w:pPr>
              <w:rPr>
                <w:b/>
                <w:sz w:val="18"/>
                <w:szCs w:val="18"/>
                <w:lang w:val="fr-CA"/>
              </w:rPr>
            </w:pPr>
            <w:r w:rsidRPr="0029583B">
              <w:rPr>
                <w:b/>
                <w:sz w:val="18"/>
                <w:szCs w:val="18"/>
                <w:lang w:val="fr-CA"/>
              </w:rPr>
              <w:t>N=295</w:t>
            </w:r>
          </w:p>
          <w:p w14:paraId="6B68D364" w14:textId="77777777" w:rsidR="00856A05" w:rsidRPr="0029583B" w:rsidRDefault="00856A05" w:rsidP="00473209">
            <w:pPr>
              <w:rPr>
                <w:b/>
                <w:sz w:val="18"/>
                <w:szCs w:val="18"/>
              </w:rPr>
            </w:pPr>
            <w:r w:rsidRPr="0029583B">
              <w:rPr>
                <w:b/>
                <w:sz w:val="18"/>
                <w:szCs w:val="18"/>
              </w:rPr>
              <w:t>Age: 5-17 (median 7.5) years</w:t>
            </w:r>
          </w:p>
          <w:p w14:paraId="2F828AF5" w14:textId="77777777" w:rsidR="00856A05" w:rsidRPr="0029583B" w:rsidRDefault="00856A05" w:rsidP="00473209">
            <w:pPr>
              <w:rPr>
                <w:b/>
                <w:sz w:val="18"/>
                <w:szCs w:val="18"/>
              </w:rPr>
            </w:pPr>
            <w:r w:rsidRPr="0029583B">
              <w:rPr>
                <w:b/>
                <w:sz w:val="18"/>
                <w:szCs w:val="18"/>
              </w:rPr>
              <w:t>Diagnosis confirmed with OFC: yes</w:t>
            </w:r>
          </w:p>
        </w:tc>
        <w:tc>
          <w:tcPr>
            <w:tcW w:w="3481" w:type="dxa"/>
          </w:tcPr>
          <w:p w14:paraId="3E199493" w14:textId="0FF35C87" w:rsidR="00856A05" w:rsidRPr="0029583B" w:rsidRDefault="00856A05" w:rsidP="00473209">
            <w:pPr>
              <w:rPr>
                <w:b/>
                <w:sz w:val="18"/>
                <w:szCs w:val="18"/>
              </w:rPr>
            </w:pPr>
            <w:r w:rsidRPr="0029583B">
              <w:rPr>
                <w:b/>
                <w:sz w:val="18"/>
                <w:szCs w:val="18"/>
              </w:rPr>
              <w:t>Soller, 2019</w:t>
            </w:r>
            <w:r w:rsidRPr="0029583B">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9</w:t>
            </w:r>
            <w:r w:rsidRPr="0029583B">
              <w:rPr>
                <w:b/>
                <w:sz w:val="18"/>
                <w:szCs w:val="18"/>
              </w:rPr>
              <w:fldChar w:fldCharType="end"/>
            </w:r>
            <w:r w:rsidRPr="0029583B">
              <w:rPr>
                <w:b/>
                <w:sz w:val="18"/>
                <w:szCs w:val="18"/>
              </w:rPr>
              <w:t xml:space="preserve"> (Canada) – peanut</w:t>
            </w:r>
          </w:p>
          <w:p w14:paraId="76658E63" w14:textId="77777777" w:rsidR="00856A05" w:rsidRPr="0029583B" w:rsidRDefault="00856A05" w:rsidP="00473209">
            <w:pPr>
              <w:rPr>
                <w:b/>
                <w:sz w:val="18"/>
                <w:szCs w:val="18"/>
              </w:rPr>
            </w:pPr>
            <w:r w:rsidRPr="0029583B">
              <w:rPr>
                <w:b/>
                <w:sz w:val="18"/>
                <w:szCs w:val="18"/>
              </w:rPr>
              <w:t>N=270</w:t>
            </w:r>
          </w:p>
          <w:p w14:paraId="311454A4" w14:textId="77777777" w:rsidR="00856A05" w:rsidRPr="0029583B" w:rsidRDefault="00856A05" w:rsidP="00473209">
            <w:pPr>
              <w:rPr>
                <w:b/>
                <w:sz w:val="18"/>
                <w:szCs w:val="18"/>
              </w:rPr>
            </w:pPr>
            <w:r w:rsidRPr="0029583B">
              <w:rPr>
                <w:b/>
                <w:sz w:val="18"/>
                <w:szCs w:val="18"/>
              </w:rPr>
              <w:t>Age: 0.75-5.9 (median 1.9, IQR : 1.25-2.75) years</w:t>
            </w:r>
          </w:p>
          <w:p w14:paraId="73FFE7F9" w14:textId="77777777" w:rsidR="00856A05" w:rsidRPr="0029583B" w:rsidRDefault="00856A05" w:rsidP="00473209">
            <w:pPr>
              <w:rPr>
                <w:b/>
                <w:sz w:val="18"/>
                <w:szCs w:val="18"/>
              </w:rPr>
            </w:pPr>
            <w:r w:rsidRPr="0029583B">
              <w:rPr>
                <w:b/>
                <w:sz w:val="18"/>
                <w:szCs w:val="18"/>
              </w:rPr>
              <w:t>Diagnosis confirmed with OFC: for 31% of patients</w:t>
            </w:r>
          </w:p>
        </w:tc>
        <w:tc>
          <w:tcPr>
            <w:tcW w:w="3480" w:type="dxa"/>
          </w:tcPr>
          <w:p w14:paraId="3B7337D7" w14:textId="3F85C2FC" w:rsidR="00856A05" w:rsidRPr="0029583B" w:rsidRDefault="00856A05" w:rsidP="00473209">
            <w:pPr>
              <w:rPr>
                <w:b/>
                <w:sz w:val="18"/>
                <w:szCs w:val="18"/>
              </w:rPr>
            </w:pPr>
            <w:r w:rsidRPr="0029583B">
              <w:rPr>
                <w:b/>
                <w:sz w:val="18"/>
                <w:szCs w:val="18"/>
              </w:rPr>
              <w:t>Wasserman, 2019</w:t>
            </w:r>
            <w:r w:rsidRPr="0029583B">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w:t>
            </w:r>
            <w:r w:rsidRPr="0029583B">
              <w:rPr>
                <w:b/>
                <w:sz w:val="18"/>
                <w:szCs w:val="18"/>
              </w:rPr>
              <w:fldChar w:fldCharType="end"/>
            </w:r>
            <w:r w:rsidRPr="0029583B">
              <w:rPr>
                <w:b/>
                <w:sz w:val="18"/>
                <w:szCs w:val="18"/>
              </w:rPr>
              <w:t xml:space="preserve"> (USA) – peanut</w:t>
            </w:r>
          </w:p>
          <w:p w14:paraId="4E31FAA9" w14:textId="77777777" w:rsidR="00856A05" w:rsidRPr="0029583B" w:rsidRDefault="00856A05" w:rsidP="00473209">
            <w:pPr>
              <w:rPr>
                <w:b/>
                <w:sz w:val="18"/>
                <w:szCs w:val="18"/>
              </w:rPr>
            </w:pPr>
            <w:r w:rsidRPr="0029583B">
              <w:rPr>
                <w:b/>
                <w:sz w:val="18"/>
                <w:szCs w:val="18"/>
              </w:rPr>
              <w:t>N=270</w:t>
            </w:r>
          </w:p>
          <w:p w14:paraId="6E6A1124" w14:textId="77777777" w:rsidR="00856A05" w:rsidRPr="0029583B" w:rsidRDefault="00856A05" w:rsidP="00473209">
            <w:pPr>
              <w:rPr>
                <w:b/>
                <w:sz w:val="18"/>
                <w:szCs w:val="18"/>
              </w:rPr>
            </w:pPr>
            <w:r w:rsidRPr="0029583B">
              <w:rPr>
                <w:b/>
                <w:sz w:val="18"/>
                <w:szCs w:val="18"/>
              </w:rPr>
              <w:t>Age: 4-18 (mean: 8.1) years</w:t>
            </w:r>
          </w:p>
          <w:p w14:paraId="7620738F" w14:textId="77777777" w:rsidR="00856A05" w:rsidRPr="0029583B" w:rsidRDefault="00856A05" w:rsidP="00473209">
            <w:pPr>
              <w:rPr>
                <w:b/>
                <w:sz w:val="18"/>
                <w:szCs w:val="18"/>
              </w:rPr>
            </w:pPr>
            <w:r w:rsidRPr="0029583B">
              <w:rPr>
                <w:b/>
                <w:sz w:val="18"/>
                <w:szCs w:val="18"/>
              </w:rPr>
              <w:t>Diagnosis confirmed with OFC: no</w:t>
            </w:r>
          </w:p>
        </w:tc>
        <w:tc>
          <w:tcPr>
            <w:tcW w:w="3481" w:type="dxa"/>
          </w:tcPr>
          <w:p w14:paraId="55FE1AED" w14:textId="1D65C78E" w:rsidR="00856A05" w:rsidRPr="0029583B" w:rsidRDefault="00856A05" w:rsidP="00473209">
            <w:pPr>
              <w:rPr>
                <w:b/>
                <w:sz w:val="18"/>
                <w:szCs w:val="18"/>
              </w:rPr>
            </w:pPr>
            <w:r w:rsidRPr="0029583B">
              <w:rPr>
                <w:b/>
                <w:sz w:val="18"/>
                <w:szCs w:val="18"/>
              </w:rPr>
              <w:t>Wasserman, 2014</w:t>
            </w:r>
            <w:r w:rsidRPr="0029583B">
              <w:rPr>
                <w:b/>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56</w:t>
            </w:r>
            <w:r w:rsidRPr="0029583B">
              <w:rPr>
                <w:b/>
                <w:sz w:val="18"/>
                <w:szCs w:val="18"/>
              </w:rPr>
              <w:fldChar w:fldCharType="end"/>
            </w:r>
            <w:r w:rsidRPr="0029583B">
              <w:rPr>
                <w:b/>
                <w:sz w:val="18"/>
                <w:szCs w:val="18"/>
              </w:rPr>
              <w:t xml:space="preserve"> (USA and Israel)- peanut</w:t>
            </w:r>
          </w:p>
          <w:p w14:paraId="105BD82F" w14:textId="77777777" w:rsidR="00856A05" w:rsidRPr="0029583B" w:rsidRDefault="00856A05" w:rsidP="00473209">
            <w:pPr>
              <w:rPr>
                <w:b/>
                <w:sz w:val="18"/>
                <w:szCs w:val="18"/>
              </w:rPr>
            </w:pPr>
            <w:r w:rsidRPr="0029583B">
              <w:rPr>
                <w:b/>
                <w:sz w:val="18"/>
                <w:szCs w:val="18"/>
              </w:rPr>
              <w:t>N=352</w:t>
            </w:r>
          </w:p>
          <w:p w14:paraId="2E812DA3" w14:textId="77777777" w:rsidR="00856A05" w:rsidRPr="0029583B" w:rsidRDefault="00856A05" w:rsidP="00473209">
            <w:pPr>
              <w:rPr>
                <w:b/>
                <w:sz w:val="18"/>
                <w:szCs w:val="18"/>
              </w:rPr>
            </w:pPr>
            <w:r w:rsidRPr="0029583B">
              <w:rPr>
                <w:b/>
                <w:sz w:val="18"/>
                <w:szCs w:val="18"/>
              </w:rPr>
              <w:t>Age: 3-24 years</w:t>
            </w:r>
          </w:p>
          <w:p w14:paraId="2CC08049" w14:textId="77777777" w:rsidR="00856A05" w:rsidRPr="0029583B" w:rsidRDefault="00856A05" w:rsidP="00473209">
            <w:pPr>
              <w:rPr>
                <w:b/>
                <w:sz w:val="18"/>
                <w:szCs w:val="18"/>
              </w:rPr>
            </w:pPr>
            <w:r w:rsidRPr="0029583B">
              <w:rPr>
                <w:b/>
                <w:sz w:val="18"/>
                <w:szCs w:val="18"/>
              </w:rPr>
              <w:t>Diagnosis confirmed with OFC: 97% of patients</w:t>
            </w:r>
          </w:p>
        </w:tc>
      </w:tr>
      <w:tr w:rsidR="00856A05" w:rsidRPr="00A241D7" w14:paraId="3885E94C" w14:textId="77777777" w:rsidTr="00473209">
        <w:tc>
          <w:tcPr>
            <w:tcW w:w="3480" w:type="dxa"/>
          </w:tcPr>
          <w:p w14:paraId="3B0F2C3A" w14:textId="77777777" w:rsidR="00856A05" w:rsidRPr="0029583B" w:rsidRDefault="00856A05" w:rsidP="00473209">
            <w:pPr>
              <w:rPr>
                <w:sz w:val="18"/>
                <w:szCs w:val="18"/>
              </w:rPr>
            </w:pPr>
            <w:r w:rsidRPr="0029583B">
              <w:rPr>
                <w:sz w:val="18"/>
                <w:szCs w:val="18"/>
              </w:rPr>
              <w:t xml:space="preserve">Completion of treatment program and ability to freely consume milk or milk products (&gt; 7.2 g milk protein): </w:t>
            </w:r>
            <w:r w:rsidRPr="0029583B">
              <w:rPr>
                <w:b/>
                <w:sz w:val="18"/>
                <w:szCs w:val="18"/>
              </w:rPr>
              <w:t>60%</w:t>
            </w:r>
            <w:r w:rsidRPr="0029583B">
              <w:rPr>
                <w:sz w:val="18"/>
                <w:szCs w:val="18"/>
              </w:rPr>
              <w:t xml:space="preserve"> (160/265)</w:t>
            </w:r>
          </w:p>
          <w:p w14:paraId="502075FA" w14:textId="77777777" w:rsidR="00856A05" w:rsidRPr="0029583B" w:rsidRDefault="00856A05" w:rsidP="00473209">
            <w:pPr>
              <w:rPr>
                <w:sz w:val="18"/>
                <w:szCs w:val="18"/>
              </w:rPr>
            </w:pPr>
          </w:p>
          <w:p w14:paraId="085AC78C" w14:textId="77777777" w:rsidR="00856A05" w:rsidRPr="0029583B" w:rsidRDefault="00856A05" w:rsidP="00473209">
            <w:pPr>
              <w:rPr>
                <w:sz w:val="18"/>
                <w:szCs w:val="18"/>
              </w:rPr>
            </w:pPr>
            <w:r w:rsidRPr="0029583B">
              <w:rPr>
                <w:sz w:val="18"/>
                <w:szCs w:val="18"/>
              </w:rPr>
              <w:t xml:space="preserve">Ability to tolerate ≥ 180 mg of milk protein (6 mL of milk): </w:t>
            </w:r>
            <w:r w:rsidRPr="0029583B">
              <w:rPr>
                <w:b/>
                <w:sz w:val="18"/>
                <w:szCs w:val="18"/>
              </w:rPr>
              <w:t>85%</w:t>
            </w:r>
            <w:r w:rsidRPr="0029583B">
              <w:rPr>
                <w:sz w:val="18"/>
                <w:szCs w:val="18"/>
              </w:rPr>
              <w:t xml:space="preserve"> (226/265)</w:t>
            </w:r>
          </w:p>
        </w:tc>
        <w:tc>
          <w:tcPr>
            <w:tcW w:w="3480" w:type="dxa"/>
          </w:tcPr>
          <w:p w14:paraId="1DA60387" w14:textId="77777777" w:rsidR="00856A05" w:rsidRPr="0029583B" w:rsidRDefault="00856A05" w:rsidP="00473209">
            <w:pPr>
              <w:rPr>
                <w:sz w:val="18"/>
                <w:szCs w:val="18"/>
              </w:rPr>
            </w:pPr>
            <w:r w:rsidRPr="0029583B">
              <w:rPr>
                <w:sz w:val="18"/>
                <w:szCs w:val="18"/>
              </w:rPr>
              <w:t xml:space="preserve">Consuming ≥200 mL/d of milk (6.4 g milk protein) 3 months after reaching the maintenance dose of 200 mL: </w:t>
            </w:r>
            <w:r w:rsidRPr="0029583B">
              <w:rPr>
                <w:b/>
                <w:sz w:val="18"/>
                <w:szCs w:val="18"/>
              </w:rPr>
              <w:t>71%</w:t>
            </w:r>
            <w:r w:rsidRPr="0029583B">
              <w:rPr>
                <w:sz w:val="18"/>
                <w:szCs w:val="18"/>
              </w:rPr>
              <w:t xml:space="preserve"> (209/295); </w:t>
            </w:r>
          </w:p>
          <w:p w14:paraId="04E21854" w14:textId="77777777" w:rsidR="00856A05" w:rsidRPr="0029583B" w:rsidRDefault="00856A05" w:rsidP="00473209">
            <w:pPr>
              <w:rPr>
                <w:sz w:val="18"/>
                <w:szCs w:val="18"/>
              </w:rPr>
            </w:pPr>
            <w:r w:rsidRPr="0029583B">
              <w:rPr>
                <w:sz w:val="18"/>
                <w:szCs w:val="18"/>
              </w:rPr>
              <w:t>Consuming &lt;200 mL (10-190 mL): 18% (54/295)</w:t>
            </w:r>
          </w:p>
          <w:p w14:paraId="70CC1086" w14:textId="77777777" w:rsidR="00856A05" w:rsidRPr="0029583B" w:rsidRDefault="00856A05" w:rsidP="00473209">
            <w:pPr>
              <w:rPr>
                <w:sz w:val="18"/>
                <w:szCs w:val="18"/>
              </w:rPr>
            </w:pPr>
          </w:p>
          <w:p w14:paraId="5FA2E5DB" w14:textId="77777777" w:rsidR="00856A05" w:rsidRPr="0029583B" w:rsidRDefault="00856A05" w:rsidP="00473209">
            <w:pPr>
              <w:rPr>
                <w:i/>
                <w:sz w:val="18"/>
                <w:szCs w:val="18"/>
              </w:rPr>
            </w:pPr>
            <w:r w:rsidRPr="0029583B">
              <w:rPr>
                <w:i/>
                <w:sz w:val="18"/>
                <w:szCs w:val="18"/>
              </w:rPr>
              <w:t>Consuming ≥ 10 mL milk: 89% (263/295)</w:t>
            </w:r>
          </w:p>
          <w:p w14:paraId="0758E219" w14:textId="77777777" w:rsidR="00856A05" w:rsidRPr="0029583B" w:rsidRDefault="00856A05" w:rsidP="00473209">
            <w:pPr>
              <w:rPr>
                <w:sz w:val="18"/>
                <w:szCs w:val="18"/>
              </w:rPr>
            </w:pPr>
          </w:p>
          <w:p w14:paraId="77E67CE5" w14:textId="77777777" w:rsidR="00856A05" w:rsidRPr="0029583B" w:rsidRDefault="00856A05" w:rsidP="00473209">
            <w:pPr>
              <w:rPr>
                <w:sz w:val="18"/>
                <w:szCs w:val="18"/>
              </w:rPr>
            </w:pPr>
            <w:r w:rsidRPr="0029583B">
              <w:rPr>
                <w:sz w:val="18"/>
                <w:szCs w:val="18"/>
              </w:rPr>
              <w:t>Avoiding milk consumption: or lost to follow-up: 11% (32/295)</w:t>
            </w:r>
          </w:p>
        </w:tc>
        <w:tc>
          <w:tcPr>
            <w:tcW w:w="3481" w:type="dxa"/>
          </w:tcPr>
          <w:p w14:paraId="605256A6" w14:textId="77777777" w:rsidR="00856A05" w:rsidRPr="0029583B" w:rsidRDefault="00856A05" w:rsidP="00473209">
            <w:pPr>
              <w:rPr>
                <w:sz w:val="18"/>
                <w:szCs w:val="18"/>
              </w:rPr>
            </w:pPr>
            <w:r w:rsidRPr="0029583B">
              <w:rPr>
                <w:sz w:val="18"/>
                <w:szCs w:val="18"/>
              </w:rPr>
              <w:t xml:space="preserve">Reaching the target maintenance dose of 300-320 mg PP (1.2-1.3 peanuts): </w:t>
            </w:r>
            <w:r w:rsidRPr="0029583B">
              <w:rPr>
                <w:b/>
                <w:sz w:val="18"/>
                <w:szCs w:val="18"/>
              </w:rPr>
              <w:t>90%</w:t>
            </w:r>
            <w:r w:rsidRPr="0029583B">
              <w:rPr>
                <w:sz w:val="18"/>
                <w:szCs w:val="18"/>
              </w:rPr>
              <w:t xml:space="preserve"> (243/270)</w:t>
            </w:r>
          </w:p>
        </w:tc>
        <w:tc>
          <w:tcPr>
            <w:tcW w:w="3480" w:type="dxa"/>
          </w:tcPr>
          <w:p w14:paraId="51D30914" w14:textId="77777777" w:rsidR="00856A05" w:rsidRPr="0029583B" w:rsidRDefault="00856A05" w:rsidP="00473209">
            <w:pPr>
              <w:rPr>
                <w:sz w:val="18"/>
                <w:szCs w:val="18"/>
              </w:rPr>
            </w:pPr>
            <w:r w:rsidRPr="0029583B">
              <w:rPr>
                <w:sz w:val="18"/>
                <w:szCs w:val="18"/>
              </w:rPr>
              <w:t xml:space="preserve">Reaching the target dose of 3000 mg PP: </w:t>
            </w:r>
            <w:r w:rsidRPr="0029583B">
              <w:rPr>
                <w:b/>
                <w:sz w:val="18"/>
                <w:szCs w:val="18"/>
              </w:rPr>
              <w:t>78%</w:t>
            </w:r>
            <w:r w:rsidRPr="0029583B">
              <w:rPr>
                <w:sz w:val="18"/>
                <w:szCs w:val="18"/>
              </w:rPr>
              <w:t xml:space="preserve"> (211/270) (an additional 3 patients reached a planned target dose of 2000 mg PP)</w:t>
            </w:r>
          </w:p>
          <w:p w14:paraId="281017E3" w14:textId="77777777" w:rsidR="00856A05" w:rsidRPr="0029583B" w:rsidRDefault="00856A05" w:rsidP="00473209">
            <w:pPr>
              <w:rPr>
                <w:sz w:val="18"/>
                <w:szCs w:val="18"/>
              </w:rPr>
            </w:pPr>
          </w:p>
          <w:p w14:paraId="0C712E38" w14:textId="77777777" w:rsidR="00856A05" w:rsidRPr="0029583B" w:rsidRDefault="00856A05" w:rsidP="00473209">
            <w:pPr>
              <w:rPr>
                <w:sz w:val="18"/>
                <w:szCs w:val="18"/>
              </w:rPr>
            </w:pPr>
            <w:r w:rsidRPr="0029583B">
              <w:rPr>
                <w:sz w:val="18"/>
                <w:szCs w:val="18"/>
              </w:rPr>
              <w:t>Passing an OFC with 6000 mg PP:</w:t>
            </w:r>
            <w:r w:rsidRPr="0029583B">
              <w:rPr>
                <w:b/>
                <w:sz w:val="18"/>
                <w:szCs w:val="18"/>
              </w:rPr>
              <w:t xml:space="preserve"> 78%</w:t>
            </w:r>
            <w:r w:rsidRPr="0029583B">
              <w:rPr>
                <w:sz w:val="18"/>
                <w:szCs w:val="18"/>
              </w:rPr>
              <w:t xml:space="preserve"> (210/270)</w:t>
            </w:r>
          </w:p>
        </w:tc>
        <w:tc>
          <w:tcPr>
            <w:tcW w:w="3481" w:type="dxa"/>
          </w:tcPr>
          <w:p w14:paraId="6D06CA25" w14:textId="77777777" w:rsidR="00856A05" w:rsidRPr="0029583B" w:rsidRDefault="00856A05" w:rsidP="00473209">
            <w:pPr>
              <w:rPr>
                <w:sz w:val="18"/>
                <w:szCs w:val="18"/>
              </w:rPr>
            </w:pPr>
            <w:r w:rsidRPr="0029583B">
              <w:rPr>
                <w:sz w:val="18"/>
                <w:szCs w:val="18"/>
              </w:rPr>
              <w:t>Reaching the target dose of 415-8000 mg PP:</w:t>
            </w:r>
            <w:r w:rsidRPr="0029583B">
              <w:rPr>
                <w:b/>
                <w:sz w:val="18"/>
                <w:szCs w:val="18"/>
              </w:rPr>
              <w:t xml:space="preserve"> 85%</w:t>
            </w:r>
            <w:r w:rsidRPr="0029583B">
              <w:rPr>
                <w:sz w:val="18"/>
                <w:szCs w:val="18"/>
              </w:rPr>
              <w:t xml:space="preserve"> (298/352)</w:t>
            </w:r>
          </w:p>
        </w:tc>
      </w:tr>
    </w:tbl>
    <w:p w14:paraId="0453EC31" w14:textId="77777777" w:rsidR="00856A05" w:rsidRPr="0029583B" w:rsidRDefault="00856A05" w:rsidP="00856A05">
      <w:pPr>
        <w:rPr>
          <w:sz w:val="16"/>
        </w:rPr>
      </w:pPr>
      <w:r w:rsidRPr="0029583B">
        <w:rPr>
          <w:sz w:val="16"/>
        </w:rPr>
        <w:t>DBPCFC: double-blind, placebo-controlled food challenge; IQR: inter-quartile range; OFC: oral food challenge; OIT: oral immunotherapy; PP: peanut protein; RR: risk ratio</w:t>
      </w:r>
    </w:p>
    <w:p w14:paraId="2298D6A4" w14:textId="77777777" w:rsidR="00856A05" w:rsidRPr="0029583B" w:rsidRDefault="00856A05" w:rsidP="00856A05">
      <w:pPr>
        <w:rPr>
          <w:sz w:val="16"/>
        </w:rPr>
      </w:pPr>
      <w:r w:rsidRPr="0029583B">
        <w:rPr>
          <w:sz w:val="16"/>
        </w:rPr>
        <w:t>Note: approximate correspondence:  1 peanut = 250 mg peanut protein; 1 mL milk = 30 mg milk protein; 1 egg white=4g egg white protein</w:t>
      </w:r>
    </w:p>
    <w:p w14:paraId="5C6F05F4" w14:textId="77777777" w:rsidR="00856A05" w:rsidRPr="0029583B" w:rsidRDefault="00856A05" w:rsidP="00856A05">
      <w:pPr>
        <w:rPr>
          <w:sz w:val="16"/>
        </w:rPr>
      </w:pPr>
      <w:r w:rsidRPr="0029583B">
        <w:rPr>
          <w:sz w:val="16"/>
        </w:rPr>
        <w:t>*An additional 15 patients continued to receive increasing amounts of cow milk at date of data cut-off (i.e., had not completed the build-up phase).</w:t>
      </w:r>
    </w:p>
    <w:p w14:paraId="2A443A35" w14:textId="77777777" w:rsidR="007C7924" w:rsidRDefault="007C7924" w:rsidP="007C7924">
      <w:pPr>
        <w:rPr>
          <w:rFonts w:eastAsia="Times New Roman"/>
          <w:b/>
          <w:bCs/>
          <w:color w:val="595959"/>
          <w:kern w:val="32"/>
          <w:sz w:val="28"/>
          <w:szCs w:val="32"/>
        </w:rPr>
      </w:pPr>
    </w:p>
    <w:p w14:paraId="1679D18F" w14:textId="77777777" w:rsidR="007C7924" w:rsidRDefault="007C7924">
      <w:pPr>
        <w:rPr>
          <w:b/>
          <w:sz w:val="24"/>
        </w:rPr>
      </w:pPr>
      <w:r>
        <w:rPr>
          <w:b/>
          <w:sz w:val="24"/>
        </w:rPr>
        <w:br w:type="page"/>
      </w:r>
    </w:p>
    <w:p w14:paraId="5A69074E" w14:textId="77777777" w:rsidR="007C7924" w:rsidRPr="00B60216" w:rsidRDefault="007C7924" w:rsidP="00D40837">
      <w:pPr>
        <w:pStyle w:val="Titre4"/>
      </w:pPr>
      <w:bookmarkStart w:id="31" w:name="_Toc27666838"/>
      <w:r w:rsidRPr="00B60216">
        <w:lastRenderedPageBreak/>
        <w:t>Data for other food allergies</w:t>
      </w:r>
      <w:bookmarkEnd w:id="31"/>
    </w:p>
    <w:tbl>
      <w:tblPr>
        <w:tblStyle w:val="1"/>
        <w:tblW w:w="17402" w:type="dxa"/>
        <w:tblLayout w:type="fixed"/>
        <w:tblLook w:val="04A0" w:firstRow="1" w:lastRow="0" w:firstColumn="1" w:lastColumn="0" w:noHBand="0" w:noVBand="1"/>
      </w:tblPr>
      <w:tblGrid>
        <w:gridCol w:w="1951"/>
        <w:gridCol w:w="3090"/>
        <w:gridCol w:w="3090"/>
        <w:gridCol w:w="3090"/>
        <w:gridCol w:w="3090"/>
        <w:gridCol w:w="3091"/>
      </w:tblGrid>
      <w:tr w:rsidR="00856A05" w:rsidRPr="0029583B" w14:paraId="00B3B387" w14:textId="77777777" w:rsidTr="00473209">
        <w:trPr>
          <w:trHeight w:val="178"/>
          <w:tblHeader/>
        </w:trPr>
        <w:tc>
          <w:tcPr>
            <w:tcW w:w="1951" w:type="dxa"/>
          </w:tcPr>
          <w:p w14:paraId="0A4A298F" w14:textId="77777777" w:rsidR="00856A05" w:rsidRPr="0029583B" w:rsidRDefault="00856A05" w:rsidP="00473209">
            <w:pPr>
              <w:pStyle w:val="Textecourant2012"/>
              <w:spacing w:after="0"/>
              <w:ind w:left="0"/>
              <w:rPr>
                <w:rFonts w:ascii="Arial" w:hAnsi="Arial"/>
                <w:szCs w:val="18"/>
                <w:lang w:val="en-CA" w:eastAsia="fr-CA"/>
              </w:rPr>
            </w:pPr>
          </w:p>
        </w:tc>
        <w:tc>
          <w:tcPr>
            <w:tcW w:w="3090" w:type="dxa"/>
          </w:tcPr>
          <w:p w14:paraId="5A290DD7" w14:textId="6F43E4AB" w:rsidR="00856A05" w:rsidRPr="0029583B" w:rsidRDefault="00856A05"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090" w:type="dxa"/>
          </w:tcPr>
          <w:p w14:paraId="7404E877" w14:textId="707CA27C" w:rsidR="00856A05" w:rsidRPr="0029583B" w:rsidRDefault="00856A05"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prospective, single-arm study, N=100) -wheat</w:t>
            </w:r>
          </w:p>
        </w:tc>
        <w:tc>
          <w:tcPr>
            <w:tcW w:w="3090" w:type="dxa"/>
          </w:tcPr>
          <w:p w14:paraId="7B5704A1" w14:textId="53442659" w:rsidR="00856A05" w:rsidRPr="0029583B" w:rsidRDefault="00856A05"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090" w:type="dxa"/>
          </w:tcPr>
          <w:p w14:paraId="545987CD" w14:textId="22E43174" w:rsidR="00856A05" w:rsidRPr="0029583B" w:rsidRDefault="00856A05"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Barni, 2019</w:t>
            </w:r>
            <w:r w:rsidRPr="0029583B">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7</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43) - hazelnut</w:t>
            </w:r>
          </w:p>
        </w:tc>
        <w:tc>
          <w:tcPr>
            <w:tcW w:w="3091" w:type="dxa"/>
          </w:tcPr>
          <w:p w14:paraId="09BBB24C" w14:textId="6620C3C7" w:rsidR="00856A05" w:rsidRPr="0029583B" w:rsidRDefault="00856A05"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 </w:t>
            </w:r>
          </w:p>
        </w:tc>
      </w:tr>
      <w:tr w:rsidR="00856A05" w:rsidRPr="0029583B" w14:paraId="59A0AE3B" w14:textId="77777777" w:rsidTr="00473209">
        <w:trPr>
          <w:trHeight w:val="178"/>
        </w:trPr>
        <w:tc>
          <w:tcPr>
            <w:tcW w:w="1951" w:type="dxa"/>
          </w:tcPr>
          <w:p w14:paraId="08FAF213" w14:textId="77777777" w:rsidR="00856A05" w:rsidRPr="0029583B" w:rsidRDefault="00856A05"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090" w:type="dxa"/>
          </w:tcPr>
          <w:p w14:paraId="1E2586F1"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090" w:type="dxa"/>
          </w:tcPr>
          <w:p w14:paraId="20B687D5"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090" w:type="dxa"/>
          </w:tcPr>
          <w:p w14:paraId="1585C206"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090" w:type="dxa"/>
          </w:tcPr>
          <w:p w14:paraId="47710E86"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091" w:type="dxa"/>
          </w:tcPr>
          <w:p w14:paraId="5746FE90"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5 years, ≥4, (IQR: 5.8-11.6)</w:t>
            </w:r>
          </w:p>
        </w:tc>
      </w:tr>
      <w:tr w:rsidR="00856A05" w:rsidRPr="00A241D7" w14:paraId="65F35AC5" w14:textId="77777777" w:rsidTr="00473209">
        <w:trPr>
          <w:trHeight w:val="178"/>
        </w:trPr>
        <w:tc>
          <w:tcPr>
            <w:tcW w:w="1951" w:type="dxa"/>
          </w:tcPr>
          <w:p w14:paraId="0448F80F" w14:textId="77777777" w:rsidR="00856A05" w:rsidRPr="0029583B" w:rsidRDefault="00856A05"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Diagnosis</w:t>
            </w:r>
          </w:p>
        </w:tc>
        <w:tc>
          <w:tcPr>
            <w:tcW w:w="3090" w:type="dxa"/>
          </w:tcPr>
          <w:p w14:paraId="7E611D21"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DBPCFC</w:t>
            </w:r>
          </w:p>
        </w:tc>
        <w:tc>
          <w:tcPr>
            <w:tcW w:w="3090" w:type="dxa"/>
          </w:tcPr>
          <w:p w14:paraId="6EA77857"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Open OFC (not performed in 15 patients with an immediate reaction within the previous 3 months)</w:t>
            </w:r>
          </w:p>
        </w:tc>
        <w:tc>
          <w:tcPr>
            <w:tcW w:w="3090" w:type="dxa"/>
          </w:tcPr>
          <w:p w14:paraId="29C09D77"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OFC, unless an immediate, recent (past year) reaction was documented</w:t>
            </w:r>
          </w:p>
        </w:tc>
        <w:tc>
          <w:tcPr>
            <w:tcW w:w="3090" w:type="dxa"/>
          </w:tcPr>
          <w:p w14:paraId="5D659B72"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OFC</w:t>
            </w:r>
          </w:p>
        </w:tc>
        <w:tc>
          <w:tcPr>
            <w:tcW w:w="3091" w:type="dxa"/>
          </w:tcPr>
          <w:p w14:paraId="1E094D9E"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856A05" w:rsidRPr="00A241D7" w14:paraId="01520BDC" w14:textId="77777777" w:rsidTr="00473209">
        <w:tc>
          <w:tcPr>
            <w:tcW w:w="1951" w:type="dxa"/>
          </w:tcPr>
          <w:p w14:paraId="43EE367F" w14:textId="77777777" w:rsidR="00856A05" w:rsidRPr="0029583B" w:rsidRDefault="00856A05"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Desensitization</w:t>
            </w:r>
          </w:p>
        </w:tc>
        <w:tc>
          <w:tcPr>
            <w:tcW w:w="3090" w:type="dxa"/>
          </w:tcPr>
          <w:p w14:paraId="24AD7470"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At year 1, 12/23 (52%) low-dose VWG OIT-treated and none of 23 placebo-treated subjects consumed successfully ≥ 4443 mg of WP (primary end point) (P &lt; .0001); median doses successfully consumed were 4443 and 143 mg, respectively. </w:t>
            </w:r>
          </w:p>
          <w:p w14:paraId="2D58BF69" w14:textId="77777777" w:rsidR="00856A05" w:rsidRPr="0029583B" w:rsidRDefault="00856A05" w:rsidP="00473209">
            <w:pPr>
              <w:pStyle w:val="Textecourant2012"/>
              <w:spacing w:after="0"/>
              <w:ind w:left="0"/>
              <w:rPr>
                <w:rFonts w:ascii="Arial" w:hAnsi="Arial"/>
                <w:szCs w:val="18"/>
                <w:lang w:val="en-CA" w:eastAsia="fr-CA"/>
              </w:rPr>
            </w:pPr>
          </w:p>
          <w:p w14:paraId="40B3E700"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Among placebo-treated subjects who crossed over to high-dose VWG OIT, 12/21 (57%) were desensitized after 1 year (median dose, 7443 mg of WP; nonsignificant vs low-dose VWG OIT). </w:t>
            </w:r>
          </w:p>
        </w:tc>
        <w:tc>
          <w:tcPr>
            <w:tcW w:w="3090" w:type="dxa"/>
          </w:tcPr>
          <w:p w14:paraId="50B1CC42"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At the end of the 17-week build-up period, 64% (64/100) patients reached the target dose of 2000 mg /d WP (24 strands of spaghetti). Among the remaining 36 patients (including 23 who had discontinued), the median maximum tolerated dose was 5.5 strands of spaghetti (445 mg WP, range 1–1760)</w:t>
            </w:r>
          </w:p>
          <w:p w14:paraId="4FF5D0F9" w14:textId="77777777" w:rsidR="00856A05" w:rsidRPr="0029583B" w:rsidRDefault="00856A05" w:rsidP="00473209">
            <w:pPr>
              <w:pStyle w:val="Textecourant2012"/>
              <w:spacing w:after="0"/>
              <w:ind w:left="0"/>
              <w:rPr>
                <w:rFonts w:ascii="Arial" w:hAnsi="Arial"/>
                <w:szCs w:val="18"/>
                <w:lang w:val="en-CA" w:eastAsia="fr-CA"/>
              </w:rPr>
            </w:pPr>
            <w:r w:rsidRPr="0029583B">
              <w:rPr>
                <w:rFonts w:ascii="Arial" w:hAnsi="Arial"/>
                <w:szCs w:val="18"/>
                <w:lang w:val="en-CA" w:eastAsia="fr-CA"/>
              </w:rPr>
              <w:t>After 3 month maintenance, 47 patients consumed 2000 mg/d WP, 25 consumed a median of 330 mg (range 5–1750) and 5 had discontinued</w:t>
            </w:r>
          </w:p>
          <w:p w14:paraId="245EC7DC" w14:textId="77777777" w:rsidR="00856A05" w:rsidRPr="0029583B" w:rsidRDefault="00856A05" w:rsidP="00473209">
            <w:pPr>
              <w:pStyle w:val="Textecourant2012"/>
              <w:spacing w:after="0"/>
              <w:ind w:left="0"/>
              <w:rPr>
                <w:rFonts w:ascii="Arial" w:hAnsi="Arial"/>
                <w:szCs w:val="18"/>
                <w:lang w:val="en-CA" w:eastAsia="fr-CA"/>
              </w:rPr>
            </w:pPr>
          </w:p>
        </w:tc>
        <w:tc>
          <w:tcPr>
            <w:tcW w:w="3090" w:type="dxa"/>
          </w:tcPr>
          <w:p w14:paraId="63260FDF"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 xml:space="preserve">Passing an OFC with 4000 mg of walnut protein (26-g walnut): 49/55 (89%) patients in the OIT group compared to 0/18 patients in the control group (odds ratio 9·2, 95% CI 4·3–19·5; P&lt;.0001). </w:t>
            </w:r>
          </w:p>
          <w:p w14:paraId="463BCCC1" w14:textId="136DBB5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 xml:space="preserve">Nine (50%) control patients began walnut OIT, and 7 (78%) were </w:t>
            </w:r>
            <w:r w:rsidR="00B36ECA">
              <w:rPr>
                <w:rFonts w:ascii="Arial" w:hAnsi="Arial"/>
                <w:szCs w:val="18"/>
                <w:lang w:val="en-CA" w:eastAsia="fr-CA"/>
              </w:rPr>
              <w:t>desensitized</w:t>
            </w:r>
            <w:r w:rsidRPr="0029583B">
              <w:rPr>
                <w:rFonts w:ascii="Arial" w:hAnsi="Arial"/>
                <w:szCs w:val="18"/>
                <w:lang w:val="en-CA" w:eastAsia="fr-CA"/>
              </w:rPr>
              <w:t xml:space="preserve"> to 4000 mg walnut protein</w:t>
            </w:r>
          </w:p>
          <w:p w14:paraId="7F2AF3C8" w14:textId="19580E43" w:rsidR="00856A05" w:rsidRPr="0029583B" w:rsidRDefault="00856A05" w:rsidP="00B36ECA">
            <w:pPr>
              <w:pStyle w:val="Textecourant2012"/>
              <w:ind w:left="0"/>
              <w:rPr>
                <w:rFonts w:ascii="Arial" w:hAnsi="Arial"/>
                <w:szCs w:val="18"/>
                <w:lang w:val="en-CA" w:eastAsia="fr-CA"/>
              </w:rPr>
            </w:pPr>
            <w:r w:rsidRPr="0029583B">
              <w:rPr>
                <w:rFonts w:ascii="Arial" w:hAnsi="Arial"/>
                <w:szCs w:val="18"/>
                <w:lang w:val="en-CA" w:eastAsia="fr-CA"/>
              </w:rPr>
              <w:t>All patients who were co-allergic to pecan (n=46) were also desensiti</w:t>
            </w:r>
            <w:r w:rsidR="00B36ECA">
              <w:rPr>
                <w:rFonts w:ascii="Arial" w:hAnsi="Arial"/>
                <w:szCs w:val="18"/>
                <w:lang w:val="en-CA" w:eastAsia="fr-CA"/>
              </w:rPr>
              <w:t>z</w:t>
            </w:r>
            <w:r w:rsidRPr="0029583B">
              <w:rPr>
                <w:rFonts w:ascii="Arial" w:hAnsi="Arial"/>
                <w:szCs w:val="18"/>
                <w:lang w:val="en-CA" w:eastAsia="fr-CA"/>
              </w:rPr>
              <w:t>ed to pecan. Additionally, 18/30 (60%) patients who were co-allergic to hazelnut or cashew, and 14/15 (93%) patients who were co-allergic to hazelnut alone, were either fully desensiti</w:t>
            </w:r>
            <w:r w:rsidR="00B36ECA">
              <w:rPr>
                <w:rFonts w:ascii="Arial" w:hAnsi="Arial"/>
                <w:szCs w:val="18"/>
                <w:lang w:val="en-CA" w:eastAsia="fr-CA"/>
              </w:rPr>
              <w:t>z</w:t>
            </w:r>
            <w:r w:rsidRPr="0029583B">
              <w:rPr>
                <w:rFonts w:ascii="Arial" w:hAnsi="Arial"/>
                <w:szCs w:val="18"/>
                <w:lang w:val="en-CA" w:eastAsia="fr-CA"/>
              </w:rPr>
              <w:t xml:space="preserve">ed or responded to treatment. </w:t>
            </w:r>
          </w:p>
        </w:tc>
        <w:tc>
          <w:tcPr>
            <w:tcW w:w="3090" w:type="dxa"/>
          </w:tcPr>
          <w:p w14:paraId="2DD74089"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65% (28/43) reached the cumulative dose of 2.5 g hazelnut (0.375 g hazelnut protein)</w:t>
            </w:r>
          </w:p>
          <w:p w14:paraId="35D38B6E"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 xml:space="preserve">35% (15/43) ongoing, tolerating a mean dose of 255 mg hazelnut </w:t>
            </w:r>
          </w:p>
          <w:p w14:paraId="0F98D5A1"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Average time to complete treatment was 5 months (range 3-12)</w:t>
            </w:r>
          </w:p>
          <w:p w14:paraId="75482CB8" w14:textId="77777777" w:rsidR="00856A05" w:rsidRPr="0029583B" w:rsidRDefault="00856A05" w:rsidP="00473209">
            <w:pPr>
              <w:pStyle w:val="Textecourant2012"/>
              <w:ind w:left="0"/>
              <w:rPr>
                <w:rFonts w:ascii="Arial" w:hAnsi="Arial"/>
                <w:szCs w:val="18"/>
                <w:lang w:val="en-CA" w:eastAsia="fr-CA"/>
              </w:rPr>
            </w:pPr>
          </w:p>
        </w:tc>
        <w:tc>
          <w:tcPr>
            <w:tcW w:w="3091" w:type="dxa"/>
          </w:tcPr>
          <w:p w14:paraId="6CE887A0"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Full desentiziation (4000 mg sesame protein): 88% (53/60) vs 0% (0/15) (median time to achieving maintenance dose was 6.5 (IQR, 3.8-12.8) months)</w:t>
            </w:r>
          </w:p>
          <w:p w14:paraId="2FA7FDD6"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At least partial desentiziation (≥ 240  mg sesame protein): 100% (60/60) vs 0% (0/15)</w:t>
            </w:r>
          </w:p>
          <w:p w14:paraId="5AC1C632" w14:textId="77777777" w:rsidR="00856A05" w:rsidRPr="0029583B" w:rsidRDefault="00856A05" w:rsidP="00473209">
            <w:pPr>
              <w:pStyle w:val="Textecourant2012"/>
              <w:ind w:left="0"/>
              <w:rPr>
                <w:rFonts w:ascii="Arial" w:hAnsi="Arial"/>
                <w:szCs w:val="18"/>
                <w:lang w:val="en-CA" w:eastAsia="fr-CA"/>
              </w:rPr>
            </w:pPr>
            <w:r w:rsidRPr="0029583B">
              <w:rPr>
                <w:rFonts w:ascii="Arial" w:hAnsi="Arial"/>
                <w:szCs w:val="18"/>
                <w:lang w:val="en-CA" w:eastAsia="fr-CA"/>
              </w:rPr>
              <w:t>Control (eligible, but did not undergo OIT due to non-clinical reasons, eg., long distance from clinic): 0% (0/15)</w:t>
            </w:r>
          </w:p>
          <w:p w14:paraId="56DD42A1" w14:textId="77777777" w:rsidR="00856A05" w:rsidRPr="0029583B" w:rsidRDefault="00856A05" w:rsidP="00473209">
            <w:pPr>
              <w:pStyle w:val="Textecourant2012"/>
              <w:ind w:left="0"/>
              <w:rPr>
                <w:rFonts w:ascii="Arial" w:hAnsi="Arial"/>
                <w:szCs w:val="18"/>
                <w:lang w:val="en-CA" w:eastAsia="fr-CA"/>
              </w:rPr>
            </w:pPr>
          </w:p>
        </w:tc>
      </w:tr>
    </w:tbl>
    <w:p w14:paraId="439DA394" w14:textId="77777777" w:rsidR="00856A05" w:rsidRPr="0029583B" w:rsidRDefault="00856A05" w:rsidP="00856A05">
      <w:pPr>
        <w:pStyle w:val="Textecourant2012"/>
        <w:ind w:left="0"/>
        <w:rPr>
          <w:lang w:val="en-CA" w:eastAsia="fr-CA"/>
        </w:rPr>
      </w:pPr>
      <w:r w:rsidRPr="0029583B">
        <w:rPr>
          <w:rFonts w:ascii="Segoe UI" w:hAnsi="Segoe UI" w:cs="Segoe UI"/>
          <w:szCs w:val="18"/>
          <w:lang w:val="en-CA" w:eastAsia="fr-CA"/>
        </w:rPr>
        <w:t>DBPCFC</w:t>
      </w:r>
      <w:r w:rsidRPr="0029583B">
        <w:rPr>
          <w:lang w:val="en-CA" w:eastAsia="fr-CA"/>
        </w:rPr>
        <w:t>: double-blind, placebo-controlled food challenge; SCD: successfully consumed dose; VWG: vital wheat gluten</w:t>
      </w:r>
    </w:p>
    <w:p w14:paraId="11994880" w14:textId="77777777" w:rsidR="00856A05" w:rsidRPr="0029583B" w:rsidRDefault="00856A05" w:rsidP="00856A05">
      <w:pPr>
        <w:pStyle w:val="Textecourant2012"/>
        <w:ind w:left="0"/>
        <w:rPr>
          <w:rFonts w:ascii="Arial" w:hAnsi="Arial"/>
          <w:i/>
          <w:color w:val="auto"/>
          <w:szCs w:val="18"/>
          <w:lang w:val="en-CA" w:eastAsia="fr-CA"/>
        </w:rPr>
      </w:pPr>
      <w:r w:rsidRPr="0029583B">
        <w:rPr>
          <w:rFonts w:ascii="Arial" w:hAnsi="Arial"/>
          <w:i/>
          <w:color w:val="auto"/>
          <w:szCs w:val="18"/>
          <w:lang w:val="en-CA" w:eastAsia="fr-CA"/>
        </w:rPr>
        <w:t xml:space="preserve">Note: 7 walnuts correspond to approx. 28.3 g (1 ounce serving); 12 hazelnuts correspond to approx. 28.3 g (1 ounce serving), with 1 hazelnut weighting about 2.4 g </w:t>
      </w:r>
    </w:p>
    <w:p w14:paraId="407F0C60" w14:textId="77777777" w:rsidR="007C7924" w:rsidRDefault="007C7924" w:rsidP="007C7924">
      <w:pPr>
        <w:rPr>
          <w:rFonts w:eastAsia="Times New Roman"/>
          <w:b/>
          <w:bCs/>
          <w:color w:val="595959"/>
          <w:kern w:val="32"/>
          <w:sz w:val="28"/>
          <w:szCs w:val="32"/>
        </w:rPr>
      </w:pPr>
    </w:p>
    <w:p w14:paraId="650A895A" w14:textId="77777777" w:rsidR="007C7924" w:rsidRDefault="007C7924">
      <w:pPr>
        <w:rPr>
          <w:b/>
          <w:sz w:val="24"/>
        </w:rPr>
      </w:pPr>
      <w:r>
        <w:rPr>
          <w:b/>
          <w:sz w:val="24"/>
        </w:rPr>
        <w:br w:type="page"/>
      </w:r>
    </w:p>
    <w:p w14:paraId="604430AA" w14:textId="77777777" w:rsidR="007C7924" w:rsidRPr="005249F9" w:rsidRDefault="007C7924" w:rsidP="00D40837">
      <w:pPr>
        <w:pStyle w:val="Titre4"/>
      </w:pPr>
      <w:bookmarkStart w:id="32" w:name="_Toc27666839"/>
      <w:r w:rsidRPr="005249F9">
        <w:lastRenderedPageBreak/>
        <w:t>Assessment of the quality of evidence</w:t>
      </w:r>
      <w:bookmarkEnd w:id="32"/>
    </w:p>
    <w:tbl>
      <w:tblPr>
        <w:tblStyle w:val="1"/>
        <w:tblW w:w="17402" w:type="dxa"/>
        <w:tblLayout w:type="fixed"/>
        <w:tblLook w:val="04A0" w:firstRow="1" w:lastRow="0" w:firstColumn="1" w:lastColumn="0" w:noHBand="0" w:noVBand="1"/>
      </w:tblPr>
      <w:tblGrid>
        <w:gridCol w:w="1101"/>
        <w:gridCol w:w="4394"/>
        <w:gridCol w:w="6379"/>
        <w:gridCol w:w="5528"/>
      </w:tblGrid>
      <w:tr w:rsidR="00473209" w:rsidRPr="00A241D7" w14:paraId="4165C274" w14:textId="77777777" w:rsidTr="00473209">
        <w:trPr>
          <w:cantSplit/>
          <w:tblHeader/>
        </w:trPr>
        <w:tc>
          <w:tcPr>
            <w:tcW w:w="1101" w:type="dxa"/>
            <w:shd w:val="clear" w:color="auto" w:fill="D9D9D9" w:themeFill="background1" w:themeFillShade="D9"/>
          </w:tcPr>
          <w:p w14:paraId="330BC3F9" w14:textId="77777777" w:rsidR="00473209" w:rsidRPr="0029583B" w:rsidRDefault="00473209" w:rsidP="00473209">
            <w:pPr>
              <w:rPr>
                <w:b/>
                <w:sz w:val="18"/>
              </w:rPr>
            </w:pPr>
          </w:p>
        </w:tc>
        <w:tc>
          <w:tcPr>
            <w:tcW w:w="4394" w:type="dxa"/>
            <w:shd w:val="clear" w:color="auto" w:fill="D9D9D9" w:themeFill="background1" w:themeFillShade="D9"/>
          </w:tcPr>
          <w:p w14:paraId="6569F59B" w14:textId="77777777" w:rsidR="00473209" w:rsidRPr="0029583B" w:rsidRDefault="00473209" w:rsidP="00473209">
            <w:pPr>
              <w:rPr>
                <w:b/>
                <w:sz w:val="18"/>
              </w:rPr>
            </w:pPr>
          </w:p>
        </w:tc>
        <w:tc>
          <w:tcPr>
            <w:tcW w:w="6379" w:type="dxa"/>
            <w:shd w:val="clear" w:color="auto" w:fill="D9D9D9" w:themeFill="background1" w:themeFillShade="D9"/>
          </w:tcPr>
          <w:p w14:paraId="2D002675" w14:textId="0D32D090" w:rsidR="00473209" w:rsidRPr="0029583B" w:rsidRDefault="00473209" w:rsidP="005F2998">
            <w:pPr>
              <w:rPr>
                <w:b/>
                <w:sz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79D02699" w14:textId="6510D1D7" w:rsidR="00473209" w:rsidRPr="0029583B" w:rsidRDefault="00473209"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473209" w:rsidRPr="00A241D7" w14:paraId="522A80B1" w14:textId="77777777" w:rsidTr="00473209">
        <w:trPr>
          <w:cantSplit/>
        </w:trPr>
        <w:tc>
          <w:tcPr>
            <w:tcW w:w="1101" w:type="dxa"/>
            <w:vMerge w:val="restart"/>
          </w:tcPr>
          <w:p w14:paraId="77E1B42E" w14:textId="77777777" w:rsidR="00473209" w:rsidRPr="0029583B" w:rsidRDefault="00473209" w:rsidP="00473209">
            <w:pPr>
              <w:rPr>
                <w:b/>
                <w:sz w:val="18"/>
              </w:rPr>
            </w:pPr>
            <w:r w:rsidRPr="0029583B">
              <w:rPr>
                <w:b/>
                <w:sz w:val="18"/>
              </w:rPr>
              <w:t>Peanut</w:t>
            </w:r>
          </w:p>
        </w:tc>
        <w:tc>
          <w:tcPr>
            <w:tcW w:w="4394" w:type="dxa"/>
          </w:tcPr>
          <w:p w14:paraId="28CA32F6" w14:textId="70D171E1" w:rsidR="00473209" w:rsidRPr="0029583B" w:rsidRDefault="00473209" w:rsidP="005F2998">
            <w:pPr>
              <w:rPr>
                <w:b/>
                <w:sz w:val="18"/>
              </w:rPr>
            </w:pPr>
            <w:r w:rsidRPr="0029583B">
              <w:rPr>
                <w:b/>
                <w:sz w:val="18"/>
              </w:rPr>
              <w:t>Interventional comparative studies (RCTs, CCTs):</w:t>
            </w:r>
            <w:r w:rsidRPr="0029583B">
              <w:rPr>
                <w:sz w:val="18"/>
              </w:rPr>
              <w:t xml:space="preserve"> Chu meta-analysis (8</w:t>
            </w:r>
            <w:r w:rsidRPr="0029583B">
              <w:rPr>
                <w:sz w:val="18"/>
                <w:szCs w:val="18"/>
              </w:rPr>
              <w:t xml:space="preserve"> RCTs</w:t>
            </w:r>
            <w:r w:rsidRPr="0029583B">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4-6,42,55</w:t>
            </w:r>
            <w:r w:rsidRPr="0029583B">
              <w:rPr>
                <w:sz w:val="18"/>
                <w:szCs w:val="18"/>
              </w:rPr>
              <w:fldChar w:fldCharType="end"/>
            </w:r>
            <w:r w:rsidRPr="0029583B">
              <w:rPr>
                <w:sz w:val="18"/>
                <w:szCs w:val="18"/>
              </w:rPr>
              <w:t>, 1 unpublished)</w:t>
            </w:r>
          </w:p>
        </w:tc>
        <w:tc>
          <w:tcPr>
            <w:tcW w:w="6379" w:type="dxa"/>
          </w:tcPr>
          <w:p w14:paraId="7011D0B8" w14:textId="77777777" w:rsidR="00473209" w:rsidRPr="0029583B" w:rsidRDefault="00473209" w:rsidP="00473209">
            <w:pPr>
              <w:rPr>
                <w:sz w:val="18"/>
              </w:rPr>
            </w:pPr>
            <w:r w:rsidRPr="0029583B">
              <w:rPr>
                <w:b/>
                <w:sz w:val="18"/>
              </w:rPr>
              <w:t xml:space="preserve">Low - </w:t>
            </w:r>
            <w:r w:rsidRPr="0029583B">
              <w:rPr>
                <w:sz w:val="18"/>
              </w:rPr>
              <w:t xml:space="preserve"> 8 RCTs of which 5 were rated as being at low risk of bias and 3 as high risk of bias for this outcome*</w:t>
            </w:r>
          </w:p>
        </w:tc>
        <w:tc>
          <w:tcPr>
            <w:tcW w:w="5528" w:type="dxa"/>
            <w:vMerge w:val="restart"/>
          </w:tcPr>
          <w:p w14:paraId="76811C60" w14:textId="77777777" w:rsidR="00473209" w:rsidRPr="0029583B" w:rsidRDefault="00473209" w:rsidP="00473209">
            <w:pPr>
              <w:rPr>
                <w:sz w:val="18"/>
                <w:szCs w:val="18"/>
              </w:rPr>
            </w:pPr>
            <w:r w:rsidRPr="0029583B">
              <w:rPr>
                <w:sz w:val="18"/>
                <w:szCs w:val="18"/>
              </w:rPr>
              <w:t>Level I (Systematic reviews, meta-analysis, randomized controlled trials)</w:t>
            </w:r>
          </w:p>
        </w:tc>
      </w:tr>
      <w:tr w:rsidR="00473209" w:rsidRPr="00A241D7" w14:paraId="3D5BC3DB" w14:textId="77777777" w:rsidTr="00473209">
        <w:trPr>
          <w:cantSplit/>
        </w:trPr>
        <w:tc>
          <w:tcPr>
            <w:tcW w:w="1101" w:type="dxa"/>
            <w:vMerge/>
          </w:tcPr>
          <w:p w14:paraId="4397DCD8" w14:textId="77777777" w:rsidR="00473209" w:rsidRPr="0029583B" w:rsidRDefault="00473209" w:rsidP="00473209">
            <w:pPr>
              <w:rPr>
                <w:b/>
                <w:sz w:val="18"/>
              </w:rPr>
            </w:pPr>
          </w:p>
        </w:tc>
        <w:tc>
          <w:tcPr>
            <w:tcW w:w="4394" w:type="dxa"/>
          </w:tcPr>
          <w:p w14:paraId="34001C71" w14:textId="44A37005" w:rsidR="00473209" w:rsidRPr="0029583B" w:rsidRDefault="00473209" w:rsidP="005F2998">
            <w:pPr>
              <w:rPr>
                <w:b/>
                <w:sz w:val="18"/>
              </w:rPr>
            </w:pPr>
            <w:r w:rsidRPr="0029583B">
              <w:rPr>
                <w:b/>
                <w:sz w:val="18"/>
              </w:rPr>
              <w:t xml:space="preserve">Case series: </w:t>
            </w:r>
            <w:r w:rsidRPr="0029583B">
              <w:rPr>
                <w:sz w:val="18"/>
                <w:szCs w:val="18"/>
              </w:rPr>
              <w:t>Soller, 2019</w:t>
            </w:r>
            <w:r w:rsidRPr="0029583B">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w:t>
            </w:r>
            <w:r w:rsidRPr="0029583B">
              <w:rPr>
                <w:sz w:val="18"/>
                <w:szCs w:val="18"/>
              </w:rPr>
              <w:fldChar w:fldCharType="end"/>
            </w:r>
            <w:r w:rsidRPr="0029583B">
              <w:rPr>
                <w:sz w:val="18"/>
                <w:szCs w:val="18"/>
              </w:rPr>
              <w:t>, Wasserman, 2019,</w:t>
            </w:r>
            <w:r w:rsidRPr="0029583B">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w:t>
            </w:r>
            <w:r w:rsidRPr="0029583B">
              <w:rPr>
                <w:sz w:val="18"/>
                <w:szCs w:val="18"/>
              </w:rPr>
              <w:fldChar w:fldCharType="end"/>
            </w:r>
            <w:r w:rsidRPr="0029583B">
              <w:rPr>
                <w:sz w:val="18"/>
                <w:szCs w:val="18"/>
              </w:rPr>
              <w:t xml:space="preserve"> Wasserman, 2014</w:t>
            </w:r>
            <w:r w:rsidRPr="0029583B">
              <w:rPr>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6</w:t>
            </w:r>
            <w:r w:rsidRPr="0029583B">
              <w:rPr>
                <w:sz w:val="18"/>
                <w:szCs w:val="18"/>
              </w:rPr>
              <w:fldChar w:fldCharType="end"/>
            </w:r>
          </w:p>
        </w:tc>
        <w:tc>
          <w:tcPr>
            <w:tcW w:w="6379" w:type="dxa"/>
          </w:tcPr>
          <w:p w14:paraId="034FE9F4" w14:textId="77777777" w:rsidR="00473209" w:rsidRPr="0029583B" w:rsidRDefault="00473209" w:rsidP="00473209">
            <w:pPr>
              <w:rPr>
                <w:b/>
                <w:sz w:val="18"/>
              </w:rPr>
            </w:pPr>
            <w:r w:rsidRPr="0029583B">
              <w:rPr>
                <w:b/>
                <w:sz w:val="18"/>
              </w:rPr>
              <w:t xml:space="preserve">Moderate </w:t>
            </w:r>
            <w:r w:rsidRPr="0029583B">
              <w:rPr>
                <w:sz w:val="18"/>
              </w:rPr>
              <w:t xml:space="preserve">– 3 case series: 2 with retrospective study design; </w:t>
            </w:r>
            <w:r>
              <w:rPr>
                <w:sz w:val="18"/>
              </w:rPr>
              <w:t xml:space="preserve">1 single center; </w:t>
            </w:r>
            <w:r w:rsidRPr="0029583B">
              <w:rPr>
                <w:sz w:val="18"/>
              </w:rPr>
              <w:t>OFC as outcome in 1 study only</w:t>
            </w:r>
          </w:p>
        </w:tc>
        <w:tc>
          <w:tcPr>
            <w:tcW w:w="5528" w:type="dxa"/>
            <w:vMerge/>
          </w:tcPr>
          <w:p w14:paraId="2BCEF362" w14:textId="77777777" w:rsidR="00473209" w:rsidRPr="0029583B" w:rsidRDefault="00473209" w:rsidP="00473209">
            <w:pPr>
              <w:rPr>
                <w:sz w:val="18"/>
                <w:szCs w:val="18"/>
              </w:rPr>
            </w:pPr>
          </w:p>
        </w:tc>
      </w:tr>
      <w:tr w:rsidR="00473209" w:rsidRPr="00A241D7" w14:paraId="660347C4" w14:textId="77777777" w:rsidTr="00473209">
        <w:trPr>
          <w:cantSplit/>
        </w:trPr>
        <w:tc>
          <w:tcPr>
            <w:tcW w:w="1101" w:type="dxa"/>
            <w:vMerge w:val="restart"/>
          </w:tcPr>
          <w:p w14:paraId="04757D75" w14:textId="77777777" w:rsidR="00473209" w:rsidRPr="0029583B" w:rsidRDefault="00473209" w:rsidP="00473209">
            <w:pPr>
              <w:rPr>
                <w:b/>
                <w:sz w:val="18"/>
              </w:rPr>
            </w:pPr>
            <w:r w:rsidRPr="0029583B">
              <w:rPr>
                <w:b/>
                <w:sz w:val="18"/>
              </w:rPr>
              <w:t>Egg</w:t>
            </w:r>
          </w:p>
        </w:tc>
        <w:tc>
          <w:tcPr>
            <w:tcW w:w="4394" w:type="dxa"/>
          </w:tcPr>
          <w:p w14:paraId="2A5A9D44" w14:textId="476ADB66" w:rsidR="00473209" w:rsidRPr="0029583B" w:rsidRDefault="00473209" w:rsidP="005F2998">
            <w:pPr>
              <w:rPr>
                <w:b/>
                <w:sz w:val="18"/>
              </w:rPr>
            </w:pPr>
            <w:r w:rsidRPr="0029583B">
              <w:rPr>
                <w:b/>
                <w:sz w:val="18"/>
              </w:rPr>
              <w:t xml:space="preserve">Interventional comparative studies (RCTs, CCTs): </w:t>
            </w:r>
            <w:r w:rsidRPr="0029583B">
              <w:rPr>
                <w:sz w:val="18"/>
                <w:szCs w:val="18"/>
              </w:rPr>
              <w:t>Romantsik, 2018</w:t>
            </w:r>
            <w:r w:rsidRPr="0029583B">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0</w:t>
            </w:r>
            <w:r w:rsidRPr="0029583B">
              <w:rPr>
                <w:sz w:val="18"/>
                <w:szCs w:val="18"/>
              </w:rPr>
              <w:fldChar w:fldCharType="end"/>
            </w:r>
            <w:r w:rsidRPr="0029583B">
              <w:rPr>
                <w:sz w:val="18"/>
                <w:szCs w:val="18"/>
              </w:rPr>
              <w:t xml:space="preserve"> meta-analysis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r w:rsidRPr="0029583B">
              <w:rPr>
                <w:sz w:val="18"/>
                <w:szCs w:val="18"/>
              </w:rPr>
              <w:t>) plus 1 RCT (Martin-Munoz, 2019a</w:t>
            </w:r>
            <w:r w:rsidRPr="0029583B">
              <w:rPr>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20</w:t>
            </w:r>
            <w:r w:rsidRPr="0029583B">
              <w:rPr>
                <w:sz w:val="18"/>
                <w:szCs w:val="18"/>
              </w:rPr>
              <w:fldChar w:fldCharType="end"/>
            </w:r>
            <w:r w:rsidRPr="0029583B">
              <w:rPr>
                <w:sz w:val="18"/>
                <w:szCs w:val="18"/>
              </w:rPr>
              <w:t>)</w:t>
            </w:r>
          </w:p>
        </w:tc>
        <w:tc>
          <w:tcPr>
            <w:tcW w:w="6379" w:type="dxa"/>
          </w:tcPr>
          <w:p w14:paraId="714FF02C" w14:textId="77777777" w:rsidR="00473209" w:rsidRPr="0029583B" w:rsidRDefault="00473209" w:rsidP="00473209">
            <w:pPr>
              <w:rPr>
                <w:sz w:val="18"/>
              </w:rPr>
            </w:pPr>
            <w:r w:rsidRPr="0029583B">
              <w:rPr>
                <w:b/>
                <w:sz w:val="18"/>
              </w:rPr>
              <w:t>High</w:t>
            </w:r>
            <w:r w:rsidRPr="0029583B">
              <w:rPr>
                <w:sz w:val="18"/>
              </w:rPr>
              <w:t xml:space="preserve"> – All RCTs rated as being  at overall high risk of bias by ≥1 analysis</w:t>
            </w:r>
          </w:p>
        </w:tc>
        <w:tc>
          <w:tcPr>
            <w:tcW w:w="5528" w:type="dxa"/>
            <w:vMerge w:val="restart"/>
          </w:tcPr>
          <w:p w14:paraId="22BDCA36" w14:textId="77777777" w:rsidR="00473209" w:rsidRPr="0029583B" w:rsidRDefault="00473209" w:rsidP="00473209">
            <w:pPr>
              <w:rPr>
                <w:sz w:val="18"/>
                <w:szCs w:val="18"/>
              </w:rPr>
            </w:pPr>
            <w:r w:rsidRPr="0029583B">
              <w:rPr>
                <w:sz w:val="18"/>
                <w:szCs w:val="18"/>
              </w:rPr>
              <w:t>Level I (Systematic reviews, meta-analysis, randomized controlled trials)</w:t>
            </w:r>
          </w:p>
        </w:tc>
      </w:tr>
      <w:tr w:rsidR="00473209" w:rsidRPr="0029583B" w14:paraId="0FEF5EEB" w14:textId="77777777" w:rsidTr="00473209">
        <w:trPr>
          <w:cantSplit/>
        </w:trPr>
        <w:tc>
          <w:tcPr>
            <w:tcW w:w="1101" w:type="dxa"/>
            <w:vMerge/>
          </w:tcPr>
          <w:p w14:paraId="26E5155A" w14:textId="77777777" w:rsidR="00473209" w:rsidRPr="0029583B" w:rsidRDefault="00473209" w:rsidP="00473209">
            <w:pPr>
              <w:rPr>
                <w:b/>
                <w:sz w:val="18"/>
              </w:rPr>
            </w:pPr>
          </w:p>
        </w:tc>
        <w:tc>
          <w:tcPr>
            <w:tcW w:w="4394" w:type="dxa"/>
          </w:tcPr>
          <w:p w14:paraId="3D70EDCB" w14:textId="77777777" w:rsidR="00473209" w:rsidRPr="0029583B" w:rsidRDefault="00473209" w:rsidP="00473209">
            <w:pPr>
              <w:rPr>
                <w:b/>
                <w:sz w:val="18"/>
              </w:rPr>
            </w:pPr>
            <w:r w:rsidRPr="0029583B">
              <w:rPr>
                <w:b/>
                <w:sz w:val="18"/>
              </w:rPr>
              <w:t>Case series</w:t>
            </w:r>
          </w:p>
        </w:tc>
        <w:tc>
          <w:tcPr>
            <w:tcW w:w="6379" w:type="dxa"/>
          </w:tcPr>
          <w:p w14:paraId="305F6541" w14:textId="77777777" w:rsidR="00473209" w:rsidRPr="0029583B" w:rsidRDefault="00473209" w:rsidP="00473209">
            <w:pPr>
              <w:rPr>
                <w:b/>
                <w:sz w:val="18"/>
              </w:rPr>
            </w:pPr>
            <w:r w:rsidRPr="0029583B">
              <w:rPr>
                <w:b/>
                <w:sz w:val="18"/>
              </w:rPr>
              <w:t>--</w:t>
            </w:r>
          </w:p>
        </w:tc>
        <w:tc>
          <w:tcPr>
            <w:tcW w:w="5528" w:type="dxa"/>
            <w:vMerge/>
          </w:tcPr>
          <w:p w14:paraId="56BC46A7" w14:textId="77777777" w:rsidR="00473209" w:rsidRPr="0029583B" w:rsidRDefault="00473209" w:rsidP="00473209">
            <w:pPr>
              <w:rPr>
                <w:sz w:val="18"/>
                <w:szCs w:val="18"/>
              </w:rPr>
            </w:pPr>
          </w:p>
        </w:tc>
      </w:tr>
      <w:tr w:rsidR="00473209" w:rsidRPr="00A241D7" w14:paraId="296937BD" w14:textId="77777777" w:rsidTr="00473209">
        <w:trPr>
          <w:cantSplit/>
        </w:trPr>
        <w:tc>
          <w:tcPr>
            <w:tcW w:w="1101" w:type="dxa"/>
            <w:vMerge w:val="restart"/>
          </w:tcPr>
          <w:p w14:paraId="6D192693" w14:textId="77777777" w:rsidR="00473209" w:rsidRPr="0029583B" w:rsidRDefault="00473209" w:rsidP="00473209">
            <w:pPr>
              <w:rPr>
                <w:b/>
                <w:sz w:val="18"/>
              </w:rPr>
            </w:pPr>
            <w:r w:rsidRPr="0029583B">
              <w:rPr>
                <w:b/>
                <w:sz w:val="18"/>
              </w:rPr>
              <w:t>Milk</w:t>
            </w:r>
          </w:p>
        </w:tc>
        <w:tc>
          <w:tcPr>
            <w:tcW w:w="4394" w:type="dxa"/>
          </w:tcPr>
          <w:p w14:paraId="78E9C0FF" w14:textId="1F217782" w:rsidR="00473209" w:rsidRPr="0029583B" w:rsidRDefault="00473209" w:rsidP="005F2998">
            <w:pPr>
              <w:rPr>
                <w:b/>
                <w:sz w:val="18"/>
              </w:rPr>
            </w:pPr>
            <w:r w:rsidRPr="0029583B">
              <w:rPr>
                <w:b/>
                <w:sz w:val="18"/>
              </w:rPr>
              <w:t xml:space="preserve">Interventional comparative studies (RCTs, CCTs): </w:t>
            </w:r>
            <w:r w:rsidRPr="0029583B">
              <w:rPr>
                <w:sz w:val="18"/>
              </w:rPr>
              <w:t>meta-analysis (</w:t>
            </w:r>
            <w:r w:rsidRPr="0029583B">
              <w:rPr>
                <w:sz w:val="18"/>
                <w:szCs w:val="18"/>
              </w:rPr>
              <w:t>9 RCTs</w:t>
            </w:r>
            <w:r w:rsidRPr="0029583B">
              <w:rPr>
                <w:sz w:val="18"/>
                <w:szCs w:val="18"/>
              </w:rPr>
              <w:fldChar w:fldCharType="begin">
                <w:fldData xml:space="preserve">PEVuZE5vdGU+PENpdGU+PEF1dGhvcj5DYW1pbml0aTwvQXV0aG9yPjxZZWFyPjIwMDk8L1llYXI+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UyMy04PC9wYWdlcz48dm9s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DMtNzwvcGFnZXM+PHZvbHVtZT4xMjE8L3ZvbHVtZT48bnVtYmVyPjI8L251bWJlcj48ZWRpdGlv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xMjk3LTMwNDwvcGFnZXM+PHZvbHVt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zc2LTgxPC9wYWdlcz48dm9sdW1lPjEwNTwvdm9sdW1lPjxudW1iZXI+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NTItODwvcGFnZXM+PHZvbHVtZT40NTwvdm9sdW1lPjxudW1i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E1NC02MDwvcGFnZXM+PHZvbHVtZT4xMjI8L3ZvbHVtZT48bnVtYmVyPjY8L251
bWJlcj48ZWRpdGlvbj4yMDA4LzEwLzI4PC9lZGl0aW9uPjxrZXl3b3Jkcz48a2V5d29yZD5BZG1p
bmlzdHJhdGlvbiwgT3JhbDwva2V5d29yZD48a2V5d29yZD5BZG9sZXNjZW50PC9rZXl3b3JkPjxr
ZXl3b3JkPkNoaWxkPC9rZXl3b3JkPjxrZXl3b3JkPipEZXNlbnNpdGl6YXRpb24sIEltbXVub2xv
Z2ljPC9rZXl3b3JkPjxrZXl3b3JkPkRvdWJsZS1CbGluZCBNZXRob2Q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NaWxrIFByb3RlaW5zLyphZG1pbmlzdHJhdGlvbiAmYW1w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xMjYxLTk8L3BhZ2VzPjx2b2x1bWU+NjI8L3ZvbHVtZT48bnVtYmVy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</w:fldData>
              </w:fldChar>
            </w:r>
            <w:r w:rsidR="005F2998">
              <w:rPr>
                <w:sz w:val="18"/>
                <w:szCs w:val="18"/>
              </w:rPr>
              <w:instrText xml:space="preserve"> ADDIN EN.CITE </w:instrText>
            </w:r>
            <w:r w:rsidR="005F2998">
              <w:rPr>
                <w:sz w:val="18"/>
                <w:szCs w:val="18"/>
              </w:rPr>
              <w:fldChar w:fldCharType="begin">
                <w:fldData xml:space="preserve">PEVuZE5vdGU+PENpdGU+PEF1dGhvcj5DYW1pbml0aTwvQXV0aG9yPjxZZWFyPjIwMDk8L1llYXI+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hbHQt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YWx0LXBlcmlvZGljYWw+PHBhZ2VzPjUyMy04PC9wYWdlcz48dm9s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z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xMjk3LTMwNDwvcGFnZXM+PHZvbHVt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E1NC02MDwvcGFnZXM+PHZvbHVtZT4xMjI8L3ZvbHVtZT48bnVtYmVyPjY8L251
bWJlcj48ZWRpdGlvbj4yMDA4LzEwLzI4PC9lZGl0aW9uPjxrZXl3b3Jkcz48a2V5d29yZD5BZG1p
bmlzdHJhdGlvbiwgT3JhbDwva2V5d29yZD48a2V5d29yZD5BZG9sZXNjZW50PC9rZXl3b3JkPjxr
ZXl3b3JkPkNoaWxkPC9rZXl3b3JkPjxrZXl3b3JkPipEZXNlbnNpdGl6YXRpb24sIEltbXVub2xv
Z2ljPC9rZXl3b3JkPjxrZXl3b3JkPkRvdWJsZS1CbGluZCBNZXRob2Q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NaWxrIFByb3RlaW5zLyphZG1pbmlzdHJhdGlvbiAmYW1w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0,11,33,36,38-41,48</w:t>
            </w:r>
            <w:r w:rsidRPr="0029583B">
              <w:rPr>
                <w:sz w:val="18"/>
                <w:szCs w:val="18"/>
              </w:rPr>
              <w:fldChar w:fldCharType="end"/>
            </w:r>
            <w:r w:rsidRPr="0029583B">
              <w:rPr>
                <w:sz w:val="18"/>
                <w:szCs w:val="18"/>
              </w:rPr>
              <w:t xml:space="preserve"> (1 SLIT</w:t>
            </w:r>
            <w:r w:rsidRPr="0029583B">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QYXRyaWFyY2E8L0F1dGhvcj48WWVhcj4yMDA3PC9ZZWFy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8</w:t>
            </w:r>
            <w:r w:rsidRPr="0029583B">
              <w:rPr>
                <w:sz w:val="18"/>
                <w:szCs w:val="18"/>
              </w:rPr>
              <w:fldChar w:fldCharType="end"/>
            </w:r>
            <w:r w:rsidRPr="0029583B">
              <w:rPr>
                <w:sz w:val="18"/>
                <w:szCs w:val="18"/>
              </w:rPr>
              <w:t>) and 4 CCTs</w:t>
            </w:r>
            <w:r w:rsidRPr="0029583B">
              <w:rPr>
                <w:sz w:val="18"/>
                <w:szCs w:val="18"/>
              </w:rPr>
              <w:fldChar w:fldCharType="begin">
                <w:fldData xml:space="preserve">PEVuZE5vdGU+PENpdGU+PEF1dGhvcj5HYXJjaWEtQXJhPC9BdXRob3I+PFllYXI+MjAxMzwvWWVh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I5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YWJici0xPkNsaW5pY2FsIGFuZCBleHBlcmltZW50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QWxsZXJnb2xvZ3kgRGVwYXJ0bWVu
dCwgQ2F0aG9saWMgVW5pdmVyc2l0eSAtIFBvbGljbGluaWNvIEEuIEdlbWVsbGksIFJvbWUsIEl0
YWx5LiBhbGxlcmdvbG9naWFAaG90bWFpbC5jb208L2F1dGgtYWRkcmVzcz48dGl0bGVzPjx0aXRs
ZT5PcmFsIGRlc2Vuc2l0aXppbmcgdHJlYXRtZW50IGluIGZvb2QgYWxsZXJneTogY2xpbmljYWwg
YW5kIGltbXVub2xvZ2ljYWwgcmVz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1PC9wYWdlcz48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HYXJjaWEtQXJhPC9BdXRob3I+PFllYXI+MjAxMzwvWWVh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I5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YWJici0xPkNsaW5pY2FsIGFuZCBleHBlcmltZW50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3,44,46,47</w:t>
            </w:r>
            <w:r w:rsidRPr="0029583B">
              <w:rPr>
                <w:sz w:val="18"/>
                <w:szCs w:val="18"/>
              </w:rPr>
              <w:fldChar w:fldCharType="end"/>
            </w:r>
            <w:r w:rsidRPr="0029583B">
              <w:rPr>
                <w:sz w:val="18"/>
                <w:szCs w:val="18"/>
              </w:rPr>
              <w:t>) plus 1 RCT (De Schryver, 2019</w:t>
            </w:r>
            <w:r w:rsidRPr="0029583B">
              <w:rPr>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8"/>
                <w:szCs w:val="18"/>
              </w:rPr>
              <w:instrText xml:space="preserve"> ADDIN EN.CITE </w:instrText>
            </w:r>
            <w:r w:rsidR="005F2998">
              <w:rPr>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3</w:t>
            </w:r>
            <w:r w:rsidRPr="0029583B">
              <w:rPr>
                <w:sz w:val="18"/>
                <w:szCs w:val="18"/>
              </w:rPr>
              <w:fldChar w:fldCharType="end"/>
            </w:r>
            <w:r w:rsidRPr="0029583B">
              <w:rPr>
                <w:sz w:val="18"/>
                <w:szCs w:val="18"/>
              </w:rPr>
              <w:t>)</w:t>
            </w:r>
          </w:p>
        </w:tc>
        <w:tc>
          <w:tcPr>
            <w:tcW w:w="6379" w:type="dxa"/>
          </w:tcPr>
          <w:p w14:paraId="3A9DF08C" w14:textId="77777777" w:rsidR="00473209" w:rsidRPr="0029583B" w:rsidRDefault="00473209" w:rsidP="00473209">
            <w:pPr>
              <w:rPr>
                <w:sz w:val="18"/>
              </w:rPr>
            </w:pPr>
            <w:r w:rsidRPr="0029583B">
              <w:rPr>
                <w:b/>
                <w:sz w:val="18"/>
              </w:rPr>
              <w:t xml:space="preserve">High </w:t>
            </w:r>
            <w:r w:rsidRPr="0029583B">
              <w:rPr>
                <w:sz w:val="18"/>
              </w:rPr>
              <w:t>– meta-analysis: of the 9 RCTs, 5 were rated as being at high risk of bias and 2 at unclear risk of bias; RCT not in meta-analysis- high risk of bias</w:t>
            </w:r>
          </w:p>
        </w:tc>
        <w:tc>
          <w:tcPr>
            <w:tcW w:w="5528" w:type="dxa"/>
            <w:vMerge w:val="restart"/>
          </w:tcPr>
          <w:p w14:paraId="5821F2B7" w14:textId="77777777" w:rsidR="00473209" w:rsidRPr="0029583B" w:rsidRDefault="00473209" w:rsidP="00473209">
            <w:pPr>
              <w:rPr>
                <w:sz w:val="18"/>
                <w:szCs w:val="18"/>
              </w:rPr>
            </w:pPr>
            <w:r w:rsidRPr="0029583B">
              <w:rPr>
                <w:sz w:val="18"/>
                <w:szCs w:val="18"/>
              </w:rPr>
              <w:t>Level I (Systematic reviews, meta-analysis, randomized controlled trials)</w:t>
            </w:r>
          </w:p>
        </w:tc>
      </w:tr>
      <w:tr w:rsidR="00473209" w:rsidRPr="00A241D7" w14:paraId="1C81C8A9" w14:textId="77777777" w:rsidTr="00473209">
        <w:trPr>
          <w:cantSplit/>
        </w:trPr>
        <w:tc>
          <w:tcPr>
            <w:tcW w:w="1101" w:type="dxa"/>
            <w:vMerge/>
          </w:tcPr>
          <w:p w14:paraId="448C1EA8" w14:textId="77777777" w:rsidR="00473209" w:rsidRPr="0029583B" w:rsidRDefault="00473209" w:rsidP="00473209">
            <w:pPr>
              <w:rPr>
                <w:b/>
                <w:sz w:val="18"/>
              </w:rPr>
            </w:pPr>
          </w:p>
        </w:tc>
        <w:tc>
          <w:tcPr>
            <w:tcW w:w="4394" w:type="dxa"/>
          </w:tcPr>
          <w:p w14:paraId="4E80FA6F" w14:textId="5B1D44F9" w:rsidR="00473209" w:rsidRPr="0029583B" w:rsidRDefault="00473209" w:rsidP="005F2998">
            <w:pPr>
              <w:rPr>
                <w:b/>
                <w:sz w:val="18"/>
              </w:rPr>
            </w:pPr>
            <w:r w:rsidRPr="0029583B">
              <w:rPr>
                <w:b/>
                <w:sz w:val="18"/>
              </w:rPr>
              <w:t>Case series</w:t>
            </w:r>
            <w:r w:rsidRPr="0029583B">
              <w:rPr>
                <w:sz w:val="18"/>
              </w:rPr>
              <w:t xml:space="preserve">: </w:t>
            </w:r>
            <w:r w:rsidRPr="0029583B">
              <w:rPr>
                <w:sz w:val="18"/>
                <w:szCs w:val="18"/>
              </w:rPr>
              <w:t>Levy, 2014</w:t>
            </w:r>
            <w:r w:rsidRPr="0029583B">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4</w:t>
            </w:r>
            <w:r w:rsidRPr="0029583B">
              <w:rPr>
                <w:sz w:val="18"/>
                <w:szCs w:val="18"/>
              </w:rPr>
              <w:fldChar w:fldCharType="end"/>
            </w:r>
            <w:r w:rsidRPr="0029583B">
              <w:rPr>
                <w:sz w:val="18"/>
                <w:szCs w:val="18"/>
              </w:rPr>
              <w:t xml:space="preserve"> and Kauppila, 2019</w:t>
            </w:r>
            <w:r w:rsidRPr="0029583B">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5</w:t>
            </w:r>
            <w:r w:rsidRPr="0029583B">
              <w:rPr>
                <w:sz w:val="18"/>
                <w:szCs w:val="18"/>
              </w:rPr>
              <w:fldChar w:fldCharType="end"/>
            </w:r>
            <w:r w:rsidRPr="0029583B">
              <w:rPr>
                <w:sz w:val="18"/>
                <w:szCs w:val="18"/>
              </w:rPr>
              <w:t xml:space="preserve"> (clinical practice)</w:t>
            </w:r>
          </w:p>
        </w:tc>
        <w:tc>
          <w:tcPr>
            <w:tcW w:w="6379" w:type="dxa"/>
          </w:tcPr>
          <w:p w14:paraId="45144147" w14:textId="77777777" w:rsidR="00473209" w:rsidRPr="0029583B" w:rsidRDefault="00473209" w:rsidP="00473209">
            <w:pPr>
              <w:rPr>
                <w:b/>
                <w:sz w:val="18"/>
              </w:rPr>
            </w:pPr>
            <w:r w:rsidRPr="0029583B">
              <w:rPr>
                <w:b/>
                <w:sz w:val="18"/>
              </w:rPr>
              <w:t xml:space="preserve">Moderate </w:t>
            </w:r>
            <w:r w:rsidRPr="0029583B">
              <w:rPr>
                <w:sz w:val="18"/>
              </w:rPr>
              <w:t>– 2 case series from clinical practice, main limit: retrospective study design, no OFC as outcome; 1 was conducted at a single center</w:t>
            </w:r>
          </w:p>
        </w:tc>
        <w:tc>
          <w:tcPr>
            <w:tcW w:w="5528" w:type="dxa"/>
            <w:vMerge/>
          </w:tcPr>
          <w:p w14:paraId="3519092D" w14:textId="77777777" w:rsidR="00473209" w:rsidRPr="0029583B" w:rsidRDefault="00473209" w:rsidP="00473209">
            <w:pPr>
              <w:rPr>
                <w:b/>
                <w:sz w:val="18"/>
                <w:szCs w:val="18"/>
              </w:rPr>
            </w:pPr>
          </w:p>
        </w:tc>
      </w:tr>
      <w:tr w:rsidR="00473209" w:rsidRPr="00A241D7" w14:paraId="29315E14" w14:textId="77777777" w:rsidTr="00473209">
        <w:trPr>
          <w:cantSplit/>
        </w:trPr>
        <w:tc>
          <w:tcPr>
            <w:tcW w:w="1101" w:type="dxa"/>
            <w:vMerge w:val="restart"/>
          </w:tcPr>
          <w:p w14:paraId="39FBAF8C" w14:textId="77777777" w:rsidR="00473209" w:rsidRPr="0029583B" w:rsidRDefault="00473209" w:rsidP="00473209">
            <w:pPr>
              <w:rPr>
                <w:b/>
                <w:sz w:val="18"/>
              </w:rPr>
            </w:pPr>
            <w:r w:rsidRPr="0029583B">
              <w:rPr>
                <w:b/>
                <w:sz w:val="18"/>
              </w:rPr>
              <w:t>Wheat</w:t>
            </w:r>
          </w:p>
        </w:tc>
        <w:tc>
          <w:tcPr>
            <w:tcW w:w="4394" w:type="dxa"/>
          </w:tcPr>
          <w:p w14:paraId="078A5186" w14:textId="718430DA" w:rsidR="00473209" w:rsidRPr="0029583B" w:rsidRDefault="00473209"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Nowak-Wegrzyn, 2019</w:t>
            </w:r>
            <w:r w:rsidRPr="0029583B">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4</w:t>
            </w:r>
            <w:r w:rsidRPr="0029583B">
              <w:rPr>
                <w:sz w:val="18"/>
                <w:szCs w:val="18"/>
                <w:lang w:eastAsia="fr-CA"/>
              </w:rPr>
              <w:fldChar w:fldCharType="end"/>
            </w:r>
          </w:p>
        </w:tc>
        <w:tc>
          <w:tcPr>
            <w:tcW w:w="6379" w:type="dxa"/>
          </w:tcPr>
          <w:p w14:paraId="606635FA" w14:textId="77777777" w:rsidR="00473209" w:rsidRPr="0029583B" w:rsidRDefault="00473209" w:rsidP="00473209">
            <w:pPr>
              <w:rPr>
                <w:b/>
                <w:sz w:val="18"/>
              </w:rPr>
            </w:pPr>
            <w:r w:rsidRPr="0029583B">
              <w:rPr>
                <w:b/>
                <w:sz w:val="18"/>
              </w:rPr>
              <w:t xml:space="preserve">Low </w:t>
            </w:r>
            <w:r w:rsidRPr="0029583B">
              <w:rPr>
                <w:sz w:val="18"/>
              </w:rPr>
              <w:t>– 1 RCT</w:t>
            </w:r>
          </w:p>
        </w:tc>
        <w:tc>
          <w:tcPr>
            <w:tcW w:w="5528" w:type="dxa"/>
            <w:vMerge w:val="restart"/>
          </w:tcPr>
          <w:p w14:paraId="4C31AFC8" w14:textId="77777777" w:rsidR="00473209" w:rsidRPr="0029583B" w:rsidRDefault="00473209" w:rsidP="00473209">
            <w:pPr>
              <w:rPr>
                <w:b/>
                <w:sz w:val="18"/>
                <w:szCs w:val="18"/>
              </w:rPr>
            </w:pPr>
            <w:r w:rsidRPr="0029583B">
              <w:rPr>
                <w:sz w:val="18"/>
                <w:szCs w:val="18"/>
              </w:rPr>
              <w:t>Level I (Systematic reviews, meta-analysis, randomized controlled trials)</w:t>
            </w:r>
          </w:p>
        </w:tc>
      </w:tr>
      <w:tr w:rsidR="00473209" w:rsidRPr="0029583B" w14:paraId="02664FD8" w14:textId="77777777" w:rsidTr="00473209">
        <w:trPr>
          <w:cantSplit/>
        </w:trPr>
        <w:tc>
          <w:tcPr>
            <w:tcW w:w="1101" w:type="dxa"/>
            <w:vMerge/>
          </w:tcPr>
          <w:p w14:paraId="65F2F79C" w14:textId="77777777" w:rsidR="00473209" w:rsidRPr="0029583B" w:rsidRDefault="00473209" w:rsidP="00473209">
            <w:pPr>
              <w:rPr>
                <w:b/>
                <w:sz w:val="18"/>
              </w:rPr>
            </w:pPr>
          </w:p>
        </w:tc>
        <w:tc>
          <w:tcPr>
            <w:tcW w:w="4394" w:type="dxa"/>
          </w:tcPr>
          <w:p w14:paraId="35120D6A" w14:textId="1CA75945" w:rsidR="00473209" w:rsidRPr="0029583B" w:rsidRDefault="00473209" w:rsidP="005F2998">
            <w:pPr>
              <w:rPr>
                <w:b/>
                <w:sz w:val="18"/>
              </w:rPr>
            </w:pPr>
            <w:r w:rsidRPr="0029583B">
              <w:rPr>
                <w:b/>
                <w:sz w:val="18"/>
              </w:rPr>
              <w:t>Case series</w:t>
            </w:r>
            <w:r w:rsidRPr="0029583B">
              <w:rPr>
                <w:sz w:val="18"/>
              </w:rPr>
              <w:t>: 1 prospective case series in research context (</w:t>
            </w:r>
            <w:r w:rsidRPr="0029583B">
              <w:rPr>
                <w:sz w:val="18"/>
                <w:szCs w:val="18"/>
                <w:lang w:eastAsia="fr-CA"/>
              </w:rPr>
              <w:t>Kulmala, 2018</w:t>
            </w:r>
            <w:r w:rsidRPr="0029583B">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5</w:t>
            </w:r>
            <w:r w:rsidRPr="0029583B">
              <w:rPr>
                <w:sz w:val="18"/>
                <w:szCs w:val="18"/>
                <w:lang w:eastAsia="fr-CA"/>
              </w:rPr>
              <w:fldChar w:fldCharType="end"/>
            </w:r>
            <w:r w:rsidRPr="0029583B">
              <w:rPr>
                <w:sz w:val="18"/>
                <w:szCs w:val="18"/>
                <w:lang w:eastAsia="fr-CA"/>
              </w:rPr>
              <w:t>)</w:t>
            </w:r>
          </w:p>
        </w:tc>
        <w:tc>
          <w:tcPr>
            <w:tcW w:w="6379" w:type="dxa"/>
          </w:tcPr>
          <w:p w14:paraId="10996B03" w14:textId="77777777" w:rsidR="00473209" w:rsidRPr="0029583B" w:rsidRDefault="00473209" w:rsidP="00473209">
            <w:pPr>
              <w:rPr>
                <w:b/>
                <w:sz w:val="18"/>
              </w:rPr>
            </w:pPr>
            <w:r w:rsidRPr="0029583B">
              <w:rPr>
                <w:b/>
                <w:sz w:val="18"/>
              </w:rPr>
              <w:t xml:space="preserve">Low </w:t>
            </w:r>
            <w:r w:rsidRPr="0029583B">
              <w:rPr>
                <w:sz w:val="18"/>
              </w:rPr>
              <w:t>– 1 prospective case series</w:t>
            </w:r>
          </w:p>
        </w:tc>
        <w:tc>
          <w:tcPr>
            <w:tcW w:w="5528" w:type="dxa"/>
            <w:vMerge/>
          </w:tcPr>
          <w:p w14:paraId="68AAFAD9" w14:textId="77777777" w:rsidR="00473209" w:rsidRPr="0029583B" w:rsidRDefault="00473209" w:rsidP="00473209">
            <w:pPr>
              <w:rPr>
                <w:b/>
                <w:sz w:val="18"/>
                <w:szCs w:val="18"/>
              </w:rPr>
            </w:pPr>
          </w:p>
        </w:tc>
      </w:tr>
      <w:tr w:rsidR="00473209" w:rsidRPr="00A241D7" w14:paraId="473B09C0" w14:textId="77777777" w:rsidTr="00473209">
        <w:trPr>
          <w:cantSplit/>
        </w:trPr>
        <w:tc>
          <w:tcPr>
            <w:tcW w:w="1101" w:type="dxa"/>
            <w:vMerge w:val="restart"/>
          </w:tcPr>
          <w:p w14:paraId="2A11D25C" w14:textId="77777777" w:rsidR="00473209" w:rsidRPr="0029583B" w:rsidRDefault="00473209" w:rsidP="00473209">
            <w:pPr>
              <w:rPr>
                <w:b/>
                <w:sz w:val="18"/>
              </w:rPr>
            </w:pPr>
            <w:r w:rsidRPr="0029583B">
              <w:rPr>
                <w:b/>
                <w:sz w:val="18"/>
              </w:rPr>
              <w:t>Walnut</w:t>
            </w:r>
          </w:p>
        </w:tc>
        <w:tc>
          <w:tcPr>
            <w:tcW w:w="4394" w:type="dxa"/>
          </w:tcPr>
          <w:p w14:paraId="08BFD271" w14:textId="223AAC3F" w:rsidR="00473209" w:rsidRPr="0029583B" w:rsidRDefault="00473209"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Elizur, 2019</w:t>
            </w:r>
            <w:r w:rsidRPr="0029583B">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6</w:t>
            </w:r>
            <w:r w:rsidRPr="0029583B">
              <w:rPr>
                <w:sz w:val="18"/>
                <w:szCs w:val="18"/>
                <w:lang w:eastAsia="fr-CA"/>
              </w:rPr>
              <w:fldChar w:fldCharType="end"/>
            </w:r>
            <w:r w:rsidRPr="0029583B">
              <w:rPr>
                <w:sz w:val="18"/>
                <w:szCs w:val="18"/>
                <w:lang w:eastAsia="fr-CA"/>
              </w:rPr>
              <w:t xml:space="preserve"> (CCT, N=73)</w:t>
            </w:r>
          </w:p>
        </w:tc>
        <w:tc>
          <w:tcPr>
            <w:tcW w:w="6379" w:type="dxa"/>
          </w:tcPr>
          <w:p w14:paraId="41F8FA50" w14:textId="77777777" w:rsidR="00473209" w:rsidRPr="0029583B" w:rsidRDefault="00473209" w:rsidP="00473209">
            <w:pPr>
              <w:rPr>
                <w:b/>
                <w:sz w:val="18"/>
              </w:rPr>
            </w:pPr>
            <w:r w:rsidRPr="0029583B">
              <w:rPr>
                <w:b/>
                <w:sz w:val="18"/>
              </w:rPr>
              <w:t xml:space="preserve">High </w:t>
            </w:r>
            <w:r w:rsidRPr="0029583B">
              <w:rPr>
                <w:sz w:val="18"/>
              </w:rPr>
              <w:t>– non-randomized control group,**  unblinded</w:t>
            </w:r>
          </w:p>
        </w:tc>
        <w:tc>
          <w:tcPr>
            <w:tcW w:w="5528" w:type="dxa"/>
            <w:vMerge w:val="restart"/>
          </w:tcPr>
          <w:p w14:paraId="07A7B0EC" w14:textId="77777777" w:rsidR="00473209" w:rsidRPr="0029583B" w:rsidRDefault="00473209" w:rsidP="00473209">
            <w:pPr>
              <w:rPr>
                <w:b/>
                <w:sz w:val="18"/>
                <w:szCs w:val="18"/>
              </w:rPr>
            </w:pPr>
            <w:r w:rsidRPr="0029583B">
              <w:rPr>
                <w:sz w:val="18"/>
                <w:szCs w:val="18"/>
              </w:rPr>
              <w:t>Level II two groups, non-randomized studies</w:t>
            </w:r>
          </w:p>
        </w:tc>
      </w:tr>
      <w:tr w:rsidR="00473209" w:rsidRPr="0029583B" w14:paraId="6A1D8754" w14:textId="77777777" w:rsidTr="00473209">
        <w:trPr>
          <w:cantSplit/>
        </w:trPr>
        <w:tc>
          <w:tcPr>
            <w:tcW w:w="1101" w:type="dxa"/>
            <w:vMerge/>
          </w:tcPr>
          <w:p w14:paraId="3EF1F78C" w14:textId="77777777" w:rsidR="00473209" w:rsidRPr="0029583B" w:rsidRDefault="00473209" w:rsidP="00473209">
            <w:pPr>
              <w:rPr>
                <w:b/>
                <w:sz w:val="18"/>
              </w:rPr>
            </w:pPr>
          </w:p>
        </w:tc>
        <w:tc>
          <w:tcPr>
            <w:tcW w:w="4394" w:type="dxa"/>
          </w:tcPr>
          <w:p w14:paraId="63B285CE"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52C428C5" w14:textId="77777777" w:rsidR="00473209" w:rsidRPr="0029583B" w:rsidRDefault="00473209" w:rsidP="00473209">
            <w:pPr>
              <w:rPr>
                <w:b/>
                <w:sz w:val="18"/>
              </w:rPr>
            </w:pPr>
          </w:p>
        </w:tc>
        <w:tc>
          <w:tcPr>
            <w:tcW w:w="5528" w:type="dxa"/>
            <w:vMerge/>
          </w:tcPr>
          <w:p w14:paraId="4A5CEDD9" w14:textId="77777777" w:rsidR="00473209" w:rsidRPr="0029583B" w:rsidRDefault="00473209" w:rsidP="00473209">
            <w:pPr>
              <w:rPr>
                <w:b/>
                <w:sz w:val="18"/>
                <w:szCs w:val="18"/>
              </w:rPr>
            </w:pPr>
          </w:p>
        </w:tc>
      </w:tr>
      <w:tr w:rsidR="00473209" w:rsidRPr="00A241D7" w14:paraId="5CEAAEAF" w14:textId="77777777" w:rsidTr="00473209">
        <w:trPr>
          <w:cantSplit/>
        </w:trPr>
        <w:tc>
          <w:tcPr>
            <w:tcW w:w="1101" w:type="dxa"/>
            <w:vMerge w:val="restart"/>
          </w:tcPr>
          <w:p w14:paraId="09DD9821" w14:textId="77777777" w:rsidR="00473209" w:rsidRPr="0029583B" w:rsidRDefault="00473209" w:rsidP="00473209">
            <w:pPr>
              <w:rPr>
                <w:b/>
                <w:sz w:val="18"/>
              </w:rPr>
            </w:pPr>
            <w:r w:rsidRPr="0029583B">
              <w:rPr>
                <w:b/>
                <w:sz w:val="18"/>
              </w:rPr>
              <w:t>Hazelnut</w:t>
            </w:r>
          </w:p>
        </w:tc>
        <w:tc>
          <w:tcPr>
            <w:tcW w:w="4394" w:type="dxa"/>
          </w:tcPr>
          <w:p w14:paraId="1521F212" w14:textId="77777777" w:rsidR="00473209" w:rsidRPr="0029583B" w:rsidRDefault="00473209" w:rsidP="00473209">
            <w:pPr>
              <w:rPr>
                <w:b/>
                <w:sz w:val="18"/>
              </w:rPr>
            </w:pPr>
            <w:r w:rsidRPr="0029583B">
              <w:rPr>
                <w:b/>
                <w:sz w:val="18"/>
              </w:rPr>
              <w:t>Interventional comparative studies (RCTs, CCTs)</w:t>
            </w:r>
            <w:r w:rsidRPr="0029583B">
              <w:rPr>
                <w:sz w:val="18"/>
              </w:rPr>
              <w:t>:NA</w:t>
            </w:r>
          </w:p>
        </w:tc>
        <w:tc>
          <w:tcPr>
            <w:tcW w:w="6379" w:type="dxa"/>
          </w:tcPr>
          <w:p w14:paraId="52506C56" w14:textId="77777777" w:rsidR="00473209" w:rsidRPr="0029583B" w:rsidRDefault="00473209" w:rsidP="00473209">
            <w:pPr>
              <w:rPr>
                <w:b/>
                <w:sz w:val="18"/>
              </w:rPr>
            </w:pPr>
            <w:r w:rsidRPr="0029583B">
              <w:rPr>
                <w:b/>
                <w:sz w:val="18"/>
              </w:rPr>
              <w:t>--</w:t>
            </w:r>
          </w:p>
        </w:tc>
        <w:tc>
          <w:tcPr>
            <w:tcW w:w="5528" w:type="dxa"/>
            <w:vMerge w:val="restart"/>
          </w:tcPr>
          <w:p w14:paraId="72590A3D" w14:textId="77777777" w:rsidR="00473209" w:rsidRPr="0029583B" w:rsidRDefault="00473209" w:rsidP="00473209">
            <w:pPr>
              <w:rPr>
                <w:sz w:val="18"/>
                <w:szCs w:val="18"/>
              </w:rPr>
            </w:pPr>
            <w:r w:rsidRPr="0029583B">
              <w:rPr>
                <w:sz w:val="18"/>
                <w:szCs w:val="18"/>
              </w:rPr>
              <w:t>Level III: one group non-randomized</w:t>
            </w:r>
          </w:p>
        </w:tc>
      </w:tr>
      <w:tr w:rsidR="00473209" w:rsidRPr="00A241D7" w14:paraId="64FE2609" w14:textId="77777777" w:rsidTr="00473209">
        <w:trPr>
          <w:cantSplit/>
        </w:trPr>
        <w:tc>
          <w:tcPr>
            <w:tcW w:w="1101" w:type="dxa"/>
            <w:vMerge/>
          </w:tcPr>
          <w:p w14:paraId="323C5866" w14:textId="77777777" w:rsidR="00473209" w:rsidRPr="0029583B" w:rsidRDefault="00473209" w:rsidP="00473209">
            <w:pPr>
              <w:rPr>
                <w:b/>
                <w:sz w:val="18"/>
              </w:rPr>
            </w:pPr>
          </w:p>
        </w:tc>
        <w:tc>
          <w:tcPr>
            <w:tcW w:w="4394" w:type="dxa"/>
          </w:tcPr>
          <w:p w14:paraId="50181F50" w14:textId="0BEB8784" w:rsidR="00473209" w:rsidRPr="0029583B" w:rsidRDefault="00473209" w:rsidP="005F2998">
            <w:pPr>
              <w:rPr>
                <w:sz w:val="18"/>
              </w:rPr>
            </w:pPr>
            <w:r w:rsidRPr="0029583B">
              <w:rPr>
                <w:b/>
                <w:sz w:val="18"/>
              </w:rPr>
              <w:t>Case series:</w:t>
            </w:r>
            <w:r w:rsidRPr="0029583B">
              <w:rPr>
                <w:sz w:val="18"/>
              </w:rPr>
              <w:t xml:space="preserve"> </w:t>
            </w:r>
            <w:r w:rsidRPr="0029583B">
              <w:rPr>
                <w:sz w:val="18"/>
                <w:szCs w:val="18"/>
                <w:lang w:eastAsia="fr-CA"/>
              </w:rPr>
              <w:t>Barni, 2019</w:t>
            </w:r>
            <w:r w:rsidRPr="0029583B">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7</w:t>
            </w:r>
            <w:r w:rsidRPr="0029583B">
              <w:rPr>
                <w:sz w:val="18"/>
                <w:szCs w:val="18"/>
                <w:lang w:eastAsia="fr-CA"/>
              </w:rPr>
              <w:fldChar w:fldCharType="end"/>
            </w:r>
            <w:r w:rsidRPr="0029583B">
              <w:rPr>
                <w:sz w:val="18"/>
                <w:szCs w:val="18"/>
                <w:lang w:eastAsia="fr-CA"/>
              </w:rPr>
              <w:t xml:space="preserve"> (clinical practice)</w:t>
            </w:r>
          </w:p>
        </w:tc>
        <w:tc>
          <w:tcPr>
            <w:tcW w:w="6379" w:type="dxa"/>
          </w:tcPr>
          <w:p w14:paraId="48762D3C" w14:textId="77777777" w:rsidR="00473209" w:rsidRPr="0029583B" w:rsidRDefault="00473209" w:rsidP="00473209">
            <w:pPr>
              <w:rPr>
                <w:b/>
                <w:sz w:val="18"/>
              </w:rPr>
            </w:pPr>
            <w:r w:rsidRPr="0029583B">
              <w:rPr>
                <w:b/>
                <w:sz w:val="18"/>
              </w:rPr>
              <w:t xml:space="preserve">High </w:t>
            </w:r>
            <w:r w:rsidRPr="0029583B">
              <w:rPr>
                <w:sz w:val="18"/>
              </w:rPr>
              <w:t>- 1 case series from clinical practice, limits: retrospective study design, single center, unclear recrutement and eligibility criteria</w:t>
            </w:r>
          </w:p>
        </w:tc>
        <w:tc>
          <w:tcPr>
            <w:tcW w:w="5528" w:type="dxa"/>
            <w:vMerge/>
          </w:tcPr>
          <w:p w14:paraId="78B22338" w14:textId="77777777" w:rsidR="00473209" w:rsidRPr="0029583B" w:rsidRDefault="00473209" w:rsidP="00473209">
            <w:pPr>
              <w:rPr>
                <w:b/>
                <w:sz w:val="18"/>
                <w:szCs w:val="18"/>
              </w:rPr>
            </w:pPr>
          </w:p>
        </w:tc>
      </w:tr>
      <w:tr w:rsidR="00473209" w:rsidRPr="00A241D7" w14:paraId="5C8BB3E2" w14:textId="77777777" w:rsidTr="00473209">
        <w:trPr>
          <w:cantSplit/>
        </w:trPr>
        <w:tc>
          <w:tcPr>
            <w:tcW w:w="1101" w:type="dxa"/>
            <w:vMerge w:val="restart"/>
          </w:tcPr>
          <w:p w14:paraId="05060981" w14:textId="77777777" w:rsidR="00473209" w:rsidRPr="0029583B" w:rsidRDefault="00473209" w:rsidP="00473209">
            <w:pPr>
              <w:rPr>
                <w:b/>
                <w:sz w:val="18"/>
              </w:rPr>
            </w:pPr>
            <w:r w:rsidRPr="0029583B">
              <w:rPr>
                <w:b/>
                <w:sz w:val="18"/>
              </w:rPr>
              <w:t>Sesame</w:t>
            </w:r>
          </w:p>
        </w:tc>
        <w:tc>
          <w:tcPr>
            <w:tcW w:w="4394" w:type="dxa"/>
          </w:tcPr>
          <w:p w14:paraId="53A7525C" w14:textId="11E392B3" w:rsidR="00473209" w:rsidRPr="0029583B" w:rsidRDefault="00473209" w:rsidP="005F2998">
            <w:pPr>
              <w:rPr>
                <w:b/>
                <w:sz w:val="18"/>
              </w:rPr>
            </w:pPr>
            <w:r w:rsidRPr="0029583B">
              <w:rPr>
                <w:b/>
                <w:sz w:val="18"/>
              </w:rPr>
              <w:t>Interventional comparative studies (RCTs, CCTs)</w:t>
            </w:r>
            <w:r w:rsidRPr="0029583B">
              <w:rPr>
                <w:sz w:val="18"/>
              </w:rPr>
              <w:t>: Nachshon, 2019</w:t>
            </w:r>
            <w:r w:rsidRPr="0029583B">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 </w:instrText>
            </w:r>
            <w:r w:rsidR="005F2998">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DATA </w:instrText>
            </w:r>
            <w:r w:rsidR="005F2998">
              <w:rPr>
                <w:sz w:val="18"/>
              </w:rPr>
            </w:r>
            <w:r w:rsidR="005F2998">
              <w:rPr>
                <w:sz w:val="18"/>
              </w:rPr>
              <w:fldChar w:fldCharType="end"/>
            </w:r>
            <w:r w:rsidRPr="0029583B">
              <w:rPr>
                <w:sz w:val="18"/>
              </w:rPr>
            </w:r>
            <w:r w:rsidRPr="0029583B">
              <w:rPr>
                <w:sz w:val="18"/>
              </w:rPr>
              <w:fldChar w:fldCharType="separate"/>
            </w:r>
            <w:r w:rsidR="005F2998" w:rsidRPr="005F2998">
              <w:rPr>
                <w:noProof/>
                <w:sz w:val="18"/>
                <w:vertAlign w:val="superscript"/>
              </w:rPr>
              <w:t>28</w:t>
            </w:r>
            <w:r w:rsidRPr="0029583B">
              <w:rPr>
                <w:sz w:val="18"/>
              </w:rPr>
              <w:fldChar w:fldCharType="end"/>
            </w:r>
          </w:p>
        </w:tc>
        <w:tc>
          <w:tcPr>
            <w:tcW w:w="6379" w:type="dxa"/>
          </w:tcPr>
          <w:p w14:paraId="550F6B9D" w14:textId="77777777" w:rsidR="00473209" w:rsidRPr="0029583B" w:rsidRDefault="00473209" w:rsidP="00473209">
            <w:pPr>
              <w:rPr>
                <w:b/>
                <w:sz w:val="18"/>
              </w:rPr>
            </w:pPr>
            <w:r w:rsidRPr="0029583B">
              <w:rPr>
                <w:b/>
                <w:sz w:val="18"/>
              </w:rPr>
              <w:t xml:space="preserve">High </w:t>
            </w:r>
            <w:r w:rsidRPr="0029583B">
              <w:rPr>
                <w:sz w:val="18"/>
              </w:rPr>
              <w:t>– non-randomized control group,***  unblinded</w:t>
            </w:r>
          </w:p>
        </w:tc>
        <w:tc>
          <w:tcPr>
            <w:tcW w:w="5528" w:type="dxa"/>
            <w:vMerge w:val="restart"/>
          </w:tcPr>
          <w:p w14:paraId="4BA037DB" w14:textId="77777777" w:rsidR="00473209" w:rsidRPr="0029583B" w:rsidRDefault="00473209" w:rsidP="00473209">
            <w:pPr>
              <w:rPr>
                <w:b/>
                <w:sz w:val="18"/>
                <w:szCs w:val="18"/>
              </w:rPr>
            </w:pPr>
            <w:r w:rsidRPr="0029583B">
              <w:rPr>
                <w:sz w:val="18"/>
                <w:szCs w:val="18"/>
              </w:rPr>
              <w:t>Level II two groups, non-randomized studies</w:t>
            </w:r>
          </w:p>
        </w:tc>
      </w:tr>
      <w:tr w:rsidR="00473209" w:rsidRPr="0029583B" w14:paraId="6E595E7B" w14:textId="77777777" w:rsidTr="00473209">
        <w:trPr>
          <w:cantSplit/>
        </w:trPr>
        <w:tc>
          <w:tcPr>
            <w:tcW w:w="1101" w:type="dxa"/>
            <w:vMerge/>
          </w:tcPr>
          <w:p w14:paraId="7680D172" w14:textId="77777777" w:rsidR="00473209" w:rsidRPr="0029583B" w:rsidRDefault="00473209" w:rsidP="00473209">
            <w:pPr>
              <w:rPr>
                <w:b/>
                <w:sz w:val="18"/>
              </w:rPr>
            </w:pPr>
          </w:p>
        </w:tc>
        <w:tc>
          <w:tcPr>
            <w:tcW w:w="4394" w:type="dxa"/>
          </w:tcPr>
          <w:p w14:paraId="46EFF547"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7EA19029" w14:textId="77777777" w:rsidR="00473209" w:rsidRPr="0029583B" w:rsidRDefault="00473209" w:rsidP="00473209">
            <w:pPr>
              <w:rPr>
                <w:b/>
                <w:sz w:val="18"/>
              </w:rPr>
            </w:pPr>
            <w:r w:rsidRPr="0029583B">
              <w:rPr>
                <w:b/>
                <w:sz w:val="18"/>
              </w:rPr>
              <w:t>--</w:t>
            </w:r>
          </w:p>
        </w:tc>
        <w:tc>
          <w:tcPr>
            <w:tcW w:w="5528" w:type="dxa"/>
            <w:vMerge/>
          </w:tcPr>
          <w:p w14:paraId="17248044" w14:textId="77777777" w:rsidR="00473209" w:rsidRPr="0029583B" w:rsidRDefault="00473209" w:rsidP="00473209">
            <w:pPr>
              <w:rPr>
                <w:b/>
                <w:sz w:val="18"/>
              </w:rPr>
            </w:pPr>
          </w:p>
        </w:tc>
      </w:tr>
    </w:tbl>
    <w:p w14:paraId="758A9435" w14:textId="6D545855" w:rsidR="00473209" w:rsidRPr="0029583B" w:rsidRDefault="00473209" w:rsidP="00473209">
      <w:pPr>
        <w:rPr>
          <w:sz w:val="16"/>
          <w:szCs w:val="16"/>
        </w:rPr>
      </w:pPr>
      <w:r w:rsidRPr="0029583B">
        <w:rPr>
          <w:rFonts w:ascii="Verdana" w:eastAsia="Times New Roman" w:hAnsi="Verdana" w:cs="Verdana"/>
          <w:sz w:val="16"/>
          <w:szCs w:val="16"/>
          <w:lang w:eastAsia="fr-CA"/>
        </w:rPr>
        <w:t>*Note: Sensitivity analyses that adjusted for risk of bias yielded similar results to the main analysis (Chu et al, 2019</w:t>
      </w:r>
      <w:r w:rsidRPr="0029583B">
        <w:rPr>
          <w:sz w:val="16"/>
          <w:szCs w:val="16"/>
        </w:rPr>
        <w:fldChar w:fldCharType="begin"/>
      </w:r>
      <w:r w:rsidR="005F2998">
        <w:rPr>
          <w:sz w:val="16"/>
          <w:szCs w:val="16"/>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sz w:val="16"/>
          <w:szCs w:val="16"/>
        </w:rPr>
        <w:fldChar w:fldCharType="separate"/>
      </w:r>
      <w:r w:rsidR="005F2998" w:rsidRPr="005F2998">
        <w:rPr>
          <w:noProof/>
          <w:sz w:val="16"/>
          <w:szCs w:val="16"/>
          <w:vertAlign w:val="superscript"/>
        </w:rPr>
        <w:t>31</w:t>
      </w:r>
      <w:r w:rsidRPr="0029583B">
        <w:rPr>
          <w:sz w:val="16"/>
          <w:szCs w:val="16"/>
        </w:rPr>
        <w:fldChar w:fldCharType="end"/>
      </w:r>
      <w:r w:rsidRPr="0029583B">
        <w:rPr>
          <w:sz w:val="16"/>
          <w:szCs w:val="16"/>
        </w:rPr>
        <w:t>)</w:t>
      </w:r>
      <w:r w:rsidRPr="0029583B">
        <w:rPr>
          <w:rFonts w:ascii="Verdana" w:eastAsia="Times New Roman" w:hAnsi="Verdana" w:cs="Verdana"/>
          <w:sz w:val="16"/>
          <w:szCs w:val="16"/>
          <w:lang w:eastAsia="fr-CA"/>
        </w:rPr>
        <w:t xml:space="preserve">. </w:t>
      </w:r>
    </w:p>
    <w:p w14:paraId="6064BB73" w14:textId="77777777" w:rsidR="00473209" w:rsidRPr="0029583B" w:rsidRDefault="00473209" w:rsidP="00473209">
      <w:pPr>
        <w:rPr>
          <w:sz w:val="16"/>
        </w:rPr>
      </w:pPr>
      <w:r w:rsidRPr="0029583B">
        <w:rPr>
          <w:sz w:val="16"/>
        </w:rPr>
        <w:t xml:space="preserve">** Treatment assignment was based on the order in which patients presented at to the clinic, with the first patients starting OIT and </w:t>
      </w:r>
      <w:proofErr w:type="gramStart"/>
      <w:r w:rsidRPr="0029583B">
        <w:rPr>
          <w:sz w:val="16"/>
        </w:rPr>
        <w:t>the remain</w:t>
      </w:r>
      <w:proofErr w:type="gramEnd"/>
      <w:r w:rsidRPr="0029583B">
        <w:rPr>
          <w:sz w:val="16"/>
        </w:rPr>
        <w:t xml:space="preserve"> ing patients being managed by observation and strict dietary exclusion (control group).</w:t>
      </w:r>
    </w:p>
    <w:p w14:paraId="137810E8" w14:textId="77777777" w:rsidR="00473209" w:rsidRPr="0029583B" w:rsidRDefault="00473209" w:rsidP="00473209">
      <w:pPr>
        <w:rPr>
          <w:sz w:val="16"/>
        </w:rPr>
      </w:pPr>
      <w:r w:rsidRPr="0029583B">
        <w:rPr>
          <w:sz w:val="16"/>
        </w:rPr>
        <w:t>**</w:t>
      </w:r>
      <w:proofErr w:type="gramStart"/>
      <w:r w:rsidRPr="0029583B">
        <w:rPr>
          <w:sz w:val="16"/>
        </w:rPr>
        <w:t>*  Controls</w:t>
      </w:r>
      <w:proofErr w:type="gramEnd"/>
      <w:r w:rsidRPr="0029583B">
        <w:rPr>
          <w:sz w:val="16"/>
        </w:rPr>
        <w:t xml:space="preserve"> were patients  eligible for OIT but refrained from treatment during the study period for nonmedical reasons, such as a large travel distance to the clinic or previous obligations at the time of their invite to treatment.</w:t>
      </w:r>
    </w:p>
    <w:p w14:paraId="002D5DDD" w14:textId="77777777" w:rsidR="00473209" w:rsidRDefault="00473209" w:rsidP="007C7924">
      <w:pPr>
        <w:spacing w:after="120"/>
        <w:rPr>
          <w:b/>
          <w:sz w:val="24"/>
        </w:rPr>
      </w:pPr>
    </w:p>
    <w:p w14:paraId="6776A8FF" w14:textId="77777777" w:rsidR="007C7924" w:rsidRPr="00983132" w:rsidRDefault="007C7924" w:rsidP="00D40837">
      <w:pPr>
        <w:pStyle w:val="Titre3"/>
      </w:pPr>
      <w:bookmarkStart w:id="33" w:name="_Toc19267154"/>
      <w:bookmarkStart w:id="34" w:name="_Toc22572257"/>
      <w:bookmarkStart w:id="35" w:name="_Toc27666840"/>
      <w:r w:rsidRPr="00B60216">
        <w:lastRenderedPageBreak/>
        <w:t>Continued allergen food consumption</w:t>
      </w:r>
      <w:bookmarkEnd w:id="33"/>
      <w:bookmarkEnd w:id="34"/>
      <w:bookmarkEnd w:id="35"/>
    </w:p>
    <w:p w14:paraId="4E3E23F1" w14:textId="77777777" w:rsidR="00473209" w:rsidRPr="005249F9" w:rsidRDefault="007C7924" w:rsidP="00D40837">
      <w:pPr>
        <w:pStyle w:val="Titre4"/>
        <w:rPr>
          <w:b/>
          <w:bCs/>
          <w:color w:val="595959"/>
          <w:kern w:val="32"/>
          <w:sz w:val="28"/>
          <w:szCs w:val="32"/>
        </w:rPr>
      </w:pPr>
      <w:bookmarkStart w:id="36" w:name="_Toc27666841"/>
      <w:r w:rsidRPr="005249F9">
        <w:t>Data for peanut, milk and egg allergies</w:t>
      </w:r>
      <w:bookmarkEnd w:id="36"/>
    </w:p>
    <w:tbl>
      <w:tblPr>
        <w:tblStyle w:val="1"/>
        <w:tblW w:w="17685" w:type="dxa"/>
        <w:tblLook w:val="04A0" w:firstRow="1" w:lastRow="0" w:firstColumn="1" w:lastColumn="0" w:noHBand="0" w:noVBand="1"/>
      </w:tblPr>
      <w:tblGrid>
        <w:gridCol w:w="2947"/>
        <w:gridCol w:w="2948"/>
        <w:gridCol w:w="2947"/>
        <w:gridCol w:w="2948"/>
        <w:gridCol w:w="2947"/>
        <w:gridCol w:w="2948"/>
      </w:tblGrid>
      <w:tr w:rsidR="00473209" w:rsidRPr="0029583B" w14:paraId="727C6003" w14:textId="77777777" w:rsidTr="00473209">
        <w:trPr>
          <w:tblHeader/>
        </w:trPr>
        <w:tc>
          <w:tcPr>
            <w:tcW w:w="8842" w:type="dxa"/>
            <w:gridSpan w:val="3"/>
          </w:tcPr>
          <w:p w14:paraId="40F5AC97" w14:textId="77777777" w:rsidR="00473209" w:rsidRPr="0029583B" w:rsidRDefault="00473209" w:rsidP="00473209">
            <w:pPr>
              <w:jc w:val="center"/>
              <w:rPr>
                <w:b/>
                <w:sz w:val="18"/>
                <w:szCs w:val="18"/>
              </w:rPr>
            </w:pPr>
            <w:r w:rsidRPr="0029583B">
              <w:rPr>
                <w:b/>
                <w:sz w:val="18"/>
                <w:szCs w:val="18"/>
              </w:rPr>
              <w:t>LTFU of RCTs (with control arm data)</w:t>
            </w:r>
          </w:p>
        </w:tc>
        <w:tc>
          <w:tcPr>
            <w:tcW w:w="8843" w:type="dxa"/>
            <w:gridSpan w:val="3"/>
          </w:tcPr>
          <w:p w14:paraId="2BEB071B" w14:textId="77777777" w:rsidR="00473209" w:rsidRPr="0029583B" w:rsidRDefault="00473209" w:rsidP="00473209">
            <w:pPr>
              <w:jc w:val="center"/>
              <w:rPr>
                <w:b/>
                <w:sz w:val="18"/>
                <w:szCs w:val="18"/>
              </w:rPr>
            </w:pPr>
            <w:r w:rsidRPr="0029583B">
              <w:rPr>
                <w:b/>
                <w:sz w:val="18"/>
                <w:szCs w:val="18"/>
              </w:rPr>
              <w:t>Large case series (N≥145)</w:t>
            </w:r>
          </w:p>
        </w:tc>
      </w:tr>
      <w:tr w:rsidR="00473209" w:rsidRPr="00A241D7" w14:paraId="50342B23" w14:textId="77777777" w:rsidTr="00473209">
        <w:trPr>
          <w:tblHeader/>
        </w:trPr>
        <w:tc>
          <w:tcPr>
            <w:tcW w:w="2947" w:type="dxa"/>
          </w:tcPr>
          <w:p w14:paraId="287C3EB0" w14:textId="2D6439FA" w:rsidR="00473209" w:rsidRPr="0029583B" w:rsidRDefault="00473209" w:rsidP="00473209">
            <w:pPr>
              <w:rPr>
                <w:b/>
                <w:sz w:val="18"/>
                <w:szCs w:val="18"/>
              </w:rPr>
            </w:pPr>
            <w:r w:rsidRPr="0029583B">
              <w:rPr>
                <w:b/>
                <w:sz w:val="18"/>
                <w:szCs w:val="18"/>
              </w:rPr>
              <w:t>Jones, 2016</w:t>
            </w:r>
            <w:r w:rsidRPr="0029583B">
              <w:rPr>
                <w:b/>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0</w:t>
            </w:r>
            <w:r w:rsidRPr="0029583B">
              <w:rPr>
                <w:b/>
                <w:sz w:val="18"/>
                <w:szCs w:val="18"/>
              </w:rPr>
              <w:fldChar w:fldCharType="end"/>
            </w:r>
            <w:r w:rsidRPr="0029583B">
              <w:rPr>
                <w:b/>
                <w:sz w:val="18"/>
                <w:szCs w:val="18"/>
              </w:rPr>
              <w:t xml:space="preserve"> – LTFU of Burks, 2012 (egg)</w:t>
            </w:r>
            <w:r w:rsidRPr="0029583B">
              <w:rPr>
                <w:b/>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2</w:t>
            </w:r>
            <w:r w:rsidRPr="0029583B">
              <w:rPr>
                <w:b/>
                <w:sz w:val="18"/>
                <w:szCs w:val="18"/>
              </w:rPr>
              <w:fldChar w:fldCharType="end"/>
            </w:r>
            <w:r w:rsidRPr="0029583B">
              <w:rPr>
                <w:b/>
                <w:sz w:val="18"/>
                <w:szCs w:val="18"/>
              </w:rPr>
              <w:t xml:space="preserve"> </w:t>
            </w:r>
          </w:p>
          <w:p w14:paraId="417DB97C" w14:textId="77777777" w:rsidR="00473209" w:rsidRPr="0029583B" w:rsidRDefault="00473209" w:rsidP="00473209">
            <w:pPr>
              <w:rPr>
                <w:sz w:val="18"/>
                <w:szCs w:val="18"/>
              </w:rPr>
            </w:pPr>
          </w:p>
          <w:p w14:paraId="0F4191D5" w14:textId="77777777" w:rsidR="00473209" w:rsidRPr="0029583B" w:rsidRDefault="00473209" w:rsidP="00473209">
            <w:pPr>
              <w:rPr>
                <w:b/>
                <w:sz w:val="18"/>
                <w:szCs w:val="18"/>
              </w:rPr>
            </w:pPr>
            <w:r w:rsidRPr="0029583B">
              <w:rPr>
                <w:sz w:val="18"/>
                <w:szCs w:val="18"/>
              </w:rPr>
              <w:t>Diagnosis confirmed with OFC: no</w:t>
            </w:r>
          </w:p>
        </w:tc>
        <w:tc>
          <w:tcPr>
            <w:tcW w:w="2948" w:type="dxa"/>
          </w:tcPr>
          <w:p w14:paraId="61844C4D" w14:textId="3ED90452" w:rsidR="00473209" w:rsidRPr="0029583B" w:rsidRDefault="00473209" w:rsidP="00473209">
            <w:pPr>
              <w:rPr>
                <w:b/>
                <w:sz w:val="18"/>
                <w:szCs w:val="18"/>
              </w:rPr>
            </w:pPr>
            <w:r w:rsidRPr="0029583B">
              <w:rPr>
                <w:b/>
                <w:sz w:val="18"/>
                <w:szCs w:val="18"/>
              </w:rPr>
              <w:t>Hsiao, 2017</w:t>
            </w:r>
            <w:r w:rsidRPr="0029583B">
              <w:rPr>
                <w:b/>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1</w:t>
            </w:r>
            <w:r w:rsidRPr="0029583B">
              <w:rPr>
                <w:b/>
                <w:sz w:val="18"/>
                <w:szCs w:val="18"/>
              </w:rPr>
              <w:fldChar w:fldCharType="end"/>
            </w:r>
            <w:r w:rsidRPr="0029583B">
              <w:rPr>
                <w:b/>
                <w:sz w:val="18"/>
                <w:szCs w:val="18"/>
              </w:rPr>
              <w:t xml:space="preserve"> – LTFU of Tang 2015 (peanut):</w:t>
            </w:r>
            <w:r w:rsidRPr="0029583B">
              <w:rPr>
                <w:b/>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4</w:t>
            </w:r>
            <w:r w:rsidRPr="0029583B">
              <w:rPr>
                <w:b/>
                <w:sz w:val="18"/>
                <w:szCs w:val="18"/>
              </w:rPr>
              <w:fldChar w:fldCharType="end"/>
            </w:r>
          </w:p>
          <w:p w14:paraId="2B702175" w14:textId="77777777" w:rsidR="00473209" w:rsidRPr="0029583B" w:rsidRDefault="00473209" w:rsidP="00473209">
            <w:pPr>
              <w:rPr>
                <w:sz w:val="18"/>
                <w:szCs w:val="18"/>
              </w:rPr>
            </w:pPr>
          </w:p>
          <w:p w14:paraId="07C0462C" w14:textId="77777777" w:rsidR="00473209" w:rsidRPr="0029583B" w:rsidRDefault="00473209" w:rsidP="00473209">
            <w:pPr>
              <w:rPr>
                <w:b/>
                <w:sz w:val="18"/>
                <w:szCs w:val="18"/>
              </w:rPr>
            </w:pPr>
            <w:r w:rsidRPr="0029583B">
              <w:rPr>
                <w:sz w:val="18"/>
                <w:szCs w:val="18"/>
              </w:rPr>
              <w:t>Diagnosis confirmed with OFC: no</w:t>
            </w:r>
          </w:p>
        </w:tc>
        <w:tc>
          <w:tcPr>
            <w:tcW w:w="2947" w:type="dxa"/>
          </w:tcPr>
          <w:p w14:paraId="7650B017" w14:textId="5B67928C" w:rsidR="00473209" w:rsidRPr="0029583B" w:rsidRDefault="00473209" w:rsidP="00473209">
            <w:pPr>
              <w:rPr>
                <w:b/>
                <w:sz w:val="18"/>
                <w:szCs w:val="18"/>
              </w:rPr>
            </w:pPr>
            <w:r w:rsidRPr="0029583B">
              <w:rPr>
                <w:b/>
                <w:sz w:val="18"/>
                <w:szCs w:val="18"/>
              </w:rPr>
              <w:t>Meglio, 2017</w:t>
            </w:r>
            <w:r w:rsidRPr="0029583B">
              <w:rPr>
                <w:b/>
                <w:sz w:val="18"/>
                <w:szCs w:val="18"/>
              </w:rPr>
              <w:fldChar w:fldCharType="begin"/>
            </w:r>
            <w:r w:rsidR="005F2998">
              <w:rPr>
                <w:b/>
                <w:sz w:val="18"/>
                <w:szCs w:val="18"/>
              </w:rPr>
              <w:instrText xml:space="preserve"> ADDIN EN.CITE &lt;EndNote&gt;&lt;Cite&gt;&lt;Author&gt;Meglio&lt;/Author&gt;&lt;Year&gt;2017&lt;/Year&gt;&lt;RecNum&gt;337&lt;/RecNum&gt;&lt;DisplayText&gt;&lt;style face="superscript"&gt;62&lt;/style&gt;&lt;/DisplayText&gt;&lt;record&gt;&lt;rec-number&gt;337&lt;/rec-number&gt;&lt;foreign-keys&gt;&lt;key app="EN" db-id="x9wzz5atbsd22oefrz25wtay2xf5fvep500r" timestamp="1555515908"&gt;337&lt;/key&gt;&lt;/foreign-keys&gt;&lt;ref-type name="Journal Article"&gt;17&lt;/ref-type&gt;&lt;contributors&gt;&lt;authors&gt;&lt;author&gt;Meglio, P.&lt;/author&gt;&lt;author&gt;Giampietro, P. G.&lt;/author&gt;&lt;author&gt;Carello, R.&lt;/author&gt;&lt;author&gt;Galli, E.&lt;/author&gt;&lt;/authors&gt;&lt;/contributors&gt;&lt;auth-address&gt;From the San Pietro Hospital, Fatebenefratelli Research Center, Rome, Italy.&lt;/auth-address&gt;&lt;titles&gt;&lt;title&gt;Oral immunotherapy in children with IgE-mediated hen&amp;apos;s egg allergy: Follow-ups at 2.5 and 7 years&lt;/title&gt;&lt;secondary-title&gt;Allergy Rhinol (Providence)&lt;/secondary-title&gt;&lt;alt-title&gt;Allergy &amp;amp; rhinology (Providence, R.I.)&lt;/alt-title&gt;&lt;/titles&gt;&lt;periodical&gt;&lt;full-title&gt;Allergy Rhinol (Providence)&lt;/full-title&gt;&lt;abbr-1&gt;Allergy &amp;amp; rhinology (Providence, R.I.)&lt;/abbr-1&gt;&lt;/periodical&gt;&lt;alt-periodical&gt;&lt;full-title&gt;Allergy Rhinol (Providence)&lt;/full-title&gt;&lt;abbr-1&gt;Allergy &amp;amp; rhinology (Providence, R.I.)&lt;/abbr-1&gt;&lt;/alt-periodical&gt;&lt;pages&gt;157-169&lt;/pages&gt;&lt;volume&gt;8&lt;/volume&gt;&lt;number&gt;3&lt;/number&gt;&lt;edition&gt;2017/10/27&lt;/edition&gt;&lt;dates&gt;&lt;year&gt;2017&lt;/year&gt;&lt;pub-dates&gt;&lt;date&gt;Oct 1&lt;/date&gt;&lt;/pub-dates&gt;&lt;/dates&gt;&lt;isbn&gt;2152-6575 (Print)&amp;#xD;2152-6567&lt;/isbn&gt;&lt;accession-num&gt;29070273&lt;/accession-num&gt;&lt;urls&gt;&lt;related-urls&gt;&lt;url&gt;https://www.ncbi.nlm.nih.gov/pubmed/29070273&lt;/url&gt;&lt;url&gt;https://www.ncbi.nlm.nih.gov/pmc/articles/PMC5662541/pdf/arhe157.pdf&lt;/url&gt;&lt;/related-urls&gt;&lt;/urls&gt;&lt;custom1&gt;RCT&lt;/custom1&gt;&lt;custom2&gt;PMC5662541&lt;/custom2&gt;&lt;electronic-resource-num&gt;10.2500/ar.2017.8.0211&lt;/electronic-resource-num&gt;&lt;remote-database-provider&gt;NLM&lt;/remote-database-provider&gt;&lt;language&gt;eng&lt;/language&gt;&lt;/record&gt;&lt;/Cite&gt;&lt;/EndNote&gt;</w:instrText>
            </w:r>
            <w:r w:rsidRPr="0029583B">
              <w:rPr>
                <w:b/>
                <w:sz w:val="18"/>
                <w:szCs w:val="18"/>
              </w:rPr>
              <w:fldChar w:fldCharType="separate"/>
            </w:r>
            <w:r w:rsidR="005F2998" w:rsidRPr="005F2998">
              <w:rPr>
                <w:b/>
                <w:noProof/>
                <w:sz w:val="18"/>
                <w:szCs w:val="18"/>
                <w:vertAlign w:val="superscript"/>
              </w:rPr>
              <w:t>62</w:t>
            </w:r>
            <w:r w:rsidRPr="0029583B">
              <w:rPr>
                <w:b/>
                <w:sz w:val="18"/>
                <w:szCs w:val="18"/>
              </w:rPr>
              <w:fldChar w:fldCharType="end"/>
            </w:r>
            <w:r w:rsidRPr="0029583B">
              <w:rPr>
                <w:b/>
                <w:sz w:val="18"/>
                <w:szCs w:val="18"/>
              </w:rPr>
              <w:t xml:space="preserve"> – LTFU of Meglio 2013 (egg)</w:t>
            </w:r>
            <w:r w:rsidRPr="0029583B">
              <w:rPr>
                <w:b/>
                <w:sz w:val="18"/>
                <w:szCs w:val="18"/>
              </w:rPr>
              <w:fldChar w:fldCharType="begin">
                <w:fldData xml:space="preserve">PEVuZE5vdGU+PENpdGU+PEF1dGhvcj5NZWdsaW88L0F1dGhvcj48WWVhcj4yMDEzPC9ZZWFyPjxS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NZWdsaW88L0F1dGhvcj48WWVhcj4yMDEzPC9ZZWFyPjxS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7</w:t>
            </w:r>
            <w:r w:rsidRPr="0029583B">
              <w:rPr>
                <w:b/>
                <w:sz w:val="18"/>
                <w:szCs w:val="18"/>
              </w:rPr>
              <w:fldChar w:fldCharType="end"/>
            </w:r>
          </w:p>
          <w:p w14:paraId="108065B5" w14:textId="77777777" w:rsidR="00473209" w:rsidRPr="0029583B" w:rsidRDefault="00473209" w:rsidP="00473209">
            <w:pPr>
              <w:rPr>
                <w:b/>
                <w:sz w:val="18"/>
                <w:szCs w:val="18"/>
              </w:rPr>
            </w:pPr>
          </w:p>
          <w:p w14:paraId="28CA9444" w14:textId="77777777" w:rsidR="00473209" w:rsidRPr="0029583B" w:rsidRDefault="00473209" w:rsidP="00473209">
            <w:pPr>
              <w:rPr>
                <w:b/>
                <w:sz w:val="18"/>
                <w:szCs w:val="18"/>
              </w:rPr>
            </w:pPr>
            <w:r w:rsidRPr="0029583B">
              <w:rPr>
                <w:sz w:val="18"/>
                <w:szCs w:val="18"/>
              </w:rPr>
              <w:t>Diagnosis confirmed with OFC (DBPCFC)</w:t>
            </w:r>
          </w:p>
        </w:tc>
        <w:tc>
          <w:tcPr>
            <w:tcW w:w="2948" w:type="dxa"/>
          </w:tcPr>
          <w:p w14:paraId="7EA6C16D" w14:textId="684DDDEF" w:rsidR="00473209" w:rsidRPr="0029583B" w:rsidRDefault="00473209" w:rsidP="00473209">
            <w:pPr>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5E5772CC" w14:textId="77777777" w:rsidR="00473209" w:rsidRPr="0029583B" w:rsidRDefault="00473209" w:rsidP="00473209">
            <w:pPr>
              <w:rPr>
                <w:sz w:val="18"/>
                <w:szCs w:val="18"/>
                <w:lang w:val="fr-CA"/>
              </w:rPr>
            </w:pPr>
            <w:r w:rsidRPr="0029583B">
              <w:rPr>
                <w:sz w:val="18"/>
                <w:szCs w:val="18"/>
                <w:lang w:val="fr-CA"/>
              </w:rPr>
              <w:t>N=295</w:t>
            </w:r>
          </w:p>
          <w:p w14:paraId="5BDBF438" w14:textId="77777777" w:rsidR="00473209" w:rsidRPr="0029583B" w:rsidRDefault="00473209" w:rsidP="00473209">
            <w:pPr>
              <w:rPr>
                <w:sz w:val="18"/>
                <w:szCs w:val="18"/>
              </w:rPr>
            </w:pPr>
            <w:r w:rsidRPr="0029583B">
              <w:rPr>
                <w:sz w:val="18"/>
                <w:szCs w:val="18"/>
              </w:rPr>
              <w:t>Age: 5-17 (median 7.5) years</w:t>
            </w:r>
          </w:p>
          <w:p w14:paraId="2034E8B4" w14:textId="77777777" w:rsidR="00473209" w:rsidRPr="0029583B" w:rsidRDefault="00473209" w:rsidP="00473209">
            <w:pPr>
              <w:rPr>
                <w:b/>
                <w:sz w:val="18"/>
                <w:szCs w:val="18"/>
              </w:rPr>
            </w:pPr>
            <w:r w:rsidRPr="0029583B">
              <w:rPr>
                <w:sz w:val="18"/>
                <w:szCs w:val="18"/>
              </w:rPr>
              <w:t>Diagnosis confirmed with OFC</w:t>
            </w:r>
          </w:p>
        </w:tc>
        <w:tc>
          <w:tcPr>
            <w:tcW w:w="2947" w:type="dxa"/>
          </w:tcPr>
          <w:p w14:paraId="28D00B7F" w14:textId="7CDC8CA3" w:rsidR="00473209" w:rsidRPr="0029583B" w:rsidRDefault="00473209" w:rsidP="00473209">
            <w:pPr>
              <w:rPr>
                <w:b/>
                <w:sz w:val="18"/>
                <w:szCs w:val="18"/>
              </w:rPr>
            </w:pPr>
            <w:r w:rsidRPr="0029583B">
              <w:rPr>
                <w:b/>
                <w:sz w:val="18"/>
                <w:szCs w:val="18"/>
              </w:rPr>
              <w:t>Elizur, 2016</w:t>
            </w:r>
            <w:r w:rsidRPr="0029583B">
              <w:rPr>
                <w:b/>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b/>
                <w:sz w:val="18"/>
                <w:szCs w:val="18"/>
              </w:rPr>
              <w:instrText xml:space="preserve"> ADDIN EN.CITE </w:instrText>
            </w:r>
            <w:r w:rsidR="005F2998">
              <w:rPr>
                <w:b/>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6</w:t>
            </w:r>
            <w:r w:rsidRPr="0029583B">
              <w:rPr>
                <w:b/>
                <w:sz w:val="18"/>
                <w:szCs w:val="18"/>
              </w:rPr>
              <w:fldChar w:fldCharType="end"/>
            </w:r>
            <w:r w:rsidRPr="0029583B">
              <w:rPr>
                <w:b/>
                <w:sz w:val="18"/>
                <w:szCs w:val="18"/>
              </w:rPr>
              <w:t xml:space="preserve"> (Israel) - cow’s milk</w:t>
            </w:r>
          </w:p>
          <w:p w14:paraId="5055D343" w14:textId="77777777" w:rsidR="00473209" w:rsidRPr="0029583B" w:rsidRDefault="00473209" w:rsidP="00473209">
            <w:pPr>
              <w:rPr>
                <w:sz w:val="18"/>
                <w:szCs w:val="18"/>
              </w:rPr>
            </w:pPr>
            <w:r w:rsidRPr="0029583B">
              <w:rPr>
                <w:sz w:val="18"/>
                <w:szCs w:val="18"/>
              </w:rPr>
              <w:t>N=196</w:t>
            </w:r>
          </w:p>
          <w:p w14:paraId="0796A02A" w14:textId="77777777" w:rsidR="00473209" w:rsidRPr="0029583B" w:rsidRDefault="00473209" w:rsidP="00473209">
            <w:pPr>
              <w:rPr>
                <w:sz w:val="18"/>
                <w:szCs w:val="18"/>
              </w:rPr>
            </w:pPr>
            <w:r w:rsidRPr="0029583B">
              <w:rPr>
                <w:sz w:val="18"/>
                <w:szCs w:val="18"/>
              </w:rPr>
              <w:t>Age: &gt;6, mean 10 years</w:t>
            </w:r>
          </w:p>
          <w:p w14:paraId="388B112C" w14:textId="77777777" w:rsidR="00473209" w:rsidRPr="0029583B" w:rsidRDefault="00473209" w:rsidP="00473209">
            <w:pPr>
              <w:rPr>
                <w:b/>
                <w:sz w:val="18"/>
                <w:szCs w:val="18"/>
              </w:rPr>
            </w:pPr>
            <w:r w:rsidRPr="0029583B">
              <w:rPr>
                <w:sz w:val="18"/>
                <w:szCs w:val="18"/>
              </w:rPr>
              <w:t>Diagnosis confirmed with OFC for patients without an anaphylactic reaction in the preceding year</w:t>
            </w:r>
          </w:p>
        </w:tc>
        <w:tc>
          <w:tcPr>
            <w:tcW w:w="2948" w:type="dxa"/>
          </w:tcPr>
          <w:p w14:paraId="4A1E9B60" w14:textId="160FAC91" w:rsidR="00473209" w:rsidRPr="0029583B" w:rsidRDefault="00473209" w:rsidP="00473209">
            <w:pPr>
              <w:rPr>
                <w:b/>
                <w:sz w:val="18"/>
                <w:szCs w:val="18"/>
              </w:rPr>
            </w:pPr>
            <w:r w:rsidRPr="0029583B">
              <w:rPr>
                <w:b/>
                <w:sz w:val="18"/>
                <w:szCs w:val="18"/>
              </w:rPr>
              <w:t>Nachshon, 2018</w:t>
            </w:r>
            <w:r w:rsidRPr="0029583B">
              <w:rPr>
                <w:b/>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7</w:t>
            </w:r>
            <w:r w:rsidRPr="0029583B">
              <w:rPr>
                <w:b/>
                <w:sz w:val="18"/>
                <w:szCs w:val="18"/>
              </w:rPr>
              <w:fldChar w:fldCharType="end"/>
            </w:r>
            <w:r w:rsidRPr="0029583B">
              <w:rPr>
                <w:b/>
                <w:sz w:val="18"/>
                <w:szCs w:val="18"/>
              </w:rPr>
              <w:t xml:space="preserve"> (Israel)- peanut*</w:t>
            </w:r>
          </w:p>
          <w:p w14:paraId="133B9C47" w14:textId="77777777" w:rsidR="00473209" w:rsidRPr="0029583B" w:rsidRDefault="00473209" w:rsidP="00473209">
            <w:pPr>
              <w:rPr>
                <w:sz w:val="18"/>
                <w:szCs w:val="18"/>
              </w:rPr>
            </w:pPr>
            <w:r w:rsidRPr="0029583B">
              <w:rPr>
                <w:sz w:val="18"/>
                <w:szCs w:val="18"/>
              </w:rPr>
              <w:t>N=145</w:t>
            </w:r>
          </w:p>
          <w:p w14:paraId="70E70092" w14:textId="77777777" w:rsidR="00473209" w:rsidRPr="0029583B" w:rsidRDefault="00473209" w:rsidP="00473209">
            <w:pPr>
              <w:rPr>
                <w:sz w:val="18"/>
                <w:szCs w:val="18"/>
              </w:rPr>
            </w:pPr>
            <w:r w:rsidRPr="0029583B">
              <w:rPr>
                <w:sz w:val="18"/>
                <w:szCs w:val="18"/>
              </w:rPr>
              <w:t>Age: ≥4 (median 5.8) years</w:t>
            </w:r>
          </w:p>
          <w:p w14:paraId="690DC464" w14:textId="77777777" w:rsidR="00473209" w:rsidRPr="0029583B" w:rsidRDefault="00473209" w:rsidP="00473209">
            <w:pPr>
              <w:rPr>
                <w:b/>
                <w:sz w:val="18"/>
                <w:szCs w:val="18"/>
              </w:rPr>
            </w:pPr>
            <w:r w:rsidRPr="0029583B">
              <w:rPr>
                <w:sz w:val="18"/>
                <w:szCs w:val="18"/>
              </w:rPr>
              <w:t>Diagnosis confirmed with OFC for patients without an anaphylactic reaction in the preceding year</w:t>
            </w:r>
          </w:p>
        </w:tc>
      </w:tr>
      <w:tr w:rsidR="00473209" w:rsidRPr="00A241D7" w14:paraId="64B93E91" w14:textId="77777777" w:rsidTr="00473209">
        <w:tc>
          <w:tcPr>
            <w:tcW w:w="2947" w:type="dxa"/>
          </w:tcPr>
          <w:p w14:paraId="7C67AC63" w14:textId="77777777" w:rsidR="00473209" w:rsidRPr="0029583B" w:rsidRDefault="00473209" w:rsidP="00473209">
            <w:pPr>
              <w:rPr>
                <w:sz w:val="18"/>
                <w:szCs w:val="18"/>
              </w:rPr>
            </w:pPr>
            <w:r w:rsidRPr="0029583B">
              <w:rPr>
                <w:b/>
                <w:sz w:val="18"/>
                <w:szCs w:val="18"/>
              </w:rPr>
              <w:t>Patients followed:</w:t>
            </w:r>
            <w:r w:rsidRPr="0029583B">
              <w:rPr>
                <w:sz w:val="18"/>
                <w:szCs w:val="18"/>
              </w:rPr>
              <w:t xml:space="preserve"> All patients who started OIT or control therapy</w:t>
            </w:r>
          </w:p>
          <w:p w14:paraId="304D4787" w14:textId="77777777" w:rsidR="00473209" w:rsidRPr="0029583B" w:rsidRDefault="00473209" w:rsidP="00473209">
            <w:pPr>
              <w:rPr>
                <w:b/>
                <w:sz w:val="18"/>
                <w:szCs w:val="18"/>
              </w:rPr>
            </w:pPr>
          </w:p>
          <w:p w14:paraId="1FBDDFBC" w14:textId="77777777" w:rsidR="00473209" w:rsidRPr="0029583B" w:rsidRDefault="00473209" w:rsidP="00473209">
            <w:pPr>
              <w:rPr>
                <w:sz w:val="18"/>
                <w:szCs w:val="18"/>
              </w:rPr>
            </w:pPr>
            <w:r w:rsidRPr="0029583B">
              <w:rPr>
                <w:b/>
                <w:sz w:val="18"/>
                <w:szCs w:val="18"/>
              </w:rPr>
              <w:t>Follow-up</w:t>
            </w:r>
            <w:r w:rsidRPr="0029583B">
              <w:rPr>
                <w:sz w:val="18"/>
                <w:szCs w:val="18"/>
              </w:rPr>
              <w:t>: Point 1: approx.  5 years after study enrolment; Point 2: 1 year later</w:t>
            </w:r>
          </w:p>
          <w:p w14:paraId="523CF308" w14:textId="77777777" w:rsidR="00473209" w:rsidRPr="0029583B" w:rsidRDefault="00473209" w:rsidP="00473209">
            <w:pPr>
              <w:rPr>
                <w:sz w:val="18"/>
                <w:szCs w:val="18"/>
              </w:rPr>
            </w:pPr>
          </w:p>
          <w:p w14:paraId="07445B8B" w14:textId="77777777" w:rsidR="00473209" w:rsidRPr="0029583B" w:rsidRDefault="00473209" w:rsidP="00473209">
            <w:pPr>
              <w:rPr>
                <w:sz w:val="18"/>
                <w:szCs w:val="18"/>
              </w:rPr>
            </w:pPr>
            <w:r w:rsidRPr="0029583B">
              <w:rPr>
                <w:b/>
                <w:sz w:val="18"/>
                <w:szCs w:val="18"/>
              </w:rPr>
              <w:t>Completeness of follow-up</w:t>
            </w:r>
            <w:r w:rsidRPr="0029583B">
              <w:rPr>
                <w:sz w:val="18"/>
                <w:szCs w:val="18"/>
              </w:rPr>
              <w:t xml:space="preserve">: </w:t>
            </w:r>
          </w:p>
          <w:p w14:paraId="64788A9B" w14:textId="77777777" w:rsidR="00473209" w:rsidRPr="0029583B" w:rsidRDefault="00473209" w:rsidP="00473209">
            <w:pPr>
              <w:rPr>
                <w:sz w:val="18"/>
                <w:szCs w:val="18"/>
              </w:rPr>
            </w:pPr>
            <w:r w:rsidRPr="0029583B">
              <w:rPr>
                <w:sz w:val="18"/>
                <w:szCs w:val="18"/>
              </w:rPr>
              <w:t>OIT: 85% (34/40); placebo: 73% (11/15) at both time points</w:t>
            </w:r>
          </w:p>
          <w:p w14:paraId="7F6A5577" w14:textId="77777777" w:rsidR="00473209" w:rsidRPr="0029583B" w:rsidRDefault="00473209" w:rsidP="00473209">
            <w:pPr>
              <w:rPr>
                <w:sz w:val="18"/>
                <w:szCs w:val="18"/>
              </w:rPr>
            </w:pPr>
          </w:p>
          <w:p w14:paraId="2D5DAB6B" w14:textId="77777777" w:rsidR="00473209" w:rsidRPr="0029583B" w:rsidRDefault="00473209" w:rsidP="00473209">
            <w:pPr>
              <w:rPr>
                <w:sz w:val="18"/>
                <w:szCs w:val="18"/>
                <w:u w:val="single"/>
              </w:rPr>
            </w:pPr>
            <w:r w:rsidRPr="0029583B">
              <w:rPr>
                <w:sz w:val="18"/>
                <w:szCs w:val="18"/>
                <w:u w:val="single"/>
              </w:rPr>
              <w:t>Among patients with follow-up:</w:t>
            </w:r>
          </w:p>
          <w:p w14:paraId="7D860501" w14:textId="77777777" w:rsidR="00473209" w:rsidRPr="0029583B" w:rsidRDefault="00473209" w:rsidP="00473209">
            <w:pPr>
              <w:rPr>
                <w:sz w:val="18"/>
                <w:szCs w:val="18"/>
              </w:rPr>
            </w:pPr>
            <w:r w:rsidRPr="0029583B">
              <w:rPr>
                <w:b/>
                <w:sz w:val="18"/>
                <w:szCs w:val="18"/>
              </w:rPr>
              <w:t>Eating baked or unbaked egg:</w:t>
            </w:r>
            <w:r w:rsidRPr="0029583B">
              <w:rPr>
                <w:sz w:val="18"/>
                <w:szCs w:val="18"/>
              </w:rPr>
              <w:t xml:space="preserve">  At point 1: OIT: 82% (28/34) vs placebo: 36% (4/11), P=.007; At point 2: OIT: 85% (28/33) vs placebo: 67% (8/12), P=.22</w:t>
            </w:r>
          </w:p>
          <w:p w14:paraId="197AEF1A" w14:textId="77777777" w:rsidR="00473209" w:rsidRPr="0029583B" w:rsidRDefault="00473209" w:rsidP="00473209">
            <w:pPr>
              <w:rPr>
                <w:sz w:val="18"/>
                <w:szCs w:val="18"/>
              </w:rPr>
            </w:pPr>
          </w:p>
          <w:p w14:paraId="1C33761D" w14:textId="77777777" w:rsidR="00473209" w:rsidRPr="0029583B" w:rsidRDefault="00473209" w:rsidP="00473209">
            <w:pPr>
              <w:rPr>
                <w:sz w:val="18"/>
                <w:szCs w:val="18"/>
              </w:rPr>
            </w:pPr>
            <w:r w:rsidRPr="0029583B">
              <w:rPr>
                <w:b/>
                <w:sz w:val="18"/>
                <w:szCs w:val="18"/>
              </w:rPr>
              <w:t>Eating baked and unbaked egg:</w:t>
            </w:r>
            <w:r w:rsidRPr="0029583B">
              <w:rPr>
                <w:sz w:val="18"/>
                <w:szCs w:val="18"/>
              </w:rPr>
              <w:t xml:space="preserve">  At point 1: OIT: 68% (23/34) vs placebo: 18% (2/11), P=.006; At point 2:  OIT: 64% (21/33) vs placebo: 25% (3/12), P=.04</w:t>
            </w:r>
          </w:p>
          <w:p w14:paraId="7D46FCD1" w14:textId="77777777" w:rsidR="00473209" w:rsidRPr="0029583B" w:rsidRDefault="00473209" w:rsidP="00473209">
            <w:pPr>
              <w:rPr>
                <w:sz w:val="18"/>
                <w:szCs w:val="18"/>
              </w:rPr>
            </w:pPr>
          </w:p>
          <w:p w14:paraId="275DC64D" w14:textId="77777777" w:rsidR="00473209" w:rsidRPr="0029583B" w:rsidRDefault="00473209" w:rsidP="00473209">
            <w:pPr>
              <w:rPr>
                <w:i/>
                <w:sz w:val="18"/>
                <w:szCs w:val="18"/>
              </w:rPr>
            </w:pPr>
            <w:r w:rsidRPr="0029583B">
              <w:rPr>
                <w:i/>
                <w:sz w:val="18"/>
                <w:szCs w:val="18"/>
              </w:rPr>
              <w:t>Sensitivity analysis (all lost to FU assumed to avoid):</w:t>
            </w:r>
          </w:p>
          <w:p w14:paraId="538D52DC" w14:textId="77777777" w:rsidR="00473209" w:rsidRPr="0029583B" w:rsidRDefault="00473209" w:rsidP="00473209">
            <w:pPr>
              <w:rPr>
                <w:i/>
                <w:sz w:val="18"/>
                <w:szCs w:val="18"/>
              </w:rPr>
            </w:pPr>
            <w:r w:rsidRPr="0029583B">
              <w:rPr>
                <w:i/>
                <w:sz w:val="18"/>
                <w:szCs w:val="18"/>
              </w:rPr>
              <w:t xml:space="preserve">At point 1: </w:t>
            </w:r>
          </w:p>
          <w:p w14:paraId="6FB0A86C" w14:textId="77777777" w:rsidR="00473209" w:rsidRPr="0029583B" w:rsidRDefault="00473209" w:rsidP="00473209">
            <w:pPr>
              <w:rPr>
                <w:i/>
                <w:sz w:val="18"/>
                <w:szCs w:val="18"/>
              </w:rPr>
            </w:pPr>
            <w:r w:rsidRPr="0029583B">
              <w:rPr>
                <w:i/>
                <w:sz w:val="18"/>
                <w:szCs w:val="18"/>
              </w:rPr>
              <w:t xml:space="preserve">OIT: 58% (23/40) vs placebo: 13% (2/15); </w:t>
            </w:r>
          </w:p>
          <w:p w14:paraId="673A23A7" w14:textId="77777777" w:rsidR="00473209" w:rsidRPr="0029583B" w:rsidRDefault="00473209" w:rsidP="00473209">
            <w:pPr>
              <w:rPr>
                <w:i/>
                <w:sz w:val="18"/>
                <w:szCs w:val="18"/>
              </w:rPr>
            </w:pPr>
            <w:r w:rsidRPr="0029583B">
              <w:rPr>
                <w:i/>
                <w:sz w:val="18"/>
                <w:szCs w:val="18"/>
              </w:rPr>
              <w:lastRenderedPageBreak/>
              <w:t>At point 2:  OIT: 53% (21/40) vs placebo: 20% (3/15)</w:t>
            </w:r>
          </w:p>
          <w:p w14:paraId="3C76B794" w14:textId="77777777" w:rsidR="00473209" w:rsidRPr="0029583B" w:rsidRDefault="00473209" w:rsidP="00473209">
            <w:pPr>
              <w:rPr>
                <w:sz w:val="18"/>
                <w:szCs w:val="18"/>
              </w:rPr>
            </w:pPr>
          </w:p>
          <w:p w14:paraId="316D708C" w14:textId="77777777" w:rsidR="00473209" w:rsidRPr="0029583B" w:rsidRDefault="00473209" w:rsidP="00473209">
            <w:pPr>
              <w:rPr>
                <w:sz w:val="18"/>
                <w:szCs w:val="18"/>
              </w:rPr>
            </w:pPr>
            <w:r w:rsidRPr="0029583B">
              <w:rPr>
                <w:sz w:val="18"/>
                <w:szCs w:val="18"/>
              </w:rPr>
              <w:t>20 OIT patients had demonstrated SU at some point over 4 years of treatment; 18 of them responded to the FU survey and all (100%) reported consumption of all forms of egg at points 1 and 2.</w:t>
            </w:r>
          </w:p>
        </w:tc>
        <w:tc>
          <w:tcPr>
            <w:tcW w:w="2948" w:type="dxa"/>
          </w:tcPr>
          <w:p w14:paraId="4E838526" w14:textId="77777777" w:rsidR="00473209" w:rsidRPr="0029583B" w:rsidRDefault="00473209" w:rsidP="00473209">
            <w:pPr>
              <w:rPr>
                <w:sz w:val="18"/>
                <w:szCs w:val="18"/>
              </w:rPr>
            </w:pPr>
            <w:r w:rsidRPr="0029583B">
              <w:rPr>
                <w:b/>
                <w:sz w:val="18"/>
                <w:szCs w:val="18"/>
              </w:rPr>
              <w:lastRenderedPageBreak/>
              <w:t>Patients followed:</w:t>
            </w:r>
            <w:r w:rsidRPr="0029583B">
              <w:rPr>
                <w:sz w:val="18"/>
                <w:szCs w:val="18"/>
              </w:rPr>
              <w:t xml:space="preserve"> All patients who started OIT or control therapy</w:t>
            </w:r>
          </w:p>
          <w:p w14:paraId="2697D7ED" w14:textId="77777777" w:rsidR="00473209" w:rsidRPr="0029583B" w:rsidRDefault="00473209" w:rsidP="00473209">
            <w:pPr>
              <w:rPr>
                <w:sz w:val="18"/>
                <w:szCs w:val="18"/>
              </w:rPr>
            </w:pPr>
          </w:p>
          <w:p w14:paraId="2A435FC3" w14:textId="77777777" w:rsidR="00473209" w:rsidRPr="0029583B" w:rsidRDefault="00473209" w:rsidP="00473209">
            <w:pPr>
              <w:rPr>
                <w:sz w:val="18"/>
                <w:szCs w:val="18"/>
              </w:rPr>
            </w:pPr>
            <w:r w:rsidRPr="0029583B">
              <w:rPr>
                <w:b/>
                <w:sz w:val="18"/>
                <w:szCs w:val="18"/>
              </w:rPr>
              <w:t xml:space="preserve">Follow-up: </w:t>
            </w:r>
            <w:r w:rsidRPr="0029583B">
              <w:rPr>
                <w:sz w:val="18"/>
                <w:szCs w:val="18"/>
              </w:rPr>
              <w:t>Mean of 4.2 years (SD 0. 7) from treatment cessation</w:t>
            </w:r>
          </w:p>
          <w:p w14:paraId="75BD8C4F" w14:textId="77777777" w:rsidR="00473209" w:rsidRPr="0029583B" w:rsidRDefault="00473209" w:rsidP="00473209">
            <w:pPr>
              <w:rPr>
                <w:sz w:val="18"/>
                <w:szCs w:val="18"/>
              </w:rPr>
            </w:pPr>
          </w:p>
          <w:p w14:paraId="03BCB60D" w14:textId="77777777" w:rsidR="00473209" w:rsidRPr="0029583B" w:rsidRDefault="00473209" w:rsidP="00473209">
            <w:pPr>
              <w:rPr>
                <w:sz w:val="18"/>
                <w:szCs w:val="18"/>
              </w:rPr>
            </w:pPr>
            <w:r w:rsidRPr="0029583B">
              <w:rPr>
                <w:b/>
                <w:sz w:val="18"/>
                <w:szCs w:val="18"/>
              </w:rPr>
              <w:t>Completeness of follow-up</w:t>
            </w:r>
            <w:r w:rsidRPr="0029583B">
              <w:rPr>
                <w:sz w:val="18"/>
                <w:szCs w:val="18"/>
              </w:rPr>
              <w:t>: 77% (OIT: 24/31; placebo: 24/31) of patients</w:t>
            </w:r>
          </w:p>
          <w:p w14:paraId="79A0D43B" w14:textId="77777777" w:rsidR="00473209" w:rsidRPr="0029583B" w:rsidRDefault="00473209" w:rsidP="00473209">
            <w:pPr>
              <w:rPr>
                <w:sz w:val="18"/>
                <w:szCs w:val="18"/>
              </w:rPr>
            </w:pPr>
            <w:r w:rsidRPr="0029583B">
              <w:rPr>
                <w:sz w:val="18"/>
                <w:szCs w:val="18"/>
              </w:rPr>
              <w:t xml:space="preserve"> </w:t>
            </w:r>
          </w:p>
          <w:p w14:paraId="29FACE86" w14:textId="77777777" w:rsidR="00473209" w:rsidRPr="0029583B" w:rsidRDefault="00473209" w:rsidP="00473209">
            <w:pPr>
              <w:rPr>
                <w:sz w:val="18"/>
                <w:szCs w:val="18"/>
                <w:u w:val="single"/>
              </w:rPr>
            </w:pPr>
            <w:r w:rsidRPr="0029583B">
              <w:rPr>
                <w:sz w:val="18"/>
                <w:szCs w:val="18"/>
                <w:u w:val="single"/>
              </w:rPr>
              <w:t>Among patients with follow-up:</w:t>
            </w:r>
          </w:p>
          <w:p w14:paraId="15D1C486" w14:textId="77777777" w:rsidR="00473209" w:rsidRPr="0029583B" w:rsidRDefault="00473209" w:rsidP="00473209">
            <w:pPr>
              <w:rPr>
                <w:b/>
                <w:sz w:val="18"/>
                <w:szCs w:val="18"/>
              </w:rPr>
            </w:pPr>
            <w:r w:rsidRPr="0029583B">
              <w:rPr>
                <w:b/>
                <w:sz w:val="18"/>
                <w:szCs w:val="18"/>
              </w:rPr>
              <w:t xml:space="preserve">Eating peanuts: </w:t>
            </w:r>
          </w:p>
          <w:p w14:paraId="2B6CF3FD" w14:textId="77777777" w:rsidR="00473209" w:rsidRPr="0029583B" w:rsidRDefault="00473209" w:rsidP="00473209">
            <w:pPr>
              <w:rPr>
                <w:sz w:val="18"/>
                <w:szCs w:val="18"/>
              </w:rPr>
            </w:pPr>
            <w:r w:rsidRPr="0029583B">
              <w:rPr>
                <w:sz w:val="18"/>
                <w:szCs w:val="18"/>
              </w:rPr>
              <w:t>OIT: 67% (16/24) vs Control 4.2% (1/24)  P=.001</w:t>
            </w:r>
          </w:p>
          <w:p w14:paraId="0DD90A4E" w14:textId="77777777" w:rsidR="00473209" w:rsidRPr="0029583B" w:rsidRDefault="00473209" w:rsidP="00473209">
            <w:pPr>
              <w:rPr>
                <w:sz w:val="18"/>
                <w:szCs w:val="18"/>
              </w:rPr>
            </w:pPr>
            <w:r w:rsidRPr="0029583B">
              <w:rPr>
                <w:i/>
                <w:sz w:val="18"/>
                <w:szCs w:val="18"/>
              </w:rPr>
              <w:t xml:space="preserve">Sensitivity analysis (all lost to FU assumed to avoid): </w:t>
            </w:r>
          </w:p>
          <w:p w14:paraId="5A6CFA32" w14:textId="77777777" w:rsidR="00473209" w:rsidRPr="0029583B" w:rsidRDefault="00473209" w:rsidP="00473209">
            <w:pPr>
              <w:rPr>
                <w:i/>
                <w:sz w:val="18"/>
                <w:szCs w:val="18"/>
              </w:rPr>
            </w:pPr>
            <w:r w:rsidRPr="0029583B">
              <w:rPr>
                <w:i/>
                <w:sz w:val="18"/>
                <w:szCs w:val="18"/>
              </w:rPr>
              <w:t>OIT: 52% (16/31) vs Control 3.2% (1/31)</w:t>
            </w:r>
          </w:p>
          <w:p w14:paraId="21C74248" w14:textId="77777777" w:rsidR="00473209" w:rsidRPr="0029583B" w:rsidRDefault="00473209" w:rsidP="00473209">
            <w:pPr>
              <w:rPr>
                <w:sz w:val="18"/>
                <w:szCs w:val="18"/>
              </w:rPr>
            </w:pPr>
          </w:p>
          <w:p w14:paraId="74469021" w14:textId="77777777" w:rsidR="00473209" w:rsidRPr="0029583B" w:rsidRDefault="00473209" w:rsidP="00473209">
            <w:pPr>
              <w:rPr>
                <w:b/>
                <w:sz w:val="18"/>
                <w:szCs w:val="18"/>
              </w:rPr>
            </w:pPr>
            <w:r w:rsidRPr="0029583B">
              <w:rPr>
                <w:b/>
                <w:sz w:val="18"/>
                <w:szCs w:val="18"/>
              </w:rPr>
              <w:t xml:space="preserve">Eating peanuts at least weekly: </w:t>
            </w:r>
          </w:p>
          <w:p w14:paraId="5214493C" w14:textId="77777777" w:rsidR="00473209" w:rsidRPr="0029583B" w:rsidRDefault="00473209" w:rsidP="00473209">
            <w:pPr>
              <w:rPr>
                <w:sz w:val="18"/>
                <w:szCs w:val="18"/>
              </w:rPr>
            </w:pPr>
            <w:r w:rsidRPr="0029583B">
              <w:rPr>
                <w:sz w:val="18"/>
                <w:szCs w:val="18"/>
              </w:rPr>
              <w:t>OIT: 46% (11/24) vs Control 4.2% (1/24)</w:t>
            </w:r>
          </w:p>
          <w:p w14:paraId="6F4A5763" w14:textId="77777777" w:rsidR="00473209" w:rsidRPr="0029583B" w:rsidRDefault="00473209" w:rsidP="00473209">
            <w:pPr>
              <w:rPr>
                <w:sz w:val="18"/>
                <w:szCs w:val="18"/>
              </w:rPr>
            </w:pPr>
            <w:r w:rsidRPr="0029583B">
              <w:rPr>
                <w:sz w:val="18"/>
                <w:szCs w:val="18"/>
              </w:rPr>
              <w:t>P=NR</w:t>
            </w:r>
          </w:p>
          <w:p w14:paraId="120773F1" w14:textId="77777777" w:rsidR="00473209" w:rsidRPr="0029583B" w:rsidRDefault="00473209" w:rsidP="00473209">
            <w:pPr>
              <w:rPr>
                <w:sz w:val="18"/>
                <w:szCs w:val="18"/>
              </w:rPr>
            </w:pPr>
            <w:r w:rsidRPr="0029583B">
              <w:rPr>
                <w:i/>
                <w:sz w:val="18"/>
                <w:szCs w:val="18"/>
              </w:rPr>
              <w:t xml:space="preserve">Sensitivity analysis (all lost to FU assumed to avoid): </w:t>
            </w:r>
          </w:p>
          <w:p w14:paraId="42F7AB82" w14:textId="77777777" w:rsidR="00473209" w:rsidRPr="0029583B" w:rsidRDefault="00473209" w:rsidP="00473209">
            <w:pPr>
              <w:rPr>
                <w:i/>
                <w:sz w:val="18"/>
                <w:szCs w:val="18"/>
              </w:rPr>
            </w:pPr>
            <w:r w:rsidRPr="0029583B">
              <w:rPr>
                <w:i/>
                <w:sz w:val="18"/>
                <w:szCs w:val="18"/>
              </w:rPr>
              <w:t>OIT: 35% (11/31) vs Control 3.2% (1/31)</w:t>
            </w:r>
          </w:p>
          <w:p w14:paraId="327B7497" w14:textId="77777777" w:rsidR="00473209" w:rsidRPr="0029583B" w:rsidRDefault="00473209" w:rsidP="00473209">
            <w:pPr>
              <w:rPr>
                <w:sz w:val="18"/>
                <w:szCs w:val="18"/>
              </w:rPr>
            </w:pPr>
          </w:p>
          <w:p w14:paraId="4534A0F1" w14:textId="77777777" w:rsidR="00473209" w:rsidRPr="0029583B" w:rsidRDefault="00473209" w:rsidP="00473209">
            <w:pPr>
              <w:rPr>
                <w:b/>
                <w:sz w:val="18"/>
                <w:szCs w:val="18"/>
              </w:rPr>
            </w:pPr>
            <w:r w:rsidRPr="0029583B">
              <w:rPr>
                <w:b/>
                <w:sz w:val="18"/>
                <w:szCs w:val="18"/>
              </w:rPr>
              <w:t xml:space="preserve">Eating &gt; 2000 mg PP: </w:t>
            </w:r>
          </w:p>
          <w:p w14:paraId="0F0F2076" w14:textId="77777777" w:rsidR="00473209" w:rsidRPr="0029583B" w:rsidRDefault="00473209" w:rsidP="00473209">
            <w:pPr>
              <w:rPr>
                <w:sz w:val="18"/>
                <w:szCs w:val="18"/>
              </w:rPr>
            </w:pPr>
            <w:r w:rsidRPr="0029583B">
              <w:rPr>
                <w:sz w:val="18"/>
                <w:szCs w:val="18"/>
              </w:rPr>
              <w:lastRenderedPageBreak/>
              <w:t>OIT: 52% (12/23)</w:t>
            </w:r>
          </w:p>
          <w:p w14:paraId="525CF95A" w14:textId="77777777" w:rsidR="00473209" w:rsidRPr="0029583B" w:rsidRDefault="00473209" w:rsidP="00473209">
            <w:pPr>
              <w:rPr>
                <w:sz w:val="18"/>
                <w:szCs w:val="18"/>
              </w:rPr>
            </w:pPr>
            <w:r w:rsidRPr="0029583B">
              <w:rPr>
                <w:sz w:val="18"/>
                <w:szCs w:val="18"/>
              </w:rPr>
              <w:t>Placebo:  4% (1/24)</w:t>
            </w:r>
          </w:p>
          <w:p w14:paraId="53D6CB29" w14:textId="77777777" w:rsidR="00473209" w:rsidRPr="0029583B" w:rsidRDefault="00473209" w:rsidP="00473209">
            <w:pPr>
              <w:rPr>
                <w:sz w:val="18"/>
                <w:szCs w:val="18"/>
              </w:rPr>
            </w:pPr>
            <w:r w:rsidRPr="0029583B">
              <w:rPr>
                <w:sz w:val="18"/>
                <w:szCs w:val="18"/>
              </w:rPr>
              <w:t>P=.001</w:t>
            </w:r>
          </w:p>
          <w:p w14:paraId="723CB916" w14:textId="77777777" w:rsidR="00473209" w:rsidRPr="0029583B" w:rsidRDefault="00473209" w:rsidP="00473209">
            <w:pPr>
              <w:rPr>
                <w:sz w:val="18"/>
                <w:szCs w:val="18"/>
              </w:rPr>
            </w:pPr>
          </w:p>
          <w:p w14:paraId="1E956EFD" w14:textId="77777777" w:rsidR="00473209" w:rsidRPr="0029583B" w:rsidRDefault="00473209" w:rsidP="00473209">
            <w:pPr>
              <w:rPr>
                <w:sz w:val="18"/>
                <w:szCs w:val="18"/>
              </w:rPr>
            </w:pPr>
            <w:r w:rsidRPr="0029583B">
              <w:rPr>
                <w:sz w:val="18"/>
                <w:szCs w:val="18"/>
              </w:rPr>
              <w:t>23 OIT patients had demonstrated SU at 18 months of treatment; 20 of them responded to the FU survey. 16/20 (80%) reported regular consumption of peanuts at FU, 1 had discontinued due to taste aversion and 3 failed subsequent DBPCF</w:t>
            </w:r>
          </w:p>
        </w:tc>
        <w:tc>
          <w:tcPr>
            <w:tcW w:w="2947" w:type="dxa"/>
          </w:tcPr>
          <w:p w14:paraId="65CFAC43" w14:textId="77777777" w:rsidR="00473209" w:rsidRPr="0029583B" w:rsidRDefault="00473209" w:rsidP="00473209">
            <w:pPr>
              <w:rPr>
                <w:sz w:val="18"/>
                <w:szCs w:val="18"/>
              </w:rPr>
            </w:pPr>
            <w:r w:rsidRPr="0029583B">
              <w:rPr>
                <w:b/>
                <w:sz w:val="18"/>
                <w:szCs w:val="18"/>
              </w:rPr>
              <w:lastRenderedPageBreak/>
              <w:t>Patients followed:</w:t>
            </w:r>
            <w:r w:rsidRPr="0029583B">
              <w:rPr>
                <w:sz w:val="18"/>
                <w:szCs w:val="18"/>
              </w:rPr>
              <w:t xml:space="preserve"> All patients who started OIT or control therapy</w:t>
            </w:r>
          </w:p>
          <w:p w14:paraId="6B1063B3" w14:textId="77777777" w:rsidR="00473209" w:rsidRPr="0029583B" w:rsidRDefault="00473209" w:rsidP="00473209">
            <w:pPr>
              <w:rPr>
                <w:sz w:val="18"/>
                <w:szCs w:val="18"/>
              </w:rPr>
            </w:pPr>
          </w:p>
          <w:p w14:paraId="6ECDB04D" w14:textId="77777777" w:rsidR="00473209" w:rsidRPr="0029583B" w:rsidRDefault="00473209" w:rsidP="00473209">
            <w:pPr>
              <w:rPr>
                <w:sz w:val="18"/>
                <w:szCs w:val="18"/>
              </w:rPr>
            </w:pPr>
            <w:r w:rsidRPr="0029583B">
              <w:rPr>
                <w:b/>
                <w:sz w:val="18"/>
                <w:szCs w:val="18"/>
              </w:rPr>
              <w:t xml:space="preserve">Follow-up: </w:t>
            </w:r>
            <w:r w:rsidRPr="0029583B">
              <w:rPr>
                <w:sz w:val="18"/>
                <w:szCs w:val="18"/>
              </w:rPr>
              <w:t>Mean of</w:t>
            </w:r>
            <w:r w:rsidRPr="0029583B">
              <w:rPr>
                <w:b/>
                <w:sz w:val="18"/>
                <w:szCs w:val="18"/>
              </w:rPr>
              <w:t xml:space="preserve"> </w:t>
            </w:r>
            <w:r w:rsidRPr="0029583B">
              <w:rPr>
                <w:sz w:val="18"/>
                <w:szCs w:val="18"/>
              </w:rPr>
              <w:t>2.5 (SD 0.3) and 7 (SD 0.9) years after original study start</w:t>
            </w:r>
          </w:p>
          <w:p w14:paraId="63F177ED" w14:textId="77777777" w:rsidR="00473209" w:rsidRPr="0029583B" w:rsidRDefault="00473209" w:rsidP="00473209">
            <w:pPr>
              <w:rPr>
                <w:b/>
                <w:sz w:val="18"/>
                <w:szCs w:val="18"/>
              </w:rPr>
            </w:pPr>
          </w:p>
          <w:p w14:paraId="4192A5F9" w14:textId="77777777" w:rsidR="00473209" w:rsidRPr="0029583B" w:rsidRDefault="00473209" w:rsidP="00473209">
            <w:pPr>
              <w:rPr>
                <w:sz w:val="18"/>
                <w:szCs w:val="18"/>
              </w:rPr>
            </w:pPr>
            <w:r w:rsidRPr="0029583B">
              <w:rPr>
                <w:b/>
                <w:sz w:val="18"/>
                <w:szCs w:val="18"/>
              </w:rPr>
              <w:t>Completeness of follow-up</w:t>
            </w:r>
            <w:r w:rsidRPr="0029583B">
              <w:rPr>
                <w:sz w:val="18"/>
                <w:szCs w:val="18"/>
              </w:rPr>
              <w:t>: 2.5 years: 9/10 OIT, 10/10 control; 7 years: 9/10 OIT, 9/10 control</w:t>
            </w:r>
          </w:p>
          <w:p w14:paraId="31F62A5C" w14:textId="77777777" w:rsidR="00473209" w:rsidRPr="0029583B" w:rsidRDefault="00473209" w:rsidP="00473209">
            <w:pPr>
              <w:rPr>
                <w:sz w:val="18"/>
                <w:szCs w:val="18"/>
              </w:rPr>
            </w:pPr>
          </w:p>
          <w:p w14:paraId="4BC3CA49" w14:textId="77777777" w:rsidR="00473209" w:rsidRPr="0029583B" w:rsidRDefault="00473209" w:rsidP="00473209">
            <w:pPr>
              <w:rPr>
                <w:sz w:val="18"/>
                <w:szCs w:val="18"/>
                <w:u w:val="single"/>
              </w:rPr>
            </w:pPr>
            <w:r w:rsidRPr="0029583B">
              <w:rPr>
                <w:sz w:val="18"/>
                <w:szCs w:val="18"/>
                <w:u w:val="single"/>
              </w:rPr>
              <w:t>Among patients with follow-up:</w:t>
            </w:r>
          </w:p>
          <w:p w14:paraId="31343B92" w14:textId="77777777" w:rsidR="00473209" w:rsidRPr="0029583B" w:rsidRDefault="00473209" w:rsidP="00473209">
            <w:pPr>
              <w:rPr>
                <w:b/>
                <w:sz w:val="18"/>
                <w:szCs w:val="18"/>
              </w:rPr>
            </w:pPr>
            <w:r w:rsidRPr="0029583B">
              <w:rPr>
                <w:b/>
                <w:sz w:val="18"/>
                <w:szCs w:val="18"/>
              </w:rPr>
              <w:t>Being able to eat raw and/or cooked egg at least once a week without symptoms:</w:t>
            </w:r>
          </w:p>
          <w:p w14:paraId="3BDE1CD7" w14:textId="77777777" w:rsidR="00473209" w:rsidRPr="0029583B" w:rsidRDefault="00473209" w:rsidP="00473209">
            <w:pPr>
              <w:rPr>
                <w:sz w:val="18"/>
                <w:szCs w:val="18"/>
              </w:rPr>
            </w:pPr>
            <w:r w:rsidRPr="0029583B">
              <w:rPr>
                <w:sz w:val="18"/>
                <w:szCs w:val="18"/>
              </w:rPr>
              <w:t>OIT group: 7/9 children (78%) at both time points</w:t>
            </w:r>
          </w:p>
          <w:p w14:paraId="530544E9" w14:textId="77777777" w:rsidR="00473209" w:rsidRPr="0029583B" w:rsidRDefault="00473209" w:rsidP="00473209">
            <w:pPr>
              <w:rPr>
                <w:sz w:val="18"/>
                <w:szCs w:val="18"/>
              </w:rPr>
            </w:pPr>
            <w:r w:rsidRPr="0029583B">
              <w:rPr>
                <w:sz w:val="18"/>
                <w:szCs w:val="18"/>
              </w:rPr>
              <w:t>Control: 2.5-year FU: 3/10 (30%), P&lt;.05; 7-year FU: 3/9 (33%), P=n.s. (2 control children started OIT)</w:t>
            </w:r>
          </w:p>
          <w:p w14:paraId="0C319290" w14:textId="77777777" w:rsidR="00473209" w:rsidRPr="0029583B" w:rsidRDefault="00473209" w:rsidP="00473209">
            <w:pPr>
              <w:rPr>
                <w:i/>
                <w:sz w:val="18"/>
                <w:szCs w:val="18"/>
              </w:rPr>
            </w:pPr>
          </w:p>
          <w:p w14:paraId="64D051B6" w14:textId="77777777" w:rsidR="00473209" w:rsidRPr="0029583B" w:rsidRDefault="00473209" w:rsidP="00473209">
            <w:pPr>
              <w:rPr>
                <w:sz w:val="18"/>
                <w:szCs w:val="18"/>
              </w:rPr>
            </w:pPr>
            <w:r w:rsidRPr="0029583B">
              <w:rPr>
                <w:i/>
                <w:sz w:val="18"/>
                <w:szCs w:val="18"/>
              </w:rPr>
              <w:t xml:space="preserve">Sensitivity analysis (all lost to FU assumed to avoid): </w:t>
            </w:r>
          </w:p>
          <w:p w14:paraId="26DBA430" w14:textId="77777777" w:rsidR="00473209" w:rsidRPr="0029583B" w:rsidRDefault="00473209" w:rsidP="00473209">
            <w:pPr>
              <w:rPr>
                <w:i/>
                <w:sz w:val="18"/>
                <w:szCs w:val="18"/>
              </w:rPr>
            </w:pPr>
            <w:r w:rsidRPr="0029583B">
              <w:rPr>
                <w:i/>
                <w:sz w:val="18"/>
                <w:szCs w:val="18"/>
              </w:rPr>
              <w:t>OIT: 70% (7/10) vs Control 30% (3/10)</w:t>
            </w:r>
          </w:p>
          <w:p w14:paraId="53367C95" w14:textId="77777777" w:rsidR="00473209" w:rsidRPr="0029583B" w:rsidRDefault="00473209" w:rsidP="00473209">
            <w:pPr>
              <w:rPr>
                <w:sz w:val="18"/>
                <w:szCs w:val="18"/>
              </w:rPr>
            </w:pPr>
          </w:p>
        </w:tc>
        <w:tc>
          <w:tcPr>
            <w:tcW w:w="2948" w:type="dxa"/>
          </w:tcPr>
          <w:p w14:paraId="6C565457" w14:textId="77777777" w:rsidR="00473209" w:rsidRPr="0029583B" w:rsidRDefault="00473209" w:rsidP="00473209">
            <w:pPr>
              <w:rPr>
                <w:sz w:val="18"/>
                <w:szCs w:val="18"/>
              </w:rPr>
            </w:pPr>
            <w:r w:rsidRPr="0029583B">
              <w:rPr>
                <w:b/>
                <w:sz w:val="18"/>
                <w:szCs w:val="18"/>
              </w:rPr>
              <w:t>Patients followed:</w:t>
            </w:r>
            <w:r w:rsidRPr="0029583B">
              <w:rPr>
                <w:sz w:val="18"/>
                <w:szCs w:val="18"/>
              </w:rPr>
              <w:t xml:space="preserve"> All patients who started OIT</w:t>
            </w:r>
          </w:p>
          <w:p w14:paraId="46EE833E" w14:textId="77777777" w:rsidR="00473209" w:rsidRPr="0029583B" w:rsidRDefault="00473209" w:rsidP="00473209">
            <w:pPr>
              <w:rPr>
                <w:b/>
                <w:sz w:val="18"/>
                <w:szCs w:val="18"/>
              </w:rPr>
            </w:pPr>
          </w:p>
          <w:p w14:paraId="472DC241" w14:textId="77777777" w:rsidR="00473209" w:rsidRPr="0029583B" w:rsidRDefault="00473209" w:rsidP="00473209">
            <w:pPr>
              <w:rPr>
                <w:sz w:val="18"/>
                <w:szCs w:val="18"/>
              </w:rPr>
            </w:pPr>
            <w:r w:rsidRPr="0029583B">
              <w:rPr>
                <w:b/>
                <w:sz w:val="18"/>
                <w:szCs w:val="18"/>
              </w:rPr>
              <w:t>Follow-up</w:t>
            </w:r>
            <w:r w:rsidRPr="0029583B">
              <w:rPr>
                <w:sz w:val="18"/>
                <w:szCs w:val="18"/>
              </w:rPr>
              <w:t xml:space="preserve">: median 6.5 years (range 1-11) </w:t>
            </w:r>
          </w:p>
          <w:p w14:paraId="4182248F" w14:textId="77777777" w:rsidR="00473209" w:rsidRPr="0029583B" w:rsidRDefault="00473209" w:rsidP="00473209">
            <w:pPr>
              <w:rPr>
                <w:sz w:val="18"/>
                <w:szCs w:val="18"/>
              </w:rPr>
            </w:pPr>
          </w:p>
          <w:p w14:paraId="38C15FD6" w14:textId="77777777" w:rsidR="00473209" w:rsidRPr="0029583B" w:rsidRDefault="00473209" w:rsidP="00473209">
            <w:pPr>
              <w:rPr>
                <w:sz w:val="18"/>
                <w:szCs w:val="18"/>
              </w:rPr>
            </w:pPr>
            <w:r w:rsidRPr="0029583B">
              <w:rPr>
                <w:b/>
                <w:sz w:val="18"/>
                <w:szCs w:val="18"/>
              </w:rPr>
              <w:t>Completeness of follow-up</w:t>
            </w:r>
            <w:r w:rsidRPr="0029583B">
              <w:rPr>
                <w:sz w:val="18"/>
                <w:szCs w:val="18"/>
              </w:rPr>
              <w:t xml:space="preserve">: </w:t>
            </w:r>
          </w:p>
          <w:p w14:paraId="6D865F12" w14:textId="77777777" w:rsidR="00473209" w:rsidRPr="0029583B" w:rsidRDefault="00473209" w:rsidP="00473209">
            <w:pPr>
              <w:rPr>
                <w:sz w:val="18"/>
                <w:szCs w:val="18"/>
              </w:rPr>
            </w:pPr>
            <w:r w:rsidRPr="0029583B">
              <w:rPr>
                <w:sz w:val="18"/>
                <w:szCs w:val="18"/>
              </w:rPr>
              <w:t>83% (244/295) of patients</w:t>
            </w:r>
          </w:p>
          <w:p w14:paraId="56FA1692" w14:textId="77777777" w:rsidR="00473209" w:rsidRPr="0029583B" w:rsidRDefault="00473209" w:rsidP="00473209">
            <w:pPr>
              <w:rPr>
                <w:sz w:val="18"/>
                <w:szCs w:val="18"/>
              </w:rPr>
            </w:pPr>
          </w:p>
          <w:p w14:paraId="5340C192" w14:textId="77777777" w:rsidR="00473209" w:rsidRPr="0029583B" w:rsidRDefault="00473209" w:rsidP="00473209">
            <w:pPr>
              <w:rPr>
                <w:sz w:val="18"/>
                <w:szCs w:val="18"/>
                <w:u w:val="single"/>
              </w:rPr>
            </w:pPr>
            <w:r w:rsidRPr="0029583B">
              <w:rPr>
                <w:sz w:val="18"/>
                <w:szCs w:val="18"/>
                <w:u w:val="single"/>
              </w:rPr>
              <w:t>Among patients with follow-up:</w:t>
            </w:r>
          </w:p>
          <w:p w14:paraId="764ED268" w14:textId="77777777" w:rsidR="00473209" w:rsidRPr="0029583B" w:rsidRDefault="00473209" w:rsidP="00473209">
            <w:pPr>
              <w:rPr>
                <w:sz w:val="18"/>
                <w:szCs w:val="18"/>
              </w:rPr>
            </w:pPr>
            <w:r w:rsidRPr="0029583B">
              <w:rPr>
                <w:b/>
                <w:sz w:val="18"/>
                <w:szCs w:val="18"/>
              </w:rPr>
              <w:t xml:space="preserve">Consuming ≥200 mL milk/d: </w:t>
            </w:r>
            <w:r w:rsidRPr="0029583B">
              <w:rPr>
                <w:sz w:val="18"/>
                <w:szCs w:val="18"/>
              </w:rPr>
              <w:t xml:space="preserve">56% (136/244) – </w:t>
            </w:r>
            <w:r w:rsidRPr="0029583B">
              <w:rPr>
                <w:i/>
                <w:sz w:val="18"/>
                <w:szCs w:val="18"/>
              </w:rPr>
              <w:t>SA:  46% (136/295)</w:t>
            </w:r>
          </w:p>
          <w:p w14:paraId="48EACDDA" w14:textId="77777777" w:rsidR="00473209" w:rsidRPr="0029583B" w:rsidRDefault="00473209" w:rsidP="00473209">
            <w:pPr>
              <w:rPr>
                <w:b/>
                <w:sz w:val="18"/>
                <w:szCs w:val="18"/>
              </w:rPr>
            </w:pPr>
            <w:r w:rsidRPr="0029583B">
              <w:rPr>
                <w:b/>
                <w:sz w:val="18"/>
                <w:szCs w:val="18"/>
              </w:rPr>
              <w:t xml:space="preserve">Consuming ≥200 mL milk/d with no self-reported milk-related side effects in the last year: </w:t>
            </w:r>
            <w:r w:rsidRPr="0029583B">
              <w:rPr>
                <w:sz w:val="18"/>
                <w:szCs w:val="18"/>
              </w:rPr>
              <w:t xml:space="preserve">26% (77/244) </w:t>
            </w:r>
          </w:p>
          <w:p w14:paraId="72E7F796" w14:textId="77777777" w:rsidR="00473209" w:rsidRPr="0029583B" w:rsidRDefault="00473209" w:rsidP="00473209">
            <w:pPr>
              <w:rPr>
                <w:sz w:val="18"/>
                <w:szCs w:val="18"/>
              </w:rPr>
            </w:pPr>
            <w:r w:rsidRPr="0029583B">
              <w:rPr>
                <w:b/>
                <w:sz w:val="18"/>
                <w:szCs w:val="18"/>
              </w:rPr>
              <w:t xml:space="preserve">Consuming &lt;200 mL (10-190 mL) milk/d: </w:t>
            </w:r>
            <w:r w:rsidRPr="0029583B">
              <w:rPr>
                <w:sz w:val="18"/>
                <w:szCs w:val="18"/>
              </w:rPr>
              <w:t xml:space="preserve">18% (44/244) </w:t>
            </w:r>
          </w:p>
          <w:p w14:paraId="48123C10" w14:textId="77777777" w:rsidR="00473209" w:rsidRPr="0029583B" w:rsidRDefault="00473209" w:rsidP="00473209">
            <w:pPr>
              <w:rPr>
                <w:sz w:val="18"/>
                <w:szCs w:val="18"/>
              </w:rPr>
            </w:pPr>
            <w:r w:rsidRPr="0029583B">
              <w:rPr>
                <w:b/>
                <w:sz w:val="18"/>
                <w:szCs w:val="18"/>
              </w:rPr>
              <w:t>Avoiding milk consumption</w:t>
            </w:r>
            <w:r w:rsidRPr="0029583B">
              <w:rPr>
                <w:sz w:val="18"/>
                <w:szCs w:val="18"/>
              </w:rPr>
              <w:t>: 26% (65/244) of patients</w:t>
            </w:r>
          </w:p>
          <w:p w14:paraId="7E971457" w14:textId="77777777" w:rsidR="00473209" w:rsidRPr="0029583B" w:rsidRDefault="00473209" w:rsidP="00473209">
            <w:pPr>
              <w:rPr>
                <w:i/>
                <w:sz w:val="18"/>
                <w:szCs w:val="18"/>
              </w:rPr>
            </w:pPr>
          </w:p>
          <w:p w14:paraId="04F44858" w14:textId="77777777" w:rsidR="00473209" w:rsidRPr="0029583B" w:rsidRDefault="00473209" w:rsidP="00473209">
            <w:pPr>
              <w:rPr>
                <w:sz w:val="18"/>
                <w:szCs w:val="18"/>
              </w:rPr>
            </w:pPr>
            <w:r w:rsidRPr="0029583B">
              <w:rPr>
                <w:b/>
                <w:sz w:val="18"/>
                <w:szCs w:val="18"/>
              </w:rPr>
              <w:t xml:space="preserve">Any milk consumption </w:t>
            </w:r>
            <w:r w:rsidRPr="0029583B">
              <w:rPr>
                <w:sz w:val="18"/>
                <w:szCs w:val="18"/>
              </w:rPr>
              <w:t>(≥ 10 mL/d)</w:t>
            </w:r>
            <w:r w:rsidRPr="0029583B">
              <w:rPr>
                <w:b/>
                <w:sz w:val="18"/>
                <w:szCs w:val="18"/>
              </w:rPr>
              <w:t>:</w:t>
            </w:r>
            <w:r w:rsidRPr="0029583B">
              <w:rPr>
                <w:sz w:val="18"/>
                <w:szCs w:val="18"/>
              </w:rPr>
              <w:t xml:space="preserve"> 74% (180/244) </w:t>
            </w:r>
          </w:p>
          <w:p w14:paraId="2A87F977" w14:textId="77777777" w:rsidR="00473209" w:rsidRPr="0029583B" w:rsidRDefault="00473209" w:rsidP="00473209">
            <w:pPr>
              <w:rPr>
                <w:sz w:val="18"/>
                <w:szCs w:val="18"/>
              </w:rPr>
            </w:pPr>
            <w:r w:rsidRPr="0029583B">
              <w:rPr>
                <w:i/>
                <w:sz w:val="18"/>
                <w:szCs w:val="18"/>
              </w:rPr>
              <w:t>Sensitivity analysis (all lost to FU assumed to avoid): 61% (180/295)</w:t>
            </w:r>
          </w:p>
        </w:tc>
        <w:tc>
          <w:tcPr>
            <w:tcW w:w="2947" w:type="dxa"/>
          </w:tcPr>
          <w:p w14:paraId="3D7A0520" w14:textId="77777777" w:rsidR="00473209" w:rsidRPr="0029583B" w:rsidRDefault="00473209" w:rsidP="00473209">
            <w:pPr>
              <w:rPr>
                <w:sz w:val="18"/>
                <w:szCs w:val="18"/>
              </w:rPr>
            </w:pPr>
            <w:r w:rsidRPr="0029583B">
              <w:rPr>
                <w:b/>
                <w:sz w:val="18"/>
                <w:szCs w:val="18"/>
              </w:rPr>
              <w:t xml:space="preserve">Patients followed: </w:t>
            </w:r>
            <w:r w:rsidRPr="0029583B">
              <w:rPr>
                <w:sz w:val="18"/>
                <w:szCs w:val="18"/>
              </w:rPr>
              <w:t>Patients who reached full cow milk protein consumption</w:t>
            </w:r>
          </w:p>
          <w:p w14:paraId="0D236DA0" w14:textId="77777777" w:rsidR="00473209" w:rsidRPr="0029583B" w:rsidRDefault="00473209" w:rsidP="00473209">
            <w:pPr>
              <w:rPr>
                <w:b/>
                <w:sz w:val="18"/>
                <w:szCs w:val="18"/>
              </w:rPr>
            </w:pPr>
          </w:p>
          <w:p w14:paraId="2331542A" w14:textId="77777777" w:rsidR="00473209" w:rsidRPr="0029583B" w:rsidRDefault="00473209" w:rsidP="00473209">
            <w:pPr>
              <w:rPr>
                <w:sz w:val="18"/>
                <w:szCs w:val="18"/>
              </w:rPr>
            </w:pPr>
            <w:r w:rsidRPr="0029583B">
              <w:rPr>
                <w:b/>
                <w:sz w:val="18"/>
                <w:szCs w:val="18"/>
              </w:rPr>
              <w:t>Follow-up</w:t>
            </w:r>
            <w:r w:rsidRPr="0029583B">
              <w:rPr>
                <w:sz w:val="18"/>
                <w:szCs w:val="18"/>
              </w:rPr>
              <w:t xml:space="preserve">: ≥ 6 months after completing build-up phase; median: 24.8 (range 6–41) months </w:t>
            </w:r>
          </w:p>
          <w:p w14:paraId="36769C36" w14:textId="77777777" w:rsidR="00473209" w:rsidRPr="0029583B" w:rsidRDefault="00473209" w:rsidP="00473209">
            <w:pPr>
              <w:rPr>
                <w:sz w:val="18"/>
                <w:szCs w:val="18"/>
              </w:rPr>
            </w:pPr>
          </w:p>
          <w:p w14:paraId="7F538BFF" w14:textId="77777777" w:rsidR="00473209" w:rsidRPr="0029583B" w:rsidRDefault="00473209" w:rsidP="00473209">
            <w:pPr>
              <w:rPr>
                <w:sz w:val="18"/>
                <w:szCs w:val="18"/>
              </w:rPr>
            </w:pPr>
            <w:r w:rsidRPr="0029583B">
              <w:rPr>
                <w:b/>
                <w:sz w:val="18"/>
                <w:szCs w:val="18"/>
              </w:rPr>
              <w:t>Completeness of follow-up</w:t>
            </w:r>
            <w:r w:rsidRPr="0029583B">
              <w:rPr>
                <w:sz w:val="18"/>
                <w:szCs w:val="18"/>
              </w:rPr>
              <w:t xml:space="preserve">: </w:t>
            </w:r>
          </w:p>
          <w:p w14:paraId="432EA14F" w14:textId="77777777" w:rsidR="00473209" w:rsidRPr="0029583B" w:rsidRDefault="00473209" w:rsidP="00473209">
            <w:pPr>
              <w:rPr>
                <w:sz w:val="18"/>
                <w:szCs w:val="18"/>
              </w:rPr>
            </w:pPr>
            <w:r w:rsidRPr="0029583B">
              <w:rPr>
                <w:sz w:val="18"/>
                <w:szCs w:val="18"/>
              </w:rPr>
              <w:t>195/196 (99%) of patients</w:t>
            </w:r>
          </w:p>
          <w:p w14:paraId="6EEF2E49" w14:textId="77777777" w:rsidR="00473209" w:rsidRPr="0029583B" w:rsidRDefault="00473209" w:rsidP="00473209">
            <w:pPr>
              <w:rPr>
                <w:sz w:val="18"/>
                <w:szCs w:val="18"/>
              </w:rPr>
            </w:pPr>
          </w:p>
          <w:p w14:paraId="68CF9782" w14:textId="77777777" w:rsidR="00473209" w:rsidRPr="0029583B" w:rsidRDefault="00473209" w:rsidP="00473209">
            <w:pPr>
              <w:rPr>
                <w:sz w:val="18"/>
                <w:szCs w:val="18"/>
                <w:u w:val="single"/>
              </w:rPr>
            </w:pPr>
            <w:r w:rsidRPr="0029583B">
              <w:rPr>
                <w:sz w:val="18"/>
                <w:szCs w:val="18"/>
                <w:u w:val="single"/>
              </w:rPr>
              <w:t>Among patients with follow-up:</w:t>
            </w:r>
          </w:p>
          <w:p w14:paraId="7EF45321" w14:textId="77777777" w:rsidR="00473209" w:rsidRPr="0029583B" w:rsidRDefault="00473209" w:rsidP="00473209">
            <w:pPr>
              <w:rPr>
                <w:b/>
                <w:sz w:val="18"/>
                <w:szCs w:val="18"/>
              </w:rPr>
            </w:pPr>
            <w:r w:rsidRPr="0029583B">
              <w:rPr>
                <w:b/>
                <w:sz w:val="18"/>
                <w:szCs w:val="18"/>
              </w:rPr>
              <w:t>Consuming ≥ 4.5 g of cow milk protein ≥3 times per week</w:t>
            </w:r>
            <w:r w:rsidRPr="0029583B">
              <w:rPr>
                <w:sz w:val="18"/>
                <w:szCs w:val="18"/>
              </w:rPr>
              <w:t xml:space="preserve">:  </w:t>
            </w:r>
          </w:p>
          <w:p w14:paraId="7E261152" w14:textId="77777777" w:rsidR="00473209" w:rsidRPr="0029583B" w:rsidRDefault="00473209" w:rsidP="00473209">
            <w:pPr>
              <w:rPr>
                <w:sz w:val="18"/>
                <w:szCs w:val="18"/>
              </w:rPr>
            </w:pPr>
            <w:r w:rsidRPr="0029583B">
              <w:rPr>
                <w:sz w:val="18"/>
                <w:szCs w:val="18"/>
              </w:rPr>
              <w:t>93% (181/195) of patients</w:t>
            </w:r>
          </w:p>
          <w:p w14:paraId="15736C34" w14:textId="77777777" w:rsidR="00473209" w:rsidRPr="0029583B" w:rsidRDefault="00473209" w:rsidP="00473209">
            <w:pPr>
              <w:rPr>
                <w:i/>
                <w:sz w:val="18"/>
                <w:szCs w:val="18"/>
              </w:rPr>
            </w:pPr>
            <w:r w:rsidRPr="0029583B">
              <w:rPr>
                <w:i/>
                <w:sz w:val="18"/>
                <w:szCs w:val="18"/>
              </w:rPr>
              <w:t>Sensitivity analysis (all lost to FU assumed to avoid): 92% (181/196)</w:t>
            </w:r>
          </w:p>
          <w:p w14:paraId="080AD2A6" w14:textId="77777777" w:rsidR="00473209" w:rsidRPr="0029583B" w:rsidRDefault="00473209" w:rsidP="00473209">
            <w:pPr>
              <w:rPr>
                <w:sz w:val="18"/>
                <w:szCs w:val="18"/>
              </w:rPr>
            </w:pPr>
          </w:p>
          <w:p w14:paraId="223FCFEC" w14:textId="77777777" w:rsidR="00473209" w:rsidRPr="0029583B" w:rsidRDefault="00473209" w:rsidP="00473209">
            <w:pPr>
              <w:rPr>
                <w:sz w:val="18"/>
                <w:szCs w:val="18"/>
              </w:rPr>
            </w:pPr>
            <w:r w:rsidRPr="0029583B">
              <w:rPr>
                <w:b/>
                <w:sz w:val="18"/>
                <w:szCs w:val="18"/>
              </w:rPr>
              <w:t>Discontinued milk consumption</w:t>
            </w:r>
            <w:r w:rsidRPr="0029583B">
              <w:rPr>
                <w:sz w:val="18"/>
                <w:szCs w:val="18"/>
              </w:rPr>
              <w:t xml:space="preserve">: </w:t>
            </w:r>
            <w:r w:rsidRPr="0029583B">
              <w:rPr>
                <w:b/>
                <w:sz w:val="18"/>
                <w:szCs w:val="18"/>
              </w:rPr>
              <w:t xml:space="preserve"> </w:t>
            </w:r>
            <w:r w:rsidRPr="0029583B">
              <w:rPr>
                <w:sz w:val="18"/>
                <w:szCs w:val="18"/>
              </w:rPr>
              <w:t>7.2% (14/195) of patients</w:t>
            </w:r>
          </w:p>
          <w:p w14:paraId="05184B42" w14:textId="77777777" w:rsidR="00473209" w:rsidRPr="0029583B" w:rsidRDefault="00473209" w:rsidP="00473209">
            <w:pPr>
              <w:rPr>
                <w:sz w:val="18"/>
                <w:szCs w:val="18"/>
              </w:rPr>
            </w:pPr>
          </w:p>
        </w:tc>
        <w:tc>
          <w:tcPr>
            <w:tcW w:w="2948" w:type="dxa"/>
          </w:tcPr>
          <w:p w14:paraId="100BD123" w14:textId="77777777" w:rsidR="00473209" w:rsidRPr="0029583B" w:rsidRDefault="00473209" w:rsidP="00473209">
            <w:pPr>
              <w:rPr>
                <w:sz w:val="18"/>
                <w:szCs w:val="18"/>
              </w:rPr>
            </w:pPr>
            <w:r w:rsidRPr="0029583B">
              <w:rPr>
                <w:b/>
                <w:sz w:val="18"/>
                <w:szCs w:val="18"/>
              </w:rPr>
              <w:t xml:space="preserve">Patients followed: </w:t>
            </w:r>
            <w:r w:rsidRPr="0029583B">
              <w:rPr>
                <w:sz w:val="18"/>
                <w:szCs w:val="18"/>
              </w:rPr>
              <w:t>All patients who started OIT</w:t>
            </w:r>
          </w:p>
          <w:p w14:paraId="3062DAFF" w14:textId="77777777" w:rsidR="00473209" w:rsidRPr="0029583B" w:rsidRDefault="00473209" w:rsidP="00473209">
            <w:pPr>
              <w:rPr>
                <w:b/>
                <w:sz w:val="18"/>
                <w:szCs w:val="18"/>
              </w:rPr>
            </w:pPr>
          </w:p>
          <w:p w14:paraId="5B7833B7" w14:textId="77777777" w:rsidR="00473209" w:rsidRPr="0029583B" w:rsidRDefault="00473209" w:rsidP="00473209">
            <w:pPr>
              <w:rPr>
                <w:sz w:val="18"/>
                <w:szCs w:val="18"/>
              </w:rPr>
            </w:pPr>
            <w:r w:rsidRPr="0029583B">
              <w:rPr>
                <w:b/>
                <w:sz w:val="18"/>
                <w:szCs w:val="18"/>
              </w:rPr>
              <w:t>Follow-up:</w:t>
            </w:r>
            <w:r w:rsidRPr="0029583B">
              <w:rPr>
                <w:sz w:val="18"/>
                <w:szCs w:val="18"/>
              </w:rPr>
              <w:t xml:space="preserve"> ≥ 6 months after completing build-up phase; median: 18 (range 6–75) months</w:t>
            </w:r>
          </w:p>
          <w:p w14:paraId="2D64CD79" w14:textId="77777777" w:rsidR="00473209" w:rsidRPr="0029583B" w:rsidRDefault="00473209" w:rsidP="00473209">
            <w:pPr>
              <w:rPr>
                <w:sz w:val="18"/>
                <w:szCs w:val="18"/>
              </w:rPr>
            </w:pPr>
          </w:p>
          <w:p w14:paraId="0F2B5435" w14:textId="77777777" w:rsidR="00473209" w:rsidRPr="0029583B" w:rsidRDefault="00473209" w:rsidP="00473209">
            <w:pPr>
              <w:rPr>
                <w:sz w:val="18"/>
                <w:szCs w:val="18"/>
              </w:rPr>
            </w:pPr>
            <w:r w:rsidRPr="0029583B">
              <w:rPr>
                <w:b/>
                <w:sz w:val="18"/>
                <w:szCs w:val="18"/>
              </w:rPr>
              <w:t>Completeness of follow-up</w:t>
            </w:r>
            <w:r w:rsidRPr="0029583B">
              <w:rPr>
                <w:sz w:val="18"/>
                <w:szCs w:val="18"/>
              </w:rPr>
              <w:t xml:space="preserve">: </w:t>
            </w:r>
          </w:p>
          <w:p w14:paraId="0C4A200B" w14:textId="77777777" w:rsidR="00473209" w:rsidRPr="0029583B" w:rsidRDefault="00473209" w:rsidP="00473209">
            <w:pPr>
              <w:rPr>
                <w:sz w:val="18"/>
                <w:szCs w:val="18"/>
              </w:rPr>
            </w:pPr>
            <w:r w:rsidRPr="0029583B">
              <w:rPr>
                <w:sz w:val="18"/>
                <w:szCs w:val="18"/>
              </w:rPr>
              <w:t>142/145 (98%) of all patients</w:t>
            </w:r>
          </w:p>
          <w:p w14:paraId="12BBEE9C" w14:textId="77777777" w:rsidR="00473209" w:rsidRPr="0029583B" w:rsidRDefault="00473209" w:rsidP="00473209">
            <w:pPr>
              <w:rPr>
                <w:sz w:val="18"/>
                <w:szCs w:val="18"/>
              </w:rPr>
            </w:pPr>
            <w:r w:rsidRPr="0029583B">
              <w:rPr>
                <w:sz w:val="18"/>
                <w:szCs w:val="18"/>
              </w:rPr>
              <w:t>130/133 (98%) of patients reaching 3000 mg (n=113) or 300-2400 mg (n=20) PP at end of up-dosing</w:t>
            </w:r>
          </w:p>
          <w:p w14:paraId="4EBD9B61" w14:textId="77777777" w:rsidR="00473209" w:rsidRPr="0029583B" w:rsidRDefault="00473209" w:rsidP="00473209">
            <w:pPr>
              <w:rPr>
                <w:sz w:val="18"/>
                <w:szCs w:val="18"/>
              </w:rPr>
            </w:pPr>
          </w:p>
          <w:p w14:paraId="5AFEC7BB" w14:textId="77777777" w:rsidR="00473209" w:rsidRPr="0029583B" w:rsidRDefault="00473209" w:rsidP="00473209">
            <w:pPr>
              <w:rPr>
                <w:sz w:val="18"/>
                <w:szCs w:val="18"/>
              </w:rPr>
            </w:pPr>
            <w:r w:rsidRPr="0029583B">
              <w:rPr>
                <w:b/>
                <w:sz w:val="18"/>
                <w:szCs w:val="18"/>
              </w:rPr>
              <w:t>Eating peanuts regularly (≥300 mg peanut protein/d)</w:t>
            </w:r>
            <w:r w:rsidRPr="0029583B">
              <w:rPr>
                <w:sz w:val="18"/>
                <w:szCs w:val="18"/>
              </w:rPr>
              <w:t xml:space="preserve">: </w:t>
            </w:r>
          </w:p>
          <w:p w14:paraId="7B41358F" w14:textId="77777777" w:rsidR="00473209" w:rsidRPr="0029583B" w:rsidRDefault="00473209" w:rsidP="00473209">
            <w:pPr>
              <w:rPr>
                <w:sz w:val="18"/>
                <w:szCs w:val="18"/>
              </w:rPr>
            </w:pPr>
            <w:r w:rsidRPr="0029583B">
              <w:rPr>
                <w:sz w:val="18"/>
                <w:szCs w:val="18"/>
              </w:rPr>
              <w:t>All patients with follow-up: 113/142 patients (80%)</w:t>
            </w:r>
          </w:p>
          <w:p w14:paraId="0FB0ACFB" w14:textId="77777777" w:rsidR="00473209" w:rsidRPr="0029583B" w:rsidRDefault="00473209" w:rsidP="00473209">
            <w:pPr>
              <w:rPr>
                <w:sz w:val="18"/>
                <w:szCs w:val="18"/>
              </w:rPr>
            </w:pPr>
            <w:r w:rsidRPr="0029583B">
              <w:rPr>
                <w:i/>
                <w:sz w:val="18"/>
                <w:szCs w:val="18"/>
              </w:rPr>
              <w:t>Sensitivity analysis (all lost to FU assumed to avoid): 78% (113/145)</w:t>
            </w:r>
          </w:p>
          <w:p w14:paraId="07E8E0BE" w14:textId="77777777" w:rsidR="00473209" w:rsidRPr="0029583B" w:rsidRDefault="00473209" w:rsidP="00473209">
            <w:pPr>
              <w:rPr>
                <w:sz w:val="18"/>
                <w:szCs w:val="18"/>
              </w:rPr>
            </w:pPr>
            <w:r w:rsidRPr="0029583B">
              <w:rPr>
                <w:sz w:val="18"/>
                <w:szCs w:val="18"/>
              </w:rPr>
              <w:t>Patients who reached maintenance: 87% (113/130)</w:t>
            </w:r>
          </w:p>
          <w:p w14:paraId="0C029E69" w14:textId="77777777" w:rsidR="00473209" w:rsidRPr="0029583B" w:rsidRDefault="00473209" w:rsidP="00473209">
            <w:pPr>
              <w:rPr>
                <w:sz w:val="18"/>
                <w:szCs w:val="18"/>
              </w:rPr>
            </w:pPr>
            <w:r w:rsidRPr="0029583B">
              <w:rPr>
                <w:i/>
                <w:sz w:val="18"/>
                <w:szCs w:val="18"/>
              </w:rPr>
              <w:t>Sensitivity analysis (all lost to FU assumed to avoid): 85% (113/133)</w:t>
            </w:r>
          </w:p>
          <w:p w14:paraId="5B83DD43" w14:textId="77777777" w:rsidR="00473209" w:rsidRPr="0029583B" w:rsidRDefault="00473209" w:rsidP="00473209">
            <w:pPr>
              <w:rPr>
                <w:sz w:val="18"/>
                <w:szCs w:val="18"/>
              </w:rPr>
            </w:pPr>
            <w:r w:rsidRPr="0029583B">
              <w:rPr>
                <w:sz w:val="18"/>
                <w:szCs w:val="18"/>
              </w:rPr>
              <w:t xml:space="preserve"> </w:t>
            </w:r>
          </w:p>
          <w:p w14:paraId="6CCC393D" w14:textId="77777777" w:rsidR="00473209" w:rsidRPr="0029583B" w:rsidRDefault="00473209" w:rsidP="00473209">
            <w:pPr>
              <w:rPr>
                <w:sz w:val="18"/>
                <w:szCs w:val="18"/>
              </w:rPr>
            </w:pPr>
            <w:r w:rsidRPr="0029583B">
              <w:rPr>
                <w:b/>
                <w:sz w:val="18"/>
                <w:szCs w:val="18"/>
              </w:rPr>
              <w:t>Discontinued eating peanuts</w:t>
            </w:r>
            <w:r w:rsidRPr="0029583B">
              <w:rPr>
                <w:sz w:val="18"/>
                <w:szCs w:val="18"/>
              </w:rPr>
              <w:t xml:space="preserve"> (among patients who reached maintenance): 17/130 (13%)</w:t>
            </w:r>
          </w:p>
          <w:p w14:paraId="71BCDA8F" w14:textId="77777777" w:rsidR="00473209" w:rsidRPr="0029583B" w:rsidRDefault="00473209" w:rsidP="00473209">
            <w:pPr>
              <w:rPr>
                <w:sz w:val="18"/>
                <w:szCs w:val="18"/>
              </w:rPr>
            </w:pPr>
          </w:p>
          <w:p w14:paraId="75199476" w14:textId="77777777" w:rsidR="00473209" w:rsidRPr="0029583B" w:rsidRDefault="00473209" w:rsidP="00473209">
            <w:pPr>
              <w:rPr>
                <w:sz w:val="18"/>
                <w:szCs w:val="18"/>
              </w:rPr>
            </w:pPr>
            <w:r w:rsidRPr="0029583B">
              <w:rPr>
                <w:b/>
                <w:sz w:val="18"/>
                <w:szCs w:val="18"/>
              </w:rPr>
              <w:t>Reasons for discontinuation</w:t>
            </w:r>
            <w:r w:rsidRPr="0029583B">
              <w:rPr>
                <w:sz w:val="18"/>
                <w:szCs w:val="18"/>
              </w:rPr>
              <w:t>: food aversion (13/17), treatment burden (3/17), heartburn (1/17)</w:t>
            </w:r>
          </w:p>
          <w:p w14:paraId="71615E16" w14:textId="77777777" w:rsidR="00473209" w:rsidRPr="0029583B" w:rsidRDefault="00473209" w:rsidP="00473209">
            <w:pPr>
              <w:rPr>
                <w:sz w:val="18"/>
                <w:szCs w:val="18"/>
              </w:rPr>
            </w:pPr>
          </w:p>
          <w:p w14:paraId="3F636F7F" w14:textId="77777777" w:rsidR="00473209" w:rsidRPr="0029583B" w:rsidRDefault="00473209" w:rsidP="00473209">
            <w:pPr>
              <w:rPr>
                <w:sz w:val="18"/>
                <w:szCs w:val="18"/>
              </w:rPr>
            </w:pPr>
            <w:r w:rsidRPr="0029583B">
              <w:rPr>
                <w:b/>
                <w:sz w:val="18"/>
                <w:szCs w:val="18"/>
              </w:rPr>
              <w:t>Failed OIT (did not reach maintenance dose):</w:t>
            </w:r>
            <w:r w:rsidRPr="0029583B">
              <w:rPr>
                <w:sz w:val="18"/>
                <w:szCs w:val="18"/>
              </w:rPr>
              <w:t xml:space="preserve"> 12/142 (8.5%)</w:t>
            </w:r>
          </w:p>
        </w:tc>
      </w:tr>
    </w:tbl>
    <w:p w14:paraId="31A21BF1" w14:textId="77777777" w:rsidR="00473209" w:rsidRPr="0029583B" w:rsidRDefault="00473209" w:rsidP="00473209">
      <w:r w:rsidRPr="0029583B">
        <w:lastRenderedPageBreak/>
        <w:t>PP: peanut protein</w:t>
      </w:r>
    </w:p>
    <w:p w14:paraId="3316A92B" w14:textId="77777777" w:rsidR="007C7924" w:rsidRPr="005249F9" w:rsidRDefault="007C7924" w:rsidP="00A54C7A"/>
    <w:p w14:paraId="0764AE71" w14:textId="77777777" w:rsidR="007C7924" w:rsidRDefault="007C7924">
      <w:pPr>
        <w:rPr>
          <w:b/>
          <w:sz w:val="24"/>
        </w:rPr>
      </w:pPr>
      <w:r>
        <w:rPr>
          <w:b/>
          <w:sz w:val="24"/>
        </w:rPr>
        <w:br w:type="page"/>
      </w:r>
    </w:p>
    <w:p w14:paraId="3C84D408" w14:textId="77777777" w:rsidR="00473209" w:rsidRPr="005249F9" w:rsidRDefault="007C7924" w:rsidP="00D40837">
      <w:pPr>
        <w:pStyle w:val="Titre4"/>
        <w:rPr>
          <w:color w:val="595959"/>
          <w:kern w:val="32"/>
          <w:sz w:val="28"/>
          <w:szCs w:val="32"/>
        </w:rPr>
      </w:pPr>
      <w:bookmarkStart w:id="37" w:name="_Toc27666842"/>
      <w:r w:rsidRPr="005249F9">
        <w:lastRenderedPageBreak/>
        <w:t>Data for other food allergies</w:t>
      </w:r>
      <w:bookmarkEnd w:id="37"/>
    </w:p>
    <w:tbl>
      <w:tblPr>
        <w:tblStyle w:val="1"/>
        <w:tblW w:w="17402" w:type="dxa"/>
        <w:tblLayout w:type="fixed"/>
        <w:tblLook w:val="04A0" w:firstRow="1" w:lastRow="0" w:firstColumn="1" w:lastColumn="0" w:noHBand="0" w:noVBand="1"/>
      </w:tblPr>
      <w:tblGrid>
        <w:gridCol w:w="1951"/>
        <w:gridCol w:w="3090"/>
        <w:gridCol w:w="3090"/>
        <w:gridCol w:w="3090"/>
        <w:gridCol w:w="3090"/>
        <w:gridCol w:w="3091"/>
      </w:tblGrid>
      <w:tr w:rsidR="00473209" w:rsidRPr="0029583B" w14:paraId="1A7B122C" w14:textId="77777777" w:rsidTr="00473209">
        <w:trPr>
          <w:trHeight w:val="178"/>
          <w:tblHeader/>
        </w:trPr>
        <w:tc>
          <w:tcPr>
            <w:tcW w:w="1951" w:type="dxa"/>
          </w:tcPr>
          <w:p w14:paraId="4EC70C79" w14:textId="77777777" w:rsidR="00473209" w:rsidRPr="0029583B" w:rsidRDefault="00473209" w:rsidP="00473209">
            <w:pPr>
              <w:pStyle w:val="Textecourant2012"/>
              <w:spacing w:after="0"/>
              <w:ind w:left="0"/>
              <w:rPr>
                <w:rFonts w:ascii="Arial" w:hAnsi="Arial"/>
                <w:szCs w:val="18"/>
                <w:lang w:val="en-CA" w:eastAsia="fr-CA"/>
              </w:rPr>
            </w:pPr>
          </w:p>
        </w:tc>
        <w:tc>
          <w:tcPr>
            <w:tcW w:w="3090" w:type="dxa"/>
          </w:tcPr>
          <w:p w14:paraId="4536686E" w14:textId="7C8F98AD"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090" w:type="dxa"/>
          </w:tcPr>
          <w:p w14:paraId="53512212" w14:textId="7F68C373"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prospective, single-arm study, N=100) -wheat</w:t>
            </w:r>
          </w:p>
        </w:tc>
        <w:tc>
          <w:tcPr>
            <w:tcW w:w="3090" w:type="dxa"/>
          </w:tcPr>
          <w:p w14:paraId="6A94EBC5" w14:textId="79D90D30"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090" w:type="dxa"/>
          </w:tcPr>
          <w:p w14:paraId="6E25DF99" w14:textId="084D71D7"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Barni, 2019</w:t>
            </w:r>
            <w:r w:rsidRPr="0029583B">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7</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43) - hazelnut</w:t>
            </w:r>
          </w:p>
        </w:tc>
        <w:tc>
          <w:tcPr>
            <w:tcW w:w="3091" w:type="dxa"/>
          </w:tcPr>
          <w:p w14:paraId="3DFFD42A" w14:textId="3C28222A"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 </w:t>
            </w:r>
          </w:p>
        </w:tc>
      </w:tr>
      <w:tr w:rsidR="00473209" w:rsidRPr="0029583B" w14:paraId="631D685B" w14:textId="77777777" w:rsidTr="00473209">
        <w:trPr>
          <w:trHeight w:val="178"/>
        </w:trPr>
        <w:tc>
          <w:tcPr>
            <w:tcW w:w="1951" w:type="dxa"/>
          </w:tcPr>
          <w:p w14:paraId="7E74DD53"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090" w:type="dxa"/>
          </w:tcPr>
          <w:p w14:paraId="645BB3F5"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090" w:type="dxa"/>
          </w:tcPr>
          <w:p w14:paraId="2D13B31E"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090" w:type="dxa"/>
          </w:tcPr>
          <w:p w14:paraId="67CB5C10"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090" w:type="dxa"/>
          </w:tcPr>
          <w:p w14:paraId="7F97CDAA"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091" w:type="dxa"/>
          </w:tcPr>
          <w:p w14:paraId="7DB9FC9F"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5 years, ≥4, (IQR: 5.8-11.6)</w:t>
            </w:r>
          </w:p>
        </w:tc>
      </w:tr>
      <w:tr w:rsidR="00473209" w:rsidRPr="00A241D7" w14:paraId="34195862" w14:textId="77777777" w:rsidTr="00473209">
        <w:trPr>
          <w:trHeight w:val="178"/>
        </w:trPr>
        <w:tc>
          <w:tcPr>
            <w:tcW w:w="1951" w:type="dxa"/>
          </w:tcPr>
          <w:p w14:paraId="7A3949FD"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Diagnosis</w:t>
            </w:r>
          </w:p>
        </w:tc>
        <w:tc>
          <w:tcPr>
            <w:tcW w:w="3090" w:type="dxa"/>
          </w:tcPr>
          <w:p w14:paraId="02D87470"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DBPCFC</w:t>
            </w:r>
          </w:p>
        </w:tc>
        <w:tc>
          <w:tcPr>
            <w:tcW w:w="3090" w:type="dxa"/>
          </w:tcPr>
          <w:p w14:paraId="44F7942D"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pen OFC (not performed in 15 patients with an immediate reaction within the previous 3 months)</w:t>
            </w:r>
          </w:p>
        </w:tc>
        <w:tc>
          <w:tcPr>
            <w:tcW w:w="3090" w:type="dxa"/>
          </w:tcPr>
          <w:p w14:paraId="68FC519F"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 unless an immediate, recent (past year) reaction was documented</w:t>
            </w:r>
          </w:p>
        </w:tc>
        <w:tc>
          <w:tcPr>
            <w:tcW w:w="3090" w:type="dxa"/>
          </w:tcPr>
          <w:p w14:paraId="32D43859"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w:t>
            </w:r>
          </w:p>
        </w:tc>
        <w:tc>
          <w:tcPr>
            <w:tcW w:w="3091" w:type="dxa"/>
          </w:tcPr>
          <w:p w14:paraId="1282844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473209" w:rsidRPr="00A241D7" w14:paraId="01F50EBC" w14:textId="77777777" w:rsidTr="00473209">
        <w:tc>
          <w:tcPr>
            <w:tcW w:w="1951" w:type="dxa"/>
          </w:tcPr>
          <w:p w14:paraId="4B60711B"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Long-term follow-up</w:t>
            </w:r>
          </w:p>
        </w:tc>
        <w:tc>
          <w:tcPr>
            <w:tcW w:w="3090" w:type="dxa"/>
          </w:tcPr>
          <w:p w14:paraId="4DDFF9EA" w14:textId="62F43A26" w:rsidR="00473209" w:rsidRPr="0029583B" w:rsidRDefault="00B36ECA" w:rsidP="00473209">
            <w:pPr>
              <w:pStyle w:val="Textecourant2012"/>
              <w:spacing w:after="0"/>
              <w:ind w:left="0"/>
              <w:rPr>
                <w:rFonts w:ascii="Arial" w:hAnsi="Arial"/>
                <w:szCs w:val="18"/>
                <w:lang w:val="en-CA" w:eastAsia="fr-CA"/>
              </w:rPr>
            </w:pPr>
            <w:r>
              <w:rPr>
                <w:rFonts w:ascii="Arial" w:hAnsi="Arial"/>
                <w:szCs w:val="18"/>
                <w:lang w:val="en-CA" w:eastAsia="fr-CA"/>
              </w:rPr>
              <w:t>No</w:t>
            </w:r>
            <w:r w:rsidR="00473209" w:rsidRPr="0029583B">
              <w:rPr>
                <w:rFonts w:ascii="Arial" w:hAnsi="Arial"/>
                <w:szCs w:val="18"/>
                <w:lang w:val="en-CA" w:eastAsia="fr-CA"/>
              </w:rPr>
              <w:t xml:space="preserve"> data</w:t>
            </w:r>
          </w:p>
        </w:tc>
        <w:tc>
          <w:tcPr>
            <w:tcW w:w="3090" w:type="dxa"/>
          </w:tcPr>
          <w:p w14:paraId="24836F6F"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After 9 month maintenance:</w:t>
            </w:r>
          </w:p>
          <w:p w14:paraId="6156BE9A"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39/100 consumed ≥2000 mg/d WP</w:t>
            </w:r>
          </w:p>
          <w:p w14:paraId="57DB0C82"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18/100 consumed a median of 500 mg (range 83–1000) WP (1-12 strands of spaghetti)</w:t>
            </w:r>
          </w:p>
          <w:p w14:paraId="097BCD04"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43/100 had discontinued</w:t>
            </w:r>
          </w:p>
        </w:tc>
        <w:tc>
          <w:tcPr>
            <w:tcW w:w="3090" w:type="dxa"/>
          </w:tcPr>
          <w:p w14:paraId="6D74DA9B" w14:textId="0F18CE85" w:rsidR="00473209" w:rsidRPr="0029583B" w:rsidRDefault="00473209" w:rsidP="00473209">
            <w:pPr>
              <w:pStyle w:val="Textecourant2012"/>
              <w:ind w:left="0"/>
              <w:rPr>
                <w:rFonts w:ascii="Arial" w:hAnsi="Arial"/>
                <w:szCs w:val="18"/>
                <w:lang w:val="en-CA" w:eastAsia="fr-CA"/>
              </w:rPr>
            </w:pPr>
            <w:r w:rsidRPr="0029583B">
              <w:rPr>
                <w:rFonts w:ascii="Arial" w:hAnsi="Arial"/>
                <w:szCs w:val="18"/>
                <w:lang w:val="en-CA" w:eastAsia="fr-CA"/>
              </w:rPr>
              <w:t xml:space="preserve">45 of 56 patients who had been </w:t>
            </w:r>
            <w:r w:rsidR="00B36ECA">
              <w:rPr>
                <w:rFonts w:ascii="Arial" w:hAnsi="Arial"/>
                <w:szCs w:val="18"/>
                <w:lang w:val="en-CA" w:eastAsia="fr-CA"/>
              </w:rPr>
              <w:t>desensitized</w:t>
            </w:r>
            <w:r w:rsidRPr="0029583B">
              <w:rPr>
                <w:rFonts w:ascii="Arial" w:hAnsi="Arial"/>
                <w:szCs w:val="18"/>
                <w:lang w:val="en-CA" w:eastAsia="fr-CA"/>
              </w:rPr>
              <w:t xml:space="preserve"> to walnut had follow-up data (≥ 6 months after end of OIT) and were consuming a daily dose of 1200 mg walnut protein – 70% (45/64) of patients who had initiated OIT</w:t>
            </w:r>
          </w:p>
        </w:tc>
        <w:tc>
          <w:tcPr>
            <w:tcW w:w="3090" w:type="dxa"/>
          </w:tcPr>
          <w:p w14:paraId="36F36971" w14:textId="77777777" w:rsidR="00473209" w:rsidRPr="0029583B" w:rsidRDefault="00473209" w:rsidP="00473209">
            <w:pPr>
              <w:pStyle w:val="Textecourant2012"/>
              <w:ind w:left="0"/>
              <w:rPr>
                <w:rFonts w:ascii="Arial" w:hAnsi="Arial"/>
                <w:szCs w:val="18"/>
                <w:lang w:val="en-CA" w:eastAsia="fr-CA"/>
              </w:rPr>
            </w:pPr>
            <w:r w:rsidRPr="0029583B">
              <w:rPr>
                <w:rFonts w:ascii="Arial" w:hAnsi="Arial"/>
                <w:szCs w:val="18"/>
                <w:lang w:val="en-CA" w:eastAsia="fr-CA"/>
              </w:rPr>
              <w:t xml:space="preserve">At 1-year follow-up, all patients who had completed treatment continued to consume hazelnut, at a dose of ≤  2.5 g </w:t>
            </w:r>
            <w:r w:rsidRPr="0029583B">
              <w:rPr>
                <w:rFonts w:ascii="Arial" w:hAnsi="Arial"/>
                <w:szCs w:val="18"/>
                <w:lang w:val="en-CA" w:eastAsia="fr-CA"/>
              </w:rPr>
              <w:sym w:font="Symbol" w:char="F0B3"/>
            </w:r>
            <w:r w:rsidRPr="0029583B">
              <w:rPr>
                <w:rFonts w:ascii="Arial" w:hAnsi="Arial"/>
                <w:szCs w:val="18"/>
                <w:lang w:val="en-CA" w:eastAsia="fr-CA"/>
              </w:rPr>
              <w:t xml:space="preserve"> 1 time a week, without adverse reactions</w:t>
            </w:r>
          </w:p>
        </w:tc>
        <w:tc>
          <w:tcPr>
            <w:tcW w:w="3091" w:type="dxa"/>
          </w:tcPr>
          <w:p w14:paraId="3320D4B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Follow-up ≥6 months after reaching the maintenance dose (median 8, range 5.5-34.6) months</w:t>
            </w:r>
          </w:p>
          <w:p w14:paraId="0D8D40F5" w14:textId="77777777" w:rsidR="00473209" w:rsidRPr="0029583B" w:rsidRDefault="00473209" w:rsidP="00473209">
            <w:pPr>
              <w:pStyle w:val="Textecourant2012"/>
              <w:spacing w:after="0"/>
              <w:ind w:left="0"/>
              <w:rPr>
                <w:rFonts w:ascii="Arial" w:hAnsi="Arial"/>
                <w:szCs w:val="18"/>
                <w:lang w:val="en-CA" w:eastAsia="fr-CA"/>
              </w:rPr>
            </w:pPr>
          </w:p>
          <w:p w14:paraId="7F01ADA0"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Completeness of FU: 100% (56/56-4 patients had not yet reached ≥6 months) for regular consumption, 82% (46/56) for OFC</w:t>
            </w:r>
          </w:p>
          <w:p w14:paraId="7E6EBCEC" w14:textId="77777777" w:rsidR="00473209" w:rsidRPr="0029583B" w:rsidRDefault="00473209" w:rsidP="00473209">
            <w:pPr>
              <w:pStyle w:val="Textecourant2012"/>
              <w:spacing w:after="0"/>
              <w:ind w:left="0"/>
              <w:rPr>
                <w:rFonts w:ascii="Arial" w:hAnsi="Arial"/>
                <w:szCs w:val="18"/>
                <w:lang w:val="en-CA" w:eastAsia="fr-CA"/>
              </w:rPr>
            </w:pPr>
          </w:p>
          <w:p w14:paraId="795295DA"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Regular consumption (ITT analysis):</w:t>
            </w:r>
          </w:p>
          <w:p w14:paraId="704BD09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1200 mg sesame protein : 88% (49/56)</w:t>
            </w:r>
          </w:p>
          <w:p w14:paraId="278E2F90"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480 mg sesame protein : 93% (52/56)</w:t>
            </w:r>
          </w:p>
          <w:p w14:paraId="14C360C9" w14:textId="77777777" w:rsidR="00473209" w:rsidRPr="0029583B" w:rsidRDefault="00473209" w:rsidP="00473209">
            <w:pPr>
              <w:pStyle w:val="Textecourant2012"/>
              <w:spacing w:after="0"/>
              <w:ind w:left="0"/>
              <w:rPr>
                <w:rFonts w:ascii="Arial" w:hAnsi="Arial"/>
                <w:szCs w:val="18"/>
                <w:lang w:val="en-CA" w:eastAsia="fr-CA"/>
              </w:rPr>
            </w:pPr>
          </w:p>
          <w:p w14:paraId="2664BEB6"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 with 4000 mg sesame protein: 82% (46/56)</w:t>
            </w:r>
          </w:p>
        </w:tc>
      </w:tr>
    </w:tbl>
    <w:p w14:paraId="3142E1C5" w14:textId="77777777" w:rsidR="007C7924" w:rsidRDefault="007C7924" w:rsidP="00473209"/>
    <w:p w14:paraId="6DDC0122" w14:textId="77777777" w:rsidR="007C7924" w:rsidRDefault="007C7924" w:rsidP="00473209"/>
    <w:p w14:paraId="2C245988" w14:textId="77777777" w:rsidR="007C7924" w:rsidRDefault="007C7924">
      <w:pPr>
        <w:rPr>
          <w:b/>
          <w:sz w:val="24"/>
        </w:rPr>
      </w:pPr>
      <w:r>
        <w:rPr>
          <w:b/>
          <w:sz w:val="24"/>
        </w:rPr>
        <w:br w:type="page"/>
      </w:r>
    </w:p>
    <w:p w14:paraId="098B8AB4" w14:textId="77777777" w:rsidR="007C7924" w:rsidRPr="005249F9" w:rsidRDefault="007C7924" w:rsidP="00D40837">
      <w:pPr>
        <w:pStyle w:val="Titre4"/>
      </w:pPr>
      <w:bookmarkStart w:id="38" w:name="_Toc27666843"/>
      <w:r w:rsidRPr="005249F9">
        <w:lastRenderedPageBreak/>
        <w:t>Assessment of the quality of evidence</w:t>
      </w:r>
      <w:bookmarkEnd w:id="38"/>
    </w:p>
    <w:tbl>
      <w:tblPr>
        <w:tblStyle w:val="1"/>
        <w:tblW w:w="17402" w:type="dxa"/>
        <w:tblLayout w:type="fixed"/>
        <w:tblLook w:val="04A0" w:firstRow="1" w:lastRow="0" w:firstColumn="1" w:lastColumn="0" w:noHBand="0" w:noVBand="1"/>
      </w:tblPr>
      <w:tblGrid>
        <w:gridCol w:w="1101"/>
        <w:gridCol w:w="4394"/>
        <w:gridCol w:w="6379"/>
        <w:gridCol w:w="5528"/>
      </w:tblGrid>
      <w:tr w:rsidR="00473209" w:rsidRPr="0029583B" w14:paraId="4DC16C54" w14:textId="77777777" w:rsidTr="00473209">
        <w:trPr>
          <w:cantSplit/>
          <w:tblHeader/>
        </w:trPr>
        <w:tc>
          <w:tcPr>
            <w:tcW w:w="1101" w:type="dxa"/>
            <w:shd w:val="clear" w:color="auto" w:fill="D9D9D9" w:themeFill="background1" w:themeFillShade="D9"/>
          </w:tcPr>
          <w:p w14:paraId="4954DC21" w14:textId="77777777" w:rsidR="00473209" w:rsidRPr="0029583B" w:rsidRDefault="00473209" w:rsidP="00473209">
            <w:pPr>
              <w:rPr>
                <w:b/>
                <w:sz w:val="18"/>
              </w:rPr>
            </w:pPr>
          </w:p>
        </w:tc>
        <w:tc>
          <w:tcPr>
            <w:tcW w:w="4394" w:type="dxa"/>
            <w:shd w:val="clear" w:color="auto" w:fill="D9D9D9" w:themeFill="background1" w:themeFillShade="D9"/>
          </w:tcPr>
          <w:p w14:paraId="578DB56E" w14:textId="77777777" w:rsidR="00473209" w:rsidRPr="0029583B" w:rsidRDefault="00473209" w:rsidP="00473209">
            <w:pPr>
              <w:rPr>
                <w:b/>
                <w:sz w:val="18"/>
              </w:rPr>
            </w:pPr>
          </w:p>
        </w:tc>
        <w:tc>
          <w:tcPr>
            <w:tcW w:w="6379" w:type="dxa"/>
            <w:shd w:val="clear" w:color="auto" w:fill="D9D9D9" w:themeFill="background1" w:themeFillShade="D9"/>
          </w:tcPr>
          <w:p w14:paraId="727615D3" w14:textId="08FE24ED" w:rsidR="00473209" w:rsidRPr="0029583B" w:rsidRDefault="00473209" w:rsidP="005F2998">
            <w:pPr>
              <w:rPr>
                <w:b/>
                <w:sz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373029D4" w14:textId="69C96B25" w:rsidR="00473209" w:rsidRPr="0029583B" w:rsidRDefault="00473209"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473209" w:rsidRPr="0029583B" w14:paraId="62C3CA34" w14:textId="77777777" w:rsidTr="00473209">
        <w:trPr>
          <w:cantSplit/>
        </w:trPr>
        <w:tc>
          <w:tcPr>
            <w:tcW w:w="1101" w:type="dxa"/>
            <w:vMerge w:val="restart"/>
          </w:tcPr>
          <w:p w14:paraId="1065A2D8" w14:textId="77777777" w:rsidR="00473209" w:rsidRPr="0029583B" w:rsidRDefault="00473209" w:rsidP="00473209">
            <w:pPr>
              <w:rPr>
                <w:b/>
                <w:sz w:val="18"/>
              </w:rPr>
            </w:pPr>
            <w:r w:rsidRPr="0029583B">
              <w:rPr>
                <w:b/>
                <w:sz w:val="18"/>
              </w:rPr>
              <w:t>Peanut</w:t>
            </w:r>
          </w:p>
        </w:tc>
        <w:tc>
          <w:tcPr>
            <w:tcW w:w="4394" w:type="dxa"/>
          </w:tcPr>
          <w:p w14:paraId="2624E128" w14:textId="3917629F" w:rsidR="00473209" w:rsidRPr="0029583B" w:rsidRDefault="00473209" w:rsidP="005F2998">
            <w:pPr>
              <w:rPr>
                <w:b/>
                <w:sz w:val="18"/>
              </w:rPr>
            </w:pPr>
            <w:r w:rsidRPr="0029583B">
              <w:rPr>
                <w:b/>
                <w:sz w:val="18"/>
              </w:rPr>
              <w:t xml:space="preserve">Interventional comparative studies (RCTs, CCTs) </w:t>
            </w:r>
            <w:r w:rsidRPr="0029583B">
              <w:rPr>
                <w:sz w:val="18"/>
              </w:rPr>
              <w:t xml:space="preserve">- </w:t>
            </w:r>
            <w:r w:rsidRPr="0029583B">
              <w:rPr>
                <w:i/>
                <w:sz w:val="18"/>
                <w:szCs w:val="18"/>
              </w:rPr>
              <w:t>Hsiao, 2017</w:t>
            </w:r>
            <w:r w:rsidRPr="0029583B">
              <w:rPr>
                <w:i/>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i/>
                <w:sz w:val="18"/>
                <w:szCs w:val="18"/>
              </w:rPr>
              <w:instrText xml:space="preserve"> ADDIN EN.CITE </w:instrText>
            </w:r>
            <w:r w:rsidR="005F2998">
              <w:rPr>
                <w:i/>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61</w:t>
            </w:r>
            <w:r w:rsidRPr="0029583B">
              <w:rPr>
                <w:i/>
                <w:sz w:val="18"/>
                <w:szCs w:val="18"/>
              </w:rPr>
              <w:fldChar w:fldCharType="end"/>
            </w:r>
          </w:p>
        </w:tc>
        <w:tc>
          <w:tcPr>
            <w:tcW w:w="6379" w:type="dxa"/>
          </w:tcPr>
          <w:p w14:paraId="6FDE8735" w14:textId="77777777" w:rsidR="00473209" w:rsidRPr="0029583B" w:rsidRDefault="00473209" w:rsidP="00473209">
            <w:pPr>
              <w:rPr>
                <w:sz w:val="18"/>
              </w:rPr>
            </w:pPr>
            <w:r w:rsidRPr="0029583B">
              <w:rPr>
                <w:b/>
                <w:sz w:val="18"/>
              </w:rPr>
              <w:t>High</w:t>
            </w:r>
            <w:r w:rsidRPr="0029583B">
              <w:rPr>
                <w:sz w:val="18"/>
              </w:rPr>
              <w:t>- 1 LTFU on RCT, limitations: open-label and  loss to follow-up</w:t>
            </w:r>
          </w:p>
        </w:tc>
        <w:tc>
          <w:tcPr>
            <w:tcW w:w="5528" w:type="dxa"/>
            <w:vMerge w:val="restart"/>
          </w:tcPr>
          <w:p w14:paraId="46F5E7A0" w14:textId="77777777" w:rsidR="00473209" w:rsidRPr="0029583B" w:rsidRDefault="00473209" w:rsidP="00473209">
            <w:pPr>
              <w:rPr>
                <w:sz w:val="18"/>
              </w:rPr>
            </w:pPr>
            <w:r w:rsidRPr="0029583B">
              <w:rPr>
                <w:sz w:val="18"/>
              </w:rPr>
              <w:t>Level II two groups, non-randomized studies</w:t>
            </w:r>
          </w:p>
        </w:tc>
      </w:tr>
      <w:tr w:rsidR="00473209" w:rsidRPr="0029583B" w14:paraId="7B9E57A3" w14:textId="77777777" w:rsidTr="00473209">
        <w:trPr>
          <w:cantSplit/>
        </w:trPr>
        <w:tc>
          <w:tcPr>
            <w:tcW w:w="1101" w:type="dxa"/>
            <w:vMerge/>
          </w:tcPr>
          <w:p w14:paraId="0C310802" w14:textId="77777777" w:rsidR="00473209" w:rsidRPr="0029583B" w:rsidRDefault="00473209" w:rsidP="00473209">
            <w:pPr>
              <w:rPr>
                <w:b/>
                <w:sz w:val="18"/>
              </w:rPr>
            </w:pPr>
          </w:p>
        </w:tc>
        <w:tc>
          <w:tcPr>
            <w:tcW w:w="4394" w:type="dxa"/>
          </w:tcPr>
          <w:p w14:paraId="500CE368" w14:textId="65A43038" w:rsidR="00473209" w:rsidRPr="0029583B" w:rsidRDefault="00473209" w:rsidP="005F2998">
            <w:pPr>
              <w:rPr>
                <w:b/>
                <w:sz w:val="18"/>
              </w:rPr>
            </w:pPr>
            <w:r w:rsidRPr="0029583B">
              <w:rPr>
                <w:b/>
                <w:sz w:val="18"/>
              </w:rPr>
              <w:t xml:space="preserve">Case series - </w:t>
            </w:r>
            <w:r w:rsidRPr="0029583B">
              <w:rPr>
                <w:i/>
                <w:sz w:val="18"/>
                <w:szCs w:val="18"/>
              </w:rPr>
              <w:t>Nachshon, 2018</w:t>
            </w:r>
            <w:r w:rsidRPr="0029583B">
              <w:rPr>
                <w:i/>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i/>
                <w:sz w:val="18"/>
                <w:szCs w:val="18"/>
              </w:rPr>
              <w:instrText xml:space="preserve"> ADDIN EN.CITE </w:instrText>
            </w:r>
            <w:r w:rsidR="005F2998">
              <w:rPr>
                <w:i/>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7</w:t>
            </w:r>
            <w:r w:rsidRPr="0029583B">
              <w:rPr>
                <w:i/>
                <w:sz w:val="18"/>
                <w:szCs w:val="18"/>
              </w:rPr>
              <w:fldChar w:fldCharType="end"/>
            </w:r>
            <w:r w:rsidRPr="0029583B">
              <w:rPr>
                <w:sz w:val="18"/>
                <w:szCs w:val="18"/>
              </w:rPr>
              <w:t xml:space="preserve"> </w:t>
            </w:r>
          </w:p>
        </w:tc>
        <w:tc>
          <w:tcPr>
            <w:tcW w:w="6379" w:type="dxa"/>
          </w:tcPr>
          <w:p w14:paraId="197CECD8" w14:textId="77777777" w:rsidR="00473209" w:rsidRPr="0029583B" w:rsidRDefault="00473209" w:rsidP="00473209">
            <w:pPr>
              <w:rPr>
                <w:b/>
                <w:sz w:val="18"/>
              </w:rPr>
            </w:pPr>
            <w:r w:rsidRPr="0029583B">
              <w:rPr>
                <w:b/>
                <w:sz w:val="18"/>
              </w:rPr>
              <w:t xml:space="preserve">Moderate – </w:t>
            </w:r>
            <w:r w:rsidRPr="0029583B">
              <w:rPr>
                <w:sz w:val="18"/>
              </w:rPr>
              <w:t>1 case series; main limits: single-center, retrospective data collection</w:t>
            </w:r>
          </w:p>
        </w:tc>
        <w:tc>
          <w:tcPr>
            <w:tcW w:w="5528" w:type="dxa"/>
            <w:vMerge/>
          </w:tcPr>
          <w:p w14:paraId="6896C8B3" w14:textId="77777777" w:rsidR="00473209" w:rsidRPr="0029583B" w:rsidRDefault="00473209" w:rsidP="00473209">
            <w:pPr>
              <w:rPr>
                <w:sz w:val="18"/>
              </w:rPr>
            </w:pPr>
          </w:p>
        </w:tc>
      </w:tr>
      <w:tr w:rsidR="00473209" w:rsidRPr="0029583B" w14:paraId="1C3B8A46" w14:textId="77777777" w:rsidTr="00473209">
        <w:trPr>
          <w:cantSplit/>
        </w:trPr>
        <w:tc>
          <w:tcPr>
            <w:tcW w:w="1101" w:type="dxa"/>
            <w:vMerge w:val="restart"/>
          </w:tcPr>
          <w:p w14:paraId="0494F58A" w14:textId="77777777" w:rsidR="00473209" w:rsidRPr="0029583B" w:rsidRDefault="00473209" w:rsidP="00473209">
            <w:pPr>
              <w:rPr>
                <w:b/>
                <w:sz w:val="18"/>
              </w:rPr>
            </w:pPr>
            <w:r w:rsidRPr="0029583B">
              <w:rPr>
                <w:b/>
                <w:sz w:val="18"/>
              </w:rPr>
              <w:t>Egg</w:t>
            </w:r>
          </w:p>
        </w:tc>
        <w:tc>
          <w:tcPr>
            <w:tcW w:w="4394" w:type="dxa"/>
          </w:tcPr>
          <w:p w14:paraId="619C6335" w14:textId="7DE67D9F" w:rsidR="00473209" w:rsidRPr="0029583B" w:rsidRDefault="00473209" w:rsidP="005F2998">
            <w:pPr>
              <w:rPr>
                <w:b/>
                <w:sz w:val="18"/>
              </w:rPr>
            </w:pPr>
            <w:r w:rsidRPr="0029583B">
              <w:rPr>
                <w:b/>
                <w:sz w:val="18"/>
              </w:rPr>
              <w:t xml:space="preserve">Interventional comparative studies (RCTs, CCTs) - </w:t>
            </w:r>
            <w:r w:rsidRPr="0029583B">
              <w:rPr>
                <w:i/>
                <w:sz w:val="18"/>
                <w:szCs w:val="18"/>
              </w:rPr>
              <w:t>Jones 2016</w:t>
            </w:r>
            <w:r w:rsidRPr="0029583B">
              <w:rPr>
                <w:i/>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i/>
                <w:sz w:val="18"/>
                <w:szCs w:val="18"/>
              </w:rPr>
              <w:instrText xml:space="preserve"> ADDIN EN.CITE </w:instrText>
            </w:r>
            <w:r w:rsidR="005F2998">
              <w:rPr>
                <w:i/>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60</w:t>
            </w:r>
            <w:r w:rsidRPr="0029583B">
              <w:rPr>
                <w:i/>
                <w:sz w:val="18"/>
                <w:szCs w:val="18"/>
              </w:rPr>
              <w:fldChar w:fldCharType="end"/>
            </w:r>
            <w:r w:rsidRPr="0029583B">
              <w:rPr>
                <w:i/>
                <w:sz w:val="18"/>
                <w:szCs w:val="18"/>
              </w:rPr>
              <w:t>, Meglio 2017</w:t>
            </w:r>
            <w:r w:rsidRPr="0029583B">
              <w:rPr>
                <w:i/>
                <w:sz w:val="18"/>
                <w:szCs w:val="18"/>
              </w:rPr>
              <w:fldChar w:fldCharType="begin"/>
            </w:r>
            <w:r w:rsidR="005F2998">
              <w:rPr>
                <w:i/>
                <w:sz w:val="18"/>
                <w:szCs w:val="18"/>
              </w:rPr>
              <w:instrText xml:space="preserve"> ADDIN EN.CITE &lt;EndNote&gt;&lt;Cite&gt;&lt;Author&gt;Meglio&lt;/Author&gt;&lt;Year&gt;2017&lt;/Year&gt;&lt;RecNum&gt;337&lt;/RecNum&gt;&lt;DisplayText&gt;&lt;style face="superscript"&gt;62&lt;/style&gt;&lt;/DisplayText&gt;&lt;record&gt;&lt;rec-number&gt;337&lt;/rec-number&gt;&lt;foreign-keys&gt;&lt;key app="EN" db-id="x9wzz5atbsd22oefrz25wtay2xf5fvep500r" timestamp="1555515908"&gt;337&lt;/key&gt;&lt;/foreign-keys&gt;&lt;ref-type name="Journal Article"&gt;17&lt;/ref-type&gt;&lt;contributors&gt;&lt;authors&gt;&lt;author&gt;Meglio, P.&lt;/author&gt;&lt;author&gt;Giampietro, P. G.&lt;/author&gt;&lt;author&gt;Carello, R.&lt;/author&gt;&lt;author&gt;Galli, E.&lt;/author&gt;&lt;/authors&gt;&lt;/contributors&gt;&lt;auth-address&gt;From the San Pietro Hospital, Fatebenefratelli Research Center, Rome, Italy.&lt;/auth-address&gt;&lt;titles&gt;&lt;title&gt;Oral immunotherapy in children with IgE-mediated hen&amp;apos;s egg allergy: Follow-ups at 2.5 and 7 years&lt;/title&gt;&lt;secondary-title&gt;Allergy Rhinol (Providence)&lt;/secondary-title&gt;&lt;alt-title&gt;Allergy &amp;amp; rhinology (Providence, R.I.)&lt;/alt-title&gt;&lt;/titles&gt;&lt;periodical&gt;&lt;full-title&gt;Allergy Rhinol (Providence)&lt;/full-title&gt;&lt;abbr-1&gt;Allergy &amp;amp; rhinology (Providence, R.I.)&lt;/abbr-1&gt;&lt;/periodical&gt;&lt;alt-periodical&gt;&lt;full-title&gt;Allergy Rhinol (Providence)&lt;/full-title&gt;&lt;abbr-1&gt;Allergy &amp;amp; rhinology (Providence, R.I.)&lt;/abbr-1&gt;&lt;/alt-periodical&gt;&lt;pages&gt;157-169&lt;/pages&gt;&lt;volume&gt;8&lt;/volume&gt;&lt;number&gt;3&lt;/number&gt;&lt;edition&gt;2017/10/27&lt;/edition&gt;&lt;dates&gt;&lt;year&gt;2017&lt;/year&gt;&lt;pub-dates&gt;&lt;date&gt;Oct 1&lt;/date&gt;&lt;/pub-dates&gt;&lt;/dates&gt;&lt;isbn&gt;2152-6575 (Print)&amp;#xD;2152-6567&lt;/isbn&gt;&lt;accession-num&gt;29070273&lt;/accession-num&gt;&lt;urls&gt;&lt;related-urls&gt;&lt;url&gt;https://www.ncbi.nlm.nih.gov/pubmed/29070273&lt;/url&gt;&lt;url&gt;https://www.ncbi.nlm.nih.gov/pmc/articles/PMC5662541/pdf/arhe157.pdf&lt;/url&gt;&lt;/related-urls&gt;&lt;/urls&gt;&lt;custom1&gt;RCT&lt;/custom1&gt;&lt;custom2&gt;PMC5662541&lt;/custom2&gt;&lt;electronic-resource-num&gt;10.2500/ar.2017.8.0211&lt;/electronic-resource-num&gt;&lt;remote-database-provider&gt;NLM&lt;/remote-database-provider&gt;&lt;language&gt;eng&lt;/language&gt;&lt;/record&gt;&lt;/Cite&gt;&lt;/EndNote&gt;</w:instrText>
            </w:r>
            <w:r w:rsidRPr="0029583B">
              <w:rPr>
                <w:i/>
                <w:sz w:val="18"/>
                <w:szCs w:val="18"/>
              </w:rPr>
              <w:fldChar w:fldCharType="separate"/>
            </w:r>
            <w:r w:rsidR="005F2998" w:rsidRPr="005F2998">
              <w:rPr>
                <w:i/>
                <w:noProof/>
                <w:sz w:val="18"/>
                <w:szCs w:val="18"/>
                <w:vertAlign w:val="superscript"/>
              </w:rPr>
              <w:t>62</w:t>
            </w:r>
            <w:r w:rsidRPr="0029583B">
              <w:rPr>
                <w:i/>
                <w:sz w:val="18"/>
                <w:szCs w:val="18"/>
              </w:rPr>
              <w:fldChar w:fldCharType="end"/>
            </w:r>
          </w:p>
        </w:tc>
        <w:tc>
          <w:tcPr>
            <w:tcW w:w="6379" w:type="dxa"/>
          </w:tcPr>
          <w:p w14:paraId="4796CB4F" w14:textId="77777777" w:rsidR="00473209" w:rsidRPr="0029583B" w:rsidRDefault="00473209" w:rsidP="00473209">
            <w:pPr>
              <w:rPr>
                <w:sz w:val="18"/>
              </w:rPr>
            </w:pPr>
            <w:r w:rsidRPr="0029583B">
              <w:rPr>
                <w:b/>
                <w:sz w:val="18"/>
              </w:rPr>
              <w:t xml:space="preserve">High </w:t>
            </w:r>
            <w:r w:rsidRPr="0029583B">
              <w:rPr>
                <w:sz w:val="18"/>
              </w:rPr>
              <w:t>- 2 LTFU on RCTs, limitations: open-label and  loss to follow-up</w:t>
            </w:r>
          </w:p>
        </w:tc>
        <w:tc>
          <w:tcPr>
            <w:tcW w:w="5528" w:type="dxa"/>
            <w:vMerge w:val="restart"/>
          </w:tcPr>
          <w:p w14:paraId="7F02747B" w14:textId="77777777" w:rsidR="00473209" w:rsidRPr="0029583B" w:rsidRDefault="00473209" w:rsidP="00473209">
            <w:pPr>
              <w:rPr>
                <w:sz w:val="18"/>
              </w:rPr>
            </w:pPr>
            <w:r w:rsidRPr="0029583B">
              <w:rPr>
                <w:sz w:val="18"/>
              </w:rPr>
              <w:t xml:space="preserve">Level II two groups, non-randomized studies </w:t>
            </w:r>
          </w:p>
        </w:tc>
      </w:tr>
      <w:tr w:rsidR="00473209" w:rsidRPr="0029583B" w14:paraId="33BE76CA" w14:textId="77777777" w:rsidTr="00473209">
        <w:trPr>
          <w:cantSplit/>
        </w:trPr>
        <w:tc>
          <w:tcPr>
            <w:tcW w:w="1101" w:type="dxa"/>
            <w:vMerge/>
          </w:tcPr>
          <w:p w14:paraId="33344F03" w14:textId="77777777" w:rsidR="00473209" w:rsidRPr="0029583B" w:rsidRDefault="00473209" w:rsidP="00473209">
            <w:pPr>
              <w:rPr>
                <w:b/>
                <w:sz w:val="18"/>
              </w:rPr>
            </w:pPr>
          </w:p>
        </w:tc>
        <w:tc>
          <w:tcPr>
            <w:tcW w:w="4394" w:type="dxa"/>
          </w:tcPr>
          <w:p w14:paraId="78C7E6AD" w14:textId="77777777" w:rsidR="00473209" w:rsidRPr="0029583B" w:rsidRDefault="00473209" w:rsidP="00473209">
            <w:pPr>
              <w:rPr>
                <w:b/>
                <w:sz w:val="18"/>
              </w:rPr>
            </w:pPr>
            <w:r w:rsidRPr="0029583B">
              <w:rPr>
                <w:b/>
                <w:sz w:val="18"/>
              </w:rPr>
              <w:t>Case series</w:t>
            </w:r>
          </w:p>
        </w:tc>
        <w:tc>
          <w:tcPr>
            <w:tcW w:w="6379" w:type="dxa"/>
          </w:tcPr>
          <w:p w14:paraId="27E96AB8" w14:textId="77777777" w:rsidR="00473209" w:rsidRPr="0029583B" w:rsidRDefault="00473209" w:rsidP="00473209">
            <w:pPr>
              <w:rPr>
                <w:b/>
                <w:sz w:val="18"/>
              </w:rPr>
            </w:pPr>
            <w:r w:rsidRPr="0029583B">
              <w:rPr>
                <w:b/>
                <w:sz w:val="18"/>
              </w:rPr>
              <w:t>--</w:t>
            </w:r>
          </w:p>
        </w:tc>
        <w:tc>
          <w:tcPr>
            <w:tcW w:w="5528" w:type="dxa"/>
            <w:vMerge/>
          </w:tcPr>
          <w:p w14:paraId="40AFCFAA" w14:textId="77777777" w:rsidR="00473209" w:rsidRPr="0029583B" w:rsidRDefault="00473209" w:rsidP="00473209">
            <w:pPr>
              <w:rPr>
                <w:sz w:val="18"/>
              </w:rPr>
            </w:pPr>
          </w:p>
        </w:tc>
      </w:tr>
      <w:tr w:rsidR="00473209" w:rsidRPr="0029583B" w14:paraId="584BC764" w14:textId="77777777" w:rsidTr="00473209">
        <w:trPr>
          <w:cantSplit/>
        </w:trPr>
        <w:tc>
          <w:tcPr>
            <w:tcW w:w="1101" w:type="dxa"/>
            <w:vMerge w:val="restart"/>
          </w:tcPr>
          <w:p w14:paraId="2CDFE88B" w14:textId="77777777" w:rsidR="00473209" w:rsidRPr="0029583B" w:rsidRDefault="00473209" w:rsidP="00473209">
            <w:pPr>
              <w:rPr>
                <w:b/>
                <w:sz w:val="18"/>
              </w:rPr>
            </w:pPr>
            <w:r w:rsidRPr="0029583B">
              <w:rPr>
                <w:b/>
                <w:sz w:val="18"/>
              </w:rPr>
              <w:t>Milk</w:t>
            </w:r>
          </w:p>
        </w:tc>
        <w:tc>
          <w:tcPr>
            <w:tcW w:w="4394" w:type="dxa"/>
          </w:tcPr>
          <w:p w14:paraId="24E8E913" w14:textId="77777777" w:rsidR="00473209" w:rsidRPr="0029583B" w:rsidRDefault="00473209" w:rsidP="00473209">
            <w:pPr>
              <w:rPr>
                <w:b/>
                <w:sz w:val="18"/>
              </w:rPr>
            </w:pPr>
            <w:r w:rsidRPr="0029583B">
              <w:rPr>
                <w:b/>
                <w:sz w:val="18"/>
              </w:rPr>
              <w:t xml:space="preserve">Interventional comparative studies (RCTs, CCTs): </w:t>
            </w:r>
          </w:p>
        </w:tc>
        <w:tc>
          <w:tcPr>
            <w:tcW w:w="6379" w:type="dxa"/>
          </w:tcPr>
          <w:p w14:paraId="164249CF" w14:textId="77777777" w:rsidR="00473209" w:rsidRPr="0029583B" w:rsidRDefault="00473209" w:rsidP="00473209">
            <w:pPr>
              <w:rPr>
                <w:b/>
                <w:sz w:val="18"/>
              </w:rPr>
            </w:pPr>
            <w:r w:rsidRPr="0029583B">
              <w:rPr>
                <w:b/>
                <w:sz w:val="18"/>
              </w:rPr>
              <w:t>--</w:t>
            </w:r>
            <w:r w:rsidRPr="0029583B">
              <w:rPr>
                <w:sz w:val="18"/>
              </w:rPr>
              <w:t xml:space="preserve"> </w:t>
            </w:r>
          </w:p>
        </w:tc>
        <w:tc>
          <w:tcPr>
            <w:tcW w:w="5528" w:type="dxa"/>
            <w:vMerge w:val="restart"/>
          </w:tcPr>
          <w:p w14:paraId="08163DC1" w14:textId="77777777" w:rsidR="00473209" w:rsidRPr="0029583B" w:rsidRDefault="00473209" w:rsidP="00473209">
            <w:pPr>
              <w:rPr>
                <w:sz w:val="18"/>
              </w:rPr>
            </w:pPr>
            <w:r w:rsidRPr="0029583B">
              <w:rPr>
                <w:sz w:val="18"/>
              </w:rPr>
              <w:t>Level III: one group non-randomized</w:t>
            </w:r>
          </w:p>
        </w:tc>
      </w:tr>
      <w:tr w:rsidR="00473209" w:rsidRPr="0029583B" w14:paraId="5857C82F" w14:textId="77777777" w:rsidTr="00473209">
        <w:trPr>
          <w:cantSplit/>
        </w:trPr>
        <w:tc>
          <w:tcPr>
            <w:tcW w:w="1101" w:type="dxa"/>
            <w:vMerge/>
          </w:tcPr>
          <w:p w14:paraId="6E2D1C98" w14:textId="77777777" w:rsidR="00473209" w:rsidRPr="0029583B" w:rsidRDefault="00473209" w:rsidP="00473209">
            <w:pPr>
              <w:rPr>
                <w:b/>
                <w:sz w:val="18"/>
              </w:rPr>
            </w:pPr>
          </w:p>
        </w:tc>
        <w:tc>
          <w:tcPr>
            <w:tcW w:w="4394" w:type="dxa"/>
          </w:tcPr>
          <w:p w14:paraId="53AEE82E" w14:textId="19EE7184" w:rsidR="00473209" w:rsidRPr="0029583B" w:rsidRDefault="00473209" w:rsidP="005F2998">
            <w:pPr>
              <w:rPr>
                <w:b/>
                <w:sz w:val="18"/>
              </w:rPr>
            </w:pPr>
            <w:r w:rsidRPr="0029583B">
              <w:rPr>
                <w:b/>
                <w:sz w:val="18"/>
              </w:rPr>
              <w:t>Case series</w:t>
            </w:r>
            <w:r w:rsidRPr="0029583B">
              <w:rPr>
                <w:sz w:val="18"/>
              </w:rPr>
              <w:t xml:space="preserve">: </w:t>
            </w:r>
            <w:r w:rsidRPr="0029583B">
              <w:rPr>
                <w:b/>
                <w:sz w:val="18"/>
              </w:rPr>
              <w:t xml:space="preserve">- </w:t>
            </w:r>
            <w:r w:rsidRPr="0029583B">
              <w:rPr>
                <w:i/>
                <w:sz w:val="18"/>
                <w:szCs w:val="18"/>
              </w:rPr>
              <w:t>Kauppila 2019</w:t>
            </w:r>
            <w:r w:rsidRPr="0029583B">
              <w:rPr>
                <w:i/>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i/>
                <w:sz w:val="18"/>
                <w:szCs w:val="18"/>
              </w:rPr>
              <w:instrText xml:space="preserve"> ADDIN EN.CITE </w:instrText>
            </w:r>
            <w:r w:rsidR="005F2998">
              <w:rPr>
                <w:i/>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15</w:t>
            </w:r>
            <w:r w:rsidRPr="0029583B">
              <w:rPr>
                <w:i/>
                <w:sz w:val="18"/>
                <w:szCs w:val="18"/>
              </w:rPr>
              <w:fldChar w:fldCharType="end"/>
            </w:r>
            <w:r w:rsidRPr="0029583B">
              <w:rPr>
                <w:i/>
                <w:sz w:val="18"/>
                <w:szCs w:val="18"/>
              </w:rPr>
              <w:t>, Elizur 2016</w:t>
            </w:r>
            <w:r w:rsidRPr="0029583B">
              <w:rPr>
                <w:i/>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i/>
                <w:sz w:val="18"/>
                <w:szCs w:val="18"/>
              </w:rPr>
              <w:instrText xml:space="preserve"> ADDIN EN.CITE </w:instrText>
            </w:r>
            <w:r w:rsidR="005F2998">
              <w:rPr>
                <w:i/>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16</w:t>
            </w:r>
            <w:r w:rsidRPr="0029583B">
              <w:rPr>
                <w:i/>
                <w:sz w:val="18"/>
                <w:szCs w:val="18"/>
              </w:rPr>
              <w:fldChar w:fldCharType="end"/>
            </w:r>
          </w:p>
        </w:tc>
        <w:tc>
          <w:tcPr>
            <w:tcW w:w="6379" w:type="dxa"/>
          </w:tcPr>
          <w:p w14:paraId="780E1B60" w14:textId="77777777" w:rsidR="00473209" w:rsidRPr="0029583B" w:rsidRDefault="00473209" w:rsidP="00473209">
            <w:pPr>
              <w:rPr>
                <w:b/>
                <w:sz w:val="18"/>
              </w:rPr>
            </w:pPr>
            <w:r w:rsidRPr="0029583B">
              <w:rPr>
                <w:b/>
                <w:sz w:val="18"/>
              </w:rPr>
              <w:t xml:space="preserve">Moderate </w:t>
            </w:r>
            <w:r w:rsidRPr="0029583B">
              <w:rPr>
                <w:sz w:val="18"/>
              </w:rPr>
              <w:t xml:space="preserve">– </w:t>
            </w:r>
            <w:r w:rsidRPr="0029583B">
              <w:rPr>
                <w:b/>
                <w:sz w:val="18"/>
              </w:rPr>
              <w:t xml:space="preserve"> </w:t>
            </w:r>
            <w:r w:rsidRPr="0029583B">
              <w:rPr>
                <w:sz w:val="18"/>
              </w:rPr>
              <w:t>2 large case series; main limits: single-center, retrospective data collection</w:t>
            </w:r>
          </w:p>
        </w:tc>
        <w:tc>
          <w:tcPr>
            <w:tcW w:w="5528" w:type="dxa"/>
            <w:vMerge/>
          </w:tcPr>
          <w:p w14:paraId="503D3CF1" w14:textId="77777777" w:rsidR="00473209" w:rsidRPr="0029583B" w:rsidRDefault="00473209" w:rsidP="00473209">
            <w:pPr>
              <w:rPr>
                <w:b/>
                <w:sz w:val="18"/>
              </w:rPr>
            </w:pPr>
          </w:p>
        </w:tc>
      </w:tr>
      <w:tr w:rsidR="00473209" w:rsidRPr="0029583B" w14:paraId="65A20298" w14:textId="77777777" w:rsidTr="00473209">
        <w:trPr>
          <w:cantSplit/>
        </w:trPr>
        <w:tc>
          <w:tcPr>
            <w:tcW w:w="1101" w:type="dxa"/>
            <w:vMerge w:val="restart"/>
          </w:tcPr>
          <w:p w14:paraId="3AA79CB9" w14:textId="77777777" w:rsidR="00473209" w:rsidRPr="0029583B" w:rsidRDefault="00473209" w:rsidP="00473209">
            <w:pPr>
              <w:rPr>
                <w:b/>
                <w:sz w:val="18"/>
              </w:rPr>
            </w:pPr>
            <w:r w:rsidRPr="0029583B">
              <w:rPr>
                <w:b/>
                <w:sz w:val="18"/>
              </w:rPr>
              <w:t>Wheat</w:t>
            </w:r>
          </w:p>
        </w:tc>
        <w:tc>
          <w:tcPr>
            <w:tcW w:w="4394" w:type="dxa"/>
          </w:tcPr>
          <w:p w14:paraId="4B344364" w14:textId="77777777" w:rsidR="00473209" w:rsidRPr="0029583B" w:rsidRDefault="00473209" w:rsidP="00473209">
            <w:pPr>
              <w:rPr>
                <w:b/>
                <w:sz w:val="18"/>
              </w:rPr>
            </w:pPr>
            <w:r w:rsidRPr="0029583B">
              <w:rPr>
                <w:b/>
                <w:sz w:val="18"/>
              </w:rPr>
              <w:t>Interventional comparative studies (RCTs, CCTs)</w:t>
            </w:r>
          </w:p>
        </w:tc>
        <w:tc>
          <w:tcPr>
            <w:tcW w:w="6379" w:type="dxa"/>
          </w:tcPr>
          <w:p w14:paraId="2F0A3988" w14:textId="77777777" w:rsidR="00473209" w:rsidRPr="0029583B" w:rsidRDefault="00473209" w:rsidP="00473209">
            <w:pPr>
              <w:rPr>
                <w:b/>
                <w:sz w:val="18"/>
              </w:rPr>
            </w:pPr>
            <w:r w:rsidRPr="0029583B">
              <w:rPr>
                <w:b/>
                <w:sz w:val="18"/>
              </w:rPr>
              <w:t>--</w:t>
            </w:r>
          </w:p>
        </w:tc>
        <w:tc>
          <w:tcPr>
            <w:tcW w:w="5528" w:type="dxa"/>
            <w:vMerge w:val="restart"/>
          </w:tcPr>
          <w:p w14:paraId="364DE6F5" w14:textId="77777777" w:rsidR="00473209" w:rsidRPr="0029583B" w:rsidRDefault="00473209" w:rsidP="00473209">
            <w:pPr>
              <w:rPr>
                <w:b/>
                <w:sz w:val="18"/>
              </w:rPr>
            </w:pPr>
            <w:r w:rsidRPr="0029583B">
              <w:rPr>
                <w:sz w:val="18"/>
              </w:rPr>
              <w:t>Level III: one group non-randomized</w:t>
            </w:r>
          </w:p>
        </w:tc>
      </w:tr>
      <w:tr w:rsidR="00473209" w:rsidRPr="0029583B" w14:paraId="33509B3F" w14:textId="77777777" w:rsidTr="00473209">
        <w:trPr>
          <w:cantSplit/>
        </w:trPr>
        <w:tc>
          <w:tcPr>
            <w:tcW w:w="1101" w:type="dxa"/>
            <w:vMerge/>
          </w:tcPr>
          <w:p w14:paraId="134A66E6" w14:textId="77777777" w:rsidR="00473209" w:rsidRPr="0029583B" w:rsidRDefault="00473209" w:rsidP="00473209">
            <w:pPr>
              <w:rPr>
                <w:b/>
                <w:sz w:val="18"/>
              </w:rPr>
            </w:pPr>
          </w:p>
        </w:tc>
        <w:tc>
          <w:tcPr>
            <w:tcW w:w="4394" w:type="dxa"/>
          </w:tcPr>
          <w:p w14:paraId="285A4BB0" w14:textId="1A4A6709" w:rsidR="00473209" w:rsidRPr="0029583B" w:rsidRDefault="00473209" w:rsidP="005F2998">
            <w:pPr>
              <w:rPr>
                <w:b/>
                <w:sz w:val="18"/>
              </w:rPr>
            </w:pPr>
            <w:r w:rsidRPr="0029583B">
              <w:rPr>
                <w:b/>
                <w:sz w:val="18"/>
              </w:rPr>
              <w:t>Case series</w:t>
            </w:r>
            <w:r w:rsidRPr="0029583B">
              <w:rPr>
                <w:sz w:val="18"/>
              </w:rPr>
              <w:t>: 1 prospective case series in research context (</w:t>
            </w:r>
            <w:r w:rsidRPr="0029583B">
              <w:rPr>
                <w:sz w:val="18"/>
                <w:szCs w:val="18"/>
                <w:lang w:eastAsia="fr-CA"/>
              </w:rPr>
              <w:t>Kulmala, 2018</w:t>
            </w:r>
            <w:r w:rsidRPr="0029583B">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5</w:t>
            </w:r>
            <w:r w:rsidRPr="0029583B">
              <w:rPr>
                <w:sz w:val="18"/>
                <w:szCs w:val="18"/>
                <w:lang w:eastAsia="fr-CA"/>
              </w:rPr>
              <w:fldChar w:fldCharType="end"/>
            </w:r>
            <w:r w:rsidRPr="0029583B">
              <w:rPr>
                <w:sz w:val="18"/>
                <w:szCs w:val="18"/>
                <w:lang w:eastAsia="fr-CA"/>
              </w:rPr>
              <w:t>)</w:t>
            </w:r>
          </w:p>
        </w:tc>
        <w:tc>
          <w:tcPr>
            <w:tcW w:w="6379" w:type="dxa"/>
          </w:tcPr>
          <w:p w14:paraId="2B167961" w14:textId="77777777" w:rsidR="00473209" w:rsidRPr="0029583B" w:rsidRDefault="00473209" w:rsidP="00473209">
            <w:pPr>
              <w:rPr>
                <w:b/>
                <w:sz w:val="18"/>
              </w:rPr>
            </w:pPr>
            <w:r w:rsidRPr="0029583B">
              <w:rPr>
                <w:b/>
                <w:sz w:val="18"/>
              </w:rPr>
              <w:t xml:space="preserve">Low </w:t>
            </w:r>
            <w:r w:rsidRPr="0029583B">
              <w:rPr>
                <w:sz w:val="18"/>
              </w:rPr>
              <w:t>– 1 prospective case series of low risk of bias</w:t>
            </w:r>
          </w:p>
        </w:tc>
        <w:tc>
          <w:tcPr>
            <w:tcW w:w="5528" w:type="dxa"/>
            <w:vMerge/>
          </w:tcPr>
          <w:p w14:paraId="183B3AEF" w14:textId="77777777" w:rsidR="00473209" w:rsidRPr="0029583B" w:rsidRDefault="00473209" w:rsidP="00473209">
            <w:pPr>
              <w:rPr>
                <w:b/>
                <w:sz w:val="18"/>
              </w:rPr>
            </w:pPr>
          </w:p>
        </w:tc>
      </w:tr>
      <w:tr w:rsidR="00473209" w:rsidRPr="0029583B" w14:paraId="6D0AE61D" w14:textId="77777777" w:rsidTr="00473209">
        <w:trPr>
          <w:cantSplit/>
        </w:trPr>
        <w:tc>
          <w:tcPr>
            <w:tcW w:w="1101" w:type="dxa"/>
            <w:vMerge w:val="restart"/>
          </w:tcPr>
          <w:p w14:paraId="3660911C" w14:textId="77777777" w:rsidR="00473209" w:rsidRPr="0029583B" w:rsidRDefault="00473209" w:rsidP="00473209">
            <w:pPr>
              <w:rPr>
                <w:b/>
                <w:sz w:val="18"/>
              </w:rPr>
            </w:pPr>
            <w:r w:rsidRPr="0029583B">
              <w:rPr>
                <w:b/>
                <w:sz w:val="18"/>
              </w:rPr>
              <w:t>Walnut</w:t>
            </w:r>
          </w:p>
        </w:tc>
        <w:tc>
          <w:tcPr>
            <w:tcW w:w="4394" w:type="dxa"/>
          </w:tcPr>
          <w:p w14:paraId="31ABB51E" w14:textId="49C98E28" w:rsidR="00473209" w:rsidRPr="0029583B" w:rsidRDefault="00473209"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Elizur, 2019</w:t>
            </w:r>
            <w:r w:rsidRPr="0029583B">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6</w:t>
            </w:r>
            <w:r w:rsidRPr="0029583B">
              <w:rPr>
                <w:sz w:val="18"/>
                <w:szCs w:val="18"/>
                <w:lang w:eastAsia="fr-CA"/>
              </w:rPr>
              <w:fldChar w:fldCharType="end"/>
            </w:r>
            <w:r w:rsidRPr="0029583B">
              <w:rPr>
                <w:sz w:val="18"/>
                <w:szCs w:val="18"/>
                <w:lang w:eastAsia="fr-CA"/>
              </w:rPr>
              <w:t xml:space="preserve"> (CCT, N=73)</w:t>
            </w:r>
          </w:p>
        </w:tc>
        <w:tc>
          <w:tcPr>
            <w:tcW w:w="6379" w:type="dxa"/>
          </w:tcPr>
          <w:p w14:paraId="2350007D" w14:textId="77777777" w:rsidR="00473209" w:rsidRPr="0029583B" w:rsidRDefault="00473209" w:rsidP="00473209">
            <w:pPr>
              <w:rPr>
                <w:b/>
                <w:sz w:val="18"/>
              </w:rPr>
            </w:pPr>
            <w:r w:rsidRPr="0029583B">
              <w:rPr>
                <w:b/>
                <w:sz w:val="18"/>
              </w:rPr>
              <w:t xml:space="preserve">High </w:t>
            </w:r>
            <w:r w:rsidRPr="0029583B">
              <w:rPr>
                <w:sz w:val="18"/>
              </w:rPr>
              <w:t>– non-randomized control group,**  unblinded</w:t>
            </w:r>
          </w:p>
        </w:tc>
        <w:tc>
          <w:tcPr>
            <w:tcW w:w="5528" w:type="dxa"/>
            <w:vMerge w:val="restart"/>
          </w:tcPr>
          <w:p w14:paraId="4F2F84EA" w14:textId="77777777" w:rsidR="00473209" w:rsidRPr="0029583B" w:rsidRDefault="00473209" w:rsidP="00473209">
            <w:pPr>
              <w:rPr>
                <w:b/>
                <w:sz w:val="18"/>
              </w:rPr>
            </w:pPr>
            <w:r w:rsidRPr="0029583B">
              <w:rPr>
                <w:sz w:val="18"/>
              </w:rPr>
              <w:t>Level II two groups, non-randomized studies</w:t>
            </w:r>
          </w:p>
        </w:tc>
      </w:tr>
      <w:tr w:rsidR="00473209" w:rsidRPr="0029583B" w14:paraId="4E9D4A07" w14:textId="77777777" w:rsidTr="00473209">
        <w:trPr>
          <w:cantSplit/>
        </w:trPr>
        <w:tc>
          <w:tcPr>
            <w:tcW w:w="1101" w:type="dxa"/>
            <w:vMerge/>
          </w:tcPr>
          <w:p w14:paraId="562ACFF5" w14:textId="77777777" w:rsidR="00473209" w:rsidRPr="0029583B" w:rsidRDefault="00473209" w:rsidP="00473209">
            <w:pPr>
              <w:rPr>
                <w:b/>
                <w:sz w:val="18"/>
              </w:rPr>
            </w:pPr>
          </w:p>
        </w:tc>
        <w:tc>
          <w:tcPr>
            <w:tcW w:w="4394" w:type="dxa"/>
          </w:tcPr>
          <w:p w14:paraId="4378D9B9"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0E456161" w14:textId="77777777" w:rsidR="00473209" w:rsidRPr="0029583B" w:rsidRDefault="00473209" w:rsidP="00473209">
            <w:pPr>
              <w:rPr>
                <w:b/>
                <w:sz w:val="18"/>
              </w:rPr>
            </w:pPr>
          </w:p>
        </w:tc>
        <w:tc>
          <w:tcPr>
            <w:tcW w:w="5528" w:type="dxa"/>
            <w:vMerge/>
          </w:tcPr>
          <w:p w14:paraId="16B5918B" w14:textId="77777777" w:rsidR="00473209" w:rsidRPr="0029583B" w:rsidRDefault="00473209" w:rsidP="00473209">
            <w:pPr>
              <w:rPr>
                <w:b/>
                <w:sz w:val="18"/>
              </w:rPr>
            </w:pPr>
          </w:p>
        </w:tc>
      </w:tr>
      <w:tr w:rsidR="00473209" w:rsidRPr="0029583B" w14:paraId="4DBCC488" w14:textId="77777777" w:rsidTr="00473209">
        <w:trPr>
          <w:cantSplit/>
        </w:trPr>
        <w:tc>
          <w:tcPr>
            <w:tcW w:w="1101" w:type="dxa"/>
            <w:vMerge w:val="restart"/>
          </w:tcPr>
          <w:p w14:paraId="032DC1CB" w14:textId="77777777" w:rsidR="00473209" w:rsidRPr="0029583B" w:rsidRDefault="00473209" w:rsidP="00473209">
            <w:pPr>
              <w:rPr>
                <w:b/>
                <w:sz w:val="18"/>
              </w:rPr>
            </w:pPr>
            <w:r w:rsidRPr="0029583B">
              <w:rPr>
                <w:b/>
                <w:sz w:val="18"/>
              </w:rPr>
              <w:t>Hazelnut</w:t>
            </w:r>
          </w:p>
        </w:tc>
        <w:tc>
          <w:tcPr>
            <w:tcW w:w="4394" w:type="dxa"/>
          </w:tcPr>
          <w:p w14:paraId="0D7034A8" w14:textId="77777777" w:rsidR="00473209" w:rsidRPr="0029583B" w:rsidRDefault="00473209" w:rsidP="00473209">
            <w:pPr>
              <w:rPr>
                <w:b/>
                <w:sz w:val="18"/>
              </w:rPr>
            </w:pPr>
            <w:r w:rsidRPr="0029583B">
              <w:rPr>
                <w:b/>
                <w:sz w:val="18"/>
              </w:rPr>
              <w:t>Interventional comparative studies (RCTs, CCTs)</w:t>
            </w:r>
            <w:r w:rsidRPr="0029583B">
              <w:rPr>
                <w:sz w:val="18"/>
              </w:rPr>
              <w:t>:NA</w:t>
            </w:r>
          </w:p>
        </w:tc>
        <w:tc>
          <w:tcPr>
            <w:tcW w:w="6379" w:type="dxa"/>
          </w:tcPr>
          <w:p w14:paraId="24A0D572" w14:textId="77777777" w:rsidR="00473209" w:rsidRPr="0029583B" w:rsidRDefault="00473209" w:rsidP="00473209">
            <w:pPr>
              <w:rPr>
                <w:b/>
                <w:sz w:val="18"/>
              </w:rPr>
            </w:pPr>
            <w:r w:rsidRPr="0029583B">
              <w:rPr>
                <w:b/>
                <w:sz w:val="18"/>
              </w:rPr>
              <w:t>--</w:t>
            </w:r>
          </w:p>
        </w:tc>
        <w:tc>
          <w:tcPr>
            <w:tcW w:w="5528" w:type="dxa"/>
            <w:vMerge w:val="restart"/>
          </w:tcPr>
          <w:p w14:paraId="49293AAC" w14:textId="77777777" w:rsidR="00473209" w:rsidRPr="0029583B" w:rsidRDefault="00473209" w:rsidP="00473209">
            <w:pPr>
              <w:rPr>
                <w:b/>
                <w:sz w:val="18"/>
              </w:rPr>
            </w:pPr>
            <w:r w:rsidRPr="0029583B">
              <w:rPr>
                <w:sz w:val="18"/>
              </w:rPr>
              <w:t>Level III: one group non-randomized</w:t>
            </w:r>
          </w:p>
        </w:tc>
      </w:tr>
      <w:tr w:rsidR="00473209" w:rsidRPr="0029583B" w14:paraId="687D821C" w14:textId="77777777" w:rsidTr="00473209">
        <w:trPr>
          <w:cantSplit/>
        </w:trPr>
        <w:tc>
          <w:tcPr>
            <w:tcW w:w="1101" w:type="dxa"/>
            <w:vMerge/>
          </w:tcPr>
          <w:p w14:paraId="5DCC6C66" w14:textId="77777777" w:rsidR="00473209" w:rsidRPr="0029583B" w:rsidRDefault="00473209" w:rsidP="00473209">
            <w:pPr>
              <w:rPr>
                <w:b/>
                <w:sz w:val="18"/>
              </w:rPr>
            </w:pPr>
          </w:p>
        </w:tc>
        <w:tc>
          <w:tcPr>
            <w:tcW w:w="4394" w:type="dxa"/>
          </w:tcPr>
          <w:p w14:paraId="06675A7A" w14:textId="484874B1" w:rsidR="00473209" w:rsidRPr="0029583B" w:rsidRDefault="00473209" w:rsidP="005F2998">
            <w:pPr>
              <w:rPr>
                <w:sz w:val="18"/>
              </w:rPr>
            </w:pPr>
            <w:r w:rsidRPr="0029583B">
              <w:rPr>
                <w:b/>
                <w:sz w:val="18"/>
              </w:rPr>
              <w:t>Case series:</w:t>
            </w:r>
            <w:r w:rsidRPr="0029583B">
              <w:rPr>
                <w:sz w:val="18"/>
              </w:rPr>
              <w:t xml:space="preserve"> </w:t>
            </w:r>
            <w:r w:rsidRPr="0029583B">
              <w:rPr>
                <w:sz w:val="18"/>
                <w:szCs w:val="18"/>
                <w:lang w:eastAsia="fr-CA"/>
              </w:rPr>
              <w:t>Barni, 2019</w:t>
            </w:r>
            <w:r w:rsidRPr="0029583B">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7</w:t>
            </w:r>
            <w:r w:rsidRPr="0029583B">
              <w:rPr>
                <w:sz w:val="18"/>
                <w:szCs w:val="18"/>
                <w:lang w:eastAsia="fr-CA"/>
              </w:rPr>
              <w:fldChar w:fldCharType="end"/>
            </w:r>
            <w:r w:rsidRPr="0029583B">
              <w:rPr>
                <w:sz w:val="18"/>
                <w:szCs w:val="18"/>
                <w:lang w:eastAsia="fr-CA"/>
              </w:rPr>
              <w:t xml:space="preserve"> (clinical practice)</w:t>
            </w:r>
          </w:p>
        </w:tc>
        <w:tc>
          <w:tcPr>
            <w:tcW w:w="6379" w:type="dxa"/>
          </w:tcPr>
          <w:p w14:paraId="4606B07E" w14:textId="0630FD36" w:rsidR="00473209" w:rsidRPr="0029583B" w:rsidRDefault="00473209" w:rsidP="00473209">
            <w:pPr>
              <w:rPr>
                <w:b/>
                <w:sz w:val="18"/>
              </w:rPr>
            </w:pPr>
            <w:r w:rsidRPr="0029583B">
              <w:rPr>
                <w:b/>
                <w:sz w:val="18"/>
              </w:rPr>
              <w:t>High -</w:t>
            </w:r>
            <w:r w:rsidRPr="0029583B">
              <w:rPr>
                <w:sz w:val="18"/>
              </w:rPr>
              <w:t xml:space="preserve"> 1 small case series from clinical practice, limits: retrospective study design, single center, unclear </w:t>
            </w:r>
            <w:r w:rsidR="00B36ECA" w:rsidRPr="0029583B">
              <w:rPr>
                <w:sz w:val="18"/>
              </w:rPr>
              <w:t>recruitment</w:t>
            </w:r>
            <w:r w:rsidRPr="0029583B">
              <w:rPr>
                <w:sz w:val="18"/>
              </w:rPr>
              <w:t xml:space="preserve"> and eligibility criteria and follow-up</w:t>
            </w:r>
          </w:p>
        </w:tc>
        <w:tc>
          <w:tcPr>
            <w:tcW w:w="5528" w:type="dxa"/>
            <w:vMerge/>
          </w:tcPr>
          <w:p w14:paraId="09ADB821" w14:textId="77777777" w:rsidR="00473209" w:rsidRPr="0029583B" w:rsidRDefault="00473209" w:rsidP="00473209">
            <w:pPr>
              <w:rPr>
                <w:b/>
                <w:sz w:val="18"/>
              </w:rPr>
            </w:pPr>
          </w:p>
        </w:tc>
      </w:tr>
      <w:tr w:rsidR="00473209" w:rsidRPr="0029583B" w14:paraId="4852B45F" w14:textId="77777777" w:rsidTr="00473209">
        <w:trPr>
          <w:cantSplit/>
        </w:trPr>
        <w:tc>
          <w:tcPr>
            <w:tcW w:w="1101" w:type="dxa"/>
          </w:tcPr>
          <w:p w14:paraId="31F547E3" w14:textId="77777777" w:rsidR="00473209" w:rsidRPr="0029583B" w:rsidRDefault="00473209" w:rsidP="00473209">
            <w:pPr>
              <w:rPr>
                <w:b/>
                <w:sz w:val="18"/>
              </w:rPr>
            </w:pPr>
            <w:r w:rsidRPr="0029583B">
              <w:rPr>
                <w:b/>
                <w:sz w:val="18"/>
              </w:rPr>
              <w:t>Sesame</w:t>
            </w:r>
          </w:p>
        </w:tc>
        <w:tc>
          <w:tcPr>
            <w:tcW w:w="4394" w:type="dxa"/>
          </w:tcPr>
          <w:p w14:paraId="29D38F88" w14:textId="485E8308" w:rsidR="00473209" w:rsidRPr="0029583B" w:rsidRDefault="00473209" w:rsidP="005F2998">
            <w:pPr>
              <w:rPr>
                <w:b/>
                <w:sz w:val="18"/>
              </w:rPr>
            </w:pPr>
            <w:r w:rsidRPr="0029583B">
              <w:rPr>
                <w:b/>
                <w:sz w:val="18"/>
              </w:rPr>
              <w:t>Interventional comparative studies (RCTs, CCTs)</w:t>
            </w:r>
            <w:r w:rsidRPr="0029583B">
              <w:rPr>
                <w:sz w:val="18"/>
              </w:rPr>
              <w:t>: Nachshon, 2019</w:t>
            </w:r>
            <w:r w:rsidRPr="0029583B">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 </w:instrText>
            </w:r>
            <w:r w:rsidR="005F2998">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DATA </w:instrText>
            </w:r>
            <w:r w:rsidR="005F2998">
              <w:rPr>
                <w:sz w:val="18"/>
              </w:rPr>
            </w:r>
            <w:r w:rsidR="005F2998">
              <w:rPr>
                <w:sz w:val="18"/>
              </w:rPr>
              <w:fldChar w:fldCharType="end"/>
            </w:r>
            <w:r w:rsidRPr="0029583B">
              <w:rPr>
                <w:sz w:val="18"/>
              </w:rPr>
            </w:r>
            <w:r w:rsidRPr="0029583B">
              <w:rPr>
                <w:sz w:val="18"/>
              </w:rPr>
              <w:fldChar w:fldCharType="separate"/>
            </w:r>
            <w:r w:rsidR="005F2998" w:rsidRPr="005F2998">
              <w:rPr>
                <w:noProof/>
                <w:sz w:val="18"/>
                <w:vertAlign w:val="superscript"/>
              </w:rPr>
              <w:t>28</w:t>
            </w:r>
            <w:r w:rsidRPr="0029583B">
              <w:rPr>
                <w:sz w:val="18"/>
              </w:rPr>
              <w:fldChar w:fldCharType="end"/>
            </w:r>
          </w:p>
        </w:tc>
        <w:tc>
          <w:tcPr>
            <w:tcW w:w="6379" w:type="dxa"/>
          </w:tcPr>
          <w:p w14:paraId="3436137F" w14:textId="77777777" w:rsidR="00473209" w:rsidRPr="0029583B" w:rsidRDefault="00473209" w:rsidP="00473209">
            <w:pPr>
              <w:rPr>
                <w:b/>
                <w:sz w:val="18"/>
              </w:rPr>
            </w:pPr>
            <w:r w:rsidRPr="0029583B">
              <w:rPr>
                <w:b/>
                <w:sz w:val="18"/>
              </w:rPr>
              <w:t xml:space="preserve">High </w:t>
            </w:r>
            <w:r w:rsidRPr="0029583B">
              <w:rPr>
                <w:sz w:val="18"/>
              </w:rPr>
              <w:t>– single-arm follow-up,  unblinded</w:t>
            </w:r>
          </w:p>
        </w:tc>
        <w:tc>
          <w:tcPr>
            <w:tcW w:w="5528" w:type="dxa"/>
          </w:tcPr>
          <w:p w14:paraId="1996C6BB" w14:textId="77777777" w:rsidR="00473209" w:rsidRPr="0029583B" w:rsidRDefault="00473209" w:rsidP="00473209">
            <w:pPr>
              <w:rPr>
                <w:b/>
                <w:sz w:val="18"/>
              </w:rPr>
            </w:pPr>
            <w:r w:rsidRPr="0029583B">
              <w:rPr>
                <w:sz w:val="18"/>
              </w:rPr>
              <w:t>Level III: one group non-randomized</w:t>
            </w:r>
          </w:p>
        </w:tc>
      </w:tr>
    </w:tbl>
    <w:p w14:paraId="27DE8272" w14:textId="77777777" w:rsidR="00473209" w:rsidRDefault="00473209" w:rsidP="00473209"/>
    <w:p w14:paraId="1E3F1267" w14:textId="77777777" w:rsidR="00473209" w:rsidRDefault="00473209">
      <w:pPr>
        <w:spacing w:after="160"/>
      </w:pPr>
      <w:r>
        <w:br w:type="page"/>
      </w:r>
    </w:p>
    <w:p w14:paraId="74B1BBBA" w14:textId="77777777" w:rsidR="007C7924" w:rsidRDefault="007C7924" w:rsidP="00D40837">
      <w:pPr>
        <w:pStyle w:val="Titre3"/>
      </w:pPr>
      <w:bookmarkStart w:id="39" w:name="_Toc19267155"/>
      <w:bookmarkStart w:id="40" w:name="_Toc22572258"/>
      <w:bookmarkStart w:id="41" w:name="_Toc27666844"/>
      <w:r w:rsidRPr="000D2B4B">
        <w:lastRenderedPageBreak/>
        <w:t xml:space="preserve">Sustained </w:t>
      </w:r>
      <w:r w:rsidRPr="00473209">
        <w:t>unresponsiveness</w:t>
      </w:r>
      <w:bookmarkEnd w:id="39"/>
      <w:bookmarkEnd w:id="40"/>
      <w:bookmarkEnd w:id="41"/>
      <w:r w:rsidRPr="000D2B4B">
        <w:t xml:space="preserve"> </w:t>
      </w:r>
    </w:p>
    <w:p w14:paraId="6A9C99EB" w14:textId="77777777" w:rsidR="00D40837" w:rsidRPr="00D40837" w:rsidRDefault="00D40837" w:rsidP="00D40837"/>
    <w:p w14:paraId="617BC541" w14:textId="77777777" w:rsidR="007C7924" w:rsidRDefault="007C7924" w:rsidP="00D40837">
      <w:pPr>
        <w:pStyle w:val="Titre4"/>
      </w:pPr>
      <w:bookmarkStart w:id="42" w:name="_Toc27666845"/>
      <w:r w:rsidRPr="005249F9">
        <w:t>Data for peanut, milk, egg allergies</w:t>
      </w:r>
      <w:bookmarkEnd w:id="42"/>
      <w:r w:rsidRPr="005249F9">
        <w:t xml:space="preserve"> </w:t>
      </w:r>
    </w:p>
    <w:p w14:paraId="14C9B247" w14:textId="77777777" w:rsidR="00D40837" w:rsidRPr="00D40837" w:rsidRDefault="00D40837" w:rsidP="00D40837"/>
    <w:tbl>
      <w:tblPr>
        <w:tblStyle w:val="1"/>
        <w:tblW w:w="17260" w:type="dxa"/>
        <w:tblLook w:val="04A0" w:firstRow="1" w:lastRow="0" w:firstColumn="1" w:lastColumn="0" w:noHBand="0" w:noVBand="1"/>
      </w:tblPr>
      <w:tblGrid>
        <w:gridCol w:w="17260"/>
      </w:tblGrid>
      <w:tr w:rsidR="00473209" w:rsidRPr="0029583B" w14:paraId="09792BB8" w14:textId="77777777" w:rsidTr="00473209">
        <w:trPr>
          <w:trHeight w:val="70"/>
        </w:trPr>
        <w:tc>
          <w:tcPr>
            <w:tcW w:w="17260" w:type="dxa"/>
          </w:tcPr>
          <w:p w14:paraId="367D8C39" w14:textId="78DFA3B1" w:rsidR="00473209" w:rsidRPr="0029583B" w:rsidRDefault="00473209" w:rsidP="005F2998">
            <w:pPr>
              <w:rPr>
                <w:b/>
                <w:sz w:val="18"/>
                <w:szCs w:val="18"/>
              </w:rPr>
            </w:pPr>
            <w:r w:rsidRPr="0029583B">
              <w:rPr>
                <w:b/>
                <w:sz w:val="18"/>
                <w:szCs w:val="18"/>
              </w:rPr>
              <w:t>Meta-analyses : Nurmatov, 2017</w:t>
            </w:r>
            <w:r w:rsidRPr="0029583B">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9</w:t>
            </w:r>
            <w:r w:rsidRPr="0029583B">
              <w:rPr>
                <w:b/>
                <w:sz w:val="18"/>
                <w:szCs w:val="18"/>
              </w:rPr>
              <w:fldChar w:fldCharType="end"/>
            </w:r>
          </w:p>
        </w:tc>
      </w:tr>
      <w:tr w:rsidR="00473209" w:rsidRPr="0029583B" w14:paraId="69DF1EA1" w14:textId="77777777" w:rsidTr="00473209">
        <w:tc>
          <w:tcPr>
            <w:tcW w:w="17260" w:type="dxa"/>
          </w:tcPr>
          <w:p w14:paraId="088EF07D" w14:textId="22C2C0DF" w:rsidR="00473209" w:rsidRPr="0029583B" w:rsidRDefault="00473209" w:rsidP="00473209">
            <w:pPr>
              <w:autoSpaceDE w:val="0"/>
              <w:autoSpaceDN w:val="0"/>
              <w:adjustRightInd w:val="0"/>
              <w:rPr>
                <w:rFonts w:cs="AdvTimes"/>
                <w:sz w:val="18"/>
                <w:szCs w:val="18"/>
              </w:rPr>
            </w:pPr>
            <w:r w:rsidRPr="0029583B">
              <w:rPr>
                <w:sz w:val="18"/>
                <w:szCs w:val="18"/>
              </w:rPr>
              <w:t xml:space="preserve">Ability to safely consume foods containing the allergen in question after discontinuing as assessed in </w:t>
            </w:r>
            <w:r w:rsidRPr="0029583B">
              <w:rPr>
                <w:rFonts w:cs="AdvTimes"/>
                <w:sz w:val="18"/>
                <w:szCs w:val="18"/>
              </w:rPr>
              <w:t>3 egg RCTs (</w:t>
            </w:r>
            <w:r w:rsidRPr="0029583B">
              <w:rPr>
                <w:color w:val="000000"/>
                <w:sz w:val="18"/>
                <w:szCs w:val="18"/>
                <w:lang w:eastAsia="de-DE"/>
              </w:rPr>
              <w:t>Burks 2012,</w:t>
            </w:r>
            <w:r w:rsidRPr="0029583B">
              <w:rPr>
                <w:color w:val="000000"/>
                <w:sz w:val="18"/>
                <w:szCs w:val="18"/>
                <w:lang w:eastAsia="de-DE"/>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color w:val="000000"/>
                <w:sz w:val="18"/>
                <w:szCs w:val="18"/>
                <w:lang w:eastAsia="de-DE"/>
              </w:rPr>
              <w:instrText xml:space="preserve"> ADDIN EN.CITE </w:instrText>
            </w:r>
            <w:r w:rsidR="005F2998">
              <w:rPr>
                <w:color w:val="000000"/>
                <w:sz w:val="18"/>
                <w:szCs w:val="18"/>
                <w:lang w:eastAsia="de-DE"/>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color w:val="000000"/>
                <w:sz w:val="18"/>
                <w:szCs w:val="18"/>
                <w:lang w:eastAsia="de-DE"/>
              </w:rPr>
              <w:instrText xml:space="preserve"> ADDIN EN.CITE.DATA </w:instrText>
            </w:r>
            <w:r w:rsidR="005F2998">
              <w:rPr>
                <w:color w:val="000000"/>
                <w:sz w:val="18"/>
                <w:szCs w:val="18"/>
                <w:lang w:eastAsia="de-DE"/>
              </w:rPr>
            </w:r>
            <w:r w:rsidR="005F2998">
              <w:rPr>
                <w:color w:val="000000"/>
                <w:sz w:val="18"/>
                <w:szCs w:val="18"/>
                <w:lang w:eastAsia="de-DE"/>
              </w:rPr>
              <w:fldChar w:fldCharType="end"/>
            </w:r>
            <w:r w:rsidRPr="0029583B">
              <w:rPr>
                <w:color w:val="000000"/>
                <w:sz w:val="18"/>
                <w:szCs w:val="18"/>
                <w:lang w:eastAsia="de-DE"/>
              </w:rPr>
            </w:r>
            <w:r w:rsidRPr="0029583B">
              <w:rPr>
                <w:color w:val="000000"/>
                <w:sz w:val="18"/>
                <w:szCs w:val="18"/>
                <w:lang w:eastAsia="de-DE"/>
              </w:rPr>
              <w:fldChar w:fldCharType="separate"/>
            </w:r>
            <w:r w:rsidR="005F2998" w:rsidRPr="005F2998">
              <w:rPr>
                <w:noProof/>
                <w:color w:val="000000"/>
                <w:sz w:val="18"/>
                <w:szCs w:val="18"/>
                <w:vertAlign w:val="superscript"/>
                <w:lang w:eastAsia="de-DE"/>
              </w:rPr>
              <w:t>32</w:t>
            </w:r>
            <w:r w:rsidRPr="0029583B">
              <w:rPr>
                <w:color w:val="000000"/>
                <w:sz w:val="18"/>
                <w:szCs w:val="18"/>
                <w:lang w:eastAsia="de-DE"/>
              </w:rPr>
              <w:fldChar w:fldCharType="end"/>
            </w:r>
            <w:r w:rsidRPr="0029583B">
              <w:rPr>
                <w:color w:val="000000"/>
                <w:sz w:val="18"/>
                <w:szCs w:val="18"/>
                <w:lang w:eastAsia="de-DE"/>
              </w:rPr>
              <w:t xml:space="preserve"> Caminiti, 2015,</w:t>
            </w:r>
            <w:r w:rsidRPr="0029583B">
              <w:rPr>
                <w:color w:val="000000"/>
                <w:sz w:val="18"/>
                <w:szCs w:val="18"/>
                <w:lang w:eastAsia="de-DE"/>
              </w:rPr>
              <w:fldChar w:fldCharType="begin">
                <w:fldData xml:space="preserve">PEVuZE5vdGU+PENpdGU+PEF1dGhvcj5DYW1pbml0aTwvQXV0aG9yPjxZZWFyPjIwMTU8L1llYXI+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wYWdlcz41MzIt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</w:fldData>
              </w:fldChar>
            </w:r>
            <w:r w:rsidR="005F2998">
              <w:rPr>
                <w:color w:val="000000"/>
                <w:sz w:val="18"/>
                <w:szCs w:val="18"/>
                <w:lang w:eastAsia="de-DE"/>
              </w:rPr>
              <w:instrText xml:space="preserve"> ADDIN EN.CITE </w:instrText>
            </w:r>
            <w:r w:rsidR="005F2998">
              <w:rPr>
                <w:color w:val="000000"/>
                <w:sz w:val="18"/>
                <w:szCs w:val="18"/>
                <w:lang w:eastAsia="de-DE"/>
              </w:rPr>
              <w:fldChar w:fldCharType="begin">
                <w:fldData xml:space="preserve">PEVuZE5vdGU+PENpdGU+PEF1dGhvcj5DYW1pbml0aTwvQXV0aG9yPjxZZWFyPjIwMTU8L1llYXI+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wYWdlcz41MzIt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</w:fldData>
              </w:fldChar>
            </w:r>
            <w:r w:rsidR="005F2998">
              <w:rPr>
                <w:color w:val="000000"/>
                <w:sz w:val="18"/>
                <w:szCs w:val="18"/>
                <w:lang w:eastAsia="de-DE"/>
              </w:rPr>
              <w:instrText xml:space="preserve"> ADDIN EN.CITE.DATA </w:instrText>
            </w:r>
            <w:r w:rsidR="005F2998">
              <w:rPr>
                <w:color w:val="000000"/>
                <w:sz w:val="18"/>
                <w:szCs w:val="18"/>
                <w:lang w:eastAsia="de-DE"/>
              </w:rPr>
            </w:r>
            <w:r w:rsidR="005F2998">
              <w:rPr>
                <w:color w:val="000000"/>
                <w:sz w:val="18"/>
                <w:szCs w:val="18"/>
                <w:lang w:eastAsia="de-DE"/>
              </w:rPr>
              <w:fldChar w:fldCharType="end"/>
            </w:r>
            <w:r w:rsidRPr="0029583B">
              <w:rPr>
                <w:color w:val="000000"/>
                <w:sz w:val="18"/>
                <w:szCs w:val="18"/>
                <w:lang w:eastAsia="de-DE"/>
              </w:rPr>
            </w:r>
            <w:r w:rsidRPr="0029583B">
              <w:rPr>
                <w:color w:val="000000"/>
                <w:sz w:val="18"/>
                <w:szCs w:val="18"/>
                <w:lang w:eastAsia="de-DE"/>
              </w:rPr>
              <w:fldChar w:fldCharType="separate"/>
            </w:r>
            <w:r w:rsidR="005F2998" w:rsidRPr="005F2998">
              <w:rPr>
                <w:noProof/>
                <w:color w:val="000000"/>
                <w:sz w:val="18"/>
                <w:szCs w:val="18"/>
                <w:vertAlign w:val="superscript"/>
                <w:lang w:eastAsia="de-DE"/>
              </w:rPr>
              <w:t>34</w:t>
            </w:r>
            <w:r w:rsidRPr="0029583B">
              <w:rPr>
                <w:color w:val="000000"/>
                <w:sz w:val="18"/>
                <w:szCs w:val="18"/>
                <w:lang w:eastAsia="de-DE"/>
              </w:rPr>
              <w:fldChar w:fldCharType="end"/>
            </w:r>
            <w:r w:rsidRPr="0029583B">
              <w:rPr>
                <w:color w:val="000000"/>
                <w:sz w:val="18"/>
                <w:szCs w:val="18"/>
                <w:lang w:eastAsia="de-DE"/>
              </w:rPr>
              <w:t xml:space="preserve">  Escudero, 2015,</w:t>
            </w:r>
            <w:r w:rsidRPr="0029583B">
              <w:rPr>
                <w:color w:val="000000"/>
                <w:sz w:val="18"/>
                <w:szCs w:val="18"/>
                <w:lang w:eastAsia="de-DE"/>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color w:val="000000"/>
                <w:sz w:val="18"/>
                <w:szCs w:val="18"/>
                <w:lang w:eastAsia="de-DE"/>
              </w:rPr>
              <w:instrText xml:space="preserve"> ADDIN EN.CITE </w:instrText>
            </w:r>
            <w:r w:rsidR="005F2998">
              <w:rPr>
                <w:color w:val="000000"/>
                <w:sz w:val="18"/>
                <w:szCs w:val="18"/>
                <w:lang w:eastAsia="de-DE"/>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color w:val="000000"/>
                <w:sz w:val="18"/>
                <w:szCs w:val="18"/>
                <w:lang w:eastAsia="de-DE"/>
              </w:rPr>
              <w:instrText xml:space="preserve"> ADDIN EN.CITE.DATA </w:instrText>
            </w:r>
            <w:r w:rsidR="005F2998">
              <w:rPr>
                <w:color w:val="000000"/>
                <w:sz w:val="18"/>
                <w:szCs w:val="18"/>
                <w:lang w:eastAsia="de-DE"/>
              </w:rPr>
            </w:r>
            <w:r w:rsidR="005F2998">
              <w:rPr>
                <w:color w:val="000000"/>
                <w:sz w:val="18"/>
                <w:szCs w:val="18"/>
                <w:lang w:eastAsia="de-DE"/>
              </w:rPr>
              <w:fldChar w:fldCharType="end"/>
            </w:r>
            <w:r w:rsidRPr="0029583B">
              <w:rPr>
                <w:color w:val="000000"/>
                <w:sz w:val="18"/>
                <w:szCs w:val="18"/>
                <w:lang w:eastAsia="de-DE"/>
              </w:rPr>
            </w:r>
            <w:r w:rsidRPr="0029583B">
              <w:rPr>
                <w:color w:val="000000"/>
                <w:sz w:val="18"/>
                <w:szCs w:val="18"/>
                <w:lang w:eastAsia="de-DE"/>
              </w:rPr>
              <w:fldChar w:fldCharType="separate"/>
            </w:r>
            <w:r w:rsidR="005F2998" w:rsidRPr="005F2998">
              <w:rPr>
                <w:noProof/>
                <w:color w:val="000000"/>
                <w:sz w:val="18"/>
                <w:szCs w:val="18"/>
                <w:vertAlign w:val="superscript"/>
                <w:lang w:eastAsia="de-DE"/>
              </w:rPr>
              <w:t>18</w:t>
            </w:r>
            <w:r w:rsidRPr="0029583B">
              <w:rPr>
                <w:color w:val="000000"/>
                <w:sz w:val="18"/>
                <w:szCs w:val="18"/>
                <w:lang w:eastAsia="de-DE"/>
              </w:rPr>
              <w:fldChar w:fldCharType="end"/>
            </w:r>
            <w:r w:rsidRPr="0029583B">
              <w:rPr>
                <w:color w:val="000000"/>
                <w:sz w:val="18"/>
                <w:szCs w:val="18"/>
                <w:lang w:eastAsia="de-DE"/>
              </w:rPr>
              <w:t xml:space="preserve">) and </w:t>
            </w:r>
            <w:r w:rsidRPr="0029583B">
              <w:rPr>
                <w:rFonts w:cs="AdvTimes"/>
                <w:sz w:val="18"/>
                <w:szCs w:val="18"/>
              </w:rPr>
              <w:t>1 milk/egg RCT (</w:t>
            </w:r>
            <w:r w:rsidRPr="0029583B">
              <w:rPr>
                <w:color w:val="000000"/>
                <w:sz w:val="18"/>
                <w:szCs w:val="18"/>
                <w:lang w:eastAsia="de-DE"/>
              </w:rPr>
              <w:t>Staden, 2007</w:t>
            </w:r>
            <w:r w:rsidRPr="0029583B">
              <w:rPr>
                <w:color w:val="000000"/>
                <w:sz w:val="18"/>
                <w:szCs w:val="18"/>
                <w:lang w:eastAsia="de-DE"/>
              </w:rPr>
              <w:fldChar w:fldCharType="begin">
                <w:fldData xml:space="preserve">PEVuZE5vdGU+PENpdGU+PEF1dGhvcj5TdGFkZW48L0F1dGhvcj48WWVhcj4yMDA3PC9ZZWFyPjxS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=
</w:fldData>
              </w:fldChar>
            </w:r>
            <w:r w:rsidR="005F2998">
              <w:rPr>
                <w:color w:val="000000"/>
                <w:sz w:val="18"/>
                <w:szCs w:val="18"/>
                <w:lang w:eastAsia="de-DE"/>
              </w:rPr>
              <w:instrText xml:space="preserve"> ADDIN EN.CITE </w:instrText>
            </w:r>
            <w:r w:rsidR="005F2998">
              <w:rPr>
                <w:color w:val="000000"/>
                <w:sz w:val="18"/>
                <w:szCs w:val="18"/>
                <w:lang w:eastAsia="de-DE"/>
              </w:rPr>
              <w:fldChar w:fldCharType="begin">
                <w:fldData xml:space="preserve">PEVuZE5vdGU+PENpdGU+PEF1dGhvcj5TdGFkZW48L0F1dGhvcj48WWVhcj4yMDA3PC9ZZWFyPjxS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=
</w:fldData>
              </w:fldChar>
            </w:r>
            <w:r w:rsidR="005F2998">
              <w:rPr>
                <w:color w:val="000000"/>
                <w:sz w:val="18"/>
                <w:szCs w:val="18"/>
                <w:lang w:eastAsia="de-DE"/>
              </w:rPr>
              <w:instrText xml:space="preserve"> ADDIN EN.CITE.DATA </w:instrText>
            </w:r>
            <w:r w:rsidR="005F2998">
              <w:rPr>
                <w:color w:val="000000"/>
                <w:sz w:val="18"/>
                <w:szCs w:val="18"/>
                <w:lang w:eastAsia="de-DE"/>
              </w:rPr>
            </w:r>
            <w:r w:rsidR="005F2998">
              <w:rPr>
                <w:color w:val="000000"/>
                <w:sz w:val="18"/>
                <w:szCs w:val="18"/>
                <w:lang w:eastAsia="de-DE"/>
              </w:rPr>
              <w:fldChar w:fldCharType="end"/>
            </w:r>
            <w:r w:rsidRPr="0029583B">
              <w:rPr>
                <w:color w:val="000000"/>
                <w:sz w:val="18"/>
                <w:szCs w:val="18"/>
                <w:lang w:eastAsia="de-DE"/>
              </w:rPr>
            </w:r>
            <w:r w:rsidRPr="0029583B">
              <w:rPr>
                <w:color w:val="000000"/>
                <w:sz w:val="18"/>
                <w:szCs w:val="18"/>
                <w:lang w:eastAsia="de-DE"/>
              </w:rPr>
              <w:fldChar w:fldCharType="separate"/>
            </w:r>
            <w:r w:rsidR="005F2998" w:rsidRPr="005F2998">
              <w:rPr>
                <w:noProof/>
                <w:color w:val="000000"/>
                <w:sz w:val="18"/>
                <w:szCs w:val="18"/>
                <w:vertAlign w:val="superscript"/>
                <w:lang w:eastAsia="de-DE"/>
              </w:rPr>
              <w:t>41</w:t>
            </w:r>
            <w:r w:rsidRPr="0029583B">
              <w:rPr>
                <w:color w:val="000000"/>
                <w:sz w:val="18"/>
                <w:szCs w:val="18"/>
                <w:lang w:eastAsia="de-DE"/>
              </w:rPr>
              <w:fldChar w:fldCharType="end"/>
            </w:r>
            <w:r w:rsidRPr="0029583B">
              <w:rPr>
                <w:color w:val="000000"/>
                <w:sz w:val="18"/>
                <w:szCs w:val="18"/>
                <w:lang w:eastAsia="de-DE"/>
              </w:rPr>
              <w:t xml:space="preserve">) </w:t>
            </w:r>
            <w:r w:rsidRPr="0029583B">
              <w:rPr>
                <w:rFonts w:cs="AdvTimes"/>
                <w:sz w:val="18"/>
                <w:szCs w:val="18"/>
              </w:rPr>
              <w:t xml:space="preserve"> with DBPCFC - approx. 88% of patients were treated for egg allergy, period of avoidance was 1-3 months across studies </w:t>
            </w:r>
          </w:p>
          <w:p w14:paraId="6EAC9930" w14:textId="77777777" w:rsidR="00473209" w:rsidRPr="0029583B" w:rsidRDefault="00473209" w:rsidP="00473209">
            <w:pPr>
              <w:autoSpaceDE w:val="0"/>
              <w:autoSpaceDN w:val="0"/>
              <w:adjustRightInd w:val="0"/>
              <w:rPr>
                <w:rFonts w:cs="AdvTimes"/>
                <w:sz w:val="18"/>
                <w:szCs w:val="18"/>
                <w:lang w:val="fr-CA"/>
              </w:rPr>
            </w:pPr>
            <w:r w:rsidRPr="0029583B">
              <w:rPr>
                <w:rFonts w:cs="AdvTimes"/>
                <w:b/>
                <w:sz w:val="18"/>
                <w:szCs w:val="18"/>
                <w:lang w:val="fr-CA"/>
              </w:rPr>
              <w:t>OIT: 34%</w:t>
            </w:r>
            <w:r w:rsidRPr="0029583B">
              <w:rPr>
                <w:rFonts w:cs="AdvTimes"/>
                <w:sz w:val="18"/>
                <w:szCs w:val="18"/>
                <w:lang w:val="fr-CA"/>
              </w:rPr>
              <w:t xml:space="preserve"> (36/113) </w:t>
            </w:r>
          </w:p>
          <w:p w14:paraId="6E7DC5F7" w14:textId="77777777" w:rsidR="00473209" w:rsidRPr="0029583B" w:rsidRDefault="00473209" w:rsidP="00473209">
            <w:pPr>
              <w:autoSpaceDE w:val="0"/>
              <w:autoSpaceDN w:val="0"/>
              <w:adjustRightInd w:val="0"/>
              <w:rPr>
                <w:rFonts w:cs="AdvTimes"/>
                <w:sz w:val="18"/>
                <w:szCs w:val="18"/>
                <w:lang w:val="fr-CA"/>
              </w:rPr>
            </w:pPr>
            <w:r w:rsidRPr="0029583B">
              <w:rPr>
                <w:rFonts w:cs="AdvTimes"/>
                <w:b/>
                <w:sz w:val="18"/>
                <w:szCs w:val="18"/>
                <w:lang w:val="fr-CA"/>
              </w:rPr>
              <w:t>Control: 11%</w:t>
            </w:r>
            <w:r w:rsidRPr="0029583B">
              <w:rPr>
                <w:rFonts w:cs="AdvTimes"/>
                <w:sz w:val="18"/>
                <w:szCs w:val="18"/>
                <w:lang w:val="fr-CA"/>
              </w:rPr>
              <w:t xml:space="preserve"> (9/81)</w:t>
            </w:r>
          </w:p>
          <w:p w14:paraId="6A207490" w14:textId="77777777" w:rsidR="00473209" w:rsidRPr="0029583B" w:rsidRDefault="00473209" w:rsidP="00473209">
            <w:pPr>
              <w:autoSpaceDE w:val="0"/>
              <w:autoSpaceDN w:val="0"/>
              <w:adjustRightInd w:val="0"/>
              <w:rPr>
                <w:rFonts w:cs="AdvTimes"/>
                <w:sz w:val="18"/>
                <w:szCs w:val="18"/>
                <w:lang w:val="fr-CA"/>
              </w:rPr>
            </w:pPr>
            <w:r w:rsidRPr="0029583B">
              <w:rPr>
                <w:rFonts w:cs="AdvTimes"/>
                <w:sz w:val="18"/>
                <w:szCs w:val="18"/>
                <w:lang w:val="fr-CA"/>
              </w:rPr>
              <w:t>RR (Control/</w:t>
            </w:r>
            <w:proofErr w:type="gramStart"/>
            <w:r w:rsidRPr="0029583B">
              <w:rPr>
                <w:rFonts w:cs="AdvTimes"/>
                <w:sz w:val="18"/>
                <w:szCs w:val="18"/>
                <w:lang w:val="fr-CA"/>
              </w:rPr>
              <w:t>OIT)=</w:t>
            </w:r>
            <w:proofErr w:type="gramEnd"/>
            <w:r w:rsidRPr="0029583B">
              <w:rPr>
                <w:rFonts w:cs="AdvTimes"/>
                <w:sz w:val="18"/>
                <w:szCs w:val="18"/>
                <w:lang w:val="fr-CA"/>
              </w:rPr>
              <w:t>0.29 (95% CI 0.08, 1.13)</w:t>
            </w:r>
          </w:p>
          <w:p w14:paraId="7A249E70" w14:textId="77777777" w:rsidR="00473209" w:rsidRPr="0029583B" w:rsidRDefault="00473209" w:rsidP="00473209">
            <w:pPr>
              <w:autoSpaceDE w:val="0"/>
              <w:autoSpaceDN w:val="0"/>
              <w:adjustRightInd w:val="0"/>
              <w:rPr>
                <w:sz w:val="18"/>
                <w:szCs w:val="18"/>
              </w:rPr>
            </w:pPr>
            <w:r w:rsidRPr="0029583B">
              <w:rPr>
                <w:rFonts w:cs="AdvTimes"/>
                <w:sz w:val="18"/>
                <w:szCs w:val="18"/>
              </w:rPr>
              <w:t xml:space="preserve">P &lt; 0.074 </w:t>
            </w:r>
          </w:p>
        </w:tc>
      </w:tr>
    </w:tbl>
    <w:p w14:paraId="2FA6EEB7" w14:textId="77777777" w:rsidR="00473209" w:rsidRPr="0029583B" w:rsidRDefault="00473209" w:rsidP="00473209">
      <w:pPr>
        <w:rPr>
          <w:rFonts w:cs="AdvTimes"/>
          <w:sz w:val="16"/>
          <w:szCs w:val="18"/>
        </w:rPr>
      </w:pPr>
      <w:r w:rsidRPr="0029583B">
        <w:rPr>
          <w:rFonts w:cs="AdvTimes"/>
          <w:sz w:val="16"/>
          <w:szCs w:val="18"/>
        </w:rPr>
        <w:t>DBPCFC: double-blind controlled food challenge</w:t>
      </w:r>
    </w:p>
    <w:p w14:paraId="3220AF5C" w14:textId="77777777" w:rsidR="00473209" w:rsidRPr="0029583B" w:rsidRDefault="00473209" w:rsidP="00473209">
      <w:pPr>
        <w:spacing w:after="120"/>
        <w:rPr>
          <w:rFonts w:cs="AdvTimes"/>
          <w:szCs w:val="20"/>
        </w:rPr>
      </w:pPr>
    </w:p>
    <w:p w14:paraId="2AF41DD6" w14:textId="77777777" w:rsidR="00473209" w:rsidRPr="0029583B" w:rsidRDefault="00473209" w:rsidP="00473209">
      <w:pPr>
        <w:rPr>
          <w:rFonts w:cs="AdvTimes"/>
          <w:b/>
          <w:szCs w:val="18"/>
        </w:rPr>
      </w:pPr>
      <w:r w:rsidRPr="0029583B">
        <w:rPr>
          <w:rFonts w:cs="AdvTimes"/>
          <w:b/>
          <w:szCs w:val="18"/>
        </w:rPr>
        <w:t>RCTs (N</w:t>
      </w:r>
      <w:r w:rsidRPr="0029583B">
        <w:rPr>
          <w:b/>
          <w:szCs w:val="18"/>
        </w:rPr>
        <w:t>≥</w:t>
      </w:r>
      <w:r w:rsidRPr="0029583B">
        <w:rPr>
          <w:rFonts w:cs="AdvTimes"/>
          <w:b/>
          <w:szCs w:val="18"/>
        </w:rPr>
        <w:t xml:space="preserve">50) not included in meta-analyses </w:t>
      </w:r>
    </w:p>
    <w:tbl>
      <w:tblPr>
        <w:tblStyle w:val="1"/>
        <w:tblW w:w="0" w:type="auto"/>
        <w:tblLook w:val="04A0" w:firstRow="1" w:lastRow="0" w:firstColumn="1" w:lastColumn="0" w:noHBand="0" w:noVBand="1"/>
      </w:tblPr>
      <w:tblGrid>
        <w:gridCol w:w="1470"/>
        <w:gridCol w:w="1061"/>
        <w:gridCol w:w="1841"/>
        <w:gridCol w:w="2168"/>
        <w:gridCol w:w="1958"/>
        <w:gridCol w:w="1550"/>
        <w:gridCol w:w="1787"/>
        <w:gridCol w:w="1875"/>
        <w:gridCol w:w="1682"/>
        <w:gridCol w:w="1878"/>
      </w:tblGrid>
      <w:tr w:rsidR="00473209" w:rsidRPr="0029583B" w14:paraId="54354C67" w14:textId="77777777" w:rsidTr="00473209">
        <w:tc>
          <w:tcPr>
            <w:tcW w:w="1474" w:type="dxa"/>
          </w:tcPr>
          <w:p w14:paraId="7229642B" w14:textId="77777777" w:rsidR="00473209" w:rsidRPr="0029583B" w:rsidRDefault="00473209" w:rsidP="00473209">
            <w:pPr>
              <w:rPr>
                <w:rFonts w:cs="AdvTimes"/>
                <w:b/>
                <w:sz w:val="18"/>
                <w:szCs w:val="18"/>
              </w:rPr>
            </w:pPr>
            <w:r w:rsidRPr="0029583B">
              <w:rPr>
                <w:rFonts w:cs="AdvTimes"/>
                <w:b/>
                <w:sz w:val="18"/>
                <w:szCs w:val="18"/>
              </w:rPr>
              <w:t>Study</w:t>
            </w:r>
          </w:p>
        </w:tc>
        <w:tc>
          <w:tcPr>
            <w:tcW w:w="1067" w:type="dxa"/>
          </w:tcPr>
          <w:p w14:paraId="38F4C620" w14:textId="77777777" w:rsidR="00473209" w:rsidRPr="0029583B" w:rsidRDefault="00473209" w:rsidP="00473209">
            <w:pPr>
              <w:rPr>
                <w:rFonts w:cs="AdvTimes"/>
                <w:b/>
                <w:sz w:val="18"/>
                <w:szCs w:val="18"/>
              </w:rPr>
            </w:pPr>
            <w:r w:rsidRPr="0029583B">
              <w:rPr>
                <w:rFonts w:cs="AdvTimes"/>
                <w:b/>
                <w:sz w:val="18"/>
                <w:szCs w:val="18"/>
              </w:rPr>
              <w:t>Age (years)</w:t>
            </w:r>
          </w:p>
        </w:tc>
        <w:tc>
          <w:tcPr>
            <w:tcW w:w="1860" w:type="dxa"/>
          </w:tcPr>
          <w:p w14:paraId="216180E2" w14:textId="77777777" w:rsidR="00473209" w:rsidRPr="0029583B" w:rsidRDefault="00473209" w:rsidP="00473209">
            <w:pPr>
              <w:rPr>
                <w:rFonts w:cs="AdvTimes"/>
                <w:b/>
                <w:sz w:val="18"/>
                <w:szCs w:val="18"/>
              </w:rPr>
            </w:pPr>
            <w:r w:rsidRPr="0029583B">
              <w:rPr>
                <w:rFonts w:cs="AdvTimes"/>
                <w:b/>
                <w:sz w:val="18"/>
                <w:szCs w:val="18"/>
              </w:rPr>
              <w:t>Design</w:t>
            </w:r>
          </w:p>
        </w:tc>
        <w:tc>
          <w:tcPr>
            <w:tcW w:w="2187" w:type="dxa"/>
          </w:tcPr>
          <w:p w14:paraId="349A2DFA" w14:textId="77777777" w:rsidR="00473209" w:rsidRPr="0029583B" w:rsidRDefault="00473209" w:rsidP="00473209">
            <w:pPr>
              <w:rPr>
                <w:rFonts w:cs="AdvTimes"/>
                <w:b/>
                <w:sz w:val="18"/>
                <w:szCs w:val="18"/>
              </w:rPr>
            </w:pPr>
            <w:r w:rsidRPr="0029583B">
              <w:rPr>
                <w:rFonts w:cs="AdvTimes"/>
                <w:b/>
                <w:sz w:val="18"/>
                <w:szCs w:val="18"/>
              </w:rPr>
              <w:t>Intervention (N initiated treatment)</w:t>
            </w:r>
          </w:p>
        </w:tc>
        <w:tc>
          <w:tcPr>
            <w:tcW w:w="1974" w:type="dxa"/>
          </w:tcPr>
          <w:p w14:paraId="19E29B6D" w14:textId="77777777" w:rsidR="00473209" w:rsidRPr="0029583B" w:rsidRDefault="00473209" w:rsidP="00473209">
            <w:pPr>
              <w:rPr>
                <w:rFonts w:cs="AdvTimes"/>
                <w:b/>
                <w:sz w:val="18"/>
                <w:szCs w:val="18"/>
              </w:rPr>
            </w:pPr>
            <w:r w:rsidRPr="0029583B">
              <w:rPr>
                <w:rFonts w:cs="AdvTimes"/>
                <w:b/>
                <w:sz w:val="18"/>
                <w:szCs w:val="18"/>
              </w:rPr>
              <w:t>Comparator (N initiated treatment)</w:t>
            </w:r>
          </w:p>
        </w:tc>
        <w:tc>
          <w:tcPr>
            <w:tcW w:w="1559" w:type="dxa"/>
          </w:tcPr>
          <w:p w14:paraId="257162A4" w14:textId="77777777" w:rsidR="00473209" w:rsidRPr="0029583B" w:rsidRDefault="00473209" w:rsidP="00473209">
            <w:pPr>
              <w:rPr>
                <w:rFonts w:cs="AdvTimes"/>
                <w:b/>
                <w:sz w:val="18"/>
                <w:szCs w:val="18"/>
              </w:rPr>
            </w:pPr>
            <w:r w:rsidRPr="0029583B">
              <w:rPr>
                <w:rFonts w:cs="AdvTimes"/>
                <w:b/>
                <w:sz w:val="18"/>
                <w:szCs w:val="18"/>
              </w:rPr>
              <w:t>Allergy confirmed with DBPCFC?</w:t>
            </w:r>
          </w:p>
        </w:tc>
        <w:tc>
          <w:tcPr>
            <w:tcW w:w="1799" w:type="dxa"/>
          </w:tcPr>
          <w:p w14:paraId="09E1F058" w14:textId="77777777" w:rsidR="00473209" w:rsidRPr="0029583B" w:rsidRDefault="00473209" w:rsidP="00473209">
            <w:pPr>
              <w:rPr>
                <w:rFonts w:cs="AdvTimes"/>
                <w:b/>
                <w:sz w:val="18"/>
                <w:szCs w:val="18"/>
              </w:rPr>
            </w:pPr>
            <w:r w:rsidRPr="0029583B">
              <w:rPr>
                <w:rFonts w:cs="AdvTimes"/>
                <w:b/>
                <w:sz w:val="18"/>
                <w:szCs w:val="18"/>
              </w:rPr>
              <w:t>Interval between treatment initiation and SU assessment</w:t>
            </w:r>
          </w:p>
        </w:tc>
        <w:tc>
          <w:tcPr>
            <w:tcW w:w="1891" w:type="dxa"/>
          </w:tcPr>
          <w:p w14:paraId="3BCE0D60" w14:textId="77777777" w:rsidR="00473209" w:rsidRPr="0029583B" w:rsidRDefault="00473209" w:rsidP="00473209">
            <w:pPr>
              <w:rPr>
                <w:rFonts w:cs="AdvTimes"/>
                <w:b/>
                <w:sz w:val="18"/>
                <w:szCs w:val="18"/>
              </w:rPr>
            </w:pPr>
            <w:r w:rsidRPr="0029583B">
              <w:rPr>
                <w:rFonts w:cs="AdvTimes"/>
                <w:b/>
                <w:sz w:val="18"/>
                <w:szCs w:val="18"/>
              </w:rPr>
              <w:t>Intervening period of allergen avoidance</w:t>
            </w:r>
          </w:p>
        </w:tc>
        <w:tc>
          <w:tcPr>
            <w:tcW w:w="1692" w:type="dxa"/>
          </w:tcPr>
          <w:p w14:paraId="6AE3F88F" w14:textId="77777777" w:rsidR="00473209" w:rsidRPr="0029583B" w:rsidRDefault="00473209" w:rsidP="00473209">
            <w:pPr>
              <w:rPr>
                <w:rFonts w:cs="AdvTimes"/>
                <w:b/>
                <w:sz w:val="18"/>
                <w:szCs w:val="18"/>
              </w:rPr>
            </w:pPr>
            <w:r w:rsidRPr="0029583B">
              <w:rPr>
                <w:rFonts w:cs="AdvTimes"/>
                <w:b/>
                <w:sz w:val="18"/>
                <w:szCs w:val="18"/>
              </w:rPr>
              <w:t>SU assessment</w:t>
            </w:r>
          </w:p>
        </w:tc>
        <w:tc>
          <w:tcPr>
            <w:tcW w:w="1899" w:type="dxa"/>
          </w:tcPr>
          <w:p w14:paraId="46C37A3D" w14:textId="77777777" w:rsidR="00473209" w:rsidRPr="0029583B" w:rsidRDefault="00473209" w:rsidP="00473209">
            <w:pPr>
              <w:rPr>
                <w:rFonts w:cs="AdvTimes"/>
                <w:b/>
                <w:sz w:val="18"/>
                <w:szCs w:val="18"/>
              </w:rPr>
            </w:pPr>
            <w:r w:rsidRPr="0029583B">
              <w:rPr>
                <w:rFonts w:cs="AdvTimes"/>
                <w:b/>
                <w:sz w:val="18"/>
                <w:szCs w:val="18"/>
              </w:rPr>
              <w:t>SU – ITT analysis</w:t>
            </w:r>
          </w:p>
        </w:tc>
      </w:tr>
      <w:tr w:rsidR="00473209" w:rsidRPr="0029583B" w14:paraId="7CA8E446" w14:textId="77777777" w:rsidTr="00473209">
        <w:trPr>
          <w:trHeight w:val="616"/>
        </w:trPr>
        <w:tc>
          <w:tcPr>
            <w:tcW w:w="1474" w:type="dxa"/>
          </w:tcPr>
          <w:p w14:paraId="1BC0E7E2" w14:textId="6962C721" w:rsidR="00473209" w:rsidRPr="0029583B" w:rsidRDefault="00473209" w:rsidP="005F2998">
            <w:pPr>
              <w:rPr>
                <w:rFonts w:cs="AdvTimes"/>
                <w:sz w:val="18"/>
                <w:szCs w:val="18"/>
              </w:rPr>
            </w:pPr>
            <w:r w:rsidRPr="0029583B">
              <w:rPr>
                <w:sz w:val="18"/>
                <w:szCs w:val="18"/>
              </w:rPr>
              <w:t>Sampson, 2019 [abstract],</w:t>
            </w:r>
            <w:r w:rsidRPr="0029583B">
              <w:rPr>
                <w:sz w:val="18"/>
                <w:szCs w:val="18"/>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63</w:t>
            </w:r>
            <w:r w:rsidRPr="0029583B">
              <w:rPr>
                <w:sz w:val="18"/>
                <w:szCs w:val="18"/>
              </w:rPr>
              <w:fldChar w:fldCharType="end"/>
            </w:r>
            <w:r w:rsidRPr="0029583B">
              <w:rPr>
                <w:sz w:val="18"/>
                <w:szCs w:val="18"/>
              </w:rPr>
              <w:t xml:space="preserve"> USA – </w:t>
            </w:r>
            <w:r w:rsidRPr="0029583B">
              <w:rPr>
                <w:b/>
                <w:sz w:val="18"/>
                <w:szCs w:val="18"/>
              </w:rPr>
              <w:t>egg</w:t>
            </w:r>
            <w:r w:rsidRPr="0029583B">
              <w:rPr>
                <w:sz w:val="18"/>
                <w:szCs w:val="18"/>
              </w:rPr>
              <w:t>*</w:t>
            </w:r>
          </w:p>
        </w:tc>
        <w:tc>
          <w:tcPr>
            <w:tcW w:w="1067" w:type="dxa"/>
          </w:tcPr>
          <w:p w14:paraId="528C821F" w14:textId="77777777" w:rsidR="00473209" w:rsidRPr="0029583B" w:rsidRDefault="00473209" w:rsidP="00473209">
            <w:pPr>
              <w:rPr>
                <w:rFonts w:cs="AdvTimes"/>
                <w:sz w:val="18"/>
                <w:szCs w:val="18"/>
              </w:rPr>
            </w:pPr>
            <w:r w:rsidRPr="0029583B">
              <w:rPr>
                <w:rFonts w:cs="AdvTimes"/>
                <w:sz w:val="18"/>
                <w:szCs w:val="18"/>
              </w:rPr>
              <w:t>Mean 8 (range 3.5–16.8)</w:t>
            </w:r>
          </w:p>
        </w:tc>
        <w:tc>
          <w:tcPr>
            <w:tcW w:w="1860" w:type="dxa"/>
          </w:tcPr>
          <w:p w14:paraId="7368C1DD" w14:textId="77777777" w:rsidR="00473209" w:rsidRPr="0029583B" w:rsidRDefault="00473209" w:rsidP="00473209">
            <w:pPr>
              <w:rPr>
                <w:rFonts w:cs="AdvTimes"/>
                <w:sz w:val="18"/>
                <w:szCs w:val="18"/>
              </w:rPr>
            </w:pPr>
            <w:r w:rsidRPr="0029583B">
              <w:rPr>
                <w:rFonts w:cs="AdvTimes"/>
                <w:sz w:val="18"/>
                <w:szCs w:val="18"/>
              </w:rPr>
              <w:t>RCT</w:t>
            </w:r>
          </w:p>
        </w:tc>
        <w:tc>
          <w:tcPr>
            <w:tcW w:w="2187" w:type="dxa"/>
          </w:tcPr>
          <w:p w14:paraId="14E23CFD" w14:textId="77777777" w:rsidR="00473209" w:rsidRPr="0029583B" w:rsidRDefault="00473209" w:rsidP="00473209">
            <w:pPr>
              <w:rPr>
                <w:rFonts w:cs="AdvTimes"/>
                <w:sz w:val="18"/>
                <w:szCs w:val="18"/>
              </w:rPr>
            </w:pPr>
            <w:r w:rsidRPr="0029583B">
              <w:rPr>
                <w:rFonts w:cs="AdvTimes"/>
                <w:sz w:val="18"/>
                <w:szCs w:val="18"/>
              </w:rPr>
              <w:t>OIT (N=23)</w:t>
            </w:r>
          </w:p>
        </w:tc>
        <w:tc>
          <w:tcPr>
            <w:tcW w:w="1974" w:type="dxa"/>
          </w:tcPr>
          <w:p w14:paraId="464A7992" w14:textId="77777777" w:rsidR="00473209" w:rsidRPr="0029583B" w:rsidRDefault="00473209" w:rsidP="00473209">
            <w:pPr>
              <w:rPr>
                <w:rFonts w:cs="AdvTimes"/>
                <w:sz w:val="18"/>
                <w:szCs w:val="18"/>
              </w:rPr>
            </w:pPr>
            <w:r w:rsidRPr="0029583B">
              <w:rPr>
                <w:rFonts w:cs="AdvTimes"/>
                <w:sz w:val="18"/>
                <w:szCs w:val="18"/>
              </w:rPr>
              <w:t>Baked egg products consumption (N=27)</w:t>
            </w:r>
          </w:p>
        </w:tc>
        <w:tc>
          <w:tcPr>
            <w:tcW w:w="1559" w:type="dxa"/>
          </w:tcPr>
          <w:p w14:paraId="3226B0B4" w14:textId="77777777" w:rsidR="00473209" w:rsidRPr="0029583B" w:rsidRDefault="00473209" w:rsidP="00473209">
            <w:pPr>
              <w:rPr>
                <w:rFonts w:cs="AdvTimes"/>
                <w:sz w:val="18"/>
                <w:szCs w:val="18"/>
              </w:rPr>
            </w:pPr>
            <w:r w:rsidRPr="0029583B">
              <w:rPr>
                <w:rFonts w:cs="AdvTimes"/>
                <w:sz w:val="18"/>
                <w:szCs w:val="18"/>
              </w:rPr>
              <w:t>Yes</w:t>
            </w:r>
          </w:p>
        </w:tc>
        <w:tc>
          <w:tcPr>
            <w:tcW w:w="1799" w:type="dxa"/>
          </w:tcPr>
          <w:p w14:paraId="1155BAFE" w14:textId="77777777" w:rsidR="00473209" w:rsidRPr="0029583B" w:rsidRDefault="00473209" w:rsidP="00473209">
            <w:pPr>
              <w:rPr>
                <w:rFonts w:cs="AdvTimes"/>
                <w:sz w:val="18"/>
                <w:szCs w:val="18"/>
              </w:rPr>
            </w:pPr>
            <w:r w:rsidRPr="0029583B">
              <w:rPr>
                <w:rFonts w:cs="AdvTimes"/>
                <w:sz w:val="18"/>
                <w:szCs w:val="18"/>
              </w:rPr>
              <w:t>24 months (2 years)</w:t>
            </w:r>
          </w:p>
        </w:tc>
        <w:tc>
          <w:tcPr>
            <w:tcW w:w="1891" w:type="dxa"/>
          </w:tcPr>
          <w:p w14:paraId="20F34E55" w14:textId="77777777" w:rsidR="00473209" w:rsidRPr="0029583B" w:rsidRDefault="00473209" w:rsidP="00473209">
            <w:pPr>
              <w:rPr>
                <w:rFonts w:cs="AdvTimes"/>
                <w:sz w:val="18"/>
                <w:szCs w:val="18"/>
              </w:rPr>
            </w:pPr>
            <w:r w:rsidRPr="0029583B">
              <w:rPr>
                <w:rFonts w:cs="AdvTimes"/>
                <w:sz w:val="18"/>
                <w:szCs w:val="18"/>
              </w:rPr>
              <w:t>8-10 weeks</w:t>
            </w:r>
          </w:p>
        </w:tc>
        <w:tc>
          <w:tcPr>
            <w:tcW w:w="1692" w:type="dxa"/>
          </w:tcPr>
          <w:p w14:paraId="3110E53A" w14:textId="77777777" w:rsidR="00473209" w:rsidRPr="0029583B" w:rsidRDefault="00473209" w:rsidP="00473209">
            <w:pPr>
              <w:rPr>
                <w:rFonts w:cs="AdvTimes"/>
                <w:sz w:val="18"/>
                <w:szCs w:val="18"/>
              </w:rPr>
            </w:pPr>
            <w:r w:rsidRPr="0029583B">
              <w:rPr>
                <w:rFonts w:cs="AdvTimes"/>
                <w:sz w:val="18"/>
                <w:szCs w:val="18"/>
              </w:rPr>
              <w:t>DBPCFC - 7.4 g egg-white protein (1.9 egg whites), cumulative</w:t>
            </w:r>
          </w:p>
        </w:tc>
        <w:tc>
          <w:tcPr>
            <w:tcW w:w="1899" w:type="dxa"/>
          </w:tcPr>
          <w:p w14:paraId="7036AD72" w14:textId="77777777" w:rsidR="00473209" w:rsidRPr="0029583B" w:rsidRDefault="00473209" w:rsidP="00473209">
            <w:pPr>
              <w:rPr>
                <w:rFonts w:cs="AdvTimes"/>
                <w:sz w:val="18"/>
                <w:szCs w:val="18"/>
              </w:rPr>
            </w:pPr>
            <w:r w:rsidRPr="0029583B">
              <w:rPr>
                <w:rFonts w:cs="AdvTimes"/>
                <w:sz w:val="18"/>
                <w:szCs w:val="18"/>
              </w:rPr>
              <w:t>44% (10/23) vs 11% (3/27), P=.009</w:t>
            </w:r>
          </w:p>
        </w:tc>
      </w:tr>
      <w:tr w:rsidR="00473209" w:rsidRPr="0029583B" w14:paraId="33D52FE3" w14:textId="77777777" w:rsidTr="00473209">
        <w:tc>
          <w:tcPr>
            <w:tcW w:w="1474" w:type="dxa"/>
          </w:tcPr>
          <w:p w14:paraId="764A46FD" w14:textId="16E113A3" w:rsidR="00473209" w:rsidRPr="0029583B" w:rsidRDefault="00473209" w:rsidP="005F2998">
            <w:pPr>
              <w:rPr>
                <w:sz w:val="18"/>
                <w:szCs w:val="18"/>
              </w:rPr>
            </w:pPr>
            <w:r w:rsidRPr="0029583B">
              <w:rPr>
                <w:sz w:val="18"/>
                <w:szCs w:val="18"/>
              </w:rPr>
              <w:t>Tang, 2015,</w:t>
            </w:r>
            <w:r w:rsidRPr="0029583B">
              <w:rPr>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w:t>
            </w:r>
            <w:r w:rsidRPr="0029583B">
              <w:rPr>
                <w:sz w:val="18"/>
                <w:szCs w:val="18"/>
              </w:rPr>
              <w:fldChar w:fldCharType="end"/>
            </w:r>
            <w:r w:rsidRPr="0029583B">
              <w:rPr>
                <w:sz w:val="18"/>
                <w:szCs w:val="18"/>
              </w:rPr>
              <w:t xml:space="preserve"> (</w:t>
            </w:r>
            <w:r w:rsidRPr="0029583B">
              <w:rPr>
                <w:i/>
                <w:sz w:val="18"/>
                <w:szCs w:val="18"/>
              </w:rPr>
              <w:t>OIT with probiotic Lactobacillus</w:t>
            </w:r>
            <w:r w:rsidRPr="0029583B">
              <w:rPr>
                <w:sz w:val="18"/>
                <w:szCs w:val="18"/>
              </w:rPr>
              <w:t xml:space="preserve">) Australia – </w:t>
            </w:r>
            <w:r w:rsidRPr="0029583B">
              <w:rPr>
                <w:b/>
                <w:sz w:val="18"/>
                <w:szCs w:val="18"/>
              </w:rPr>
              <w:t>peanut</w:t>
            </w:r>
          </w:p>
        </w:tc>
        <w:tc>
          <w:tcPr>
            <w:tcW w:w="1067" w:type="dxa"/>
          </w:tcPr>
          <w:p w14:paraId="1A9257F7" w14:textId="77777777" w:rsidR="00473209" w:rsidRPr="0029583B" w:rsidRDefault="00473209" w:rsidP="00473209">
            <w:pPr>
              <w:rPr>
                <w:rFonts w:cs="AdvTimes"/>
                <w:sz w:val="18"/>
                <w:szCs w:val="18"/>
              </w:rPr>
            </w:pPr>
            <w:r w:rsidRPr="0029583B">
              <w:rPr>
                <w:sz w:val="18"/>
                <w:szCs w:val="18"/>
              </w:rPr>
              <w:t>Mean 6 (SD 2.4)</w:t>
            </w:r>
          </w:p>
        </w:tc>
        <w:tc>
          <w:tcPr>
            <w:tcW w:w="1860" w:type="dxa"/>
          </w:tcPr>
          <w:p w14:paraId="7B45628A" w14:textId="77777777" w:rsidR="00473209" w:rsidRPr="0029583B" w:rsidRDefault="00473209" w:rsidP="00473209">
            <w:pPr>
              <w:rPr>
                <w:rFonts w:cs="AdvTimes"/>
                <w:sz w:val="18"/>
                <w:szCs w:val="18"/>
              </w:rPr>
            </w:pPr>
            <w:r w:rsidRPr="0029583B">
              <w:rPr>
                <w:rFonts w:cs="AdvTimes"/>
                <w:sz w:val="18"/>
                <w:szCs w:val="18"/>
              </w:rPr>
              <w:t>Double-blind, placebo-controlled RCT</w:t>
            </w:r>
          </w:p>
        </w:tc>
        <w:tc>
          <w:tcPr>
            <w:tcW w:w="2187" w:type="dxa"/>
          </w:tcPr>
          <w:p w14:paraId="2FE230BC" w14:textId="77777777" w:rsidR="00473209" w:rsidRPr="0029583B" w:rsidRDefault="00473209" w:rsidP="00473209">
            <w:pPr>
              <w:rPr>
                <w:rFonts w:cs="AdvTimes"/>
                <w:sz w:val="18"/>
                <w:szCs w:val="18"/>
              </w:rPr>
            </w:pPr>
            <w:r w:rsidRPr="0029583B">
              <w:rPr>
                <w:rFonts w:cs="AdvTimes"/>
                <w:sz w:val="18"/>
                <w:szCs w:val="18"/>
              </w:rPr>
              <w:t>OIT + probiotic (Lactobacillus rhamnosus CGMCC 1.3724) (N=31)</w:t>
            </w:r>
          </w:p>
        </w:tc>
        <w:tc>
          <w:tcPr>
            <w:tcW w:w="1974" w:type="dxa"/>
          </w:tcPr>
          <w:p w14:paraId="137465A8" w14:textId="77777777" w:rsidR="00473209" w:rsidRPr="0029583B" w:rsidRDefault="00473209" w:rsidP="00473209">
            <w:pPr>
              <w:rPr>
                <w:rFonts w:cs="AdvTimes"/>
                <w:sz w:val="18"/>
                <w:szCs w:val="18"/>
              </w:rPr>
            </w:pPr>
            <w:r w:rsidRPr="0029583B">
              <w:rPr>
                <w:rFonts w:cs="AdvTimes"/>
                <w:sz w:val="18"/>
                <w:szCs w:val="18"/>
              </w:rPr>
              <w:t>Placebo (N=31)</w:t>
            </w:r>
          </w:p>
        </w:tc>
        <w:tc>
          <w:tcPr>
            <w:tcW w:w="1559" w:type="dxa"/>
          </w:tcPr>
          <w:p w14:paraId="736C8AD6" w14:textId="77777777" w:rsidR="00473209" w:rsidRPr="0029583B" w:rsidRDefault="00473209" w:rsidP="00473209">
            <w:pPr>
              <w:rPr>
                <w:rFonts w:cs="AdvTimes"/>
                <w:sz w:val="18"/>
                <w:szCs w:val="18"/>
              </w:rPr>
            </w:pPr>
            <w:r w:rsidRPr="0029583B">
              <w:rPr>
                <w:rFonts w:cs="AdvTimes"/>
                <w:sz w:val="18"/>
                <w:szCs w:val="18"/>
              </w:rPr>
              <w:t>For a subset of participants</w:t>
            </w:r>
          </w:p>
        </w:tc>
        <w:tc>
          <w:tcPr>
            <w:tcW w:w="1799" w:type="dxa"/>
          </w:tcPr>
          <w:p w14:paraId="26172569" w14:textId="77777777" w:rsidR="00473209" w:rsidRPr="0029583B" w:rsidRDefault="00473209" w:rsidP="00473209">
            <w:pPr>
              <w:rPr>
                <w:rFonts w:cs="AdvTimes"/>
                <w:sz w:val="18"/>
                <w:szCs w:val="18"/>
              </w:rPr>
            </w:pPr>
            <w:r w:rsidRPr="0029583B">
              <w:rPr>
                <w:rFonts w:cs="AdvTimes"/>
                <w:sz w:val="18"/>
                <w:szCs w:val="18"/>
              </w:rPr>
              <w:t>18 months</w:t>
            </w:r>
          </w:p>
        </w:tc>
        <w:tc>
          <w:tcPr>
            <w:tcW w:w="1891" w:type="dxa"/>
          </w:tcPr>
          <w:p w14:paraId="6102F5C0" w14:textId="77777777" w:rsidR="00473209" w:rsidRPr="0029583B" w:rsidRDefault="00473209" w:rsidP="00473209">
            <w:pPr>
              <w:rPr>
                <w:rFonts w:cs="AdvTimes"/>
                <w:sz w:val="18"/>
                <w:szCs w:val="18"/>
              </w:rPr>
            </w:pPr>
            <w:r w:rsidRPr="0029583B">
              <w:rPr>
                <w:rFonts w:cs="AdvTimes"/>
                <w:sz w:val="18"/>
                <w:szCs w:val="18"/>
              </w:rPr>
              <w:t>2-5 weeks</w:t>
            </w:r>
          </w:p>
        </w:tc>
        <w:tc>
          <w:tcPr>
            <w:tcW w:w="1692" w:type="dxa"/>
          </w:tcPr>
          <w:p w14:paraId="499AA0F7" w14:textId="77777777" w:rsidR="00473209" w:rsidRPr="0029583B" w:rsidRDefault="00473209" w:rsidP="00473209">
            <w:pPr>
              <w:rPr>
                <w:rFonts w:cs="AdvTimes"/>
                <w:sz w:val="18"/>
                <w:szCs w:val="18"/>
              </w:rPr>
            </w:pPr>
            <w:r w:rsidRPr="0029583B">
              <w:rPr>
                <w:rFonts w:cs="AdvTimes"/>
                <w:sz w:val="18"/>
                <w:szCs w:val="18"/>
              </w:rPr>
              <w:t>DBPCFC -2 g peanut protein (8 peanuts), cumulative</w:t>
            </w:r>
          </w:p>
        </w:tc>
        <w:tc>
          <w:tcPr>
            <w:tcW w:w="1899" w:type="dxa"/>
          </w:tcPr>
          <w:p w14:paraId="4C1DF1E1" w14:textId="77777777" w:rsidR="00473209" w:rsidRPr="0029583B" w:rsidRDefault="00473209" w:rsidP="00473209">
            <w:pPr>
              <w:rPr>
                <w:rFonts w:cs="AdvTimes"/>
                <w:sz w:val="18"/>
                <w:szCs w:val="18"/>
              </w:rPr>
            </w:pPr>
            <w:r w:rsidRPr="0029583B">
              <w:rPr>
                <w:rFonts w:cs="AdvTimes"/>
                <w:sz w:val="18"/>
                <w:szCs w:val="18"/>
              </w:rPr>
              <w:t>74% (23/31) vs 3.2% (1/31), P=0.001</w:t>
            </w:r>
          </w:p>
        </w:tc>
      </w:tr>
    </w:tbl>
    <w:p w14:paraId="149AE791" w14:textId="77777777" w:rsidR="00473209" w:rsidRPr="0029583B" w:rsidRDefault="00473209" w:rsidP="00473209">
      <w:pPr>
        <w:rPr>
          <w:rFonts w:cs="AdvTimes"/>
          <w:i/>
          <w:sz w:val="18"/>
          <w:szCs w:val="18"/>
        </w:rPr>
      </w:pPr>
      <w:r w:rsidRPr="0029583B">
        <w:rPr>
          <w:rFonts w:cs="AdvTimes"/>
          <w:i/>
          <w:sz w:val="18"/>
          <w:szCs w:val="18"/>
        </w:rPr>
        <w:t>*Even though this study was published only as abstract, it was included for the SU endpoint due to scarcity of data on SU (data reporting validated by checking data posted on Clinical trials.gov)</w:t>
      </w:r>
    </w:p>
    <w:p w14:paraId="15B25FD3" w14:textId="77777777" w:rsidR="00473209" w:rsidRPr="0029583B" w:rsidRDefault="00473209" w:rsidP="00473209">
      <w:pPr>
        <w:rPr>
          <w:rFonts w:cs="AdvTimes"/>
          <w:i/>
          <w:sz w:val="18"/>
          <w:szCs w:val="18"/>
        </w:rPr>
      </w:pPr>
      <w:r w:rsidRPr="0029583B">
        <w:rPr>
          <w:rFonts w:cs="AdvTimes"/>
          <w:i/>
          <w:sz w:val="18"/>
          <w:szCs w:val="18"/>
        </w:rPr>
        <w:t>Note: 1 egg white contains about 4 g of protein; 1 peanut contains about 250 mg of protein</w:t>
      </w:r>
    </w:p>
    <w:p w14:paraId="7712D354" w14:textId="77777777" w:rsidR="00473209" w:rsidRPr="0029583B" w:rsidRDefault="00473209" w:rsidP="00473209">
      <w:pPr>
        <w:rPr>
          <w:rFonts w:cs="AdvTimes"/>
          <w:b/>
          <w:szCs w:val="18"/>
        </w:rPr>
      </w:pPr>
    </w:p>
    <w:p w14:paraId="284227C4" w14:textId="77777777" w:rsidR="00473209" w:rsidRPr="0029583B" w:rsidRDefault="00473209" w:rsidP="00473209">
      <w:pPr>
        <w:rPr>
          <w:b/>
          <w:szCs w:val="18"/>
        </w:rPr>
      </w:pPr>
      <w:r w:rsidRPr="0029583B">
        <w:rPr>
          <w:b/>
          <w:szCs w:val="18"/>
        </w:rPr>
        <w:t>Case series and prospective cohort studies (single arm)</w:t>
      </w:r>
    </w:p>
    <w:p w14:paraId="0CFC5390" w14:textId="1DB82460" w:rsidR="00473209" w:rsidRPr="0029583B" w:rsidRDefault="00473209" w:rsidP="00DA4442">
      <w:pPr>
        <w:pStyle w:val="Paragraphedeliste"/>
        <w:numPr>
          <w:ilvl w:val="0"/>
          <w:numId w:val="15"/>
        </w:numPr>
        <w:spacing w:after="0" w:line="260" w:lineRule="atLeast"/>
        <w:rPr>
          <w:szCs w:val="18"/>
        </w:rPr>
      </w:pPr>
      <w:r w:rsidRPr="0029583B">
        <w:rPr>
          <w:szCs w:val="18"/>
        </w:rPr>
        <w:t>Wasserman, 2019</w:t>
      </w:r>
      <w:r w:rsidRPr="0029583B">
        <w:rPr>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Cs w:val="18"/>
        </w:rPr>
        <w:instrText xml:space="preserve"> ADDIN EN.CITE </w:instrText>
      </w:r>
      <w:r w:rsidR="005F2998">
        <w:rPr>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Cs w:val="18"/>
        </w:rPr>
        <w:instrText xml:space="preserve"> ADDIN EN.CITE.DATA </w:instrText>
      </w:r>
      <w:r w:rsidR="005F2998">
        <w:rPr>
          <w:szCs w:val="18"/>
        </w:rPr>
      </w:r>
      <w:r w:rsidR="005F2998">
        <w:rPr>
          <w:szCs w:val="18"/>
        </w:rPr>
        <w:fldChar w:fldCharType="end"/>
      </w:r>
      <w:r w:rsidRPr="0029583B">
        <w:rPr>
          <w:szCs w:val="18"/>
        </w:rPr>
      </w:r>
      <w:r w:rsidRPr="0029583B">
        <w:rPr>
          <w:szCs w:val="18"/>
        </w:rPr>
        <w:fldChar w:fldCharType="separate"/>
      </w:r>
      <w:r w:rsidR="005F2998" w:rsidRPr="005F2998">
        <w:rPr>
          <w:noProof/>
          <w:szCs w:val="18"/>
          <w:vertAlign w:val="superscript"/>
        </w:rPr>
        <w:t>8</w:t>
      </w:r>
      <w:r w:rsidRPr="0029583B">
        <w:rPr>
          <w:szCs w:val="18"/>
        </w:rPr>
        <w:fldChar w:fldCharType="end"/>
      </w:r>
      <w:r w:rsidRPr="0029583B">
        <w:rPr>
          <w:szCs w:val="18"/>
        </w:rPr>
        <w:t xml:space="preserve"> (case series, N=270) – peanut:  Patients were invited to test for SU if they had ≥ 36 months of maintenance dosing (a total of 105 patients), no ETRs within 2 years, ≥ 90% fall in peanut-specific IgE level or a prechallenge peanut-specific IgE &lt; 1.0 kU/mL. After an avoidance period of 1 month, 19 patients were challenged (including 8 who did not meet these criteria) with 6 g peanut protein (24 peanuts); 74% (14/19) passed – among all patients who had ≥ 36 months of maintenance dosing: </w:t>
      </w:r>
      <w:r w:rsidRPr="0029583B">
        <w:rPr>
          <w:b/>
          <w:szCs w:val="18"/>
        </w:rPr>
        <w:t>13% (14/105)</w:t>
      </w:r>
    </w:p>
    <w:p w14:paraId="471E681F" w14:textId="18826BC4" w:rsidR="00473209" w:rsidRPr="0029583B" w:rsidRDefault="00473209" w:rsidP="00DA4442">
      <w:pPr>
        <w:pStyle w:val="Paragraphedeliste"/>
        <w:numPr>
          <w:ilvl w:val="0"/>
          <w:numId w:val="15"/>
        </w:numPr>
        <w:spacing w:after="0" w:line="260" w:lineRule="atLeast"/>
      </w:pPr>
      <w:r w:rsidRPr="0029583B">
        <w:t>Vickery, 2014</w:t>
      </w:r>
      <w:r w:rsidRPr="0029583B">
        <w:fldChar w:fldCharType="begin">
          <w:fldData xml:space="preserve">PEVuZE5vdGU+PENpdGU+PEF1dGhvcj5WaWNrZXJ5PC9BdXRob3I+PFllYXI+MjAxNDwvWWVhcj48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DY4LTc1PC9wYWdlcz48dm9sdW1lPjEzMzwvdm9sdW1lPjxudW1i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</w:fldData>
        </w:fldChar>
      </w:r>
      <w:r w:rsidR="005F2998">
        <w:instrText xml:space="preserve"> ADDIN EN.CITE </w:instrText>
      </w:r>
      <w:r w:rsidR="005F2998">
        <w:fldChar w:fldCharType="begin">
          <w:fldData xml:space="preserve">PEVuZE5vdGU+PENpdGU+PEF1dGhvcj5WaWNrZXJ5PC9BdXRob3I+PFllYXI+MjAxNDwvWWVhcj48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DY4LTc1PC9wYWdlcz48dm9sdW1lPjEzMzwvdm9sdW1lPjxudW1i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4</w:t>
      </w:r>
      <w:r w:rsidRPr="0029583B">
        <w:fldChar w:fldCharType="end"/>
      </w:r>
      <w:r w:rsidRPr="0029583B">
        <w:t xml:space="preserve"> (prospective cohort studies, age 1-16 years)</w:t>
      </w:r>
      <w:r w:rsidRPr="0029583B">
        <w:rPr>
          <w:szCs w:val="18"/>
        </w:rPr>
        <w:t xml:space="preserve"> – peanut:  </w:t>
      </w:r>
      <w:r w:rsidRPr="0029583B">
        <w:t>Of the 39 subjects originally enrolled, 12 (31%, 12/39) successfully passed a challenge with 5000 mg of peanut protein one month after stopping OIT.</w:t>
      </w:r>
    </w:p>
    <w:p w14:paraId="748D3890" w14:textId="77777777" w:rsidR="00473209" w:rsidRPr="0029583B" w:rsidRDefault="00473209" w:rsidP="00473209">
      <w:pPr>
        <w:rPr>
          <w:rFonts w:cs="AdvTimes"/>
          <w:b/>
          <w:szCs w:val="18"/>
        </w:rPr>
      </w:pPr>
    </w:p>
    <w:p w14:paraId="68BFDB34" w14:textId="77777777" w:rsidR="00473209" w:rsidRPr="0029583B" w:rsidRDefault="00473209" w:rsidP="00473209">
      <w:pPr>
        <w:spacing w:after="120"/>
        <w:rPr>
          <w:b/>
        </w:rPr>
      </w:pPr>
      <w:r w:rsidRPr="0029583B">
        <w:rPr>
          <w:b/>
        </w:rPr>
        <w:t>ADDITIONAL EVIDENCE</w:t>
      </w:r>
    </w:p>
    <w:p w14:paraId="23495380" w14:textId="77777777" w:rsidR="00473209" w:rsidRPr="0029583B" w:rsidRDefault="00473209" w:rsidP="00473209">
      <w:pPr>
        <w:rPr>
          <w:rFonts w:cs="AdvTimes"/>
          <w:b/>
          <w:szCs w:val="18"/>
        </w:rPr>
      </w:pPr>
      <w:r w:rsidRPr="0029583B">
        <w:rPr>
          <w:rFonts w:cs="AdvTimes"/>
          <w:b/>
          <w:szCs w:val="18"/>
        </w:rPr>
        <w:t>Smaller RCTs, CCTs or retrospective case-control studies (ITT analyses)</w:t>
      </w:r>
    </w:p>
    <w:tbl>
      <w:tblPr>
        <w:tblStyle w:val="1"/>
        <w:tblW w:w="0" w:type="auto"/>
        <w:tblLook w:val="04A0" w:firstRow="1" w:lastRow="0" w:firstColumn="1" w:lastColumn="0" w:noHBand="0" w:noVBand="1"/>
      </w:tblPr>
      <w:tblGrid>
        <w:gridCol w:w="2660"/>
        <w:gridCol w:w="3969"/>
        <w:gridCol w:w="1134"/>
        <w:gridCol w:w="2410"/>
        <w:gridCol w:w="3446"/>
        <w:gridCol w:w="3543"/>
      </w:tblGrid>
      <w:tr w:rsidR="00473209" w:rsidRPr="0029583B" w14:paraId="568646FF" w14:textId="77777777" w:rsidTr="00473209">
        <w:trPr>
          <w:trHeight w:val="308"/>
        </w:trPr>
        <w:tc>
          <w:tcPr>
            <w:tcW w:w="2660" w:type="dxa"/>
            <w:vMerge w:val="restart"/>
          </w:tcPr>
          <w:p w14:paraId="4F1527C5" w14:textId="77777777" w:rsidR="00473209" w:rsidRPr="0029583B" w:rsidRDefault="00473209" w:rsidP="00473209">
            <w:pPr>
              <w:contextualSpacing/>
              <w:rPr>
                <w:b/>
                <w:sz w:val="18"/>
                <w:szCs w:val="18"/>
              </w:rPr>
            </w:pPr>
            <w:r w:rsidRPr="0029583B">
              <w:rPr>
                <w:b/>
                <w:sz w:val="18"/>
                <w:szCs w:val="18"/>
              </w:rPr>
              <w:t>Study</w:t>
            </w:r>
          </w:p>
        </w:tc>
        <w:tc>
          <w:tcPr>
            <w:tcW w:w="3969" w:type="dxa"/>
            <w:vMerge w:val="restart"/>
          </w:tcPr>
          <w:p w14:paraId="79A39B56" w14:textId="77777777" w:rsidR="00473209" w:rsidRPr="0029583B" w:rsidRDefault="00473209" w:rsidP="00473209">
            <w:pPr>
              <w:contextualSpacing/>
              <w:rPr>
                <w:b/>
                <w:sz w:val="18"/>
                <w:szCs w:val="18"/>
              </w:rPr>
            </w:pPr>
            <w:r w:rsidRPr="0029583B">
              <w:rPr>
                <w:b/>
                <w:sz w:val="18"/>
                <w:szCs w:val="18"/>
              </w:rPr>
              <w:t>Design</w:t>
            </w:r>
          </w:p>
        </w:tc>
        <w:tc>
          <w:tcPr>
            <w:tcW w:w="1134" w:type="dxa"/>
            <w:vMerge w:val="restart"/>
          </w:tcPr>
          <w:p w14:paraId="148B2C3A" w14:textId="77777777" w:rsidR="00473209" w:rsidRPr="0029583B" w:rsidRDefault="00473209" w:rsidP="00473209">
            <w:pPr>
              <w:contextualSpacing/>
              <w:rPr>
                <w:b/>
                <w:sz w:val="18"/>
                <w:szCs w:val="18"/>
              </w:rPr>
            </w:pPr>
            <w:r w:rsidRPr="0029583B">
              <w:rPr>
                <w:b/>
                <w:sz w:val="18"/>
                <w:szCs w:val="18"/>
              </w:rPr>
              <w:t>Food allergen</w:t>
            </w:r>
          </w:p>
        </w:tc>
        <w:tc>
          <w:tcPr>
            <w:tcW w:w="2410" w:type="dxa"/>
            <w:vMerge w:val="restart"/>
          </w:tcPr>
          <w:p w14:paraId="3A2C7BD2" w14:textId="77777777" w:rsidR="00473209" w:rsidRPr="0029583B" w:rsidRDefault="00473209" w:rsidP="00473209">
            <w:pPr>
              <w:contextualSpacing/>
              <w:rPr>
                <w:b/>
                <w:sz w:val="18"/>
                <w:szCs w:val="18"/>
              </w:rPr>
            </w:pPr>
            <w:r w:rsidRPr="0029583B">
              <w:rPr>
                <w:b/>
                <w:sz w:val="18"/>
                <w:szCs w:val="18"/>
              </w:rPr>
              <w:t>Intervening period of allergen avoidance</w:t>
            </w:r>
          </w:p>
        </w:tc>
        <w:tc>
          <w:tcPr>
            <w:tcW w:w="6989" w:type="dxa"/>
            <w:gridSpan w:val="2"/>
          </w:tcPr>
          <w:p w14:paraId="5796FD75" w14:textId="77777777" w:rsidR="00473209" w:rsidRPr="0029583B" w:rsidRDefault="00473209" w:rsidP="00473209">
            <w:pPr>
              <w:contextualSpacing/>
              <w:jc w:val="center"/>
              <w:rPr>
                <w:b/>
                <w:sz w:val="18"/>
                <w:szCs w:val="18"/>
              </w:rPr>
            </w:pPr>
            <w:r w:rsidRPr="0029583B">
              <w:rPr>
                <w:b/>
                <w:sz w:val="18"/>
                <w:szCs w:val="18"/>
              </w:rPr>
              <w:t>SU – ITT analysis</w:t>
            </w:r>
          </w:p>
        </w:tc>
      </w:tr>
      <w:tr w:rsidR="00473209" w:rsidRPr="0029583B" w14:paraId="09D5013D" w14:textId="77777777" w:rsidTr="00473209">
        <w:trPr>
          <w:trHeight w:val="307"/>
        </w:trPr>
        <w:tc>
          <w:tcPr>
            <w:tcW w:w="2660" w:type="dxa"/>
            <w:vMerge/>
          </w:tcPr>
          <w:p w14:paraId="785E8823" w14:textId="77777777" w:rsidR="00473209" w:rsidRPr="0029583B" w:rsidRDefault="00473209" w:rsidP="00473209">
            <w:pPr>
              <w:contextualSpacing/>
              <w:rPr>
                <w:b/>
                <w:sz w:val="18"/>
                <w:szCs w:val="18"/>
              </w:rPr>
            </w:pPr>
          </w:p>
        </w:tc>
        <w:tc>
          <w:tcPr>
            <w:tcW w:w="3969" w:type="dxa"/>
            <w:vMerge/>
          </w:tcPr>
          <w:p w14:paraId="5D99AF4F" w14:textId="77777777" w:rsidR="00473209" w:rsidRPr="0029583B" w:rsidRDefault="00473209" w:rsidP="00473209">
            <w:pPr>
              <w:contextualSpacing/>
              <w:rPr>
                <w:b/>
                <w:sz w:val="18"/>
                <w:szCs w:val="18"/>
              </w:rPr>
            </w:pPr>
          </w:p>
        </w:tc>
        <w:tc>
          <w:tcPr>
            <w:tcW w:w="1134" w:type="dxa"/>
            <w:vMerge/>
          </w:tcPr>
          <w:p w14:paraId="6BE748A2" w14:textId="77777777" w:rsidR="00473209" w:rsidRPr="0029583B" w:rsidRDefault="00473209" w:rsidP="00473209">
            <w:pPr>
              <w:contextualSpacing/>
              <w:rPr>
                <w:b/>
                <w:sz w:val="18"/>
                <w:szCs w:val="18"/>
              </w:rPr>
            </w:pPr>
          </w:p>
        </w:tc>
        <w:tc>
          <w:tcPr>
            <w:tcW w:w="2410" w:type="dxa"/>
            <w:vMerge/>
          </w:tcPr>
          <w:p w14:paraId="22DA4E03" w14:textId="77777777" w:rsidR="00473209" w:rsidRPr="0029583B" w:rsidRDefault="00473209" w:rsidP="00473209">
            <w:pPr>
              <w:contextualSpacing/>
              <w:rPr>
                <w:b/>
                <w:sz w:val="18"/>
                <w:szCs w:val="18"/>
              </w:rPr>
            </w:pPr>
          </w:p>
        </w:tc>
        <w:tc>
          <w:tcPr>
            <w:tcW w:w="3446" w:type="dxa"/>
          </w:tcPr>
          <w:p w14:paraId="2BEF96F1" w14:textId="77777777" w:rsidR="00473209" w:rsidRPr="0029583B" w:rsidRDefault="00473209" w:rsidP="00473209">
            <w:pPr>
              <w:contextualSpacing/>
              <w:rPr>
                <w:b/>
                <w:sz w:val="18"/>
                <w:szCs w:val="18"/>
              </w:rPr>
            </w:pPr>
            <w:r w:rsidRPr="0029583B">
              <w:rPr>
                <w:b/>
                <w:sz w:val="18"/>
                <w:szCs w:val="18"/>
              </w:rPr>
              <w:t>OIT</w:t>
            </w:r>
          </w:p>
        </w:tc>
        <w:tc>
          <w:tcPr>
            <w:tcW w:w="3543" w:type="dxa"/>
          </w:tcPr>
          <w:p w14:paraId="217E6AD4" w14:textId="77777777" w:rsidR="00473209" w:rsidRPr="0029583B" w:rsidRDefault="00473209" w:rsidP="00473209">
            <w:pPr>
              <w:contextualSpacing/>
              <w:rPr>
                <w:b/>
                <w:sz w:val="18"/>
                <w:szCs w:val="18"/>
              </w:rPr>
            </w:pPr>
            <w:r w:rsidRPr="0029583B">
              <w:rPr>
                <w:b/>
                <w:sz w:val="18"/>
                <w:szCs w:val="18"/>
              </w:rPr>
              <w:t xml:space="preserve">Comparator </w:t>
            </w:r>
          </w:p>
        </w:tc>
      </w:tr>
      <w:tr w:rsidR="00473209" w:rsidRPr="0029583B" w14:paraId="207ED0B7" w14:textId="77777777" w:rsidTr="00473209">
        <w:tc>
          <w:tcPr>
            <w:tcW w:w="2660" w:type="dxa"/>
          </w:tcPr>
          <w:p w14:paraId="4B9D39CE" w14:textId="38681713" w:rsidR="00473209" w:rsidRPr="0029583B" w:rsidRDefault="00473209" w:rsidP="005F2998">
            <w:pPr>
              <w:contextualSpacing/>
              <w:rPr>
                <w:b/>
                <w:sz w:val="18"/>
                <w:szCs w:val="18"/>
              </w:rPr>
            </w:pPr>
            <w:r w:rsidRPr="0029583B">
              <w:rPr>
                <w:b/>
                <w:sz w:val="18"/>
                <w:szCs w:val="18"/>
              </w:rPr>
              <w:t>Nagakura, 2018</w:t>
            </w:r>
            <w:r w:rsidRPr="0029583B">
              <w:rPr>
                <w:b/>
                <w:sz w:val="18"/>
                <w:szCs w:val="18"/>
              </w:rPr>
              <w:fldChar w:fldCharType="begin">
                <w:fldData xml:space="preserve">PEVuZE5vdGU+PENpdGU+PEF1dGhvcj5OYWdha3VyYTwvQXV0aG9yPjxZZWFyPjIwMTg8L1llYXI+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wYWdlcz41MTItNTE4PC9wYWdlcz48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OYWdha3VyYTwvQXV0aG9yPjxZZWFyPjIwMTg8L1llYXI+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wYWdlcz41MTItNTE4PC9wYWdlcz48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5</w:t>
            </w:r>
            <w:r w:rsidRPr="0029583B">
              <w:rPr>
                <w:b/>
                <w:sz w:val="18"/>
                <w:szCs w:val="18"/>
              </w:rPr>
              <w:fldChar w:fldCharType="end"/>
            </w:r>
            <w:r w:rsidRPr="0029583B">
              <w:rPr>
                <w:b/>
                <w:sz w:val="18"/>
                <w:szCs w:val="18"/>
              </w:rPr>
              <w:t>, low-dose OIT</w:t>
            </w:r>
          </w:p>
        </w:tc>
        <w:tc>
          <w:tcPr>
            <w:tcW w:w="3969" w:type="dxa"/>
          </w:tcPr>
          <w:p w14:paraId="69BF79F6" w14:textId="77777777" w:rsidR="00473209" w:rsidRPr="0029583B" w:rsidRDefault="00473209" w:rsidP="00473209">
            <w:pPr>
              <w:contextualSpacing/>
              <w:rPr>
                <w:sz w:val="18"/>
                <w:szCs w:val="18"/>
              </w:rPr>
            </w:pPr>
            <w:r w:rsidRPr="0029583B">
              <w:rPr>
                <w:sz w:val="18"/>
                <w:szCs w:val="18"/>
              </w:rPr>
              <w:t>Prospective cohort study with historical control</w:t>
            </w:r>
          </w:p>
        </w:tc>
        <w:tc>
          <w:tcPr>
            <w:tcW w:w="1134" w:type="dxa"/>
          </w:tcPr>
          <w:p w14:paraId="71B6C24F" w14:textId="77777777" w:rsidR="00473209" w:rsidRPr="0029583B" w:rsidRDefault="00473209" w:rsidP="00473209">
            <w:pPr>
              <w:contextualSpacing/>
              <w:rPr>
                <w:sz w:val="18"/>
                <w:szCs w:val="18"/>
              </w:rPr>
            </w:pPr>
            <w:r w:rsidRPr="0029583B">
              <w:rPr>
                <w:sz w:val="18"/>
                <w:szCs w:val="18"/>
              </w:rPr>
              <w:t>Peanut</w:t>
            </w:r>
          </w:p>
        </w:tc>
        <w:tc>
          <w:tcPr>
            <w:tcW w:w="2410" w:type="dxa"/>
          </w:tcPr>
          <w:p w14:paraId="0B4938C7" w14:textId="77777777" w:rsidR="00473209" w:rsidRPr="0029583B" w:rsidRDefault="00473209" w:rsidP="00473209">
            <w:pPr>
              <w:contextualSpacing/>
              <w:rPr>
                <w:sz w:val="18"/>
                <w:szCs w:val="18"/>
              </w:rPr>
            </w:pPr>
            <w:r w:rsidRPr="0029583B">
              <w:rPr>
                <w:sz w:val="18"/>
                <w:szCs w:val="18"/>
              </w:rPr>
              <w:t>2 weeks</w:t>
            </w:r>
          </w:p>
        </w:tc>
        <w:tc>
          <w:tcPr>
            <w:tcW w:w="3446" w:type="dxa"/>
          </w:tcPr>
          <w:p w14:paraId="1313E950" w14:textId="77777777" w:rsidR="00473209" w:rsidRPr="0029583B" w:rsidRDefault="00473209" w:rsidP="00473209">
            <w:pPr>
              <w:contextualSpacing/>
              <w:rPr>
                <w:sz w:val="18"/>
                <w:szCs w:val="18"/>
              </w:rPr>
            </w:pPr>
            <w:r w:rsidRPr="0029583B">
              <w:rPr>
                <w:sz w:val="18"/>
                <w:szCs w:val="18"/>
              </w:rPr>
              <w:t>33% (8/24)</w:t>
            </w:r>
          </w:p>
        </w:tc>
        <w:tc>
          <w:tcPr>
            <w:tcW w:w="3543" w:type="dxa"/>
          </w:tcPr>
          <w:p w14:paraId="7DEA4C52" w14:textId="77777777" w:rsidR="00473209" w:rsidRPr="0029583B" w:rsidRDefault="00473209" w:rsidP="00473209">
            <w:pPr>
              <w:contextualSpacing/>
              <w:rPr>
                <w:sz w:val="18"/>
                <w:szCs w:val="18"/>
              </w:rPr>
            </w:pPr>
            <w:r w:rsidRPr="0029583B">
              <w:rPr>
                <w:sz w:val="18"/>
                <w:szCs w:val="18"/>
              </w:rPr>
              <w:t xml:space="preserve">Historical controls: 0 (0/23) </w:t>
            </w:r>
          </w:p>
        </w:tc>
      </w:tr>
      <w:tr w:rsidR="00473209" w:rsidRPr="0029583B" w14:paraId="1006371C" w14:textId="77777777" w:rsidTr="00473209">
        <w:tc>
          <w:tcPr>
            <w:tcW w:w="2660" w:type="dxa"/>
          </w:tcPr>
          <w:p w14:paraId="3C19B7C0" w14:textId="080F6C40" w:rsidR="00473209" w:rsidRPr="0029583B" w:rsidRDefault="00473209" w:rsidP="005F2998">
            <w:pPr>
              <w:contextualSpacing/>
              <w:rPr>
                <w:b/>
                <w:sz w:val="18"/>
                <w:szCs w:val="18"/>
              </w:rPr>
            </w:pPr>
            <w:r w:rsidRPr="0029583B">
              <w:rPr>
                <w:b/>
                <w:sz w:val="18"/>
                <w:szCs w:val="18"/>
              </w:rPr>
              <w:t>Narisety 2015</w:t>
            </w:r>
            <w:r w:rsidRPr="0029583B">
              <w:rPr>
                <w:b/>
                <w:sz w:val="18"/>
                <w:szCs w:val="18"/>
              </w:rPr>
              <w:fldChar w:fldCharType="begin">
                <w:fldData xml:space="preserve">PEVuZE5vdGU+PENpdGU+PEF1dGhvcj5OYXJpc2V0eTwvQXV0aG9yPjxZZWFyPjIwMTU8L1llYXI+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c1LTgyLmUxLTY8L3BhZ2VzPjx2b2x1bWU+MTM1PC92b2x1bWU+PG51bWJlcj41PC9u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OYXJpc2V0eTwvQXV0aG9yPjxZZWFyPjIwMTU8L1llYXI+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xMjc1LTgyLmUxLTY8L3BhZ2VzPjx2b2x1bWU+MTM1PC92b2x1bWU+PG51bWJlcj41PC9u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6</w:t>
            </w:r>
            <w:r w:rsidRPr="0029583B">
              <w:rPr>
                <w:b/>
                <w:sz w:val="18"/>
                <w:szCs w:val="18"/>
              </w:rPr>
              <w:fldChar w:fldCharType="end"/>
            </w:r>
          </w:p>
        </w:tc>
        <w:tc>
          <w:tcPr>
            <w:tcW w:w="3969" w:type="dxa"/>
          </w:tcPr>
          <w:p w14:paraId="41AB0E3A" w14:textId="77777777" w:rsidR="00473209" w:rsidRPr="0029583B" w:rsidRDefault="00473209" w:rsidP="00473209">
            <w:pPr>
              <w:contextualSpacing/>
              <w:rPr>
                <w:sz w:val="18"/>
                <w:szCs w:val="18"/>
              </w:rPr>
            </w:pPr>
            <w:r w:rsidRPr="0029583B">
              <w:rPr>
                <w:sz w:val="18"/>
                <w:szCs w:val="18"/>
              </w:rPr>
              <w:t>RCT</w:t>
            </w:r>
          </w:p>
        </w:tc>
        <w:tc>
          <w:tcPr>
            <w:tcW w:w="1134" w:type="dxa"/>
          </w:tcPr>
          <w:p w14:paraId="5A4D99DD" w14:textId="77777777" w:rsidR="00473209" w:rsidRPr="0029583B" w:rsidRDefault="00473209" w:rsidP="00473209">
            <w:pPr>
              <w:contextualSpacing/>
              <w:rPr>
                <w:sz w:val="18"/>
                <w:szCs w:val="18"/>
              </w:rPr>
            </w:pPr>
            <w:r w:rsidRPr="0029583B">
              <w:rPr>
                <w:sz w:val="18"/>
                <w:szCs w:val="18"/>
              </w:rPr>
              <w:t>Peanut</w:t>
            </w:r>
          </w:p>
        </w:tc>
        <w:tc>
          <w:tcPr>
            <w:tcW w:w="2410" w:type="dxa"/>
          </w:tcPr>
          <w:p w14:paraId="6E14A878" w14:textId="77777777" w:rsidR="00473209" w:rsidRPr="0029583B" w:rsidRDefault="00473209" w:rsidP="00473209">
            <w:pPr>
              <w:contextualSpacing/>
              <w:rPr>
                <w:sz w:val="18"/>
                <w:szCs w:val="18"/>
              </w:rPr>
            </w:pPr>
            <w:r w:rsidRPr="0029583B">
              <w:rPr>
                <w:sz w:val="18"/>
                <w:szCs w:val="18"/>
              </w:rPr>
              <w:t>4 weeks</w:t>
            </w:r>
          </w:p>
        </w:tc>
        <w:tc>
          <w:tcPr>
            <w:tcW w:w="3446" w:type="dxa"/>
          </w:tcPr>
          <w:p w14:paraId="29900718" w14:textId="77777777" w:rsidR="00473209" w:rsidRPr="0029583B" w:rsidRDefault="00473209" w:rsidP="00473209">
            <w:pPr>
              <w:contextualSpacing/>
              <w:rPr>
                <w:sz w:val="18"/>
                <w:szCs w:val="18"/>
              </w:rPr>
            </w:pPr>
            <w:r w:rsidRPr="0029583B">
              <w:rPr>
                <w:sz w:val="18"/>
                <w:szCs w:val="18"/>
              </w:rPr>
              <w:t>27% (3/11)</w:t>
            </w:r>
          </w:p>
        </w:tc>
        <w:tc>
          <w:tcPr>
            <w:tcW w:w="3543" w:type="dxa"/>
          </w:tcPr>
          <w:p w14:paraId="156CF52B" w14:textId="77777777" w:rsidR="00473209" w:rsidRPr="0029583B" w:rsidRDefault="00473209" w:rsidP="00473209">
            <w:pPr>
              <w:contextualSpacing/>
              <w:rPr>
                <w:sz w:val="18"/>
                <w:szCs w:val="18"/>
              </w:rPr>
            </w:pPr>
            <w:r w:rsidRPr="0029583B">
              <w:rPr>
                <w:sz w:val="18"/>
                <w:szCs w:val="18"/>
              </w:rPr>
              <w:t>SLIT 10% (1/10)</w:t>
            </w:r>
          </w:p>
        </w:tc>
      </w:tr>
      <w:tr w:rsidR="00473209" w:rsidRPr="0029583B" w14:paraId="18B736AA" w14:textId="77777777" w:rsidTr="00473209">
        <w:tc>
          <w:tcPr>
            <w:tcW w:w="2660" w:type="dxa"/>
          </w:tcPr>
          <w:p w14:paraId="597CE165" w14:textId="218DF6E7" w:rsidR="00473209" w:rsidRPr="0029583B" w:rsidRDefault="00473209" w:rsidP="005F2998">
            <w:pPr>
              <w:contextualSpacing/>
              <w:rPr>
                <w:b/>
                <w:sz w:val="18"/>
                <w:szCs w:val="18"/>
              </w:rPr>
            </w:pPr>
            <w:r w:rsidRPr="0029583B">
              <w:rPr>
                <w:b/>
                <w:sz w:val="18"/>
                <w:szCs w:val="18"/>
              </w:rPr>
              <w:t>Takahashi, 2016</w:t>
            </w:r>
            <w:r w:rsidRPr="0029583B">
              <w:rPr>
                <w:b/>
                <w:sz w:val="18"/>
                <w:szCs w:val="18"/>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7</w:t>
            </w:r>
            <w:r w:rsidRPr="0029583B">
              <w:rPr>
                <w:b/>
                <w:sz w:val="18"/>
                <w:szCs w:val="18"/>
              </w:rPr>
              <w:fldChar w:fldCharType="end"/>
            </w:r>
          </w:p>
        </w:tc>
        <w:tc>
          <w:tcPr>
            <w:tcW w:w="3969" w:type="dxa"/>
          </w:tcPr>
          <w:p w14:paraId="26DFD0AF" w14:textId="77777777" w:rsidR="00473209" w:rsidRPr="0029583B" w:rsidRDefault="00473209" w:rsidP="00473209">
            <w:pPr>
              <w:contextualSpacing/>
              <w:rPr>
                <w:sz w:val="18"/>
                <w:szCs w:val="18"/>
              </w:rPr>
            </w:pPr>
            <w:r w:rsidRPr="0029583B">
              <w:rPr>
                <w:sz w:val="18"/>
                <w:szCs w:val="18"/>
              </w:rPr>
              <w:t>CCT</w:t>
            </w:r>
          </w:p>
        </w:tc>
        <w:tc>
          <w:tcPr>
            <w:tcW w:w="1134" w:type="dxa"/>
          </w:tcPr>
          <w:p w14:paraId="7355A01D" w14:textId="77777777" w:rsidR="00473209" w:rsidRPr="0029583B" w:rsidRDefault="00473209" w:rsidP="00473209">
            <w:pPr>
              <w:contextualSpacing/>
              <w:rPr>
                <w:b/>
                <w:sz w:val="18"/>
                <w:szCs w:val="18"/>
              </w:rPr>
            </w:pPr>
            <w:r w:rsidRPr="0029583B">
              <w:rPr>
                <w:b/>
                <w:sz w:val="18"/>
                <w:szCs w:val="18"/>
              </w:rPr>
              <w:t>Milk</w:t>
            </w:r>
          </w:p>
        </w:tc>
        <w:tc>
          <w:tcPr>
            <w:tcW w:w="2410" w:type="dxa"/>
          </w:tcPr>
          <w:p w14:paraId="36EC70DF" w14:textId="77777777" w:rsidR="00473209" w:rsidRPr="0029583B" w:rsidRDefault="00473209" w:rsidP="00473209">
            <w:pPr>
              <w:contextualSpacing/>
              <w:rPr>
                <w:sz w:val="18"/>
                <w:szCs w:val="18"/>
              </w:rPr>
            </w:pPr>
            <w:r w:rsidRPr="0029583B">
              <w:rPr>
                <w:sz w:val="18"/>
                <w:szCs w:val="18"/>
              </w:rPr>
              <w:t>2 weeks</w:t>
            </w:r>
          </w:p>
        </w:tc>
        <w:tc>
          <w:tcPr>
            <w:tcW w:w="3446" w:type="dxa"/>
          </w:tcPr>
          <w:p w14:paraId="27B2EA10" w14:textId="77777777" w:rsidR="00473209" w:rsidRPr="0029583B" w:rsidRDefault="00473209" w:rsidP="00473209">
            <w:pPr>
              <w:contextualSpacing/>
              <w:rPr>
                <w:sz w:val="18"/>
                <w:szCs w:val="18"/>
              </w:rPr>
            </w:pPr>
            <w:r w:rsidRPr="0029583B">
              <w:rPr>
                <w:sz w:val="18"/>
                <w:szCs w:val="18"/>
              </w:rPr>
              <w:t>21% (7/31) – 1 year</w:t>
            </w:r>
          </w:p>
          <w:p w14:paraId="15CA337E" w14:textId="77777777" w:rsidR="00473209" w:rsidRPr="0029583B" w:rsidRDefault="00473209" w:rsidP="00473209">
            <w:pPr>
              <w:contextualSpacing/>
              <w:rPr>
                <w:sz w:val="18"/>
                <w:szCs w:val="18"/>
              </w:rPr>
            </w:pPr>
            <w:r w:rsidRPr="0029583B">
              <w:rPr>
                <w:sz w:val="18"/>
                <w:szCs w:val="18"/>
              </w:rPr>
              <w:t>45% (14/31) -2 years</w:t>
            </w:r>
          </w:p>
        </w:tc>
        <w:tc>
          <w:tcPr>
            <w:tcW w:w="3543" w:type="dxa"/>
          </w:tcPr>
          <w:p w14:paraId="09262DC9" w14:textId="77777777" w:rsidR="00473209" w:rsidRPr="0029583B" w:rsidRDefault="00473209" w:rsidP="00473209">
            <w:pPr>
              <w:contextualSpacing/>
              <w:rPr>
                <w:sz w:val="18"/>
                <w:szCs w:val="18"/>
              </w:rPr>
            </w:pPr>
            <w:r w:rsidRPr="0029583B">
              <w:rPr>
                <w:sz w:val="18"/>
                <w:szCs w:val="18"/>
              </w:rPr>
              <w:t>Untreated: 0/17 (1 year)</w:t>
            </w:r>
          </w:p>
        </w:tc>
      </w:tr>
      <w:tr w:rsidR="00473209" w:rsidRPr="0029583B" w14:paraId="226F7111" w14:textId="77777777" w:rsidTr="00473209">
        <w:trPr>
          <w:trHeight w:val="557"/>
        </w:trPr>
        <w:tc>
          <w:tcPr>
            <w:tcW w:w="2660" w:type="dxa"/>
          </w:tcPr>
          <w:p w14:paraId="47B8C58A" w14:textId="16857B8B" w:rsidR="00473209" w:rsidRPr="0029583B" w:rsidRDefault="00473209" w:rsidP="005F2998">
            <w:pPr>
              <w:contextualSpacing/>
              <w:rPr>
                <w:b/>
                <w:sz w:val="18"/>
                <w:szCs w:val="18"/>
              </w:rPr>
            </w:pPr>
            <w:r w:rsidRPr="0029583B">
              <w:rPr>
                <w:b/>
                <w:sz w:val="18"/>
                <w:szCs w:val="18"/>
              </w:rPr>
              <w:t>Vickery, 2017,</w:t>
            </w:r>
            <w:r w:rsidRPr="0029583B">
              <w:rPr>
                <w:b/>
                <w:sz w:val="18"/>
                <w:szCs w:val="18"/>
              </w:rPr>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8</w:t>
            </w:r>
            <w:r w:rsidRPr="0029583B">
              <w:rPr>
                <w:b/>
                <w:sz w:val="18"/>
                <w:szCs w:val="18"/>
              </w:rPr>
              <w:fldChar w:fldCharType="end"/>
            </w:r>
            <w:r w:rsidRPr="0029583B">
              <w:rPr>
                <w:b/>
                <w:sz w:val="18"/>
                <w:szCs w:val="18"/>
              </w:rPr>
              <w:t xml:space="preserve"> USA age 9-36 months</w:t>
            </w:r>
          </w:p>
        </w:tc>
        <w:tc>
          <w:tcPr>
            <w:tcW w:w="3969" w:type="dxa"/>
          </w:tcPr>
          <w:p w14:paraId="167F184D" w14:textId="77777777" w:rsidR="00473209" w:rsidRPr="0029583B" w:rsidRDefault="00473209" w:rsidP="00473209">
            <w:pPr>
              <w:contextualSpacing/>
              <w:rPr>
                <w:sz w:val="18"/>
                <w:szCs w:val="18"/>
              </w:rPr>
            </w:pPr>
            <w:r w:rsidRPr="0029583B">
              <w:rPr>
                <w:sz w:val="18"/>
                <w:szCs w:val="18"/>
              </w:rPr>
              <w:t>RCT comparing different maintenance doses with a substudy that retrospectively identified and matched standard of care controls</w:t>
            </w:r>
          </w:p>
        </w:tc>
        <w:tc>
          <w:tcPr>
            <w:tcW w:w="1134" w:type="dxa"/>
          </w:tcPr>
          <w:p w14:paraId="24D3FB4B" w14:textId="77777777" w:rsidR="00473209" w:rsidRPr="0029583B" w:rsidRDefault="00473209" w:rsidP="00473209">
            <w:pPr>
              <w:contextualSpacing/>
              <w:rPr>
                <w:sz w:val="18"/>
                <w:szCs w:val="18"/>
              </w:rPr>
            </w:pPr>
            <w:r w:rsidRPr="0029583B">
              <w:rPr>
                <w:sz w:val="18"/>
                <w:szCs w:val="18"/>
              </w:rPr>
              <w:t>Peanut</w:t>
            </w:r>
          </w:p>
        </w:tc>
        <w:tc>
          <w:tcPr>
            <w:tcW w:w="2410" w:type="dxa"/>
          </w:tcPr>
          <w:p w14:paraId="735C445C" w14:textId="77777777" w:rsidR="00473209" w:rsidRPr="0029583B" w:rsidRDefault="00473209" w:rsidP="00473209">
            <w:pPr>
              <w:contextualSpacing/>
              <w:rPr>
                <w:sz w:val="18"/>
                <w:szCs w:val="18"/>
              </w:rPr>
            </w:pPr>
            <w:r w:rsidRPr="0029583B">
              <w:rPr>
                <w:sz w:val="18"/>
                <w:szCs w:val="18"/>
              </w:rPr>
              <w:t>4 weeks</w:t>
            </w:r>
          </w:p>
        </w:tc>
        <w:tc>
          <w:tcPr>
            <w:tcW w:w="3446" w:type="dxa"/>
          </w:tcPr>
          <w:p w14:paraId="35B76EA4" w14:textId="77777777" w:rsidR="00473209" w:rsidRPr="0029583B" w:rsidRDefault="00473209" w:rsidP="00473209">
            <w:pPr>
              <w:contextualSpacing/>
              <w:rPr>
                <w:sz w:val="18"/>
                <w:szCs w:val="18"/>
              </w:rPr>
            </w:pPr>
            <w:r w:rsidRPr="0029583B">
              <w:rPr>
                <w:sz w:val="18"/>
                <w:szCs w:val="18"/>
              </w:rPr>
              <w:t xml:space="preserve">85% (17/20) low dose maintenance </w:t>
            </w:r>
          </w:p>
          <w:p w14:paraId="591C4EBC" w14:textId="77777777" w:rsidR="00473209" w:rsidRPr="0029583B" w:rsidRDefault="00473209" w:rsidP="00473209">
            <w:pPr>
              <w:contextualSpacing/>
              <w:rPr>
                <w:sz w:val="18"/>
                <w:szCs w:val="18"/>
              </w:rPr>
            </w:pPr>
            <w:r w:rsidRPr="0029583B">
              <w:rPr>
                <w:sz w:val="18"/>
                <w:szCs w:val="18"/>
              </w:rPr>
              <w:t>71% (12/17) high dose maintenance, Overall: 78% (29/37)</w:t>
            </w:r>
          </w:p>
        </w:tc>
        <w:tc>
          <w:tcPr>
            <w:tcW w:w="3543" w:type="dxa"/>
          </w:tcPr>
          <w:p w14:paraId="2E05753D" w14:textId="77777777" w:rsidR="00473209" w:rsidRPr="0029583B" w:rsidRDefault="00473209" w:rsidP="00473209">
            <w:pPr>
              <w:contextualSpacing/>
              <w:rPr>
                <w:sz w:val="18"/>
                <w:szCs w:val="18"/>
              </w:rPr>
            </w:pPr>
            <w:r w:rsidRPr="0029583B">
              <w:rPr>
                <w:sz w:val="18"/>
                <w:szCs w:val="18"/>
              </w:rPr>
              <w:t>Historical matched controls: 3.9% (6/154), P&lt;0.001</w:t>
            </w:r>
          </w:p>
        </w:tc>
      </w:tr>
      <w:tr w:rsidR="00473209" w:rsidRPr="0029583B" w14:paraId="1CD2AD08" w14:textId="77777777" w:rsidTr="00473209">
        <w:tc>
          <w:tcPr>
            <w:tcW w:w="2660" w:type="dxa"/>
          </w:tcPr>
          <w:p w14:paraId="28514CBA" w14:textId="6524A31C" w:rsidR="00473209" w:rsidRPr="0029583B" w:rsidRDefault="00473209" w:rsidP="005F2998">
            <w:pPr>
              <w:contextualSpacing/>
              <w:rPr>
                <w:b/>
                <w:sz w:val="18"/>
                <w:szCs w:val="18"/>
              </w:rPr>
            </w:pPr>
            <w:r w:rsidRPr="0029583B">
              <w:rPr>
                <w:b/>
                <w:sz w:val="18"/>
                <w:szCs w:val="18"/>
              </w:rPr>
              <w:t>Yanagida 2016</w:t>
            </w:r>
            <w:r w:rsidRPr="0029583B">
              <w:rPr>
                <w:b/>
                <w:sz w:val="18"/>
                <w:szCs w:val="18"/>
              </w:rPr>
              <w:fldChar w:fldCharType="begin">
                <w:fldData xml:space="preserve">PEVuZE5vdGU+PENpdGU+PEF1dGhvcj5ZYW5hZ2lkYTwvQXV0aG9yPjxZZWFyPjIwMTY8L1llYXI+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ZYW5hZ2lkYTwvQXV0aG9yPjxZZWFyPjIwMTY8L1llYXI+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9</w:t>
            </w:r>
            <w:r w:rsidRPr="0029583B">
              <w:rPr>
                <w:b/>
                <w:sz w:val="18"/>
                <w:szCs w:val="18"/>
              </w:rPr>
              <w:fldChar w:fldCharType="end"/>
            </w:r>
            <w:r w:rsidRPr="0029583B">
              <w:rPr>
                <w:b/>
                <w:sz w:val="18"/>
                <w:szCs w:val="18"/>
              </w:rPr>
              <w:t>, low-dose OIT</w:t>
            </w:r>
          </w:p>
        </w:tc>
        <w:tc>
          <w:tcPr>
            <w:tcW w:w="3969" w:type="dxa"/>
          </w:tcPr>
          <w:p w14:paraId="51F95436" w14:textId="77777777" w:rsidR="00473209" w:rsidRPr="0029583B" w:rsidRDefault="00473209" w:rsidP="00473209">
            <w:pPr>
              <w:contextualSpacing/>
              <w:rPr>
                <w:sz w:val="18"/>
                <w:szCs w:val="18"/>
              </w:rPr>
            </w:pPr>
            <w:r w:rsidRPr="0029583B">
              <w:rPr>
                <w:sz w:val="18"/>
                <w:szCs w:val="18"/>
              </w:rPr>
              <w:t>RCT</w:t>
            </w:r>
          </w:p>
        </w:tc>
        <w:tc>
          <w:tcPr>
            <w:tcW w:w="1134" w:type="dxa"/>
          </w:tcPr>
          <w:p w14:paraId="652070E2" w14:textId="77777777" w:rsidR="00473209" w:rsidRPr="0029583B" w:rsidRDefault="00473209" w:rsidP="00473209">
            <w:pPr>
              <w:contextualSpacing/>
              <w:rPr>
                <w:sz w:val="18"/>
                <w:szCs w:val="18"/>
              </w:rPr>
            </w:pPr>
            <w:r w:rsidRPr="0029583B">
              <w:rPr>
                <w:sz w:val="18"/>
                <w:szCs w:val="18"/>
              </w:rPr>
              <w:t>Egg</w:t>
            </w:r>
          </w:p>
        </w:tc>
        <w:tc>
          <w:tcPr>
            <w:tcW w:w="2410" w:type="dxa"/>
          </w:tcPr>
          <w:p w14:paraId="28978311" w14:textId="77777777" w:rsidR="00473209" w:rsidRPr="0029583B" w:rsidRDefault="00473209" w:rsidP="00473209">
            <w:pPr>
              <w:contextualSpacing/>
              <w:rPr>
                <w:sz w:val="18"/>
                <w:szCs w:val="18"/>
              </w:rPr>
            </w:pPr>
            <w:r w:rsidRPr="0029583B">
              <w:rPr>
                <w:sz w:val="18"/>
                <w:szCs w:val="18"/>
              </w:rPr>
              <w:t>2 weeks</w:t>
            </w:r>
          </w:p>
        </w:tc>
        <w:tc>
          <w:tcPr>
            <w:tcW w:w="3446" w:type="dxa"/>
          </w:tcPr>
          <w:p w14:paraId="578BEB68" w14:textId="77777777" w:rsidR="00473209" w:rsidRPr="0029583B" w:rsidRDefault="00473209" w:rsidP="00473209">
            <w:pPr>
              <w:contextualSpacing/>
              <w:rPr>
                <w:sz w:val="18"/>
                <w:szCs w:val="18"/>
              </w:rPr>
            </w:pPr>
            <w:r w:rsidRPr="0029583B">
              <w:rPr>
                <w:sz w:val="18"/>
                <w:szCs w:val="18"/>
              </w:rPr>
              <w:t>71% (15/21) – 1/32 of one whole egg</w:t>
            </w:r>
          </w:p>
          <w:p w14:paraId="2DD2D285" w14:textId="77777777" w:rsidR="00473209" w:rsidRPr="0029583B" w:rsidRDefault="00473209" w:rsidP="00473209">
            <w:pPr>
              <w:contextualSpacing/>
              <w:rPr>
                <w:sz w:val="18"/>
                <w:szCs w:val="18"/>
              </w:rPr>
            </w:pPr>
            <w:r w:rsidRPr="0029583B">
              <w:rPr>
                <w:sz w:val="18"/>
                <w:szCs w:val="18"/>
              </w:rPr>
              <w:t>33% (7/21) - 1/2 of one whole egg</w:t>
            </w:r>
          </w:p>
        </w:tc>
        <w:tc>
          <w:tcPr>
            <w:tcW w:w="3543" w:type="dxa"/>
          </w:tcPr>
          <w:p w14:paraId="0BE2F4B6" w14:textId="77777777" w:rsidR="00473209" w:rsidRPr="0029583B" w:rsidRDefault="00473209" w:rsidP="00473209">
            <w:pPr>
              <w:contextualSpacing/>
              <w:rPr>
                <w:sz w:val="18"/>
                <w:szCs w:val="18"/>
              </w:rPr>
            </w:pPr>
            <w:r w:rsidRPr="0029583B">
              <w:rPr>
                <w:sz w:val="18"/>
                <w:szCs w:val="18"/>
              </w:rPr>
              <w:t>Control: 0 (0/12) for both outcomes</w:t>
            </w:r>
          </w:p>
        </w:tc>
      </w:tr>
    </w:tbl>
    <w:p w14:paraId="5944C740" w14:textId="77777777" w:rsidR="00473209" w:rsidRPr="0029583B" w:rsidRDefault="00473209" w:rsidP="00473209">
      <w:pPr>
        <w:rPr>
          <w:rFonts w:cs="AdvTimes"/>
          <w:b/>
          <w:szCs w:val="18"/>
        </w:rPr>
      </w:pPr>
    </w:p>
    <w:p w14:paraId="3E9CB6B2" w14:textId="77777777" w:rsidR="007C7924" w:rsidRDefault="007C7924" w:rsidP="007C7924">
      <w:pPr>
        <w:rPr>
          <w:rFonts w:eastAsia="Times New Roman"/>
          <w:b/>
          <w:bCs/>
          <w:color w:val="595959"/>
          <w:kern w:val="32"/>
          <w:sz w:val="28"/>
          <w:szCs w:val="32"/>
        </w:rPr>
      </w:pPr>
    </w:p>
    <w:p w14:paraId="1D199957" w14:textId="77777777" w:rsidR="007C7924" w:rsidRDefault="007C7924">
      <w:pPr>
        <w:rPr>
          <w:b/>
          <w:sz w:val="24"/>
        </w:rPr>
      </w:pPr>
      <w:bookmarkStart w:id="43" w:name="_Toc19267156"/>
      <w:r>
        <w:rPr>
          <w:b/>
          <w:sz w:val="24"/>
        </w:rPr>
        <w:br w:type="page"/>
      </w:r>
    </w:p>
    <w:p w14:paraId="7A1C6DCD" w14:textId="77777777" w:rsidR="007C7924" w:rsidRPr="005249F9" w:rsidRDefault="007C7924" w:rsidP="00D40837">
      <w:pPr>
        <w:pStyle w:val="Titre4"/>
      </w:pPr>
      <w:bookmarkStart w:id="44" w:name="_Toc27666846"/>
      <w:r w:rsidRPr="005249F9">
        <w:lastRenderedPageBreak/>
        <w:t>Allergens other than milk, egg and peanut</w:t>
      </w:r>
      <w:bookmarkEnd w:id="43"/>
      <w:bookmarkEnd w:id="44"/>
    </w:p>
    <w:tbl>
      <w:tblPr>
        <w:tblStyle w:val="1"/>
        <w:tblW w:w="17402" w:type="dxa"/>
        <w:tblLayout w:type="fixed"/>
        <w:tblLook w:val="04A0" w:firstRow="1" w:lastRow="0" w:firstColumn="1" w:lastColumn="0" w:noHBand="0" w:noVBand="1"/>
      </w:tblPr>
      <w:tblGrid>
        <w:gridCol w:w="1951"/>
        <w:gridCol w:w="3090"/>
        <w:gridCol w:w="3090"/>
        <w:gridCol w:w="3090"/>
        <w:gridCol w:w="3090"/>
        <w:gridCol w:w="3091"/>
      </w:tblGrid>
      <w:tr w:rsidR="00473209" w:rsidRPr="0029583B" w14:paraId="7FBF51C0" w14:textId="77777777" w:rsidTr="00473209">
        <w:trPr>
          <w:trHeight w:val="178"/>
          <w:tblHeader/>
        </w:trPr>
        <w:tc>
          <w:tcPr>
            <w:tcW w:w="1951" w:type="dxa"/>
          </w:tcPr>
          <w:p w14:paraId="2FAD5174" w14:textId="77777777" w:rsidR="00473209" w:rsidRPr="0029583B" w:rsidRDefault="00473209" w:rsidP="00473209">
            <w:pPr>
              <w:pStyle w:val="Textecourant2012"/>
              <w:spacing w:after="0"/>
              <w:ind w:left="0"/>
              <w:rPr>
                <w:rFonts w:ascii="Arial" w:hAnsi="Arial"/>
                <w:szCs w:val="18"/>
                <w:lang w:val="en-CA" w:eastAsia="fr-CA"/>
              </w:rPr>
            </w:pPr>
          </w:p>
        </w:tc>
        <w:tc>
          <w:tcPr>
            <w:tcW w:w="3090" w:type="dxa"/>
          </w:tcPr>
          <w:p w14:paraId="271A8BE9" w14:textId="5D557282"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090" w:type="dxa"/>
          </w:tcPr>
          <w:p w14:paraId="40762909" w14:textId="602A43EA"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prospective, single-arm study, N=100) -wheat</w:t>
            </w:r>
          </w:p>
        </w:tc>
        <w:tc>
          <w:tcPr>
            <w:tcW w:w="3090" w:type="dxa"/>
          </w:tcPr>
          <w:p w14:paraId="10110B60" w14:textId="0A8F46E2"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090" w:type="dxa"/>
          </w:tcPr>
          <w:p w14:paraId="78EE11D3" w14:textId="566204F7"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Barni, 2019</w:t>
            </w:r>
            <w:r w:rsidRPr="0029583B">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7</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43) - hazelnut</w:t>
            </w:r>
          </w:p>
        </w:tc>
        <w:tc>
          <w:tcPr>
            <w:tcW w:w="3091" w:type="dxa"/>
          </w:tcPr>
          <w:p w14:paraId="602ED572" w14:textId="3AFDD225" w:rsidR="00473209" w:rsidRPr="0029583B" w:rsidRDefault="00473209"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 </w:t>
            </w:r>
          </w:p>
        </w:tc>
      </w:tr>
      <w:tr w:rsidR="00473209" w:rsidRPr="0029583B" w14:paraId="55EBDA03" w14:textId="77777777" w:rsidTr="00473209">
        <w:trPr>
          <w:trHeight w:val="178"/>
        </w:trPr>
        <w:tc>
          <w:tcPr>
            <w:tcW w:w="1951" w:type="dxa"/>
          </w:tcPr>
          <w:p w14:paraId="69B01CB2"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090" w:type="dxa"/>
          </w:tcPr>
          <w:p w14:paraId="2449D2E0"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090" w:type="dxa"/>
          </w:tcPr>
          <w:p w14:paraId="3F2B98AB"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090" w:type="dxa"/>
          </w:tcPr>
          <w:p w14:paraId="068CA1EE"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090" w:type="dxa"/>
          </w:tcPr>
          <w:p w14:paraId="5C2CD7B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091" w:type="dxa"/>
          </w:tcPr>
          <w:p w14:paraId="3F5C606C"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Mean 7.5 years, ≥4, (IQR: 5.8-11.6)</w:t>
            </w:r>
          </w:p>
        </w:tc>
      </w:tr>
      <w:tr w:rsidR="00473209" w:rsidRPr="00A241D7" w14:paraId="586B434A" w14:textId="77777777" w:rsidTr="00473209">
        <w:trPr>
          <w:trHeight w:val="178"/>
        </w:trPr>
        <w:tc>
          <w:tcPr>
            <w:tcW w:w="1951" w:type="dxa"/>
          </w:tcPr>
          <w:p w14:paraId="54178991"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Diagnosis</w:t>
            </w:r>
          </w:p>
        </w:tc>
        <w:tc>
          <w:tcPr>
            <w:tcW w:w="3090" w:type="dxa"/>
          </w:tcPr>
          <w:p w14:paraId="26056FC5"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DBPCFC</w:t>
            </w:r>
          </w:p>
        </w:tc>
        <w:tc>
          <w:tcPr>
            <w:tcW w:w="3090" w:type="dxa"/>
          </w:tcPr>
          <w:p w14:paraId="399DA83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pen OFC (not performed in 15 patients with an immediate reaction within the previous 3 months)</w:t>
            </w:r>
          </w:p>
        </w:tc>
        <w:tc>
          <w:tcPr>
            <w:tcW w:w="3090" w:type="dxa"/>
          </w:tcPr>
          <w:p w14:paraId="704B230A"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 unless an immediate, recent (past year) reaction was documented</w:t>
            </w:r>
          </w:p>
        </w:tc>
        <w:tc>
          <w:tcPr>
            <w:tcW w:w="3090" w:type="dxa"/>
          </w:tcPr>
          <w:p w14:paraId="0D8C2767"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w:t>
            </w:r>
          </w:p>
        </w:tc>
        <w:tc>
          <w:tcPr>
            <w:tcW w:w="3091" w:type="dxa"/>
          </w:tcPr>
          <w:p w14:paraId="54D05C21"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473209" w:rsidRPr="0029583B" w14:paraId="6CD537F5" w14:textId="77777777" w:rsidTr="00473209">
        <w:tc>
          <w:tcPr>
            <w:tcW w:w="1951" w:type="dxa"/>
          </w:tcPr>
          <w:p w14:paraId="26015DE7"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Sustained unresponsiveness</w:t>
            </w:r>
          </w:p>
        </w:tc>
        <w:tc>
          <w:tcPr>
            <w:tcW w:w="3090" w:type="dxa"/>
          </w:tcPr>
          <w:p w14:paraId="1D7C2F9A"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 xml:space="preserve">At year 2, 7/23 (30%) low-dose VWG OIT-treated subjects were desensitized to 7443 mg of WP </w:t>
            </w:r>
          </w:p>
          <w:p w14:paraId="403AE1C4" w14:textId="77777777" w:rsidR="00473209" w:rsidRPr="0029583B" w:rsidRDefault="00473209" w:rsidP="00473209">
            <w:pPr>
              <w:pStyle w:val="Textecourant2012"/>
              <w:spacing w:after="0"/>
              <w:ind w:left="0"/>
              <w:rPr>
                <w:rFonts w:ascii="Arial" w:hAnsi="Arial"/>
                <w:szCs w:val="18"/>
                <w:lang w:val="en-CA" w:eastAsia="fr-CA"/>
              </w:rPr>
            </w:pPr>
          </w:p>
          <w:p w14:paraId="2DF3E63C" w14:textId="77777777" w:rsidR="00473209" w:rsidRPr="0029583B" w:rsidRDefault="00473209" w:rsidP="00473209">
            <w:pPr>
              <w:pStyle w:val="Textecourant2012"/>
              <w:spacing w:after="0"/>
              <w:ind w:left="0"/>
              <w:rPr>
                <w:rFonts w:ascii="Arial" w:hAnsi="Arial"/>
                <w:b/>
                <w:szCs w:val="18"/>
                <w:lang w:val="en-CA" w:eastAsia="fr-CA"/>
              </w:rPr>
            </w:pPr>
            <w:r w:rsidRPr="0029583B">
              <w:rPr>
                <w:rFonts w:ascii="Arial" w:hAnsi="Arial"/>
                <w:b/>
                <w:szCs w:val="18"/>
                <w:lang w:val="en-CA" w:eastAsia="fr-CA"/>
              </w:rPr>
              <w:t>At year 2, 3/23 (13%) low-dose VWG OIT-treated subjects achieved SU 8 to 10 weeks off therapy to (SCD, 7443 mg of WP in DBPCFC)</w:t>
            </w:r>
          </w:p>
        </w:tc>
        <w:tc>
          <w:tcPr>
            <w:tcW w:w="3090" w:type="dxa"/>
          </w:tcPr>
          <w:p w14:paraId="00D450F6"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NA</w:t>
            </w:r>
          </w:p>
        </w:tc>
        <w:tc>
          <w:tcPr>
            <w:tcW w:w="3090" w:type="dxa"/>
          </w:tcPr>
          <w:p w14:paraId="6C329394" w14:textId="1396CE68" w:rsidR="00473209" w:rsidRPr="0029583B" w:rsidRDefault="00473209" w:rsidP="00473209">
            <w:pPr>
              <w:pStyle w:val="Textecourant2012"/>
              <w:ind w:left="0"/>
              <w:rPr>
                <w:rFonts w:ascii="Arial" w:hAnsi="Arial"/>
                <w:szCs w:val="18"/>
                <w:lang w:val="en-CA" w:eastAsia="fr-CA"/>
              </w:rPr>
            </w:pPr>
            <w:r w:rsidRPr="0029583B">
              <w:rPr>
                <w:rFonts w:ascii="Arial" w:hAnsi="Arial"/>
                <w:b/>
                <w:szCs w:val="18"/>
                <w:lang w:val="en-CA" w:eastAsia="fr-CA"/>
              </w:rPr>
              <w:t>No data on</w:t>
            </w:r>
            <w:r w:rsidRPr="0029583B">
              <w:rPr>
                <w:rFonts w:ascii="Arial" w:hAnsi="Arial"/>
                <w:szCs w:val="18"/>
                <w:lang w:val="en-CA" w:eastAsia="fr-CA"/>
              </w:rPr>
              <w:t xml:space="preserve"> SU - (45 of 56 patients who had been </w:t>
            </w:r>
            <w:r w:rsidR="00B36ECA">
              <w:rPr>
                <w:rFonts w:ascii="Arial" w:hAnsi="Arial"/>
                <w:szCs w:val="18"/>
                <w:lang w:val="en-CA" w:eastAsia="fr-CA"/>
              </w:rPr>
              <w:t>desensitized</w:t>
            </w:r>
            <w:r w:rsidRPr="0029583B">
              <w:rPr>
                <w:rFonts w:ascii="Arial" w:hAnsi="Arial"/>
                <w:szCs w:val="18"/>
                <w:lang w:val="en-CA" w:eastAsia="fr-CA"/>
              </w:rPr>
              <w:t xml:space="preserve"> to walnut had follow-up data (≥ 6 months after end of OIT)  all of them (100%) maintained walnut </w:t>
            </w:r>
            <w:r w:rsidR="00C825E5">
              <w:rPr>
                <w:rFonts w:ascii="Arial" w:hAnsi="Arial"/>
                <w:szCs w:val="18"/>
                <w:lang w:val="en-CA" w:eastAsia="fr-CA"/>
              </w:rPr>
              <w:t>desensitization</w:t>
            </w:r>
            <w:r w:rsidRPr="0029583B">
              <w:rPr>
                <w:rFonts w:ascii="Arial" w:hAnsi="Arial"/>
                <w:szCs w:val="18"/>
                <w:lang w:val="en-CA" w:eastAsia="fr-CA"/>
              </w:rPr>
              <w:t xml:space="preserve"> for ≥6 months after reaching maintenance (passed OFC with single dose of 4000 mg walnut protein) – 70% (45/64) of patients who had initiated OIT)</w:t>
            </w:r>
          </w:p>
        </w:tc>
        <w:tc>
          <w:tcPr>
            <w:tcW w:w="3090" w:type="dxa"/>
          </w:tcPr>
          <w:p w14:paraId="6B548708" w14:textId="77777777" w:rsidR="00473209" w:rsidRPr="0029583B" w:rsidRDefault="00473209" w:rsidP="00473209">
            <w:pPr>
              <w:pStyle w:val="Textecourant2012"/>
              <w:spacing w:after="0"/>
              <w:ind w:left="0"/>
              <w:rPr>
                <w:rFonts w:ascii="Arial" w:hAnsi="Arial"/>
                <w:szCs w:val="18"/>
                <w:lang w:val="en-CA" w:eastAsia="fr-CA"/>
              </w:rPr>
            </w:pPr>
            <w:r w:rsidRPr="0029583B">
              <w:rPr>
                <w:rFonts w:ascii="Arial" w:hAnsi="Arial"/>
                <w:szCs w:val="18"/>
                <w:lang w:val="en-CA" w:eastAsia="fr-CA"/>
              </w:rPr>
              <w:t>NA</w:t>
            </w:r>
          </w:p>
        </w:tc>
        <w:tc>
          <w:tcPr>
            <w:tcW w:w="3091" w:type="dxa"/>
          </w:tcPr>
          <w:p w14:paraId="24CD2370" w14:textId="77777777" w:rsidR="00473209" w:rsidRPr="0029583B" w:rsidRDefault="00473209" w:rsidP="00473209">
            <w:pPr>
              <w:rPr>
                <w:sz w:val="18"/>
                <w:szCs w:val="18"/>
                <w:lang w:eastAsia="fr-CA"/>
              </w:rPr>
            </w:pPr>
            <w:r w:rsidRPr="0029583B">
              <w:rPr>
                <w:sz w:val="18"/>
                <w:szCs w:val="18"/>
                <w:lang w:eastAsia="fr-CA"/>
              </w:rPr>
              <w:t>NA</w:t>
            </w:r>
          </w:p>
        </w:tc>
      </w:tr>
    </w:tbl>
    <w:p w14:paraId="4AD09BA7" w14:textId="77777777" w:rsidR="00473209" w:rsidRPr="0029583B" w:rsidRDefault="00473209" w:rsidP="00473209">
      <w:pPr>
        <w:pStyle w:val="Textecourant2012"/>
        <w:rPr>
          <w:lang w:val="en-CA" w:eastAsia="fr-CA"/>
        </w:rPr>
      </w:pPr>
      <w:r w:rsidRPr="0029583B">
        <w:rPr>
          <w:rFonts w:ascii="Segoe UI" w:hAnsi="Segoe UI" w:cs="Segoe UI"/>
          <w:szCs w:val="18"/>
          <w:lang w:val="en-CA" w:eastAsia="fr-CA"/>
        </w:rPr>
        <w:t>DBPCFC</w:t>
      </w:r>
      <w:r w:rsidRPr="0029583B">
        <w:rPr>
          <w:lang w:val="en-CA" w:eastAsia="fr-CA"/>
        </w:rPr>
        <w:t>: double-blind, placebo-controlled food challenge; SCD: successfully consumed dose; VWG: vital wheat gluten</w:t>
      </w:r>
    </w:p>
    <w:p w14:paraId="3FF03401" w14:textId="77777777" w:rsidR="00473209" w:rsidRPr="0029583B" w:rsidRDefault="00473209" w:rsidP="00473209">
      <w:pPr>
        <w:pStyle w:val="Textecourant2012"/>
        <w:ind w:left="0"/>
        <w:rPr>
          <w:rFonts w:ascii="Arial" w:hAnsi="Arial"/>
          <w:i/>
          <w:color w:val="auto"/>
          <w:szCs w:val="18"/>
          <w:lang w:val="en-CA" w:eastAsia="fr-CA"/>
        </w:rPr>
      </w:pPr>
      <w:r w:rsidRPr="0029583B">
        <w:rPr>
          <w:rFonts w:ascii="Arial" w:hAnsi="Arial"/>
          <w:i/>
          <w:color w:val="auto"/>
          <w:szCs w:val="18"/>
          <w:lang w:val="en-CA" w:eastAsia="fr-CA"/>
        </w:rPr>
        <w:t xml:space="preserve">Note: 7 walnuts correspond to approx. 28.3 g (1 ounce serving); 12 hazelnuts correspond to approx. 28.3 g (1 ounce serving), with 1 hazelnut weighting about 2.4 g </w:t>
      </w:r>
    </w:p>
    <w:p w14:paraId="7D07D823" w14:textId="77777777" w:rsidR="007C7924" w:rsidRDefault="007C7924" w:rsidP="007C7924">
      <w:pPr>
        <w:rPr>
          <w:rFonts w:eastAsia="Times New Roman"/>
          <w:b/>
          <w:bCs/>
          <w:color w:val="595959"/>
          <w:kern w:val="32"/>
          <w:sz w:val="28"/>
          <w:szCs w:val="32"/>
        </w:rPr>
      </w:pPr>
    </w:p>
    <w:p w14:paraId="30FBA563" w14:textId="77777777" w:rsidR="007C7924" w:rsidRDefault="007C7924" w:rsidP="007C7924">
      <w:pPr>
        <w:rPr>
          <w:rFonts w:eastAsia="Times New Roman"/>
          <w:b/>
          <w:bCs/>
          <w:color w:val="595959"/>
          <w:kern w:val="32"/>
          <w:sz w:val="28"/>
          <w:szCs w:val="32"/>
        </w:rPr>
      </w:pPr>
    </w:p>
    <w:p w14:paraId="41048561" w14:textId="77777777" w:rsidR="007C7924" w:rsidRDefault="007C7924" w:rsidP="007C7924">
      <w:pPr>
        <w:rPr>
          <w:rFonts w:eastAsia="Times New Roman"/>
          <w:b/>
          <w:bCs/>
          <w:color w:val="595959"/>
          <w:kern w:val="32"/>
          <w:sz w:val="28"/>
          <w:szCs w:val="32"/>
        </w:rPr>
      </w:pPr>
    </w:p>
    <w:p w14:paraId="657DBFD7" w14:textId="77777777" w:rsidR="007C7924" w:rsidRDefault="007C7924">
      <w:pPr>
        <w:rPr>
          <w:b/>
          <w:sz w:val="24"/>
        </w:rPr>
      </w:pPr>
      <w:r>
        <w:rPr>
          <w:b/>
          <w:sz w:val="24"/>
        </w:rPr>
        <w:br w:type="page"/>
      </w:r>
    </w:p>
    <w:p w14:paraId="243580A3" w14:textId="77777777" w:rsidR="007C7924" w:rsidRPr="005249F9" w:rsidRDefault="007C7924" w:rsidP="00D40837">
      <w:pPr>
        <w:pStyle w:val="Titre4"/>
      </w:pPr>
      <w:bookmarkStart w:id="45" w:name="_Toc27666847"/>
      <w:r w:rsidRPr="005249F9">
        <w:lastRenderedPageBreak/>
        <w:t>Assessment of the quality of evidence</w:t>
      </w:r>
      <w:bookmarkEnd w:id="45"/>
    </w:p>
    <w:tbl>
      <w:tblPr>
        <w:tblStyle w:val="1"/>
        <w:tblW w:w="17402" w:type="dxa"/>
        <w:tblLayout w:type="fixed"/>
        <w:tblLook w:val="04A0" w:firstRow="1" w:lastRow="0" w:firstColumn="1" w:lastColumn="0" w:noHBand="0" w:noVBand="1"/>
      </w:tblPr>
      <w:tblGrid>
        <w:gridCol w:w="1101"/>
        <w:gridCol w:w="4394"/>
        <w:gridCol w:w="6379"/>
        <w:gridCol w:w="5528"/>
      </w:tblGrid>
      <w:tr w:rsidR="00473209" w:rsidRPr="00A241D7" w14:paraId="3187B673" w14:textId="77777777" w:rsidTr="00473209">
        <w:tc>
          <w:tcPr>
            <w:tcW w:w="1101" w:type="dxa"/>
            <w:shd w:val="clear" w:color="auto" w:fill="D9D9D9" w:themeFill="background1" w:themeFillShade="D9"/>
          </w:tcPr>
          <w:p w14:paraId="3394A56A" w14:textId="77777777" w:rsidR="00473209" w:rsidRPr="0029583B" w:rsidRDefault="00473209" w:rsidP="00473209">
            <w:pPr>
              <w:rPr>
                <w:b/>
                <w:sz w:val="18"/>
              </w:rPr>
            </w:pPr>
          </w:p>
        </w:tc>
        <w:tc>
          <w:tcPr>
            <w:tcW w:w="4394" w:type="dxa"/>
            <w:shd w:val="clear" w:color="auto" w:fill="D9D9D9" w:themeFill="background1" w:themeFillShade="D9"/>
          </w:tcPr>
          <w:p w14:paraId="689A8FD3" w14:textId="77777777" w:rsidR="00473209" w:rsidRPr="0029583B" w:rsidRDefault="00473209" w:rsidP="00473209">
            <w:pPr>
              <w:rPr>
                <w:b/>
                <w:sz w:val="18"/>
              </w:rPr>
            </w:pPr>
          </w:p>
        </w:tc>
        <w:tc>
          <w:tcPr>
            <w:tcW w:w="6379" w:type="dxa"/>
            <w:shd w:val="clear" w:color="auto" w:fill="D9D9D9" w:themeFill="background1" w:themeFillShade="D9"/>
          </w:tcPr>
          <w:p w14:paraId="0C8C73F6" w14:textId="00535B2A" w:rsidR="00473209" w:rsidRPr="0029583B" w:rsidRDefault="00473209" w:rsidP="005F2998">
            <w:pPr>
              <w:rPr>
                <w:b/>
                <w:sz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034963D6" w14:textId="08CB9384" w:rsidR="00473209" w:rsidRPr="0029583B" w:rsidRDefault="00473209"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473209" w:rsidRPr="00A241D7" w14:paraId="3A10634D" w14:textId="77777777" w:rsidTr="00473209">
        <w:tc>
          <w:tcPr>
            <w:tcW w:w="1101" w:type="dxa"/>
            <w:vMerge w:val="restart"/>
          </w:tcPr>
          <w:p w14:paraId="3E6F2BFA" w14:textId="77777777" w:rsidR="00473209" w:rsidRPr="0029583B" w:rsidRDefault="00473209" w:rsidP="00473209">
            <w:pPr>
              <w:rPr>
                <w:b/>
                <w:sz w:val="18"/>
              </w:rPr>
            </w:pPr>
            <w:r w:rsidRPr="0029583B">
              <w:rPr>
                <w:b/>
                <w:sz w:val="18"/>
              </w:rPr>
              <w:t>Peanut</w:t>
            </w:r>
          </w:p>
        </w:tc>
        <w:tc>
          <w:tcPr>
            <w:tcW w:w="4394" w:type="dxa"/>
          </w:tcPr>
          <w:p w14:paraId="49F6EA44" w14:textId="2CA4CB3C" w:rsidR="00473209" w:rsidRPr="0029583B" w:rsidRDefault="00473209" w:rsidP="005F2998">
            <w:pPr>
              <w:rPr>
                <w:b/>
                <w:sz w:val="18"/>
              </w:rPr>
            </w:pPr>
            <w:r w:rsidRPr="0029583B">
              <w:rPr>
                <w:b/>
                <w:sz w:val="18"/>
              </w:rPr>
              <w:t xml:space="preserve">Interventional comparative studies (RCTs, CCTs) </w:t>
            </w:r>
            <w:r w:rsidRPr="0029583B">
              <w:rPr>
                <w:sz w:val="18"/>
              </w:rPr>
              <w:t xml:space="preserve">- </w:t>
            </w:r>
            <w:r w:rsidRPr="0029583B">
              <w:rPr>
                <w:i/>
                <w:sz w:val="18"/>
                <w:szCs w:val="18"/>
              </w:rPr>
              <w:t>Tang 2015</w:t>
            </w:r>
            <w:r w:rsidRPr="0029583B">
              <w:rPr>
                <w:i/>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i/>
                <w:sz w:val="18"/>
                <w:szCs w:val="18"/>
              </w:rPr>
              <w:instrText xml:space="preserve"> ADDIN EN.CITE </w:instrText>
            </w:r>
            <w:r w:rsidR="005F2998">
              <w:rPr>
                <w:i/>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i/>
                <w:sz w:val="18"/>
                <w:szCs w:val="18"/>
              </w:rPr>
              <w:instrText xml:space="preserve"> ADDIN EN.CITE.DATA </w:instrText>
            </w:r>
            <w:r w:rsidR="005F2998">
              <w:rPr>
                <w:i/>
                <w:sz w:val="18"/>
                <w:szCs w:val="18"/>
              </w:rPr>
            </w:r>
            <w:r w:rsidR="005F2998">
              <w:rPr>
                <w:i/>
                <w:sz w:val="18"/>
                <w:szCs w:val="18"/>
              </w:rPr>
              <w:fldChar w:fldCharType="end"/>
            </w:r>
            <w:r w:rsidRPr="0029583B">
              <w:rPr>
                <w:i/>
                <w:sz w:val="18"/>
                <w:szCs w:val="18"/>
              </w:rPr>
            </w:r>
            <w:r w:rsidRPr="0029583B">
              <w:rPr>
                <w:i/>
                <w:sz w:val="18"/>
                <w:szCs w:val="18"/>
              </w:rPr>
              <w:fldChar w:fldCharType="separate"/>
            </w:r>
            <w:r w:rsidR="005F2998" w:rsidRPr="005F2998">
              <w:rPr>
                <w:i/>
                <w:noProof/>
                <w:sz w:val="18"/>
                <w:szCs w:val="18"/>
                <w:vertAlign w:val="superscript"/>
              </w:rPr>
              <w:t>4</w:t>
            </w:r>
            <w:r w:rsidRPr="0029583B">
              <w:rPr>
                <w:i/>
                <w:sz w:val="18"/>
                <w:szCs w:val="18"/>
              </w:rPr>
              <w:fldChar w:fldCharType="end"/>
            </w:r>
          </w:p>
        </w:tc>
        <w:tc>
          <w:tcPr>
            <w:tcW w:w="6379" w:type="dxa"/>
          </w:tcPr>
          <w:p w14:paraId="20860161" w14:textId="77777777" w:rsidR="00473209" w:rsidRPr="0029583B" w:rsidRDefault="00473209" w:rsidP="00473209">
            <w:pPr>
              <w:rPr>
                <w:sz w:val="18"/>
              </w:rPr>
            </w:pPr>
            <w:r w:rsidRPr="0029583B">
              <w:rPr>
                <w:b/>
                <w:sz w:val="18"/>
              </w:rPr>
              <w:t>Low</w:t>
            </w:r>
            <w:r w:rsidRPr="0029583B">
              <w:rPr>
                <w:sz w:val="18"/>
              </w:rPr>
              <w:t>- 1 RCT considered at low risk of bias</w:t>
            </w:r>
          </w:p>
        </w:tc>
        <w:tc>
          <w:tcPr>
            <w:tcW w:w="5528" w:type="dxa"/>
            <w:vMerge w:val="restart"/>
          </w:tcPr>
          <w:p w14:paraId="4FEFB570" w14:textId="77777777" w:rsidR="00473209" w:rsidRPr="0029583B" w:rsidRDefault="00473209" w:rsidP="00473209">
            <w:pPr>
              <w:rPr>
                <w:sz w:val="18"/>
              </w:rPr>
            </w:pPr>
            <w:r w:rsidRPr="0029583B">
              <w:rPr>
                <w:sz w:val="18"/>
                <w:szCs w:val="18"/>
              </w:rPr>
              <w:t>Level I (Systematic reviews, meta-analysis, randomized controlled trials)</w:t>
            </w:r>
          </w:p>
        </w:tc>
      </w:tr>
      <w:tr w:rsidR="00473209" w:rsidRPr="00A241D7" w14:paraId="3B2E7444" w14:textId="77777777" w:rsidTr="00473209">
        <w:tc>
          <w:tcPr>
            <w:tcW w:w="1101" w:type="dxa"/>
            <w:vMerge/>
          </w:tcPr>
          <w:p w14:paraId="21BE641B" w14:textId="77777777" w:rsidR="00473209" w:rsidRPr="0029583B" w:rsidRDefault="00473209" w:rsidP="00473209">
            <w:pPr>
              <w:rPr>
                <w:b/>
                <w:sz w:val="18"/>
              </w:rPr>
            </w:pPr>
          </w:p>
        </w:tc>
        <w:tc>
          <w:tcPr>
            <w:tcW w:w="4394" w:type="dxa"/>
          </w:tcPr>
          <w:p w14:paraId="20131F33" w14:textId="23440849" w:rsidR="00473209" w:rsidRPr="0029583B" w:rsidRDefault="00473209" w:rsidP="005F2998">
            <w:pPr>
              <w:rPr>
                <w:b/>
                <w:sz w:val="18"/>
              </w:rPr>
            </w:pPr>
            <w:r w:rsidRPr="0029583B">
              <w:rPr>
                <w:b/>
                <w:sz w:val="18"/>
              </w:rPr>
              <w:t xml:space="preserve">Case </w:t>
            </w:r>
            <w:r w:rsidRPr="0029583B">
              <w:rPr>
                <w:b/>
                <w:sz w:val="18"/>
                <w:szCs w:val="18"/>
              </w:rPr>
              <w:t xml:space="preserve">series – </w:t>
            </w:r>
            <w:r w:rsidRPr="0029583B">
              <w:rPr>
                <w:sz w:val="18"/>
                <w:szCs w:val="18"/>
              </w:rPr>
              <w:t>Wasserman, 2019</w:t>
            </w:r>
            <w:r w:rsidRPr="0029583B">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w:t>
            </w:r>
            <w:r w:rsidRPr="0029583B">
              <w:rPr>
                <w:sz w:val="18"/>
                <w:szCs w:val="18"/>
              </w:rPr>
              <w:fldChar w:fldCharType="end"/>
            </w:r>
          </w:p>
        </w:tc>
        <w:tc>
          <w:tcPr>
            <w:tcW w:w="6379" w:type="dxa"/>
          </w:tcPr>
          <w:p w14:paraId="18A0B4A2" w14:textId="77777777" w:rsidR="00473209" w:rsidRPr="0029583B" w:rsidRDefault="00473209" w:rsidP="00473209">
            <w:pPr>
              <w:rPr>
                <w:b/>
                <w:sz w:val="18"/>
              </w:rPr>
            </w:pPr>
            <w:r w:rsidRPr="0029583B">
              <w:rPr>
                <w:b/>
                <w:sz w:val="18"/>
              </w:rPr>
              <w:t xml:space="preserve">High – </w:t>
            </w:r>
            <w:r w:rsidRPr="0029583B">
              <w:rPr>
                <w:sz w:val="18"/>
              </w:rPr>
              <w:t>1 case series; main limits: single-center, retrospective data collection, only a small proportion of patients was assessed for SU</w:t>
            </w:r>
          </w:p>
        </w:tc>
        <w:tc>
          <w:tcPr>
            <w:tcW w:w="5528" w:type="dxa"/>
            <w:vMerge/>
          </w:tcPr>
          <w:p w14:paraId="683E5ACE" w14:textId="77777777" w:rsidR="00473209" w:rsidRPr="0029583B" w:rsidRDefault="00473209" w:rsidP="00473209">
            <w:pPr>
              <w:rPr>
                <w:sz w:val="18"/>
              </w:rPr>
            </w:pPr>
          </w:p>
        </w:tc>
      </w:tr>
      <w:tr w:rsidR="00473209" w:rsidRPr="00A241D7" w14:paraId="618B1E6F" w14:textId="77777777" w:rsidTr="00473209">
        <w:tc>
          <w:tcPr>
            <w:tcW w:w="1101" w:type="dxa"/>
            <w:vMerge w:val="restart"/>
          </w:tcPr>
          <w:p w14:paraId="002F2FF8" w14:textId="77777777" w:rsidR="00473209" w:rsidRPr="0029583B" w:rsidRDefault="00473209" w:rsidP="00473209">
            <w:pPr>
              <w:rPr>
                <w:b/>
                <w:sz w:val="18"/>
              </w:rPr>
            </w:pPr>
            <w:r w:rsidRPr="0029583B">
              <w:rPr>
                <w:b/>
                <w:sz w:val="18"/>
              </w:rPr>
              <w:t>Egg</w:t>
            </w:r>
          </w:p>
        </w:tc>
        <w:tc>
          <w:tcPr>
            <w:tcW w:w="4394" w:type="dxa"/>
          </w:tcPr>
          <w:p w14:paraId="2D4FF9B6" w14:textId="10343F8D" w:rsidR="00473209" w:rsidRPr="0029583B" w:rsidRDefault="00473209" w:rsidP="005F2998">
            <w:pPr>
              <w:rPr>
                <w:b/>
                <w:sz w:val="18"/>
              </w:rPr>
            </w:pPr>
            <w:r w:rsidRPr="0029583B">
              <w:rPr>
                <w:b/>
                <w:sz w:val="18"/>
              </w:rPr>
              <w:t xml:space="preserve">Interventional comparative studies (RCTs, CCTs) – meta-analysis (88% /12% milk): </w:t>
            </w:r>
            <w:r w:rsidRPr="0029583B">
              <w:rPr>
                <w:i/>
                <w:sz w:val="18"/>
                <w:szCs w:val="18"/>
              </w:rPr>
              <w:t xml:space="preserve">including </w:t>
            </w:r>
            <w:r w:rsidRPr="0029583B">
              <w:rPr>
                <w:i/>
                <w:color w:val="000000"/>
                <w:sz w:val="18"/>
                <w:szCs w:val="18"/>
                <w:lang w:eastAsia="de-DE"/>
              </w:rPr>
              <w:t>Burks 2012,</w:t>
            </w:r>
            <w:r w:rsidRPr="0029583B">
              <w:rPr>
                <w:i/>
                <w:color w:val="000000"/>
                <w:sz w:val="18"/>
                <w:szCs w:val="18"/>
                <w:lang w:eastAsia="de-DE"/>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i/>
                <w:color w:val="000000"/>
                <w:sz w:val="18"/>
                <w:szCs w:val="18"/>
                <w:lang w:eastAsia="de-DE"/>
              </w:rPr>
              <w:instrText xml:space="preserve"> ADDIN EN.CITE </w:instrText>
            </w:r>
            <w:r w:rsidR="005F2998">
              <w:rPr>
                <w:i/>
                <w:color w:val="000000"/>
                <w:sz w:val="18"/>
                <w:szCs w:val="18"/>
                <w:lang w:eastAsia="de-DE"/>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i/>
                <w:color w:val="000000"/>
                <w:sz w:val="18"/>
                <w:szCs w:val="18"/>
                <w:lang w:eastAsia="de-DE"/>
              </w:rPr>
              <w:instrText xml:space="preserve"> ADDIN EN.CITE.DATA </w:instrText>
            </w:r>
            <w:r w:rsidR="005F2998">
              <w:rPr>
                <w:i/>
                <w:color w:val="000000"/>
                <w:sz w:val="18"/>
                <w:szCs w:val="18"/>
                <w:lang w:eastAsia="de-DE"/>
              </w:rPr>
            </w:r>
            <w:r w:rsidR="005F2998">
              <w:rPr>
                <w:i/>
                <w:color w:val="000000"/>
                <w:sz w:val="18"/>
                <w:szCs w:val="18"/>
                <w:lang w:eastAsia="de-DE"/>
              </w:rPr>
              <w:fldChar w:fldCharType="end"/>
            </w:r>
            <w:r w:rsidRPr="0029583B">
              <w:rPr>
                <w:i/>
                <w:color w:val="000000"/>
                <w:sz w:val="18"/>
                <w:szCs w:val="18"/>
                <w:lang w:eastAsia="de-DE"/>
              </w:rPr>
            </w:r>
            <w:r w:rsidRPr="0029583B">
              <w:rPr>
                <w:i/>
                <w:color w:val="000000"/>
                <w:sz w:val="18"/>
                <w:szCs w:val="18"/>
                <w:lang w:eastAsia="de-DE"/>
              </w:rPr>
              <w:fldChar w:fldCharType="separate"/>
            </w:r>
            <w:r w:rsidR="005F2998" w:rsidRPr="005F2998">
              <w:rPr>
                <w:i/>
                <w:noProof/>
                <w:color w:val="000000"/>
                <w:sz w:val="18"/>
                <w:szCs w:val="18"/>
                <w:vertAlign w:val="superscript"/>
                <w:lang w:eastAsia="de-DE"/>
              </w:rPr>
              <w:t>32</w:t>
            </w:r>
            <w:r w:rsidRPr="0029583B">
              <w:rPr>
                <w:i/>
                <w:color w:val="000000"/>
                <w:sz w:val="18"/>
                <w:szCs w:val="18"/>
                <w:lang w:eastAsia="de-DE"/>
              </w:rPr>
              <w:fldChar w:fldCharType="end"/>
            </w:r>
            <w:r w:rsidRPr="0029583B">
              <w:rPr>
                <w:i/>
                <w:color w:val="000000"/>
                <w:sz w:val="18"/>
                <w:szCs w:val="18"/>
                <w:lang w:eastAsia="de-DE"/>
              </w:rPr>
              <w:t xml:space="preserve"> Caminiti, 2015,</w:t>
            </w:r>
            <w:r w:rsidRPr="0029583B">
              <w:rPr>
                <w:i/>
                <w:color w:val="000000"/>
                <w:sz w:val="18"/>
                <w:szCs w:val="18"/>
                <w:lang w:eastAsia="de-DE"/>
              </w:rPr>
              <w:fldChar w:fldCharType="begin">
                <w:fldData xml:space="preserve">PEVuZE5vdGU+PENpdGU+PEF1dGhvcj5DYW1pbml0aTwvQXV0aG9yPjxZZWFyPjIwMTU8L1llYXI+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wYWdlcz41MzIt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</w:fldData>
              </w:fldChar>
            </w:r>
            <w:r w:rsidR="005F2998">
              <w:rPr>
                <w:i/>
                <w:color w:val="000000"/>
                <w:sz w:val="18"/>
                <w:szCs w:val="18"/>
                <w:lang w:eastAsia="de-DE"/>
              </w:rPr>
              <w:instrText xml:space="preserve"> ADDIN EN.CITE </w:instrText>
            </w:r>
            <w:r w:rsidR="005F2998">
              <w:rPr>
                <w:i/>
                <w:color w:val="000000"/>
                <w:sz w:val="18"/>
                <w:szCs w:val="18"/>
                <w:lang w:eastAsia="de-DE"/>
              </w:rPr>
              <w:fldChar w:fldCharType="begin">
                <w:fldData xml:space="preserve">PEVuZE5vdGU+PENpdGU+PEF1dGhvcj5DYW1pbml0aTwvQXV0aG9yPjxZZWFyPjIwMTU8L1llYXI+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wYWdlcz41MzIt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</w:fldData>
              </w:fldChar>
            </w:r>
            <w:r w:rsidR="005F2998">
              <w:rPr>
                <w:i/>
                <w:color w:val="000000"/>
                <w:sz w:val="18"/>
                <w:szCs w:val="18"/>
                <w:lang w:eastAsia="de-DE"/>
              </w:rPr>
              <w:instrText xml:space="preserve"> ADDIN EN.CITE.DATA </w:instrText>
            </w:r>
            <w:r w:rsidR="005F2998">
              <w:rPr>
                <w:i/>
                <w:color w:val="000000"/>
                <w:sz w:val="18"/>
                <w:szCs w:val="18"/>
                <w:lang w:eastAsia="de-DE"/>
              </w:rPr>
            </w:r>
            <w:r w:rsidR="005F2998">
              <w:rPr>
                <w:i/>
                <w:color w:val="000000"/>
                <w:sz w:val="18"/>
                <w:szCs w:val="18"/>
                <w:lang w:eastAsia="de-DE"/>
              </w:rPr>
              <w:fldChar w:fldCharType="end"/>
            </w:r>
            <w:r w:rsidRPr="0029583B">
              <w:rPr>
                <w:i/>
                <w:color w:val="000000"/>
                <w:sz w:val="18"/>
                <w:szCs w:val="18"/>
                <w:lang w:eastAsia="de-DE"/>
              </w:rPr>
            </w:r>
            <w:r w:rsidRPr="0029583B">
              <w:rPr>
                <w:i/>
                <w:color w:val="000000"/>
                <w:sz w:val="18"/>
                <w:szCs w:val="18"/>
                <w:lang w:eastAsia="de-DE"/>
              </w:rPr>
              <w:fldChar w:fldCharType="separate"/>
            </w:r>
            <w:r w:rsidR="005F2998" w:rsidRPr="005F2998">
              <w:rPr>
                <w:i/>
                <w:noProof/>
                <w:color w:val="000000"/>
                <w:sz w:val="18"/>
                <w:szCs w:val="18"/>
                <w:vertAlign w:val="superscript"/>
                <w:lang w:eastAsia="de-DE"/>
              </w:rPr>
              <w:t>34</w:t>
            </w:r>
            <w:r w:rsidRPr="0029583B">
              <w:rPr>
                <w:i/>
                <w:color w:val="000000"/>
                <w:sz w:val="18"/>
                <w:szCs w:val="18"/>
                <w:lang w:eastAsia="de-DE"/>
              </w:rPr>
              <w:fldChar w:fldCharType="end"/>
            </w:r>
            <w:r w:rsidRPr="0029583B">
              <w:rPr>
                <w:i/>
                <w:color w:val="000000"/>
                <w:sz w:val="18"/>
                <w:szCs w:val="18"/>
                <w:lang w:eastAsia="de-DE"/>
              </w:rPr>
              <w:t xml:space="preserve">  Escudero, 2015,</w:t>
            </w:r>
            <w:r w:rsidRPr="0029583B">
              <w:rPr>
                <w:i/>
                <w:sz w:val="18"/>
              </w:rPr>
              <w:t xml:space="preserve"> </w:t>
            </w:r>
            <w:r w:rsidRPr="0029583B">
              <w:rPr>
                <w:i/>
                <w:color w:val="000000"/>
                <w:sz w:val="18"/>
                <w:szCs w:val="18"/>
                <w:lang w:eastAsia="de-DE"/>
              </w:rPr>
              <w:t>Staden, 2007</w:t>
            </w:r>
            <w:r w:rsidRPr="0029583B">
              <w:rPr>
                <w:i/>
                <w:color w:val="000000"/>
                <w:sz w:val="18"/>
                <w:szCs w:val="18"/>
                <w:lang w:eastAsia="de-DE"/>
              </w:rPr>
              <w:fldChar w:fldCharType="begin">
                <w:fldData xml:space="preserve">PEVuZE5vdGU+PENpdGU+PEF1dGhvcj5TdGFkZW48L0F1dGhvcj48WWVhcj4yMDA3PC9ZZWFyPjxS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=
</w:fldData>
              </w:fldChar>
            </w:r>
            <w:r w:rsidR="005F2998">
              <w:rPr>
                <w:i/>
                <w:color w:val="000000"/>
                <w:sz w:val="18"/>
                <w:szCs w:val="18"/>
                <w:lang w:eastAsia="de-DE"/>
              </w:rPr>
              <w:instrText xml:space="preserve"> ADDIN EN.CITE </w:instrText>
            </w:r>
            <w:r w:rsidR="005F2998">
              <w:rPr>
                <w:i/>
                <w:color w:val="000000"/>
                <w:sz w:val="18"/>
                <w:szCs w:val="18"/>
                <w:lang w:eastAsia="de-DE"/>
              </w:rPr>
              <w:fldChar w:fldCharType="begin">
                <w:fldData xml:space="preserve">PEVuZE5vdGU+PENpdGU+PEF1dGhvcj5TdGFkZW48L0F1dGhvcj48WWVhcj4yMDA3PC9ZZWFyPjxS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=
</w:fldData>
              </w:fldChar>
            </w:r>
            <w:r w:rsidR="005F2998">
              <w:rPr>
                <w:i/>
                <w:color w:val="000000"/>
                <w:sz w:val="18"/>
                <w:szCs w:val="18"/>
                <w:lang w:eastAsia="de-DE"/>
              </w:rPr>
              <w:instrText xml:space="preserve"> ADDIN EN.CITE.DATA </w:instrText>
            </w:r>
            <w:r w:rsidR="005F2998">
              <w:rPr>
                <w:i/>
                <w:color w:val="000000"/>
                <w:sz w:val="18"/>
                <w:szCs w:val="18"/>
                <w:lang w:eastAsia="de-DE"/>
              </w:rPr>
            </w:r>
            <w:r w:rsidR="005F2998">
              <w:rPr>
                <w:i/>
                <w:color w:val="000000"/>
                <w:sz w:val="18"/>
                <w:szCs w:val="18"/>
                <w:lang w:eastAsia="de-DE"/>
              </w:rPr>
              <w:fldChar w:fldCharType="end"/>
            </w:r>
            <w:r w:rsidRPr="0029583B">
              <w:rPr>
                <w:i/>
                <w:color w:val="000000"/>
                <w:sz w:val="18"/>
                <w:szCs w:val="18"/>
                <w:lang w:eastAsia="de-DE"/>
              </w:rPr>
            </w:r>
            <w:r w:rsidRPr="0029583B">
              <w:rPr>
                <w:i/>
                <w:color w:val="000000"/>
                <w:sz w:val="18"/>
                <w:szCs w:val="18"/>
                <w:lang w:eastAsia="de-DE"/>
              </w:rPr>
              <w:fldChar w:fldCharType="separate"/>
            </w:r>
            <w:r w:rsidR="005F2998" w:rsidRPr="005F2998">
              <w:rPr>
                <w:i/>
                <w:noProof/>
                <w:color w:val="000000"/>
                <w:sz w:val="18"/>
                <w:szCs w:val="18"/>
                <w:vertAlign w:val="superscript"/>
                <w:lang w:eastAsia="de-DE"/>
              </w:rPr>
              <w:t>41</w:t>
            </w:r>
            <w:r w:rsidRPr="0029583B">
              <w:rPr>
                <w:i/>
                <w:color w:val="000000"/>
                <w:sz w:val="18"/>
                <w:szCs w:val="18"/>
                <w:lang w:eastAsia="de-DE"/>
              </w:rPr>
              <w:fldChar w:fldCharType="end"/>
            </w:r>
            <w:r w:rsidRPr="0029583B">
              <w:rPr>
                <w:i/>
                <w:color w:val="000000"/>
                <w:sz w:val="18"/>
                <w:szCs w:val="18"/>
                <w:lang w:eastAsia="de-DE"/>
              </w:rPr>
              <w:t>)</w:t>
            </w:r>
            <w:r w:rsidRPr="0029583B">
              <w:rPr>
                <w:i/>
                <w:sz w:val="18"/>
                <w:szCs w:val="18"/>
              </w:rPr>
              <w:t xml:space="preserve"> *</w:t>
            </w:r>
          </w:p>
        </w:tc>
        <w:tc>
          <w:tcPr>
            <w:tcW w:w="6379" w:type="dxa"/>
          </w:tcPr>
          <w:p w14:paraId="702B92EF" w14:textId="77777777" w:rsidR="00473209" w:rsidRPr="0029583B" w:rsidRDefault="00473209" w:rsidP="00473209">
            <w:pPr>
              <w:rPr>
                <w:sz w:val="18"/>
              </w:rPr>
            </w:pPr>
            <w:r w:rsidRPr="0029583B">
              <w:rPr>
                <w:b/>
                <w:sz w:val="18"/>
              </w:rPr>
              <w:t>Moderate</w:t>
            </w:r>
            <w:r w:rsidRPr="0029583B">
              <w:rPr>
                <w:sz w:val="18"/>
              </w:rPr>
              <w:t xml:space="preserve"> – 4 RCTs, of which at least 2 are considered being at high risk of bias</w:t>
            </w:r>
          </w:p>
        </w:tc>
        <w:tc>
          <w:tcPr>
            <w:tcW w:w="5528" w:type="dxa"/>
            <w:vMerge w:val="restart"/>
          </w:tcPr>
          <w:p w14:paraId="52B0BE8E" w14:textId="77777777" w:rsidR="00473209" w:rsidRPr="0029583B" w:rsidRDefault="00473209" w:rsidP="00473209">
            <w:pPr>
              <w:rPr>
                <w:sz w:val="18"/>
              </w:rPr>
            </w:pPr>
            <w:r w:rsidRPr="0029583B">
              <w:rPr>
                <w:sz w:val="18"/>
                <w:szCs w:val="18"/>
              </w:rPr>
              <w:t>Level I (Systematic reviews, meta-analysis, randomized controlled trials)</w:t>
            </w:r>
          </w:p>
        </w:tc>
      </w:tr>
      <w:tr w:rsidR="00473209" w:rsidRPr="0029583B" w14:paraId="654A3B22" w14:textId="77777777" w:rsidTr="00473209">
        <w:tc>
          <w:tcPr>
            <w:tcW w:w="1101" w:type="dxa"/>
            <w:vMerge/>
          </w:tcPr>
          <w:p w14:paraId="311B61CA" w14:textId="77777777" w:rsidR="00473209" w:rsidRPr="0029583B" w:rsidRDefault="00473209" w:rsidP="00473209">
            <w:pPr>
              <w:rPr>
                <w:b/>
                <w:sz w:val="18"/>
              </w:rPr>
            </w:pPr>
          </w:p>
        </w:tc>
        <w:tc>
          <w:tcPr>
            <w:tcW w:w="4394" w:type="dxa"/>
          </w:tcPr>
          <w:p w14:paraId="02835795" w14:textId="77777777" w:rsidR="00473209" w:rsidRPr="0029583B" w:rsidRDefault="00473209" w:rsidP="00473209">
            <w:pPr>
              <w:rPr>
                <w:b/>
                <w:sz w:val="18"/>
              </w:rPr>
            </w:pPr>
            <w:r w:rsidRPr="0029583B">
              <w:rPr>
                <w:b/>
                <w:sz w:val="18"/>
              </w:rPr>
              <w:t>Case series</w:t>
            </w:r>
          </w:p>
        </w:tc>
        <w:tc>
          <w:tcPr>
            <w:tcW w:w="6379" w:type="dxa"/>
          </w:tcPr>
          <w:p w14:paraId="03C39067" w14:textId="77777777" w:rsidR="00473209" w:rsidRPr="0029583B" w:rsidRDefault="00473209" w:rsidP="00473209">
            <w:pPr>
              <w:rPr>
                <w:b/>
                <w:sz w:val="18"/>
              </w:rPr>
            </w:pPr>
            <w:r w:rsidRPr="0029583B">
              <w:rPr>
                <w:b/>
                <w:sz w:val="18"/>
              </w:rPr>
              <w:t>--</w:t>
            </w:r>
          </w:p>
        </w:tc>
        <w:tc>
          <w:tcPr>
            <w:tcW w:w="5528" w:type="dxa"/>
            <w:vMerge/>
          </w:tcPr>
          <w:p w14:paraId="0087656A" w14:textId="77777777" w:rsidR="00473209" w:rsidRPr="0029583B" w:rsidRDefault="00473209" w:rsidP="00473209">
            <w:pPr>
              <w:rPr>
                <w:sz w:val="18"/>
              </w:rPr>
            </w:pPr>
          </w:p>
        </w:tc>
      </w:tr>
      <w:tr w:rsidR="00473209" w:rsidRPr="00A241D7" w14:paraId="49AD6B88" w14:textId="77777777" w:rsidTr="00473209">
        <w:tc>
          <w:tcPr>
            <w:tcW w:w="1101" w:type="dxa"/>
            <w:vMerge w:val="restart"/>
          </w:tcPr>
          <w:p w14:paraId="6BCB7BAB" w14:textId="77777777" w:rsidR="00473209" w:rsidRPr="0029583B" w:rsidRDefault="00473209" w:rsidP="00473209">
            <w:pPr>
              <w:rPr>
                <w:b/>
                <w:sz w:val="18"/>
              </w:rPr>
            </w:pPr>
            <w:r w:rsidRPr="0029583B">
              <w:rPr>
                <w:b/>
                <w:sz w:val="18"/>
              </w:rPr>
              <w:t>Milk</w:t>
            </w:r>
          </w:p>
        </w:tc>
        <w:tc>
          <w:tcPr>
            <w:tcW w:w="4394" w:type="dxa"/>
          </w:tcPr>
          <w:p w14:paraId="7854383E" w14:textId="48D71D5A" w:rsidR="00473209" w:rsidRPr="0029583B" w:rsidRDefault="00473209" w:rsidP="005F2998">
            <w:pPr>
              <w:rPr>
                <w:b/>
                <w:sz w:val="18"/>
              </w:rPr>
            </w:pPr>
            <w:r w:rsidRPr="0029583B">
              <w:rPr>
                <w:b/>
                <w:sz w:val="18"/>
              </w:rPr>
              <w:t xml:space="preserve">Interventional comparative studies (RCTs, CCTs): </w:t>
            </w:r>
            <w:r w:rsidRPr="0029583B">
              <w:rPr>
                <w:sz w:val="18"/>
                <w:szCs w:val="18"/>
              </w:rPr>
              <w:t>Takahashi, 2016</w:t>
            </w:r>
            <w:r w:rsidRPr="0029583B">
              <w:rPr>
                <w:sz w:val="18"/>
                <w:szCs w:val="18"/>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sz w:val="18"/>
                <w:szCs w:val="18"/>
              </w:rPr>
              <w:instrText xml:space="preserve"> ADDIN EN.CITE </w:instrText>
            </w:r>
            <w:r w:rsidR="005F2998">
              <w:rPr>
                <w:sz w:val="18"/>
                <w:szCs w:val="18"/>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67</w:t>
            </w:r>
            <w:r w:rsidRPr="0029583B">
              <w:rPr>
                <w:sz w:val="18"/>
                <w:szCs w:val="18"/>
              </w:rPr>
              <w:fldChar w:fldCharType="end"/>
            </w:r>
          </w:p>
        </w:tc>
        <w:tc>
          <w:tcPr>
            <w:tcW w:w="6379" w:type="dxa"/>
          </w:tcPr>
          <w:p w14:paraId="51FE9CBB" w14:textId="77777777" w:rsidR="00473209" w:rsidRPr="0029583B" w:rsidRDefault="00473209" w:rsidP="00473209">
            <w:pPr>
              <w:rPr>
                <w:b/>
                <w:sz w:val="18"/>
              </w:rPr>
            </w:pPr>
            <w:r w:rsidRPr="0029583B">
              <w:rPr>
                <w:b/>
                <w:sz w:val="18"/>
              </w:rPr>
              <w:t xml:space="preserve">High </w:t>
            </w:r>
            <w:r w:rsidRPr="0029583B">
              <w:rPr>
                <w:sz w:val="18"/>
              </w:rPr>
              <w:t>– 1 small open-label CCT**</w:t>
            </w:r>
          </w:p>
        </w:tc>
        <w:tc>
          <w:tcPr>
            <w:tcW w:w="5528" w:type="dxa"/>
            <w:vMerge w:val="restart"/>
          </w:tcPr>
          <w:p w14:paraId="2FCF95AA" w14:textId="77777777" w:rsidR="00473209" w:rsidRPr="0029583B" w:rsidRDefault="00473209" w:rsidP="00473209">
            <w:pPr>
              <w:rPr>
                <w:sz w:val="18"/>
              </w:rPr>
            </w:pPr>
            <w:r w:rsidRPr="0029583B">
              <w:rPr>
                <w:sz w:val="18"/>
              </w:rPr>
              <w:t>Level II two groups, non-randomized studies</w:t>
            </w:r>
          </w:p>
        </w:tc>
      </w:tr>
      <w:tr w:rsidR="00473209" w:rsidRPr="0029583B" w14:paraId="5539A2F8" w14:textId="77777777" w:rsidTr="00473209">
        <w:tc>
          <w:tcPr>
            <w:tcW w:w="1101" w:type="dxa"/>
            <w:vMerge/>
          </w:tcPr>
          <w:p w14:paraId="1D0312E8" w14:textId="77777777" w:rsidR="00473209" w:rsidRPr="0029583B" w:rsidRDefault="00473209" w:rsidP="00473209">
            <w:pPr>
              <w:rPr>
                <w:b/>
                <w:sz w:val="18"/>
              </w:rPr>
            </w:pPr>
          </w:p>
        </w:tc>
        <w:tc>
          <w:tcPr>
            <w:tcW w:w="4394" w:type="dxa"/>
          </w:tcPr>
          <w:p w14:paraId="19F9013C" w14:textId="77777777" w:rsidR="00473209" w:rsidRPr="0029583B" w:rsidRDefault="00473209" w:rsidP="00473209">
            <w:pPr>
              <w:rPr>
                <w:b/>
                <w:sz w:val="18"/>
              </w:rPr>
            </w:pPr>
            <w:r w:rsidRPr="0029583B">
              <w:rPr>
                <w:b/>
                <w:sz w:val="18"/>
              </w:rPr>
              <w:t>Case series</w:t>
            </w:r>
            <w:r w:rsidRPr="0029583B">
              <w:rPr>
                <w:sz w:val="18"/>
              </w:rPr>
              <w:t xml:space="preserve">: </w:t>
            </w:r>
            <w:r w:rsidRPr="0029583B">
              <w:rPr>
                <w:b/>
                <w:sz w:val="18"/>
              </w:rPr>
              <w:t>-</w:t>
            </w:r>
            <w:r w:rsidRPr="0029583B">
              <w:rPr>
                <w:sz w:val="18"/>
              </w:rPr>
              <w:t xml:space="preserve"> NA</w:t>
            </w:r>
          </w:p>
        </w:tc>
        <w:tc>
          <w:tcPr>
            <w:tcW w:w="6379" w:type="dxa"/>
          </w:tcPr>
          <w:p w14:paraId="00B1220F" w14:textId="77777777" w:rsidR="00473209" w:rsidRPr="0029583B" w:rsidRDefault="00473209" w:rsidP="00473209">
            <w:pPr>
              <w:rPr>
                <w:b/>
                <w:sz w:val="18"/>
              </w:rPr>
            </w:pPr>
            <w:r w:rsidRPr="0029583B">
              <w:rPr>
                <w:b/>
                <w:sz w:val="18"/>
              </w:rPr>
              <w:t>--</w:t>
            </w:r>
          </w:p>
        </w:tc>
        <w:tc>
          <w:tcPr>
            <w:tcW w:w="5528" w:type="dxa"/>
            <w:vMerge/>
          </w:tcPr>
          <w:p w14:paraId="267442F6" w14:textId="77777777" w:rsidR="00473209" w:rsidRPr="0029583B" w:rsidRDefault="00473209" w:rsidP="00473209">
            <w:pPr>
              <w:rPr>
                <w:b/>
                <w:sz w:val="18"/>
              </w:rPr>
            </w:pPr>
          </w:p>
        </w:tc>
      </w:tr>
      <w:tr w:rsidR="00473209" w:rsidRPr="00A241D7" w14:paraId="04D341E4" w14:textId="77777777" w:rsidTr="00473209">
        <w:tc>
          <w:tcPr>
            <w:tcW w:w="1101" w:type="dxa"/>
            <w:vMerge w:val="restart"/>
          </w:tcPr>
          <w:p w14:paraId="1F2DF400" w14:textId="77777777" w:rsidR="00473209" w:rsidRPr="0029583B" w:rsidRDefault="00473209" w:rsidP="00473209">
            <w:pPr>
              <w:rPr>
                <w:b/>
                <w:sz w:val="18"/>
              </w:rPr>
            </w:pPr>
            <w:r w:rsidRPr="0029583B">
              <w:rPr>
                <w:b/>
                <w:sz w:val="18"/>
              </w:rPr>
              <w:t>Wheat</w:t>
            </w:r>
          </w:p>
        </w:tc>
        <w:tc>
          <w:tcPr>
            <w:tcW w:w="4394" w:type="dxa"/>
          </w:tcPr>
          <w:p w14:paraId="40F6755F" w14:textId="362770D2" w:rsidR="00473209" w:rsidRPr="0029583B" w:rsidRDefault="00473209" w:rsidP="005F2998">
            <w:pPr>
              <w:rPr>
                <w:b/>
                <w:sz w:val="18"/>
              </w:rPr>
            </w:pPr>
            <w:r w:rsidRPr="0029583B">
              <w:rPr>
                <w:b/>
                <w:sz w:val="18"/>
              </w:rPr>
              <w:t xml:space="preserve">Interventional comparative studies (RCTs, CCTs): </w:t>
            </w:r>
            <w:r w:rsidRPr="0029583B">
              <w:rPr>
                <w:sz w:val="18"/>
                <w:szCs w:val="18"/>
                <w:lang w:eastAsia="fr-CA"/>
              </w:rPr>
              <w:t>Nowak-Wegrzyn, 2019</w:t>
            </w:r>
            <w:r w:rsidRPr="0029583B">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4</w:t>
            </w:r>
            <w:r w:rsidRPr="0029583B">
              <w:rPr>
                <w:sz w:val="18"/>
                <w:szCs w:val="18"/>
                <w:lang w:eastAsia="fr-CA"/>
              </w:rPr>
              <w:fldChar w:fldCharType="end"/>
            </w:r>
          </w:p>
        </w:tc>
        <w:tc>
          <w:tcPr>
            <w:tcW w:w="6379" w:type="dxa"/>
          </w:tcPr>
          <w:p w14:paraId="4A01A164" w14:textId="77777777" w:rsidR="00473209" w:rsidRPr="0029583B" w:rsidRDefault="00473209" w:rsidP="00473209">
            <w:pPr>
              <w:rPr>
                <w:b/>
                <w:sz w:val="18"/>
              </w:rPr>
            </w:pPr>
            <w:r w:rsidRPr="0029583B">
              <w:rPr>
                <w:b/>
                <w:sz w:val="18"/>
              </w:rPr>
              <w:t xml:space="preserve">Medium </w:t>
            </w:r>
            <w:r w:rsidRPr="0029583B">
              <w:rPr>
                <w:sz w:val="18"/>
              </w:rPr>
              <w:t>– 1 small RCT with no control data</w:t>
            </w:r>
          </w:p>
        </w:tc>
        <w:tc>
          <w:tcPr>
            <w:tcW w:w="5528" w:type="dxa"/>
            <w:vMerge w:val="restart"/>
          </w:tcPr>
          <w:p w14:paraId="3B99580A" w14:textId="77777777" w:rsidR="00473209" w:rsidRPr="0029583B" w:rsidRDefault="00473209" w:rsidP="00473209">
            <w:pPr>
              <w:rPr>
                <w:b/>
                <w:sz w:val="18"/>
              </w:rPr>
            </w:pPr>
            <w:r w:rsidRPr="0029583B">
              <w:rPr>
                <w:sz w:val="18"/>
              </w:rPr>
              <w:t>Level III: one group non-randomized</w:t>
            </w:r>
          </w:p>
        </w:tc>
      </w:tr>
      <w:tr w:rsidR="00473209" w:rsidRPr="0029583B" w14:paraId="4AFAE17C" w14:textId="77777777" w:rsidTr="00473209">
        <w:tc>
          <w:tcPr>
            <w:tcW w:w="1101" w:type="dxa"/>
            <w:vMerge/>
          </w:tcPr>
          <w:p w14:paraId="37937B88" w14:textId="77777777" w:rsidR="00473209" w:rsidRPr="0029583B" w:rsidRDefault="00473209" w:rsidP="00473209">
            <w:pPr>
              <w:rPr>
                <w:b/>
                <w:sz w:val="18"/>
              </w:rPr>
            </w:pPr>
          </w:p>
        </w:tc>
        <w:tc>
          <w:tcPr>
            <w:tcW w:w="4394" w:type="dxa"/>
          </w:tcPr>
          <w:p w14:paraId="2FF6D09F"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2AAE30CA" w14:textId="77777777" w:rsidR="00473209" w:rsidRPr="0029583B" w:rsidRDefault="00473209" w:rsidP="00473209">
            <w:pPr>
              <w:rPr>
                <w:b/>
                <w:sz w:val="18"/>
              </w:rPr>
            </w:pPr>
            <w:r w:rsidRPr="0029583B">
              <w:rPr>
                <w:b/>
                <w:sz w:val="18"/>
              </w:rPr>
              <w:t>--</w:t>
            </w:r>
          </w:p>
        </w:tc>
        <w:tc>
          <w:tcPr>
            <w:tcW w:w="5528" w:type="dxa"/>
            <w:vMerge/>
          </w:tcPr>
          <w:p w14:paraId="779284BB" w14:textId="77777777" w:rsidR="00473209" w:rsidRPr="0029583B" w:rsidRDefault="00473209" w:rsidP="00473209">
            <w:pPr>
              <w:rPr>
                <w:b/>
                <w:sz w:val="18"/>
              </w:rPr>
            </w:pPr>
          </w:p>
        </w:tc>
      </w:tr>
      <w:tr w:rsidR="00473209" w:rsidRPr="0029583B" w14:paraId="0006EDEE" w14:textId="77777777" w:rsidTr="00473209">
        <w:tc>
          <w:tcPr>
            <w:tcW w:w="1101" w:type="dxa"/>
            <w:vMerge w:val="restart"/>
          </w:tcPr>
          <w:p w14:paraId="15A92D16" w14:textId="77777777" w:rsidR="00473209" w:rsidRPr="0029583B" w:rsidRDefault="00473209" w:rsidP="00473209">
            <w:pPr>
              <w:rPr>
                <w:b/>
                <w:sz w:val="18"/>
              </w:rPr>
            </w:pPr>
            <w:r w:rsidRPr="0029583B">
              <w:rPr>
                <w:b/>
                <w:sz w:val="18"/>
              </w:rPr>
              <w:t>Walnut</w:t>
            </w:r>
          </w:p>
        </w:tc>
        <w:tc>
          <w:tcPr>
            <w:tcW w:w="4394" w:type="dxa"/>
          </w:tcPr>
          <w:p w14:paraId="16337312" w14:textId="77777777" w:rsidR="00473209" w:rsidRPr="0029583B" w:rsidRDefault="00473209" w:rsidP="00473209">
            <w:pPr>
              <w:rPr>
                <w:b/>
                <w:sz w:val="18"/>
              </w:rPr>
            </w:pPr>
            <w:r w:rsidRPr="0029583B">
              <w:rPr>
                <w:b/>
                <w:sz w:val="18"/>
              </w:rPr>
              <w:t>Interventional comparative studies (RCTs, CCTs)</w:t>
            </w:r>
          </w:p>
        </w:tc>
        <w:tc>
          <w:tcPr>
            <w:tcW w:w="6379" w:type="dxa"/>
          </w:tcPr>
          <w:p w14:paraId="4ED2375B" w14:textId="77777777" w:rsidR="00473209" w:rsidRPr="0029583B" w:rsidRDefault="00473209" w:rsidP="00473209">
            <w:pPr>
              <w:rPr>
                <w:b/>
                <w:sz w:val="18"/>
              </w:rPr>
            </w:pPr>
            <w:r w:rsidRPr="0029583B">
              <w:rPr>
                <w:b/>
                <w:sz w:val="18"/>
              </w:rPr>
              <w:t>--</w:t>
            </w:r>
          </w:p>
        </w:tc>
        <w:tc>
          <w:tcPr>
            <w:tcW w:w="5528" w:type="dxa"/>
            <w:vMerge w:val="restart"/>
          </w:tcPr>
          <w:p w14:paraId="71A27246" w14:textId="77777777" w:rsidR="00473209" w:rsidRPr="0029583B" w:rsidRDefault="00473209" w:rsidP="00473209">
            <w:pPr>
              <w:rPr>
                <w:b/>
                <w:sz w:val="18"/>
              </w:rPr>
            </w:pPr>
          </w:p>
        </w:tc>
      </w:tr>
      <w:tr w:rsidR="00473209" w:rsidRPr="0029583B" w14:paraId="36357198" w14:textId="77777777" w:rsidTr="00473209">
        <w:tc>
          <w:tcPr>
            <w:tcW w:w="1101" w:type="dxa"/>
            <w:vMerge/>
          </w:tcPr>
          <w:p w14:paraId="24E278BD" w14:textId="77777777" w:rsidR="00473209" w:rsidRPr="0029583B" w:rsidRDefault="00473209" w:rsidP="00473209">
            <w:pPr>
              <w:rPr>
                <w:b/>
                <w:sz w:val="18"/>
              </w:rPr>
            </w:pPr>
          </w:p>
        </w:tc>
        <w:tc>
          <w:tcPr>
            <w:tcW w:w="4394" w:type="dxa"/>
          </w:tcPr>
          <w:p w14:paraId="1F3EA3C2"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411D1A53" w14:textId="77777777" w:rsidR="00473209" w:rsidRPr="0029583B" w:rsidRDefault="00473209" w:rsidP="00473209">
            <w:pPr>
              <w:rPr>
                <w:b/>
                <w:sz w:val="18"/>
              </w:rPr>
            </w:pPr>
            <w:r w:rsidRPr="0029583B">
              <w:rPr>
                <w:b/>
                <w:sz w:val="18"/>
              </w:rPr>
              <w:t>--</w:t>
            </w:r>
          </w:p>
        </w:tc>
        <w:tc>
          <w:tcPr>
            <w:tcW w:w="5528" w:type="dxa"/>
            <w:vMerge/>
          </w:tcPr>
          <w:p w14:paraId="1487BB9F" w14:textId="77777777" w:rsidR="00473209" w:rsidRPr="0029583B" w:rsidRDefault="00473209" w:rsidP="00473209">
            <w:pPr>
              <w:rPr>
                <w:b/>
                <w:sz w:val="18"/>
              </w:rPr>
            </w:pPr>
          </w:p>
        </w:tc>
      </w:tr>
      <w:tr w:rsidR="00473209" w:rsidRPr="0029583B" w14:paraId="21610348" w14:textId="77777777" w:rsidTr="00473209">
        <w:tc>
          <w:tcPr>
            <w:tcW w:w="1101" w:type="dxa"/>
            <w:vMerge w:val="restart"/>
          </w:tcPr>
          <w:p w14:paraId="3B539BDA" w14:textId="77777777" w:rsidR="00473209" w:rsidRPr="0029583B" w:rsidRDefault="00473209" w:rsidP="00473209">
            <w:pPr>
              <w:rPr>
                <w:b/>
                <w:sz w:val="18"/>
              </w:rPr>
            </w:pPr>
            <w:r w:rsidRPr="0029583B">
              <w:rPr>
                <w:b/>
                <w:sz w:val="18"/>
              </w:rPr>
              <w:t>Hazelnut</w:t>
            </w:r>
          </w:p>
        </w:tc>
        <w:tc>
          <w:tcPr>
            <w:tcW w:w="4394" w:type="dxa"/>
          </w:tcPr>
          <w:p w14:paraId="118EC68D" w14:textId="77777777" w:rsidR="00473209" w:rsidRPr="0029583B" w:rsidRDefault="00473209" w:rsidP="00473209">
            <w:pPr>
              <w:rPr>
                <w:b/>
                <w:sz w:val="18"/>
              </w:rPr>
            </w:pPr>
            <w:r w:rsidRPr="0029583B">
              <w:rPr>
                <w:b/>
                <w:sz w:val="18"/>
              </w:rPr>
              <w:t>Interventional comparative studies (RCTs, CCTs)</w:t>
            </w:r>
            <w:r w:rsidRPr="0029583B">
              <w:rPr>
                <w:sz w:val="18"/>
              </w:rPr>
              <w:t>:NA</w:t>
            </w:r>
          </w:p>
        </w:tc>
        <w:tc>
          <w:tcPr>
            <w:tcW w:w="6379" w:type="dxa"/>
          </w:tcPr>
          <w:p w14:paraId="2D63C639" w14:textId="77777777" w:rsidR="00473209" w:rsidRPr="0029583B" w:rsidRDefault="00473209" w:rsidP="00473209">
            <w:pPr>
              <w:rPr>
                <w:b/>
                <w:sz w:val="18"/>
              </w:rPr>
            </w:pPr>
            <w:r w:rsidRPr="0029583B">
              <w:rPr>
                <w:b/>
                <w:sz w:val="18"/>
              </w:rPr>
              <w:t>--</w:t>
            </w:r>
          </w:p>
        </w:tc>
        <w:tc>
          <w:tcPr>
            <w:tcW w:w="5528" w:type="dxa"/>
            <w:vMerge w:val="restart"/>
          </w:tcPr>
          <w:p w14:paraId="67B8389E" w14:textId="77777777" w:rsidR="00473209" w:rsidRPr="0029583B" w:rsidRDefault="00473209" w:rsidP="00473209">
            <w:pPr>
              <w:rPr>
                <w:b/>
                <w:sz w:val="18"/>
              </w:rPr>
            </w:pPr>
          </w:p>
        </w:tc>
      </w:tr>
      <w:tr w:rsidR="00473209" w:rsidRPr="0029583B" w14:paraId="28952DF1" w14:textId="77777777" w:rsidTr="00473209">
        <w:tc>
          <w:tcPr>
            <w:tcW w:w="1101" w:type="dxa"/>
            <w:vMerge/>
          </w:tcPr>
          <w:p w14:paraId="21C79AA1" w14:textId="77777777" w:rsidR="00473209" w:rsidRPr="0029583B" w:rsidRDefault="00473209" w:rsidP="00473209">
            <w:pPr>
              <w:rPr>
                <w:b/>
                <w:sz w:val="18"/>
              </w:rPr>
            </w:pPr>
          </w:p>
        </w:tc>
        <w:tc>
          <w:tcPr>
            <w:tcW w:w="4394" w:type="dxa"/>
          </w:tcPr>
          <w:p w14:paraId="0183D22E" w14:textId="77777777" w:rsidR="00473209" w:rsidRPr="0029583B" w:rsidRDefault="00473209" w:rsidP="00473209">
            <w:pPr>
              <w:rPr>
                <w:sz w:val="18"/>
              </w:rPr>
            </w:pPr>
            <w:r w:rsidRPr="0029583B">
              <w:rPr>
                <w:b/>
                <w:sz w:val="18"/>
              </w:rPr>
              <w:t>Case series:</w:t>
            </w:r>
            <w:r w:rsidRPr="0029583B">
              <w:rPr>
                <w:sz w:val="18"/>
              </w:rPr>
              <w:t xml:space="preserve"> </w:t>
            </w:r>
            <w:r w:rsidRPr="0029583B">
              <w:rPr>
                <w:sz w:val="18"/>
                <w:szCs w:val="18"/>
                <w:lang w:eastAsia="fr-CA"/>
              </w:rPr>
              <w:t>NA</w:t>
            </w:r>
          </w:p>
        </w:tc>
        <w:tc>
          <w:tcPr>
            <w:tcW w:w="6379" w:type="dxa"/>
          </w:tcPr>
          <w:p w14:paraId="3922F153" w14:textId="77777777" w:rsidR="00473209" w:rsidRPr="0029583B" w:rsidRDefault="00473209" w:rsidP="00473209">
            <w:pPr>
              <w:rPr>
                <w:b/>
                <w:sz w:val="18"/>
              </w:rPr>
            </w:pPr>
            <w:r w:rsidRPr="0029583B">
              <w:rPr>
                <w:b/>
                <w:sz w:val="18"/>
              </w:rPr>
              <w:t>--</w:t>
            </w:r>
          </w:p>
        </w:tc>
        <w:tc>
          <w:tcPr>
            <w:tcW w:w="5528" w:type="dxa"/>
            <w:vMerge/>
          </w:tcPr>
          <w:p w14:paraId="0C90C2FD" w14:textId="77777777" w:rsidR="00473209" w:rsidRPr="0029583B" w:rsidRDefault="00473209" w:rsidP="00473209">
            <w:pPr>
              <w:rPr>
                <w:b/>
                <w:sz w:val="18"/>
              </w:rPr>
            </w:pPr>
          </w:p>
        </w:tc>
      </w:tr>
      <w:tr w:rsidR="00473209" w:rsidRPr="0029583B" w14:paraId="71A2CE46" w14:textId="77777777" w:rsidTr="00473209">
        <w:tc>
          <w:tcPr>
            <w:tcW w:w="1101" w:type="dxa"/>
            <w:vMerge w:val="restart"/>
          </w:tcPr>
          <w:p w14:paraId="7E103BB5" w14:textId="77777777" w:rsidR="00473209" w:rsidRPr="0029583B" w:rsidRDefault="00473209" w:rsidP="00473209">
            <w:pPr>
              <w:rPr>
                <w:b/>
                <w:sz w:val="18"/>
              </w:rPr>
            </w:pPr>
            <w:r w:rsidRPr="0029583B">
              <w:rPr>
                <w:b/>
                <w:sz w:val="18"/>
              </w:rPr>
              <w:t>Sesame</w:t>
            </w:r>
          </w:p>
        </w:tc>
        <w:tc>
          <w:tcPr>
            <w:tcW w:w="4394" w:type="dxa"/>
          </w:tcPr>
          <w:p w14:paraId="4FCF81B1" w14:textId="77777777" w:rsidR="00473209" w:rsidRPr="0029583B" w:rsidRDefault="00473209" w:rsidP="00473209">
            <w:pPr>
              <w:rPr>
                <w:b/>
                <w:sz w:val="18"/>
              </w:rPr>
            </w:pPr>
            <w:r w:rsidRPr="0029583B">
              <w:rPr>
                <w:b/>
                <w:sz w:val="18"/>
              </w:rPr>
              <w:t>Interventional comparative studies (RCTs, CCTs)</w:t>
            </w:r>
            <w:r w:rsidRPr="0029583B">
              <w:rPr>
                <w:sz w:val="18"/>
              </w:rPr>
              <w:t>: NA</w:t>
            </w:r>
          </w:p>
        </w:tc>
        <w:tc>
          <w:tcPr>
            <w:tcW w:w="6379" w:type="dxa"/>
          </w:tcPr>
          <w:p w14:paraId="66AF55B7" w14:textId="77777777" w:rsidR="00473209" w:rsidRPr="0029583B" w:rsidRDefault="00473209" w:rsidP="00473209">
            <w:pPr>
              <w:rPr>
                <w:b/>
                <w:sz w:val="18"/>
              </w:rPr>
            </w:pPr>
            <w:r w:rsidRPr="0029583B">
              <w:rPr>
                <w:b/>
                <w:sz w:val="18"/>
              </w:rPr>
              <w:t>--</w:t>
            </w:r>
          </w:p>
        </w:tc>
        <w:tc>
          <w:tcPr>
            <w:tcW w:w="5528" w:type="dxa"/>
            <w:vMerge w:val="restart"/>
          </w:tcPr>
          <w:p w14:paraId="6F783554" w14:textId="77777777" w:rsidR="00473209" w:rsidRPr="0029583B" w:rsidRDefault="00473209" w:rsidP="00473209">
            <w:pPr>
              <w:rPr>
                <w:b/>
                <w:sz w:val="18"/>
              </w:rPr>
            </w:pPr>
          </w:p>
        </w:tc>
      </w:tr>
      <w:tr w:rsidR="00473209" w:rsidRPr="0029583B" w14:paraId="663103B5" w14:textId="77777777" w:rsidTr="00473209">
        <w:tc>
          <w:tcPr>
            <w:tcW w:w="1101" w:type="dxa"/>
            <w:vMerge/>
          </w:tcPr>
          <w:p w14:paraId="0DD04FE4" w14:textId="77777777" w:rsidR="00473209" w:rsidRPr="0029583B" w:rsidRDefault="00473209" w:rsidP="00473209">
            <w:pPr>
              <w:rPr>
                <w:b/>
                <w:sz w:val="18"/>
              </w:rPr>
            </w:pPr>
          </w:p>
        </w:tc>
        <w:tc>
          <w:tcPr>
            <w:tcW w:w="4394" w:type="dxa"/>
          </w:tcPr>
          <w:p w14:paraId="0B958611" w14:textId="77777777" w:rsidR="00473209" w:rsidRPr="0029583B" w:rsidRDefault="00473209" w:rsidP="00473209">
            <w:pPr>
              <w:rPr>
                <w:b/>
                <w:sz w:val="18"/>
              </w:rPr>
            </w:pPr>
            <w:r w:rsidRPr="0029583B">
              <w:rPr>
                <w:b/>
                <w:sz w:val="18"/>
              </w:rPr>
              <w:t>Case series</w:t>
            </w:r>
            <w:r w:rsidRPr="0029583B">
              <w:rPr>
                <w:sz w:val="18"/>
              </w:rPr>
              <w:t>: NA</w:t>
            </w:r>
          </w:p>
        </w:tc>
        <w:tc>
          <w:tcPr>
            <w:tcW w:w="6379" w:type="dxa"/>
          </w:tcPr>
          <w:p w14:paraId="02450269" w14:textId="77777777" w:rsidR="00473209" w:rsidRPr="0029583B" w:rsidRDefault="00473209" w:rsidP="00473209">
            <w:pPr>
              <w:rPr>
                <w:b/>
                <w:sz w:val="18"/>
              </w:rPr>
            </w:pPr>
            <w:r w:rsidRPr="0029583B">
              <w:rPr>
                <w:b/>
                <w:sz w:val="18"/>
              </w:rPr>
              <w:t>--</w:t>
            </w:r>
          </w:p>
        </w:tc>
        <w:tc>
          <w:tcPr>
            <w:tcW w:w="5528" w:type="dxa"/>
            <w:vMerge/>
          </w:tcPr>
          <w:p w14:paraId="2C7A2D85" w14:textId="77777777" w:rsidR="00473209" w:rsidRPr="0029583B" w:rsidRDefault="00473209" w:rsidP="00473209">
            <w:pPr>
              <w:rPr>
                <w:b/>
                <w:sz w:val="18"/>
              </w:rPr>
            </w:pPr>
          </w:p>
        </w:tc>
      </w:tr>
    </w:tbl>
    <w:p w14:paraId="01683709" w14:textId="619AFB0B" w:rsidR="00473209" w:rsidRPr="0029583B" w:rsidRDefault="00473209" w:rsidP="00473209">
      <w:pPr>
        <w:rPr>
          <w:rFonts w:cs="AdvTimes"/>
          <w:sz w:val="18"/>
          <w:szCs w:val="18"/>
        </w:rPr>
      </w:pPr>
      <w:r w:rsidRPr="0029583B">
        <w:rPr>
          <w:rFonts w:cs="AdvTimes"/>
          <w:sz w:val="18"/>
          <w:szCs w:val="18"/>
        </w:rPr>
        <w:t>*The quality of the study published in abstract form only (</w:t>
      </w:r>
      <w:r w:rsidRPr="0029583B">
        <w:rPr>
          <w:sz w:val="18"/>
          <w:szCs w:val="18"/>
        </w:rPr>
        <w:t>Sampson, 2019</w:t>
      </w:r>
      <w:r w:rsidRPr="0029583B">
        <w:rPr>
          <w:sz w:val="18"/>
          <w:szCs w:val="18"/>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63</w:t>
      </w:r>
      <w:r w:rsidRPr="0029583B">
        <w:rPr>
          <w:sz w:val="18"/>
          <w:szCs w:val="18"/>
        </w:rPr>
        <w:fldChar w:fldCharType="end"/>
      </w:r>
      <w:r w:rsidRPr="0029583B">
        <w:rPr>
          <w:sz w:val="18"/>
          <w:szCs w:val="18"/>
        </w:rPr>
        <w:t xml:space="preserve"> )</w:t>
      </w:r>
      <w:r w:rsidRPr="0029583B">
        <w:rPr>
          <w:rFonts w:cs="AdvTimes"/>
          <w:sz w:val="18"/>
          <w:szCs w:val="18"/>
        </w:rPr>
        <w:t xml:space="preserve"> was not assessed</w:t>
      </w:r>
    </w:p>
    <w:p w14:paraId="1614068D" w14:textId="77777777" w:rsidR="00473209" w:rsidRPr="0029583B" w:rsidRDefault="00473209" w:rsidP="00473209">
      <w:pPr>
        <w:rPr>
          <w:rFonts w:cs="AdvTimes"/>
          <w:b/>
          <w:szCs w:val="18"/>
        </w:rPr>
      </w:pPr>
      <w:r w:rsidRPr="0029583B">
        <w:rPr>
          <w:rFonts w:cs="AdvTimes"/>
          <w:sz w:val="18"/>
          <w:szCs w:val="18"/>
        </w:rPr>
        <w:t>** The control group were patients who did not want to undergo OIT</w:t>
      </w:r>
    </w:p>
    <w:p w14:paraId="194BFE22" w14:textId="77777777" w:rsidR="007C7924" w:rsidRDefault="007C7924" w:rsidP="007C7924">
      <w:pPr>
        <w:rPr>
          <w:rFonts w:eastAsia="Times New Roman"/>
          <w:b/>
          <w:bCs/>
          <w:color w:val="595959"/>
          <w:kern w:val="32"/>
          <w:sz w:val="28"/>
          <w:szCs w:val="32"/>
        </w:rPr>
      </w:pPr>
    </w:p>
    <w:p w14:paraId="13611218" w14:textId="77777777" w:rsidR="00473209" w:rsidRDefault="00473209" w:rsidP="00D40837">
      <w:pPr>
        <w:pStyle w:val="Titre3"/>
      </w:pPr>
      <w:bookmarkStart w:id="46" w:name="_Toc27666848"/>
      <w:r>
        <w:t>Impact of patient characteristics on efficacy outcomes</w:t>
      </w:r>
      <w:bookmarkEnd w:id="46"/>
    </w:p>
    <w:p w14:paraId="0DFFD33D" w14:textId="301EEE19" w:rsidR="00473209" w:rsidRPr="0029583B" w:rsidRDefault="00473209" w:rsidP="00DA4442">
      <w:pPr>
        <w:pStyle w:val="Paragraphedeliste"/>
        <w:numPr>
          <w:ilvl w:val="0"/>
          <w:numId w:val="21"/>
        </w:numPr>
        <w:contextualSpacing w:val="0"/>
      </w:pPr>
      <w:r w:rsidRPr="0029583B">
        <w:t>Most OIT studies enrolled children and adolescents starting from age 4 to 7 years, with median/mean ages in the range of 6 to 12 years (Anagnostou, 2014;</w:t>
      </w:r>
      <w:r w:rsidRPr="0029583B">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instrText xml:space="preserve"> ADDIN EN.CITE </w:instrText>
      </w:r>
      <w:r w:rsidR="005F2998">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w:t>
      </w:r>
      <w:r w:rsidRPr="0029583B">
        <w:fldChar w:fldCharType="end"/>
      </w:r>
      <w:r w:rsidRPr="0029583B">
        <w:t xml:space="preserve"> Bird, 2018;</w:t>
      </w:r>
      <w:r w:rsidRPr="0029583B">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instrText xml:space="preserve"> ADDIN EN.CITE </w:instrText>
      </w:r>
      <w:r w:rsidR="005F2998">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w:t>
      </w:r>
      <w:r w:rsidRPr="0029583B">
        <w:fldChar w:fldCharType="end"/>
      </w:r>
      <w:r w:rsidRPr="0029583B">
        <w:t xml:space="preserve"> Burks, 2012;</w:t>
      </w:r>
      <w:r w:rsidRPr="0029583B">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instrText xml:space="preserve"> ADDIN EN.CITE </w:instrText>
      </w:r>
      <w:r w:rsidR="005F2998">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32</w:t>
      </w:r>
      <w:r w:rsidRPr="0029583B">
        <w:fldChar w:fldCharType="end"/>
      </w:r>
      <w:r w:rsidRPr="0029583B">
        <w:t xml:space="preserve"> Elizur, 2016;</w:t>
      </w:r>
      <w:r w:rsidRPr="0029583B">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 </w:instrText>
      </w:r>
      <w:r w:rsidR="005F2998">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6</w:t>
      </w:r>
      <w:r w:rsidRPr="0029583B">
        <w:fldChar w:fldCharType="end"/>
      </w:r>
      <w:r w:rsidRPr="0029583B">
        <w:t xml:space="preserve">  Escudero,2015;</w:t>
      </w:r>
      <w:r w:rsidRPr="0029583B">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instrText xml:space="preserve"> ADDIN EN.CITE </w:instrText>
      </w:r>
      <w:r w:rsidR="005F2998">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8</w:t>
      </w:r>
      <w:r w:rsidRPr="0029583B">
        <w:fldChar w:fldCharType="end"/>
      </w:r>
      <w:r w:rsidRPr="0029583B">
        <w:t xml:space="preserve"> Fuentes-Aparicio, 2013;</w:t>
      </w:r>
      <w:r w:rsidRPr="0029583B">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9</w:t>
      </w:r>
      <w:r w:rsidRPr="0029583B">
        <w:fldChar w:fldCharType="end"/>
      </w:r>
      <w:r w:rsidRPr="0029583B">
        <w:t xml:space="preserve"> Kauppila, 2019;</w:t>
      </w:r>
      <w:r w:rsidRPr="0029583B">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 </w:instrText>
      </w:r>
      <w:r w:rsidR="005F2998">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5</w:t>
      </w:r>
      <w:r w:rsidRPr="0029583B">
        <w:fldChar w:fldCharType="end"/>
      </w:r>
      <w:r w:rsidRPr="0029583B">
        <w:t xml:space="preserve"> Levy, 2014;</w:t>
      </w:r>
      <w:r w:rsidRPr="0029583B">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4</w:t>
      </w:r>
      <w:r w:rsidRPr="0029583B">
        <w:fldChar w:fldCharType="end"/>
      </w:r>
      <w:r w:rsidRPr="0029583B">
        <w:t xml:space="preserve"> Longo, 2008;</w:t>
      </w:r>
      <w:r w:rsidRPr="0029583B">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0</w:t>
      </w:r>
      <w:r w:rsidRPr="0029583B">
        <w:fldChar w:fldCharType="end"/>
      </w:r>
      <w:r w:rsidRPr="0029583B">
        <w:t xml:space="preserve"> Martin-Munoz, 2019;</w:t>
      </w:r>
      <w:r w:rsidRPr="0029583B">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instrText xml:space="preserve"> ADDIN EN.CITE </w:instrText>
      </w:r>
      <w:r w:rsidR="005F2998">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20</w:t>
      </w:r>
      <w:r w:rsidRPr="0029583B">
        <w:fldChar w:fldCharType="end"/>
      </w:r>
      <w:r w:rsidRPr="0029583B">
        <w:t xml:space="preserve"> Nachshon, 2018;</w:t>
      </w:r>
      <w:r w:rsidRPr="0029583B">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 </w:instrText>
      </w:r>
      <w:r w:rsidR="005F2998">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w:t>
      </w:r>
      <w:r w:rsidRPr="0029583B">
        <w:fldChar w:fldCharType="end"/>
      </w:r>
      <w:r w:rsidRPr="0029583B">
        <w:t xml:space="preserve"> Reier-Nilsen, 2019;</w:t>
      </w:r>
      <w:r w:rsidRPr="0029583B">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instrText xml:space="preserve"> ADDIN EN.CITE </w:instrText>
      </w:r>
      <w:r w:rsidR="005F2998">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3</w:t>
      </w:r>
      <w:r w:rsidRPr="0029583B">
        <w:fldChar w:fldCharType="end"/>
      </w:r>
      <w:r w:rsidRPr="0029583B">
        <w:t xml:space="preserve"> Vickery, 2018</w:t>
      </w:r>
      <w:r w:rsidRPr="0029583B">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 </w:instrText>
      </w:r>
      <w:r w:rsidR="005F2998">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w:t>
      </w:r>
      <w:r w:rsidRPr="0029583B">
        <w:fldChar w:fldCharType="end"/>
      </w:r>
      <w:r w:rsidRPr="0029583B">
        <w:t xml:space="preserve"> and Wasserman, 2019</w:t>
      </w:r>
      <w:r w:rsidRPr="0029583B">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 </w:instrText>
      </w:r>
      <w:r w:rsidR="005F2998">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8</w:t>
      </w:r>
      <w:r w:rsidRPr="0029583B">
        <w:fldChar w:fldCharType="end"/>
      </w:r>
      <w:r w:rsidRPr="0029583B">
        <w:t>). Three studies enrolled peanut-allergic children starting from a younger age, three years (Blumchen, 2019</w:t>
      </w:r>
      <w:proofErr w:type="gramStart"/>
      <w:r w:rsidRPr="0029583B">
        <w:t>;</w:t>
      </w:r>
      <w:proofErr w:type="gramEnd"/>
      <w:r w:rsidRPr="0029583B">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instrText xml:space="preserve"> ADDIN EN.CITE </w:instrText>
      </w:r>
      <w:r w:rsidR="005F2998">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2</w:t>
      </w:r>
      <w:r w:rsidRPr="0029583B">
        <w:fldChar w:fldCharType="end"/>
      </w:r>
      <w:r w:rsidRPr="0029583B">
        <w:t xml:space="preserve"> Wasserman, 2014</w:t>
      </w:r>
      <w:r w:rsidRPr="0029583B">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 </w:instrText>
      </w:r>
      <w:r w:rsidR="005F2998">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6</w:t>
      </w:r>
      <w:r w:rsidRPr="0029583B">
        <w:fldChar w:fldCharType="end"/>
      </w:r>
      <w:r w:rsidRPr="0029583B">
        <w:t>) or one year (Tang, 2015</w:t>
      </w:r>
      <w:r w:rsidRPr="0029583B">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instrText xml:space="preserve"> ADDIN EN.CITE </w:instrText>
      </w:r>
      <w:r w:rsidR="005F2998">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4</w:t>
      </w:r>
      <w:r w:rsidRPr="0029583B">
        <w:fldChar w:fldCharType="end"/>
      </w:r>
      <w:r w:rsidRPr="0029583B">
        <w:t>). One study enrolled children for milk or egg OIT starting from the age of one year (Morisset, 2007</w:t>
      </w:r>
      <w:r w:rsidRPr="0029583B">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instrText xml:space="preserve"> ADDIN EN.CITE </w:instrText>
      </w:r>
      <w:r w:rsidR="005F2998">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2</w:t>
      </w:r>
      <w:r w:rsidRPr="0029583B">
        <w:fldChar w:fldCharType="end"/>
      </w:r>
      <w:r w:rsidRPr="0029583B">
        <w:t xml:space="preserve">). </w:t>
      </w:r>
    </w:p>
    <w:p w14:paraId="2A5782F2" w14:textId="77777777" w:rsidR="00473209" w:rsidRPr="0029583B" w:rsidRDefault="00473209" w:rsidP="00DA4442">
      <w:pPr>
        <w:pStyle w:val="Paragraphedeliste"/>
        <w:numPr>
          <w:ilvl w:val="0"/>
          <w:numId w:val="21"/>
        </w:numPr>
        <w:contextualSpacing w:val="0"/>
        <w:rPr>
          <w:b/>
          <w:u w:val="single"/>
        </w:rPr>
      </w:pPr>
      <w:r w:rsidRPr="0029583B">
        <w:rPr>
          <w:b/>
          <w:u w:val="single"/>
        </w:rPr>
        <w:t>Older children, adolescents and adults</w:t>
      </w:r>
    </w:p>
    <w:p w14:paraId="7A474D72" w14:textId="77777777" w:rsidR="00473209" w:rsidRPr="0029583B" w:rsidRDefault="00473209" w:rsidP="00DA4442">
      <w:pPr>
        <w:pStyle w:val="Paragraphedeliste"/>
        <w:numPr>
          <w:ilvl w:val="1"/>
          <w:numId w:val="21"/>
        </w:numPr>
        <w:contextualSpacing w:val="0"/>
      </w:pPr>
      <w:r w:rsidRPr="0029583B">
        <w:lastRenderedPageBreak/>
        <w:t>Association between baseline age and likelihood of achieving efficacy outcomes in l</w:t>
      </w:r>
      <w:r w:rsidRPr="0029583B">
        <w:rPr>
          <w:u w:val="single"/>
        </w:rPr>
        <w:t>arge case series of children and adolescents (N: 145 to 295)</w:t>
      </w:r>
      <w:r w:rsidRPr="0029583B">
        <w:t xml:space="preserve">: </w:t>
      </w:r>
    </w:p>
    <w:p w14:paraId="1C731A92" w14:textId="3BAD5CB4" w:rsidR="00473209" w:rsidRPr="0029583B" w:rsidRDefault="00473209" w:rsidP="00DA4442">
      <w:pPr>
        <w:pStyle w:val="Paragraphedeliste"/>
        <w:numPr>
          <w:ilvl w:val="2"/>
          <w:numId w:val="21"/>
        </w:numPr>
        <w:contextualSpacing w:val="0"/>
      </w:pPr>
      <w:r w:rsidRPr="0029583B">
        <w:t>Wasserman (2019</w:t>
      </w:r>
      <w:r w:rsidRPr="0029583B">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 </w:instrText>
      </w:r>
      <w:r w:rsidR="005F2998">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8</w:t>
      </w:r>
      <w:r w:rsidRPr="0029583B">
        <w:fldChar w:fldCharType="end"/>
      </w:r>
      <w:r w:rsidRPr="0029583B">
        <w:t xml:space="preserve">) reported (based on multivariate analysis) that among a cohort of 270 </w:t>
      </w:r>
      <w:r w:rsidRPr="0029583B">
        <w:rPr>
          <w:b/>
        </w:rPr>
        <w:t>4- to 18</w:t>
      </w:r>
      <w:r w:rsidRPr="0029583B">
        <w:t xml:space="preserve">-year old children and adolescents with </w:t>
      </w:r>
      <w:r w:rsidRPr="0029583B">
        <w:rPr>
          <w:b/>
        </w:rPr>
        <w:t>peanut</w:t>
      </w:r>
      <w:r w:rsidRPr="0029583B">
        <w:t xml:space="preserve"> allergy (mean age 8.1 years), older age at the initiation of therapy significantly reduced the likelihood of reaching the target maintenance dose by 17% for each year after the age 5 years (odds ratio 0.83 [95% CI 0.75-0.93], P&lt; .001) (see figure below). </w:t>
      </w:r>
    </w:p>
    <w:p w14:paraId="06CF108F" w14:textId="77777777" w:rsidR="00473209" w:rsidRPr="0029583B" w:rsidRDefault="00473209" w:rsidP="00473209">
      <w:pPr>
        <w:ind w:left="2040"/>
      </w:pPr>
      <w:r w:rsidRPr="0029583B">
        <w:rPr>
          <w:noProof/>
          <w:lang w:val="fr-CA" w:eastAsia="fr-CA"/>
        </w:rPr>
        <w:drawing>
          <wp:inline distT="0" distB="0" distL="0" distR="0" wp14:anchorId="71650F17" wp14:editId="4D00D260">
            <wp:extent cx="3981508" cy="2932982"/>
            <wp:effectExtent l="0" t="0" r="0" b="127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1560" cy="2933020"/>
                    </a:xfrm>
                    <a:prstGeom prst="rect">
                      <a:avLst/>
                    </a:prstGeom>
                    <a:noFill/>
                    <a:ln>
                      <a:noFill/>
                    </a:ln>
                  </pic:spPr>
                </pic:pic>
              </a:graphicData>
            </a:graphic>
          </wp:inline>
        </w:drawing>
      </w:r>
    </w:p>
    <w:p w14:paraId="50BAF64B" w14:textId="77777777" w:rsidR="00473209" w:rsidRPr="0029583B" w:rsidRDefault="00473209" w:rsidP="00DA4442">
      <w:pPr>
        <w:pStyle w:val="Paragraphedeliste"/>
        <w:numPr>
          <w:ilvl w:val="2"/>
          <w:numId w:val="21"/>
        </w:numPr>
        <w:contextualSpacing w:val="0"/>
      </w:pPr>
      <w:r w:rsidRPr="0029583B">
        <w:t>Other case series did not find such an association:</w:t>
      </w:r>
    </w:p>
    <w:p w14:paraId="2F878BDD" w14:textId="4D9C43CA" w:rsidR="00473209" w:rsidRPr="0029583B" w:rsidRDefault="00473209" w:rsidP="00DA4442">
      <w:pPr>
        <w:pStyle w:val="Paragraphedeliste"/>
        <w:numPr>
          <w:ilvl w:val="3"/>
          <w:numId w:val="21"/>
        </w:numPr>
        <w:contextualSpacing w:val="0"/>
      </w:pPr>
      <w:r w:rsidRPr="0029583B">
        <w:t>Kauppila (2019</w:t>
      </w:r>
      <w:r w:rsidRPr="0029583B">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 </w:instrText>
      </w:r>
      <w:r w:rsidR="005F2998">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5</w:t>
      </w:r>
      <w:r w:rsidRPr="0029583B">
        <w:fldChar w:fldCharType="end"/>
      </w:r>
      <w:r w:rsidRPr="0029583B">
        <w:t xml:space="preserve">) observed (based on logistic regression analysis) that baseline age (&lt;7 versus ≥7 years) was </w:t>
      </w:r>
      <w:r w:rsidRPr="0029583B">
        <w:rPr>
          <w:b/>
        </w:rPr>
        <w:t>not</w:t>
      </w:r>
      <w:r w:rsidRPr="0029583B">
        <w:t xml:space="preserve"> a statistically significant predictor of treatment failure among 296 patients </w:t>
      </w:r>
      <w:r w:rsidRPr="0029583B">
        <w:rPr>
          <w:b/>
        </w:rPr>
        <w:t>5 to 17</w:t>
      </w:r>
      <w:r w:rsidRPr="0029583B">
        <w:t xml:space="preserve"> years of age (median </w:t>
      </w:r>
      <w:r w:rsidRPr="0029583B">
        <w:rPr>
          <w:b/>
        </w:rPr>
        <w:t>7.5</w:t>
      </w:r>
      <w:r w:rsidRPr="0029583B">
        <w:t xml:space="preserve">) undergoing </w:t>
      </w:r>
      <w:r w:rsidRPr="0029583B">
        <w:rPr>
          <w:b/>
        </w:rPr>
        <w:t>milk</w:t>
      </w:r>
      <w:r w:rsidRPr="0029583B">
        <w:t xml:space="preserve"> OIT.</w:t>
      </w:r>
    </w:p>
    <w:p w14:paraId="7E0D7758" w14:textId="3F39C2CF" w:rsidR="00473209" w:rsidRPr="0029583B" w:rsidRDefault="00473209" w:rsidP="00DA4442">
      <w:pPr>
        <w:pStyle w:val="Paragraphedeliste"/>
        <w:numPr>
          <w:ilvl w:val="3"/>
          <w:numId w:val="21"/>
        </w:numPr>
        <w:contextualSpacing w:val="0"/>
      </w:pPr>
      <w:r w:rsidRPr="0029583B">
        <w:t>Levy (2014</w:t>
      </w:r>
      <w:r w:rsidRPr="0029583B">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4</w:t>
      </w:r>
      <w:r w:rsidRPr="0029583B">
        <w:fldChar w:fldCharType="end"/>
      </w:r>
      <w:r w:rsidRPr="0029583B">
        <w:t xml:space="preserve">) reported that among 280 </w:t>
      </w:r>
      <w:r w:rsidRPr="0029583B">
        <w:rPr>
          <w:b/>
        </w:rPr>
        <w:t>4- to 27</w:t>
      </w:r>
      <w:r w:rsidRPr="0029583B">
        <w:t xml:space="preserve">-year old patients (median </w:t>
      </w:r>
      <w:r w:rsidRPr="0029583B">
        <w:rPr>
          <w:b/>
        </w:rPr>
        <w:t>7.5</w:t>
      </w:r>
      <w:r w:rsidRPr="0029583B">
        <w:t xml:space="preserve"> years) undergoing </w:t>
      </w:r>
      <w:r w:rsidRPr="0029583B">
        <w:rPr>
          <w:b/>
        </w:rPr>
        <w:t>milk</w:t>
      </w:r>
      <w:r w:rsidRPr="0029583B">
        <w:t xml:space="preserve"> OIT there was no difference in median age between those who did or did not achieve the full dose (P=0.69).</w:t>
      </w:r>
    </w:p>
    <w:p w14:paraId="65A877E8" w14:textId="2C35051D" w:rsidR="00473209" w:rsidRPr="0029583B" w:rsidRDefault="00473209" w:rsidP="00DA4442">
      <w:pPr>
        <w:pStyle w:val="Paragraphedeliste"/>
        <w:numPr>
          <w:ilvl w:val="3"/>
          <w:numId w:val="21"/>
        </w:numPr>
        <w:contextualSpacing w:val="0"/>
      </w:pPr>
      <w:r w:rsidRPr="0029583B">
        <w:t>Nachshon (2018</w:t>
      </w:r>
      <w:r w:rsidRPr="0029583B">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 </w:instrText>
      </w:r>
      <w:r w:rsidR="005F2998">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w:t>
      </w:r>
      <w:r w:rsidRPr="0029583B">
        <w:fldChar w:fldCharType="end"/>
      </w:r>
      <w:r w:rsidRPr="0029583B">
        <w:t xml:space="preserve">) following 145 patients undergoing </w:t>
      </w:r>
      <w:r w:rsidRPr="0029583B">
        <w:rPr>
          <w:b/>
        </w:rPr>
        <w:t>peanut</w:t>
      </w:r>
      <w:r w:rsidRPr="0029583B">
        <w:t xml:space="preserve"> OIT (age ≥ 4 years, median 5.8, interquartile range: 4.5-7, </w:t>
      </w:r>
      <w:r w:rsidRPr="0029583B">
        <w:rPr>
          <w:b/>
        </w:rPr>
        <w:t>88% were between 4 and 10</w:t>
      </w:r>
      <w:r w:rsidRPr="0029583B">
        <w:t xml:space="preserve"> years old, 4.1% were &gt;18 years old) observed that the 12 patients who failed desensitization were significantly younger than the 133 patients who were partially or fully desensitized (median 4.2 vs 6 yrs).</w:t>
      </w:r>
    </w:p>
    <w:p w14:paraId="0B0CF2C0" w14:textId="44080F00" w:rsidR="00473209" w:rsidRPr="0029583B" w:rsidRDefault="00473209" w:rsidP="00DA4442">
      <w:pPr>
        <w:pStyle w:val="Paragraphedeliste"/>
        <w:numPr>
          <w:ilvl w:val="1"/>
          <w:numId w:val="21"/>
        </w:numPr>
        <w:spacing w:after="60"/>
        <w:contextualSpacing w:val="0"/>
      </w:pPr>
      <w:r w:rsidRPr="0029583B">
        <w:lastRenderedPageBreak/>
        <w:t xml:space="preserve">A double-blind, placebo-controlled RCT included 169 </w:t>
      </w:r>
      <w:r w:rsidRPr="0029583B">
        <w:rPr>
          <w:b/>
        </w:rPr>
        <w:t>adolescents</w:t>
      </w:r>
      <w:r w:rsidRPr="0029583B">
        <w:t xml:space="preserve"> (age 12 to 17) and 55 </w:t>
      </w:r>
      <w:r w:rsidRPr="0029583B">
        <w:rPr>
          <w:b/>
        </w:rPr>
        <w:t>adults</w:t>
      </w:r>
      <w:r w:rsidRPr="0029583B">
        <w:t xml:space="preserve"> (age 18 to 55) with peanut allergy (Burks, 2018;</w:t>
      </w:r>
      <w:r w:rsidRPr="0029583B">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instrText xml:space="preserve"> ADDIN EN.CITE </w:instrText>
      </w:r>
      <w:r w:rsidR="005F2998">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0</w:t>
      </w:r>
      <w:r w:rsidRPr="0029583B">
        <w:fldChar w:fldCharType="end"/>
      </w:r>
      <w:r w:rsidRPr="0029583B">
        <w:t xml:space="preserve"> Vickery 2018</w:t>
      </w:r>
      <w:r w:rsidRPr="0029583B">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 </w:instrText>
      </w:r>
      <w:r w:rsidR="005F2998">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w:t>
      </w:r>
      <w:r w:rsidRPr="0029583B">
        <w:fldChar w:fldCharType="end"/>
      </w:r>
      <w:r w:rsidRPr="0029583B">
        <w:t xml:space="preserve">), with the percentage of adults who could tolerate ≥ 600 mg as a single dose being pre-specified as a secondary endpoint. There was no statistically significant difference between the OIT and the placebo groups in reaching this end-point. </w:t>
      </w:r>
    </w:p>
    <w:tbl>
      <w:tblPr>
        <w:tblStyle w:val="1"/>
        <w:tblW w:w="0" w:type="auto"/>
        <w:tblInd w:w="1190" w:type="dxa"/>
        <w:tblLook w:val="04A0" w:firstRow="1" w:lastRow="0" w:firstColumn="1" w:lastColumn="0" w:noHBand="0" w:noVBand="1"/>
      </w:tblPr>
      <w:tblGrid>
        <w:gridCol w:w="1103"/>
        <w:gridCol w:w="5528"/>
        <w:gridCol w:w="3686"/>
      </w:tblGrid>
      <w:tr w:rsidR="00473209" w:rsidRPr="00A241D7" w14:paraId="476CC234" w14:textId="77777777" w:rsidTr="00473209">
        <w:tc>
          <w:tcPr>
            <w:tcW w:w="1103" w:type="dxa"/>
          </w:tcPr>
          <w:p w14:paraId="0AC95FB5" w14:textId="77777777" w:rsidR="00473209" w:rsidRPr="0029583B" w:rsidRDefault="00473209" w:rsidP="00473209">
            <w:pPr>
              <w:spacing w:line="264" w:lineRule="auto"/>
              <w:rPr>
                <w:b/>
                <w:sz w:val="18"/>
              </w:rPr>
            </w:pPr>
            <w:r w:rsidRPr="0029583B">
              <w:rPr>
                <w:b/>
                <w:sz w:val="18"/>
              </w:rPr>
              <w:t>Age range (years)</w:t>
            </w:r>
          </w:p>
        </w:tc>
        <w:tc>
          <w:tcPr>
            <w:tcW w:w="5528" w:type="dxa"/>
          </w:tcPr>
          <w:p w14:paraId="6A695FD1" w14:textId="77777777" w:rsidR="00473209" w:rsidRPr="0029583B" w:rsidRDefault="00473209" w:rsidP="00473209">
            <w:pPr>
              <w:spacing w:line="264" w:lineRule="auto"/>
              <w:rPr>
                <w:b/>
                <w:sz w:val="18"/>
              </w:rPr>
            </w:pPr>
            <w:r w:rsidRPr="0029583B">
              <w:rPr>
                <w:b/>
                <w:sz w:val="18"/>
              </w:rPr>
              <w:t>Proportion of patients who tolerated ≥ 600 mg peanut protein as a single dose: OIT versus placebo (n/N) – ITT analysis</w:t>
            </w:r>
          </w:p>
        </w:tc>
        <w:tc>
          <w:tcPr>
            <w:tcW w:w="3686" w:type="dxa"/>
          </w:tcPr>
          <w:p w14:paraId="678DD68D" w14:textId="77777777" w:rsidR="00473209" w:rsidRPr="0029583B" w:rsidRDefault="00473209" w:rsidP="00473209">
            <w:pPr>
              <w:spacing w:line="264" w:lineRule="auto"/>
              <w:rPr>
                <w:b/>
                <w:sz w:val="18"/>
              </w:rPr>
            </w:pPr>
            <w:r w:rsidRPr="0029583B">
              <w:rPr>
                <w:b/>
                <w:sz w:val="18"/>
              </w:rPr>
              <w:t>Difference between OIT and placebo groups (95% CI)</w:t>
            </w:r>
          </w:p>
        </w:tc>
      </w:tr>
      <w:tr w:rsidR="00473209" w:rsidRPr="0029583B" w14:paraId="013377C8" w14:textId="77777777" w:rsidTr="00473209">
        <w:tc>
          <w:tcPr>
            <w:tcW w:w="1103" w:type="dxa"/>
          </w:tcPr>
          <w:p w14:paraId="32631CB5" w14:textId="77777777" w:rsidR="00473209" w:rsidRPr="0029583B" w:rsidRDefault="00473209" w:rsidP="00473209">
            <w:pPr>
              <w:spacing w:line="264" w:lineRule="auto"/>
              <w:rPr>
                <w:b/>
                <w:sz w:val="18"/>
              </w:rPr>
            </w:pPr>
            <w:r w:rsidRPr="0029583B">
              <w:rPr>
                <w:b/>
                <w:sz w:val="18"/>
              </w:rPr>
              <w:t>4 to 11</w:t>
            </w:r>
          </w:p>
        </w:tc>
        <w:tc>
          <w:tcPr>
            <w:tcW w:w="5528" w:type="dxa"/>
          </w:tcPr>
          <w:p w14:paraId="1F512119" w14:textId="77777777" w:rsidR="00473209" w:rsidRPr="0029583B" w:rsidRDefault="00473209" w:rsidP="00473209">
            <w:pPr>
              <w:spacing w:line="264" w:lineRule="auto"/>
              <w:rPr>
                <w:sz w:val="18"/>
              </w:rPr>
            </w:pPr>
            <w:r w:rsidRPr="0029583B">
              <w:rPr>
                <w:sz w:val="18"/>
              </w:rPr>
              <w:t>70.6% (168/238) versus 4.5% (4/89)</w:t>
            </w:r>
          </w:p>
        </w:tc>
        <w:tc>
          <w:tcPr>
            <w:tcW w:w="3686" w:type="dxa"/>
          </w:tcPr>
          <w:p w14:paraId="066F91A7" w14:textId="77777777" w:rsidR="00473209" w:rsidRPr="0029583B" w:rsidRDefault="00473209" w:rsidP="00473209">
            <w:pPr>
              <w:spacing w:line="264" w:lineRule="auto"/>
              <w:rPr>
                <w:sz w:val="18"/>
              </w:rPr>
            </w:pPr>
            <w:r w:rsidRPr="0029583B">
              <w:rPr>
                <w:sz w:val="18"/>
              </w:rPr>
              <w:t>66.1% (53.9 to 78.3), P&lt;0.0001</w:t>
            </w:r>
          </w:p>
        </w:tc>
      </w:tr>
      <w:tr w:rsidR="00473209" w:rsidRPr="0029583B" w14:paraId="7A1F66F8" w14:textId="77777777" w:rsidTr="00473209">
        <w:tc>
          <w:tcPr>
            <w:tcW w:w="1103" w:type="dxa"/>
          </w:tcPr>
          <w:p w14:paraId="2E86EB67" w14:textId="77777777" w:rsidR="00473209" w:rsidRPr="0029583B" w:rsidRDefault="00473209" w:rsidP="00473209">
            <w:pPr>
              <w:spacing w:line="264" w:lineRule="auto"/>
              <w:rPr>
                <w:b/>
                <w:sz w:val="18"/>
              </w:rPr>
            </w:pPr>
            <w:r w:rsidRPr="0029583B">
              <w:rPr>
                <w:b/>
                <w:sz w:val="18"/>
              </w:rPr>
              <w:t>12 to 17</w:t>
            </w:r>
          </w:p>
        </w:tc>
        <w:tc>
          <w:tcPr>
            <w:tcW w:w="5528" w:type="dxa"/>
          </w:tcPr>
          <w:p w14:paraId="0901ADA8" w14:textId="77777777" w:rsidR="00473209" w:rsidRPr="0029583B" w:rsidRDefault="00473209" w:rsidP="00473209">
            <w:pPr>
              <w:spacing w:line="264" w:lineRule="auto"/>
              <w:rPr>
                <w:b/>
                <w:sz w:val="18"/>
              </w:rPr>
            </w:pPr>
            <w:r w:rsidRPr="0029583B">
              <w:rPr>
                <w:b/>
                <w:sz w:val="18"/>
              </w:rPr>
              <w:t>61.2% (82/134) versus 2.9% (1/35)</w:t>
            </w:r>
          </w:p>
        </w:tc>
        <w:tc>
          <w:tcPr>
            <w:tcW w:w="3686" w:type="dxa"/>
          </w:tcPr>
          <w:p w14:paraId="206FBFD7" w14:textId="77777777" w:rsidR="00473209" w:rsidRPr="0029583B" w:rsidRDefault="00473209" w:rsidP="00473209">
            <w:pPr>
              <w:spacing w:line="264" w:lineRule="auto"/>
              <w:rPr>
                <w:b/>
                <w:sz w:val="18"/>
              </w:rPr>
            </w:pPr>
            <w:r w:rsidRPr="0029583B">
              <w:rPr>
                <w:b/>
                <w:sz w:val="18"/>
              </w:rPr>
              <w:t>58.3% (39.7 to 76.9), P&lt;0.0001</w:t>
            </w:r>
          </w:p>
        </w:tc>
      </w:tr>
      <w:tr w:rsidR="00473209" w:rsidRPr="0029583B" w14:paraId="264674E6" w14:textId="77777777" w:rsidTr="00473209">
        <w:tc>
          <w:tcPr>
            <w:tcW w:w="1103" w:type="dxa"/>
          </w:tcPr>
          <w:p w14:paraId="21BE21B5" w14:textId="77777777" w:rsidR="00473209" w:rsidRPr="0029583B" w:rsidRDefault="00473209" w:rsidP="00473209">
            <w:pPr>
              <w:spacing w:line="264" w:lineRule="auto"/>
              <w:rPr>
                <w:b/>
                <w:sz w:val="18"/>
              </w:rPr>
            </w:pPr>
            <w:r w:rsidRPr="0029583B">
              <w:rPr>
                <w:b/>
                <w:sz w:val="18"/>
              </w:rPr>
              <w:t>18 to 55</w:t>
            </w:r>
          </w:p>
        </w:tc>
        <w:tc>
          <w:tcPr>
            <w:tcW w:w="5528" w:type="dxa"/>
          </w:tcPr>
          <w:p w14:paraId="161FE450" w14:textId="77777777" w:rsidR="00473209" w:rsidRPr="0029583B" w:rsidRDefault="00473209" w:rsidP="00473209">
            <w:pPr>
              <w:spacing w:line="264" w:lineRule="auto"/>
              <w:rPr>
                <w:b/>
                <w:sz w:val="18"/>
              </w:rPr>
            </w:pPr>
            <w:r w:rsidRPr="0029583B">
              <w:rPr>
                <w:b/>
                <w:sz w:val="18"/>
              </w:rPr>
              <w:t>41.5% (17/41) versus 14.3% (2/14)</w:t>
            </w:r>
          </w:p>
        </w:tc>
        <w:tc>
          <w:tcPr>
            <w:tcW w:w="3686" w:type="dxa"/>
          </w:tcPr>
          <w:p w14:paraId="60869672" w14:textId="77777777" w:rsidR="00473209" w:rsidRPr="0029583B" w:rsidRDefault="00473209" w:rsidP="00473209">
            <w:pPr>
              <w:spacing w:line="264" w:lineRule="auto"/>
              <w:rPr>
                <w:b/>
                <w:sz w:val="18"/>
              </w:rPr>
            </w:pPr>
            <w:r w:rsidRPr="0029583B">
              <w:rPr>
                <w:b/>
                <w:sz w:val="18"/>
              </w:rPr>
              <w:t>27.2% (-1.7 to 56.0), P=0.07</w:t>
            </w:r>
          </w:p>
        </w:tc>
      </w:tr>
    </w:tbl>
    <w:p w14:paraId="77FF5B17" w14:textId="77777777" w:rsidR="00473209" w:rsidRPr="0029583B" w:rsidRDefault="00473209" w:rsidP="00473209">
      <w:pPr>
        <w:pStyle w:val="Paragraphedeliste"/>
        <w:ind w:left="1980"/>
        <w:contextualSpacing w:val="0"/>
      </w:pPr>
    </w:p>
    <w:p w14:paraId="1A5682C2" w14:textId="53429847" w:rsidR="00473209" w:rsidRPr="0029583B" w:rsidRDefault="00473209" w:rsidP="00DA4442">
      <w:pPr>
        <w:pStyle w:val="Paragraphedeliste"/>
        <w:numPr>
          <w:ilvl w:val="1"/>
          <w:numId w:val="21"/>
        </w:numPr>
        <w:contextualSpacing w:val="0"/>
      </w:pPr>
      <w:r w:rsidRPr="0029583B">
        <w:t xml:space="preserve">Double-blind, placebo-controlled RCT of </w:t>
      </w:r>
      <w:r w:rsidRPr="0029583B">
        <w:rPr>
          <w:b/>
        </w:rPr>
        <w:t>adolescents</w:t>
      </w:r>
      <w:r w:rsidRPr="0029583B">
        <w:t xml:space="preserve"> with peanut allergy (mean age 15 years, range 12-18; age at diagnosis: 3 years) (Fauquert, 2018</w:t>
      </w:r>
      <w:r w:rsidRPr="0029583B">
        <w:fldChar w:fldCharType="begin">
          <w:fldData xml:space="preserve">PEVuZE5vdGU+PENpdGU+PEF1dGhvcj5GYXVxdWVydDwvQXV0aG9yPjxZZWFyPjIwMTg8L1llYXI+
PFJlY051bT4yMjQ8L1JlY051bT48RGlzcGxheVRleHQ+PHN0eWxlIGZhY2U9InN1cGVyc2NyaXB0
Ij41NTwvc3R5bGU+PC9EaXNwbGF5VGV4dD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C9FbmROb3RlPgB=
</w:fldData>
        </w:fldChar>
      </w:r>
      <w:r w:rsidR="005F2998">
        <w:instrText xml:space="preserve"> ADDIN EN.CITE </w:instrText>
      </w:r>
      <w:r w:rsidR="005F2998">
        <w:fldChar w:fldCharType="begin">
          <w:fldData xml:space="preserve">PEVuZE5vdGU+PENpdGU+PEF1dGhvcj5GYXVxdWVydDwvQXV0aG9yPjxZZWFyPjIwMTg8L1llYXI+
PFJlY051bT4yMjQ8L1JlY051bT48RGlzcGxheVRleHQ+PHN0eWxlIGZhY2U9InN1cGVyc2NyaXB0
Ij41NTwvc3R5bGU+PC9EaXNwbGF5VGV4dD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5</w:t>
      </w:r>
      <w:r w:rsidRPr="0029583B">
        <w:fldChar w:fldCharType="end"/>
      </w:r>
      <w:r w:rsidRPr="0029583B">
        <w:t xml:space="preserve">): Peanut (or placebo) capsules were ingested daily over 24 weeks with increments every 2 weeks from 2 to 400 mg of peanut protein. ITT analysis: at DBPCFC, unresponsiveness to 400 mg of peanut protein was achieved in 81% (17/21) of OIT and 11% (1/9) of placebo patients (P&lt;0.001, absolute difference = 0.7, 95%IC 0.43 0.96).  </w:t>
      </w:r>
    </w:p>
    <w:p w14:paraId="03E31AA1" w14:textId="2D87C19C" w:rsidR="00473209" w:rsidRPr="0029583B" w:rsidRDefault="00473209" w:rsidP="00DA4442">
      <w:pPr>
        <w:pStyle w:val="Paragraphedeliste"/>
        <w:numPr>
          <w:ilvl w:val="1"/>
          <w:numId w:val="21"/>
        </w:numPr>
        <w:contextualSpacing w:val="0"/>
      </w:pPr>
      <w:r w:rsidRPr="0029583B">
        <w:t xml:space="preserve">Case series of 23 </w:t>
      </w:r>
      <w:r w:rsidRPr="0029583B">
        <w:rPr>
          <w:b/>
        </w:rPr>
        <w:t>adults</w:t>
      </w:r>
      <w:r w:rsidRPr="0029583B">
        <w:t xml:space="preserve"> with OFC-confirmed IgE-mediated allergies who were treated with OIT (10 milk, 9 peanut, 4 egg) (Mantyla, 2018</w:t>
      </w:r>
      <w:r w:rsidRPr="0029583B">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instrText xml:space="preserve"> ADDIN EN.CITE </w:instrText>
      </w:r>
      <w:r w:rsidR="005F2998">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1</w:t>
      </w:r>
      <w:r w:rsidRPr="0029583B">
        <w:fldChar w:fldCharType="end"/>
      </w:r>
      <w:r w:rsidRPr="0029583B">
        <w:t xml:space="preserve">): The median period of OIT was 515 days. The median dose of protein that could be tolerated increased from baseline 60-fold, 8-fold, and 35-fold in peanut, milk and egg-allergic subjects, respectively. </w:t>
      </w:r>
    </w:p>
    <w:p w14:paraId="3A815746" w14:textId="77777777" w:rsidR="00473209" w:rsidRPr="0029583B" w:rsidRDefault="00473209" w:rsidP="00473209">
      <w:pPr>
        <w:spacing w:after="120" w:line="264" w:lineRule="auto"/>
      </w:pPr>
    </w:p>
    <w:p w14:paraId="0EFDE888" w14:textId="77777777" w:rsidR="00473209" w:rsidRPr="0029583B" w:rsidRDefault="00473209" w:rsidP="00DA4442">
      <w:pPr>
        <w:pStyle w:val="Paragraphedeliste"/>
        <w:numPr>
          <w:ilvl w:val="0"/>
          <w:numId w:val="21"/>
        </w:numPr>
        <w:contextualSpacing w:val="0"/>
        <w:rPr>
          <w:b/>
          <w:u w:val="single"/>
        </w:rPr>
      </w:pPr>
      <w:r w:rsidRPr="0029583B">
        <w:rPr>
          <w:b/>
          <w:u w:val="single"/>
        </w:rPr>
        <w:t>Toddlers and pre-school children:</w:t>
      </w:r>
    </w:p>
    <w:p w14:paraId="3DCE638D" w14:textId="13732A86" w:rsidR="00473209" w:rsidRPr="0029583B" w:rsidRDefault="00473209" w:rsidP="00DA4442">
      <w:pPr>
        <w:pStyle w:val="Paragraphedeliste"/>
        <w:numPr>
          <w:ilvl w:val="1"/>
          <w:numId w:val="21"/>
        </w:numPr>
        <w:contextualSpacing w:val="0"/>
        <w:rPr>
          <w:u w:val="single"/>
        </w:rPr>
      </w:pPr>
      <w:r w:rsidRPr="0029583B">
        <w:t>Vickery et al (2017</w:t>
      </w:r>
      <w:r w:rsidRPr="0029583B">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instrText xml:space="preserve"> ADDIN EN.CITE </w:instrText>
      </w:r>
      <w:r w:rsidR="005F2998">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8</w:t>
      </w:r>
      <w:r w:rsidRPr="0029583B">
        <w:fldChar w:fldCharType="end"/>
      </w:r>
      <w:r w:rsidRPr="0029583B">
        <w:t xml:space="preserve">) randomized 37 children aged 9 to 36 months with OFC-confirmed peanut allergy to OIT with a maintenance dose of 300 or 3000 mg peanut protein per day. In the ITT analysis, 81% were desensitized to 20 peanuts (5000 mg peanut protein, OFC). Over a median of 29 months, an overall of 78% (29/37) children achieved a 4-week SU with 5000 mg of peanut protein (20 peanuts)  (300 mg arm: 17/20 [85%]; 3000 mg, 12/17 [71%], P=0.43. Among 154 retrospectively identified matched control children who received standard care (avoidance), 6 demonstrated SU (3.9%), which was significantly lower than for the OIT group (P&lt;0.001). </w:t>
      </w:r>
    </w:p>
    <w:p w14:paraId="31CDF044" w14:textId="7E850FE9" w:rsidR="00473209" w:rsidRPr="0029583B" w:rsidRDefault="00473209" w:rsidP="00DA4442">
      <w:pPr>
        <w:pStyle w:val="Paragraphedeliste"/>
        <w:numPr>
          <w:ilvl w:val="1"/>
          <w:numId w:val="21"/>
        </w:numPr>
        <w:contextualSpacing w:val="0"/>
      </w:pPr>
      <w:r w:rsidRPr="0029583B">
        <w:t>Martorell et al (2011</w:t>
      </w:r>
      <w:r w:rsidRPr="0029583B">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instrText xml:space="preserve"> ADDIN EN.CITE </w:instrText>
      </w:r>
      <w:r w:rsidR="005F2998">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1</w:t>
      </w:r>
      <w:r w:rsidRPr="0029583B">
        <w:fldChar w:fldCharType="end"/>
      </w:r>
      <w:r w:rsidRPr="0029583B">
        <w:t>) randomized 60 children aged 24 to 36 months with OFC-confirmed milk allergy to OIT or avoidance. After one year, 90% (27/30) of OIT patients tolerated 200 mL milk compared to 23% (7/30) of control patients.</w:t>
      </w:r>
    </w:p>
    <w:p w14:paraId="44872497" w14:textId="6384DADE" w:rsidR="00473209" w:rsidRPr="0029583B" w:rsidRDefault="00473209" w:rsidP="00DA4442">
      <w:pPr>
        <w:pStyle w:val="Paragraphedeliste"/>
        <w:numPr>
          <w:ilvl w:val="1"/>
          <w:numId w:val="21"/>
        </w:numPr>
        <w:contextualSpacing w:val="0"/>
      </w:pPr>
      <w:r w:rsidRPr="0029583B">
        <w:t xml:space="preserve">Soller et al 2019 (prospective multi-center study) reported that of 270 pre-school children (age 0.75-5.9 years, median 1.9 years) initiating peanut OIT, 243 (90%) reached the maintenance dose of 300-320 mg peanut protein (1.2-1.3 peanuts). </w:t>
      </w:r>
      <w:r w:rsidRPr="0029583B">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instrText xml:space="preserve"> ADDIN EN.CITE </w:instrText>
      </w:r>
      <w:r w:rsidR="005F2998">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9</w:t>
      </w:r>
      <w:r w:rsidRPr="0029583B">
        <w:fldChar w:fldCharType="end"/>
      </w:r>
      <w:r w:rsidRPr="0029583B">
        <w:t xml:space="preserve">  Of these, 87 patients had had a baseline reaction and an OFC after ~1 year of ingesting ~300mg peanut protein daily and 68 of them passed the OFC (78% = 68/87). For the 19 (21.9%) who reacted at the 1-year OFC, median cumulative dose increased from 12 mg (IQR: 10, 75) at baseline to 4000 mg (IQR: 4000 to 4000) at the 1-year OFC (change from baseline: 3988 mg [IQR: 3920, 3995]). (unpublished data on file from Canadian clinical practice)</w:t>
      </w:r>
    </w:p>
    <w:p w14:paraId="0F937E10" w14:textId="77777777" w:rsidR="007C7924" w:rsidRDefault="007C7924" w:rsidP="007C7924">
      <w:pPr>
        <w:rPr>
          <w:szCs w:val="18"/>
        </w:rPr>
      </w:pPr>
    </w:p>
    <w:p w14:paraId="2857F10C" w14:textId="77777777" w:rsidR="00111A50" w:rsidRDefault="00111A50" w:rsidP="007C7924">
      <w:pPr>
        <w:rPr>
          <w:szCs w:val="18"/>
        </w:rPr>
      </w:pPr>
    </w:p>
    <w:p w14:paraId="50C72CE7" w14:textId="77777777" w:rsidR="00111A50" w:rsidRDefault="00111A50" w:rsidP="007C7924">
      <w:pPr>
        <w:rPr>
          <w:szCs w:val="18"/>
        </w:rPr>
      </w:pPr>
    </w:p>
    <w:p w14:paraId="04128811" w14:textId="77777777" w:rsidR="00111A50" w:rsidRDefault="007C7924" w:rsidP="00A54C7A">
      <w:pPr>
        <w:pStyle w:val="Titre3"/>
      </w:pPr>
      <w:bookmarkStart w:id="47" w:name="_Toc27666849"/>
      <w:bookmarkStart w:id="48" w:name="_Toc22572259"/>
      <w:r w:rsidRPr="000D2B4B">
        <w:lastRenderedPageBreak/>
        <w:t xml:space="preserve">Correlations between baseline parameters </w:t>
      </w:r>
      <w:r w:rsidRPr="00111A50">
        <w:t>and</w:t>
      </w:r>
      <w:r w:rsidRPr="000D2B4B">
        <w:t xml:space="preserve"> </w:t>
      </w:r>
      <w:r>
        <w:t>OIT</w:t>
      </w:r>
      <w:r w:rsidRPr="000D2B4B">
        <w:t xml:space="preserve"> efficacy outcomes</w:t>
      </w:r>
      <w:bookmarkEnd w:id="47"/>
    </w:p>
    <w:p w14:paraId="55FAA81A" w14:textId="77777777" w:rsidR="00111A50" w:rsidRDefault="00111A50" w:rsidP="00111A50">
      <w:pPr>
        <w:spacing w:after="120"/>
        <w:rPr>
          <w:rFonts w:cs="AdvTimes"/>
          <w:b/>
          <w:sz w:val="18"/>
          <w:szCs w:val="18"/>
        </w:rPr>
      </w:pPr>
    </w:p>
    <w:p w14:paraId="0C0FC291" w14:textId="77777777" w:rsidR="00111A50" w:rsidRPr="0029583B" w:rsidRDefault="00111A50" w:rsidP="00111A50">
      <w:pPr>
        <w:spacing w:after="120"/>
        <w:rPr>
          <w:rFonts w:cs="AdvTimes"/>
          <w:szCs w:val="20"/>
          <w:u w:val="single"/>
        </w:rPr>
      </w:pPr>
      <w:r w:rsidRPr="0029583B">
        <w:rPr>
          <w:rFonts w:cs="AdvTimes"/>
          <w:szCs w:val="20"/>
          <w:u w:val="single"/>
        </w:rPr>
        <w:t xml:space="preserve">Outcomes of RCTs with N≥ 50 that included children with </w:t>
      </w:r>
      <w:r>
        <w:rPr>
          <w:rFonts w:cs="AdvTimes"/>
          <w:szCs w:val="20"/>
          <w:u w:val="single"/>
        </w:rPr>
        <w:t xml:space="preserve">a history of </w:t>
      </w:r>
      <w:r w:rsidRPr="0029583B">
        <w:rPr>
          <w:rFonts w:cs="AdvTimes"/>
          <w:szCs w:val="20"/>
          <w:u w:val="single"/>
        </w:rPr>
        <w:t xml:space="preserve">severe </w:t>
      </w:r>
      <w:r>
        <w:rPr>
          <w:rFonts w:cs="AdvTimes"/>
          <w:szCs w:val="20"/>
          <w:u w:val="single"/>
        </w:rPr>
        <w:t>reactions</w:t>
      </w:r>
      <w:r w:rsidRPr="0029583B">
        <w:rPr>
          <w:rFonts w:cs="AdvTimes"/>
          <w:szCs w:val="20"/>
          <w:u w:val="single"/>
        </w:rPr>
        <w:t>:</w:t>
      </w:r>
    </w:p>
    <w:p w14:paraId="53A7F557" w14:textId="25CA35D4" w:rsidR="00111A50" w:rsidRPr="0029583B" w:rsidRDefault="00111A50" w:rsidP="00DA4442">
      <w:pPr>
        <w:pStyle w:val="Paragraphedeliste"/>
        <w:numPr>
          <w:ilvl w:val="0"/>
          <w:numId w:val="22"/>
        </w:numPr>
        <w:contextualSpacing w:val="0"/>
        <w:rPr>
          <w:rFonts w:cs="AdvTimes"/>
        </w:rPr>
      </w:pPr>
      <w:r w:rsidRPr="0029583B">
        <w:rPr>
          <w:rFonts w:cs="AdvTimes"/>
          <w:b/>
        </w:rPr>
        <w:t>Anagnostou</w:t>
      </w:r>
      <w:r w:rsidRPr="00097486">
        <w:rPr>
          <w:rFonts w:cs="AdvTimes"/>
          <w:b/>
        </w:rPr>
        <w:t>, 2014</w:t>
      </w:r>
      <w:r w:rsidRPr="00097486">
        <w:rPr>
          <w:b/>
          <w:color w:val="000000"/>
          <w:lang w:eastAsia="de-DE"/>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b/>
          <w:color w:val="000000"/>
          <w:lang w:eastAsia="de-DE"/>
        </w:rPr>
        <w:instrText xml:space="preserve"> ADDIN EN.CITE </w:instrText>
      </w:r>
      <w:r w:rsidR="005F2998">
        <w:rPr>
          <w:b/>
          <w:color w:val="000000"/>
          <w:lang w:eastAsia="de-DE"/>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b/>
          <w:color w:val="000000"/>
          <w:lang w:eastAsia="de-DE"/>
        </w:rPr>
        <w:instrText xml:space="preserve"> ADDIN EN.CITE.DATA </w:instrText>
      </w:r>
      <w:r w:rsidR="005F2998">
        <w:rPr>
          <w:b/>
          <w:color w:val="000000"/>
          <w:lang w:eastAsia="de-DE"/>
        </w:rPr>
      </w:r>
      <w:r w:rsidR="005F2998">
        <w:rPr>
          <w:b/>
          <w:color w:val="000000"/>
          <w:lang w:eastAsia="de-DE"/>
        </w:rPr>
        <w:fldChar w:fldCharType="end"/>
      </w:r>
      <w:r w:rsidRPr="00097486">
        <w:rPr>
          <w:b/>
          <w:color w:val="000000"/>
          <w:lang w:eastAsia="de-DE"/>
        </w:rPr>
      </w:r>
      <w:r w:rsidRPr="00097486">
        <w:rPr>
          <w:b/>
          <w:color w:val="000000"/>
          <w:lang w:eastAsia="de-DE"/>
        </w:rPr>
        <w:fldChar w:fldCharType="separate"/>
      </w:r>
      <w:r w:rsidR="005F2998" w:rsidRPr="005F2998">
        <w:rPr>
          <w:b/>
          <w:noProof/>
          <w:color w:val="000000"/>
          <w:vertAlign w:val="superscript"/>
          <w:lang w:eastAsia="de-DE"/>
        </w:rPr>
        <w:t>1</w:t>
      </w:r>
      <w:r w:rsidRPr="00097486">
        <w:rPr>
          <w:b/>
          <w:color w:val="000000"/>
          <w:lang w:eastAsia="de-DE"/>
        </w:rPr>
        <w:fldChar w:fldCharType="end"/>
      </w:r>
      <w:r w:rsidRPr="00097486">
        <w:rPr>
          <w:rFonts w:cs="AdvTimes"/>
          <w:b/>
        </w:rPr>
        <w:t xml:space="preserve"> (peanut</w:t>
      </w:r>
      <w:r w:rsidRPr="0029583B">
        <w:rPr>
          <w:rFonts w:cs="AdvTimes"/>
        </w:rPr>
        <w:t xml:space="preserve"> RCT, N=99, baseline worst clinical reaction WAO score grade 3 or 4: control 22.5% vs active 8.1%): </w:t>
      </w:r>
      <w:r w:rsidRPr="0029583B">
        <w:rPr>
          <w:rFonts w:cs="AdvTimes"/>
          <w:b/>
        </w:rPr>
        <w:t>62%</w:t>
      </w:r>
      <w:r w:rsidRPr="0029583B">
        <w:rPr>
          <w:rFonts w:cs="AdvTimes"/>
        </w:rPr>
        <w:t xml:space="preserve"> (24/39; 95% CI 45–78) of patients were desensitized in the active group and none of the control group (0/46; 95% CI 0–9; P&lt;0.001). 84% (95% CI 70–93) of the active group tolerated daily ingestion of 800 mg protein (5 peanuts). Median increase in peanut threshold after OIT was 1345 mg (range 45–1400; P&lt;0.001) or 25.5 times (range 1.82–280; P&lt;0.001). </w:t>
      </w:r>
    </w:p>
    <w:p w14:paraId="6D7BDB13" w14:textId="4F169A0C" w:rsidR="00111A50" w:rsidRPr="0029583B" w:rsidRDefault="00111A50" w:rsidP="00DA4442">
      <w:pPr>
        <w:pStyle w:val="Paragraphedeliste"/>
        <w:numPr>
          <w:ilvl w:val="0"/>
          <w:numId w:val="22"/>
        </w:numPr>
        <w:contextualSpacing w:val="0"/>
        <w:rPr>
          <w:rFonts w:cs="AdvTimes"/>
        </w:rPr>
      </w:pPr>
      <w:r w:rsidRPr="0029583B">
        <w:rPr>
          <w:rFonts w:cs="AdvTimes"/>
          <w:b/>
        </w:rPr>
        <w:t>Blumchen, 2019</w:t>
      </w:r>
      <w:r w:rsidRPr="0029583B">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 </w:instrText>
      </w:r>
      <w:r w:rsidR="005F2998">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2</w:t>
      </w:r>
      <w:r w:rsidRPr="0029583B">
        <w:rPr>
          <w:rFonts w:cs="AdvTimes"/>
          <w:b/>
        </w:rPr>
        <w:fldChar w:fldCharType="end"/>
      </w:r>
      <w:r w:rsidRPr="0029583B">
        <w:rPr>
          <w:rFonts w:cs="AdvTimes"/>
        </w:rPr>
        <w:t xml:space="preserve"> (</w:t>
      </w:r>
      <w:r w:rsidRPr="0029583B">
        <w:rPr>
          <w:rFonts w:cs="AdvTimes"/>
          <w:b/>
        </w:rPr>
        <w:t>peanut</w:t>
      </w:r>
      <w:r w:rsidRPr="0029583B">
        <w:rPr>
          <w:rFonts w:cs="AdvTimes"/>
        </w:rPr>
        <w:t>, N2=62: 31 OIT, 31 control): At baseline, 53% of children in the OIT group and 58% in the control group had a history of severe allergic reactions to peanut (grade IV or V</w:t>
      </w:r>
      <w:r w:rsidRPr="0029583B">
        <w:fldChar w:fldCharType="begin">
          <w:fldData xml:space="preserve">PEVuZE5vdGU+PENpdGU+PEF1dGhvcj5CbHVtY2hlbjwvQXV0aG9yPjxZZWFyPjIwMTQ8L1llYXI+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==
</w:fldData>
        </w:fldChar>
      </w:r>
      <w:r w:rsidR="005F2998">
        <w:instrText xml:space="preserve"> ADDIN EN.CITE </w:instrText>
      </w:r>
      <w:r w:rsidR="005F2998">
        <w:fldChar w:fldCharType="begin">
          <w:fldData xml:space="preserve">PEVuZE5vdGU+PENpdGU+PEF1dGhvcj5CbHVtY2hlbjwvQXV0aG9yPjxZZWFyPjIwMTQ8L1llYXI+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2</w:t>
      </w:r>
      <w:r w:rsidRPr="0029583B">
        <w:fldChar w:fldCharType="end"/>
      </w:r>
      <w:r w:rsidRPr="0029583B">
        <w:rPr>
          <w:rFonts w:cs="AdvTimes"/>
        </w:rPr>
        <w:t>). The median sIgE was 81.5 kU/L (range 0.57-624 kU/L) and the median maximum tolerated single dose at the initial OFC was 30 mg peanut protein (range 1-3,000 mg). At the completion of the maintenance phase, 23/31 patients (</w:t>
      </w:r>
      <w:r w:rsidRPr="0029583B">
        <w:rPr>
          <w:rFonts w:cs="AdvTimes"/>
          <w:b/>
        </w:rPr>
        <w:t>74%)</w:t>
      </w:r>
      <w:r w:rsidRPr="0029583B">
        <w:rPr>
          <w:rFonts w:cs="AdvTimes"/>
        </w:rPr>
        <w:t xml:space="preserve"> in the OIT group tolerated ≥ 300 mg peanut protein compared to 5/31 patients (</w:t>
      </w:r>
      <w:r w:rsidRPr="0029583B">
        <w:rPr>
          <w:rFonts w:cs="AdvTimes"/>
          <w:b/>
        </w:rPr>
        <w:t>16%</w:t>
      </w:r>
      <w:r w:rsidRPr="0029583B">
        <w:rPr>
          <w:rFonts w:cs="AdvTimes"/>
        </w:rPr>
        <w:t xml:space="preserve">) in the placebo  group (P&lt;.001); 13 (42%) patients in the OIT group tolerated 4.5 g peanut protein vs 1 patient (3.2%) in the placebo group (P&lt;.001). </w:t>
      </w:r>
    </w:p>
    <w:p w14:paraId="43906B40" w14:textId="18E63A08" w:rsidR="00111A50" w:rsidRPr="0029583B" w:rsidRDefault="00111A50" w:rsidP="00DA4442">
      <w:pPr>
        <w:pStyle w:val="Paragraphedeliste"/>
        <w:numPr>
          <w:ilvl w:val="0"/>
          <w:numId w:val="22"/>
        </w:numPr>
        <w:contextualSpacing w:val="0"/>
        <w:rPr>
          <w:rFonts w:cs="AdvTimes"/>
        </w:rPr>
      </w:pPr>
      <w:r w:rsidRPr="0029583B">
        <w:rPr>
          <w:rFonts w:cs="AdvTimes"/>
          <w:b/>
        </w:rPr>
        <w:t>Longo, 2008</w:t>
      </w:r>
      <w:r w:rsidRPr="0029583B">
        <w:rPr>
          <w:rFonts w:cs="AdvTimes"/>
          <w:b/>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b/>
        </w:rPr>
        <w:instrText xml:space="preserve"> ADDIN EN.CITE </w:instrText>
      </w:r>
      <w:r w:rsidR="005F2998">
        <w:rPr>
          <w:rFonts w:cs="AdvTimes"/>
          <w:b/>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10</w:t>
      </w:r>
      <w:r w:rsidRPr="0029583B">
        <w:rPr>
          <w:rFonts w:cs="AdvTimes"/>
          <w:b/>
        </w:rPr>
        <w:fldChar w:fldCharType="end"/>
      </w:r>
      <w:r w:rsidRPr="0029583B">
        <w:rPr>
          <w:rFonts w:cs="AdvTimes"/>
        </w:rPr>
        <w:t xml:space="preserve"> (</w:t>
      </w:r>
      <w:r w:rsidRPr="0029583B">
        <w:rPr>
          <w:rFonts w:cs="AdvTimes"/>
          <w:b/>
        </w:rPr>
        <w:t>milk</w:t>
      </w:r>
      <w:r w:rsidRPr="0029583B">
        <w:rPr>
          <w:rFonts w:cs="AdvTimes"/>
        </w:rPr>
        <w:t xml:space="preserve"> RCT, N=30 OIT, N=30 control): Included children with a baseline sIgE level &gt; 85 kUA/L who had a positive history of at least one severe allergic reaction (defined as class 4 and 5 by Clark’s classification) after accidental exposure to milk or dairy products requiring emergency treatment. After 1 year, 11/30 </w:t>
      </w:r>
      <w:r w:rsidRPr="0029583B">
        <w:rPr>
          <w:rFonts w:cs="AdvTimes"/>
          <w:b/>
        </w:rPr>
        <w:t>(36%)</w:t>
      </w:r>
      <w:r w:rsidRPr="0029583B">
        <w:rPr>
          <w:rFonts w:cs="AdvTimes"/>
        </w:rPr>
        <w:t xml:space="preserve"> children receiving OIT achieved a daily intake of cow’s milk of at least 150 mL, </w:t>
      </w:r>
      <w:r w:rsidRPr="0029583B">
        <w:rPr>
          <w:rFonts w:cs="AdvTimes"/>
          <w:b/>
        </w:rPr>
        <w:t xml:space="preserve">54% </w:t>
      </w:r>
      <w:r w:rsidRPr="0029583B">
        <w:rPr>
          <w:rFonts w:cs="AdvTimes"/>
        </w:rPr>
        <w:t>(16/30) were able to consume 5 to 150 mL of milk daily, and 10% (3/30) discontinued due to adverse reactions (respiratory or abdominal). No desensitization was observed in the control group.</w:t>
      </w:r>
    </w:p>
    <w:p w14:paraId="166F6020" w14:textId="31F8496C" w:rsidR="00111A50" w:rsidRPr="0029583B" w:rsidRDefault="00111A50" w:rsidP="00DA4442">
      <w:pPr>
        <w:pStyle w:val="Paragraphedeliste"/>
        <w:numPr>
          <w:ilvl w:val="0"/>
          <w:numId w:val="22"/>
        </w:numPr>
        <w:contextualSpacing w:val="0"/>
        <w:rPr>
          <w:rFonts w:cs="AdvTimes"/>
        </w:rPr>
      </w:pPr>
      <w:r w:rsidRPr="0029583B">
        <w:rPr>
          <w:b/>
        </w:rPr>
        <w:t>Martin-Munoz, 2019a</w:t>
      </w:r>
      <w:r w:rsidRPr="0029583B">
        <w:rPr>
          <w:b/>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rPr>
        <w:instrText xml:space="preserve"> ADDIN EN.CITE </w:instrText>
      </w:r>
      <w:r w:rsidR="005F2998">
        <w:rPr>
          <w:b/>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rPr>
        <w:instrText xml:space="preserve"> ADDIN EN.CITE.DATA </w:instrText>
      </w:r>
      <w:r w:rsidR="005F2998">
        <w:rPr>
          <w:b/>
        </w:rPr>
      </w:r>
      <w:r w:rsidR="005F2998">
        <w:rPr>
          <w:b/>
        </w:rPr>
        <w:fldChar w:fldCharType="end"/>
      </w:r>
      <w:r w:rsidRPr="0029583B">
        <w:rPr>
          <w:b/>
        </w:rPr>
      </w:r>
      <w:r w:rsidRPr="0029583B">
        <w:rPr>
          <w:b/>
        </w:rPr>
        <w:fldChar w:fldCharType="separate"/>
      </w:r>
      <w:r w:rsidR="005F2998" w:rsidRPr="005F2998">
        <w:rPr>
          <w:b/>
          <w:noProof/>
          <w:vertAlign w:val="superscript"/>
        </w:rPr>
        <w:t>20</w:t>
      </w:r>
      <w:r w:rsidRPr="0029583B">
        <w:rPr>
          <w:b/>
        </w:rPr>
        <w:fldChar w:fldCharType="end"/>
      </w:r>
      <w:r w:rsidRPr="0029583B">
        <w:rPr>
          <w:b/>
        </w:rPr>
        <w:t xml:space="preserve"> (egg, RCT N=101 Age: 6-9 years): </w:t>
      </w:r>
      <w:r w:rsidRPr="0029583B">
        <w:t xml:space="preserve">  Passing DBPCFC at 12 months with 3.3 g pasteurized raw egg white protein (cumulative) or reaching target dose of 3.3 g pasteurized raw egg white egg white protein (equivalent to 1 egg): OIT: </w:t>
      </w:r>
      <w:r w:rsidRPr="0029583B">
        <w:rPr>
          <w:b/>
        </w:rPr>
        <w:t>84%</w:t>
      </w:r>
      <w:r w:rsidRPr="0029583B">
        <w:t xml:space="preserve"> (64/76) Control: </w:t>
      </w:r>
      <w:r w:rsidRPr="0029583B">
        <w:rPr>
          <w:b/>
        </w:rPr>
        <w:t>16%</w:t>
      </w:r>
      <w:r w:rsidRPr="0029583B">
        <w:t xml:space="preserve"> (4/25)</w:t>
      </w:r>
    </w:p>
    <w:p w14:paraId="49C7785A" w14:textId="34CB7F2F" w:rsidR="00111A50" w:rsidRPr="0029583B" w:rsidRDefault="00111A50" w:rsidP="00DA4442">
      <w:pPr>
        <w:pStyle w:val="Paragraphedeliste"/>
        <w:numPr>
          <w:ilvl w:val="0"/>
          <w:numId w:val="22"/>
        </w:numPr>
        <w:spacing w:after="0"/>
        <w:rPr>
          <w:rFonts w:cs="AdvTimes"/>
        </w:rPr>
      </w:pPr>
      <w:r w:rsidRPr="0029583B">
        <w:rPr>
          <w:rFonts w:cs="AdvTimes"/>
          <w:b/>
        </w:rPr>
        <w:t>Reier-Nilsen, 2019a</w:t>
      </w:r>
      <w:r w:rsidRPr="0029583B">
        <w:rPr>
          <w:rFonts w:cs="AdvTimes"/>
          <w:b/>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b/>
        </w:rPr>
        <w:instrText xml:space="preserve"> ADDIN EN.CITE </w:instrText>
      </w:r>
      <w:r w:rsidR="005F2998">
        <w:rPr>
          <w:rFonts w:cs="AdvTimes"/>
          <w:b/>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3</w:t>
      </w:r>
      <w:r w:rsidRPr="0029583B">
        <w:rPr>
          <w:rFonts w:cs="AdvTimes"/>
          <w:b/>
        </w:rPr>
        <w:fldChar w:fldCharType="end"/>
      </w:r>
      <w:r w:rsidRPr="0029583B">
        <w:rPr>
          <w:rFonts w:cs="AdvTimes"/>
        </w:rPr>
        <w:t xml:space="preserve"> (</w:t>
      </w:r>
      <w:r w:rsidRPr="0029583B">
        <w:rPr>
          <w:rFonts w:cs="AdvTimes"/>
          <w:b/>
        </w:rPr>
        <w:t>peanut</w:t>
      </w:r>
      <w:r w:rsidRPr="0029583B">
        <w:rPr>
          <w:rFonts w:cs="AdvTimes"/>
        </w:rPr>
        <w:t xml:space="preserve">, N=77: 57 OIT, 20 control): At baseline, 79% of children had a history of anaphylaxis to peanut and all children reacted with anaphylaxis during the baseline DBPCFC. At the end of the study, </w:t>
      </w:r>
      <w:r w:rsidRPr="0029583B">
        <w:rPr>
          <w:rFonts w:cs="AdvTimes"/>
          <w:b/>
        </w:rPr>
        <w:t>21%</w:t>
      </w:r>
      <w:r w:rsidRPr="0029583B">
        <w:rPr>
          <w:rFonts w:cs="AdvTimes"/>
        </w:rPr>
        <w:t xml:space="preserve"> (12/57) of the OIT children reached the maintenance dose of 5000 mg peanut protein</w:t>
      </w:r>
      <w:r w:rsidRPr="0029583B">
        <w:rPr>
          <w:rFonts w:cs="AdvTimes"/>
          <w:b/>
        </w:rPr>
        <w:t>, 54%</w:t>
      </w:r>
      <w:r w:rsidRPr="0029583B">
        <w:rPr>
          <w:rFonts w:cs="AdvTimes"/>
        </w:rPr>
        <w:t xml:space="preserve"> (31/57) reached a lower maintenance dose (250-4000 mg) and 25% (14/57) had discontinued. The only significant predictor of reaching a maintenance dose was the baseline peanut sIgG4/sIgE ratio (P=0.02).</w:t>
      </w:r>
    </w:p>
    <w:p w14:paraId="0460EE8A" w14:textId="77777777" w:rsidR="00111A50" w:rsidRDefault="00111A50" w:rsidP="00111A50">
      <w:pPr>
        <w:spacing w:after="120"/>
        <w:rPr>
          <w:rFonts w:cs="AdvTimes"/>
          <w:b/>
          <w:sz w:val="18"/>
          <w:szCs w:val="18"/>
        </w:rPr>
      </w:pPr>
    </w:p>
    <w:p w14:paraId="15ABCF72" w14:textId="77777777" w:rsidR="007C7924" w:rsidRPr="00111A50" w:rsidRDefault="00111A50" w:rsidP="00111A50">
      <w:pPr>
        <w:spacing w:after="120"/>
        <w:rPr>
          <w:rFonts w:cs="AdvTimes"/>
          <w:b/>
          <w:sz w:val="18"/>
          <w:szCs w:val="18"/>
        </w:rPr>
      </w:pPr>
      <w:r w:rsidRPr="00111A50">
        <w:rPr>
          <w:rFonts w:cs="AdvTimes"/>
          <w:b/>
          <w:sz w:val="18"/>
          <w:szCs w:val="18"/>
        </w:rPr>
        <w:t>L</w:t>
      </w:r>
      <w:r w:rsidR="007C7924" w:rsidRPr="00111A50">
        <w:rPr>
          <w:rFonts w:cs="AdvTimes"/>
          <w:b/>
          <w:sz w:val="18"/>
          <w:szCs w:val="18"/>
        </w:rPr>
        <w:t>arge case series</w:t>
      </w:r>
      <w:bookmarkEnd w:id="48"/>
    </w:p>
    <w:tbl>
      <w:tblPr>
        <w:tblStyle w:val="1"/>
        <w:tblW w:w="17543" w:type="dxa"/>
        <w:tblLayout w:type="fixed"/>
        <w:tblLook w:val="04A0" w:firstRow="1" w:lastRow="0" w:firstColumn="1" w:lastColumn="0" w:noHBand="0" w:noVBand="1"/>
      </w:tblPr>
      <w:tblGrid>
        <w:gridCol w:w="1809"/>
        <w:gridCol w:w="13183"/>
        <w:gridCol w:w="2551"/>
      </w:tblGrid>
      <w:tr w:rsidR="007C7924" w:rsidRPr="00111A50" w14:paraId="046365D7" w14:textId="77777777" w:rsidTr="00111A50">
        <w:tc>
          <w:tcPr>
            <w:tcW w:w="1809" w:type="dxa"/>
          </w:tcPr>
          <w:p w14:paraId="7B41FB70" w14:textId="77777777" w:rsidR="007C7924" w:rsidRPr="00111A50" w:rsidRDefault="00111A50" w:rsidP="00675E3D">
            <w:pPr>
              <w:rPr>
                <w:b/>
                <w:sz w:val="18"/>
                <w:szCs w:val="18"/>
              </w:rPr>
            </w:pPr>
            <w:r w:rsidRPr="00111A50">
              <w:rPr>
                <w:b/>
                <w:sz w:val="18"/>
                <w:szCs w:val="18"/>
              </w:rPr>
              <w:t>Baseline parameter</w:t>
            </w:r>
          </w:p>
        </w:tc>
        <w:tc>
          <w:tcPr>
            <w:tcW w:w="13183" w:type="dxa"/>
          </w:tcPr>
          <w:p w14:paraId="2D57EC47" w14:textId="77777777" w:rsidR="007C7924" w:rsidRPr="00111A50" w:rsidRDefault="007C7924" w:rsidP="00675E3D">
            <w:pPr>
              <w:rPr>
                <w:b/>
                <w:sz w:val="18"/>
                <w:szCs w:val="18"/>
              </w:rPr>
            </w:pPr>
            <w:r w:rsidRPr="00111A50">
              <w:rPr>
                <w:b/>
                <w:sz w:val="18"/>
                <w:szCs w:val="18"/>
              </w:rPr>
              <w:t>Outcome and correlation</w:t>
            </w:r>
          </w:p>
        </w:tc>
        <w:tc>
          <w:tcPr>
            <w:tcW w:w="2551" w:type="dxa"/>
          </w:tcPr>
          <w:p w14:paraId="21102B8C" w14:textId="77777777" w:rsidR="007C7924" w:rsidRPr="00111A50" w:rsidRDefault="007C7924" w:rsidP="00675E3D">
            <w:pPr>
              <w:rPr>
                <w:b/>
                <w:sz w:val="18"/>
                <w:szCs w:val="18"/>
              </w:rPr>
            </w:pPr>
            <w:r w:rsidRPr="00111A50">
              <w:rPr>
                <w:b/>
                <w:sz w:val="18"/>
                <w:szCs w:val="18"/>
              </w:rPr>
              <w:t>Reference</w:t>
            </w:r>
          </w:p>
        </w:tc>
      </w:tr>
      <w:tr w:rsidR="007C7924" w:rsidRPr="00111A50" w14:paraId="6BE71FCE" w14:textId="77777777" w:rsidTr="00111A50">
        <w:trPr>
          <w:trHeight w:val="64"/>
        </w:trPr>
        <w:tc>
          <w:tcPr>
            <w:tcW w:w="1809" w:type="dxa"/>
            <w:vMerge w:val="restart"/>
          </w:tcPr>
          <w:p w14:paraId="7446A39F" w14:textId="77777777" w:rsidR="007C7924" w:rsidRPr="00111A50" w:rsidRDefault="007C7924" w:rsidP="00675E3D">
            <w:pPr>
              <w:rPr>
                <w:b/>
                <w:sz w:val="18"/>
                <w:szCs w:val="18"/>
              </w:rPr>
            </w:pPr>
            <w:r w:rsidRPr="00111A50">
              <w:rPr>
                <w:b/>
                <w:sz w:val="18"/>
                <w:szCs w:val="18"/>
              </w:rPr>
              <w:t>History of anaphylactic reaction</w:t>
            </w:r>
          </w:p>
        </w:tc>
        <w:tc>
          <w:tcPr>
            <w:tcW w:w="13183" w:type="dxa"/>
          </w:tcPr>
          <w:p w14:paraId="550005A5" w14:textId="77777777" w:rsidR="007C7924" w:rsidRPr="00111A50" w:rsidRDefault="007C7924" w:rsidP="00675E3D">
            <w:pPr>
              <w:rPr>
                <w:sz w:val="18"/>
                <w:szCs w:val="18"/>
              </w:rPr>
            </w:pPr>
            <w:r w:rsidRPr="00111A50">
              <w:rPr>
                <w:sz w:val="18"/>
                <w:szCs w:val="18"/>
              </w:rPr>
              <w:t>Proportion (n/N) of patients with history of anaphylaxis (n) among all patients achieving the following outcomes (N):</w:t>
            </w:r>
          </w:p>
          <w:p w14:paraId="7CE56095"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Achieving the full target dose: 64% (102 [with history of anaphylaxis]/160 [all patients achieving this outcome])</w:t>
            </w:r>
          </w:p>
          <w:p w14:paraId="06B72593"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Achieving a partial dose: 91% (60/66)</w:t>
            </w:r>
          </w:p>
          <w:p w14:paraId="3B292C2E"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Did not achieve any cow milk protein consumption: 82% (30/39)  (P&lt;0.001)</w:t>
            </w:r>
          </w:p>
        </w:tc>
        <w:tc>
          <w:tcPr>
            <w:tcW w:w="2551" w:type="dxa"/>
          </w:tcPr>
          <w:p w14:paraId="3590A7E5" w14:textId="1623800E" w:rsidR="007C7924" w:rsidRPr="00111A50" w:rsidRDefault="007C7924" w:rsidP="00675E3D">
            <w:pPr>
              <w:spacing w:line="264" w:lineRule="auto"/>
              <w:rPr>
                <w:rFonts w:cs="AdvTimes"/>
                <w:sz w:val="18"/>
                <w:szCs w:val="18"/>
              </w:rPr>
            </w:pPr>
            <w:r w:rsidRPr="00111A50">
              <w:rPr>
                <w:rFonts w:cs="AdvTimes"/>
                <w:sz w:val="18"/>
                <w:szCs w:val="18"/>
              </w:rPr>
              <w:t>Levy, 2014</w:t>
            </w:r>
            <w:r w:rsidRPr="00111A50">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111A50">
              <w:rPr>
                <w:rFonts w:cs="AdvTimes"/>
                <w:sz w:val="18"/>
                <w:szCs w:val="18"/>
              </w:rPr>
            </w:r>
            <w:r w:rsidRPr="00111A50">
              <w:rPr>
                <w:rFonts w:cs="AdvTimes"/>
                <w:sz w:val="18"/>
                <w:szCs w:val="18"/>
              </w:rPr>
              <w:fldChar w:fldCharType="separate"/>
            </w:r>
            <w:r w:rsidR="005F2998" w:rsidRPr="005F2998">
              <w:rPr>
                <w:rFonts w:cs="AdvTimes"/>
                <w:noProof/>
                <w:sz w:val="18"/>
                <w:szCs w:val="18"/>
                <w:vertAlign w:val="superscript"/>
              </w:rPr>
              <w:t>14</w:t>
            </w:r>
            <w:r w:rsidRPr="00111A50">
              <w:rPr>
                <w:rFonts w:cs="AdvTimes"/>
                <w:sz w:val="18"/>
                <w:szCs w:val="18"/>
              </w:rPr>
              <w:fldChar w:fldCharType="end"/>
            </w:r>
            <w:r w:rsidRPr="00111A50">
              <w:rPr>
                <w:rFonts w:cs="AdvTimes"/>
                <w:sz w:val="18"/>
                <w:szCs w:val="18"/>
              </w:rPr>
              <w:t xml:space="preserve"> (milk, N=280) </w:t>
            </w:r>
          </w:p>
          <w:p w14:paraId="0985C51A" w14:textId="77777777" w:rsidR="007C7924" w:rsidRPr="00111A50" w:rsidRDefault="007C7924" w:rsidP="00675E3D">
            <w:pPr>
              <w:rPr>
                <w:sz w:val="18"/>
                <w:szCs w:val="18"/>
              </w:rPr>
            </w:pPr>
          </w:p>
        </w:tc>
      </w:tr>
      <w:tr w:rsidR="007C7924" w:rsidRPr="00111A50" w14:paraId="7CE05398" w14:textId="77777777" w:rsidTr="00111A50">
        <w:tc>
          <w:tcPr>
            <w:tcW w:w="1809" w:type="dxa"/>
            <w:vMerge/>
          </w:tcPr>
          <w:p w14:paraId="1CBC05DE" w14:textId="77777777" w:rsidR="007C7924" w:rsidRPr="00111A50" w:rsidRDefault="007C7924" w:rsidP="00675E3D">
            <w:pPr>
              <w:rPr>
                <w:b/>
                <w:sz w:val="18"/>
                <w:szCs w:val="18"/>
              </w:rPr>
            </w:pPr>
          </w:p>
        </w:tc>
        <w:tc>
          <w:tcPr>
            <w:tcW w:w="13183" w:type="dxa"/>
          </w:tcPr>
          <w:p w14:paraId="7439DC01" w14:textId="77777777" w:rsidR="007C7924" w:rsidRPr="00111A50" w:rsidRDefault="007C7924" w:rsidP="00675E3D">
            <w:pPr>
              <w:rPr>
                <w:sz w:val="18"/>
                <w:szCs w:val="18"/>
              </w:rPr>
            </w:pPr>
            <w:r w:rsidRPr="00111A50">
              <w:rPr>
                <w:sz w:val="18"/>
                <w:szCs w:val="18"/>
              </w:rPr>
              <w:t xml:space="preserve">In multivariate analysis, history of anaphylaxis was </w:t>
            </w:r>
            <w:r w:rsidRPr="00111A50">
              <w:rPr>
                <w:b/>
                <w:sz w:val="18"/>
                <w:szCs w:val="18"/>
                <w:u w:val="single"/>
              </w:rPr>
              <w:t>not</w:t>
            </w:r>
            <w:r w:rsidRPr="00111A50">
              <w:rPr>
                <w:sz w:val="18"/>
                <w:szCs w:val="18"/>
              </w:rPr>
              <w:t xml:space="preserve"> associated with reaching the maintenance dose.</w:t>
            </w:r>
          </w:p>
        </w:tc>
        <w:tc>
          <w:tcPr>
            <w:tcW w:w="2551" w:type="dxa"/>
          </w:tcPr>
          <w:p w14:paraId="6ABA01B4" w14:textId="7325EA40" w:rsidR="007C7924" w:rsidRPr="00111A50" w:rsidRDefault="007C7924" w:rsidP="005F2998">
            <w:pPr>
              <w:spacing w:line="264" w:lineRule="auto"/>
              <w:rPr>
                <w:sz w:val="18"/>
                <w:szCs w:val="18"/>
              </w:rPr>
            </w:pPr>
            <w:r w:rsidRPr="00111A50">
              <w:rPr>
                <w:sz w:val="18"/>
                <w:szCs w:val="18"/>
              </w:rPr>
              <w:t>Wasserman, 2019</w:t>
            </w:r>
            <w:r w:rsidRPr="00111A50">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8</w:t>
            </w:r>
            <w:r w:rsidRPr="00111A50">
              <w:rPr>
                <w:sz w:val="18"/>
                <w:szCs w:val="18"/>
              </w:rPr>
              <w:fldChar w:fldCharType="end"/>
            </w:r>
            <w:r w:rsidRPr="00111A50">
              <w:rPr>
                <w:sz w:val="18"/>
                <w:szCs w:val="18"/>
              </w:rPr>
              <w:t xml:space="preserve"> (peanut, N=270)</w:t>
            </w:r>
          </w:p>
        </w:tc>
      </w:tr>
      <w:tr w:rsidR="007C7924" w:rsidRPr="00111A50" w14:paraId="08BD55D1" w14:textId="77777777" w:rsidTr="00111A50">
        <w:tc>
          <w:tcPr>
            <w:tcW w:w="1809" w:type="dxa"/>
            <w:vMerge w:val="restart"/>
          </w:tcPr>
          <w:p w14:paraId="44F3DC10" w14:textId="77777777" w:rsidR="007C7924" w:rsidRPr="00111A50" w:rsidRDefault="007C7924" w:rsidP="00675E3D">
            <w:pPr>
              <w:rPr>
                <w:b/>
                <w:sz w:val="18"/>
                <w:szCs w:val="18"/>
              </w:rPr>
            </w:pPr>
            <w:r w:rsidRPr="00111A50">
              <w:rPr>
                <w:b/>
                <w:sz w:val="18"/>
                <w:szCs w:val="18"/>
              </w:rPr>
              <w:t>Specific IgE serum levels</w:t>
            </w:r>
          </w:p>
        </w:tc>
        <w:tc>
          <w:tcPr>
            <w:tcW w:w="13183" w:type="dxa"/>
          </w:tcPr>
          <w:p w14:paraId="5A4E36BD" w14:textId="77777777" w:rsidR="007C7924" w:rsidRPr="00111A50" w:rsidRDefault="007C7924" w:rsidP="00675E3D">
            <w:pPr>
              <w:rPr>
                <w:sz w:val="18"/>
                <w:szCs w:val="18"/>
              </w:rPr>
            </w:pPr>
            <w:r w:rsidRPr="00111A50">
              <w:rPr>
                <w:sz w:val="18"/>
                <w:szCs w:val="18"/>
              </w:rPr>
              <w:t xml:space="preserve">In logistic regression analysis, </w:t>
            </w:r>
            <w:r w:rsidRPr="00111A50">
              <w:rPr>
                <w:b/>
                <w:sz w:val="18"/>
                <w:szCs w:val="18"/>
              </w:rPr>
              <w:t>treatment failure</w:t>
            </w:r>
            <w:r w:rsidRPr="00111A50">
              <w:rPr>
                <w:sz w:val="18"/>
                <w:szCs w:val="18"/>
              </w:rPr>
              <w:t xml:space="preserve"> (&lt; 200 mL milk daily in long-term follow-up) was related to milk sIgE before OIT (P=0.000)</w:t>
            </w:r>
          </w:p>
        </w:tc>
        <w:tc>
          <w:tcPr>
            <w:tcW w:w="2551" w:type="dxa"/>
          </w:tcPr>
          <w:p w14:paraId="0596E434" w14:textId="696F474D" w:rsidR="007C7924" w:rsidRPr="00111A50" w:rsidRDefault="007C7924" w:rsidP="005F2998">
            <w:pPr>
              <w:rPr>
                <w:sz w:val="18"/>
                <w:szCs w:val="18"/>
              </w:rPr>
            </w:pPr>
            <w:r w:rsidRPr="00111A50">
              <w:rPr>
                <w:sz w:val="18"/>
                <w:szCs w:val="18"/>
              </w:rPr>
              <w:t>Kauppila, 2019</w:t>
            </w:r>
            <w:r w:rsidRPr="00111A50">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15</w:t>
            </w:r>
            <w:r w:rsidRPr="00111A50">
              <w:rPr>
                <w:sz w:val="18"/>
                <w:szCs w:val="18"/>
              </w:rPr>
              <w:fldChar w:fldCharType="end"/>
            </w:r>
            <w:r w:rsidRPr="00111A50">
              <w:rPr>
                <w:sz w:val="18"/>
                <w:szCs w:val="18"/>
              </w:rPr>
              <w:t xml:space="preserve"> (milk, N=296)</w:t>
            </w:r>
          </w:p>
        </w:tc>
      </w:tr>
      <w:tr w:rsidR="007C7924" w:rsidRPr="00111A50" w14:paraId="6AAF1269" w14:textId="77777777" w:rsidTr="00111A50">
        <w:tc>
          <w:tcPr>
            <w:tcW w:w="1809" w:type="dxa"/>
            <w:vMerge/>
          </w:tcPr>
          <w:p w14:paraId="6291EBDF" w14:textId="77777777" w:rsidR="007C7924" w:rsidRPr="00111A50" w:rsidRDefault="007C7924" w:rsidP="00675E3D">
            <w:pPr>
              <w:rPr>
                <w:b/>
                <w:sz w:val="18"/>
                <w:szCs w:val="18"/>
              </w:rPr>
            </w:pPr>
          </w:p>
        </w:tc>
        <w:tc>
          <w:tcPr>
            <w:tcW w:w="13183" w:type="dxa"/>
          </w:tcPr>
          <w:p w14:paraId="1312A5A7" w14:textId="77777777" w:rsidR="007C7924" w:rsidRPr="00111A50" w:rsidRDefault="007C7924" w:rsidP="00675E3D">
            <w:pPr>
              <w:rPr>
                <w:sz w:val="18"/>
                <w:szCs w:val="18"/>
              </w:rPr>
            </w:pPr>
            <w:r w:rsidRPr="00111A50">
              <w:rPr>
                <w:sz w:val="18"/>
                <w:szCs w:val="18"/>
              </w:rPr>
              <w:t xml:space="preserve">An increase of 1 KU/L in the pre-treatment peanut-specific IgE level led to a 2% decrease (P&lt;.001) in the </w:t>
            </w:r>
            <w:r w:rsidRPr="00111A50">
              <w:rPr>
                <w:b/>
                <w:sz w:val="18"/>
                <w:szCs w:val="18"/>
              </w:rPr>
              <w:t>likelihood of reaching the target dose</w:t>
            </w:r>
          </w:p>
        </w:tc>
        <w:tc>
          <w:tcPr>
            <w:tcW w:w="2551" w:type="dxa"/>
          </w:tcPr>
          <w:p w14:paraId="4D69B0C3" w14:textId="031A9768" w:rsidR="007C7924" w:rsidRPr="00111A50" w:rsidRDefault="007C7924" w:rsidP="005F2998">
            <w:pPr>
              <w:rPr>
                <w:sz w:val="18"/>
                <w:szCs w:val="18"/>
              </w:rPr>
            </w:pPr>
            <w:r w:rsidRPr="00111A50">
              <w:rPr>
                <w:sz w:val="18"/>
                <w:szCs w:val="18"/>
              </w:rPr>
              <w:t>Wasserman, 2019</w:t>
            </w:r>
            <w:r w:rsidRPr="00111A50">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8</w:t>
            </w:r>
            <w:r w:rsidRPr="00111A50">
              <w:rPr>
                <w:sz w:val="18"/>
                <w:szCs w:val="18"/>
              </w:rPr>
              <w:fldChar w:fldCharType="end"/>
            </w:r>
            <w:r w:rsidRPr="00111A50">
              <w:rPr>
                <w:sz w:val="18"/>
                <w:szCs w:val="18"/>
              </w:rPr>
              <w:t xml:space="preserve"> (peanut, N=270)</w:t>
            </w:r>
          </w:p>
        </w:tc>
      </w:tr>
      <w:tr w:rsidR="007C7924" w:rsidRPr="00111A50" w14:paraId="0FFA2C3F" w14:textId="77777777" w:rsidTr="00111A50">
        <w:trPr>
          <w:trHeight w:val="900"/>
        </w:trPr>
        <w:tc>
          <w:tcPr>
            <w:tcW w:w="1809" w:type="dxa"/>
          </w:tcPr>
          <w:p w14:paraId="596243B9" w14:textId="77777777" w:rsidR="007C7924" w:rsidRPr="00111A50" w:rsidRDefault="007C7924" w:rsidP="00675E3D">
            <w:pPr>
              <w:rPr>
                <w:b/>
                <w:sz w:val="18"/>
                <w:szCs w:val="18"/>
              </w:rPr>
            </w:pPr>
            <w:r w:rsidRPr="00111A50">
              <w:rPr>
                <w:b/>
                <w:sz w:val="18"/>
                <w:szCs w:val="18"/>
              </w:rPr>
              <w:t>Maximum tolerated dose of food allergen</w:t>
            </w:r>
          </w:p>
        </w:tc>
        <w:tc>
          <w:tcPr>
            <w:tcW w:w="13183" w:type="dxa"/>
          </w:tcPr>
          <w:p w14:paraId="29CCFA88" w14:textId="77777777" w:rsidR="007C7924" w:rsidRPr="00111A50" w:rsidRDefault="007C7924" w:rsidP="00675E3D">
            <w:pPr>
              <w:rPr>
                <w:sz w:val="18"/>
                <w:szCs w:val="18"/>
              </w:rPr>
            </w:pPr>
            <w:r w:rsidRPr="00111A50">
              <w:rPr>
                <w:rFonts w:cs="AdvTimes"/>
                <w:sz w:val="18"/>
                <w:szCs w:val="18"/>
              </w:rPr>
              <w:t xml:space="preserve">Starting dose: median 120 mg cow milk protein; range (10-7200 mg). In multivariate logistic regression analysis, the most </w:t>
            </w:r>
            <w:r w:rsidRPr="00111A50">
              <w:rPr>
                <w:rFonts w:cs="AdvTimes"/>
                <w:b/>
                <w:sz w:val="18"/>
                <w:szCs w:val="18"/>
              </w:rPr>
              <w:t>important independent predictors for achieving the full dose included a maximal tolerated starting dose ≥ 30 mg of cow milk protein</w:t>
            </w:r>
            <w:r w:rsidRPr="00111A50">
              <w:rPr>
                <w:rFonts w:cs="AdvTimes"/>
                <w:sz w:val="18"/>
                <w:szCs w:val="18"/>
              </w:rPr>
              <w:t xml:space="preserve"> (OR: 4.6, P&lt;.001).</w:t>
            </w:r>
          </w:p>
        </w:tc>
        <w:tc>
          <w:tcPr>
            <w:tcW w:w="2551" w:type="dxa"/>
          </w:tcPr>
          <w:p w14:paraId="37B40395" w14:textId="4DB9F319" w:rsidR="007C7924" w:rsidRPr="00111A50" w:rsidRDefault="007C7924" w:rsidP="005F2998">
            <w:pPr>
              <w:rPr>
                <w:sz w:val="18"/>
                <w:szCs w:val="18"/>
              </w:rPr>
            </w:pPr>
            <w:r w:rsidRPr="00111A50">
              <w:rPr>
                <w:rFonts w:cs="AdvTimes"/>
                <w:sz w:val="18"/>
                <w:szCs w:val="18"/>
              </w:rPr>
              <w:t>Levy, 2014</w:t>
            </w:r>
            <w:r w:rsidRPr="00111A50">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111A50">
              <w:rPr>
                <w:rFonts w:cs="AdvTimes"/>
                <w:sz w:val="18"/>
                <w:szCs w:val="18"/>
              </w:rPr>
            </w:r>
            <w:r w:rsidRPr="00111A50">
              <w:rPr>
                <w:rFonts w:cs="AdvTimes"/>
                <w:sz w:val="18"/>
                <w:szCs w:val="18"/>
              </w:rPr>
              <w:fldChar w:fldCharType="separate"/>
            </w:r>
            <w:r w:rsidR="005F2998" w:rsidRPr="005F2998">
              <w:rPr>
                <w:rFonts w:cs="AdvTimes"/>
                <w:noProof/>
                <w:sz w:val="18"/>
                <w:szCs w:val="18"/>
                <w:vertAlign w:val="superscript"/>
              </w:rPr>
              <w:t>14</w:t>
            </w:r>
            <w:r w:rsidRPr="00111A50">
              <w:rPr>
                <w:rFonts w:cs="AdvTimes"/>
                <w:sz w:val="18"/>
                <w:szCs w:val="18"/>
              </w:rPr>
              <w:fldChar w:fldCharType="end"/>
            </w:r>
            <w:r w:rsidRPr="00111A50">
              <w:rPr>
                <w:rFonts w:cs="AdvTimes"/>
                <w:sz w:val="18"/>
                <w:szCs w:val="18"/>
              </w:rPr>
              <w:t xml:space="preserve"> (milk, N=280) </w:t>
            </w:r>
          </w:p>
        </w:tc>
      </w:tr>
    </w:tbl>
    <w:p w14:paraId="0B801A72" w14:textId="77777777" w:rsidR="007C7924" w:rsidRDefault="007C7924" w:rsidP="007C7924">
      <w:pPr>
        <w:rPr>
          <w:rFonts w:cs="AdvTimes"/>
          <w:b/>
          <w:szCs w:val="20"/>
        </w:rPr>
      </w:pPr>
    </w:p>
    <w:p w14:paraId="4C834BAC" w14:textId="7A344DB9" w:rsidR="007C7924" w:rsidRPr="007433E7" w:rsidRDefault="007C7924" w:rsidP="007C7924">
      <w:pPr>
        <w:rPr>
          <w:rFonts w:cs="AdvTimes"/>
          <w:szCs w:val="20"/>
        </w:rPr>
      </w:pPr>
      <w:r w:rsidRPr="002F001F">
        <w:rPr>
          <w:noProof/>
          <w:szCs w:val="18"/>
          <w:lang w:val="fr-CA" w:eastAsia="fr-CA"/>
        </w:rPr>
        <w:drawing>
          <wp:anchor distT="0" distB="0" distL="114300" distR="114300" simplePos="0" relativeHeight="251656192" behindDoc="1" locked="0" layoutInCell="1" allowOverlap="1" wp14:anchorId="339391CE" wp14:editId="3F4D5903">
            <wp:simplePos x="0" y="0"/>
            <wp:positionH relativeFrom="margin">
              <wp:align>left</wp:align>
            </wp:positionH>
            <wp:positionV relativeFrom="paragraph">
              <wp:posOffset>431556</wp:posOffset>
            </wp:positionV>
            <wp:extent cx="4476115" cy="2043430"/>
            <wp:effectExtent l="0" t="0" r="635" b="0"/>
            <wp:wrapThrough wrapText="bothSides">
              <wp:wrapPolygon edited="0">
                <wp:start x="0" y="0"/>
                <wp:lineTo x="0" y="21345"/>
                <wp:lineTo x="21511" y="21345"/>
                <wp:lineTo x="21511" y="0"/>
                <wp:lineTo x="0" y="0"/>
              </wp:wrapPolygon>
            </wp:wrapThrough>
            <wp:docPr id="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115" cy="2043430"/>
                    </a:xfrm>
                    <a:prstGeom prst="rect">
                      <a:avLst/>
                    </a:prstGeom>
                    <a:noFill/>
                  </pic:spPr>
                </pic:pic>
              </a:graphicData>
            </a:graphic>
            <wp14:sizeRelH relativeFrom="margin">
              <wp14:pctWidth>0</wp14:pctWidth>
            </wp14:sizeRelH>
            <wp14:sizeRelV relativeFrom="margin">
              <wp14:pctHeight>0</wp14:pctHeight>
            </wp14:sizeRelV>
          </wp:anchor>
        </w:drawing>
      </w:r>
      <w:r w:rsidRPr="002265FB">
        <w:rPr>
          <w:rFonts w:cs="AdvTimes"/>
          <w:b/>
          <w:szCs w:val="20"/>
        </w:rPr>
        <w:t>Kauppila, 2019</w:t>
      </w:r>
      <w:r w:rsidRPr="002265FB">
        <w:rPr>
          <w:b/>
          <w:szCs w:val="20"/>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b/>
          <w:szCs w:val="20"/>
        </w:rPr>
        <w:instrText xml:space="preserve"> ADDIN EN.CITE </w:instrText>
      </w:r>
      <w:r w:rsidR="005F2998">
        <w:rPr>
          <w:b/>
          <w:szCs w:val="20"/>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b/>
          <w:szCs w:val="20"/>
        </w:rPr>
        <w:instrText xml:space="preserve"> ADDIN EN.CITE.DATA </w:instrText>
      </w:r>
      <w:r w:rsidR="005F2998">
        <w:rPr>
          <w:b/>
          <w:szCs w:val="20"/>
        </w:rPr>
      </w:r>
      <w:r w:rsidR="005F2998">
        <w:rPr>
          <w:b/>
          <w:szCs w:val="20"/>
        </w:rPr>
        <w:fldChar w:fldCharType="end"/>
      </w:r>
      <w:r w:rsidRPr="002265FB">
        <w:rPr>
          <w:b/>
          <w:szCs w:val="20"/>
        </w:rPr>
      </w:r>
      <w:r w:rsidRPr="002265FB">
        <w:rPr>
          <w:b/>
          <w:szCs w:val="20"/>
        </w:rPr>
        <w:fldChar w:fldCharType="separate"/>
      </w:r>
      <w:r w:rsidR="005F2998" w:rsidRPr="005F2998">
        <w:rPr>
          <w:b/>
          <w:noProof/>
          <w:szCs w:val="20"/>
          <w:vertAlign w:val="superscript"/>
        </w:rPr>
        <w:t>15</w:t>
      </w:r>
      <w:r w:rsidRPr="002265FB">
        <w:rPr>
          <w:b/>
          <w:szCs w:val="20"/>
        </w:rPr>
        <w:fldChar w:fldCharType="end"/>
      </w:r>
      <w:r w:rsidRPr="002265FB">
        <w:rPr>
          <w:rFonts w:cs="AdvTimes"/>
          <w:b/>
          <w:szCs w:val="20"/>
        </w:rPr>
        <w:t xml:space="preserve">                                                                                                                                        Wasserman, 2019</w:t>
      </w:r>
      <w:r w:rsidRPr="002265FB">
        <w:rPr>
          <w:b/>
          <w:szCs w:val="20"/>
          <w:vertAlign w:val="superscript"/>
        </w:rPr>
        <w:t>94</w:t>
      </w:r>
    </w:p>
    <w:p w14:paraId="63FAF187" w14:textId="77777777" w:rsidR="007C7924" w:rsidRDefault="007C7924" w:rsidP="007C7924">
      <w:pPr>
        <w:spacing w:after="120"/>
        <w:rPr>
          <w:rFonts w:cs="AdvTimes"/>
          <w:szCs w:val="20"/>
          <w:u w:val="single"/>
        </w:rPr>
      </w:pPr>
      <w:r w:rsidRPr="002F001F">
        <w:rPr>
          <w:noProof/>
          <w:szCs w:val="18"/>
          <w:lang w:val="fr-CA" w:eastAsia="fr-CA"/>
        </w:rPr>
        <w:drawing>
          <wp:anchor distT="0" distB="0" distL="114300" distR="114300" simplePos="0" relativeHeight="251658240" behindDoc="0" locked="0" layoutInCell="1" allowOverlap="1" wp14:anchorId="155CA561" wp14:editId="1E413330">
            <wp:simplePos x="0" y="0"/>
            <wp:positionH relativeFrom="column">
              <wp:posOffset>5439117</wp:posOffset>
            </wp:positionH>
            <wp:positionV relativeFrom="paragraph">
              <wp:posOffset>2931</wp:posOffset>
            </wp:positionV>
            <wp:extent cx="3369310" cy="2861945"/>
            <wp:effectExtent l="0" t="0" r="2540" b="0"/>
            <wp:wrapNone/>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9310" cy="2861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10C566" w14:textId="77777777" w:rsidR="007C7924" w:rsidRDefault="007C7924" w:rsidP="007C7924">
      <w:pPr>
        <w:rPr>
          <w:b/>
          <w:szCs w:val="18"/>
        </w:rPr>
      </w:pPr>
      <w:r>
        <w:rPr>
          <w:b/>
          <w:szCs w:val="18"/>
        </w:rPr>
        <w:br w:type="page"/>
      </w:r>
    </w:p>
    <w:p w14:paraId="7771AF78" w14:textId="77777777" w:rsidR="00111A50" w:rsidRPr="00111A50" w:rsidRDefault="00111A50" w:rsidP="00111A50">
      <w:pPr>
        <w:spacing w:after="120"/>
        <w:rPr>
          <w:rFonts w:cs="AdvTimes"/>
          <w:b/>
          <w:sz w:val="18"/>
          <w:szCs w:val="18"/>
        </w:rPr>
      </w:pPr>
      <w:bookmarkStart w:id="49" w:name="_Toc22572260"/>
      <w:r w:rsidRPr="00111A50">
        <w:rPr>
          <w:rFonts w:cs="AdvTimes"/>
          <w:b/>
          <w:sz w:val="18"/>
          <w:szCs w:val="18"/>
        </w:rPr>
        <w:lastRenderedPageBreak/>
        <w:t>ADDITIONAL EVIDENCE - RCTs, CCTs and smaller case series</w:t>
      </w:r>
    </w:p>
    <w:tbl>
      <w:tblPr>
        <w:tblStyle w:val="1"/>
        <w:tblW w:w="17118" w:type="dxa"/>
        <w:tblLayout w:type="fixed"/>
        <w:tblLook w:val="04A0" w:firstRow="1" w:lastRow="0" w:firstColumn="1" w:lastColumn="0" w:noHBand="0" w:noVBand="1"/>
      </w:tblPr>
      <w:tblGrid>
        <w:gridCol w:w="1526"/>
        <w:gridCol w:w="12190"/>
        <w:gridCol w:w="3402"/>
      </w:tblGrid>
      <w:tr w:rsidR="00111A50" w:rsidRPr="0029583B" w14:paraId="31DE16C7" w14:textId="77777777" w:rsidTr="0015503A">
        <w:tc>
          <w:tcPr>
            <w:tcW w:w="1526" w:type="dxa"/>
          </w:tcPr>
          <w:p w14:paraId="5F65917E" w14:textId="77777777" w:rsidR="00111A50" w:rsidRPr="0029583B" w:rsidRDefault="00111A50" w:rsidP="0015503A">
            <w:pPr>
              <w:rPr>
                <w:b/>
                <w:sz w:val="18"/>
                <w:szCs w:val="18"/>
              </w:rPr>
            </w:pPr>
            <w:r>
              <w:rPr>
                <w:b/>
                <w:sz w:val="18"/>
                <w:szCs w:val="18"/>
              </w:rPr>
              <w:t>Baseline parameter</w:t>
            </w:r>
          </w:p>
        </w:tc>
        <w:tc>
          <w:tcPr>
            <w:tcW w:w="12190" w:type="dxa"/>
          </w:tcPr>
          <w:p w14:paraId="568B7533" w14:textId="77777777" w:rsidR="00111A50" w:rsidRPr="0029583B" w:rsidRDefault="00111A50" w:rsidP="0015503A">
            <w:pPr>
              <w:rPr>
                <w:b/>
                <w:sz w:val="18"/>
                <w:szCs w:val="18"/>
              </w:rPr>
            </w:pPr>
            <w:r w:rsidRPr="0029583B">
              <w:rPr>
                <w:b/>
                <w:sz w:val="18"/>
                <w:szCs w:val="18"/>
              </w:rPr>
              <w:t>Outcome and correlation</w:t>
            </w:r>
          </w:p>
        </w:tc>
        <w:tc>
          <w:tcPr>
            <w:tcW w:w="3402" w:type="dxa"/>
          </w:tcPr>
          <w:p w14:paraId="3F1C0AFB" w14:textId="77777777" w:rsidR="00111A50" w:rsidRPr="0029583B" w:rsidRDefault="00111A50" w:rsidP="0015503A">
            <w:pPr>
              <w:rPr>
                <w:rFonts w:cs="AdvTimes"/>
                <w:b/>
                <w:sz w:val="18"/>
                <w:szCs w:val="18"/>
              </w:rPr>
            </w:pPr>
            <w:r w:rsidRPr="0029583B">
              <w:rPr>
                <w:b/>
                <w:sz w:val="18"/>
                <w:szCs w:val="18"/>
              </w:rPr>
              <w:t>Reference</w:t>
            </w:r>
          </w:p>
        </w:tc>
      </w:tr>
      <w:tr w:rsidR="00111A50" w:rsidRPr="00A241D7" w14:paraId="1F9EE987" w14:textId="77777777" w:rsidTr="0015503A">
        <w:tc>
          <w:tcPr>
            <w:tcW w:w="1526" w:type="dxa"/>
          </w:tcPr>
          <w:p w14:paraId="301C90BC" w14:textId="77777777" w:rsidR="00111A50" w:rsidRPr="0029583B" w:rsidRDefault="00111A50" w:rsidP="0015503A">
            <w:pPr>
              <w:rPr>
                <w:b/>
                <w:sz w:val="18"/>
                <w:szCs w:val="18"/>
              </w:rPr>
            </w:pPr>
            <w:r w:rsidRPr="0029583B">
              <w:rPr>
                <w:b/>
                <w:sz w:val="18"/>
                <w:szCs w:val="18"/>
              </w:rPr>
              <w:t>History of anaphylactic reaction</w:t>
            </w:r>
          </w:p>
        </w:tc>
        <w:tc>
          <w:tcPr>
            <w:tcW w:w="12190" w:type="dxa"/>
          </w:tcPr>
          <w:p w14:paraId="52E937DD" w14:textId="77777777" w:rsidR="00111A50" w:rsidRPr="0029583B" w:rsidRDefault="00111A50" w:rsidP="0015503A">
            <w:pPr>
              <w:rPr>
                <w:sz w:val="18"/>
                <w:szCs w:val="18"/>
              </w:rPr>
            </w:pPr>
            <w:r w:rsidRPr="0029583B">
              <w:rPr>
                <w:rFonts w:cs="AdvTimes"/>
                <w:sz w:val="18"/>
                <w:szCs w:val="18"/>
              </w:rPr>
              <w:t xml:space="preserve">History of anaphylaxis was </w:t>
            </w:r>
            <w:r w:rsidRPr="0029583B">
              <w:rPr>
                <w:rFonts w:cs="AdvTimes"/>
                <w:b/>
                <w:sz w:val="18"/>
                <w:szCs w:val="18"/>
                <w:u w:val="single"/>
              </w:rPr>
              <w:t>not</w:t>
            </w:r>
            <w:r w:rsidRPr="0029583B">
              <w:rPr>
                <w:rFonts w:cs="AdvTimes"/>
                <w:sz w:val="18"/>
                <w:szCs w:val="18"/>
              </w:rPr>
              <w:t xml:space="preserve"> a potential predictor of food challenge results at 4 months.</w:t>
            </w:r>
          </w:p>
        </w:tc>
        <w:tc>
          <w:tcPr>
            <w:tcW w:w="3402" w:type="dxa"/>
          </w:tcPr>
          <w:p w14:paraId="581102A2" w14:textId="470A2461" w:rsidR="00111A50" w:rsidRPr="0029583B" w:rsidRDefault="00111A50" w:rsidP="005F2998">
            <w:pPr>
              <w:rPr>
                <w:sz w:val="18"/>
                <w:szCs w:val="18"/>
              </w:rPr>
            </w:pPr>
            <w:r w:rsidRPr="0029583B">
              <w:rPr>
                <w:rFonts w:cs="AdvTimes"/>
                <w:sz w:val="18"/>
                <w:szCs w:val="18"/>
              </w:rPr>
              <w:t>Escudero, 2015</w:t>
            </w:r>
            <w:r w:rsidRPr="0029583B">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32</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egg</w:t>
            </w:r>
            <w:r w:rsidRPr="0029583B">
              <w:rPr>
                <w:rFonts w:cs="AdvTimes"/>
                <w:sz w:val="18"/>
                <w:szCs w:val="18"/>
              </w:rPr>
              <w:t>, N=30 OIT, N=31 control)</w:t>
            </w:r>
          </w:p>
        </w:tc>
      </w:tr>
      <w:tr w:rsidR="00111A50" w:rsidRPr="0029583B" w14:paraId="4208A343" w14:textId="77777777" w:rsidTr="0015503A">
        <w:trPr>
          <w:trHeight w:val="848"/>
        </w:trPr>
        <w:tc>
          <w:tcPr>
            <w:tcW w:w="1526" w:type="dxa"/>
            <w:vMerge w:val="restart"/>
          </w:tcPr>
          <w:p w14:paraId="2E71B05E" w14:textId="77777777" w:rsidR="00111A50" w:rsidRPr="0029583B" w:rsidRDefault="00111A50" w:rsidP="0015503A">
            <w:pPr>
              <w:rPr>
                <w:b/>
                <w:sz w:val="18"/>
                <w:szCs w:val="18"/>
              </w:rPr>
            </w:pPr>
            <w:r w:rsidRPr="0029583B">
              <w:rPr>
                <w:b/>
                <w:sz w:val="18"/>
                <w:szCs w:val="18"/>
              </w:rPr>
              <w:t>Specific IgE blood levels</w:t>
            </w:r>
          </w:p>
        </w:tc>
        <w:tc>
          <w:tcPr>
            <w:tcW w:w="12190" w:type="dxa"/>
          </w:tcPr>
          <w:p w14:paraId="5A87D532" w14:textId="77777777" w:rsidR="00111A50" w:rsidRPr="0029583B" w:rsidRDefault="00111A50" w:rsidP="0015503A">
            <w:pPr>
              <w:rPr>
                <w:sz w:val="18"/>
                <w:szCs w:val="18"/>
              </w:rPr>
            </w:pPr>
            <w:r w:rsidRPr="0029583B">
              <w:rPr>
                <w:rFonts w:cs="AdvTimes"/>
                <w:sz w:val="18"/>
                <w:szCs w:val="18"/>
              </w:rPr>
              <w:t>In Tobit regression analysis, the baseline total IgE and the baseline sIgE were associated with the amount of peanut protein tolerated after OIT (P&lt;0.001 for all).</w:t>
            </w:r>
          </w:p>
        </w:tc>
        <w:tc>
          <w:tcPr>
            <w:tcW w:w="3402" w:type="dxa"/>
          </w:tcPr>
          <w:p w14:paraId="280AD135" w14:textId="33847E4D" w:rsidR="00111A50" w:rsidRPr="0029583B" w:rsidRDefault="00111A50" w:rsidP="005F2998">
            <w:pPr>
              <w:rPr>
                <w:rFonts w:cs="AdvTimes"/>
                <w:sz w:val="18"/>
                <w:szCs w:val="18"/>
              </w:rPr>
            </w:pPr>
            <w:r w:rsidRPr="0029583B">
              <w:rPr>
                <w:rFonts w:cs="AdvTimes"/>
                <w:sz w:val="18"/>
                <w:szCs w:val="18"/>
              </w:rPr>
              <w:t>Anagnostou, 2014</w:t>
            </w:r>
            <w:r w:rsidRPr="0029583B">
              <w:rPr>
                <w:rFonts w:cs="AdvTimes"/>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2</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peanut</w:t>
            </w:r>
            <w:r w:rsidRPr="0029583B">
              <w:rPr>
                <w:rFonts w:cs="AdvTimes"/>
                <w:sz w:val="18"/>
                <w:szCs w:val="18"/>
              </w:rPr>
              <w:t>, N=49 OIT, N=50 control)</w:t>
            </w:r>
          </w:p>
        </w:tc>
      </w:tr>
      <w:tr w:rsidR="00111A50" w:rsidRPr="0029583B" w14:paraId="27DA61B6" w14:textId="77777777" w:rsidTr="0015503A">
        <w:trPr>
          <w:trHeight w:val="414"/>
        </w:trPr>
        <w:tc>
          <w:tcPr>
            <w:tcW w:w="1526" w:type="dxa"/>
            <w:vMerge/>
          </w:tcPr>
          <w:p w14:paraId="606C2657" w14:textId="77777777" w:rsidR="00111A50" w:rsidRPr="0029583B" w:rsidRDefault="00111A50" w:rsidP="0015503A">
            <w:pPr>
              <w:rPr>
                <w:b/>
                <w:sz w:val="18"/>
                <w:szCs w:val="18"/>
              </w:rPr>
            </w:pPr>
          </w:p>
        </w:tc>
        <w:tc>
          <w:tcPr>
            <w:tcW w:w="12190" w:type="dxa"/>
          </w:tcPr>
          <w:p w14:paraId="3007D21D" w14:textId="77777777" w:rsidR="00111A50" w:rsidRPr="0029583B" w:rsidRDefault="00111A50" w:rsidP="0015503A">
            <w:pPr>
              <w:rPr>
                <w:rFonts w:cs="AdvTimes"/>
                <w:sz w:val="18"/>
                <w:szCs w:val="18"/>
              </w:rPr>
            </w:pPr>
            <w:r w:rsidRPr="0029583B">
              <w:rPr>
                <w:rFonts w:cs="AdvTimes"/>
                <w:sz w:val="18"/>
                <w:szCs w:val="18"/>
              </w:rPr>
              <w:t xml:space="preserve">Desensitization was slower in patients with higher baseline sIgE levels: 9/10 (90%) patients in with sIgE &lt;3.5 kU/L, 7/15 (50%) of patients with sIgE=3.5-17 kU/L, and 3/8 (30%) of patients with sIgE=17-50 kU/L achieved desensitization in &lt; 3 months (P = 0.04). </w:t>
            </w:r>
          </w:p>
        </w:tc>
        <w:tc>
          <w:tcPr>
            <w:tcW w:w="3402" w:type="dxa"/>
          </w:tcPr>
          <w:p w14:paraId="37147BB3" w14:textId="264AE54A" w:rsidR="00111A50" w:rsidRPr="0029583B" w:rsidRDefault="00111A50" w:rsidP="005F2998">
            <w:pPr>
              <w:rPr>
                <w:rFonts w:cs="AdvTimes"/>
                <w:sz w:val="18"/>
                <w:szCs w:val="18"/>
              </w:rPr>
            </w:pPr>
            <w:r w:rsidRPr="0029583B">
              <w:rPr>
                <w:rFonts w:cs="AdvTimes"/>
                <w:sz w:val="18"/>
                <w:szCs w:val="18"/>
              </w:rPr>
              <w:t>Garcia-Ara, 2013</w:t>
            </w:r>
            <w:r w:rsidRPr="0029583B">
              <w:rPr>
                <w:rFonts w:cs="AdvTimes"/>
                <w:sz w:val="18"/>
                <w:szCs w:val="18"/>
              </w:rPr>
              <w:fldChar w:fldCharType="begin">
                <w:fldData xml:space="preserve">PEVuZE5vdGU+PENpdGU+PEF1dGhvcj5HYXJjaWEtQXJhPC9BdXRob3I+PFllYXI+MjAxMzwvWWVh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YWx0LXBlcmlvZGljYWw+PHBhZ2VzPjI5MC00PC9wYWdl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HYXJjaWEtQXJhPC9BdXRob3I+PFllYXI+MjAxMzwvWWVh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YWx0LXBlcmlvZGljYWw+PHBhZ2VzPjI5MC00PC9wYWdl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43</w:t>
            </w:r>
            <w:r w:rsidRPr="0029583B">
              <w:rPr>
                <w:rFonts w:cs="AdvTimes"/>
                <w:sz w:val="18"/>
                <w:szCs w:val="18"/>
              </w:rPr>
              <w:fldChar w:fldCharType="end"/>
            </w:r>
            <w:r w:rsidRPr="0029583B">
              <w:rPr>
                <w:rFonts w:cs="AdvTimes"/>
                <w:sz w:val="18"/>
                <w:szCs w:val="18"/>
              </w:rPr>
              <w:t xml:space="preserve"> (CCT, </w:t>
            </w:r>
            <w:r w:rsidRPr="0029583B">
              <w:rPr>
                <w:rFonts w:cs="AdvTimes"/>
                <w:b/>
                <w:sz w:val="18"/>
                <w:szCs w:val="18"/>
              </w:rPr>
              <w:t>milk</w:t>
            </w:r>
            <w:r w:rsidRPr="0029583B">
              <w:rPr>
                <w:rFonts w:cs="AdvTimes"/>
                <w:sz w:val="18"/>
                <w:szCs w:val="18"/>
              </w:rPr>
              <w:t>, N=36 OIT; N=19 control)</w:t>
            </w:r>
          </w:p>
        </w:tc>
      </w:tr>
      <w:tr w:rsidR="00111A50" w:rsidRPr="0029583B" w14:paraId="44541F98" w14:textId="77777777" w:rsidTr="0015503A">
        <w:tc>
          <w:tcPr>
            <w:tcW w:w="1526" w:type="dxa"/>
            <w:vMerge w:val="restart"/>
          </w:tcPr>
          <w:p w14:paraId="7FE35B3B" w14:textId="77777777" w:rsidR="00111A50" w:rsidRPr="0029583B" w:rsidRDefault="00111A50" w:rsidP="0015503A">
            <w:pPr>
              <w:rPr>
                <w:b/>
                <w:sz w:val="18"/>
                <w:szCs w:val="18"/>
              </w:rPr>
            </w:pPr>
            <w:r w:rsidRPr="0029583B">
              <w:rPr>
                <w:b/>
                <w:sz w:val="18"/>
                <w:szCs w:val="18"/>
              </w:rPr>
              <w:t>Maximum tolerated dose of food allergen</w:t>
            </w:r>
          </w:p>
        </w:tc>
        <w:tc>
          <w:tcPr>
            <w:tcW w:w="12190" w:type="dxa"/>
          </w:tcPr>
          <w:p w14:paraId="502FD7A6" w14:textId="77777777" w:rsidR="00111A50" w:rsidRPr="0029583B" w:rsidRDefault="00111A50" w:rsidP="0015503A">
            <w:pPr>
              <w:rPr>
                <w:sz w:val="18"/>
                <w:szCs w:val="18"/>
              </w:rPr>
            </w:pPr>
            <w:r w:rsidRPr="0029583B">
              <w:rPr>
                <w:rFonts w:cs="AdvTimes"/>
                <w:sz w:val="18"/>
                <w:szCs w:val="18"/>
              </w:rPr>
              <w:t>In Tobit regression analysis, the amount of peanut protein tolerated at baseline was associated with the amount of peanut protein tolerated after OIT (P&lt;0.001 for all).</w:t>
            </w:r>
          </w:p>
        </w:tc>
        <w:tc>
          <w:tcPr>
            <w:tcW w:w="3402" w:type="dxa"/>
          </w:tcPr>
          <w:p w14:paraId="5670E6D3" w14:textId="1D82982A" w:rsidR="00111A50" w:rsidRPr="0029583B" w:rsidRDefault="00111A50" w:rsidP="005F2998">
            <w:pPr>
              <w:rPr>
                <w:rFonts w:cs="AdvTimes"/>
                <w:sz w:val="18"/>
                <w:szCs w:val="18"/>
              </w:rPr>
            </w:pPr>
            <w:r w:rsidRPr="0029583B">
              <w:rPr>
                <w:rFonts w:cs="AdvTimes"/>
                <w:sz w:val="18"/>
                <w:szCs w:val="18"/>
              </w:rPr>
              <w:t>Anagnostou, 2014</w:t>
            </w:r>
            <w:r w:rsidRPr="0029583B">
              <w:rPr>
                <w:rFonts w:cs="AdvTimes"/>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2</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peanut</w:t>
            </w:r>
            <w:r w:rsidRPr="0029583B">
              <w:rPr>
                <w:rFonts w:cs="AdvTimes"/>
                <w:sz w:val="18"/>
                <w:szCs w:val="18"/>
              </w:rPr>
              <w:t>, N=49 OIT, N=50 control)</w:t>
            </w:r>
          </w:p>
        </w:tc>
      </w:tr>
      <w:tr w:rsidR="00111A50" w:rsidRPr="00A241D7" w14:paraId="79600D4F" w14:textId="77777777" w:rsidTr="0015503A">
        <w:trPr>
          <w:trHeight w:val="70"/>
        </w:trPr>
        <w:tc>
          <w:tcPr>
            <w:tcW w:w="1526" w:type="dxa"/>
            <w:vMerge/>
          </w:tcPr>
          <w:p w14:paraId="6A4CD61E" w14:textId="77777777" w:rsidR="00111A50" w:rsidRPr="0029583B" w:rsidRDefault="00111A50" w:rsidP="0015503A">
            <w:pPr>
              <w:rPr>
                <w:b/>
                <w:sz w:val="18"/>
                <w:szCs w:val="18"/>
              </w:rPr>
            </w:pPr>
          </w:p>
        </w:tc>
        <w:tc>
          <w:tcPr>
            <w:tcW w:w="12190" w:type="dxa"/>
          </w:tcPr>
          <w:p w14:paraId="20BF3D2E" w14:textId="77777777" w:rsidR="00111A50" w:rsidRPr="0029583B" w:rsidRDefault="00111A50" w:rsidP="0015503A">
            <w:pPr>
              <w:spacing w:line="264" w:lineRule="auto"/>
              <w:rPr>
                <w:rFonts w:cs="AdvTimes"/>
                <w:sz w:val="18"/>
                <w:szCs w:val="18"/>
              </w:rPr>
            </w:pPr>
            <w:r w:rsidRPr="0029583B">
              <w:rPr>
                <w:rFonts w:cs="AdvTimes"/>
                <w:sz w:val="18"/>
                <w:szCs w:val="18"/>
              </w:rPr>
              <w:t xml:space="preserve">The dose that triggered symptoms at baseline was </w:t>
            </w:r>
            <w:r w:rsidRPr="0029583B">
              <w:rPr>
                <w:rFonts w:cs="AdvTimes"/>
                <w:sz w:val="18"/>
                <w:szCs w:val="18"/>
                <w:u w:val="single"/>
              </w:rPr>
              <w:t>not</w:t>
            </w:r>
            <w:r w:rsidRPr="0029583B">
              <w:rPr>
                <w:rFonts w:cs="AdvTimes"/>
                <w:sz w:val="18"/>
                <w:szCs w:val="18"/>
              </w:rPr>
              <w:t xml:space="preserve"> a potential predictor of food challenge results at 4 months.</w:t>
            </w:r>
          </w:p>
          <w:p w14:paraId="639ABFFC" w14:textId="77777777" w:rsidR="00111A50" w:rsidRPr="0029583B" w:rsidRDefault="00111A50" w:rsidP="0015503A">
            <w:pPr>
              <w:rPr>
                <w:rFonts w:cs="AdvTimes"/>
                <w:sz w:val="18"/>
                <w:szCs w:val="18"/>
              </w:rPr>
            </w:pPr>
          </w:p>
        </w:tc>
        <w:tc>
          <w:tcPr>
            <w:tcW w:w="3402" w:type="dxa"/>
          </w:tcPr>
          <w:p w14:paraId="42C4222E" w14:textId="5F838384" w:rsidR="00111A50" w:rsidRPr="0029583B" w:rsidRDefault="00111A50" w:rsidP="005F2998">
            <w:pPr>
              <w:rPr>
                <w:rFonts w:cs="AdvTimes"/>
                <w:sz w:val="18"/>
                <w:szCs w:val="18"/>
              </w:rPr>
            </w:pPr>
            <w:r w:rsidRPr="0029583B">
              <w:rPr>
                <w:rFonts w:cs="AdvTimes"/>
                <w:sz w:val="18"/>
                <w:szCs w:val="18"/>
              </w:rPr>
              <w:t>Escudero, 2015</w:t>
            </w:r>
            <w:r w:rsidRPr="0029583B">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32</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egg</w:t>
            </w:r>
            <w:r w:rsidRPr="0029583B">
              <w:rPr>
                <w:rFonts w:cs="AdvTimes"/>
                <w:sz w:val="18"/>
                <w:szCs w:val="18"/>
              </w:rPr>
              <w:t>, N=30 OIT, N=31 control)</w:t>
            </w:r>
          </w:p>
        </w:tc>
      </w:tr>
      <w:tr w:rsidR="00111A50" w:rsidRPr="00A241D7" w14:paraId="0F8DC356" w14:textId="77777777" w:rsidTr="0015503A">
        <w:tc>
          <w:tcPr>
            <w:tcW w:w="1526" w:type="dxa"/>
            <w:vMerge/>
          </w:tcPr>
          <w:p w14:paraId="74EB7E4A" w14:textId="77777777" w:rsidR="00111A50" w:rsidRPr="0029583B" w:rsidRDefault="00111A50" w:rsidP="0015503A">
            <w:pPr>
              <w:rPr>
                <w:b/>
                <w:sz w:val="18"/>
                <w:szCs w:val="18"/>
              </w:rPr>
            </w:pPr>
          </w:p>
        </w:tc>
        <w:tc>
          <w:tcPr>
            <w:tcW w:w="12190" w:type="dxa"/>
          </w:tcPr>
          <w:p w14:paraId="0958E0FC" w14:textId="77777777" w:rsidR="00111A50" w:rsidRPr="0029583B" w:rsidRDefault="00111A50" w:rsidP="0015503A">
            <w:pPr>
              <w:spacing w:line="264" w:lineRule="auto"/>
              <w:rPr>
                <w:rFonts w:cs="AdvTimes"/>
                <w:sz w:val="18"/>
                <w:szCs w:val="18"/>
              </w:rPr>
            </w:pPr>
            <w:r w:rsidRPr="0029583B">
              <w:rPr>
                <w:rFonts w:cs="AdvTimes"/>
                <w:sz w:val="18"/>
                <w:szCs w:val="18"/>
              </w:rPr>
              <w:t xml:space="preserve">Baseline maximum dose allergen dose tolerated on the first day was </w:t>
            </w:r>
            <w:r w:rsidRPr="0029583B">
              <w:rPr>
                <w:rFonts w:cs="AdvTimes"/>
                <w:sz w:val="18"/>
                <w:szCs w:val="18"/>
                <w:u w:val="single"/>
              </w:rPr>
              <w:t>not</w:t>
            </w:r>
            <w:r w:rsidRPr="0029583B">
              <w:rPr>
                <w:rFonts w:cs="AdvTimes"/>
                <w:sz w:val="18"/>
                <w:szCs w:val="18"/>
              </w:rPr>
              <w:t xml:space="preserve"> predictive of sustained unresponsiveness.</w:t>
            </w:r>
          </w:p>
        </w:tc>
        <w:tc>
          <w:tcPr>
            <w:tcW w:w="3402" w:type="dxa"/>
          </w:tcPr>
          <w:p w14:paraId="31BBE004" w14:textId="1AB9C852" w:rsidR="00111A50" w:rsidRPr="0029583B" w:rsidRDefault="00111A50" w:rsidP="005F2998">
            <w:pPr>
              <w:rPr>
                <w:rFonts w:cs="AdvTimes"/>
                <w:sz w:val="18"/>
                <w:szCs w:val="18"/>
              </w:rPr>
            </w:pPr>
            <w:r w:rsidRPr="0029583B">
              <w:rPr>
                <w:rFonts w:cs="AdvTimes"/>
                <w:sz w:val="18"/>
                <w:szCs w:val="18"/>
              </w:rPr>
              <w:t>Burks, 2012</w:t>
            </w:r>
            <w:r w:rsidRPr="0029583B">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32</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egg</w:t>
            </w:r>
            <w:r w:rsidRPr="0029583B">
              <w:rPr>
                <w:rFonts w:cs="AdvTimes"/>
                <w:sz w:val="18"/>
                <w:szCs w:val="18"/>
              </w:rPr>
              <w:t>, N=40 OIT, N=15 control)</w:t>
            </w:r>
          </w:p>
        </w:tc>
      </w:tr>
    </w:tbl>
    <w:p w14:paraId="4C8B7177" w14:textId="77777777" w:rsidR="00111A50" w:rsidRDefault="00111A50" w:rsidP="00A54C7A"/>
    <w:p w14:paraId="1C8CB70D" w14:textId="77777777" w:rsidR="00111A50" w:rsidRDefault="007C7924" w:rsidP="00A54C7A">
      <w:pPr>
        <w:pStyle w:val="Titre3"/>
      </w:pPr>
      <w:bookmarkStart w:id="50" w:name="_Toc27666850"/>
      <w:r w:rsidRPr="000D2B4B">
        <w:t xml:space="preserve">Correlations between </w:t>
      </w:r>
      <w:r w:rsidRPr="00111A50">
        <w:t>baseline</w:t>
      </w:r>
      <w:r w:rsidRPr="000D2B4B">
        <w:t xml:space="preserve"> asthma status and </w:t>
      </w:r>
      <w:r>
        <w:t>OIT</w:t>
      </w:r>
      <w:r w:rsidRPr="000D2B4B">
        <w:t xml:space="preserve"> outcomes</w:t>
      </w:r>
      <w:bookmarkEnd w:id="50"/>
      <w:r w:rsidRPr="000D2B4B">
        <w:t xml:space="preserve"> </w:t>
      </w:r>
    </w:p>
    <w:p w14:paraId="762DCA54" w14:textId="77777777" w:rsidR="007C7924" w:rsidRPr="00111A50" w:rsidRDefault="00111A50" w:rsidP="00111A50">
      <w:pPr>
        <w:spacing w:after="120"/>
        <w:rPr>
          <w:rFonts w:cs="AdvTimes"/>
          <w:b/>
          <w:sz w:val="18"/>
          <w:szCs w:val="18"/>
        </w:rPr>
      </w:pPr>
      <w:r w:rsidRPr="00111A50">
        <w:rPr>
          <w:rFonts w:cs="AdvTimes"/>
          <w:b/>
          <w:sz w:val="18"/>
          <w:szCs w:val="18"/>
        </w:rPr>
        <w:t>L</w:t>
      </w:r>
      <w:r w:rsidR="007C7924" w:rsidRPr="00111A50">
        <w:rPr>
          <w:rFonts w:cs="AdvTimes"/>
          <w:b/>
          <w:sz w:val="18"/>
          <w:szCs w:val="18"/>
        </w:rPr>
        <w:t>arge case series</w:t>
      </w:r>
      <w:bookmarkEnd w:id="49"/>
    </w:p>
    <w:tbl>
      <w:tblPr>
        <w:tblStyle w:val="1"/>
        <w:tblW w:w="15876" w:type="dxa"/>
        <w:tblLayout w:type="fixed"/>
        <w:tblLook w:val="04A0" w:firstRow="1" w:lastRow="0" w:firstColumn="1" w:lastColumn="0" w:noHBand="0" w:noVBand="1"/>
      </w:tblPr>
      <w:tblGrid>
        <w:gridCol w:w="8930"/>
        <w:gridCol w:w="3969"/>
        <w:gridCol w:w="2977"/>
      </w:tblGrid>
      <w:tr w:rsidR="00111A50" w:rsidRPr="000F7FC2" w14:paraId="1392258C" w14:textId="77777777" w:rsidTr="00111A50">
        <w:tc>
          <w:tcPr>
            <w:tcW w:w="8930" w:type="dxa"/>
          </w:tcPr>
          <w:p w14:paraId="55B7FA5E" w14:textId="77777777" w:rsidR="00111A50" w:rsidRPr="00111A50" w:rsidRDefault="00111A50" w:rsidP="00111A50">
            <w:pPr>
              <w:contextualSpacing/>
              <w:rPr>
                <w:b/>
                <w:sz w:val="18"/>
                <w:szCs w:val="18"/>
              </w:rPr>
            </w:pPr>
            <w:r>
              <w:rPr>
                <w:b/>
                <w:sz w:val="18"/>
                <w:szCs w:val="18"/>
              </w:rPr>
              <w:t>Outcome and c</w:t>
            </w:r>
            <w:r w:rsidRPr="00111A50">
              <w:rPr>
                <w:b/>
                <w:sz w:val="18"/>
                <w:szCs w:val="18"/>
              </w:rPr>
              <w:t>orrelation</w:t>
            </w:r>
          </w:p>
        </w:tc>
        <w:tc>
          <w:tcPr>
            <w:tcW w:w="3969" w:type="dxa"/>
          </w:tcPr>
          <w:p w14:paraId="0E0CB9C0" w14:textId="77777777" w:rsidR="00111A50" w:rsidRPr="00111A50" w:rsidRDefault="00111A50" w:rsidP="00675E3D">
            <w:pPr>
              <w:contextualSpacing/>
              <w:rPr>
                <w:b/>
                <w:sz w:val="18"/>
                <w:szCs w:val="18"/>
              </w:rPr>
            </w:pPr>
            <w:r w:rsidRPr="00111A50">
              <w:rPr>
                <w:b/>
                <w:sz w:val="18"/>
                <w:szCs w:val="18"/>
              </w:rPr>
              <w:t>Proportion of patients with asthma</w:t>
            </w:r>
          </w:p>
        </w:tc>
        <w:tc>
          <w:tcPr>
            <w:tcW w:w="2977" w:type="dxa"/>
          </w:tcPr>
          <w:p w14:paraId="193EA6CF" w14:textId="77777777" w:rsidR="00111A50" w:rsidRPr="00111A50" w:rsidRDefault="00111A50" w:rsidP="00675E3D">
            <w:pPr>
              <w:contextualSpacing/>
              <w:rPr>
                <w:b/>
                <w:sz w:val="18"/>
                <w:szCs w:val="18"/>
              </w:rPr>
            </w:pPr>
            <w:r w:rsidRPr="00111A50">
              <w:rPr>
                <w:b/>
                <w:sz w:val="18"/>
                <w:szCs w:val="18"/>
              </w:rPr>
              <w:t>Reference</w:t>
            </w:r>
          </w:p>
        </w:tc>
      </w:tr>
      <w:tr w:rsidR="00111A50" w:rsidRPr="000F7FC2" w14:paraId="6A35F8F6" w14:textId="77777777" w:rsidTr="00111A50">
        <w:tc>
          <w:tcPr>
            <w:tcW w:w="8930" w:type="dxa"/>
          </w:tcPr>
          <w:p w14:paraId="68B7373C" w14:textId="77777777" w:rsidR="00111A50" w:rsidRPr="00111A50" w:rsidRDefault="00111A50" w:rsidP="00675E3D">
            <w:pPr>
              <w:contextualSpacing/>
              <w:rPr>
                <w:sz w:val="18"/>
                <w:szCs w:val="18"/>
              </w:rPr>
            </w:pPr>
            <w:r w:rsidRPr="00111A50">
              <w:rPr>
                <w:sz w:val="18"/>
                <w:szCs w:val="18"/>
              </w:rPr>
              <w:t xml:space="preserve">Compared to patients without asthma (N=93), patients with asthma (N= 101) were </w:t>
            </w:r>
            <w:r w:rsidRPr="00111A50">
              <w:rPr>
                <w:b/>
                <w:sz w:val="18"/>
                <w:szCs w:val="18"/>
              </w:rPr>
              <w:t>less likely to reach full desensitization</w:t>
            </w:r>
            <w:r w:rsidRPr="00111A50">
              <w:rPr>
                <w:sz w:val="18"/>
                <w:szCs w:val="18"/>
              </w:rPr>
              <w:t xml:space="preserve"> (7200 mg CMP) (52% vs 69%, P =.019). Among patients with asthma, need for controller therapy (initiated before or during OIT) was associated with lower likelihood of reaching full desensitization (P=0.001). Overall, 86% of all patients with asthma (87/101) and ≥ 82% of the sub-group requiring asthma controller therapy reached a dose likely protective against accidental exposure (&gt;180 mg CMP).</w:t>
            </w:r>
          </w:p>
        </w:tc>
        <w:tc>
          <w:tcPr>
            <w:tcW w:w="3969" w:type="dxa"/>
          </w:tcPr>
          <w:p w14:paraId="57CEEEA8" w14:textId="77777777" w:rsidR="00111A50" w:rsidRPr="00111A50" w:rsidRDefault="00111A50" w:rsidP="00675E3D">
            <w:pPr>
              <w:contextualSpacing/>
              <w:rPr>
                <w:sz w:val="18"/>
                <w:szCs w:val="18"/>
              </w:rPr>
            </w:pPr>
            <w:r w:rsidRPr="00111A50">
              <w:rPr>
                <w:sz w:val="18"/>
                <w:szCs w:val="18"/>
              </w:rPr>
              <w:t>101 patients with asthma, 93 no asthma</w:t>
            </w:r>
          </w:p>
        </w:tc>
        <w:tc>
          <w:tcPr>
            <w:tcW w:w="2977" w:type="dxa"/>
          </w:tcPr>
          <w:p w14:paraId="38A69885" w14:textId="3F181BD9" w:rsidR="00111A50" w:rsidRPr="00111A50" w:rsidRDefault="00111A50" w:rsidP="005F2998">
            <w:pPr>
              <w:contextualSpacing/>
              <w:rPr>
                <w:sz w:val="18"/>
                <w:szCs w:val="18"/>
              </w:rPr>
            </w:pPr>
            <w:r w:rsidRPr="00111A50">
              <w:rPr>
                <w:sz w:val="18"/>
                <w:szCs w:val="18"/>
              </w:rPr>
              <w:t>Elizur, 2015</w:t>
            </w:r>
            <w:r w:rsidRPr="00111A50">
              <w:rPr>
                <w:sz w:val="18"/>
                <w:szCs w:val="18"/>
              </w:rPr>
              <w:fldChar w:fldCharType="begin">
                <w:fldData xml:space="preserve">PEVuZE5vdGU+PENpdGU+PEF1dGhvcj5FbGl6dXI8L0F1dGhvcj48WWVhcj4yMDE1PC9ZZWFyPjxS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1PC9ZZWFyPjxS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73</w:t>
            </w:r>
            <w:r w:rsidRPr="00111A50">
              <w:rPr>
                <w:sz w:val="18"/>
                <w:szCs w:val="18"/>
              </w:rPr>
              <w:fldChar w:fldCharType="end"/>
            </w:r>
            <w:r w:rsidRPr="00111A50">
              <w:rPr>
                <w:sz w:val="18"/>
                <w:szCs w:val="18"/>
              </w:rPr>
              <w:t xml:space="preserve"> (</w:t>
            </w:r>
            <w:r w:rsidRPr="00111A50">
              <w:rPr>
                <w:b/>
                <w:sz w:val="18"/>
                <w:szCs w:val="18"/>
              </w:rPr>
              <w:t>milk</w:t>
            </w:r>
            <w:r w:rsidRPr="00111A50">
              <w:rPr>
                <w:sz w:val="18"/>
                <w:szCs w:val="18"/>
              </w:rPr>
              <w:t>, N=194)</w:t>
            </w:r>
          </w:p>
        </w:tc>
      </w:tr>
      <w:tr w:rsidR="00111A50" w:rsidRPr="000F7FC2" w14:paraId="6D29C3EE" w14:textId="77777777" w:rsidTr="00111A50">
        <w:tc>
          <w:tcPr>
            <w:tcW w:w="8930" w:type="dxa"/>
          </w:tcPr>
          <w:p w14:paraId="339CDC9F" w14:textId="77777777" w:rsidR="00111A50" w:rsidRPr="00111A50" w:rsidRDefault="00111A50" w:rsidP="00675E3D">
            <w:pPr>
              <w:contextualSpacing/>
              <w:rPr>
                <w:sz w:val="18"/>
                <w:szCs w:val="18"/>
              </w:rPr>
            </w:pPr>
            <w:r w:rsidRPr="00111A50">
              <w:rPr>
                <w:sz w:val="18"/>
                <w:szCs w:val="18"/>
              </w:rPr>
              <w:t xml:space="preserve">Baseline asthma was </w:t>
            </w:r>
            <w:r w:rsidRPr="00111A50">
              <w:rPr>
                <w:b/>
                <w:sz w:val="18"/>
                <w:szCs w:val="18"/>
              </w:rPr>
              <w:t>not a statistically</w:t>
            </w:r>
            <w:r w:rsidRPr="00111A50">
              <w:rPr>
                <w:sz w:val="18"/>
                <w:szCs w:val="18"/>
              </w:rPr>
              <w:t xml:space="preserve"> significant predictor of treatment failure.</w:t>
            </w:r>
          </w:p>
        </w:tc>
        <w:tc>
          <w:tcPr>
            <w:tcW w:w="3969" w:type="dxa"/>
          </w:tcPr>
          <w:p w14:paraId="23C87EC7" w14:textId="77777777" w:rsidR="00111A50" w:rsidRPr="00111A50" w:rsidRDefault="00111A50" w:rsidP="00675E3D">
            <w:pPr>
              <w:contextualSpacing/>
              <w:rPr>
                <w:sz w:val="18"/>
                <w:szCs w:val="18"/>
              </w:rPr>
            </w:pPr>
            <w:r w:rsidRPr="00111A50">
              <w:rPr>
                <w:sz w:val="18"/>
                <w:szCs w:val="18"/>
              </w:rPr>
              <w:t>asthma: 73%</w:t>
            </w:r>
          </w:p>
        </w:tc>
        <w:tc>
          <w:tcPr>
            <w:tcW w:w="2977" w:type="dxa"/>
          </w:tcPr>
          <w:p w14:paraId="5DB468EA" w14:textId="0A54AF3D" w:rsidR="00111A50" w:rsidRPr="00111A50" w:rsidRDefault="00111A50" w:rsidP="005F2998">
            <w:pPr>
              <w:contextualSpacing/>
              <w:rPr>
                <w:sz w:val="18"/>
                <w:szCs w:val="18"/>
              </w:rPr>
            </w:pPr>
            <w:r w:rsidRPr="00111A50">
              <w:rPr>
                <w:sz w:val="18"/>
                <w:szCs w:val="18"/>
              </w:rPr>
              <w:t>Kauppila, 2019</w:t>
            </w:r>
            <w:r w:rsidRPr="00111A50">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15</w:t>
            </w:r>
            <w:r w:rsidRPr="00111A50">
              <w:rPr>
                <w:sz w:val="18"/>
                <w:szCs w:val="18"/>
              </w:rPr>
              <w:fldChar w:fldCharType="end"/>
            </w:r>
            <w:r w:rsidRPr="00111A50">
              <w:rPr>
                <w:sz w:val="18"/>
                <w:szCs w:val="18"/>
              </w:rPr>
              <w:t xml:space="preserve"> (</w:t>
            </w:r>
            <w:r w:rsidRPr="00111A50">
              <w:rPr>
                <w:b/>
                <w:sz w:val="18"/>
                <w:szCs w:val="18"/>
              </w:rPr>
              <w:t xml:space="preserve">milk, </w:t>
            </w:r>
            <w:r w:rsidRPr="00111A50">
              <w:rPr>
                <w:sz w:val="18"/>
                <w:szCs w:val="18"/>
              </w:rPr>
              <w:t>N=244)</w:t>
            </w:r>
          </w:p>
        </w:tc>
      </w:tr>
      <w:tr w:rsidR="00111A50" w:rsidRPr="000F7FC2" w14:paraId="69C424A4" w14:textId="77777777" w:rsidTr="00111A50">
        <w:tc>
          <w:tcPr>
            <w:tcW w:w="8930" w:type="dxa"/>
          </w:tcPr>
          <w:p w14:paraId="764E6304" w14:textId="77777777" w:rsidR="00111A50" w:rsidRPr="00111A50" w:rsidRDefault="00111A50" w:rsidP="00675E3D">
            <w:pPr>
              <w:contextualSpacing/>
              <w:rPr>
                <w:sz w:val="18"/>
                <w:szCs w:val="18"/>
              </w:rPr>
            </w:pPr>
            <w:r w:rsidRPr="00111A50">
              <w:rPr>
                <w:sz w:val="18"/>
                <w:szCs w:val="18"/>
              </w:rPr>
              <w:t xml:space="preserve">History of asthma (intermittent, P=.291, or persistent, P = .170) was </w:t>
            </w:r>
            <w:r w:rsidRPr="00111A50">
              <w:rPr>
                <w:b/>
                <w:sz w:val="18"/>
                <w:szCs w:val="18"/>
              </w:rPr>
              <w:t>not</w:t>
            </w:r>
            <w:r w:rsidRPr="00111A50">
              <w:rPr>
                <w:sz w:val="18"/>
                <w:szCs w:val="18"/>
              </w:rPr>
              <w:t xml:space="preserve"> a statistically significant predictor of reaching the target dose.</w:t>
            </w:r>
          </w:p>
        </w:tc>
        <w:tc>
          <w:tcPr>
            <w:tcW w:w="3969" w:type="dxa"/>
          </w:tcPr>
          <w:p w14:paraId="38397D79" w14:textId="77777777" w:rsidR="00111A50" w:rsidRPr="00111A50" w:rsidRDefault="00111A50" w:rsidP="00675E3D">
            <w:pPr>
              <w:contextualSpacing/>
              <w:rPr>
                <w:sz w:val="18"/>
                <w:szCs w:val="18"/>
              </w:rPr>
            </w:pPr>
            <w:r w:rsidRPr="00111A50">
              <w:rPr>
                <w:sz w:val="18"/>
                <w:szCs w:val="18"/>
              </w:rPr>
              <w:t>asthma: persistent: 43%, intermittent: 21%</w:t>
            </w:r>
          </w:p>
        </w:tc>
        <w:tc>
          <w:tcPr>
            <w:tcW w:w="2977" w:type="dxa"/>
          </w:tcPr>
          <w:p w14:paraId="108F6FE3" w14:textId="513D836A" w:rsidR="00111A50" w:rsidRPr="00111A50" w:rsidRDefault="00111A50" w:rsidP="005F2998">
            <w:pPr>
              <w:contextualSpacing/>
              <w:rPr>
                <w:sz w:val="18"/>
                <w:szCs w:val="18"/>
              </w:rPr>
            </w:pPr>
            <w:r w:rsidRPr="00111A50">
              <w:rPr>
                <w:sz w:val="18"/>
                <w:szCs w:val="18"/>
              </w:rPr>
              <w:t>Wasserman, 2018</w:t>
            </w:r>
            <w:r w:rsidRPr="00111A50">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8</w:t>
            </w:r>
            <w:r w:rsidRPr="00111A50">
              <w:rPr>
                <w:sz w:val="18"/>
                <w:szCs w:val="18"/>
              </w:rPr>
              <w:fldChar w:fldCharType="end"/>
            </w:r>
            <w:r w:rsidRPr="00111A50">
              <w:rPr>
                <w:sz w:val="18"/>
                <w:szCs w:val="18"/>
              </w:rPr>
              <w:t xml:space="preserve"> (</w:t>
            </w:r>
            <w:r w:rsidRPr="00111A50">
              <w:rPr>
                <w:b/>
                <w:sz w:val="18"/>
                <w:szCs w:val="18"/>
              </w:rPr>
              <w:t>peanut</w:t>
            </w:r>
            <w:r w:rsidRPr="00111A50">
              <w:rPr>
                <w:sz w:val="18"/>
                <w:szCs w:val="18"/>
              </w:rPr>
              <w:t>, N=270)</w:t>
            </w:r>
          </w:p>
        </w:tc>
      </w:tr>
      <w:tr w:rsidR="00111A50" w:rsidRPr="000F7FC2" w14:paraId="29E8C405" w14:textId="77777777" w:rsidTr="00111A50">
        <w:tc>
          <w:tcPr>
            <w:tcW w:w="8930" w:type="dxa"/>
          </w:tcPr>
          <w:p w14:paraId="24BE84DE" w14:textId="77777777" w:rsidR="00111A50" w:rsidRPr="00111A50" w:rsidRDefault="00111A50" w:rsidP="00675E3D">
            <w:pPr>
              <w:contextualSpacing/>
              <w:rPr>
                <w:sz w:val="18"/>
                <w:szCs w:val="18"/>
              </w:rPr>
            </w:pPr>
            <w:r w:rsidRPr="00111A50">
              <w:rPr>
                <w:sz w:val="18"/>
                <w:szCs w:val="18"/>
              </w:rPr>
              <w:t xml:space="preserve">Although more children with asthma (23%) vs without asthma (5.6%) had a single highest tolerated dose &lt;5 mg peanut protein (P=.003), the two groups were </w:t>
            </w:r>
            <w:r w:rsidRPr="00111A50">
              <w:rPr>
                <w:b/>
                <w:sz w:val="18"/>
                <w:szCs w:val="18"/>
              </w:rPr>
              <w:t>comparable in pre-OIT reaction severity and in the course and outcome of OIT</w:t>
            </w:r>
            <w:r w:rsidRPr="00111A50">
              <w:rPr>
                <w:sz w:val="18"/>
                <w:szCs w:val="18"/>
              </w:rPr>
              <w:t>.</w:t>
            </w:r>
          </w:p>
        </w:tc>
        <w:tc>
          <w:tcPr>
            <w:tcW w:w="3969" w:type="dxa"/>
          </w:tcPr>
          <w:p w14:paraId="3BFBF198" w14:textId="77777777" w:rsidR="00111A50" w:rsidRPr="00111A50" w:rsidRDefault="00111A50" w:rsidP="00675E3D">
            <w:pPr>
              <w:contextualSpacing/>
              <w:rPr>
                <w:sz w:val="18"/>
                <w:szCs w:val="18"/>
              </w:rPr>
            </w:pPr>
            <w:r w:rsidRPr="00111A50">
              <w:rPr>
                <w:sz w:val="18"/>
                <w:szCs w:val="18"/>
              </w:rPr>
              <w:t>asthma: 56/145 [39%], controller therapy before OIT or initiated at the start of OIT: 34/145 [23%], uncontrolled asthma excluded</w:t>
            </w:r>
          </w:p>
        </w:tc>
        <w:tc>
          <w:tcPr>
            <w:tcW w:w="2977" w:type="dxa"/>
          </w:tcPr>
          <w:p w14:paraId="4B702FDB" w14:textId="7743E6DE" w:rsidR="00111A50" w:rsidRPr="00111A50" w:rsidRDefault="00111A50" w:rsidP="005F2998">
            <w:pPr>
              <w:contextualSpacing/>
              <w:rPr>
                <w:sz w:val="18"/>
                <w:szCs w:val="18"/>
              </w:rPr>
            </w:pPr>
            <w:r w:rsidRPr="00111A50">
              <w:rPr>
                <w:sz w:val="18"/>
                <w:szCs w:val="18"/>
              </w:rPr>
              <w:t>Nachshon, 2018,</w:t>
            </w:r>
            <w:r w:rsidRPr="00111A50">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7</w:t>
            </w:r>
            <w:r w:rsidRPr="00111A50">
              <w:rPr>
                <w:sz w:val="18"/>
                <w:szCs w:val="18"/>
              </w:rPr>
              <w:fldChar w:fldCharType="end"/>
            </w:r>
            <w:r w:rsidRPr="00111A50">
              <w:rPr>
                <w:sz w:val="18"/>
                <w:szCs w:val="18"/>
              </w:rPr>
              <w:t xml:space="preserve"> (</w:t>
            </w:r>
            <w:r w:rsidRPr="00111A50">
              <w:rPr>
                <w:b/>
                <w:sz w:val="18"/>
                <w:szCs w:val="18"/>
              </w:rPr>
              <w:t>peanut</w:t>
            </w:r>
            <w:r w:rsidRPr="00111A50">
              <w:rPr>
                <w:sz w:val="18"/>
                <w:szCs w:val="18"/>
              </w:rPr>
              <w:t xml:space="preserve"> , N=145)</w:t>
            </w:r>
          </w:p>
        </w:tc>
      </w:tr>
    </w:tbl>
    <w:p w14:paraId="61B4B706" w14:textId="77777777" w:rsidR="007C7924" w:rsidRDefault="007C7924" w:rsidP="007C7924">
      <w:pPr>
        <w:rPr>
          <w:rFonts w:cs="AdvTimes"/>
          <w:szCs w:val="20"/>
        </w:rPr>
      </w:pPr>
    </w:p>
    <w:p w14:paraId="6CDE5EC2" w14:textId="77777777" w:rsidR="00111A50" w:rsidRDefault="00111A50" w:rsidP="007C7924">
      <w:pPr>
        <w:rPr>
          <w:rFonts w:cs="AdvTimes"/>
          <w:szCs w:val="20"/>
        </w:rPr>
      </w:pPr>
    </w:p>
    <w:p w14:paraId="29E622CD" w14:textId="77777777" w:rsidR="007C7924" w:rsidRDefault="007C7924" w:rsidP="007C7924">
      <w:pPr>
        <w:rPr>
          <w:szCs w:val="18"/>
        </w:rPr>
      </w:pPr>
    </w:p>
    <w:p w14:paraId="7CD1E2B8" w14:textId="77777777" w:rsidR="007C7924" w:rsidRPr="00BE48F9" w:rsidRDefault="007C7924" w:rsidP="00A54C7A">
      <w:pPr>
        <w:pStyle w:val="Titre3"/>
      </w:pPr>
      <w:bookmarkStart w:id="51" w:name="_Toc22572261"/>
      <w:bookmarkStart w:id="52" w:name="_Toc27666851"/>
      <w:r w:rsidRPr="00BE48F9">
        <w:lastRenderedPageBreak/>
        <w:t xml:space="preserve">Correlations between </w:t>
      </w:r>
      <w:r w:rsidRPr="00111A50">
        <w:t>baseline</w:t>
      </w:r>
      <w:r w:rsidRPr="00BE48F9">
        <w:t xml:space="preserve"> multiple food allergies single-food OIT outcomes in large case series</w:t>
      </w:r>
      <w:bookmarkEnd w:id="51"/>
      <w:bookmarkEnd w:id="52"/>
    </w:p>
    <w:tbl>
      <w:tblPr>
        <w:tblStyle w:val="1"/>
        <w:tblW w:w="14884" w:type="dxa"/>
        <w:tblLayout w:type="fixed"/>
        <w:tblLook w:val="04A0" w:firstRow="1" w:lastRow="0" w:firstColumn="1" w:lastColumn="0" w:noHBand="0" w:noVBand="1"/>
      </w:tblPr>
      <w:tblGrid>
        <w:gridCol w:w="12049"/>
        <w:gridCol w:w="2835"/>
      </w:tblGrid>
      <w:tr w:rsidR="007C7924" w:rsidRPr="00ED01A8" w14:paraId="26B2FEF4" w14:textId="77777777" w:rsidTr="00675E3D">
        <w:tc>
          <w:tcPr>
            <w:tcW w:w="12049" w:type="dxa"/>
          </w:tcPr>
          <w:p w14:paraId="1AF39B4A" w14:textId="77777777" w:rsidR="007C7924" w:rsidRPr="00111A50" w:rsidRDefault="007C7924" w:rsidP="00675E3D">
            <w:pPr>
              <w:rPr>
                <w:b/>
                <w:sz w:val="18"/>
                <w:szCs w:val="18"/>
              </w:rPr>
            </w:pPr>
            <w:r w:rsidRPr="00111A50">
              <w:rPr>
                <w:b/>
                <w:sz w:val="18"/>
                <w:szCs w:val="18"/>
              </w:rPr>
              <w:t>Outcome and correlation</w:t>
            </w:r>
          </w:p>
        </w:tc>
        <w:tc>
          <w:tcPr>
            <w:tcW w:w="2835" w:type="dxa"/>
          </w:tcPr>
          <w:p w14:paraId="0E9935D6" w14:textId="77777777" w:rsidR="007C7924" w:rsidRPr="00111A50" w:rsidRDefault="007C7924" w:rsidP="00675E3D">
            <w:pPr>
              <w:rPr>
                <w:b/>
                <w:sz w:val="18"/>
                <w:szCs w:val="18"/>
              </w:rPr>
            </w:pPr>
            <w:r w:rsidRPr="00111A50">
              <w:rPr>
                <w:b/>
                <w:sz w:val="18"/>
                <w:szCs w:val="18"/>
              </w:rPr>
              <w:t>Reference</w:t>
            </w:r>
          </w:p>
        </w:tc>
      </w:tr>
      <w:tr w:rsidR="007C7924" w:rsidRPr="00ED01A8" w14:paraId="4527463D" w14:textId="77777777" w:rsidTr="00675E3D">
        <w:trPr>
          <w:trHeight w:val="864"/>
        </w:trPr>
        <w:tc>
          <w:tcPr>
            <w:tcW w:w="12049" w:type="dxa"/>
          </w:tcPr>
          <w:p w14:paraId="3BEB9090" w14:textId="77777777" w:rsidR="007C7924" w:rsidRPr="00111A50" w:rsidRDefault="007C7924" w:rsidP="00675E3D">
            <w:pPr>
              <w:rPr>
                <w:sz w:val="18"/>
                <w:szCs w:val="18"/>
              </w:rPr>
            </w:pPr>
            <w:r w:rsidRPr="00111A50">
              <w:rPr>
                <w:sz w:val="18"/>
                <w:szCs w:val="18"/>
              </w:rPr>
              <w:t xml:space="preserve">Percent of patients with other food allergies within the following outcome groups: </w:t>
            </w:r>
          </w:p>
          <w:p w14:paraId="5715A772"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Achieved the full target dose: 18%</w:t>
            </w:r>
          </w:p>
          <w:p w14:paraId="74C5B706"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 xml:space="preserve">Achieved partial dose: 17% </w:t>
            </w:r>
          </w:p>
          <w:p w14:paraId="600B4F9F"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Did not achieve any cow milk protein consumption: 13%, P=0.42</w:t>
            </w:r>
          </w:p>
        </w:tc>
        <w:tc>
          <w:tcPr>
            <w:tcW w:w="2835" w:type="dxa"/>
          </w:tcPr>
          <w:p w14:paraId="2CFA7D13" w14:textId="1844ADE0" w:rsidR="007C7924" w:rsidRPr="00111A50" w:rsidRDefault="007C7924" w:rsidP="00675E3D">
            <w:pPr>
              <w:spacing w:line="264" w:lineRule="auto"/>
              <w:rPr>
                <w:rFonts w:cs="AdvTimes"/>
                <w:sz w:val="18"/>
                <w:szCs w:val="18"/>
              </w:rPr>
            </w:pPr>
            <w:r w:rsidRPr="00111A50">
              <w:rPr>
                <w:rFonts w:cs="AdvTimes"/>
                <w:sz w:val="18"/>
                <w:szCs w:val="18"/>
              </w:rPr>
              <w:t>Levy, 2014</w:t>
            </w:r>
            <w:r w:rsidRPr="00111A50">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111A50">
              <w:rPr>
                <w:rFonts w:cs="AdvTimes"/>
                <w:sz w:val="18"/>
                <w:szCs w:val="18"/>
              </w:rPr>
            </w:r>
            <w:r w:rsidRPr="00111A50">
              <w:rPr>
                <w:rFonts w:cs="AdvTimes"/>
                <w:sz w:val="18"/>
                <w:szCs w:val="18"/>
              </w:rPr>
              <w:fldChar w:fldCharType="separate"/>
            </w:r>
            <w:r w:rsidR="005F2998" w:rsidRPr="005F2998">
              <w:rPr>
                <w:rFonts w:cs="AdvTimes"/>
                <w:noProof/>
                <w:sz w:val="18"/>
                <w:szCs w:val="18"/>
                <w:vertAlign w:val="superscript"/>
              </w:rPr>
              <w:t>14</w:t>
            </w:r>
            <w:r w:rsidRPr="00111A50">
              <w:rPr>
                <w:rFonts w:cs="AdvTimes"/>
                <w:sz w:val="18"/>
                <w:szCs w:val="18"/>
              </w:rPr>
              <w:fldChar w:fldCharType="end"/>
            </w:r>
            <w:r w:rsidRPr="00111A50">
              <w:rPr>
                <w:rFonts w:cs="AdvTimes"/>
                <w:sz w:val="18"/>
                <w:szCs w:val="18"/>
              </w:rPr>
              <w:t xml:space="preserve"> (</w:t>
            </w:r>
            <w:r w:rsidRPr="00111A50">
              <w:rPr>
                <w:rFonts w:cs="AdvTimes"/>
                <w:b/>
                <w:sz w:val="18"/>
                <w:szCs w:val="18"/>
              </w:rPr>
              <w:t>milk</w:t>
            </w:r>
            <w:r w:rsidRPr="00111A50">
              <w:rPr>
                <w:rFonts w:cs="AdvTimes"/>
                <w:sz w:val="18"/>
                <w:szCs w:val="18"/>
              </w:rPr>
              <w:t xml:space="preserve">, N=280) </w:t>
            </w:r>
          </w:p>
          <w:p w14:paraId="209D147A" w14:textId="77777777" w:rsidR="007C7924" w:rsidRPr="00111A50" w:rsidRDefault="007C7924" w:rsidP="00675E3D">
            <w:pPr>
              <w:rPr>
                <w:sz w:val="18"/>
                <w:szCs w:val="18"/>
              </w:rPr>
            </w:pPr>
          </w:p>
        </w:tc>
      </w:tr>
      <w:tr w:rsidR="007C7924" w:rsidRPr="00ED01A8" w14:paraId="308E4ED2" w14:textId="77777777" w:rsidTr="00675E3D">
        <w:trPr>
          <w:trHeight w:val="693"/>
        </w:trPr>
        <w:tc>
          <w:tcPr>
            <w:tcW w:w="12049" w:type="dxa"/>
          </w:tcPr>
          <w:p w14:paraId="0EBE7BAA" w14:textId="77777777" w:rsidR="007C7924" w:rsidRPr="00111A50" w:rsidRDefault="007C7924" w:rsidP="00675E3D">
            <w:pPr>
              <w:rPr>
                <w:sz w:val="18"/>
                <w:szCs w:val="18"/>
              </w:rPr>
            </w:pPr>
            <w:r w:rsidRPr="00111A50">
              <w:rPr>
                <w:sz w:val="18"/>
                <w:szCs w:val="18"/>
              </w:rPr>
              <w:t xml:space="preserve">Other food allergies: </w:t>
            </w:r>
          </w:p>
          <w:p w14:paraId="3C9AD2A5"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 xml:space="preserve">Continued treatment: 49% (47/97)  </w:t>
            </w:r>
          </w:p>
          <w:p w14:paraId="1A8FCC06" w14:textId="77777777" w:rsidR="007C7924" w:rsidRPr="00111A50" w:rsidRDefault="007C7924" w:rsidP="00DA4442">
            <w:pPr>
              <w:pStyle w:val="Paragraphedeliste"/>
              <w:numPr>
                <w:ilvl w:val="0"/>
                <w:numId w:val="16"/>
              </w:numPr>
              <w:spacing w:after="0" w:line="240" w:lineRule="auto"/>
              <w:ind w:left="205" w:hanging="205"/>
              <w:rPr>
                <w:sz w:val="18"/>
                <w:szCs w:val="18"/>
              </w:rPr>
            </w:pPr>
            <w:r w:rsidRPr="00111A50">
              <w:rPr>
                <w:sz w:val="18"/>
                <w:szCs w:val="18"/>
              </w:rPr>
              <w:t>Stopped treatment: 21% (3/14), P=0.08</w:t>
            </w:r>
          </w:p>
        </w:tc>
        <w:tc>
          <w:tcPr>
            <w:tcW w:w="2835" w:type="dxa"/>
          </w:tcPr>
          <w:p w14:paraId="1992D1FB" w14:textId="469069EE" w:rsidR="007C7924" w:rsidRPr="00111A50" w:rsidRDefault="007C7924" w:rsidP="005F2998">
            <w:pPr>
              <w:spacing w:line="264" w:lineRule="auto"/>
              <w:rPr>
                <w:rFonts w:cs="AdvTimes"/>
                <w:sz w:val="18"/>
                <w:szCs w:val="18"/>
              </w:rPr>
            </w:pPr>
            <w:r w:rsidRPr="00111A50">
              <w:rPr>
                <w:sz w:val="18"/>
                <w:szCs w:val="18"/>
              </w:rPr>
              <w:t>Nachshon, 2018</w:t>
            </w:r>
            <w:r w:rsidRPr="00111A50">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111A50">
              <w:rPr>
                <w:sz w:val="18"/>
                <w:szCs w:val="18"/>
              </w:rPr>
            </w:r>
            <w:r w:rsidRPr="00111A50">
              <w:rPr>
                <w:sz w:val="18"/>
                <w:szCs w:val="18"/>
              </w:rPr>
              <w:fldChar w:fldCharType="separate"/>
            </w:r>
            <w:r w:rsidR="005F2998" w:rsidRPr="005F2998">
              <w:rPr>
                <w:noProof/>
                <w:sz w:val="18"/>
                <w:szCs w:val="18"/>
                <w:vertAlign w:val="superscript"/>
              </w:rPr>
              <w:t>7</w:t>
            </w:r>
            <w:r w:rsidRPr="00111A50">
              <w:rPr>
                <w:sz w:val="18"/>
                <w:szCs w:val="18"/>
              </w:rPr>
              <w:fldChar w:fldCharType="end"/>
            </w:r>
            <w:r w:rsidRPr="00111A50">
              <w:rPr>
                <w:sz w:val="18"/>
                <w:szCs w:val="18"/>
              </w:rPr>
              <w:t xml:space="preserve"> (</w:t>
            </w:r>
            <w:r w:rsidRPr="00111A50">
              <w:rPr>
                <w:b/>
                <w:sz w:val="18"/>
                <w:szCs w:val="18"/>
              </w:rPr>
              <w:t>peanut</w:t>
            </w:r>
            <w:r w:rsidRPr="00111A50">
              <w:rPr>
                <w:sz w:val="18"/>
                <w:szCs w:val="18"/>
              </w:rPr>
              <w:t>, N=111)</w:t>
            </w:r>
          </w:p>
        </w:tc>
      </w:tr>
    </w:tbl>
    <w:p w14:paraId="5E729073" w14:textId="77777777" w:rsidR="007C7924" w:rsidRDefault="007C7924" w:rsidP="007C7924">
      <w:pPr>
        <w:rPr>
          <w:szCs w:val="18"/>
        </w:rPr>
      </w:pPr>
    </w:p>
    <w:p w14:paraId="6C1C7486" w14:textId="77777777" w:rsidR="007C7924" w:rsidRDefault="007C7924" w:rsidP="007C7924">
      <w:pPr>
        <w:rPr>
          <w:rFonts w:eastAsia="Times New Roman"/>
          <w:b/>
          <w:bCs/>
          <w:color w:val="595959"/>
          <w:kern w:val="32"/>
          <w:sz w:val="28"/>
          <w:szCs w:val="32"/>
        </w:rPr>
      </w:pPr>
      <w:r>
        <w:rPr>
          <w:rFonts w:eastAsia="Times New Roman"/>
          <w:b/>
          <w:bCs/>
          <w:color w:val="595959"/>
          <w:kern w:val="32"/>
          <w:sz w:val="28"/>
          <w:szCs w:val="32"/>
        </w:rPr>
        <w:br w:type="page"/>
      </w:r>
    </w:p>
    <w:p w14:paraId="1AAF3656" w14:textId="77777777" w:rsidR="007C7924" w:rsidRPr="000D2B4B" w:rsidRDefault="007C7924" w:rsidP="00D40837">
      <w:pPr>
        <w:pStyle w:val="Titre2"/>
      </w:pPr>
      <w:bookmarkStart w:id="53" w:name="_Toc22572262"/>
      <w:bookmarkStart w:id="54" w:name="_Toc27666852"/>
      <w:r>
        <w:lastRenderedPageBreak/>
        <w:t>CLINICAL SAFETY</w:t>
      </w:r>
      <w:bookmarkEnd w:id="53"/>
      <w:bookmarkEnd w:id="54"/>
    </w:p>
    <w:p w14:paraId="4EC44C3F" w14:textId="77777777" w:rsidR="0015503A" w:rsidRDefault="0015503A" w:rsidP="0015503A">
      <w:bookmarkStart w:id="55" w:name="_Toc22289580"/>
    </w:p>
    <w:p w14:paraId="5BADDFE8" w14:textId="77777777" w:rsidR="0015503A" w:rsidRPr="0029583B" w:rsidRDefault="0015503A" w:rsidP="00D40837">
      <w:pPr>
        <w:pStyle w:val="Titre3"/>
      </w:pPr>
      <w:bookmarkStart w:id="56" w:name="_Toc27666853"/>
      <w:r w:rsidRPr="0029583B">
        <w:t>Severe reactions /Systemic reactions/ anaphylaxis / serious adverse events / epinephrine use</w:t>
      </w:r>
      <w:bookmarkEnd w:id="55"/>
      <w:bookmarkEnd w:id="56"/>
    </w:p>
    <w:p w14:paraId="3873AB03" w14:textId="77777777" w:rsidR="007C7924" w:rsidRPr="0015503A" w:rsidRDefault="007C7924" w:rsidP="00D40837">
      <w:pPr>
        <w:pStyle w:val="Titre4"/>
      </w:pPr>
      <w:bookmarkStart w:id="57" w:name="_Toc22572263"/>
      <w:bookmarkStart w:id="58" w:name="_Toc27666854"/>
      <w:r w:rsidRPr="0015503A">
        <w:t>Data for peanut, milk, egg allergies</w:t>
      </w:r>
      <w:bookmarkEnd w:id="57"/>
      <w:bookmarkEnd w:id="58"/>
      <w:r w:rsidRPr="0015503A">
        <w:t xml:space="preserve"> </w:t>
      </w:r>
    </w:p>
    <w:tbl>
      <w:tblPr>
        <w:tblW w:w="169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59"/>
        <w:gridCol w:w="5659"/>
        <w:gridCol w:w="5659"/>
      </w:tblGrid>
      <w:tr w:rsidR="0015503A" w:rsidRPr="0029583B" w14:paraId="34018AC8" w14:textId="77777777" w:rsidTr="0015503A">
        <w:trPr>
          <w:tblHeader/>
        </w:trPr>
        <w:tc>
          <w:tcPr>
            <w:tcW w:w="16977" w:type="dxa"/>
            <w:gridSpan w:val="3"/>
          </w:tcPr>
          <w:p w14:paraId="487462DD" w14:textId="77777777" w:rsidR="0015503A" w:rsidRPr="0029583B" w:rsidRDefault="0015503A" w:rsidP="0015503A">
            <w:pPr>
              <w:spacing w:line="240" w:lineRule="auto"/>
              <w:jc w:val="center"/>
              <w:rPr>
                <w:b/>
                <w:sz w:val="18"/>
                <w:szCs w:val="18"/>
              </w:rPr>
            </w:pPr>
            <w:r w:rsidRPr="0029583B">
              <w:rPr>
                <w:b/>
                <w:sz w:val="18"/>
                <w:szCs w:val="18"/>
              </w:rPr>
              <w:t>Meta-analyses</w:t>
            </w:r>
          </w:p>
        </w:tc>
      </w:tr>
      <w:tr w:rsidR="0015503A" w:rsidRPr="0029583B" w14:paraId="01D508AA" w14:textId="77777777" w:rsidTr="0015503A">
        <w:trPr>
          <w:tblHeader/>
        </w:trPr>
        <w:tc>
          <w:tcPr>
            <w:tcW w:w="5659" w:type="dxa"/>
            <w:vAlign w:val="center"/>
          </w:tcPr>
          <w:p w14:paraId="3A35F3F9" w14:textId="797AD2AF" w:rsidR="0015503A" w:rsidRPr="0029583B" w:rsidRDefault="0015503A" w:rsidP="005F2998">
            <w:pPr>
              <w:spacing w:line="240" w:lineRule="auto"/>
              <w:rPr>
                <w:sz w:val="18"/>
                <w:szCs w:val="18"/>
              </w:rPr>
            </w:pPr>
            <w:r w:rsidRPr="0029583B">
              <w:rPr>
                <w:b/>
                <w:sz w:val="18"/>
                <w:szCs w:val="18"/>
              </w:rPr>
              <w:t>Nurmatov, 2017</w:t>
            </w:r>
            <w:r w:rsidRPr="0029583B">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9</w:t>
            </w:r>
            <w:r w:rsidRPr="0029583B">
              <w:rPr>
                <w:b/>
                <w:sz w:val="18"/>
                <w:szCs w:val="18"/>
              </w:rPr>
              <w:fldChar w:fldCharType="end"/>
            </w:r>
            <w:r w:rsidRPr="0029583B">
              <w:rPr>
                <w:b/>
                <w:sz w:val="18"/>
                <w:szCs w:val="18"/>
              </w:rPr>
              <w:t xml:space="preserve"> – chicken’s egg, cow’s milk, peanut</w:t>
            </w:r>
          </w:p>
        </w:tc>
        <w:tc>
          <w:tcPr>
            <w:tcW w:w="5659" w:type="dxa"/>
            <w:vAlign w:val="center"/>
          </w:tcPr>
          <w:p w14:paraId="42DD5EB7" w14:textId="18A5D4C4" w:rsidR="0015503A" w:rsidRPr="0029583B" w:rsidRDefault="0015503A" w:rsidP="005F2998">
            <w:pPr>
              <w:spacing w:line="240" w:lineRule="auto"/>
              <w:rPr>
                <w:sz w:val="18"/>
                <w:szCs w:val="18"/>
              </w:rPr>
            </w:pPr>
            <w:r w:rsidRPr="0029583B">
              <w:rPr>
                <w:b/>
                <w:sz w:val="18"/>
                <w:szCs w:val="18"/>
              </w:rPr>
              <w:t>Romantsik, 2018</w:t>
            </w:r>
            <w:r w:rsidRPr="0029583B">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0</w:t>
            </w:r>
            <w:r w:rsidRPr="0029583B">
              <w:rPr>
                <w:b/>
                <w:sz w:val="18"/>
                <w:szCs w:val="18"/>
              </w:rPr>
              <w:fldChar w:fldCharType="end"/>
            </w:r>
            <w:r w:rsidRPr="0029583B">
              <w:rPr>
                <w:b/>
                <w:sz w:val="18"/>
                <w:szCs w:val="18"/>
              </w:rPr>
              <w:t xml:space="preserve"> – chicken’s egg </w:t>
            </w:r>
          </w:p>
        </w:tc>
        <w:tc>
          <w:tcPr>
            <w:tcW w:w="5659" w:type="dxa"/>
            <w:vAlign w:val="center"/>
          </w:tcPr>
          <w:p w14:paraId="4187625B" w14:textId="339D361C" w:rsidR="0015503A" w:rsidRPr="0029583B" w:rsidRDefault="0015503A" w:rsidP="005F2998">
            <w:pPr>
              <w:spacing w:line="240" w:lineRule="auto"/>
              <w:rPr>
                <w:b/>
                <w:sz w:val="18"/>
                <w:szCs w:val="18"/>
              </w:rPr>
            </w:pPr>
            <w:r w:rsidRPr="0029583B">
              <w:rPr>
                <w:b/>
                <w:sz w:val="18"/>
                <w:szCs w:val="18"/>
              </w:rPr>
              <w:t>Chu, 2019</w:t>
            </w:r>
            <w:r w:rsidRPr="0029583B">
              <w:rPr>
                <w:b/>
                <w:sz w:val="18"/>
                <w:szCs w:val="18"/>
              </w:rPr>
              <w:fldChar w:fldCharType="begin"/>
            </w:r>
            <w:r w:rsidR="005F2998">
              <w:rPr>
                <w:b/>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b/>
                <w:sz w:val="18"/>
                <w:szCs w:val="18"/>
              </w:rPr>
              <w:fldChar w:fldCharType="separate"/>
            </w:r>
            <w:r w:rsidR="005F2998" w:rsidRPr="005F2998">
              <w:rPr>
                <w:b/>
                <w:noProof/>
                <w:sz w:val="18"/>
                <w:szCs w:val="18"/>
                <w:vertAlign w:val="superscript"/>
              </w:rPr>
              <w:t>31</w:t>
            </w:r>
            <w:r w:rsidRPr="0029583B">
              <w:rPr>
                <w:b/>
                <w:sz w:val="18"/>
                <w:szCs w:val="18"/>
              </w:rPr>
              <w:fldChar w:fldCharType="end"/>
            </w:r>
            <w:r w:rsidRPr="0029583B">
              <w:rPr>
                <w:b/>
                <w:sz w:val="18"/>
                <w:szCs w:val="18"/>
              </w:rPr>
              <w:t xml:space="preserve"> – peanut</w:t>
            </w:r>
          </w:p>
        </w:tc>
      </w:tr>
      <w:tr w:rsidR="0015503A" w:rsidRPr="0029583B" w14:paraId="794D85E6" w14:textId="77777777" w:rsidTr="0015503A">
        <w:tc>
          <w:tcPr>
            <w:tcW w:w="5659" w:type="dxa"/>
          </w:tcPr>
          <w:p w14:paraId="64BA1FCC" w14:textId="1D959A5A" w:rsidR="0015503A" w:rsidRPr="0029583B" w:rsidRDefault="0015503A" w:rsidP="0015503A">
            <w:pPr>
              <w:autoSpaceDE w:val="0"/>
              <w:autoSpaceDN w:val="0"/>
              <w:adjustRightInd w:val="0"/>
              <w:spacing w:line="240" w:lineRule="auto"/>
              <w:rPr>
                <w:b/>
                <w:sz w:val="18"/>
                <w:szCs w:val="18"/>
              </w:rPr>
            </w:pPr>
            <w:r w:rsidRPr="0029583B">
              <w:rPr>
                <w:sz w:val="18"/>
                <w:szCs w:val="18"/>
              </w:rPr>
              <w:t xml:space="preserve">Absence of </w:t>
            </w:r>
            <w:r w:rsidRPr="0029583B">
              <w:rPr>
                <w:b/>
                <w:sz w:val="18"/>
                <w:szCs w:val="18"/>
              </w:rPr>
              <w:t>systemic reactions</w:t>
            </w:r>
            <w:r w:rsidRPr="0029583B">
              <w:rPr>
                <w:sz w:val="18"/>
                <w:szCs w:val="18"/>
              </w:rPr>
              <w:t xml:space="preserve"> as assessed in 4 RCTs</w:t>
            </w:r>
            <w:r w:rsidRPr="0029583B">
              <w:rPr>
                <w:sz w:val="18"/>
                <w:szCs w:val="18"/>
              </w:rPr>
              <w:fldChar w:fldCharType="begin">
                <w:fldData xml:space="preserve">PEVuZE5vdGU+PENpdGU+PEF1dGhvcj5DYW1pbml0aTwvQXV0aG9yPjxZZWFyPjIwMTU8L1llYXI+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MjMtODwvcGFnZXM+PHZvbHVtZT4xMTE8L3ZvbHVtZT48bnVtYmVyPjY8L251bWJlcj48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Mzc2LTgxPC9w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kRlcGFydG1lbnQgb2YgUGVkaWF0cmljcywgRGl2
aXNpb24gb2YgQWxsZXJneSBhbmQgSW1tdW5vbG9neSwgRHVrZSBVbml2ZXJzaXR5IE1lZGljYWwg
Q2VudGVyLCBEdXJoYW0sIE5DLCBVU0EuPC9hdXRoLWFkZHJlc3M+PHRpdGxlcz48dGl0bGU+QSBy
YW5kb21pemVkIGNvbnRyb2xsZWQgc3R1ZHkgb2YgcGVhbnV0IG9yYWwgaW1tdW5vdGhlcmFweTog
Y2xpbmljYWwgZGVzZW5zaXRpemF0aW9uIGFuZCBtb2R1bGF0aW9uIG9mIHRoZSBhbGxlcmdpYyBy
ZXNwb25zZ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NjU0LTYwPC9wYWdlcz48dm9sdW1l
PjEyNzwvdm9sdW1lPjxudW1iZXI+MzwvbnVtYmVyPjxlZGl0aW9uPjIwMTEvMDMvMDg8L2VkaXRp
b24+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SHlwZXJzZW5zaXRpdml0eS8qaW1tdW5vbG9neS8qdGhlcmFweTwv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</w:fldData>
              </w:fldChar>
            </w:r>
            <w:r w:rsidR="005F2998">
              <w:rPr>
                <w:sz w:val="18"/>
                <w:szCs w:val="18"/>
              </w:rPr>
              <w:instrText xml:space="preserve"> ADDIN EN.CITE </w:instrText>
            </w:r>
            <w:r w:rsidR="005F2998">
              <w:rPr>
                <w:sz w:val="18"/>
                <w:szCs w:val="18"/>
              </w:rPr>
              <w:fldChar w:fldCharType="begin">
                <w:fldData xml:space="preserve">PEVuZE5vdGU+PENpdGU+PEF1dGhvcj5DYW1pbml0aTwvQXV0aG9yPjxZZWFyPjIwMTU8L1llYXI+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MjMtODwvcGFnZXM+PHZvbHVtZT4xMTE8L3ZvbHVtZT48bnVtYmVyPjY8L251bWJlcj48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Mzc2LTgxPC9w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kRlcGFydG1lbnQgb2YgUGVkaWF0cmljcywgRGl2
aXNpb24gb2YgQWxsZXJneSBhbmQgSW1tdW5vbG9neSwgRHVrZSBVbml2ZXJzaXR5IE1lZGljYWwg
Q2VudGVyLCBEdXJoYW0sIE5DLCBVU0EuPC9hdXRoLWFkZHJlc3M+PHRpdGxlcz48dGl0bGU+QSBy
YW5kb21pemVkIGNvbnRyb2xsZWQgc3R1ZHkgb2YgcGVhbnV0IG9yYWwgaW1tdW5vdGhlcmFweTog
Y2xpbmljYWwgZGVzZW5zaXRpemF0aW9uIGFuZCBtb2R1bGF0aW9uIG9mIHRoZSBhbGxlcmdpYyBy
ZXNwb25zZ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NjU0LTYwPC9wYWdlcz48dm9sdW1l
PjEyNzwvdm9sdW1lPjxudW1iZXI+MzwvbnVtYmVyPjxlZGl0aW9uPjIwMTEvMDMvMDg8L2VkaXRp
b24+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SHlwZXJzZW5zaXRpdml0eS8qaW1tdW5vbG9neS8qdGhlcmFweTwv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4,36,38,42</w:t>
            </w:r>
            <w:r w:rsidRPr="0029583B">
              <w:rPr>
                <w:sz w:val="18"/>
                <w:szCs w:val="18"/>
              </w:rPr>
              <w:fldChar w:fldCharType="end"/>
            </w:r>
            <w:r w:rsidRPr="0029583B">
              <w:rPr>
                <w:sz w:val="18"/>
                <w:szCs w:val="18"/>
              </w:rPr>
              <w:t xml:space="preserve"> and 1 CCT:</w:t>
            </w:r>
            <w:r w:rsidRPr="0029583B">
              <w:rPr>
                <w:sz w:val="18"/>
                <w:szCs w:val="18"/>
              </w:rPr>
              <w:fldChar w:fldCharType="begin"/>
            </w:r>
            <w:r w:rsidR="005F2998">
              <w:rPr>
                <w:sz w:val="18"/>
                <w:szCs w:val="18"/>
              </w:rPr>
              <w:instrText xml:space="preserve"> ADDIN EN.CITE &lt;EndNote&gt;&lt;Cite&gt;&lt;Author&gt;Mansouri&lt;/Author&gt;&lt;Year&gt;2007&lt;/Year&gt;&lt;RecNum&gt;13848&lt;/RecNum&gt;&lt;DisplayText&gt;&lt;style face="superscript"&gt;46&lt;/style&gt;&lt;/DisplayText&gt;&lt;record&gt;&lt;rec-number&gt;13848&lt;/rec-number&gt;&lt;foreign-keys&gt;&lt;key app="EN" db-id="x9wzz5atbsd22oefrz25wtay2xf5fvep500r" timestamp="1562788973"&gt;13848&lt;/key&gt;&lt;/foreign-keys&gt;&lt;ref-type name="Journal Article"&gt;17&lt;/ref-type&gt;&lt;contributors&gt;&lt;authors&gt;&lt;author&gt;Mansouri, M.&lt;/author&gt;&lt;author&gt;Movahhedi, M. &lt;/author&gt;&lt;author&gt;Pourpak, Z.&lt;/author&gt;&lt;author&gt;Akramian, R.&lt;/author&gt;&lt;author&gt;Shokohi Shormasti, R.&lt;/author&gt;&lt;author&gt;Mozaffari, H.&lt;/author&gt;&lt;/authors&gt;&lt;/contributors&gt;&lt;titles&gt;&lt;title&gt;Oral desensitization in children with IgE-mediated cow’s milk allergy: a prospective clinical trial.&lt;/title&gt;&lt;secondary-title&gt;Tehr Univ Med J.&lt;/secondary-title&gt;&lt;/titles&gt;&lt;periodical&gt;&lt;full-title&gt;Tehr Univ Med J.&lt;/full-title&gt;&lt;/periodical&gt;&lt;pages&gt;11-18&lt;/pages&gt;&lt;volume&gt;65&lt;/volume&gt;&lt;dates&gt;&lt;year&gt;2007&lt;/year&gt;&lt;/dates&gt;&lt;urls&gt;&lt;/urls&gt;&lt;/record&gt;&lt;/Cite&gt;&lt;/EndNote&gt;</w:instrText>
            </w:r>
            <w:r w:rsidRPr="0029583B">
              <w:rPr>
                <w:sz w:val="18"/>
                <w:szCs w:val="18"/>
              </w:rPr>
              <w:fldChar w:fldCharType="separate"/>
            </w:r>
            <w:r w:rsidR="005F2998" w:rsidRPr="005F2998">
              <w:rPr>
                <w:noProof/>
                <w:sz w:val="18"/>
                <w:szCs w:val="18"/>
                <w:vertAlign w:val="superscript"/>
              </w:rPr>
              <w:t>46</w:t>
            </w:r>
            <w:r w:rsidRPr="0029583B">
              <w:rPr>
                <w:sz w:val="18"/>
                <w:szCs w:val="18"/>
              </w:rPr>
              <w:fldChar w:fldCharType="end"/>
            </w:r>
            <w:r w:rsidRPr="0029583B">
              <w:rPr>
                <w:sz w:val="18"/>
                <w:szCs w:val="18"/>
              </w:rPr>
              <w:t xml:space="preserve"> </w:t>
            </w:r>
            <w:r w:rsidRPr="0029583B">
              <w:rPr>
                <w:b/>
                <w:sz w:val="18"/>
                <w:szCs w:val="18"/>
              </w:rPr>
              <w:t xml:space="preserve"> - </w:t>
            </w:r>
            <w:r w:rsidRPr="0029583B">
              <w:rPr>
                <w:sz w:val="18"/>
                <w:szCs w:val="18"/>
              </w:rPr>
              <w:t>milk/egg/peanut: 61%/21%/19%</w:t>
            </w:r>
          </w:p>
          <w:p w14:paraId="5362BE3C" w14:textId="77777777" w:rsidR="0015503A" w:rsidRPr="0029583B" w:rsidRDefault="0015503A" w:rsidP="0015503A">
            <w:pPr>
              <w:autoSpaceDE w:val="0"/>
              <w:autoSpaceDN w:val="0"/>
              <w:adjustRightInd w:val="0"/>
              <w:spacing w:line="240" w:lineRule="auto"/>
              <w:rPr>
                <w:b/>
                <w:sz w:val="18"/>
                <w:szCs w:val="18"/>
                <w:lang w:val="fr-CA"/>
              </w:rPr>
            </w:pPr>
            <w:r w:rsidRPr="0029583B">
              <w:rPr>
                <w:b/>
                <w:sz w:val="18"/>
                <w:szCs w:val="18"/>
                <w:lang w:val="fr-CA"/>
              </w:rPr>
              <w:t xml:space="preserve">OIT: 84%% (73/87) </w:t>
            </w:r>
          </w:p>
          <w:p w14:paraId="0E28EE93" w14:textId="77777777" w:rsidR="0015503A" w:rsidRPr="0029583B" w:rsidRDefault="0015503A" w:rsidP="0015503A">
            <w:pPr>
              <w:autoSpaceDE w:val="0"/>
              <w:autoSpaceDN w:val="0"/>
              <w:adjustRightInd w:val="0"/>
              <w:spacing w:line="240" w:lineRule="auto"/>
              <w:rPr>
                <w:b/>
                <w:sz w:val="18"/>
                <w:szCs w:val="18"/>
                <w:lang w:val="fr-CA"/>
              </w:rPr>
            </w:pPr>
            <w:r w:rsidRPr="0029583B">
              <w:rPr>
                <w:b/>
                <w:sz w:val="18"/>
                <w:szCs w:val="18"/>
                <w:lang w:val="fr-CA"/>
              </w:rPr>
              <w:t xml:space="preserve">Control: 98% (62/63)  </w:t>
            </w:r>
          </w:p>
          <w:p w14:paraId="53552AA8" w14:textId="77777777" w:rsidR="0015503A" w:rsidRPr="0029583B" w:rsidRDefault="0015503A" w:rsidP="0015503A">
            <w:pPr>
              <w:autoSpaceDE w:val="0"/>
              <w:autoSpaceDN w:val="0"/>
              <w:adjustRightInd w:val="0"/>
              <w:spacing w:line="240" w:lineRule="auto"/>
              <w:rPr>
                <w:sz w:val="18"/>
                <w:szCs w:val="18"/>
                <w:lang w:val="fr-CA"/>
              </w:rPr>
            </w:pPr>
            <w:r w:rsidRPr="0029583B">
              <w:rPr>
                <w:sz w:val="18"/>
                <w:szCs w:val="18"/>
                <w:lang w:val="fr-CA"/>
              </w:rPr>
              <w:t>RR (C/</w:t>
            </w:r>
            <w:proofErr w:type="gramStart"/>
            <w:r w:rsidRPr="0029583B">
              <w:rPr>
                <w:sz w:val="18"/>
                <w:szCs w:val="18"/>
                <w:lang w:val="fr-CA"/>
              </w:rPr>
              <w:t>OIT)  =</w:t>
            </w:r>
            <w:proofErr w:type="gramEnd"/>
            <w:r w:rsidRPr="0029583B">
              <w:rPr>
                <w:sz w:val="18"/>
                <w:szCs w:val="18"/>
                <w:lang w:val="fr-CA"/>
              </w:rPr>
              <w:t xml:space="preserve"> 1.16 (95% CI 1.03, 1.30) </w:t>
            </w:r>
          </w:p>
          <w:p w14:paraId="05526426" w14:textId="77777777" w:rsidR="0015503A" w:rsidRPr="0029583B" w:rsidRDefault="0015503A" w:rsidP="0015503A">
            <w:pPr>
              <w:autoSpaceDE w:val="0"/>
              <w:autoSpaceDN w:val="0"/>
              <w:adjustRightInd w:val="0"/>
              <w:spacing w:line="240" w:lineRule="auto"/>
              <w:rPr>
                <w:sz w:val="18"/>
                <w:szCs w:val="18"/>
                <w:lang w:val="fr-CA"/>
              </w:rPr>
            </w:pPr>
          </w:p>
          <w:p w14:paraId="44D8B59C" w14:textId="77777777" w:rsidR="0015503A" w:rsidRPr="0029583B" w:rsidRDefault="0015503A" w:rsidP="0015503A">
            <w:pPr>
              <w:spacing w:line="240" w:lineRule="auto"/>
              <w:rPr>
                <w:i/>
                <w:sz w:val="18"/>
                <w:szCs w:val="18"/>
              </w:rPr>
            </w:pPr>
            <w:r w:rsidRPr="0029583B">
              <w:rPr>
                <w:i/>
                <w:sz w:val="18"/>
                <w:szCs w:val="18"/>
              </w:rPr>
              <w:t>Proportion of patients with systemic reactions:</w:t>
            </w:r>
          </w:p>
          <w:p w14:paraId="48BBF72A" w14:textId="77777777" w:rsidR="0015503A" w:rsidRPr="0029583B" w:rsidRDefault="0015503A" w:rsidP="0015503A">
            <w:pPr>
              <w:autoSpaceDE w:val="0"/>
              <w:autoSpaceDN w:val="0"/>
              <w:adjustRightInd w:val="0"/>
              <w:spacing w:line="240" w:lineRule="auto"/>
              <w:rPr>
                <w:i/>
                <w:sz w:val="18"/>
                <w:szCs w:val="18"/>
              </w:rPr>
            </w:pPr>
            <w:r w:rsidRPr="0029583B">
              <w:rPr>
                <w:i/>
                <w:sz w:val="18"/>
                <w:szCs w:val="18"/>
              </w:rPr>
              <w:t xml:space="preserve">OIT: 16% (14/87) </w:t>
            </w:r>
          </w:p>
          <w:p w14:paraId="6E05E9C3" w14:textId="77777777" w:rsidR="0015503A" w:rsidRPr="0029583B" w:rsidRDefault="0015503A" w:rsidP="0015503A">
            <w:pPr>
              <w:autoSpaceDE w:val="0"/>
              <w:autoSpaceDN w:val="0"/>
              <w:adjustRightInd w:val="0"/>
              <w:spacing w:line="240" w:lineRule="auto"/>
              <w:rPr>
                <w:i/>
                <w:sz w:val="18"/>
                <w:szCs w:val="18"/>
              </w:rPr>
            </w:pPr>
            <w:r w:rsidRPr="0029583B">
              <w:rPr>
                <w:i/>
                <w:sz w:val="18"/>
                <w:szCs w:val="18"/>
              </w:rPr>
              <w:t>Control: 1.6% (1/63), P: significant</w:t>
            </w:r>
          </w:p>
          <w:p w14:paraId="73E5C011" w14:textId="77777777" w:rsidR="0015503A" w:rsidRPr="0029583B" w:rsidRDefault="0015503A" w:rsidP="0015503A">
            <w:pPr>
              <w:autoSpaceDE w:val="0"/>
              <w:autoSpaceDN w:val="0"/>
              <w:adjustRightInd w:val="0"/>
              <w:spacing w:line="240" w:lineRule="auto"/>
              <w:rPr>
                <w:i/>
                <w:sz w:val="18"/>
                <w:szCs w:val="18"/>
              </w:rPr>
            </w:pPr>
          </w:p>
          <w:p w14:paraId="50065179" w14:textId="77777777" w:rsidR="0015503A" w:rsidRPr="0029583B" w:rsidRDefault="0015503A" w:rsidP="0015503A">
            <w:pPr>
              <w:autoSpaceDE w:val="0"/>
              <w:autoSpaceDN w:val="0"/>
              <w:adjustRightInd w:val="0"/>
              <w:spacing w:line="240" w:lineRule="auto"/>
              <w:rPr>
                <w:sz w:val="18"/>
                <w:szCs w:val="18"/>
              </w:rPr>
            </w:pPr>
          </w:p>
        </w:tc>
        <w:tc>
          <w:tcPr>
            <w:tcW w:w="5659" w:type="dxa"/>
          </w:tcPr>
          <w:p w14:paraId="1D706E31" w14:textId="13302B74" w:rsidR="0015503A" w:rsidRPr="0029583B" w:rsidRDefault="0015503A" w:rsidP="0015503A">
            <w:pPr>
              <w:spacing w:line="240" w:lineRule="auto"/>
              <w:rPr>
                <w:sz w:val="18"/>
                <w:szCs w:val="18"/>
              </w:rPr>
            </w:pPr>
            <w:r w:rsidRPr="0029583B">
              <w:rPr>
                <w:sz w:val="18"/>
                <w:szCs w:val="18"/>
              </w:rPr>
              <w:t xml:space="preserve">Proportion of participants with </w:t>
            </w:r>
            <w:r w:rsidRPr="0029583B">
              <w:rPr>
                <w:b/>
                <w:sz w:val="18"/>
                <w:szCs w:val="18"/>
              </w:rPr>
              <w:t>serious AEs (defined as ETR</w:t>
            </w:r>
            <w:r w:rsidRPr="0029583B">
              <w:rPr>
                <w:sz w:val="18"/>
                <w:szCs w:val="18"/>
              </w:rPr>
              <w:t>) as assessed in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p>
          <w:p w14:paraId="7D402277" w14:textId="77777777" w:rsidR="0015503A" w:rsidRPr="0029583B" w:rsidRDefault="0015503A" w:rsidP="0015503A">
            <w:pPr>
              <w:spacing w:line="240" w:lineRule="auto"/>
              <w:rPr>
                <w:b/>
                <w:sz w:val="18"/>
                <w:szCs w:val="18"/>
              </w:rPr>
            </w:pPr>
            <w:r w:rsidRPr="0029583B">
              <w:rPr>
                <w:b/>
                <w:sz w:val="18"/>
                <w:szCs w:val="18"/>
              </w:rPr>
              <w:t xml:space="preserve">OIT: 8.4% (21/249) </w:t>
            </w:r>
          </w:p>
          <w:p w14:paraId="2077392D" w14:textId="77777777" w:rsidR="0015503A" w:rsidRPr="0029583B" w:rsidRDefault="0015503A" w:rsidP="0015503A">
            <w:pPr>
              <w:spacing w:line="240" w:lineRule="auto"/>
              <w:rPr>
                <w:b/>
                <w:sz w:val="18"/>
                <w:szCs w:val="18"/>
              </w:rPr>
            </w:pPr>
            <w:r w:rsidRPr="0029583B">
              <w:rPr>
                <w:b/>
                <w:sz w:val="18"/>
                <w:szCs w:val="18"/>
              </w:rPr>
              <w:t>Control: 0 (0/190)</w:t>
            </w:r>
          </w:p>
          <w:p w14:paraId="18D93643" w14:textId="77777777" w:rsidR="0015503A" w:rsidRPr="0029583B" w:rsidRDefault="0015503A" w:rsidP="0015503A">
            <w:pPr>
              <w:spacing w:line="240" w:lineRule="auto"/>
              <w:rPr>
                <w:sz w:val="18"/>
                <w:szCs w:val="18"/>
              </w:rPr>
            </w:pPr>
            <w:r w:rsidRPr="0029583B">
              <w:rPr>
                <w:sz w:val="18"/>
                <w:szCs w:val="18"/>
              </w:rPr>
              <w:t>RR= NA</w:t>
            </w:r>
          </w:p>
          <w:p w14:paraId="600363AE" w14:textId="77777777" w:rsidR="0015503A" w:rsidRPr="0029583B" w:rsidRDefault="0015503A" w:rsidP="0015503A">
            <w:pPr>
              <w:spacing w:line="240" w:lineRule="auto"/>
              <w:rPr>
                <w:b/>
                <w:i/>
                <w:sz w:val="18"/>
                <w:szCs w:val="18"/>
              </w:rPr>
            </w:pPr>
            <w:r w:rsidRPr="0029583B">
              <w:rPr>
                <w:i/>
                <w:sz w:val="18"/>
                <w:szCs w:val="18"/>
              </w:rPr>
              <w:t>GRADE assessment: low quality of evidence</w:t>
            </w:r>
          </w:p>
        </w:tc>
        <w:tc>
          <w:tcPr>
            <w:tcW w:w="5659" w:type="dxa"/>
          </w:tcPr>
          <w:p w14:paraId="7D140504" w14:textId="7278769E" w:rsidR="0015503A" w:rsidRPr="0029583B" w:rsidRDefault="0015503A" w:rsidP="0015503A">
            <w:pPr>
              <w:spacing w:line="240" w:lineRule="auto"/>
              <w:rPr>
                <w:sz w:val="18"/>
                <w:szCs w:val="18"/>
              </w:rPr>
            </w:pPr>
            <w:r w:rsidRPr="0029583B">
              <w:rPr>
                <w:sz w:val="18"/>
                <w:szCs w:val="18"/>
              </w:rPr>
              <w:t xml:space="preserve">Proportion of participants with </w:t>
            </w:r>
            <w:r w:rsidRPr="0029583B">
              <w:rPr>
                <w:b/>
                <w:sz w:val="18"/>
                <w:szCs w:val="18"/>
              </w:rPr>
              <w:t>ETRs</w:t>
            </w:r>
            <w:r w:rsidRPr="0029583B">
              <w:rPr>
                <w:sz w:val="18"/>
                <w:szCs w:val="18"/>
              </w:rPr>
              <w:t xml:space="preserve"> as assessed in 9 RCTs</w:t>
            </w:r>
            <w:r w:rsidRPr="0029583B">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42,55,66</w:t>
            </w:r>
            <w:r w:rsidRPr="0029583B">
              <w:rPr>
                <w:sz w:val="18"/>
                <w:szCs w:val="18"/>
              </w:rPr>
              <w:fldChar w:fldCharType="end"/>
            </w:r>
            <w:r w:rsidRPr="0029583B">
              <w:rPr>
                <w:sz w:val="18"/>
                <w:szCs w:val="18"/>
              </w:rPr>
              <w:t xml:space="preserve"> </w:t>
            </w:r>
          </w:p>
          <w:p w14:paraId="04115F7F" w14:textId="77777777" w:rsidR="0015503A" w:rsidRPr="0029583B" w:rsidRDefault="0015503A" w:rsidP="0015503A">
            <w:pPr>
              <w:spacing w:line="240" w:lineRule="auto"/>
              <w:rPr>
                <w:b/>
                <w:sz w:val="18"/>
                <w:szCs w:val="18"/>
              </w:rPr>
            </w:pPr>
            <w:r w:rsidRPr="0029583B">
              <w:rPr>
                <w:b/>
                <w:sz w:val="18"/>
                <w:szCs w:val="18"/>
              </w:rPr>
              <w:t>OIT: 12% (78/660)</w:t>
            </w:r>
          </w:p>
          <w:p w14:paraId="29893420" w14:textId="77777777" w:rsidR="0015503A" w:rsidRPr="0029583B" w:rsidRDefault="0015503A" w:rsidP="0015503A">
            <w:pPr>
              <w:spacing w:line="240" w:lineRule="auto"/>
              <w:rPr>
                <w:b/>
                <w:sz w:val="18"/>
                <w:szCs w:val="18"/>
              </w:rPr>
            </w:pPr>
            <w:r w:rsidRPr="0029583B">
              <w:rPr>
                <w:b/>
                <w:sz w:val="18"/>
                <w:szCs w:val="18"/>
              </w:rPr>
              <w:t>Control: 3.7% (12/324)</w:t>
            </w:r>
          </w:p>
          <w:p w14:paraId="0FA170D1" w14:textId="77777777" w:rsidR="0015503A" w:rsidRPr="0029583B" w:rsidRDefault="0015503A" w:rsidP="0015503A">
            <w:pPr>
              <w:spacing w:line="240" w:lineRule="auto"/>
              <w:rPr>
                <w:sz w:val="18"/>
                <w:szCs w:val="18"/>
              </w:rPr>
            </w:pPr>
            <w:r w:rsidRPr="0029583B">
              <w:rPr>
                <w:sz w:val="18"/>
                <w:szCs w:val="18"/>
              </w:rPr>
              <w:t>RR=</w:t>
            </w:r>
            <w:r w:rsidRPr="0029583B">
              <w:t xml:space="preserve"> </w:t>
            </w:r>
            <w:r w:rsidRPr="0029583B">
              <w:rPr>
                <w:sz w:val="18"/>
                <w:szCs w:val="18"/>
              </w:rPr>
              <w:t>2.21 (1.27 to 3.83)</w:t>
            </w:r>
          </w:p>
          <w:p w14:paraId="3F71B673" w14:textId="77777777" w:rsidR="0015503A" w:rsidRPr="0029583B" w:rsidRDefault="0015503A" w:rsidP="0015503A">
            <w:pPr>
              <w:spacing w:line="240" w:lineRule="auto"/>
              <w:rPr>
                <w:i/>
                <w:sz w:val="18"/>
                <w:szCs w:val="18"/>
              </w:rPr>
            </w:pPr>
            <w:r w:rsidRPr="0029583B">
              <w:rPr>
                <w:i/>
                <w:sz w:val="18"/>
                <w:szCs w:val="18"/>
              </w:rPr>
              <w:t>GRADE assessment (overall certainty of evidence): High</w:t>
            </w:r>
          </w:p>
          <w:p w14:paraId="08714048" w14:textId="77777777" w:rsidR="0015503A" w:rsidRPr="0029583B" w:rsidRDefault="0015503A" w:rsidP="0015503A">
            <w:pPr>
              <w:spacing w:line="240" w:lineRule="auto"/>
              <w:rPr>
                <w:sz w:val="18"/>
                <w:szCs w:val="18"/>
              </w:rPr>
            </w:pPr>
          </w:p>
          <w:p w14:paraId="7BBBD036" w14:textId="798ECED3" w:rsidR="0015503A" w:rsidRPr="0029583B" w:rsidRDefault="0015503A" w:rsidP="0015503A">
            <w:pPr>
              <w:spacing w:line="240" w:lineRule="auto"/>
              <w:rPr>
                <w:sz w:val="18"/>
                <w:szCs w:val="18"/>
              </w:rPr>
            </w:pPr>
            <w:r w:rsidRPr="0029583B">
              <w:rPr>
                <w:sz w:val="18"/>
                <w:szCs w:val="18"/>
              </w:rPr>
              <w:t xml:space="preserve">Proportion of participants with </w:t>
            </w:r>
            <w:r w:rsidRPr="0029583B">
              <w:rPr>
                <w:b/>
                <w:sz w:val="18"/>
                <w:szCs w:val="18"/>
              </w:rPr>
              <w:t>anaphylaxis</w:t>
            </w:r>
            <w:r w:rsidRPr="0029583B">
              <w:rPr>
                <w:sz w:val="18"/>
                <w:szCs w:val="18"/>
              </w:rPr>
              <w:t xml:space="preserve"> as assessed in 9 RCTs</w:t>
            </w:r>
            <w:r w:rsidRPr="0029583B">
              <w:rPr>
                <w:sz w:val="18"/>
                <w:szCs w:val="18"/>
              </w:rPr>
              <w:fldChar w:fldCharType="begin">
                <w:fldData xml:space="preserve">PEVuZE5vdGU+PENpdGU+PEF1dGhvcj5WYXJzaG5leTwvQXV0aG9yPjxZZWFyPjIwMTE8L1llYXI+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2NTQtNjA8L3BhZ2VzPjx2b2x1bWU+MTI3PC92b2x1bWU+PG51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yOTctMzA0PC9wYWdlcz48dm9sdW1lPjM4Mzwvdm9sdW1lPjxudW1i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czNy00NC5lODwvcGFnZXM+PHZvbHVtZT4xMzU8L3ZvbHVtZT48bnVtYmVyPjM8L251bWJl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NzYtNDg1LmUzPC9wYWdlcz48dm9sdW1lPjY8L3ZvbHVtZT48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5OTEt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g2Mi04NzQ8L3BhZ2Vz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NzUtODIuZTEtNjwvcGFnZXM+PHZv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Mz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wzLTYsNDIsNTUsNjY8L3N0eWxlPjwvRGlzcGxheVRleHQ+PHJlY29yZD48cmVjLW51bWJl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czNy00NC5lODwvcGFnZXM+PHZvbHVtZT4xMzU8L3ZvbHVtZT48bnVtYmVyPjM8L251bWJl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NzYtNDg1LmUzPC9wYWdlcz48dm9sdW1lPjY8L3ZvbHVtZT48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5OTEt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g2Mi04NzQ8L3BhZ2Vz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NzUtODIuZTEtNjwvcGFnZXM+PHZv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3-6,42,55,66</w:t>
            </w:r>
            <w:r w:rsidRPr="0029583B">
              <w:rPr>
                <w:sz w:val="18"/>
                <w:szCs w:val="18"/>
              </w:rPr>
              <w:fldChar w:fldCharType="end"/>
            </w:r>
            <w:r w:rsidRPr="0029583B">
              <w:rPr>
                <w:sz w:val="18"/>
                <w:szCs w:val="18"/>
              </w:rPr>
              <w:t xml:space="preserve"> (1 unpublished):</w:t>
            </w:r>
          </w:p>
          <w:p w14:paraId="6F2FA173" w14:textId="77777777" w:rsidR="0015503A" w:rsidRPr="0029583B" w:rsidRDefault="0015503A" w:rsidP="0015503A">
            <w:pPr>
              <w:spacing w:line="240" w:lineRule="auto"/>
              <w:rPr>
                <w:b/>
                <w:sz w:val="18"/>
                <w:szCs w:val="18"/>
              </w:rPr>
            </w:pPr>
            <w:r w:rsidRPr="0029583B">
              <w:rPr>
                <w:b/>
                <w:sz w:val="18"/>
                <w:szCs w:val="18"/>
              </w:rPr>
              <w:t>OIT: 17% (108/653)</w:t>
            </w:r>
          </w:p>
          <w:p w14:paraId="1151A01B" w14:textId="77777777" w:rsidR="0015503A" w:rsidRPr="0029583B" w:rsidRDefault="0015503A" w:rsidP="0015503A">
            <w:pPr>
              <w:spacing w:line="240" w:lineRule="auto"/>
              <w:rPr>
                <w:b/>
                <w:sz w:val="18"/>
                <w:szCs w:val="18"/>
              </w:rPr>
            </w:pPr>
            <w:r w:rsidRPr="0029583B">
              <w:rPr>
                <w:b/>
                <w:sz w:val="18"/>
                <w:szCs w:val="18"/>
              </w:rPr>
              <w:t>Control: 2.6% (8/297)</w:t>
            </w:r>
          </w:p>
          <w:p w14:paraId="0377F1DF" w14:textId="77777777" w:rsidR="0015503A" w:rsidRPr="0029583B" w:rsidRDefault="0015503A" w:rsidP="0015503A">
            <w:pPr>
              <w:spacing w:line="240" w:lineRule="auto"/>
              <w:rPr>
                <w:sz w:val="18"/>
                <w:szCs w:val="18"/>
              </w:rPr>
            </w:pPr>
            <w:r w:rsidRPr="0029583B">
              <w:rPr>
                <w:sz w:val="18"/>
                <w:szCs w:val="18"/>
              </w:rPr>
              <w:t>RR=3.12 (95% CI 1.76, 5.55)</w:t>
            </w:r>
          </w:p>
          <w:p w14:paraId="2B86A51F" w14:textId="77777777" w:rsidR="0015503A" w:rsidRPr="0029583B" w:rsidRDefault="0015503A" w:rsidP="0015503A">
            <w:pPr>
              <w:spacing w:line="240" w:lineRule="auto"/>
              <w:rPr>
                <w:i/>
                <w:sz w:val="18"/>
                <w:szCs w:val="18"/>
              </w:rPr>
            </w:pPr>
            <w:r w:rsidRPr="0029583B">
              <w:rPr>
                <w:i/>
                <w:sz w:val="18"/>
                <w:szCs w:val="18"/>
              </w:rPr>
              <w:t>GRADE assessment (overall certainty of evidence): High</w:t>
            </w:r>
          </w:p>
          <w:p w14:paraId="67795713" w14:textId="77777777" w:rsidR="0015503A" w:rsidRPr="0029583B" w:rsidRDefault="0015503A" w:rsidP="0015503A">
            <w:pPr>
              <w:spacing w:line="240" w:lineRule="auto"/>
              <w:rPr>
                <w:sz w:val="18"/>
                <w:szCs w:val="18"/>
              </w:rPr>
            </w:pPr>
          </w:p>
          <w:p w14:paraId="350E5250" w14:textId="0B38ED86" w:rsidR="0015503A" w:rsidRPr="0029583B" w:rsidRDefault="0015503A" w:rsidP="0015503A">
            <w:pPr>
              <w:spacing w:line="240" w:lineRule="auto"/>
              <w:rPr>
                <w:sz w:val="18"/>
                <w:szCs w:val="18"/>
              </w:rPr>
            </w:pPr>
            <w:r w:rsidRPr="0029583B">
              <w:rPr>
                <w:sz w:val="18"/>
                <w:szCs w:val="18"/>
              </w:rPr>
              <w:t xml:space="preserve">Proportion of participants with </w:t>
            </w:r>
            <w:r w:rsidRPr="0029583B">
              <w:rPr>
                <w:b/>
                <w:sz w:val="18"/>
                <w:szCs w:val="18"/>
              </w:rPr>
              <w:t>serious AEs*</w:t>
            </w:r>
            <w:r w:rsidRPr="0029583B">
              <w:rPr>
                <w:sz w:val="18"/>
                <w:szCs w:val="18"/>
              </w:rPr>
              <w:t xml:space="preserve"> as assessed in 9 RCTs</w:t>
            </w:r>
            <w:r w:rsidRPr="0029583B">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42,55,66</w:t>
            </w:r>
            <w:r w:rsidRPr="0029583B">
              <w:rPr>
                <w:sz w:val="18"/>
                <w:szCs w:val="18"/>
              </w:rPr>
              <w:fldChar w:fldCharType="end"/>
            </w:r>
            <w:r w:rsidRPr="0029583B">
              <w:rPr>
                <w:sz w:val="18"/>
                <w:szCs w:val="18"/>
              </w:rPr>
              <w:t xml:space="preserve"> (3 unpublished)</w:t>
            </w:r>
          </w:p>
          <w:p w14:paraId="01789BCF" w14:textId="77777777" w:rsidR="0015503A" w:rsidRPr="0029583B" w:rsidRDefault="0015503A" w:rsidP="0015503A">
            <w:pPr>
              <w:spacing w:line="240" w:lineRule="auto"/>
              <w:rPr>
                <w:b/>
                <w:sz w:val="18"/>
                <w:szCs w:val="18"/>
              </w:rPr>
            </w:pPr>
            <w:r w:rsidRPr="0029583B">
              <w:rPr>
                <w:b/>
                <w:sz w:val="18"/>
                <w:szCs w:val="18"/>
              </w:rPr>
              <w:t>OIT: 6.2% (43/699)</w:t>
            </w:r>
          </w:p>
          <w:p w14:paraId="0AFE1863" w14:textId="77777777" w:rsidR="0015503A" w:rsidRPr="0029583B" w:rsidRDefault="0015503A" w:rsidP="0015503A">
            <w:pPr>
              <w:spacing w:line="240" w:lineRule="auto"/>
              <w:rPr>
                <w:b/>
                <w:sz w:val="18"/>
                <w:szCs w:val="18"/>
              </w:rPr>
            </w:pPr>
            <w:r w:rsidRPr="0029583B">
              <w:rPr>
                <w:b/>
                <w:sz w:val="18"/>
                <w:szCs w:val="18"/>
              </w:rPr>
              <w:t>Control: 3.0% (10/338)</w:t>
            </w:r>
          </w:p>
          <w:p w14:paraId="50FA4CAE" w14:textId="77777777" w:rsidR="0015503A" w:rsidRPr="0029583B" w:rsidRDefault="0015503A" w:rsidP="0015503A">
            <w:pPr>
              <w:spacing w:line="240" w:lineRule="auto"/>
              <w:rPr>
                <w:sz w:val="18"/>
                <w:szCs w:val="18"/>
              </w:rPr>
            </w:pPr>
            <w:r w:rsidRPr="0029583B">
              <w:rPr>
                <w:sz w:val="18"/>
                <w:szCs w:val="18"/>
              </w:rPr>
              <w:t>RR=1.92 (95% CI 1.00, 3.66)</w:t>
            </w:r>
          </w:p>
          <w:p w14:paraId="2D5C95D4" w14:textId="77777777" w:rsidR="0015503A" w:rsidRPr="0029583B" w:rsidRDefault="0015503A" w:rsidP="0015503A">
            <w:pPr>
              <w:spacing w:line="240" w:lineRule="auto"/>
              <w:rPr>
                <w:i/>
                <w:sz w:val="18"/>
                <w:szCs w:val="18"/>
              </w:rPr>
            </w:pPr>
            <w:r w:rsidRPr="0029583B">
              <w:rPr>
                <w:i/>
                <w:sz w:val="18"/>
                <w:szCs w:val="18"/>
              </w:rPr>
              <w:t>GRADE assessment (overall certainty of evidence): Moderate</w:t>
            </w:r>
          </w:p>
          <w:p w14:paraId="53ECA34E" w14:textId="77777777" w:rsidR="0015503A" w:rsidRPr="0029583B" w:rsidRDefault="0015503A" w:rsidP="0015503A">
            <w:pPr>
              <w:spacing w:line="240" w:lineRule="auto"/>
              <w:rPr>
                <w:i/>
                <w:sz w:val="18"/>
                <w:szCs w:val="18"/>
              </w:rPr>
            </w:pPr>
          </w:p>
          <w:p w14:paraId="3841D781" w14:textId="77777777" w:rsidR="0015503A" w:rsidRPr="0029583B" w:rsidRDefault="0015503A" w:rsidP="0015503A">
            <w:pPr>
              <w:spacing w:line="240" w:lineRule="auto"/>
              <w:rPr>
                <w:i/>
                <w:sz w:val="18"/>
                <w:szCs w:val="18"/>
              </w:rPr>
            </w:pPr>
            <w:r w:rsidRPr="0029583B">
              <w:rPr>
                <w:i/>
                <w:sz w:val="18"/>
                <w:szCs w:val="18"/>
              </w:rPr>
              <w:t xml:space="preserve">Re-analysis to correct misclassification: </w:t>
            </w:r>
            <w:r w:rsidRPr="0029583B">
              <w:rPr>
                <w:color w:val="2F5496" w:themeColor="accent1" w:themeShade="BF"/>
                <w:sz w:val="18"/>
                <w:szCs w:val="18"/>
              </w:rPr>
              <w:t xml:space="preserve">see section </w:t>
            </w:r>
            <w:r w:rsidRPr="0029583B">
              <w:rPr>
                <w:b/>
                <w:color w:val="2F5496" w:themeColor="accent1" w:themeShade="BF"/>
                <w:sz w:val="18"/>
                <w:szCs w:val="18"/>
              </w:rPr>
              <w:fldChar w:fldCharType="begin" w:fldLock="1"/>
            </w:r>
            <w:r w:rsidRPr="0029583B">
              <w:rPr>
                <w:b/>
                <w:color w:val="2F5496" w:themeColor="accent1" w:themeShade="BF"/>
                <w:sz w:val="18"/>
                <w:szCs w:val="18"/>
              </w:rPr>
              <w:instrText xml:space="preserve"> REF _Ref19198492 \r \h  \* MERGEFORMAT </w:instrText>
            </w:r>
            <w:r w:rsidRPr="0029583B">
              <w:rPr>
                <w:b/>
                <w:color w:val="2F5496" w:themeColor="accent1" w:themeShade="BF"/>
                <w:sz w:val="18"/>
                <w:szCs w:val="18"/>
              </w:rPr>
            </w:r>
            <w:r w:rsidRPr="0029583B">
              <w:rPr>
                <w:b/>
                <w:color w:val="2F5496" w:themeColor="accent1" w:themeShade="BF"/>
                <w:sz w:val="18"/>
                <w:szCs w:val="18"/>
              </w:rPr>
              <w:fldChar w:fldCharType="separate"/>
            </w:r>
            <w:r w:rsidRPr="0029583B">
              <w:rPr>
                <w:b/>
                <w:color w:val="2F5496" w:themeColor="accent1" w:themeShade="BF"/>
                <w:sz w:val="18"/>
                <w:szCs w:val="18"/>
              </w:rPr>
              <w:t>8.2</w:t>
            </w:r>
            <w:r w:rsidRPr="0029583B">
              <w:rPr>
                <w:b/>
                <w:color w:val="2F5496" w:themeColor="accent1" w:themeShade="BF"/>
                <w:sz w:val="18"/>
                <w:szCs w:val="18"/>
              </w:rPr>
              <w:fldChar w:fldCharType="end"/>
            </w:r>
          </w:p>
          <w:p w14:paraId="50F5467B" w14:textId="77777777" w:rsidR="0015503A" w:rsidRPr="0029583B" w:rsidRDefault="0015503A" w:rsidP="0015503A">
            <w:pPr>
              <w:spacing w:line="240" w:lineRule="auto"/>
              <w:rPr>
                <w:b/>
                <w:sz w:val="18"/>
                <w:szCs w:val="18"/>
              </w:rPr>
            </w:pPr>
            <w:r w:rsidRPr="0029583B">
              <w:rPr>
                <w:b/>
                <w:sz w:val="18"/>
                <w:szCs w:val="18"/>
              </w:rPr>
              <w:t>OIT: 21/699 (3.0%)</w:t>
            </w:r>
          </w:p>
          <w:p w14:paraId="6C9DB59F" w14:textId="77777777" w:rsidR="0015503A" w:rsidRPr="0029583B" w:rsidRDefault="0015503A" w:rsidP="0015503A">
            <w:pPr>
              <w:spacing w:line="240" w:lineRule="auto"/>
              <w:rPr>
                <w:b/>
                <w:sz w:val="18"/>
                <w:szCs w:val="18"/>
              </w:rPr>
            </w:pPr>
            <w:r w:rsidRPr="0029583B">
              <w:rPr>
                <w:b/>
                <w:sz w:val="18"/>
                <w:szCs w:val="18"/>
              </w:rPr>
              <w:t>Control: 11/338 (3.3%)</w:t>
            </w:r>
          </w:p>
        </w:tc>
      </w:tr>
    </w:tbl>
    <w:p w14:paraId="2E16D38C" w14:textId="77777777" w:rsidR="0015503A" w:rsidRPr="0029583B" w:rsidRDefault="0015503A" w:rsidP="0015503A">
      <w:pPr>
        <w:rPr>
          <w:sz w:val="18"/>
          <w:szCs w:val="18"/>
        </w:rPr>
      </w:pPr>
      <w:r w:rsidRPr="0029583B">
        <w:rPr>
          <w:sz w:val="18"/>
          <w:szCs w:val="18"/>
        </w:rPr>
        <w:t>ELORS: eosinophilic esophagitis-like oral immunotherapy- related syndrome; ETR: epinephrine-treated reaction; DBPCFC: double-blind placebo-controlled food challenge; RR: risk ratio (random effects model)</w:t>
      </w:r>
    </w:p>
    <w:p w14:paraId="3CBE799A" w14:textId="1304993F" w:rsidR="0015503A" w:rsidRPr="0029583B" w:rsidRDefault="0015503A" w:rsidP="0015503A">
      <w:pPr>
        <w:rPr>
          <w:sz w:val="18"/>
          <w:szCs w:val="18"/>
        </w:rPr>
      </w:pPr>
      <w:r w:rsidRPr="0029583B">
        <w:rPr>
          <w:sz w:val="18"/>
          <w:szCs w:val="18"/>
        </w:rPr>
        <w:t>*Serious adverse events defined by US FDA as: causing death, a li</w:t>
      </w:r>
      <w:r w:rsidR="00B36ECA">
        <w:rPr>
          <w:sz w:val="18"/>
          <w:szCs w:val="18"/>
        </w:rPr>
        <w:t>fe-threatening state, hospitaliz</w:t>
      </w:r>
      <w:r w:rsidRPr="0029583B">
        <w:rPr>
          <w:sz w:val="18"/>
          <w:szCs w:val="18"/>
        </w:rPr>
        <w:t>ation, disability, congenital abnormality, or an important medical event such as an urgent intervention to prevent the other outcomes) and if they caused treatment discontinuation</w:t>
      </w:r>
    </w:p>
    <w:p w14:paraId="724BD751" w14:textId="77777777" w:rsidR="0015503A" w:rsidRPr="0029583B" w:rsidRDefault="0015503A" w:rsidP="0015503A"/>
    <w:p w14:paraId="62903E7A" w14:textId="77777777" w:rsidR="0015503A" w:rsidRDefault="0015503A" w:rsidP="0015503A"/>
    <w:p w14:paraId="52B9B87E" w14:textId="77777777" w:rsidR="0015503A" w:rsidRDefault="0015503A" w:rsidP="0015503A"/>
    <w:p w14:paraId="39E7A260" w14:textId="77777777" w:rsidR="0015503A" w:rsidRPr="0029583B" w:rsidRDefault="0015503A" w:rsidP="0015503A"/>
    <w:tbl>
      <w:tblPr>
        <w:tblW w:w="169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5"/>
        <w:gridCol w:w="3395"/>
        <w:gridCol w:w="3396"/>
        <w:gridCol w:w="3395"/>
        <w:gridCol w:w="3396"/>
      </w:tblGrid>
      <w:tr w:rsidR="0015503A" w:rsidRPr="0029583B" w14:paraId="53F4D89A" w14:textId="77777777" w:rsidTr="0015503A">
        <w:trPr>
          <w:tblHeader/>
        </w:trPr>
        <w:tc>
          <w:tcPr>
            <w:tcW w:w="16977" w:type="dxa"/>
            <w:gridSpan w:val="5"/>
          </w:tcPr>
          <w:p w14:paraId="064D063C" w14:textId="77777777" w:rsidR="0015503A" w:rsidRPr="0029583B" w:rsidRDefault="0015503A" w:rsidP="0015503A">
            <w:pPr>
              <w:spacing w:line="240" w:lineRule="auto"/>
              <w:jc w:val="center"/>
              <w:rPr>
                <w:b/>
                <w:sz w:val="18"/>
                <w:szCs w:val="18"/>
              </w:rPr>
            </w:pPr>
            <w:r w:rsidRPr="0029583B">
              <w:rPr>
                <w:b/>
                <w:sz w:val="18"/>
                <w:szCs w:val="18"/>
              </w:rPr>
              <w:lastRenderedPageBreak/>
              <w:t>Case series with N&gt; 150</w:t>
            </w:r>
          </w:p>
        </w:tc>
      </w:tr>
      <w:tr w:rsidR="0015503A" w:rsidRPr="00A241D7" w14:paraId="06932D45" w14:textId="77777777" w:rsidTr="0015503A">
        <w:trPr>
          <w:tblHeader/>
        </w:trPr>
        <w:tc>
          <w:tcPr>
            <w:tcW w:w="3395" w:type="dxa"/>
            <w:vAlign w:val="center"/>
          </w:tcPr>
          <w:p w14:paraId="73267D9C" w14:textId="451C3092" w:rsidR="0015503A" w:rsidRPr="0029583B" w:rsidRDefault="0015503A" w:rsidP="0015503A">
            <w:pPr>
              <w:spacing w:line="240" w:lineRule="auto"/>
              <w:rPr>
                <w:b/>
                <w:sz w:val="18"/>
                <w:szCs w:val="18"/>
              </w:rPr>
            </w:pPr>
            <w:r w:rsidRPr="0029583B">
              <w:rPr>
                <w:b/>
                <w:sz w:val="18"/>
                <w:szCs w:val="18"/>
              </w:rPr>
              <w:t>Levy, 2014</w:t>
            </w:r>
            <w:r w:rsidRPr="0029583B">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4</w:t>
            </w:r>
            <w:r w:rsidRPr="0029583B">
              <w:rPr>
                <w:b/>
                <w:sz w:val="18"/>
                <w:szCs w:val="18"/>
              </w:rPr>
              <w:fldChar w:fldCharType="end"/>
            </w:r>
            <w:r w:rsidRPr="0029583B">
              <w:rPr>
                <w:b/>
                <w:sz w:val="18"/>
                <w:szCs w:val="18"/>
              </w:rPr>
              <w:t xml:space="preserve"> (Israel)– cow’s milk</w:t>
            </w:r>
          </w:p>
          <w:p w14:paraId="26ADB891" w14:textId="77777777" w:rsidR="0015503A" w:rsidRPr="0029583B" w:rsidRDefault="0015503A" w:rsidP="0015503A">
            <w:pPr>
              <w:spacing w:line="240" w:lineRule="auto"/>
              <w:rPr>
                <w:b/>
                <w:sz w:val="18"/>
                <w:szCs w:val="18"/>
              </w:rPr>
            </w:pPr>
            <w:r w:rsidRPr="0029583B">
              <w:rPr>
                <w:b/>
                <w:sz w:val="18"/>
                <w:szCs w:val="18"/>
              </w:rPr>
              <w:t>N=265</w:t>
            </w:r>
          </w:p>
          <w:p w14:paraId="718E65EB" w14:textId="77777777" w:rsidR="0015503A" w:rsidRPr="0029583B" w:rsidRDefault="0015503A" w:rsidP="0015503A">
            <w:pPr>
              <w:spacing w:line="240" w:lineRule="auto"/>
              <w:rPr>
                <w:b/>
                <w:sz w:val="18"/>
                <w:szCs w:val="18"/>
              </w:rPr>
            </w:pPr>
            <w:r w:rsidRPr="0029583B">
              <w:rPr>
                <w:b/>
                <w:sz w:val="18"/>
                <w:szCs w:val="18"/>
              </w:rPr>
              <w:t>Age: 4-27 (7.5 median) years</w:t>
            </w:r>
          </w:p>
          <w:p w14:paraId="7EE8E101" w14:textId="77777777" w:rsidR="0015503A" w:rsidRPr="0029583B" w:rsidRDefault="0015503A" w:rsidP="0015503A">
            <w:pPr>
              <w:spacing w:line="240" w:lineRule="auto"/>
              <w:rPr>
                <w:sz w:val="18"/>
                <w:szCs w:val="18"/>
              </w:rPr>
            </w:pPr>
            <w:r w:rsidRPr="0029583B">
              <w:rPr>
                <w:b/>
                <w:sz w:val="18"/>
                <w:szCs w:val="18"/>
              </w:rPr>
              <w:t>Diagnosis confirmed with OFC: not for all patients</w:t>
            </w:r>
          </w:p>
        </w:tc>
        <w:tc>
          <w:tcPr>
            <w:tcW w:w="3395" w:type="dxa"/>
            <w:vAlign w:val="center"/>
          </w:tcPr>
          <w:p w14:paraId="470CCE49" w14:textId="7DA6F49B" w:rsidR="0015503A" w:rsidRPr="0029583B" w:rsidRDefault="0015503A" w:rsidP="0015503A">
            <w:pPr>
              <w:spacing w:line="240" w:lineRule="auto"/>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5152A826" w14:textId="77777777" w:rsidR="0015503A" w:rsidRPr="0029583B" w:rsidRDefault="0015503A" w:rsidP="0015503A">
            <w:pPr>
              <w:spacing w:line="240" w:lineRule="auto"/>
              <w:rPr>
                <w:b/>
                <w:sz w:val="18"/>
                <w:szCs w:val="18"/>
                <w:lang w:val="fr-CA"/>
              </w:rPr>
            </w:pPr>
            <w:r w:rsidRPr="0029583B">
              <w:rPr>
                <w:b/>
                <w:sz w:val="18"/>
                <w:szCs w:val="18"/>
                <w:lang w:val="fr-CA"/>
              </w:rPr>
              <w:t>N=295</w:t>
            </w:r>
          </w:p>
          <w:p w14:paraId="6B09ADA4" w14:textId="77777777" w:rsidR="0015503A" w:rsidRPr="0029583B" w:rsidRDefault="0015503A" w:rsidP="0015503A">
            <w:pPr>
              <w:spacing w:line="240" w:lineRule="auto"/>
              <w:rPr>
                <w:b/>
                <w:sz w:val="18"/>
                <w:szCs w:val="18"/>
              </w:rPr>
            </w:pPr>
            <w:r w:rsidRPr="0029583B">
              <w:rPr>
                <w:b/>
                <w:sz w:val="18"/>
                <w:szCs w:val="18"/>
              </w:rPr>
              <w:t>Age: 5-17 (median 7.5) years</w:t>
            </w:r>
          </w:p>
          <w:p w14:paraId="6D5765BC" w14:textId="77777777" w:rsidR="0015503A" w:rsidRPr="0029583B" w:rsidRDefault="0015503A" w:rsidP="0015503A">
            <w:pPr>
              <w:spacing w:line="240" w:lineRule="auto"/>
              <w:rPr>
                <w:sz w:val="18"/>
                <w:szCs w:val="18"/>
              </w:rPr>
            </w:pPr>
            <w:r w:rsidRPr="0029583B">
              <w:rPr>
                <w:b/>
                <w:sz w:val="18"/>
                <w:szCs w:val="18"/>
              </w:rPr>
              <w:t>Diagnosis confirmed with OFC: yes</w:t>
            </w:r>
          </w:p>
        </w:tc>
        <w:tc>
          <w:tcPr>
            <w:tcW w:w="3396" w:type="dxa"/>
          </w:tcPr>
          <w:p w14:paraId="4CE6D28F" w14:textId="2FAAB497" w:rsidR="0015503A" w:rsidRPr="0029583B" w:rsidRDefault="0015503A" w:rsidP="0015503A">
            <w:pPr>
              <w:spacing w:line="240" w:lineRule="auto"/>
              <w:rPr>
                <w:b/>
                <w:sz w:val="18"/>
                <w:szCs w:val="18"/>
              </w:rPr>
            </w:pPr>
            <w:r w:rsidRPr="0029583B">
              <w:rPr>
                <w:b/>
                <w:sz w:val="18"/>
                <w:szCs w:val="18"/>
              </w:rPr>
              <w:t>Soller, 2019</w:t>
            </w:r>
            <w:r w:rsidRPr="0029583B">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9</w:t>
            </w:r>
            <w:r w:rsidRPr="0029583B">
              <w:rPr>
                <w:b/>
                <w:sz w:val="18"/>
                <w:szCs w:val="18"/>
              </w:rPr>
              <w:fldChar w:fldCharType="end"/>
            </w:r>
            <w:r w:rsidRPr="0029583B">
              <w:rPr>
                <w:b/>
                <w:sz w:val="18"/>
                <w:szCs w:val="18"/>
              </w:rPr>
              <w:t xml:space="preserve"> (Canada) – peanut</w:t>
            </w:r>
          </w:p>
          <w:p w14:paraId="4E289C21" w14:textId="77777777" w:rsidR="0015503A" w:rsidRPr="0029583B" w:rsidRDefault="0015503A" w:rsidP="0015503A">
            <w:pPr>
              <w:spacing w:line="240" w:lineRule="auto"/>
              <w:rPr>
                <w:b/>
                <w:sz w:val="18"/>
                <w:szCs w:val="18"/>
              </w:rPr>
            </w:pPr>
            <w:r w:rsidRPr="0029583B">
              <w:rPr>
                <w:b/>
                <w:sz w:val="18"/>
                <w:szCs w:val="18"/>
              </w:rPr>
              <w:t>N=270</w:t>
            </w:r>
          </w:p>
          <w:p w14:paraId="06FA7236" w14:textId="77777777" w:rsidR="0015503A" w:rsidRPr="0029583B" w:rsidRDefault="0015503A" w:rsidP="0015503A">
            <w:pPr>
              <w:spacing w:line="240" w:lineRule="auto"/>
              <w:rPr>
                <w:b/>
                <w:sz w:val="18"/>
                <w:szCs w:val="18"/>
              </w:rPr>
            </w:pPr>
            <w:r w:rsidRPr="0029583B">
              <w:rPr>
                <w:b/>
                <w:sz w:val="18"/>
                <w:szCs w:val="18"/>
              </w:rPr>
              <w:t>Age: 0.75-5.9 (median 1.9, IQR : 1.25-2.75) years</w:t>
            </w:r>
          </w:p>
          <w:p w14:paraId="50FC3B63" w14:textId="77777777" w:rsidR="0015503A" w:rsidRPr="0029583B" w:rsidRDefault="0015503A" w:rsidP="0015503A">
            <w:pPr>
              <w:spacing w:line="240" w:lineRule="auto"/>
              <w:rPr>
                <w:b/>
                <w:sz w:val="18"/>
                <w:szCs w:val="18"/>
              </w:rPr>
            </w:pPr>
            <w:r w:rsidRPr="0029583B">
              <w:rPr>
                <w:b/>
                <w:sz w:val="18"/>
                <w:szCs w:val="18"/>
              </w:rPr>
              <w:t>Diagnosis confirmed with OFC: for 31% of patients</w:t>
            </w:r>
          </w:p>
        </w:tc>
        <w:tc>
          <w:tcPr>
            <w:tcW w:w="3395" w:type="dxa"/>
            <w:vAlign w:val="center"/>
          </w:tcPr>
          <w:p w14:paraId="777F2086" w14:textId="2D861A80" w:rsidR="0015503A" w:rsidRPr="0029583B" w:rsidRDefault="0015503A" w:rsidP="0015503A">
            <w:pPr>
              <w:spacing w:line="240" w:lineRule="auto"/>
              <w:rPr>
                <w:b/>
                <w:sz w:val="18"/>
                <w:szCs w:val="18"/>
              </w:rPr>
            </w:pPr>
            <w:r w:rsidRPr="0029583B">
              <w:rPr>
                <w:b/>
                <w:sz w:val="18"/>
                <w:szCs w:val="18"/>
              </w:rPr>
              <w:t>Wasserman, 2019</w:t>
            </w:r>
            <w:r w:rsidRPr="0029583B">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w:t>
            </w:r>
            <w:r w:rsidRPr="0029583B">
              <w:rPr>
                <w:b/>
                <w:sz w:val="18"/>
                <w:szCs w:val="18"/>
              </w:rPr>
              <w:fldChar w:fldCharType="end"/>
            </w:r>
            <w:r w:rsidRPr="0029583B">
              <w:rPr>
                <w:b/>
                <w:sz w:val="18"/>
                <w:szCs w:val="18"/>
              </w:rPr>
              <w:t xml:space="preserve"> (USA) – peanut</w:t>
            </w:r>
          </w:p>
          <w:p w14:paraId="630FB388" w14:textId="77777777" w:rsidR="0015503A" w:rsidRPr="0029583B" w:rsidRDefault="0015503A" w:rsidP="0015503A">
            <w:pPr>
              <w:spacing w:line="240" w:lineRule="auto"/>
              <w:rPr>
                <w:b/>
                <w:sz w:val="18"/>
                <w:szCs w:val="18"/>
              </w:rPr>
            </w:pPr>
            <w:r w:rsidRPr="0029583B">
              <w:rPr>
                <w:b/>
                <w:sz w:val="18"/>
                <w:szCs w:val="18"/>
              </w:rPr>
              <w:t>N=270</w:t>
            </w:r>
          </w:p>
          <w:p w14:paraId="6C67562C" w14:textId="77777777" w:rsidR="0015503A" w:rsidRPr="0029583B" w:rsidRDefault="0015503A" w:rsidP="0015503A">
            <w:pPr>
              <w:spacing w:line="240" w:lineRule="auto"/>
              <w:rPr>
                <w:b/>
                <w:sz w:val="18"/>
                <w:szCs w:val="18"/>
              </w:rPr>
            </w:pPr>
            <w:r w:rsidRPr="0029583B">
              <w:rPr>
                <w:b/>
                <w:sz w:val="18"/>
                <w:szCs w:val="18"/>
              </w:rPr>
              <w:t>Age: 4-18 (mean: 8.1) years</w:t>
            </w:r>
          </w:p>
          <w:p w14:paraId="5361DA28" w14:textId="77777777" w:rsidR="0015503A" w:rsidRPr="0029583B" w:rsidRDefault="0015503A" w:rsidP="0015503A">
            <w:pPr>
              <w:spacing w:line="240" w:lineRule="auto"/>
              <w:rPr>
                <w:sz w:val="18"/>
                <w:szCs w:val="18"/>
              </w:rPr>
            </w:pPr>
            <w:r w:rsidRPr="0029583B">
              <w:rPr>
                <w:b/>
                <w:sz w:val="18"/>
                <w:szCs w:val="18"/>
              </w:rPr>
              <w:t>Diagnosis confirmed with OFC: no</w:t>
            </w:r>
          </w:p>
        </w:tc>
        <w:tc>
          <w:tcPr>
            <w:tcW w:w="3396" w:type="dxa"/>
            <w:shd w:val="clear" w:color="auto" w:fill="auto"/>
            <w:vAlign w:val="center"/>
          </w:tcPr>
          <w:p w14:paraId="6BFB1A41" w14:textId="56980337" w:rsidR="0015503A" w:rsidRPr="0029583B" w:rsidRDefault="0015503A" w:rsidP="0015503A">
            <w:pPr>
              <w:spacing w:line="240" w:lineRule="auto"/>
              <w:rPr>
                <w:b/>
                <w:sz w:val="18"/>
                <w:szCs w:val="18"/>
              </w:rPr>
            </w:pPr>
            <w:r w:rsidRPr="0029583B">
              <w:rPr>
                <w:b/>
                <w:sz w:val="18"/>
                <w:szCs w:val="18"/>
              </w:rPr>
              <w:t>Wasserman, 2014</w:t>
            </w:r>
            <w:r w:rsidRPr="0029583B">
              <w:rPr>
                <w:b/>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56</w:t>
            </w:r>
            <w:r w:rsidRPr="0029583B">
              <w:rPr>
                <w:b/>
                <w:sz w:val="18"/>
                <w:szCs w:val="18"/>
              </w:rPr>
              <w:fldChar w:fldCharType="end"/>
            </w:r>
            <w:r w:rsidRPr="0029583B">
              <w:rPr>
                <w:b/>
                <w:sz w:val="18"/>
                <w:szCs w:val="18"/>
              </w:rPr>
              <w:t xml:space="preserve"> (USA and Israel)- peanut</w:t>
            </w:r>
          </w:p>
          <w:p w14:paraId="1B2B14C5" w14:textId="77777777" w:rsidR="0015503A" w:rsidRPr="0029583B" w:rsidRDefault="0015503A" w:rsidP="0015503A">
            <w:pPr>
              <w:spacing w:line="240" w:lineRule="auto"/>
              <w:rPr>
                <w:b/>
                <w:sz w:val="18"/>
                <w:szCs w:val="18"/>
              </w:rPr>
            </w:pPr>
            <w:r w:rsidRPr="0029583B">
              <w:rPr>
                <w:b/>
                <w:sz w:val="18"/>
                <w:szCs w:val="18"/>
              </w:rPr>
              <w:t>N=352</w:t>
            </w:r>
          </w:p>
          <w:p w14:paraId="5EC8856F" w14:textId="77777777" w:rsidR="0015503A" w:rsidRPr="0029583B" w:rsidRDefault="0015503A" w:rsidP="0015503A">
            <w:pPr>
              <w:spacing w:line="240" w:lineRule="auto"/>
              <w:rPr>
                <w:b/>
                <w:sz w:val="18"/>
                <w:szCs w:val="18"/>
              </w:rPr>
            </w:pPr>
            <w:r w:rsidRPr="0029583B">
              <w:rPr>
                <w:b/>
                <w:sz w:val="18"/>
                <w:szCs w:val="18"/>
              </w:rPr>
              <w:t>Age: 3-24 years</w:t>
            </w:r>
          </w:p>
          <w:p w14:paraId="4DB3D22F" w14:textId="77777777" w:rsidR="0015503A" w:rsidRPr="0029583B" w:rsidRDefault="0015503A" w:rsidP="0015503A">
            <w:pPr>
              <w:spacing w:line="240" w:lineRule="auto"/>
              <w:rPr>
                <w:sz w:val="18"/>
                <w:szCs w:val="18"/>
              </w:rPr>
            </w:pPr>
            <w:r w:rsidRPr="0029583B">
              <w:rPr>
                <w:b/>
                <w:sz w:val="18"/>
                <w:szCs w:val="18"/>
              </w:rPr>
              <w:t>Diagnosis confirmed with OFC: 97% of patients</w:t>
            </w:r>
          </w:p>
        </w:tc>
      </w:tr>
      <w:tr w:rsidR="0015503A" w:rsidRPr="00A241D7" w14:paraId="63DDF483" w14:textId="77777777" w:rsidTr="0015503A">
        <w:tc>
          <w:tcPr>
            <w:tcW w:w="3395" w:type="dxa"/>
          </w:tcPr>
          <w:p w14:paraId="573C5B86" w14:textId="77777777" w:rsidR="0015503A" w:rsidRPr="0029583B" w:rsidRDefault="0015503A" w:rsidP="0015503A">
            <w:pPr>
              <w:spacing w:line="240" w:lineRule="auto"/>
              <w:rPr>
                <w:b/>
                <w:sz w:val="18"/>
                <w:szCs w:val="18"/>
              </w:rPr>
            </w:pPr>
            <w:r w:rsidRPr="0029583B">
              <w:rPr>
                <w:b/>
                <w:sz w:val="18"/>
                <w:szCs w:val="18"/>
              </w:rPr>
              <w:t>Follow-up:</w:t>
            </w:r>
            <w:r w:rsidRPr="0029583B">
              <w:rPr>
                <w:sz w:val="18"/>
                <w:szCs w:val="18"/>
              </w:rPr>
              <w:t xml:space="preserve"> ≥ 10 months after start of OIT</w:t>
            </w:r>
          </w:p>
          <w:p w14:paraId="41900B02" w14:textId="77777777" w:rsidR="0015503A" w:rsidRPr="0029583B" w:rsidRDefault="0015503A" w:rsidP="0015503A">
            <w:pPr>
              <w:spacing w:line="240" w:lineRule="auto"/>
              <w:rPr>
                <w:b/>
                <w:sz w:val="18"/>
                <w:szCs w:val="18"/>
              </w:rPr>
            </w:pPr>
          </w:p>
          <w:p w14:paraId="4E0311B6"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induction cycles (in clinic):  </w:t>
            </w:r>
            <w:r w:rsidRPr="0029583B">
              <w:rPr>
                <w:b/>
                <w:sz w:val="18"/>
                <w:szCs w:val="18"/>
              </w:rPr>
              <w:t>48%</w:t>
            </w:r>
            <w:r w:rsidRPr="0029583B">
              <w:rPr>
                <w:sz w:val="18"/>
                <w:szCs w:val="18"/>
              </w:rPr>
              <w:t xml:space="preserve"> (128/265) of patients</w:t>
            </w:r>
          </w:p>
          <w:p w14:paraId="66CB3F9E" w14:textId="77777777" w:rsidR="0015503A" w:rsidRPr="0029583B" w:rsidRDefault="0015503A" w:rsidP="0015503A">
            <w:pPr>
              <w:spacing w:line="240" w:lineRule="auto"/>
              <w:rPr>
                <w:b/>
                <w:sz w:val="18"/>
                <w:szCs w:val="18"/>
              </w:rPr>
            </w:pPr>
          </w:p>
          <w:p w14:paraId="1E547BB3"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home-dosing phase: </w:t>
            </w:r>
            <w:r w:rsidRPr="0029583B">
              <w:rPr>
                <w:b/>
                <w:sz w:val="18"/>
                <w:szCs w:val="18"/>
              </w:rPr>
              <w:t>17% (44/265</w:t>
            </w:r>
            <w:r w:rsidRPr="0029583B">
              <w:rPr>
                <w:sz w:val="18"/>
                <w:szCs w:val="18"/>
              </w:rPr>
              <w:t xml:space="preserve">) of patients (58 ETRs per 77,098 doses= </w:t>
            </w:r>
            <w:r w:rsidRPr="0029583B">
              <w:rPr>
                <w:b/>
                <w:sz w:val="18"/>
                <w:szCs w:val="18"/>
              </w:rPr>
              <w:t>0.08%</w:t>
            </w:r>
            <w:r w:rsidRPr="0029583B">
              <w:rPr>
                <w:sz w:val="18"/>
                <w:szCs w:val="18"/>
              </w:rPr>
              <w:t>)</w:t>
            </w:r>
          </w:p>
          <w:p w14:paraId="2A1A39B3" w14:textId="77777777" w:rsidR="0015503A" w:rsidRPr="0029583B" w:rsidRDefault="0015503A" w:rsidP="0015503A">
            <w:pPr>
              <w:spacing w:line="240" w:lineRule="auto"/>
              <w:rPr>
                <w:sz w:val="18"/>
                <w:szCs w:val="18"/>
              </w:rPr>
            </w:pPr>
          </w:p>
          <w:p w14:paraId="4B24604B" w14:textId="77777777" w:rsidR="0015503A" w:rsidRPr="0029583B" w:rsidRDefault="0015503A" w:rsidP="0015503A">
            <w:pPr>
              <w:spacing w:line="240" w:lineRule="auto"/>
              <w:rPr>
                <w:sz w:val="18"/>
                <w:szCs w:val="18"/>
              </w:rPr>
            </w:pPr>
            <w:r w:rsidRPr="0029583B">
              <w:rPr>
                <w:sz w:val="18"/>
                <w:szCs w:val="18"/>
              </w:rPr>
              <w:t>% of ETRs at home= 58/186=</w:t>
            </w:r>
            <w:r w:rsidRPr="0029583B">
              <w:rPr>
                <w:b/>
                <w:sz w:val="18"/>
                <w:szCs w:val="18"/>
              </w:rPr>
              <w:t>31%</w:t>
            </w:r>
          </w:p>
          <w:p w14:paraId="4D8EF609" w14:textId="77777777" w:rsidR="0015503A" w:rsidRPr="0029583B" w:rsidRDefault="0015503A" w:rsidP="0015503A">
            <w:pPr>
              <w:spacing w:line="240" w:lineRule="auto"/>
              <w:rPr>
                <w:b/>
                <w:sz w:val="18"/>
                <w:szCs w:val="18"/>
              </w:rPr>
            </w:pPr>
          </w:p>
          <w:p w14:paraId="00819A7B" w14:textId="77777777" w:rsidR="0015503A" w:rsidRPr="0029583B" w:rsidRDefault="0015503A" w:rsidP="0015503A">
            <w:pPr>
              <w:spacing w:line="240" w:lineRule="auto"/>
              <w:rPr>
                <w:sz w:val="18"/>
                <w:szCs w:val="18"/>
              </w:rPr>
            </w:pPr>
            <w:r w:rsidRPr="0029583B">
              <w:rPr>
                <w:b/>
                <w:sz w:val="18"/>
                <w:szCs w:val="18"/>
              </w:rPr>
              <w:t>SEAs</w:t>
            </w:r>
            <w:r w:rsidRPr="0029583B">
              <w:rPr>
                <w:sz w:val="18"/>
                <w:szCs w:val="18"/>
              </w:rPr>
              <w:t>: not reported</w:t>
            </w:r>
          </w:p>
          <w:p w14:paraId="071000AF" w14:textId="77777777" w:rsidR="0015503A" w:rsidRPr="0029583B" w:rsidRDefault="0015503A" w:rsidP="0015503A">
            <w:pPr>
              <w:spacing w:line="240" w:lineRule="auto"/>
              <w:rPr>
                <w:sz w:val="18"/>
                <w:szCs w:val="18"/>
              </w:rPr>
            </w:pPr>
          </w:p>
          <w:p w14:paraId="0BF6DC32" w14:textId="77777777" w:rsidR="0015503A" w:rsidRPr="0029583B" w:rsidRDefault="0015503A" w:rsidP="0015503A">
            <w:pPr>
              <w:spacing w:line="240" w:lineRule="auto"/>
              <w:rPr>
                <w:sz w:val="18"/>
                <w:szCs w:val="18"/>
              </w:rPr>
            </w:pPr>
          </w:p>
          <w:p w14:paraId="186A25FF" w14:textId="77777777" w:rsidR="0015503A" w:rsidRPr="0029583B" w:rsidRDefault="0015503A" w:rsidP="0015503A">
            <w:pPr>
              <w:spacing w:line="240" w:lineRule="auto"/>
              <w:rPr>
                <w:sz w:val="18"/>
                <w:szCs w:val="18"/>
              </w:rPr>
            </w:pPr>
          </w:p>
        </w:tc>
        <w:tc>
          <w:tcPr>
            <w:tcW w:w="3395" w:type="dxa"/>
          </w:tcPr>
          <w:p w14:paraId="3B406FD5" w14:textId="77777777" w:rsidR="0015503A" w:rsidRPr="0029583B" w:rsidRDefault="0015503A" w:rsidP="0015503A">
            <w:pPr>
              <w:spacing w:line="240" w:lineRule="auto"/>
              <w:rPr>
                <w:sz w:val="18"/>
                <w:szCs w:val="18"/>
              </w:rPr>
            </w:pPr>
            <w:r w:rsidRPr="0029583B">
              <w:rPr>
                <w:b/>
                <w:sz w:val="18"/>
                <w:szCs w:val="18"/>
              </w:rPr>
              <w:t xml:space="preserve">Follow-up: </w:t>
            </w:r>
            <w:r w:rsidRPr="0029583B">
              <w:rPr>
                <w:sz w:val="18"/>
                <w:szCs w:val="18"/>
              </w:rPr>
              <w:t>median 6.5 (range 1-11) years after start of OIT</w:t>
            </w:r>
          </w:p>
          <w:p w14:paraId="320F0573" w14:textId="77777777" w:rsidR="0015503A" w:rsidRPr="0029583B" w:rsidRDefault="0015503A" w:rsidP="0015503A">
            <w:pPr>
              <w:spacing w:line="240" w:lineRule="auto"/>
              <w:rPr>
                <w:sz w:val="18"/>
                <w:szCs w:val="18"/>
              </w:rPr>
            </w:pPr>
          </w:p>
          <w:p w14:paraId="0550DE74" w14:textId="77777777" w:rsidR="0015503A" w:rsidRPr="0029583B" w:rsidRDefault="0015503A" w:rsidP="0015503A">
            <w:pPr>
              <w:spacing w:line="240" w:lineRule="auto"/>
              <w:rPr>
                <w:sz w:val="18"/>
                <w:szCs w:val="18"/>
              </w:rPr>
            </w:pPr>
            <w:r w:rsidRPr="0029583B">
              <w:rPr>
                <w:b/>
                <w:sz w:val="18"/>
                <w:szCs w:val="18"/>
              </w:rPr>
              <w:t>Anaphylaxis</w:t>
            </w:r>
            <w:r w:rsidRPr="0029583B">
              <w:rPr>
                <w:sz w:val="18"/>
                <w:szCs w:val="18"/>
              </w:rPr>
              <w:t xml:space="preserve"> at least once </w:t>
            </w:r>
            <w:r w:rsidRPr="0029583B">
              <w:rPr>
                <w:sz w:val="18"/>
                <w:szCs w:val="18"/>
                <w:u w:val="single"/>
              </w:rPr>
              <w:t>after build-up phase</w:t>
            </w:r>
            <w:r w:rsidRPr="0029583B">
              <w:rPr>
                <w:sz w:val="18"/>
                <w:szCs w:val="18"/>
              </w:rPr>
              <w:t xml:space="preserve">: </w:t>
            </w:r>
            <w:r w:rsidRPr="0029583B">
              <w:rPr>
                <w:b/>
                <w:sz w:val="18"/>
                <w:szCs w:val="18"/>
              </w:rPr>
              <w:t>14%</w:t>
            </w:r>
            <w:r w:rsidRPr="0029583B">
              <w:rPr>
                <w:sz w:val="18"/>
                <w:szCs w:val="18"/>
              </w:rPr>
              <w:t xml:space="preserve"> (34/237)- data missing from 59/295 patients</w:t>
            </w:r>
          </w:p>
          <w:p w14:paraId="0A72BB2C" w14:textId="77777777" w:rsidR="0015503A" w:rsidRPr="0029583B" w:rsidRDefault="0015503A" w:rsidP="0015503A">
            <w:pPr>
              <w:spacing w:line="240" w:lineRule="auto"/>
              <w:rPr>
                <w:sz w:val="18"/>
                <w:szCs w:val="18"/>
              </w:rPr>
            </w:pPr>
          </w:p>
          <w:p w14:paraId="6E832ED8" w14:textId="77777777" w:rsidR="0015503A" w:rsidRPr="0029583B" w:rsidRDefault="0015503A" w:rsidP="0015503A">
            <w:pPr>
              <w:spacing w:line="240" w:lineRule="auto"/>
              <w:rPr>
                <w:sz w:val="18"/>
                <w:szCs w:val="18"/>
                <w:u w:val="single"/>
              </w:rPr>
            </w:pPr>
            <w:r w:rsidRPr="0029583B">
              <w:rPr>
                <w:b/>
                <w:sz w:val="18"/>
                <w:szCs w:val="18"/>
              </w:rPr>
              <w:t>Possible SEAs</w:t>
            </w:r>
            <w:r w:rsidRPr="0029583B">
              <w:rPr>
                <w:sz w:val="18"/>
                <w:szCs w:val="18"/>
              </w:rPr>
              <w:t>: One extremely severe anaphylaxis occurred in a patient after consumption of milk yogurt with a high concentration of cow's milk protein (8 g/100 mL), while he was on the aimed maintenance dose</w:t>
            </w:r>
          </w:p>
          <w:p w14:paraId="39A90696" w14:textId="77777777" w:rsidR="0015503A" w:rsidRPr="0029583B" w:rsidRDefault="0015503A" w:rsidP="0015503A">
            <w:pPr>
              <w:spacing w:line="240" w:lineRule="auto"/>
              <w:rPr>
                <w:sz w:val="18"/>
                <w:szCs w:val="18"/>
              </w:rPr>
            </w:pPr>
          </w:p>
        </w:tc>
        <w:tc>
          <w:tcPr>
            <w:tcW w:w="3396" w:type="dxa"/>
          </w:tcPr>
          <w:p w14:paraId="246E748C" w14:textId="77777777" w:rsidR="0015503A" w:rsidRPr="0029583B" w:rsidRDefault="0015503A" w:rsidP="0015503A">
            <w:pPr>
              <w:spacing w:line="240" w:lineRule="auto"/>
              <w:rPr>
                <w:b/>
                <w:sz w:val="18"/>
                <w:szCs w:val="18"/>
              </w:rPr>
            </w:pPr>
            <w:r w:rsidRPr="0029583B">
              <w:rPr>
                <w:b/>
                <w:sz w:val="18"/>
                <w:szCs w:val="18"/>
              </w:rPr>
              <w:t>Follow-up:</w:t>
            </w:r>
            <w:r w:rsidRPr="0029583B">
              <w:rPr>
                <w:sz w:val="18"/>
                <w:szCs w:val="18"/>
              </w:rPr>
              <w:t xml:space="preserve"> median 20.0 weeks (build-up only)</w:t>
            </w:r>
          </w:p>
          <w:p w14:paraId="3C79E059" w14:textId="77777777" w:rsidR="0015503A" w:rsidRPr="0029583B" w:rsidRDefault="0015503A" w:rsidP="0015503A">
            <w:pPr>
              <w:spacing w:line="240" w:lineRule="auto"/>
              <w:rPr>
                <w:b/>
                <w:sz w:val="18"/>
                <w:szCs w:val="18"/>
              </w:rPr>
            </w:pPr>
          </w:p>
          <w:p w14:paraId="2AA086BB" w14:textId="77777777" w:rsidR="0015503A" w:rsidRPr="0029583B" w:rsidRDefault="0015503A" w:rsidP="0015503A">
            <w:pPr>
              <w:spacing w:line="240" w:lineRule="auto"/>
              <w:rPr>
                <w:b/>
                <w:sz w:val="18"/>
                <w:szCs w:val="18"/>
              </w:rPr>
            </w:pPr>
            <w:r w:rsidRPr="0029583B">
              <w:rPr>
                <w:b/>
                <w:sz w:val="18"/>
                <w:szCs w:val="18"/>
              </w:rPr>
              <w:t>Possible SAE:</w:t>
            </w:r>
          </w:p>
          <w:p w14:paraId="6B5D89F3" w14:textId="77777777" w:rsidR="0015503A" w:rsidRPr="0029583B" w:rsidRDefault="0015503A" w:rsidP="0015503A">
            <w:pPr>
              <w:spacing w:line="240" w:lineRule="auto"/>
              <w:rPr>
                <w:sz w:val="18"/>
                <w:szCs w:val="18"/>
              </w:rPr>
            </w:pPr>
            <w:r w:rsidRPr="0029583B">
              <w:rPr>
                <w:b/>
                <w:sz w:val="18"/>
                <w:szCs w:val="18"/>
              </w:rPr>
              <w:t xml:space="preserve">Grade 4 (severe symptoms) </w:t>
            </w:r>
            <w:r w:rsidRPr="0029583B">
              <w:rPr>
                <w:sz w:val="18"/>
                <w:szCs w:val="18"/>
              </w:rPr>
              <w:t xml:space="preserve">(respiratory failure or hypotension or profound lethargy): </w:t>
            </w:r>
            <w:r w:rsidRPr="0029583B">
              <w:rPr>
                <w:b/>
                <w:sz w:val="18"/>
                <w:szCs w:val="18"/>
              </w:rPr>
              <w:t>0.4%</w:t>
            </w:r>
            <w:r w:rsidRPr="0029583B">
              <w:rPr>
                <w:sz w:val="18"/>
                <w:szCs w:val="18"/>
              </w:rPr>
              <w:t xml:space="preserve"> (1/270) (1 per 2,321 doses administered in the office=0.04%)</w:t>
            </w:r>
          </w:p>
          <w:p w14:paraId="7E821D32" w14:textId="77777777" w:rsidR="0015503A" w:rsidRPr="0029583B" w:rsidRDefault="0015503A" w:rsidP="0015503A">
            <w:pPr>
              <w:spacing w:line="240" w:lineRule="auto"/>
              <w:rPr>
                <w:sz w:val="18"/>
                <w:szCs w:val="18"/>
              </w:rPr>
            </w:pPr>
          </w:p>
          <w:p w14:paraId="60A6F2FC" w14:textId="77777777" w:rsidR="0015503A" w:rsidRPr="0029583B" w:rsidRDefault="0015503A" w:rsidP="0015503A">
            <w:pPr>
              <w:spacing w:line="240" w:lineRule="auto"/>
              <w:rPr>
                <w:sz w:val="18"/>
                <w:szCs w:val="18"/>
              </w:rPr>
            </w:pPr>
            <w:r w:rsidRPr="0029583B">
              <w:rPr>
                <w:b/>
                <w:sz w:val="18"/>
                <w:szCs w:val="18"/>
              </w:rPr>
              <w:t xml:space="preserve">ETR </w:t>
            </w:r>
            <w:r w:rsidRPr="0029583B">
              <w:rPr>
                <w:sz w:val="18"/>
                <w:szCs w:val="18"/>
              </w:rPr>
              <w:t xml:space="preserve">during </w:t>
            </w:r>
            <w:r w:rsidRPr="0029583B">
              <w:rPr>
                <w:sz w:val="18"/>
                <w:szCs w:val="18"/>
                <w:u w:val="single"/>
              </w:rPr>
              <w:t>build-up phase</w:t>
            </w:r>
            <w:r w:rsidRPr="0029583B">
              <w:rPr>
                <w:sz w:val="18"/>
                <w:szCs w:val="18"/>
              </w:rPr>
              <w:t xml:space="preserve">: </w:t>
            </w:r>
            <w:r w:rsidRPr="0029583B">
              <w:rPr>
                <w:b/>
                <w:sz w:val="18"/>
                <w:szCs w:val="18"/>
              </w:rPr>
              <w:t>4.1%</w:t>
            </w:r>
            <w:r w:rsidRPr="0029583B">
              <w:rPr>
                <w:sz w:val="18"/>
                <w:szCs w:val="18"/>
              </w:rPr>
              <w:t xml:space="preserve"> (11/270) of patients (12 ETRs per 41,020 doses = </w:t>
            </w:r>
            <w:r w:rsidRPr="0029583B">
              <w:rPr>
                <w:b/>
                <w:sz w:val="18"/>
                <w:szCs w:val="18"/>
              </w:rPr>
              <w:t>0.029%</w:t>
            </w:r>
            <w:r w:rsidRPr="0029583B">
              <w:rPr>
                <w:sz w:val="18"/>
                <w:szCs w:val="18"/>
              </w:rPr>
              <w:t xml:space="preserve"> of doses with ETR)</w:t>
            </w:r>
          </w:p>
          <w:p w14:paraId="7FC49611" w14:textId="77777777" w:rsidR="0015503A" w:rsidRPr="0029583B" w:rsidRDefault="0015503A" w:rsidP="0015503A">
            <w:pPr>
              <w:spacing w:line="240" w:lineRule="auto"/>
              <w:rPr>
                <w:sz w:val="18"/>
                <w:szCs w:val="18"/>
              </w:rPr>
            </w:pPr>
          </w:p>
          <w:p w14:paraId="33BE194A" w14:textId="77777777" w:rsidR="0015503A" w:rsidRPr="0029583B" w:rsidRDefault="0015503A" w:rsidP="0015503A">
            <w:pPr>
              <w:spacing w:line="240" w:lineRule="auto"/>
              <w:rPr>
                <w:sz w:val="18"/>
                <w:szCs w:val="18"/>
              </w:rPr>
            </w:pPr>
            <w:r w:rsidRPr="0029583B">
              <w:rPr>
                <w:sz w:val="18"/>
                <w:szCs w:val="18"/>
              </w:rPr>
              <w:t>ETRs during in-office build-up: 6 per 2,321 doses = 0.26%</w:t>
            </w:r>
          </w:p>
          <w:p w14:paraId="1EDD0354" w14:textId="77777777" w:rsidR="0015503A" w:rsidRPr="0029583B" w:rsidRDefault="0015503A" w:rsidP="0015503A">
            <w:pPr>
              <w:spacing w:line="240" w:lineRule="auto"/>
              <w:rPr>
                <w:sz w:val="18"/>
                <w:szCs w:val="18"/>
              </w:rPr>
            </w:pPr>
            <w:r w:rsidRPr="0029583B">
              <w:rPr>
                <w:sz w:val="18"/>
                <w:szCs w:val="18"/>
              </w:rPr>
              <w:t xml:space="preserve">ETRs during home dosing build-up: 6 per 38,699 doses = </w:t>
            </w:r>
            <w:r w:rsidRPr="0029583B">
              <w:rPr>
                <w:b/>
                <w:sz w:val="18"/>
                <w:szCs w:val="18"/>
              </w:rPr>
              <w:t>0.016%</w:t>
            </w:r>
            <w:r w:rsidRPr="0029583B">
              <w:rPr>
                <w:sz w:val="18"/>
                <w:szCs w:val="18"/>
              </w:rPr>
              <w:t xml:space="preserve"> </w:t>
            </w:r>
          </w:p>
          <w:p w14:paraId="1FD56005" w14:textId="77777777" w:rsidR="0015503A" w:rsidRPr="0029583B" w:rsidRDefault="0015503A" w:rsidP="0015503A">
            <w:pPr>
              <w:spacing w:line="240" w:lineRule="auto"/>
              <w:rPr>
                <w:sz w:val="18"/>
                <w:szCs w:val="18"/>
              </w:rPr>
            </w:pPr>
          </w:p>
          <w:p w14:paraId="57D163A0" w14:textId="77777777" w:rsidR="0015503A" w:rsidRPr="0029583B" w:rsidRDefault="0015503A" w:rsidP="0015503A">
            <w:pPr>
              <w:spacing w:line="240" w:lineRule="auto"/>
              <w:rPr>
                <w:sz w:val="18"/>
                <w:szCs w:val="18"/>
              </w:rPr>
            </w:pPr>
            <w:r w:rsidRPr="0029583B">
              <w:rPr>
                <w:sz w:val="18"/>
                <w:szCs w:val="18"/>
              </w:rPr>
              <w:t>50% of ETRs occurred at home</w:t>
            </w:r>
          </w:p>
          <w:p w14:paraId="16E7D9BA" w14:textId="77777777" w:rsidR="0015503A" w:rsidRPr="0029583B" w:rsidRDefault="0015503A" w:rsidP="0015503A">
            <w:pPr>
              <w:spacing w:line="240" w:lineRule="auto"/>
              <w:rPr>
                <w:sz w:val="18"/>
                <w:szCs w:val="18"/>
              </w:rPr>
            </w:pPr>
          </w:p>
          <w:p w14:paraId="57987DED" w14:textId="06A6EB70" w:rsidR="0015503A" w:rsidRPr="0029583B" w:rsidRDefault="0015503A" w:rsidP="0015503A">
            <w:pPr>
              <w:spacing w:line="240" w:lineRule="auto"/>
              <w:rPr>
                <w:sz w:val="18"/>
                <w:szCs w:val="18"/>
              </w:rPr>
            </w:pPr>
            <w:r w:rsidRPr="0029583B">
              <w:rPr>
                <w:sz w:val="18"/>
                <w:szCs w:val="18"/>
              </w:rPr>
              <w:t>1.1% (3/270) of patients visited emergency departments for AE</w:t>
            </w:r>
            <w:r w:rsidR="00B36ECA">
              <w:rPr>
                <w:sz w:val="18"/>
                <w:szCs w:val="18"/>
              </w:rPr>
              <w:t>s, all of which were G</w:t>
            </w:r>
            <w:r w:rsidRPr="0029583B">
              <w:rPr>
                <w:sz w:val="18"/>
                <w:szCs w:val="18"/>
              </w:rPr>
              <w:t>rade 2.</w:t>
            </w:r>
          </w:p>
          <w:p w14:paraId="1023C045" w14:textId="77777777" w:rsidR="0015503A" w:rsidRPr="0029583B" w:rsidRDefault="0015503A" w:rsidP="0015503A">
            <w:pPr>
              <w:spacing w:line="240" w:lineRule="auto"/>
              <w:rPr>
                <w:sz w:val="18"/>
                <w:szCs w:val="18"/>
              </w:rPr>
            </w:pPr>
          </w:p>
          <w:p w14:paraId="4693E25F" w14:textId="77656C48" w:rsidR="0015503A" w:rsidRPr="0029583B" w:rsidRDefault="0015503A" w:rsidP="005F2998">
            <w:pPr>
              <w:spacing w:line="240" w:lineRule="auto"/>
              <w:rPr>
                <w:b/>
                <w:sz w:val="18"/>
                <w:szCs w:val="18"/>
              </w:rPr>
            </w:pPr>
            <w:r w:rsidRPr="0029583B">
              <w:rPr>
                <w:sz w:val="18"/>
                <w:szCs w:val="18"/>
              </w:rPr>
              <w:t>Grading according to Cox 2010</w:t>
            </w:r>
            <w:r w:rsidRPr="0029583B">
              <w:rPr>
                <w:sz w:val="18"/>
                <w:szCs w:val="18"/>
              </w:rPr>
              <w:fldChar w:fldCharType="begin"/>
            </w:r>
            <w:r w:rsidR="005F2998">
              <w:rPr>
                <w:sz w:val="18"/>
                <w:szCs w:val="18"/>
              </w:rPr>
              <w:instrText xml:space="preserve"> ADDIN EN.CITE &lt;EndNote&gt;&lt;Cite&gt;&lt;Author&gt;Cox&lt;/Author&gt;&lt;Year&gt;2010&lt;/Year&gt;&lt;RecNum&gt;14007&lt;/RecNum&gt;&lt;DisplayText&gt;&lt;style face="superscript"&gt;74&lt;/style&gt;&lt;/DisplayText&gt;&lt;record&gt;&lt;rec-number&gt;14007&lt;/rec-number&gt;&lt;foreign-keys&gt;&lt;key app="EN" db-id="x9wzz5atbsd22oefrz25wtay2xf5fvep500r" timestamp="1570036620"&gt;14007&lt;/key&gt;&lt;/foreign-keys&gt;&lt;ref-type name="Journal Article"&gt;17&lt;/ref-type&gt;&lt;contributors&gt;&lt;authors&gt;&lt;author&gt;Cox, L.&lt;/author&gt;&lt;author&gt;Larenas-Linnemann, D.&lt;/author&gt;&lt;author&gt;Lockey, R. F.&lt;/author&gt;&lt;author&gt;Passalacqua, G.&lt;/author&gt;&lt;/authors&gt;&lt;/contributors&gt;&lt;auth-address&gt;Nova Southeastern University School of Osteopathic Medicine, Davie, Fla, USA. Lindaswolfcox@msn.com&lt;/auth-address&gt;&lt;titles&gt;&lt;title&gt;Speaking the same language: The World Allergy Organization Subcutaneous Immunotherapy Systemic Reaction Grading System&lt;/title&gt;&lt;secondary-title&gt;J Allergy Clin Immunol&lt;/secondary-title&gt;&lt;/titles&gt;&lt;periodical&gt;&lt;full-title&gt;J Allergy Clin Immunol&lt;/full-title&gt;&lt;abbr-1&gt;The Journal of allergy and clinical immunology&lt;/abbr-1&gt;&lt;/periodical&gt;&lt;pages&gt;569-74, 574 e1-574 e7&lt;/pages&gt;&lt;volume&gt;125&lt;/volume&gt;&lt;number&gt;3&lt;/number&gt;&lt;edition&gt;2010/02/11&lt;/edition&gt;&lt;keywords&gt;&lt;keyword&gt;Adrenergic Agonists/*therapeutic use&lt;/keyword&gt;&lt;keyword&gt;Allergens/administration &amp;amp; dosage&lt;/keyword&gt;&lt;keyword&gt;Anaphylaxis/*prevention &amp;amp; control&lt;/keyword&gt;&lt;keyword&gt;Desensitization, Immunologic/*adverse effects&lt;/keyword&gt;&lt;keyword&gt;Epinephrine/*therapeutic use&lt;/keyword&gt;&lt;keyword&gt;Humans&lt;/keyword&gt;&lt;keyword&gt;Hypersensitivity, Immediate/*classification/etiology&lt;/keyword&gt;&lt;keyword&gt;Injections, Subcutaneous&lt;/keyword&gt;&lt;/keywords&gt;&lt;dates&gt;&lt;year&gt;2010&lt;/year&gt;&lt;pub-dates&gt;&lt;date&gt;Mar&lt;/date&gt;&lt;/pub-dates&gt;&lt;/dates&gt;&lt;isbn&gt;1097-6825 (Electronic)&amp;#xD;0091-6749 (Linking)&lt;/isbn&gt;&lt;accession-num&gt;20144472&lt;/accession-num&gt;&lt;urls&gt;&lt;related-urls&gt;&lt;url&gt;&lt;style face="underline" font="default" size="100%"&gt;https://www.ncbi.nlm.nih.gov/pubmed/20144472&lt;/style&gt;&lt;/url&gt;&lt;/related-urls&gt;&lt;/urls&gt;&lt;electronic-resource-num&gt;10.1016/j.jaci.2009.10.060&lt;/electronic-resource-num&gt;&lt;/record&gt;&lt;/Cite&gt;&lt;/EndNote&gt;</w:instrText>
            </w:r>
            <w:r w:rsidRPr="0029583B">
              <w:rPr>
                <w:sz w:val="18"/>
                <w:szCs w:val="18"/>
              </w:rPr>
              <w:fldChar w:fldCharType="separate"/>
            </w:r>
            <w:r w:rsidR="005F2998" w:rsidRPr="005F2998">
              <w:rPr>
                <w:noProof/>
                <w:sz w:val="18"/>
                <w:szCs w:val="18"/>
                <w:vertAlign w:val="superscript"/>
              </w:rPr>
              <w:t>74</w:t>
            </w:r>
            <w:r w:rsidRPr="0029583B">
              <w:rPr>
                <w:sz w:val="18"/>
                <w:szCs w:val="18"/>
              </w:rPr>
              <w:fldChar w:fldCharType="end"/>
            </w:r>
            <w:r w:rsidRPr="0029583B">
              <w:rPr>
                <w:sz w:val="18"/>
                <w:szCs w:val="18"/>
              </w:rPr>
              <w:t xml:space="preserve"> (modified)</w:t>
            </w:r>
          </w:p>
        </w:tc>
        <w:tc>
          <w:tcPr>
            <w:tcW w:w="3395" w:type="dxa"/>
          </w:tcPr>
          <w:p w14:paraId="32601F0B"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 1 month after reaching maintenance and up to 8 years</w:t>
            </w:r>
          </w:p>
          <w:p w14:paraId="2C93BC3E" w14:textId="77777777" w:rsidR="0015503A" w:rsidRPr="0029583B" w:rsidRDefault="0015503A" w:rsidP="0015503A">
            <w:pPr>
              <w:spacing w:line="240" w:lineRule="auto"/>
              <w:rPr>
                <w:sz w:val="18"/>
                <w:szCs w:val="18"/>
              </w:rPr>
            </w:pPr>
          </w:p>
          <w:p w14:paraId="3AA968CC"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w:t>
            </w:r>
            <w:r w:rsidRPr="0029583B">
              <w:rPr>
                <w:sz w:val="18"/>
                <w:szCs w:val="18"/>
                <w:u w:val="single"/>
              </w:rPr>
              <w:t>build-up phase</w:t>
            </w:r>
            <w:r w:rsidRPr="0029583B">
              <w:rPr>
                <w:sz w:val="18"/>
                <w:szCs w:val="18"/>
              </w:rPr>
              <w:t>:</w:t>
            </w:r>
            <w:r w:rsidRPr="0029583B">
              <w:rPr>
                <w:sz w:val="18"/>
                <w:szCs w:val="18"/>
                <w:u w:val="single"/>
              </w:rPr>
              <w:t xml:space="preserve"> </w:t>
            </w:r>
            <w:r w:rsidRPr="0029583B">
              <w:rPr>
                <w:sz w:val="18"/>
                <w:szCs w:val="18"/>
              </w:rPr>
              <w:t xml:space="preserve"> </w:t>
            </w:r>
            <w:r w:rsidRPr="0029583B">
              <w:rPr>
                <w:b/>
                <w:sz w:val="18"/>
                <w:szCs w:val="18"/>
              </w:rPr>
              <w:t>23%</w:t>
            </w:r>
            <w:r w:rsidRPr="0029583B">
              <w:rPr>
                <w:sz w:val="18"/>
                <w:szCs w:val="18"/>
              </w:rPr>
              <w:t xml:space="preserve"> (63/270) of patients (100 ETRs in total [37%] occurred in clinic)</w:t>
            </w:r>
          </w:p>
          <w:p w14:paraId="10261E86" w14:textId="77777777" w:rsidR="0015503A" w:rsidRPr="0029583B" w:rsidRDefault="0015503A" w:rsidP="0015503A">
            <w:pPr>
              <w:spacing w:line="240" w:lineRule="auto"/>
              <w:rPr>
                <w:sz w:val="18"/>
                <w:szCs w:val="18"/>
              </w:rPr>
            </w:pPr>
          </w:p>
          <w:p w14:paraId="216DA7F0" w14:textId="77777777" w:rsidR="0015503A" w:rsidRPr="0029583B" w:rsidRDefault="0015503A" w:rsidP="0015503A">
            <w:pPr>
              <w:spacing w:line="240" w:lineRule="auto"/>
              <w:rPr>
                <w:sz w:val="18"/>
                <w:szCs w:val="18"/>
              </w:rPr>
            </w:pPr>
            <w:r w:rsidRPr="0029583B">
              <w:rPr>
                <w:b/>
                <w:sz w:val="18"/>
                <w:szCs w:val="18"/>
              </w:rPr>
              <w:t>SAEs</w:t>
            </w:r>
            <w:r w:rsidRPr="0029583B">
              <w:rPr>
                <w:sz w:val="18"/>
                <w:szCs w:val="18"/>
              </w:rPr>
              <w:t>: 5 of 100 ETRs required 2 epinephrine doses and 2 required 3 doses; no ETR required &gt; 3 epinephrine doses or intravenous fluids</w:t>
            </w:r>
          </w:p>
          <w:p w14:paraId="06D070F1" w14:textId="77777777" w:rsidR="0015503A" w:rsidRPr="0029583B" w:rsidRDefault="0015503A" w:rsidP="0015503A">
            <w:pPr>
              <w:spacing w:line="240" w:lineRule="auto"/>
              <w:rPr>
                <w:sz w:val="18"/>
                <w:szCs w:val="18"/>
              </w:rPr>
            </w:pPr>
          </w:p>
          <w:p w14:paraId="05897D5C"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w:t>
            </w:r>
            <w:r w:rsidRPr="0029583B">
              <w:rPr>
                <w:sz w:val="18"/>
                <w:szCs w:val="18"/>
                <w:u w:val="single"/>
              </w:rPr>
              <w:t>maintenance phase</w:t>
            </w:r>
            <w:r w:rsidRPr="0029583B">
              <w:rPr>
                <w:sz w:val="18"/>
                <w:szCs w:val="18"/>
              </w:rPr>
              <w:t>:</w:t>
            </w:r>
            <w:r w:rsidRPr="0029583B">
              <w:rPr>
                <w:b/>
                <w:sz w:val="18"/>
                <w:szCs w:val="18"/>
              </w:rPr>
              <w:t xml:space="preserve"> 13%</w:t>
            </w:r>
            <w:r w:rsidRPr="0029583B">
              <w:rPr>
                <w:sz w:val="18"/>
                <w:szCs w:val="18"/>
              </w:rPr>
              <w:t xml:space="preserve"> (28/214) of patients (63 ETRs in total, 40% occurred during the first 6 months) - sub-group: </w:t>
            </w:r>
            <w:r w:rsidRPr="0029583B">
              <w:rPr>
                <w:b/>
                <w:sz w:val="18"/>
                <w:szCs w:val="18"/>
              </w:rPr>
              <w:t>patients treated for ≥ 3 years of maintenance</w:t>
            </w:r>
            <w:r w:rsidRPr="0029583B">
              <w:rPr>
                <w:sz w:val="18"/>
                <w:szCs w:val="18"/>
              </w:rPr>
              <w:t xml:space="preserve">: </w:t>
            </w:r>
            <w:r w:rsidRPr="0029583B">
              <w:rPr>
                <w:b/>
                <w:sz w:val="18"/>
                <w:szCs w:val="18"/>
              </w:rPr>
              <w:t xml:space="preserve">17% </w:t>
            </w:r>
            <w:r w:rsidRPr="0029583B">
              <w:rPr>
                <w:sz w:val="18"/>
                <w:szCs w:val="18"/>
              </w:rPr>
              <w:t>(18/105) (43 ETRs)</w:t>
            </w:r>
          </w:p>
          <w:p w14:paraId="069AE18E" w14:textId="77777777" w:rsidR="0015503A" w:rsidRPr="0029583B" w:rsidRDefault="0015503A" w:rsidP="0015503A">
            <w:pPr>
              <w:spacing w:line="240" w:lineRule="auto"/>
              <w:rPr>
                <w:sz w:val="18"/>
                <w:szCs w:val="18"/>
              </w:rPr>
            </w:pPr>
          </w:p>
          <w:p w14:paraId="7ECBC1B9" w14:textId="77777777" w:rsidR="0015503A" w:rsidRPr="0029583B" w:rsidRDefault="0015503A" w:rsidP="0015503A">
            <w:pPr>
              <w:spacing w:line="240" w:lineRule="auto"/>
              <w:rPr>
                <w:sz w:val="18"/>
                <w:szCs w:val="18"/>
              </w:rPr>
            </w:pPr>
            <w:r w:rsidRPr="0029583B">
              <w:rPr>
                <w:sz w:val="18"/>
                <w:szCs w:val="18"/>
              </w:rPr>
              <w:t>Incidence of ETRs during maintenance phase: 9.9/100 patient-years</w:t>
            </w:r>
          </w:p>
        </w:tc>
        <w:tc>
          <w:tcPr>
            <w:tcW w:w="3396" w:type="dxa"/>
          </w:tcPr>
          <w:p w14:paraId="69D3DECD"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from a few weeks  to &gt;7 after reaching maintenance</w:t>
            </w:r>
          </w:p>
          <w:p w14:paraId="00173D69" w14:textId="77777777" w:rsidR="0015503A" w:rsidRPr="0029583B" w:rsidRDefault="0015503A" w:rsidP="0015503A">
            <w:pPr>
              <w:spacing w:line="240" w:lineRule="auto"/>
              <w:rPr>
                <w:sz w:val="18"/>
                <w:szCs w:val="18"/>
              </w:rPr>
            </w:pPr>
          </w:p>
          <w:p w14:paraId="169B9DF1"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w:t>
            </w:r>
            <w:r w:rsidRPr="0029583B">
              <w:rPr>
                <w:sz w:val="18"/>
                <w:szCs w:val="18"/>
                <w:u w:val="single"/>
              </w:rPr>
              <w:t>build-up phase</w:t>
            </w:r>
            <w:r w:rsidRPr="0029583B">
              <w:rPr>
                <w:sz w:val="18"/>
                <w:szCs w:val="18"/>
              </w:rPr>
              <w:t xml:space="preserve">: </w:t>
            </w:r>
            <w:r w:rsidRPr="0029583B">
              <w:rPr>
                <w:b/>
                <w:sz w:val="18"/>
                <w:szCs w:val="18"/>
              </w:rPr>
              <w:t>10%</w:t>
            </w:r>
            <w:r w:rsidRPr="0029583B">
              <w:rPr>
                <w:sz w:val="18"/>
                <w:szCs w:val="18"/>
              </w:rPr>
              <w:t xml:space="preserve"> (36/352) of patients (57 ETRs per 79,726 doses = </w:t>
            </w:r>
            <w:r w:rsidRPr="0029583B">
              <w:rPr>
                <w:b/>
                <w:sz w:val="18"/>
                <w:szCs w:val="18"/>
              </w:rPr>
              <w:t>0.07%</w:t>
            </w:r>
            <w:r w:rsidRPr="0029583B">
              <w:rPr>
                <w:sz w:val="18"/>
                <w:szCs w:val="18"/>
              </w:rPr>
              <w:t xml:space="preserve"> of doses with ETR - </w:t>
            </w:r>
            <w:r w:rsidRPr="0029583B">
              <w:rPr>
                <w:i/>
                <w:sz w:val="18"/>
                <w:szCs w:val="18"/>
              </w:rPr>
              <w:t>corresponds to 26.1 ETRs per 100 patient-years, assuming 1 dose per day</w:t>
            </w:r>
            <w:r w:rsidRPr="0029583B">
              <w:rPr>
                <w:sz w:val="18"/>
                <w:szCs w:val="18"/>
              </w:rPr>
              <w:t>)</w:t>
            </w:r>
          </w:p>
          <w:p w14:paraId="6B06F440" w14:textId="77777777" w:rsidR="0015503A" w:rsidRPr="0029583B" w:rsidRDefault="0015503A" w:rsidP="0015503A">
            <w:pPr>
              <w:spacing w:line="240" w:lineRule="auto"/>
              <w:rPr>
                <w:sz w:val="18"/>
                <w:szCs w:val="18"/>
              </w:rPr>
            </w:pPr>
          </w:p>
          <w:p w14:paraId="04D5309C"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xml:space="preserve"> during </w:t>
            </w:r>
            <w:r w:rsidRPr="0029583B">
              <w:rPr>
                <w:sz w:val="18"/>
                <w:szCs w:val="18"/>
                <w:u w:val="single"/>
              </w:rPr>
              <w:t>maintenance phase:</w:t>
            </w:r>
            <w:r w:rsidRPr="0029583B">
              <w:rPr>
                <w:sz w:val="18"/>
                <w:szCs w:val="18"/>
              </w:rPr>
              <w:t xml:space="preserve"> </w:t>
            </w:r>
            <w:r w:rsidRPr="0029583B">
              <w:rPr>
                <w:b/>
                <w:sz w:val="18"/>
                <w:szCs w:val="18"/>
              </w:rPr>
              <w:t>6.4%</w:t>
            </w:r>
            <w:r w:rsidRPr="0029583B">
              <w:rPr>
                <w:sz w:val="18"/>
                <w:szCs w:val="18"/>
              </w:rPr>
              <w:t xml:space="preserve"> (19/298) of patients (38 ETRs per 160,265 doses, </w:t>
            </w:r>
            <w:r w:rsidRPr="0029583B">
              <w:rPr>
                <w:b/>
                <w:sz w:val="18"/>
                <w:szCs w:val="18"/>
              </w:rPr>
              <w:t>0.02%</w:t>
            </w:r>
            <w:r w:rsidRPr="0029583B">
              <w:rPr>
                <w:sz w:val="18"/>
                <w:szCs w:val="18"/>
              </w:rPr>
              <w:t xml:space="preserve"> - </w:t>
            </w:r>
            <w:r w:rsidRPr="0029583B">
              <w:rPr>
                <w:i/>
                <w:sz w:val="18"/>
                <w:szCs w:val="18"/>
              </w:rPr>
              <w:t>corresponds to 8.7 ETRs per 100 patient-years, assuming 1 dose per day</w:t>
            </w:r>
            <w:r w:rsidRPr="0029583B">
              <w:rPr>
                <w:sz w:val="18"/>
                <w:szCs w:val="18"/>
              </w:rPr>
              <w:t>)</w:t>
            </w:r>
          </w:p>
          <w:p w14:paraId="01B68D98" w14:textId="77777777" w:rsidR="0015503A" w:rsidRPr="0029583B" w:rsidRDefault="0015503A" w:rsidP="0015503A">
            <w:pPr>
              <w:spacing w:line="240" w:lineRule="auto"/>
              <w:rPr>
                <w:sz w:val="18"/>
                <w:szCs w:val="18"/>
              </w:rPr>
            </w:pPr>
          </w:p>
          <w:p w14:paraId="5362A72E" w14:textId="77777777" w:rsidR="0015503A" w:rsidRPr="0029583B" w:rsidRDefault="0015503A" w:rsidP="0015503A">
            <w:pPr>
              <w:spacing w:line="240" w:lineRule="auto"/>
              <w:rPr>
                <w:sz w:val="18"/>
                <w:szCs w:val="18"/>
              </w:rPr>
            </w:pPr>
            <w:r w:rsidRPr="0029583B">
              <w:rPr>
                <w:sz w:val="18"/>
                <w:szCs w:val="18"/>
              </w:rPr>
              <w:t>Proportion of all ETRs that occurred in clinic: 29% (28/95)</w:t>
            </w:r>
          </w:p>
          <w:p w14:paraId="0AB47AF0" w14:textId="77777777" w:rsidR="0015503A" w:rsidRPr="0029583B" w:rsidRDefault="0015503A" w:rsidP="0015503A">
            <w:pPr>
              <w:spacing w:line="240" w:lineRule="auto"/>
              <w:rPr>
                <w:sz w:val="18"/>
                <w:szCs w:val="18"/>
              </w:rPr>
            </w:pPr>
          </w:p>
          <w:p w14:paraId="48DD10E5" w14:textId="77777777" w:rsidR="0015503A" w:rsidRPr="0029583B" w:rsidRDefault="0015503A" w:rsidP="0015503A">
            <w:pPr>
              <w:spacing w:line="240" w:lineRule="auto"/>
              <w:rPr>
                <w:sz w:val="18"/>
                <w:szCs w:val="18"/>
              </w:rPr>
            </w:pPr>
            <w:r w:rsidRPr="0029583B">
              <w:rPr>
                <w:b/>
                <w:sz w:val="18"/>
                <w:szCs w:val="18"/>
              </w:rPr>
              <w:t>Possible SAEs</w:t>
            </w:r>
            <w:r w:rsidRPr="0029583B">
              <w:rPr>
                <w:sz w:val="18"/>
                <w:szCs w:val="18"/>
              </w:rPr>
              <w:t>: 3 patients received 2 doses of epinephrine for a single ETR; no patient required intravenous fluids for hypotension or other manifestations of shock.</w:t>
            </w:r>
          </w:p>
        </w:tc>
      </w:tr>
    </w:tbl>
    <w:p w14:paraId="54FA1ED4" w14:textId="77777777" w:rsidR="0015503A" w:rsidRPr="0029583B" w:rsidRDefault="0015503A" w:rsidP="0015503A"/>
    <w:p w14:paraId="1A7D91AC" w14:textId="77777777" w:rsidR="0015503A" w:rsidRDefault="0015503A" w:rsidP="0015503A"/>
    <w:p w14:paraId="5E4A211D" w14:textId="77777777" w:rsidR="0015503A" w:rsidRDefault="0015503A" w:rsidP="0015503A"/>
    <w:p w14:paraId="5CE54720" w14:textId="77777777" w:rsidR="0015503A" w:rsidRPr="0029583B" w:rsidRDefault="0015503A" w:rsidP="0015503A"/>
    <w:p w14:paraId="62E67E8C" w14:textId="77777777" w:rsidR="0015503A" w:rsidRPr="0029583B" w:rsidRDefault="0015503A" w:rsidP="0015503A">
      <w:pPr>
        <w:spacing w:line="240" w:lineRule="auto"/>
      </w:pPr>
    </w:p>
    <w:p w14:paraId="3F91BE97" w14:textId="77777777" w:rsidR="0015503A" w:rsidRPr="0029583B" w:rsidRDefault="0015503A" w:rsidP="0015503A">
      <w:pPr>
        <w:spacing w:line="240" w:lineRule="auto"/>
        <w:rPr>
          <w:b/>
        </w:rPr>
      </w:pPr>
      <w:r>
        <w:rPr>
          <w:b/>
        </w:rPr>
        <w:lastRenderedPageBreak/>
        <w:t>RCTs with N&gt;50 n</w:t>
      </w:r>
      <w:r w:rsidRPr="0029583B">
        <w:rPr>
          <w:b/>
        </w:rPr>
        <w:t>ot included in meta-analyses</w:t>
      </w:r>
    </w:p>
    <w:tbl>
      <w:tblPr>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63"/>
        <w:gridCol w:w="7087"/>
      </w:tblGrid>
      <w:tr w:rsidR="0015503A" w:rsidRPr="00A241D7" w14:paraId="1A4A60EE" w14:textId="77777777" w:rsidTr="0015503A">
        <w:trPr>
          <w:tblHeader/>
        </w:trPr>
        <w:tc>
          <w:tcPr>
            <w:tcW w:w="7763" w:type="dxa"/>
          </w:tcPr>
          <w:p w14:paraId="554978C0" w14:textId="0302A55F" w:rsidR="0015503A" w:rsidRPr="0029583B" w:rsidRDefault="0015503A" w:rsidP="0015503A">
            <w:pPr>
              <w:spacing w:line="240" w:lineRule="auto"/>
              <w:rPr>
                <w:b/>
                <w:sz w:val="18"/>
                <w:szCs w:val="18"/>
              </w:rPr>
            </w:pPr>
            <w:r w:rsidRPr="0029583B">
              <w:rPr>
                <w:b/>
                <w:sz w:val="18"/>
                <w:szCs w:val="18"/>
              </w:rPr>
              <w:t>Martin-Munoz, 2019a</w:t>
            </w:r>
            <w:r w:rsidRPr="0029583B">
              <w:rPr>
                <w:b/>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sz w:val="18"/>
                <w:szCs w:val="18"/>
              </w:rPr>
              <w:instrText xml:space="preserve"> ADDIN EN.CITE </w:instrText>
            </w:r>
            <w:r w:rsidR="005F2998">
              <w:rPr>
                <w:b/>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0</w:t>
            </w:r>
            <w:r w:rsidRPr="0029583B">
              <w:rPr>
                <w:b/>
                <w:sz w:val="18"/>
                <w:szCs w:val="18"/>
              </w:rPr>
              <w:fldChar w:fldCharType="end"/>
            </w:r>
            <w:r w:rsidRPr="0029583B">
              <w:rPr>
                <w:b/>
                <w:sz w:val="18"/>
                <w:szCs w:val="18"/>
              </w:rPr>
              <w:t xml:space="preserve"> (Spain) – chicken’s egg</w:t>
            </w:r>
          </w:p>
          <w:p w14:paraId="7EAA4C0A" w14:textId="77777777" w:rsidR="0015503A" w:rsidRPr="0029583B" w:rsidRDefault="0015503A" w:rsidP="0015503A">
            <w:pPr>
              <w:spacing w:line="240" w:lineRule="auto"/>
              <w:rPr>
                <w:b/>
                <w:sz w:val="18"/>
                <w:szCs w:val="18"/>
              </w:rPr>
            </w:pPr>
            <w:r w:rsidRPr="0029583B">
              <w:rPr>
                <w:b/>
                <w:sz w:val="18"/>
                <w:szCs w:val="18"/>
              </w:rPr>
              <w:t>N (OIT)=76 (88 including cross-over)</w:t>
            </w:r>
          </w:p>
          <w:p w14:paraId="66342A38" w14:textId="77777777" w:rsidR="0015503A" w:rsidRPr="0029583B" w:rsidRDefault="0015503A" w:rsidP="0015503A">
            <w:pPr>
              <w:spacing w:line="240" w:lineRule="auto"/>
              <w:rPr>
                <w:b/>
                <w:sz w:val="18"/>
                <w:szCs w:val="18"/>
              </w:rPr>
            </w:pPr>
            <w:r w:rsidRPr="0029583B">
              <w:rPr>
                <w:b/>
                <w:sz w:val="18"/>
                <w:szCs w:val="18"/>
              </w:rPr>
              <w:t>Age: 6-9 years</w:t>
            </w:r>
          </w:p>
          <w:p w14:paraId="7A4499A8" w14:textId="77777777" w:rsidR="0015503A" w:rsidRPr="0029583B" w:rsidRDefault="0015503A" w:rsidP="0015503A">
            <w:pPr>
              <w:spacing w:line="240" w:lineRule="auto"/>
              <w:rPr>
                <w:b/>
                <w:sz w:val="18"/>
                <w:szCs w:val="18"/>
              </w:rPr>
            </w:pPr>
            <w:r w:rsidRPr="0029583B">
              <w:rPr>
                <w:b/>
                <w:sz w:val="18"/>
                <w:szCs w:val="18"/>
              </w:rPr>
              <w:t>Diagnosis confirmed with OFC: yes</w:t>
            </w:r>
          </w:p>
        </w:tc>
        <w:tc>
          <w:tcPr>
            <w:tcW w:w="7087" w:type="dxa"/>
          </w:tcPr>
          <w:p w14:paraId="34C7B0C7" w14:textId="3F31EDAC" w:rsidR="0015503A" w:rsidRPr="0029583B" w:rsidRDefault="0015503A" w:rsidP="0015503A">
            <w:pPr>
              <w:spacing w:line="240" w:lineRule="auto"/>
              <w:rPr>
                <w:b/>
                <w:sz w:val="18"/>
                <w:szCs w:val="18"/>
              </w:rPr>
            </w:pPr>
            <w:r w:rsidRPr="0029583B">
              <w:rPr>
                <w:b/>
                <w:sz w:val="18"/>
                <w:szCs w:val="18"/>
              </w:rPr>
              <w:t>De Schryver, 2019</w:t>
            </w:r>
            <w:r w:rsidRPr="0029583B">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 </w:instrText>
            </w:r>
            <w:r w:rsidR="005F2998">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3</w:t>
            </w:r>
            <w:r w:rsidRPr="0029583B">
              <w:rPr>
                <w:b/>
                <w:sz w:val="18"/>
                <w:szCs w:val="18"/>
              </w:rPr>
              <w:fldChar w:fldCharType="end"/>
            </w:r>
            <w:r w:rsidRPr="0029583B">
              <w:rPr>
                <w:b/>
                <w:sz w:val="18"/>
                <w:szCs w:val="18"/>
              </w:rPr>
              <w:t xml:space="preserve"> (Canada) – cow’s milk </w:t>
            </w:r>
          </w:p>
          <w:p w14:paraId="6BD587C0" w14:textId="77777777" w:rsidR="0015503A" w:rsidRPr="0029583B" w:rsidRDefault="0015503A" w:rsidP="0015503A">
            <w:pPr>
              <w:spacing w:line="240" w:lineRule="auto"/>
              <w:rPr>
                <w:b/>
                <w:sz w:val="18"/>
                <w:szCs w:val="18"/>
              </w:rPr>
            </w:pPr>
            <w:r w:rsidRPr="0029583B">
              <w:rPr>
                <w:b/>
                <w:sz w:val="18"/>
                <w:szCs w:val="18"/>
              </w:rPr>
              <w:t>N (OIT) = 26 (41 including cross-over), 26 control (4 of them withdrew)</w:t>
            </w:r>
          </w:p>
          <w:p w14:paraId="79C5B932" w14:textId="77777777" w:rsidR="0015503A" w:rsidRPr="0029583B" w:rsidRDefault="0015503A" w:rsidP="0015503A">
            <w:pPr>
              <w:spacing w:line="240" w:lineRule="auto"/>
              <w:rPr>
                <w:b/>
                <w:sz w:val="18"/>
                <w:szCs w:val="18"/>
              </w:rPr>
            </w:pPr>
            <w:r w:rsidRPr="0029583B">
              <w:rPr>
                <w:b/>
                <w:sz w:val="18"/>
                <w:szCs w:val="18"/>
              </w:rPr>
              <w:t>Age: 6-18, mean 12.1 years</w:t>
            </w:r>
          </w:p>
          <w:p w14:paraId="315EBB76" w14:textId="77777777" w:rsidR="0015503A" w:rsidRPr="0029583B" w:rsidRDefault="0015503A" w:rsidP="0015503A">
            <w:pPr>
              <w:spacing w:line="240" w:lineRule="auto"/>
              <w:rPr>
                <w:b/>
                <w:sz w:val="18"/>
                <w:szCs w:val="18"/>
              </w:rPr>
            </w:pPr>
            <w:r w:rsidRPr="0029583B">
              <w:rPr>
                <w:b/>
                <w:sz w:val="18"/>
                <w:szCs w:val="18"/>
              </w:rPr>
              <w:t>Diagnosis confirmed with OFC: yes (single-blind)</w:t>
            </w:r>
          </w:p>
        </w:tc>
      </w:tr>
      <w:tr w:rsidR="0015503A" w:rsidRPr="0029583B" w14:paraId="4A566229" w14:textId="77777777" w:rsidTr="0015503A">
        <w:tc>
          <w:tcPr>
            <w:tcW w:w="7763" w:type="dxa"/>
          </w:tcPr>
          <w:p w14:paraId="327553BE" w14:textId="77777777" w:rsidR="0015503A" w:rsidRPr="0029583B" w:rsidRDefault="0015503A" w:rsidP="0015503A">
            <w:pPr>
              <w:spacing w:line="240" w:lineRule="auto"/>
              <w:rPr>
                <w:i/>
                <w:sz w:val="18"/>
                <w:szCs w:val="18"/>
              </w:rPr>
            </w:pPr>
            <w:r w:rsidRPr="0029583B">
              <w:rPr>
                <w:i/>
                <w:sz w:val="18"/>
                <w:szCs w:val="18"/>
              </w:rPr>
              <w:t>Data from non-comparative phase:</w:t>
            </w:r>
          </w:p>
          <w:p w14:paraId="5A1A6C39" w14:textId="77777777" w:rsidR="0015503A" w:rsidRPr="0029583B" w:rsidRDefault="0015503A" w:rsidP="0015503A">
            <w:pPr>
              <w:spacing w:line="240" w:lineRule="auto"/>
              <w:rPr>
                <w:b/>
                <w:sz w:val="18"/>
                <w:szCs w:val="18"/>
              </w:rPr>
            </w:pPr>
            <w:r w:rsidRPr="0029583B">
              <w:rPr>
                <w:b/>
                <w:sz w:val="18"/>
                <w:szCs w:val="18"/>
              </w:rPr>
              <w:t>ETRs during build-up phase:</w:t>
            </w:r>
          </w:p>
          <w:p w14:paraId="42B6BC7F" w14:textId="77777777" w:rsidR="0015503A" w:rsidRPr="0029583B" w:rsidRDefault="0015503A" w:rsidP="0015503A">
            <w:pPr>
              <w:spacing w:line="240" w:lineRule="auto"/>
              <w:rPr>
                <w:sz w:val="18"/>
                <w:szCs w:val="18"/>
              </w:rPr>
            </w:pPr>
            <w:r w:rsidRPr="0029583B">
              <w:rPr>
                <w:b/>
                <w:sz w:val="18"/>
                <w:szCs w:val="18"/>
              </w:rPr>
              <w:t>OIT: 8.0%</w:t>
            </w:r>
            <w:r w:rsidRPr="0029583B">
              <w:rPr>
                <w:sz w:val="18"/>
                <w:szCs w:val="18"/>
              </w:rPr>
              <w:t xml:space="preserve"> (7/88) of patients</w:t>
            </w:r>
          </w:p>
          <w:p w14:paraId="776A1C4A" w14:textId="77777777" w:rsidR="0015503A" w:rsidRPr="0029583B" w:rsidRDefault="0015503A" w:rsidP="0015503A">
            <w:pPr>
              <w:spacing w:line="240" w:lineRule="auto"/>
              <w:rPr>
                <w:b/>
                <w:sz w:val="18"/>
                <w:szCs w:val="18"/>
              </w:rPr>
            </w:pPr>
            <w:r w:rsidRPr="0029583B">
              <w:rPr>
                <w:sz w:val="18"/>
                <w:szCs w:val="18"/>
              </w:rPr>
              <w:t>Control: NR</w:t>
            </w:r>
          </w:p>
          <w:p w14:paraId="3CCC4003" w14:textId="77777777" w:rsidR="0015503A" w:rsidRPr="0029583B" w:rsidRDefault="0015503A" w:rsidP="0015503A">
            <w:pPr>
              <w:spacing w:line="240" w:lineRule="auto"/>
              <w:rPr>
                <w:b/>
                <w:sz w:val="18"/>
                <w:szCs w:val="18"/>
              </w:rPr>
            </w:pPr>
          </w:p>
          <w:p w14:paraId="02C09A1F" w14:textId="77777777" w:rsidR="0015503A" w:rsidRPr="0029583B" w:rsidRDefault="0015503A" w:rsidP="0015503A">
            <w:pPr>
              <w:spacing w:line="240" w:lineRule="auto"/>
              <w:rPr>
                <w:sz w:val="18"/>
                <w:szCs w:val="18"/>
              </w:rPr>
            </w:pPr>
            <w:r w:rsidRPr="0029583B">
              <w:rPr>
                <w:b/>
                <w:sz w:val="18"/>
                <w:szCs w:val="18"/>
              </w:rPr>
              <w:t>Grade 4 dosing adverse reactions</w:t>
            </w:r>
            <w:r w:rsidRPr="0029583B">
              <w:rPr>
                <w:sz w:val="18"/>
                <w:szCs w:val="18"/>
              </w:rPr>
              <w:t xml:space="preserve"> during build-up phase:</w:t>
            </w:r>
          </w:p>
          <w:p w14:paraId="31E5415F" w14:textId="77777777" w:rsidR="0015503A" w:rsidRPr="0029583B" w:rsidRDefault="0015503A" w:rsidP="0015503A">
            <w:pPr>
              <w:spacing w:line="240" w:lineRule="auto"/>
              <w:rPr>
                <w:sz w:val="18"/>
                <w:szCs w:val="18"/>
              </w:rPr>
            </w:pPr>
            <w:r w:rsidRPr="0029583B">
              <w:rPr>
                <w:b/>
                <w:sz w:val="18"/>
                <w:szCs w:val="18"/>
              </w:rPr>
              <w:t>OIT: 9.2%</w:t>
            </w:r>
            <w:r w:rsidRPr="0029583B">
              <w:rPr>
                <w:sz w:val="18"/>
                <w:szCs w:val="18"/>
              </w:rPr>
              <w:t xml:space="preserve"> (7/76) of patients (15 DARs per 8448 doses, 0.2%) </w:t>
            </w:r>
          </w:p>
          <w:p w14:paraId="4309B680" w14:textId="77777777" w:rsidR="0015503A" w:rsidRPr="0029583B" w:rsidRDefault="0015503A" w:rsidP="0015503A">
            <w:pPr>
              <w:spacing w:line="240" w:lineRule="auto"/>
              <w:rPr>
                <w:sz w:val="18"/>
                <w:szCs w:val="18"/>
              </w:rPr>
            </w:pPr>
            <w:r w:rsidRPr="0029583B">
              <w:rPr>
                <w:sz w:val="18"/>
                <w:szCs w:val="18"/>
              </w:rPr>
              <w:t>Control: NR</w:t>
            </w:r>
          </w:p>
          <w:p w14:paraId="66AB26F0" w14:textId="77777777" w:rsidR="0015503A" w:rsidRPr="0029583B" w:rsidRDefault="0015503A" w:rsidP="0015503A">
            <w:pPr>
              <w:spacing w:line="240" w:lineRule="auto"/>
              <w:rPr>
                <w:sz w:val="18"/>
                <w:szCs w:val="18"/>
              </w:rPr>
            </w:pPr>
          </w:p>
          <w:p w14:paraId="4F01A83E" w14:textId="77777777" w:rsidR="0015503A" w:rsidRPr="0029583B" w:rsidRDefault="0015503A" w:rsidP="0015503A">
            <w:pPr>
              <w:spacing w:line="240" w:lineRule="auto"/>
              <w:rPr>
                <w:sz w:val="18"/>
                <w:szCs w:val="18"/>
              </w:rPr>
            </w:pPr>
            <w:r w:rsidRPr="0029583B">
              <w:rPr>
                <w:b/>
                <w:sz w:val="18"/>
                <w:szCs w:val="18"/>
              </w:rPr>
              <w:t>Grade 4 dosing adverse reactions</w:t>
            </w:r>
            <w:r w:rsidRPr="0029583B">
              <w:rPr>
                <w:sz w:val="18"/>
                <w:szCs w:val="18"/>
              </w:rPr>
              <w:t xml:space="preserve"> during maintenance phase:</w:t>
            </w:r>
          </w:p>
          <w:p w14:paraId="0DA03150" w14:textId="77777777" w:rsidR="0015503A" w:rsidRPr="0029583B" w:rsidRDefault="0015503A" w:rsidP="0015503A">
            <w:pPr>
              <w:spacing w:line="240" w:lineRule="auto"/>
              <w:rPr>
                <w:sz w:val="18"/>
                <w:szCs w:val="18"/>
              </w:rPr>
            </w:pPr>
            <w:r w:rsidRPr="0029583B">
              <w:rPr>
                <w:b/>
                <w:sz w:val="18"/>
                <w:szCs w:val="18"/>
              </w:rPr>
              <w:t>OIT: 1.3%</w:t>
            </w:r>
            <w:r w:rsidRPr="0029583B">
              <w:rPr>
                <w:sz w:val="18"/>
                <w:szCs w:val="18"/>
              </w:rPr>
              <w:t xml:space="preserve"> (1/76) of patients (1 reaction)</w:t>
            </w:r>
          </w:p>
          <w:p w14:paraId="559074EC" w14:textId="77777777" w:rsidR="0015503A" w:rsidRPr="0029583B" w:rsidRDefault="0015503A" w:rsidP="0015503A">
            <w:pPr>
              <w:spacing w:line="240" w:lineRule="auto"/>
              <w:rPr>
                <w:sz w:val="18"/>
                <w:szCs w:val="18"/>
              </w:rPr>
            </w:pPr>
            <w:r w:rsidRPr="0029583B">
              <w:rPr>
                <w:sz w:val="18"/>
                <w:szCs w:val="18"/>
              </w:rPr>
              <w:t>Control: NR</w:t>
            </w:r>
          </w:p>
          <w:p w14:paraId="21E257AE" w14:textId="77777777" w:rsidR="0015503A" w:rsidRPr="0029583B" w:rsidRDefault="0015503A" w:rsidP="0015503A">
            <w:pPr>
              <w:spacing w:line="240" w:lineRule="auto"/>
              <w:rPr>
                <w:sz w:val="18"/>
                <w:szCs w:val="18"/>
              </w:rPr>
            </w:pPr>
          </w:p>
          <w:p w14:paraId="034A6ECE" w14:textId="77777777" w:rsidR="0015503A" w:rsidRPr="0029583B" w:rsidRDefault="0015503A" w:rsidP="0015503A">
            <w:pPr>
              <w:spacing w:line="240" w:lineRule="auto"/>
              <w:rPr>
                <w:sz w:val="18"/>
                <w:szCs w:val="18"/>
              </w:rPr>
            </w:pPr>
            <w:r w:rsidRPr="0029583B">
              <w:rPr>
                <w:sz w:val="18"/>
                <w:szCs w:val="18"/>
              </w:rPr>
              <w:t>No patient had moderate or severe adverse reactions because of egg consumption once they had finished the OIT.</w:t>
            </w:r>
          </w:p>
          <w:p w14:paraId="598977FA" w14:textId="77777777" w:rsidR="0015503A" w:rsidRPr="0029583B" w:rsidRDefault="0015503A" w:rsidP="0015503A">
            <w:pPr>
              <w:spacing w:line="240" w:lineRule="auto"/>
              <w:rPr>
                <w:sz w:val="18"/>
                <w:szCs w:val="18"/>
              </w:rPr>
            </w:pPr>
          </w:p>
          <w:p w14:paraId="09CC92EF" w14:textId="77777777" w:rsidR="0015503A" w:rsidRPr="0029583B" w:rsidRDefault="0015503A" w:rsidP="0015503A">
            <w:pPr>
              <w:spacing w:line="240" w:lineRule="auto"/>
              <w:rPr>
                <w:sz w:val="18"/>
                <w:szCs w:val="18"/>
              </w:rPr>
            </w:pPr>
            <w:r w:rsidRPr="0029583B">
              <w:rPr>
                <w:b/>
                <w:sz w:val="18"/>
                <w:szCs w:val="18"/>
              </w:rPr>
              <w:t>Possible SAEs</w:t>
            </w:r>
            <w:r w:rsidRPr="0029583B">
              <w:rPr>
                <w:sz w:val="18"/>
                <w:szCs w:val="18"/>
              </w:rPr>
              <w:t xml:space="preserve">: </w:t>
            </w:r>
          </w:p>
          <w:p w14:paraId="082D8E87" w14:textId="77777777" w:rsidR="0015503A" w:rsidRPr="0029583B" w:rsidRDefault="0015503A" w:rsidP="0015503A">
            <w:pPr>
              <w:spacing w:line="240" w:lineRule="auto"/>
              <w:rPr>
                <w:sz w:val="18"/>
                <w:szCs w:val="18"/>
              </w:rPr>
            </w:pPr>
            <w:r w:rsidRPr="0029583B">
              <w:rPr>
                <w:sz w:val="18"/>
                <w:szCs w:val="18"/>
                <w:u w:val="single"/>
              </w:rPr>
              <w:t>Build-up phase</w:t>
            </w:r>
            <w:r w:rsidRPr="0029583B">
              <w:rPr>
                <w:sz w:val="18"/>
                <w:szCs w:val="18"/>
              </w:rPr>
              <w:t xml:space="preserve">: No patient developed dysrhythmia and/or severe hypotension, hypovolemic shock, laryngeal edema, or respiratory or cardiac arrest </w:t>
            </w:r>
          </w:p>
          <w:p w14:paraId="56C19141" w14:textId="77777777" w:rsidR="0015503A" w:rsidRPr="0029583B" w:rsidRDefault="0015503A" w:rsidP="0015503A">
            <w:pPr>
              <w:spacing w:line="240" w:lineRule="auto"/>
              <w:rPr>
                <w:sz w:val="18"/>
                <w:szCs w:val="18"/>
              </w:rPr>
            </w:pPr>
            <w:r w:rsidRPr="0029583B">
              <w:rPr>
                <w:sz w:val="18"/>
                <w:szCs w:val="18"/>
                <w:u w:val="single"/>
              </w:rPr>
              <w:t>Maintenance phase:</w:t>
            </w:r>
            <w:r w:rsidRPr="0029583B">
              <w:rPr>
                <w:sz w:val="18"/>
                <w:szCs w:val="18"/>
              </w:rPr>
              <w:t xml:space="preserve"> One patient developed a grade 4 reaction after 2 months on maintenance after stopping OIT for 4 days due to intercurrent illness.</w:t>
            </w:r>
          </w:p>
          <w:p w14:paraId="5AEE5E00" w14:textId="77777777" w:rsidR="0015503A" w:rsidRPr="0029583B" w:rsidRDefault="0015503A" w:rsidP="0015503A">
            <w:pPr>
              <w:spacing w:line="240" w:lineRule="auto"/>
              <w:rPr>
                <w:sz w:val="18"/>
                <w:szCs w:val="18"/>
              </w:rPr>
            </w:pPr>
          </w:p>
          <w:p w14:paraId="05991BB7" w14:textId="636EC3C3" w:rsidR="0015503A" w:rsidRPr="0029583B" w:rsidRDefault="0015503A" w:rsidP="005F2998">
            <w:pPr>
              <w:spacing w:line="240" w:lineRule="auto"/>
              <w:rPr>
                <w:sz w:val="18"/>
                <w:szCs w:val="18"/>
              </w:rPr>
            </w:pPr>
            <w:r w:rsidRPr="0029583B">
              <w:rPr>
                <w:sz w:val="18"/>
                <w:szCs w:val="18"/>
              </w:rPr>
              <w:t>Grading according to Sampson 2003</w:t>
            </w:r>
            <w:r w:rsidRPr="0029583B">
              <w:rPr>
                <w:sz w:val="18"/>
                <w:szCs w:val="18"/>
              </w:rPr>
              <w:fldChar w:fldCharType="begin"/>
            </w:r>
            <w:r w:rsidR="005F2998">
              <w:rPr>
                <w:sz w:val="18"/>
                <w:szCs w:val="18"/>
              </w:rPr>
              <w:instrText xml:space="preserve"> ADDIN EN.CITE &lt;EndNote&gt;&lt;Cite&gt;&lt;Author&gt;Sampson&lt;/Author&gt;&lt;Year&gt;2003&lt;/Year&gt;&lt;RecNum&gt;14004&lt;/RecNum&gt;&lt;DisplayText&gt;&lt;style face="superscript"&gt;75&lt;/style&gt;&lt;/DisplayText&gt;&lt;record&gt;&lt;rec-number&gt;14004&lt;/rec-number&gt;&lt;foreign-keys&gt;&lt;key app="EN" db-id="x9wzz5atbsd22oefrz25wtay2xf5fvep500r" timestamp="1569877735"&gt;14004&lt;/key&gt;&lt;/foreign-keys&gt;&lt;ref-type name="Journal Article"&gt;17&lt;/ref-type&gt;&lt;contributors&gt;&lt;authors&gt;&lt;author&gt;Sampson, H. A.&lt;/author&gt;&lt;/authors&gt;&lt;/contributors&gt;&lt;auth-address&gt;Elliot and Roslyn Jaffe Food Allergy Institute, Division of Allergy and Immunology, Department of Pediatrics, Mount Sinai School of Medicine, New York, New York 10029-6574, USA. hugh.sampson@mssm.edu&lt;/auth-address&gt;&lt;titles&gt;&lt;title&gt;Anaphylaxis and emergency treatment&lt;/title&gt;&lt;secondary-title&gt;Pediatrics&lt;/secondary-title&gt;&lt;/titles&gt;&lt;periodical&gt;&lt;full-title&gt;Pediatrics&lt;/full-title&gt;&lt;abbr-1&gt;Pediatrics&lt;/abbr-1&gt;&lt;/periodical&gt;&lt;pages&gt;1601-8&lt;/pages&gt;&lt;volume&gt;111&lt;/volume&gt;&lt;number&gt;6 Pt 3&lt;/number&gt;&lt;edition&gt;2003/06/05&lt;/edition&gt;&lt;keywords&gt;&lt;keyword&gt;Anaphylaxis/*drug therapy/etiology/therapy&lt;/keyword&gt;&lt;keyword&gt;Animals&lt;/keyword&gt;&lt;keyword&gt;Child&lt;/keyword&gt;&lt;keyword&gt;Emergency Treatment/*methods&lt;/keyword&gt;&lt;keyword&gt;Food Hypersensitivity/*complications&lt;/keyword&gt;&lt;keyword&gt;Humans&lt;/keyword&gt;&lt;/keywords&gt;&lt;dates&gt;&lt;year&gt;2003&lt;/year&gt;&lt;pub-dates&gt;&lt;date&gt;Jun&lt;/date&gt;&lt;/pub-dates&gt;&lt;/dates&gt;&lt;isbn&gt;1098-4275 (Electronic)&amp;#xD;0031-4005 (Linking)&lt;/isbn&gt;&lt;accession-num&gt;12777599&lt;/accession-num&gt;&lt;urls&gt;&lt;related-urls&gt;&lt;url&gt;&lt;style face="underline" font="default" size="100%"&gt;https://www.ncbi.nlm.nih.gov/pubmed/12777599&lt;/style&gt;&lt;/url&gt;&lt;/related-urls&gt;&lt;/urls&gt;&lt;/record&gt;&lt;/Cite&gt;&lt;/EndNote&gt;</w:instrText>
            </w:r>
            <w:r w:rsidRPr="0029583B">
              <w:rPr>
                <w:sz w:val="18"/>
                <w:szCs w:val="18"/>
              </w:rPr>
              <w:fldChar w:fldCharType="separate"/>
            </w:r>
            <w:r w:rsidR="005F2998" w:rsidRPr="005F2998">
              <w:rPr>
                <w:noProof/>
                <w:sz w:val="18"/>
                <w:szCs w:val="18"/>
                <w:vertAlign w:val="superscript"/>
              </w:rPr>
              <w:t>75</w:t>
            </w:r>
            <w:r w:rsidRPr="0029583B">
              <w:rPr>
                <w:sz w:val="18"/>
                <w:szCs w:val="18"/>
              </w:rPr>
              <w:fldChar w:fldCharType="end"/>
            </w:r>
          </w:p>
        </w:tc>
        <w:tc>
          <w:tcPr>
            <w:tcW w:w="7087" w:type="dxa"/>
          </w:tcPr>
          <w:p w14:paraId="5DC8FCAB" w14:textId="77777777" w:rsidR="0015503A" w:rsidRPr="0029583B" w:rsidRDefault="0015503A" w:rsidP="0015503A">
            <w:pPr>
              <w:spacing w:line="240" w:lineRule="auto"/>
              <w:rPr>
                <w:i/>
                <w:sz w:val="18"/>
                <w:szCs w:val="18"/>
              </w:rPr>
            </w:pPr>
            <w:r w:rsidRPr="0029583B">
              <w:rPr>
                <w:i/>
                <w:sz w:val="18"/>
                <w:szCs w:val="18"/>
              </w:rPr>
              <w:t>Data from comparative phase (first year of study):</w:t>
            </w:r>
          </w:p>
          <w:p w14:paraId="02920703" w14:textId="77777777" w:rsidR="0015503A" w:rsidRPr="0029583B" w:rsidRDefault="0015503A" w:rsidP="0015503A">
            <w:pPr>
              <w:spacing w:line="240" w:lineRule="auto"/>
              <w:rPr>
                <w:sz w:val="18"/>
                <w:szCs w:val="18"/>
              </w:rPr>
            </w:pPr>
            <w:r w:rsidRPr="0029583B">
              <w:rPr>
                <w:b/>
                <w:sz w:val="18"/>
                <w:szCs w:val="18"/>
              </w:rPr>
              <w:t>Anaphylactic</w:t>
            </w:r>
            <w:r w:rsidRPr="0029583B">
              <w:rPr>
                <w:sz w:val="18"/>
                <w:szCs w:val="18"/>
              </w:rPr>
              <w:t xml:space="preserve"> allergic reactions (multi-organ reaction or hypotension):</w:t>
            </w:r>
          </w:p>
          <w:p w14:paraId="3723BE3B" w14:textId="77777777" w:rsidR="0015503A" w:rsidRPr="0029583B" w:rsidRDefault="0015503A" w:rsidP="0015503A">
            <w:pPr>
              <w:spacing w:line="240" w:lineRule="auto"/>
              <w:rPr>
                <w:sz w:val="18"/>
                <w:szCs w:val="18"/>
              </w:rPr>
            </w:pPr>
            <w:r w:rsidRPr="0029583B">
              <w:rPr>
                <w:b/>
                <w:sz w:val="18"/>
                <w:szCs w:val="18"/>
              </w:rPr>
              <w:t>OIT (N=26)</w:t>
            </w:r>
            <w:r w:rsidRPr="0029583B">
              <w:rPr>
                <w:sz w:val="18"/>
                <w:szCs w:val="18"/>
              </w:rPr>
              <w:t>: mean 5.5 reactions per patient</w:t>
            </w:r>
          </w:p>
          <w:p w14:paraId="7145A37E" w14:textId="77777777" w:rsidR="0015503A" w:rsidRPr="0029583B" w:rsidRDefault="0015503A" w:rsidP="0015503A">
            <w:pPr>
              <w:spacing w:line="240" w:lineRule="auto"/>
              <w:rPr>
                <w:sz w:val="18"/>
                <w:szCs w:val="18"/>
              </w:rPr>
            </w:pPr>
            <w:r w:rsidRPr="0029583B">
              <w:rPr>
                <w:b/>
                <w:sz w:val="18"/>
                <w:szCs w:val="18"/>
              </w:rPr>
              <w:t>Control (N=22)</w:t>
            </w:r>
            <w:r w:rsidRPr="0029583B">
              <w:rPr>
                <w:sz w:val="18"/>
                <w:szCs w:val="18"/>
              </w:rPr>
              <w:t>: 2 moderate reactions per 22 patients (mean 0.1 per patient)</w:t>
            </w:r>
          </w:p>
          <w:p w14:paraId="179E0340" w14:textId="77777777" w:rsidR="0015503A" w:rsidRPr="0029583B" w:rsidRDefault="0015503A" w:rsidP="0015503A">
            <w:pPr>
              <w:spacing w:line="240" w:lineRule="auto"/>
              <w:rPr>
                <w:sz w:val="18"/>
                <w:szCs w:val="18"/>
              </w:rPr>
            </w:pPr>
          </w:p>
          <w:p w14:paraId="23EF6613" w14:textId="77777777" w:rsidR="0015503A" w:rsidRPr="0029583B" w:rsidRDefault="0015503A" w:rsidP="0015503A">
            <w:pPr>
              <w:spacing w:line="240" w:lineRule="auto"/>
              <w:rPr>
                <w:b/>
                <w:sz w:val="18"/>
                <w:szCs w:val="18"/>
              </w:rPr>
            </w:pPr>
            <w:r w:rsidRPr="0029583B">
              <w:rPr>
                <w:b/>
                <w:sz w:val="18"/>
                <w:szCs w:val="18"/>
              </w:rPr>
              <w:t>ETRs:</w:t>
            </w:r>
          </w:p>
          <w:p w14:paraId="322BA6BE" w14:textId="77777777" w:rsidR="0015503A" w:rsidRPr="0029583B" w:rsidRDefault="0015503A" w:rsidP="0015503A">
            <w:pPr>
              <w:spacing w:line="240" w:lineRule="auto"/>
              <w:rPr>
                <w:sz w:val="18"/>
                <w:szCs w:val="18"/>
              </w:rPr>
            </w:pPr>
            <w:r w:rsidRPr="0029583B">
              <w:rPr>
                <w:b/>
                <w:sz w:val="18"/>
                <w:szCs w:val="18"/>
              </w:rPr>
              <w:t>OIT (N=26)</w:t>
            </w:r>
            <w:r w:rsidRPr="0029583B">
              <w:rPr>
                <w:sz w:val="18"/>
                <w:szCs w:val="18"/>
              </w:rPr>
              <w:t>: mean 0.5 per patient (SD 0.9)</w:t>
            </w:r>
          </w:p>
          <w:p w14:paraId="4FA89792" w14:textId="77777777" w:rsidR="0015503A" w:rsidRPr="0029583B" w:rsidRDefault="0015503A" w:rsidP="0015503A">
            <w:pPr>
              <w:spacing w:line="240" w:lineRule="auto"/>
              <w:rPr>
                <w:sz w:val="18"/>
                <w:szCs w:val="18"/>
              </w:rPr>
            </w:pPr>
            <w:r w:rsidRPr="0029583B">
              <w:rPr>
                <w:b/>
                <w:sz w:val="18"/>
                <w:szCs w:val="18"/>
              </w:rPr>
              <w:t>Control (N=22)</w:t>
            </w:r>
            <w:r w:rsidRPr="0029583B">
              <w:rPr>
                <w:sz w:val="18"/>
                <w:szCs w:val="18"/>
              </w:rPr>
              <w:t>: 2/22 patients (mean 0.1 per patient)</w:t>
            </w:r>
          </w:p>
          <w:p w14:paraId="11CB9FFF" w14:textId="77777777" w:rsidR="0015503A" w:rsidRPr="0029583B" w:rsidRDefault="0015503A" w:rsidP="0015503A">
            <w:pPr>
              <w:spacing w:line="240" w:lineRule="auto"/>
              <w:rPr>
                <w:sz w:val="18"/>
                <w:szCs w:val="18"/>
              </w:rPr>
            </w:pPr>
          </w:p>
          <w:p w14:paraId="4BC5B8F3" w14:textId="77777777" w:rsidR="0015503A" w:rsidRPr="0029583B" w:rsidRDefault="0015503A" w:rsidP="0015503A">
            <w:pPr>
              <w:spacing w:line="240" w:lineRule="auto"/>
              <w:rPr>
                <w:sz w:val="18"/>
                <w:szCs w:val="18"/>
              </w:rPr>
            </w:pPr>
          </w:p>
          <w:p w14:paraId="7B552EC5" w14:textId="77777777" w:rsidR="0015503A" w:rsidRPr="0029583B" w:rsidRDefault="0015503A" w:rsidP="0015503A">
            <w:pPr>
              <w:spacing w:line="240" w:lineRule="auto"/>
              <w:rPr>
                <w:i/>
                <w:sz w:val="18"/>
                <w:szCs w:val="18"/>
              </w:rPr>
            </w:pPr>
            <w:r w:rsidRPr="0029583B">
              <w:rPr>
                <w:i/>
                <w:sz w:val="18"/>
                <w:szCs w:val="18"/>
              </w:rPr>
              <w:t>Data from non-comparative phase:</w:t>
            </w:r>
          </w:p>
          <w:p w14:paraId="0DF03C5F" w14:textId="77777777" w:rsidR="0015503A" w:rsidRPr="0029583B" w:rsidRDefault="0015503A" w:rsidP="0015503A">
            <w:pPr>
              <w:spacing w:line="240" w:lineRule="auto"/>
              <w:rPr>
                <w:sz w:val="18"/>
                <w:szCs w:val="18"/>
              </w:rPr>
            </w:pPr>
            <w:r w:rsidRPr="0029583B">
              <w:rPr>
                <w:b/>
                <w:sz w:val="18"/>
                <w:szCs w:val="18"/>
              </w:rPr>
              <w:t>Anaphylaxis</w:t>
            </w:r>
            <w:r w:rsidRPr="0029583B">
              <w:rPr>
                <w:sz w:val="18"/>
                <w:szCs w:val="18"/>
              </w:rPr>
              <w:t>:</w:t>
            </w:r>
          </w:p>
          <w:p w14:paraId="5448C547" w14:textId="77777777" w:rsidR="0015503A" w:rsidRPr="0029583B" w:rsidRDefault="0015503A" w:rsidP="0015503A">
            <w:pPr>
              <w:spacing w:line="240" w:lineRule="auto"/>
              <w:rPr>
                <w:sz w:val="18"/>
                <w:szCs w:val="18"/>
              </w:rPr>
            </w:pPr>
            <w:r w:rsidRPr="0029583B">
              <w:rPr>
                <w:sz w:val="18"/>
                <w:szCs w:val="18"/>
              </w:rPr>
              <w:t>OIT (N=41): Number of anaphylactic reactions per patient: mean 6.0 (245 reactions per 41 patients), median 4 (range 0-21, IQR 1-10, SD 3.5)</w:t>
            </w:r>
          </w:p>
          <w:p w14:paraId="06C51A8D" w14:textId="77777777" w:rsidR="0015503A" w:rsidRPr="0029583B" w:rsidRDefault="0015503A" w:rsidP="0015503A">
            <w:pPr>
              <w:spacing w:line="240" w:lineRule="auto"/>
              <w:rPr>
                <w:sz w:val="18"/>
                <w:szCs w:val="18"/>
              </w:rPr>
            </w:pPr>
          </w:p>
          <w:p w14:paraId="529839F6" w14:textId="77777777" w:rsidR="0015503A" w:rsidRPr="0029583B" w:rsidRDefault="0015503A" w:rsidP="0015503A">
            <w:pPr>
              <w:spacing w:line="240" w:lineRule="auto"/>
              <w:rPr>
                <w:b/>
                <w:sz w:val="18"/>
                <w:szCs w:val="18"/>
              </w:rPr>
            </w:pPr>
            <w:r w:rsidRPr="0029583B">
              <w:rPr>
                <w:b/>
                <w:sz w:val="18"/>
                <w:szCs w:val="18"/>
              </w:rPr>
              <w:t>Severe anaphylactic reactions:</w:t>
            </w:r>
          </w:p>
          <w:p w14:paraId="34F468B0" w14:textId="77777777" w:rsidR="0015503A" w:rsidRPr="0029583B" w:rsidRDefault="0015503A" w:rsidP="0015503A">
            <w:pPr>
              <w:spacing w:line="240" w:lineRule="auto"/>
              <w:rPr>
                <w:sz w:val="18"/>
                <w:szCs w:val="18"/>
              </w:rPr>
            </w:pPr>
            <w:r w:rsidRPr="0029583B">
              <w:rPr>
                <w:sz w:val="18"/>
                <w:szCs w:val="18"/>
              </w:rPr>
              <w:t>OIT (N=41): 2 severe anaphylactic reactions</w:t>
            </w:r>
            <w:r w:rsidRPr="0029583B">
              <w:rPr>
                <w:b/>
                <w:sz w:val="18"/>
                <w:szCs w:val="18"/>
              </w:rPr>
              <w:t xml:space="preserve"> </w:t>
            </w:r>
            <w:r w:rsidRPr="0029583B">
              <w:rPr>
                <w:sz w:val="18"/>
                <w:szCs w:val="18"/>
              </w:rPr>
              <w:t>in 2 patients: 4.9% (2/41) of patients</w:t>
            </w:r>
          </w:p>
          <w:p w14:paraId="1F60E502" w14:textId="77777777" w:rsidR="0015503A" w:rsidRPr="0029583B" w:rsidRDefault="0015503A" w:rsidP="0015503A">
            <w:pPr>
              <w:spacing w:line="240" w:lineRule="auto"/>
              <w:rPr>
                <w:sz w:val="18"/>
                <w:szCs w:val="18"/>
              </w:rPr>
            </w:pPr>
          </w:p>
          <w:p w14:paraId="633E32A0" w14:textId="77777777" w:rsidR="0015503A" w:rsidRPr="0029583B" w:rsidRDefault="0015503A" w:rsidP="0015503A">
            <w:pPr>
              <w:spacing w:line="240" w:lineRule="auto"/>
              <w:rPr>
                <w:b/>
                <w:sz w:val="18"/>
                <w:szCs w:val="18"/>
              </w:rPr>
            </w:pPr>
            <w:r w:rsidRPr="0029583B">
              <w:rPr>
                <w:b/>
                <w:sz w:val="18"/>
                <w:szCs w:val="18"/>
              </w:rPr>
              <w:t>ETRs:</w:t>
            </w:r>
          </w:p>
          <w:p w14:paraId="6429071A" w14:textId="77777777" w:rsidR="0015503A" w:rsidRPr="0029583B" w:rsidRDefault="0015503A" w:rsidP="0015503A">
            <w:pPr>
              <w:spacing w:line="240" w:lineRule="auto"/>
              <w:rPr>
                <w:sz w:val="18"/>
                <w:szCs w:val="18"/>
              </w:rPr>
            </w:pPr>
            <w:r w:rsidRPr="0029583B">
              <w:rPr>
                <w:sz w:val="18"/>
                <w:szCs w:val="18"/>
              </w:rPr>
              <w:t xml:space="preserve">OIT (N=41): mean 0.6 per patient (SD 1.2) </w:t>
            </w:r>
          </w:p>
          <w:p w14:paraId="15026EA1" w14:textId="77777777" w:rsidR="0015503A" w:rsidRPr="0029583B" w:rsidRDefault="0015503A" w:rsidP="0015503A">
            <w:pPr>
              <w:spacing w:line="240" w:lineRule="auto"/>
              <w:rPr>
                <w:sz w:val="18"/>
                <w:szCs w:val="18"/>
              </w:rPr>
            </w:pPr>
          </w:p>
          <w:p w14:paraId="195AC579" w14:textId="29E66E79" w:rsidR="0015503A" w:rsidRPr="0029583B" w:rsidRDefault="0015503A" w:rsidP="005F2998">
            <w:pPr>
              <w:spacing w:line="240" w:lineRule="auto"/>
              <w:rPr>
                <w:sz w:val="18"/>
                <w:szCs w:val="18"/>
              </w:rPr>
            </w:pPr>
            <w:r w:rsidRPr="0029583B">
              <w:rPr>
                <w:sz w:val="18"/>
                <w:szCs w:val="18"/>
              </w:rPr>
              <w:t>Grading according to Muraro 2007</w:t>
            </w:r>
            <w:r w:rsidRPr="0029583B">
              <w:rPr>
                <w:sz w:val="18"/>
                <w:szCs w:val="18"/>
              </w:rPr>
              <w:fldChar w:fldCharType="begin">
                <w:fldData xml:space="preserve">PEVuZE5vdGU+PENpdGU+PEF1dGhvcj5NdXJhcm88L0F1dGhvcj48WWVhcj4yMDA3PC9ZZWFyPjxS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NdXJhcm88L0F1dGhvcj48WWVhcj4yMDA3PC9ZZWFyPjxS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76</w:t>
            </w:r>
            <w:r w:rsidRPr="0029583B">
              <w:rPr>
                <w:sz w:val="18"/>
                <w:szCs w:val="18"/>
              </w:rPr>
              <w:fldChar w:fldCharType="end"/>
            </w:r>
          </w:p>
        </w:tc>
      </w:tr>
    </w:tbl>
    <w:p w14:paraId="6F00A95D" w14:textId="77777777" w:rsidR="0015503A" w:rsidRPr="0029583B" w:rsidRDefault="0015503A" w:rsidP="0015503A">
      <w:pPr>
        <w:spacing w:line="240" w:lineRule="auto"/>
      </w:pPr>
    </w:p>
    <w:p w14:paraId="076E5943" w14:textId="77777777" w:rsidR="0015503A" w:rsidRPr="0015503A" w:rsidRDefault="0015503A" w:rsidP="00D40837">
      <w:pPr>
        <w:pStyle w:val="Titre4"/>
      </w:pPr>
      <w:bookmarkStart w:id="59" w:name="_Toc27666855"/>
      <w:r w:rsidRPr="0015503A">
        <w:t>Allergens other than milk, egg and peanut</w:t>
      </w:r>
      <w:bookmarkEnd w:id="59"/>
    </w:p>
    <w:tbl>
      <w:tblPr>
        <w:tblW w:w="17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3260"/>
        <w:gridCol w:w="3260"/>
        <w:gridCol w:w="3260"/>
        <w:gridCol w:w="3260"/>
        <w:gridCol w:w="3261"/>
      </w:tblGrid>
      <w:tr w:rsidR="0015503A" w:rsidRPr="0029583B" w14:paraId="3C34B9C7" w14:textId="77777777" w:rsidTr="0015503A">
        <w:trPr>
          <w:trHeight w:val="178"/>
        </w:trPr>
        <w:tc>
          <w:tcPr>
            <w:tcW w:w="1101" w:type="dxa"/>
          </w:tcPr>
          <w:p w14:paraId="2F631836" w14:textId="77777777" w:rsidR="0015503A" w:rsidRPr="0029583B" w:rsidRDefault="0015503A" w:rsidP="0015503A">
            <w:pPr>
              <w:pStyle w:val="Textecourant2012"/>
              <w:spacing w:after="0"/>
              <w:ind w:left="0"/>
              <w:rPr>
                <w:rFonts w:ascii="Arial" w:hAnsi="Arial"/>
                <w:szCs w:val="18"/>
                <w:lang w:val="en-CA" w:eastAsia="fr-CA"/>
              </w:rPr>
            </w:pPr>
          </w:p>
        </w:tc>
        <w:tc>
          <w:tcPr>
            <w:tcW w:w="3260" w:type="dxa"/>
          </w:tcPr>
          <w:p w14:paraId="07A4A44A" w14:textId="7F5EC3B9"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260" w:type="dxa"/>
          </w:tcPr>
          <w:p w14:paraId="523F6819" w14:textId="233170EF"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100) -wheat</w:t>
            </w:r>
          </w:p>
        </w:tc>
        <w:tc>
          <w:tcPr>
            <w:tcW w:w="3260" w:type="dxa"/>
          </w:tcPr>
          <w:p w14:paraId="65897048" w14:textId="7370C7A7"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260" w:type="dxa"/>
          </w:tcPr>
          <w:p w14:paraId="64A554E4"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Barni, 2019 (case series, N=43) - hazelnut</w:t>
            </w:r>
          </w:p>
        </w:tc>
        <w:tc>
          <w:tcPr>
            <w:tcW w:w="3261" w:type="dxa"/>
          </w:tcPr>
          <w:p w14:paraId="35B6ADC2" w14:textId="048C6B06"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w:t>
            </w:r>
          </w:p>
        </w:tc>
      </w:tr>
      <w:tr w:rsidR="0015503A" w:rsidRPr="0029583B" w14:paraId="0D3A55F9" w14:textId="77777777" w:rsidTr="0015503A">
        <w:trPr>
          <w:trHeight w:val="178"/>
        </w:trPr>
        <w:tc>
          <w:tcPr>
            <w:tcW w:w="1101" w:type="dxa"/>
          </w:tcPr>
          <w:p w14:paraId="4DC7DA03"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260" w:type="dxa"/>
          </w:tcPr>
          <w:p w14:paraId="0703935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260" w:type="dxa"/>
          </w:tcPr>
          <w:p w14:paraId="2F371EF5"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260" w:type="dxa"/>
          </w:tcPr>
          <w:p w14:paraId="70AB6E0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260" w:type="dxa"/>
          </w:tcPr>
          <w:p w14:paraId="7BA7DD66"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261" w:type="dxa"/>
          </w:tcPr>
          <w:p w14:paraId="71E5855E"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7.5 years, ≥4, (IQR: 5.8-11.6)</w:t>
            </w:r>
          </w:p>
        </w:tc>
      </w:tr>
      <w:tr w:rsidR="0015503A" w:rsidRPr="00A241D7" w14:paraId="018257A8" w14:textId="77777777" w:rsidTr="0015503A">
        <w:trPr>
          <w:trHeight w:val="178"/>
        </w:trPr>
        <w:tc>
          <w:tcPr>
            <w:tcW w:w="1101" w:type="dxa"/>
          </w:tcPr>
          <w:p w14:paraId="1200D773"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Diagnosis</w:t>
            </w:r>
          </w:p>
        </w:tc>
        <w:tc>
          <w:tcPr>
            <w:tcW w:w="3260" w:type="dxa"/>
          </w:tcPr>
          <w:p w14:paraId="45560DC6"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DBPCFC</w:t>
            </w:r>
          </w:p>
        </w:tc>
        <w:tc>
          <w:tcPr>
            <w:tcW w:w="3260" w:type="dxa"/>
          </w:tcPr>
          <w:p w14:paraId="115B4B36"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pen OFC (not performed in 15 patients with an immediate reaction within the previous 3 months)</w:t>
            </w:r>
          </w:p>
        </w:tc>
        <w:tc>
          <w:tcPr>
            <w:tcW w:w="3260" w:type="dxa"/>
          </w:tcPr>
          <w:p w14:paraId="766107C4"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 unless an immediate, recent (past year) reaction was documented</w:t>
            </w:r>
          </w:p>
        </w:tc>
        <w:tc>
          <w:tcPr>
            <w:tcW w:w="3260" w:type="dxa"/>
          </w:tcPr>
          <w:p w14:paraId="0373F067"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w:t>
            </w:r>
          </w:p>
        </w:tc>
        <w:tc>
          <w:tcPr>
            <w:tcW w:w="3261" w:type="dxa"/>
          </w:tcPr>
          <w:p w14:paraId="11DA5F2F"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15503A" w:rsidRPr="00A241D7" w14:paraId="7AF40B34" w14:textId="77777777" w:rsidTr="0015503A">
        <w:tc>
          <w:tcPr>
            <w:tcW w:w="1101" w:type="dxa"/>
          </w:tcPr>
          <w:p w14:paraId="006989BF"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Adverse reactions</w:t>
            </w:r>
          </w:p>
        </w:tc>
        <w:tc>
          <w:tcPr>
            <w:tcW w:w="3260" w:type="dxa"/>
          </w:tcPr>
          <w:p w14:paraId="6BD62353"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Among 7822 low-dose OIT doses in year 1, 15% were associated with </w:t>
            </w:r>
            <w:r w:rsidRPr="0029583B">
              <w:rPr>
                <w:rFonts w:ascii="Arial" w:hAnsi="Arial"/>
                <w:szCs w:val="18"/>
                <w:lang w:val="en-CA" w:eastAsia="fr-CA"/>
              </w:rPr>
              <w:lastRenderedPageBreak/>
              <w:t xml:space="preserve">adverse reactions: 0.04% were severe, and 0.08% (were ETRs. </w:t>
            </w:r>
          </w:p>
          <w:p w14:paraId="111622AC"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Among 7921 placebo doses, 5.8% were associated with adverse reactions; none were severe.</w:t>
            </w:r>
          </w:p>
          <w:p w14:paraId="193CE3B3"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SAEs: </w:t>
            </w:r>
          </w:p>
          <w:p w14:paraId="4FF7FAE1"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Low-dose OIT: 2/23 (including 1 patient who was not randomized)</w:t>
            </w:r>
          </w:p>
          <w:p w14:paraId="7760740F"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Placebo: 5/23</w:t>
            </w:r>
          </w:p>
        </w:tc>
        <w:tc>
          <w:tcPr>
            <w:tcW w:w="3260" w:type="dxa"/>
          </w:tcPr>
          <w:p w14:paraId="4A5159FC"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lastRenderedPageBreak/>
              <w:t xml:space="preserve">Allergic symptoms occurred in 94/100 children: mild in 34, moderate in 36 </w:t>
            </w:r>
            <w:r w:rsidRPr="0029583B">
              <w:rPr>
                <w:rFonts w:ascii="Arial" w:hAnsi="Arial"/>
                <w:szCs w:val="18"/>
                <w:lang w:val="en-CA" w:eastAsia="fr-CA"/>
              </w:rPr>
              <w:lastRenderedPageBreak/>
              <w:t xml:space="preserve">and severe in 24 (24%). 12 patients (12%) had 13 ETRs </w:t>
            </w:r>
          </w:p>
          <w:p w14:paraId="2DF6002D" w14:textId="77777777" w:rsidR="0015503A" w:rsidRPr="0029583B" w:rsidRDefault="0015503A" w:rsidP="0015503A">
            <w:pPr>
              <w:pStyle w:val="Textecourant2012"/>
              <w:spacing w:after="0"/>
              <w:ind w:left="0"/>
              <w:rPr>
                <w:rFonts w:ascii="Arial" w:hAnsi="Arial"/>
                <w:szCs w:val="18"/>
                <w:lang w:val="en-CA" w:eastAsia="fr-CA"/>
              </w:rPr>
            </w:pPr>
          </w:p>
          <w:p w14:paraId="517179D7"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 of patients with severe reactions by phase: </w:t>
            </w:r>
          </w:p>
          <w:p w14:paraId="095C0F7D"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Build-up</w:t>
            </w:r>
            <w:r>
              <w:rPr>
                <w:rFonts w:ascii="Arial" w:hAnsi="Arial"/>
                <w:szCs w:val="18"/>
                <w:lang w:val="en-CA" w:eastAsia="fr-CA"/>
              </w:rPr>
              <w:t xml:space="preserve"> (17 weeks – 3.3 months)</w:t>
            </w:r>
            <w:r w:rsidRPr="0029583B">
              <w:rPr>
                <w:rFonts w:ascii="Arial" w:hAnsi="Arial"/>
                <w:szCs w:val="18"/>
                <w:lang w:val="en-CA" w:eastAsia="fr-CA"/>
              </w:rPr>
              <w:t>: 14% (14/100)</w:t>
            </w:r>
          </w:p>
          <w:p w14:paraId="2BCAF4D8"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aintenance 1 (3 months): 7.8% (6/77)</w:t>
            </w:r>
          </w:p>
          <w:p w14:paraId="241FD26B" w14:textId="77777777" w:rsidR="0015503A"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aintenance 2 (9 months): 8.3% (6/72)</w:t>
            </w:r>
          </w:p>
          <w:p w14:paraId="73D82570" w14:textId="77777777" w:rsidR="0015503A" w:rsidRPr="0029583B" w:rsidRDefault="0015503A" w:rsidP="0015503A">
            <w:pPr>
              <w:pStyle w:val="Textecourant2012"/>
              <w:ind w:left="0"/>
              <w:rPr>
                <w:rFonts w:ascii="Arial" w:hAnsi="Arial"/>
                <w:szCs w:val="18"/>
                <w:lang w:val="en-CA" w:eastAsia="fr-CA"/>
              </w:rPr>
            </w:pPr>
            <w:r w:rsidRPr="00A47BFB">
              <w:rPr>
                <w:rFonts w:ascii="Arial" w:hAnsi="Arial"/>
                <w:szCs w:val="18"/>
                <w:lang w:val="en-CA" w:eastAsia="fr-CA"/>
              </w:rPr>
              <w:t>Severe reactions were defined as</w:t>
            </w:r>
            <w:r>
              <w:rPr>
                <w:rFonts w:ascii="Arial" w:hAnsi="Arial"/>
                <w:szCs w:val="18"/>
                <w:lang w:val="en-CA" w:eastAsia="fr-CA"/>
              </w:rPr>
              <w:t xml:space="preserve"> </w:t>
            </w:r>
            <w:r w:rsidRPr="00A47BFB">
              <w:rPr>
                <w:rFonts w:ascii="Arial" w:hAnsi="Arial"/>
                <w:szCs w:val="18"/>
                <w:lang w:val="en-CA" w:eastAsia="fr-CA"/>
              </w:rPr>
              <w:t>objective respiratory symptoms, such as extensive coughing,</w:t>
            </w:r>
            <w:r>
              <w:rPr>
                <w:rFonts w:ascii="Arial" w:hAnsi="Arial"/>
                <w:szCs w:val="18"/>
                <w:lang w:val="en-CA" w:eastAsia="fr-CA"/>
              </w:rPr>
              <w:t xml:space="preserve"> </w:t>
            </w:r>
            <w:r w:rsidRPr="00A47BFB">
              <w:rPr>
                <w:rFonts w:ascii="Arial" w:hAnsi="Arial"/>
                <w:szCs w:val="18"/>
                <w:lang w:val="en-CA" w:eastAsia="fr-CA"/>
              </w:rPr>
              <w:t>inspiratory stridor or expiratory wheezing, and cardiovascular</w:t>
            </w:r>
            <w:r>
              <w:rPr>
                <w:rFonts w:ascii="Arial" w:hAnsi="Arial"/>
                <w:szCs w:val="18"/>
                <w:lang w:val="en-CA" w:eastAsia="fr-CA"/>
              </w:rPr>
              <w:t xml:space="preserve"> </w:t>
            </w:r>
            <w:r w:rsidRPr="00A47BFB">
              <w:rPr>
                <w:rFonts w:ascii="Arial" w:hAnsi="Arial"/>
                <w:szCs w:val="18"/>
                <w:lang w:val="en-CA" w:eastAsia="fr-CA"/>
              </w:rPr>
              <w:t>symptoms such as unconsciousness, lethargy, collapse,</w:t>
            </w:r>
            <w:r>
              <w:rPr>
                <w:rFonts w:ascii="Arial" w:hAnsi="Arial"/>
                <w:szCs w:val="18"/>
                <w:lang w:val="en-CA" w:eastAsia="fr-CA"/>
              </w:rPr>
              <w:t xml:space="preserve"> </w:t>
            </w:r>
            <w:r w:rsidRPr="00A47BFB">
              <w:rPr>
                <w:rFonts w:ascii="Arial" w:hAnsi="Arial"/>
                <w:szCs w:val="18"/>
                <w:lang w:val="en-CA" w:eastAsia="fr-CA"/>
              </w:rPr>
              <w:t>drop in blood pressure or tachycardia, alone or in</w:t>
            </w:r>
            <w:r>
              <w:rPr>
                <w:rFonts w:ascii="Arial" w:hAnsi="Arial"/>
                <w:szCs w:val="18"/>
                <w:lang w:val="en-CA" w:eastAsia="fr-CA"/>
              </w:rPr>
              <w:t xml:space="preserve"> </w:t>
            </w:r>
            <w:r w:rsidRPr="00A47BFB">
              <w:rPr>
                <w:rFonts w:ascii="Arial" w:hAnsi="Arial"/>
                <w:szCs w:val="18"/>
                <w:lang w:val="en-CA" w:eastAsia="fr-CA"/>
              </w:rPr>
              <w:t>combination with other symptoms</w:t>
            </w:r>
            <w:r>
              <w:rPr>
                <w:rFonts w:ascii="Arial" w:hAnsi="Arial"/>
                <w:szCs w:val="18"/>
                <w:lang w:val="en-CA" w:eastAsia="fr-CA"/>
              </w:rPr>
              <w:t xml:space="preserve">. During the study, only bronchial wheezing, coughing, and laryngeal stridor occurred; no patient experienced a drop in blood pressure or cardiovascular collapse. </w:t>
            </w:r>
          </w:p>
        </w:tc>
        <w:tc>
          <w:tcPr>
            <w:tcW w:w="3260" w:type="dxa"/>
          </w:tcPr>
          <w:p w14:paraId="46214055" w14:textId="0E1BCBD6"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lastRenderedPageBreak/>
              <w:t>47/55 (85%) patients h</w:t>
            </w:r>
            <w:r w:rsidR="00B36ECA">
              <w:rPr>
                <w:rFonts w:ascii="Arial" w:hAnsi="Arial"/>
                <w:szCs w:val="18"/>
                <w:lang w:val="en-CA" w:eastAsia="fr-CA"/>
              </w:rPr>
              <w:t>ad an adverse reaction (mostly G</w:t>
            </w:r>
            <w:r w:rsidRPr="0029583B">
              <w:rPr>
                <w:rFonts w:ascii="Arial" w:hAnsi="Arial"/>
                <w:szCs w:val="18"/>
                <w:lang w:val="en-CA" w:eastAsia="fr-CA"/>
              </w:rPr>
              <w:t xml:space="preserve">rade 1 or 2) during </w:t>
            </w:r>
            <w:r w:rsidRPr="0029583B">
              <w:rPr>
                <w:rFonts w:ascii="Arial" w:hAnsi="Arial"/>
                <w:szCs w:val="18"/>
                <w:lang w:val="en-CA" w:eastAsia="fr-CA"/>
              </w:rPr>
              <w:lastRenderedPageBreak/>
              <w:t>up-dosing in the clinic and 40 (73%) during the home-dosing phase</w:t>
            </w:r>
          </w:p>
          <w:p w14:paraId="04ADE675" w14:textId="0CD17CEB"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T</w:t>
            </w:r>
            <w:r w:rsidR="00B36ECA">
              <w:rPr>
                <w:rFonts w:ascii="Arial" w:hAnsi="Arial"/>
                <w:szCs w:val="18"/>
                <w:lang w:val="en-CA" w:eastAsia="fr-CA"/>
              </w:rPr>
              <w:t>he reactions were mostly mild (G</w:t>
            </w:r>
            <w:r w:rsidRPr="0029583B">
              <w:rPr>
                <w:rFonts w:ascii="Arial" w:hAnsi="Arial"/>
                <w:szCs w:val="18"/>
                <w:lang w:val="en-CA" w:eastAsia="fr-CA"/>
              </w:rPr>
              <w:t>rade 1 or 2) and occurred in response to 109 (4%) of the doses in clinic and 244 (2%) of home doses</w:t>
            </w:r>
          </w:p>
          <w:p w14:paraId="1E6EC75C" w14:textId="5BB20BE6"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s: 11 (20%) during the inhospital study phase</w:t>
            </w:r>
            <w:r w:rsidR="00B36ECA">
              <w:rPr>
                <w:rFonts w:ascii="Arial" w:hAnsi="Arial"/>
                <w:szCs w:val="18"/>
                <w:lang w:val="en-CA" w:eastAsia="fr-CA"/>
              </w:rPr>
              <w:t xml:space="preserve"> </w:t>
            </w:r>
            <w:r w:rsidRPr="0029583B">
              <w:rPr>
                <w:rFonts w:ascii="Arial" w:hAnsi="Arial"/>
                <w:szCs w:val="18"/>
                <w:lang w:val="en-CA" w:eastAsia="fr-CA"/>
              </w:rPr>
              <w:t>and 8 patients had an ETR in response to a dose at home.</w:t>
            </w:r>
          </w:p>
          <w:p w14:paraId="1AE2D862"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During the maintenance phase, 1/45 patients had 1 ETR</w:t>
            </w:r>
          </w:p>
          <w:p w14:paraId="0B93F7C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No severe reactions (≥ grade 3) were recorded during the study.</w:t>
            </w:r>
          </w:p>
        </w:tc>
        <w:tc>
          <w:tcPr>
            <w:tcW w:w="3260" w:type="dxa"/>
          </w:tcPr>
          <w:p w14:paraId="46954E68"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lastRenderedPageBreak/>
              <w:t xml:space="preserve">20/43 patients (46.5%) had no reactions and 23/43 patients had a </w:t>
            </w:r>
            <w:r w:rsidRPr="0029583B">
              <w:rPr>
                <w:rFonts w:ascii="Arial" w:hAnsi="Arial"/>
                <w:szCs w:val="18"/>
                <w:lang w:val="en-CA" w:eastAsia="fr-CA"/>
              </w:rPr>
              <w:lastRenderedPageBreak/>
              <w:t>total of 55 reactions: 34 (61.8%) oral allergy syndrome, 8 (14.5%) rash, 6 (10.9%) abdominal pain, 2 (3.6%) urticaria, 2 (3.6%) angioedema, and 3 (5.4%) dyspnea</w:t>
            </w:r>
          </w:p>
        </w:tc>
        <w:tc>
          <w:tcPr>
            <w:tcW w:w="3261" w:type="dxa"/>
          </w:tcPr>
          <w:p w14:paraId="68EDBFB3"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lastRenderedPageBreak/>
              <w:t>Build-up phase:</w:t>
            </w:r>
          </w:p>
          <w:p w14:paraId="03E020A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 xml:space="preserve">Adverse reactions occurred in 127 of </w:t>
            </w:r>
            <w:r w:rsidRPr="0029583B">
              <w:rPr>
                <w:rFonts w:ascii="Arial" w:hAnsi="Arial"/>
                <w:szCs w:val="18"/>
                <w:lang w:val="en-CA" w:eastAsia="fr-CA"/>
              </w:rPr>
              <w:lastRenderedPageBreak/>
              <w:t>2,720 (4.7%) induction doses and 253 of 13,170 (2%) home doses</w:t>
            </w:r>
          </w:p>
          <w:p w14:paraId="48516C5A"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 during the hospital build-up phase: 10 patients (16.7%) for 13/127 (9.4%) reactions</w:t>
            </w:r>
          </w:p>
          <w:p w14:paraId="76B68FAF"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 during home treatment: 5 patients (8.3%) for 7/ 253 (2.8%) reactions.</w:t>
            </w:r>
          </w:p>
          <w:p w14:paraId="54B3285B" w14:textId="1F18E27B"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 xml:space="preserve">No reactions worse than </w:t>
            </w:r>
            <w:r w:rsidR="00B36ECA">
              <w:rPr>
                <w:rFonts w:ascii="Arial" w:hAnsi="Arial"/>
                <w:szCs w:val="18"/>
                <w:lang w:val="en-CA" w:eastAsia="fr-CA"/>
              </w:rPr>
              <w:t>G</w:t>
            </w:r>
            <w:r w:rsidRPr="0029583B">
              <w:rPr>
                <w:rFonts w:ascii="Arial" w:hAnsi="Arial"/>
                <w:szCs w:val="18"/>
                <w:lang w:val="en-CA" w:eastAsia="fr-CA"/>
              </w:rPr>
              <w:t xml:space="preserve">rade I or II (WAO) occurred </w:t>
            </w:r>
          </w:p>
          <w:p w14:paraId="78200798"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t>Maintenance phase:</w:t>
            </w:r>
          </w:p>
          <w:p w14:paraId="7FD03891"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No ETR</w:t>
            </w:r>
          </w:p>
          <w:p w14:paraId="721717AC" w14:textId="3C5685EC" w:rsidR="0015503A" w:rsidRPr="0029583B" w:rsidRDefault="0015503A" w:rsidP="005F2998">
            <w:pPr>
              <w:pStyle w:val="Textecourant2012"/>
              <w:ind w:left="0"/>
              <w:rPr>
                <w:rFonts w:ascii="Arial" w:hAnsi="Arial"/>
                <w:szCs w:val="18"/>
                <w:lang w:val="en-CA" w:eastAsia="fr-CA"/>
              </w:rPr>
            </w:pPr>
            <w:r w:rsidRPr="0029583B">
              <w:rPr>
                <w:szCs w:val="18"/>
                <w:lang w:val="en-CA"/>
              </w:rPr>
              <w:t>Grading according to Cox 2010</w:t>
            </w:r>
            <w:r w:rsidRPr="0029583B">
              <w:rPr>
                <w:szCs w:val="18"/>
                <w:lang w:val="en-CA"/>
              </w:rPr>
              <w:fldChar w:fldCharType="begin"/>
            </w:r>
            <w:r w:rsidR="005F2998">
              <w:rPr>
                <w:szCs w:val="18"/>
                <w:lang w:val="en-CA"/>
              </w:rPr>
              <w:instrText xml:space="preserve"> ADDIN EN.CITE &lt;EndNote&gt;&lt;Cite&gt;&lt;Author&gt;Cox&lt;/Author&gt;&lt;Year&gt;2010&lt;/Year&gt;&lt;RecNum&gt;14007&lt;/RecNum&gt;&lt;DisplayText&gt;&lt;style face="superscript"&gt;74&lt;/style&gt;&lt;/DisplayText&gt;&lt;record&gt;&lt;rec-number&gt;14007&lt;/rec-number&gt;&lt;foreign-keys&gt;&lt;key app="EN" db-id="x9wzz5atbsd22oefrz25wtay2xf5fvep500r" timestamp="1570036620"&gt;14007&lt;/key&gt;&lt;/foreign-keys&gt;&lt;ref-type name="Journal Article"&gt;17&lt;/ref-type&gt;&lt;contributors&gt;&lt;authors&gt;&lt;author&gt;Cox, L.&lt;/author&gt;&lt;author&gt;Larenas-Linnemann, D.&lt;/author&gt;&lt;author&gt;Lockey, R. F.&lt;/author&gt;&lt;author&gt;Passalacqua, G.&lt;/author&gt;&lt;/authors&gt;&lt;/contributors&gt;&lt;auth-address&gt;Nova Southeastern University School of Osteopathic Medicine, Davie, Fla, USA. Lindaswolfcox@msn.com&lt;/auth-address&gt;&lt;titles&gt;&lt;title&gt;Speaking the same language: The World Allergy Organization Subcutaneous Immunotherapy Systemic Reaction Grading System&lt;/title&gt;&lt;secondary-title&gt;J Allergy Clin Immunol&lt;/secondary-title&gt;&lt;/titles&gt;&lt;periodical&gt;&lt;full-title&gt;J Allergy Clin Immunol&lt;/full-title&gt;&lt;abbr-1&gt;The Journal of allergy and clinical immunology&lt;/abbr-1&gt;&lt;/periodical&gt;&lt;pages&gt;569-74, 574 e1-574 e7&lt;/pages&gt;&lt;volume&gt;125&lt;/volume&gt;&lt;number&gt;3&lt;/number&gt;&lt;edition&gt;2010/02/11&lt;/edition&gt;&lt;keywords&gt;&lt;keyword&gt;Adrenergic Agonists/*therapeutic use&lt;/keyword&gt;&lt;keyword&gt;Allergens/administration &amp;amp; dosage&lt;/keyword&gt;&lt;keyword&gt;Anaphylaxis/*prevention &amp;amp; control&lt;/keyword&gt;&lt;keyword&gt;Desensitization, Immunologic/*adverse effects&lt;/keyword&gt;&lt;keyword&gt;Epinephrine/*therapeutic use&lt;/keyword&gt;&lt;keyword&gt;Humans&lt;/keyword&gt;&lt;keyword&gt;Hypersensitivity, Immediate/*classification/etiology&lt;/keyword&gt;&lt;keyword&gt;Injections, Subcutaneous&lt;/keyword&gt;&lt;/keywords&gt;&lt;dates&gt;&lt;year&gt;2010&lt;/year&gt;&lt;pub-dates&gt;&lt;date&gt;Mar&lt;/date&gt;&lt;/pub-dates&gt;&lt;/dates&gt;&lt;isbn&gt;1097-6825 (Electronic)&amp;#xD;0091-6749 (Linking)&lt;/isbn&gt;&lt;accession-num&gt;20144472&lt;/accession-num&gt;&lt;urls&gt;&lt;related-urls&gt;&lt;url&gt;&lt;style face="underline" font="default" size="100%"&gt;https://www.ncbi.nlm.nih.gov/pubmed/20144472&lt;/style&gt;&lt;/url&gt;&lt;/related-urls&gt;&lt;/urls&gt;&lt;electronic-resource-num&gt;10.1016/j.jaci.2009.10.060&lt;/electronic-resource-num&gt;&lt;/record&gt;&lt;/Cite&gt;&lt;/EndNote&gt;</w:instrText>
            </w:r>
            <w:r w:rsidRPr="0029583B">
              <w:rPr>
                <w:szCs w:val="18"/>
                <w:lang w:val="en-CA"/>
              </w:rPr>
              <w:fldChar w:fldCharType="separate"/>
            </w:r>
            <w:r w:rsidR="005F2998" w:rsidRPr="005F2998">
              <w:rPr>
                <w:noProof/>
                <w:szCs w:val="18"/>
                <w:vertAlign w:val="superscript"/>
                <w:lang w:val="en-CA"/>
              </w:rPr>
              <w:t>74</w:t>
            </w:r>
            <w:r w:rsidRPr="0029583B">
              <w:rPr>
                <w:szCs w:val="18"/>
                <w:lang w:val="en-CA"/>
              </w:rPr>
              <w:fldChar w:fldCharType="end"/>
            </w:r>
            <w:r w:rsidRPr="0029583B">
              <w:rPr>
                <w:szCs w:val="18"/>
                <w:lang w:val="en-CA"/>
              </w:rPr>
              <w:t xml:space="preserve"> (modified)</w:t>
            </w:r>
          </w:p>
        </w:tc>
      </w:tr>
    </w:tbl>
    <w:p w14:paraId="7F5ED57A" w14:textId="77777777" w:rsidR="0015503A" w:rsidRPr="0029583B" w:rsidRDefault="0015503A" w:rsidP="0015503A">
      <w:pPr>
        <w:pStyle w:val="Textecourant2012"/>
        <w:rPr>
          <w:lang w:val="en-CA" w:eastAsia="fr-CA"/>
        </w:rPr>
      </w:pPr>
      <w:r w:rsidRPr="0029583B">
        <w:rPr>
          <w:rFonts w:ascii="Segoe UI" w:hAnsi="Segoe UI" w:cs="Segoe UI"/>
          <w:szCs w:val="18"/>
          <w:lang w:val="en-CA" w:eastAsia="fr-CA"/>
        </w:rPr>
        <w:lastRenderedPageBreak/>
        <w:t>ETR: epinephrine-treated reaction; DBPCFC</w:t>
      </w:r>
      <w:r w:rsidRPr="0029583B">
        <w:rPr>
          <w:lang w:val="en-CA" w:eastAsia="fr-CA"/>
        </w:rPr>
        <w:t>: double-blind, placebo-controlled food challenge; SCD: successfully consumed dose; VWG: vital wheat gluten</w:t>
      </w:r>
    </w:p>
    <w:p w14:paraId="7430B8CE" w14:textId="77777777" w:rsidR="0015503A" w:rsidRPr="0029583B" w:rsidRDefault="0015503A" w:rsidP="0015503A"/>
    <w:p w14:paraId="0C2EB10C" w14:textId="77777777" w:rsidR="0015503A" w:rsidRPr="0029583B" w:rsidRDefault="0015503A" w:rsidP="0015503A">
      <w:pPr>
        <w:spacing w:line="240" w:lineRule="auto"/>
      </w:pPr>
      <w:r w:rsidRPr="0029583B">
        <w:br w:type="page"/>
      </w:r>
    </w:p>
    <w:p w14:paraId="764AD6B9" w14:textId="77777777" w:rsidR="0015503A" w:rsidRPr="0015503A" w:rsidRDefault="0015503A" w:rsidP="00D40837">
      <w:pPr>
        <w:pStyle w:val="Titre4"/>
      </w:pPr>
      <w:bookmarkStart w:id="60" w:name="_Toc27666856"/>
      <w:r w:rsidRPr="0015503A">
        <w:lastRenderedPageBreak/>
        <w:t>Assessment of the quality of evidence</w:t>
      </w:r>
      <w:bookmarkEnd w:id="60"/>
      <w:r w:rsidRPr="0015503A">
        <w:t xml:space="preserve"> </w:t>
      </w:r>
    </w:p>
    <w:tbl>
      <w:tblPr>
        <w:tblStyle w:val="1"/>
        <w:tblW w:w="17402" w:type="dxa"/>
        <w:tblLayout w:type="fixed"/>
        <w:tblLook w:val="04A0" w:firstRow="1" w:lastRow="0" w:firstColumn="1" w:lastColumn="0" w:noHBand="0" w:noVBand="1"/>
      </w:tblPr>
      <w:tblGrid>
        <w:gridCol w:w="1101"/>
        <w:gridCol w:w="4394"/>
        <w:gridCol w:w="6379"/>
        <w:gridCol w:w="5528"/>
      </w:tblGrid>
      <w:tr w:rsidR="0015503A" w:rsidRPr="00A241D7" w14:paraId="39CFDF2E" w14:textId="77777777" w:rsidTr="0015503A">
        <w:tc>
          <w:tcPr>
            <w:tcW w:w="1101" w:type="dxa"/>
            <w:shd w:val="clear" w:color="auto" w:fill="D9D9D9" w:themeFill="background1" w:themeFillShade="D9"/>
          </w:tcPr>
          <w:p w14:paraId="301C6E58" w14:textId="77777777" w:rsidR="0015503A" w:rsidRPr="0029583B" w:rsidRDefault="0015503A" w:rsidP="0015503A">
            <w:pPr>
              <w:rPr>
                <w:b/>
                <w:sz w:val="18"/>
              </w:rPr>
            </w:pPr>
          </w:p>
        </w:tc>
        <w:tc>
          <w:tcPr>
            <w:tcW w:w="4394" w:type="dxa"/>
            <w:shd w:val="clear" w:color="auto" w:fill="D9D9D9" w:themeFill="background1" w:themeFillShade="D9"/>
          </w:tcPr>
          <w:p w14:paraId="4DC1F89D" w14:textId="77777777" w:rsidR="0015503A" w:rsidRPr="0029583B" w:rsidRDefault="0015503A" w:rsidP="0015503A">
            <w:pPr>
              <w:rPr>
                <w:b/>
                <w:sz w:val="18"/>
              </w:rPr>
            </w:pPr>
          </w:p>
        </w:tc>
        <w:tc>
          <w:tcPr>
            <w:tcW w:w="6379" w:type="dxa"/>
            <w:shd w:val="clear" w:color="auto" w:fill="D9D9D9" w:themeFill="background1" w:themeFillShade="D9"/>
          </w:tcPr>
          <w:p w14:paraId="256B864A" w14:textId="2156D1BC" w:rsidR="0015503A" w:rsidRPr="0029583B" w:rsidRDefault="0015503A" w:rsidP="005F2998">
            <w:pPr>
              <w:rPr>
                <w:b/>
                <w:sz w:val="18"/>
                <w:szCs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290B83E6" w14:textId="1BDAE7D2" w:rsidR="0015503A" w:rsidRPr="0029583B" w:rsidRDefault="0015503A"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15503A" w:rsidRPr="00A241D7" w14:paraId="3E90F4CC" w14:textId="77777777" w:rsidTr="0015503A">
        <w:tc>
          <w:tcPr>
            <w:tcW w:w="1101" w:type="dxa"/>
            <w:vMerge w:val="restart"/>
          </w:tcPr>
          <w:p w14:paraId="76B1AC44" w14:textId="77777777" w:rsidR="0015503A" w:rsidRPr="0029583B" w:rsidRDefault="0015503A" w:rsidP="0015503A">
            <w:pPr>
              <w:rPr>
                <w:b/>
                <w:sz w:val="18"/>
              </w:rPr>
            </w:pPr>
            <w:r w:rsidRPr="0029583B">
              <w:rPr>
                <w:b/>
                <w:sz w:val="18"/>
              </w:rPr>
              <w:t>Peanut</w:t>
            </w:r>
          </w:p>
        </w:tc>
        <w:tc>
          <w:tcPr>
            <w:tcW w:w="4394" w:type="dxa"/>
          </w:tcPr>
          <w:p w14:paraId="192AB4A0" w14:textId="03C2830A" w:rsidR="0015503A" w:rsidRPr="0029583B" w:rsidRDefault="0015503A" w:rsidP="005F2998">
            <w:pPr>
              <w:rPr>
                <w:b/>
                <w:sz w:val="18"/>
              </w:rPr>
            </w:pPr>
            <w:r w:rsidRPr="0029583B">
              <w:rPr>
                <w:b/>
                <w:sz w:val="18"/>
              </w:rPr>
              <w:t xml:space="preserve">Interventional comparative studies (RCTs, CCTs): </w:t>
            </w:r>
            <w:r w:rsidRPr="0029583B">
              <w:rPr>
                <w:sz w:val="18"/>
              </w:rPr>
              <w:t>meta-analysis (8</w:t>
            </w:r>
            <w:r w:rsidRPr="0029583B">
              <w:rPr>
                <w:sz w:val="18"/>
                <w:szCs w:val="18"/>
              </w:rPr>
              <w:t xml:space="preserve"> RCTs</w:t>
            </w:r>
            <w:r w:rsidRPr="0029583B">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wyLDQtNiw0Miw1NTwvc3R5bGU+PC9EaXNwbGF5VGV4dD48cmVjb3JkPjxyZWMtbnVtYmVy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Y1NC02MDwvcGFnZXM+PHZvbHVtZT4xMjc8L3ZvbHVtZT48bnVt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I5Ny0zMDQ8L3BhZ2VzPjx2b2x1bWU+MzgzPC92b2x1bWU+PG51bWJl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Q3OS00OTEuZTEwPC9wYWdl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ZhdXF1ZXJ0PC9BdXRob3I+PFllYXI+MjAxODwvWWVhcj48UmVjTnVtPjIyNDwvUmVjTnVtPjxy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4-6,42,55</w:t>
            </w:r>
            <w:r w:rsidRPr="0029583B">
              <w:rPr>
                <w:sz w:val="18"/>
                <w:szCs w:val="18"/>
              </w:rPr>
              <w:fldChar w:fldCharType="end"/>
            </w:r>
            <w:r w:rsidRPr="0029583B">
              <w:rPr>
                <w:sz w:val="18"/>
                <w:szCs w:val="18"/>
              </w:rPr>
              <w:t>, 1 unpublished)</w:t>
            </w:r>
          </w:p>
        </w:tc>
        <w:tc>
          <w:tcPr>
            <w:tcW w:w="6379" w:type="dxa"/>
          </w:tcPr>
          <w:p w14:paraId="166024C9" w14:textId="77777777" w:rsidR="0015503A" w:rsidRPr="0029583B" w:rsidRDefault="0015503A" w:rsidP="0015503A">
            <w:pPr>
              <w:rPr>
                <w:sz w:val="18"/>
              </w:rPr>
            </w:pPr>
            <w:r w:rsidRPr="0029583B">
              <w:rPr>
                <w:b/>
                <w:sz w:val="18"/>
              </w:rPr>
              <w:t>Low</w:t>
            </w:r>
            <w:r w:rsidRPr="0029583B">
              <w:rPr>
                <w:sz w:val="18"/>
              </w:rPr>
              <w:t>- 9 RCTs of which 8 rated as being at overall low risk of bias for ETRs and anaphylaxis</w:t>
            </w:r>
          </w:p>
        </w:tc>
        <w:tc>
          <w:tcPr>
            <w:tcW w:w="5528" w:type="dxa"/>
            <w:vMerge w:val="restart"/>
          </w:tcPr>
          <w:p w14:paraId="016FF184" w14:textId="77777777" w:rsidR="0015503A" w:rsidRPr="0029583B" w:rsidRDefault="0015503A" w:rsidP="0015503A">
            <w:pPr>
              <w:rPr>
                <w:sz w:val="18"/>
              </w:rPr>
            </w:pPr>
            <w:r w:rsidRPr="0029583B">
              <w:rPr>
                <w:sz w:val="18"/>
              </w:rPr>
              <w:t>Level I (Systematic reviews, meta-analysis, randomized controlled trials)</w:t>
            </w:r>
          </w:p>
        </w:tc>
      </w:tr>
      <w:tr w:rsidR="0015503A" w:rsidRPr="00A241D7" w14:paraId="54890060" w14:textId="77777777" w:rsidTr="0015503A">
        <w:tc>
          <w:tcPr>
            <w:tcW w:w="1101" w:type="dxa"/>
            <w:vMerge/>
          </w:tcPr>
          <w:p w14:paraId="5A0C1784" w14:textId="77777777" w:rsidR="0015503A" w:rsidRPr="0029583B" w:rsidRDefault="0015503A" w:rsidP="0015503A">
            <w:pPr>
              <w:rPr>
                <w:b/>
                <w:sz w:val="18"/>
              </w:rPr>
            </w:pPr>
          </w:p>
        </w:tc>
        <w:tc>
          <w:tcPr>
            <w:tcW w:w="4394" w:type="dxa"/>
          </w:tcPr>
          <w:p w14:paraId="1CEF0D5B" w14:textId="017A38BB" w:rsidR="0015503A" w:rsidRPr="0029583B" w:rsidRDefault="0015503A" w:rsidP="005F2998">
            <w:pPr>
              <w:rPr>
                <w:b/>
                <w:sz w:val="18"/>
              </w:rPr>
            </w:pPr>
            <w:r w:rsidRPr="0029583B">
              <w:rPr>
                <w:b/>
                <w:sz w:val="18"/>
              </w:rPr>
              <w:t xml:space="preserve">Case series: </w:t>
            </w:r>
            <w:r w:rsidRPr="0029583B">
              <w:rPr>
                <w:sz w:val="18"/>
                <w:szCs w:val="18"/>
              </w:rPr>
              <w:t>Soller, 2019</w:t>
            </w:r>
            <w:r w:rsidRPr="0029583B">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w:t>
            </w:r>
            <w:r w:rsidRPr="0029583B">
              <w:rPr>
                <w:sz w:val="18"/>
                <w:szCs w:val="18"/>
              </w:rPr>
              <w:fldChar w:fldCharType="end"/>
            </w:r>
            <w:r w:rsidRPr="0029583B">
              <w:rPr>
                <w:sz w:val="18"/>
                <w:szCs w:val="18"/>
              </w:rPr>
              <w:t>, Wasserman, 2019,</w:t>
            </w:r>
            <w:r w:rsidRPr="0029583B">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w:t>
            </w:r>
            <w:r w:rsidRPr="0029583B">
              <w:rPr>
                <w:sz w:val="18"/>
                <w:szCs w:val="18"/>
              </w:rPr>
              <w:fldChar w:fldCharType="end"/>
            </w:r>
            <w:r w:rsidRPr="0029583B">
              <w:rPr>
                <w:sz w:val="18"/>
                <w:szCs w:val="18"/>
              </w:rPr>
              <w:t xml:space="preserve"> Wasserman, 2014</w:t>
            </w:r>
            <w:r w:rsidRPr="0029583B">
              <w:rPr>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6</w:t>
            </w:r>
            <w:r w:rsidRPr="0029583B">
              <w:rPr>
                <w:sz w:val="18"/>
                <w:szCs w:val="18"/>
              </w:rPr>
              <w:fldChar w:fldCharType="end"/>
            </w:r>
          </w:p>
        </w:tc>
        <w:tc>
          <w:tcPr>
            <w:tcW w:w="6379" w:type="dxa"/>
          </w:tcPr>
          <w:p w14:paraId="19E00CD7" w14:textId="77777777" w:rsidR="0015503A" w:rsidRPr="0029583B" w:rsidRDefault="0015503A" w:rsidP="0015503A">
            <w:pPr>
              <w:rPr>
                <w:b/>
                <w:sz w:val="18"/>
              </w:rPr>
            </w:pPr>
            <w:r w:rsidRPr="0029583B">
              <w:rPr>
                <w:b/>
                <w:sz w:val="18"/>
              </w:rPr>
              <w:t xml:space="preserve">Moderate </w:t>
            </w:r>
            <w:r w:rsidRPr="0029583B">
              <w:rPr>
                <w:sz w:val="18"/>
              </w:rPr>
              <w:t>– 3 case series: 2 with retrospective study design</w:t>
            </w:r>
          </w:p>
        </w:tc>
        <w:tc>
          <w:tcPr>
            <w:tcW w:w="5528" w:type="dxa"/>
            <w:vMerge/>
          </w:tcPr>
          <w:p w14:paraId="43595119" w14:textId="77777777" w:rsidR="0015503A" w:rsidRPr="0029583B" w:rsidRDefault="0015503A" w:rsidP="0015503A">
            <w:pPr>
              <w:rPr>
                <w:sz w:val="18"/>
              </w:rPr>
            </w:pPr>
          </w:p>
        </w:tc>
      </w:tr>
      <w:tr w:rsidR="0015503A" w:rsidRPr="00A241D7" w14:paraId="4568696A" w14:textId="77777777" w:rsidTr="0015503A">
        <w:tc>
          <w:tcPr>
            <w:tcW w:w="1101" w:type="dxa"/>
            <w:vMerge w:val="restart"/>
          </w:tcPr>
          <w:p w14:paraId="26E049FA" w14:textId="77777777" w:rsidR="0015503A" w:rsidRPr="0029583B" w:rsidRDefault="0015503A" w:rsidP="0015503A">
            <w:pPr>
              <w:rPr>
                <w:b/>
                <w:sz w:val="18"/>
              </w:rPr>
            </w:pPr>
            <w:r w:rsidRPr="0029583B">
              <w:rPr>
                <w:b/>
                <w:sz w:val="18"/>
              </w:rPr>
              <w:t>Egg</w:t>
            </w:r>
          </w:p>
        </w:tc>
        <w:tc>
          <w:tcPr>
            <w:tcW w:w="4394" w:type="dxa"/>
          </w:tcPr>
          <w:p w14:paraId="0582D344" w14:textId="0503C567" w:rsidR="0015503A" w:rsidRPr="0029583B" w:rsidRDefault="0015503A" w:rsidP="005F2998">
            <w:pPr>
              <w:rPr>
                <w:b/>
                <w:sz w:val="18"/>
              </w:rPr>
            </w:pPr>
            <w:r w:rsidRPr="0029583B">
              <w:rPr>
                <w:b/>
                <w:sz w:val="18"/>
              </w:rPr>
              <w:t xml:space="preserve">Interventional comparative studies (RCTs, CCTs): </w:t>
            </w:r>
            <w:r w:rsidRPr="0029583B">
              <w:rPr>
                <w:sz w:val="18"/>
                <w:szCs w:val="18"/>
              </w:rPr>
              <w:t>Romantsik, 2018</w:t>
            </w:r>
            <w:r w:rsidRPr="0029583B">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0</w:t>
            </w:r>
            <w:r w:rsidRPr="0029583B">
              <w:rPr>
                <w:sz w:val="18"/>
                <w:szCs w:val="18"/>
              </w:rPr>
              <w:fldChar w:fldCharType="end"/>
            </w:r>
            <w:r w:rsidRPr="0029583B">
              <w:rPr>
                <w:sz w:val="18"/>
                <w:szCs w:val="18"/>
              </w:rPr>
              <w:t xml:space="preserve">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r w:rsidRPr="0029583B">
              <w:rPr>
                <w:sz w:val="18"/>
                <w:szCs w:val="18"/>
              </w:rPr>
              <w:t>)</w:t>
            </w:r>
          </w:p>
        </w:tc>
        <w:tc>
          <w:tcPr>
            <w:tcW w:w="6379" w:type="dxa"/>
          </w:tcPr>
          <w:p w14:paraId="06EF8A35" w14:textId="77777777" w:rsidR="0015503A" w:rsidRPr="0029583B" w:rsidRDefault="0015503A" w:rsidP="0015503A">
            <w:pPr>
              <w:rPr>
                <w:sz w:val="18"/>
              </w:rPr>
            </w:pPr>
            <w:r w:rsidRPr="0029583B">
              <w:rPr>
                <w:b/>
                <w:sz w:val="18"/>
              </w:rPr>
              <w:t>High</w:t>
            </w:r>
            <w:r w:rsidRPr="0029583B">
              <w:rPr>
                <w:sz w:val="18"/>
              </w:rPr>
              <w:t xml:space="preserve"> – 10 RCTs of which all were rated as being  at overall high risk of bias by ≥1 analysis</w:t>
            </w:r>
          </w:p>
        </w:tc>
        <w:tc>
          <w:tcPr>
            <w:tcW w:w="5528" w:type="dxa"/>
            <w:vMerge w:val="restart"/>
          </w:tcPr>
          <w:p w14:paraId="2E95D711" w14:textId="77777777" w:rsidR="0015503A" w:rsidRPr="0029583B" w:rsidRDefault="0015503A" w:rsidP="0015503A">
            <w:pPr>
              <w:rPr>
                <w:sz w:val="18"/>
              </w:rPr>
            </w:pPr>
            <w:r w:rsidRPr="0029583B">
              <w:rPr>
                <w:sz w:val="18"/>
              </w:rPr>
              <w:t>Level I (Systematic reviews, meta-analysis, randomized controlled trials)</w:t>
            </w:r>
          </w:p>
        </w:tc>
      </w:tr>
      <w:tr w:rsidR="0015503A" w:rsidRPr="0029583B" w14:paraId="7CBE022D" w14:textId="77777777" w:rsidTr="0015503A">
        <w:tc>
          <w:tcPr>
            <w:tcW w:w="1101" w:type="dxa"/>
            <w:vMerge/>
          </w:tcPr>
          <w:p w14:paraId="51A0D0DD" w14:textId="77777777" w:rsidR="0015503A" w:rsidRPr="0029583B" w:rsidRDefault="0015503A" w:rsidP="0015503A">
            <w:pPr>
              <w:rPr>
                <w:b/>
                <w:sz w:val="18"/>
              </w:rPr>
            </w:pPr>
          </w:p>
        </w:tc>
        <w:tc>
          <w:tcPr>
            <w:tcW w:w="4394" w:type="dxa"/>
          </w:tcPr>
          <w:p w14:paraId="21798175" w14:textId="77777777" w:rsidR="0015503A" w:rsidRPr="0029583B" w:rsidRDefault="0015503A" w:rsidP="0015503A">
            <w:pPr>
              <w:rPr>
                <w:b/>
                <w:sz w:val="18"/>
              </w:rPr>
            </w:pPr>
            <w:r w:rsidRPr="0029583B">
              <w:rPr>
                <w:b/>
                <w:sz w:val="18"/>
              </w:rPr>
              <w:t>Case series</w:t>
            </w:r>
          </w:p>
        </w:tc>
        <w:tc>
          <w:tcPr>
            <w:tcW w:w="6379" w:type="dxa"/>
          </w:tcPr>
          <w:p w14:paraId="4D6830CE" w14:textId="77777777" w:rsidR="0015503A" w:rsidRPr="0029583B" w:rsidRDefault="0015503A" w:rsidP="0015503A">
            <w:pPr>
              <w:rPr>
                <w:b/>
                <w:sz w:val="18"/>
              </w:rPr>
            </w:pPr>
            <w:r w:rsidRPr="0029583B">
              <w:rPr>
                <w:b/>
                <w:sz w:val="18"/>
              </w:rPr>
              <w:t>--</w:t>
            </w:r>
          </w:p>
        </w:tc>
        <w:tc>
          <w:tcPr>
            <w:tcW w:w="5528" w:type="dxa"/>
            <w:vMerge/>
          </w:tcPr>
          <w:p w14:paraId="31253DBB" w14:textId="77777777" w:rsidR="0015503A" w:rsidRPr="0029583B" w:rsidRDefault="0015503A" w:rsidP="0015503A">
            <w:pPr>
              <w:rPr>
                <w:sz w:val="18"/>
              </w:rPr>
            </w:pPr>
          </w:p>
        </w:tc>
      </w:tr>
      <w:tr w:rsidR="0015503A" w:rsidRPr="00A241D7" w14:paraId="47C11CF3" w14:textId="77777777" w:rsidTr="0015503A">
        <w:tc>
          <w:tcPr>
            <w:tcW w:w="1101" w:type="dxa"/>
          </w:tcPr>
          <w:p w14:paraId="206670FC" w14:textId="77777777" w:rsidR="0015503A" w:rsidRPr="0029583B" w:rsidRDefault="0015503A" w:rsidP="0015503A">
            <w:pPr>
              <w:rPr>
                <w:b/>
                <w:sz w:val="18"/>
              </w:rPr>
            </w:pPr>
            <w:r w:rsidRPr="0029583B">
              <w:rPr>
                <w:b/>
                <w:sz w:val="18"/>
                <w:szCs w:val="18"/>
              </w:rPr>
              <w:t>Milk/egg/ peanut</w:t>
            </w:r>
          </w:p>
        </w:tc>
        <w:tc>
          <w:tcPr>
            <w:tcW w:w="4394" w:type="dxa"/>
          </w:tcPr>
          <w:p w14:paraId="1509381C" w14:textId="5224B2BD" w:rsidR="0015503A" w:rsidRPr="0029583B" w:rsidRDefault="0015503A" w:rsidP="005F2998">
            <w:pPr>
              <w:rPr>
                <w:b/>
                <w:sz w:val="18"/>
              </w:rPr>
            </w:pPr>
            <w:r w:rsidRPr="0029583B">
              <w:rPr>
                <w:b/>
                <w:sz w:val="18"/>
              </w:rPr>
              <w:t xml:space="preserve">Interventional comparative studies (RCTs, CCTs): </w:t>
            </w:r>
            <w:r w:rsidRPr="0029583B">
              <w:rPr>
                <w:sz w:val="18"/>
              </w:rPr>
              <w:t xml:space="preserve">meta-analysis </w:t>
            </w:r>
            <w:r w:rsidRPr="0029583B">
              <w:rPr>
                <w:sz w:val="18"/>
                <w:szCs w:val="18"/>
              </w:rPr>
              <w:t>(4 RCTs</w:t>
            </w:r>
            <w:r w:rsidRPr="0029583B">
              <w:rPr>
                <w:sz w:val="18"/>
                <w:szCs w:val="18"/>
              </w:rPr>
              <w:fldChar w:fldCharType="begin">
                <w:fldData xml:space="preserve">PEVuZE5vdGU+PENpdGU+PEF1dGhvcj5DYW1pbml0aTwvQXV0aG9yPjxZZWFyPjIwMTU8L1llYXI+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MjMtODwvcGFnZXM+PHZvbHVtZT4xMTE8L3ZvbHVtZT48bnVtYmVyPjY8L251bWJlcj48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Mzc2LTgxPC9w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kRlcGFydG1lbnQgb2YgUGVkaWF0cmljcywgRGl2
aXNpb24gb2YgQWxsZXJneSBhbmQgSW1tdW5vbG9neSwgRHVrZSBVbml2ZXJzaXR5IE1lZGljYWwg
Q2VudGVyLCBEdXJoYW0sIE5DLCBVU0EuPC9hdXRoLWFkZHJlc3M+PHRpdGxlcz48dGl0bGU+QSBy
YW5kb21pemVkIGNvbnRyb2xsZWQgc3R1ZHkgb2YgcGVhbnV0IG9yYWwgaW1tdW5vdGhlcmFweTog
Y2xpbmljYWwgZGVzZW5zaXRpemF0aW9uIGFuZCBtb2R1bGF0aW9uIG9mIHRoZSBhbGxlcmdpYyBy
ZXNwb25zZ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NjU0LTYwPC9wYWdlcz48dm9sdW1l
PjEyNzwvdm9sdW1lPjxudW1iZXI+MzwvbnVtYmVyPjxlZGl0aW9uPjIwMTEvMDMvMDg8L2VkaXRp
b24+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SHlwZXJzZW5zaXRpdml0eS8qaW1tdW5vbG9neS8qdGhlcmFweTwv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</w:fldData>
              </w:fldChar>
            </w:r>
            <w:r w:rsidR="005F2998">
              <w:rPr>
                <w:sz w:val="18"/>
                <w:szCs w:val="18"/>
              </w:rPr>
              <w:instrText xml:space="preserve"> ADDIN EN.CITE </w:instrText>
            </w:r>
            <w:r w:rsidR="005F2998">
              <w:rPr>
                <w:sz w:val="18"/>
                <w:szCs w:val="18"/>
              </w:rPr>
              <w:fldChar w:fldCharType="begin">
                <w:fldData xml:space="preserve">PEVuZE5vdGU+PENpdGU+PEF1dGhvcj5DYW1pbml0aTwvQXV0aG9yPjxZZWFyPjIwMTU8L1llYXI+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MjMtODwvcGFnZXM+PHZvbHVtZT4xMTE8L3ZvbHVtZT48bnVtYmVyPjY8L251bWJlcj48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NjU0LTYwPC9wYWdlcz48dm9sdW1l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4,36,38,42</w:t>
            </w:r>
            <w:r w:rsidRPr="0029583B">
              <w:rPr>
                <w:sz w:val="18"/>
                <w:szCs w:val="18"/>
              </w:rPr>
              <w:fldChar w:fldCharType="end"/>
            </w:r>
            <w:r w:rsidRPr="0029583B">
              <w:rPr>
                <w:sz w:val="18"/>
                <w:szCs w:val="18"/>
              </w:rPr>
              <w:t xml:space="preserve"> and 1 CCT)</w:t>
            </w:r>
          </w:p>
        </w:tc>
        <w:tc>
          <w:tcPr>
            <w:tcW w:w="6379" w:type="dxa"/>
          </w:tcPr>
          <w:p w14:paraId="1DBA455E" w14:textId="77777777" w:rsidR="0015503A" w:rsidRPr="0029583B" w:rsidRDefault="0015503A" w:rsidP="0015503A">
            <w:pPr>
              <w:rPr>
                <w:b/>
                <w:sz w:val="18"/>
              </w:rPr>
            </w:pPr>
            <w:r w:rsidRPr="0029583B">
              <w:rPr>
                <w:b/>
                <w:sz w:val="18"/>
              </w:rPr>
              <w:t>Moderate</w:t>
            </w:r>
            <w:r w:rsidRPr="0029583B">
              <w:rPr>
                <w:sz w:val="18"/>
              </w:rPr>
              <w:t xml:space="preserve"> –  RCTs (3 low, 1 high risk of bias) and 1 CCT (moderate risk of bias)</w:t>
            </w:r>
          </w:p>
        </w:tc>
        <w:tc>
          <w:tcPr>
            <w:tcW w:w="5528" w:type="dxa"/>
          </w:tcPr>
          <w:p w14:paraId="0E03EDA9" w14:textId="77777777" w:rsidR="0015503A" w:rsidRPr="0029583B" w:rsidRDefault="0015503A" w:rsidP="0015503A">
            <w:pPr>
              <w:rPr>
                <w:sz w:val="18"/>
              </w:rPr>
            </w:pPr>
            <w:r w:rsidRPr="0029583B">
              <w:rPr>
                <w:sz w:val="18"/>
              </w:rPr>
              <w:t>Level I (Systematic reviews, meta-analysis, randomized controlled trials)</w:t>
            </w:r>
          </w:p>
        </w:tc>
      </w:tr>
      <w:tr w:rsidR="0015503A" w:rsidRPr="00A241D7" w14:paraId="5F8C091A" w14:textId="77777777" w:rsidTr="0015503A">
        <w:tc>
          <w:tcPr>
            <w:tcW w:w="1101" w:type="dxa"/>
            <w:vMerge w:val="restart"/>
          </w:tcPr>
          <w:p w14:paraId="568064BA" w14:textId="77777777" w:rsidR="0015503A" w:rsidRPr="0029583B" w:rsidRDefault="0015503A" w:rsidP="0015503A">
            <w:pPr>
              <w:rPr>
                <w:b/>
                <w:sz w:val="18"/>
              </w:rPr>
            </w:pPr>
            <w:r w:rsidRPr="0029583B">
              <w:rPr>
                <w:b/>
                <w:sz w:val="18"/>
              </w:rPr>
              <w:t>Milk</w:t>
            </w:r>
          </w:p>
        </w:tc>
        <w:tc>
          <w:tcPr>
            <w:tcW w:w="4394" w:type="dxa"/>
          </w:tcPr>
          <w:p w14:paraId="16A5143B" w14:textId="09993A1F" w:rsidR="0015503A" w:rsidRPr="0029583B" w:rsidRDefault="0015503A" w:rsidP="005F2998">
            <w:pPr>
              <w:rPr>
                <w:b/>
                <w:sz w:val="18"/>
              </w:rPr>
            </w:pPr>
            <w:r w:rsidRPr="0029583B">
              <w:rPr>
                <w:b/>
                <w:sz w:val="18"/>
              </w:rPr>
              <w:t xml:space="preserve">Interventional comparative studies (RCTs, CCTs): </w:t>
            </w:r>
            <w:r w:rsidRPr="0029583B">
              <w:rPr>
                <w:sz w:val="18"/>
                <w:szCs w:val="18"/>
              </w:rPr>
              <w:t>1 RCT (De Schryver, 2019</w:t>
            </w:r>
            <w:r w:rsidRPr="0029583B">
              <w:rPr>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8"/>
                <w:szCs w:val="18"/>
              </w:rPr>
              <w:instrText xml:space="preserve"> ADDIN EN.CITE </w:instrText>
            </w:r>
            <w:r w:rsidR="005F2998">
              <w:rPr>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3</w:t>
            </w:r>
            <w:r w:rsidRPr="0029583B">
              <w:rPr>
                <w:sz w:val="18"/>
                <w:szCs w:val="18"/>
              </w:rPr>
              <w:fldChar w:fldCharType="end"/>
            </w:r>
            <w:r w:rsidRPr="0029583B">
              <w:rPr>
                <w:sz w:val="18"/>
                <w:szCs w:val="18"/>
              </w:rPr>
              <w:t>)</w:t>
            </w:r>
          </w:p>
        </w:tc>
        <w:tc>
          <w:tcPr>
            <w:tcW w:w="6379" w:type="dxa"/>
          </w:tcPr>
          <w:p w14:paraId="5605DB0C" w14:textId="77777777" w:rsidR="0015503A" w:rsidRPr="0029583B" w:rsidRDefault="0015503A" w:rsidP="0015503A">
            <w:pPr>
              <w:rPr>
                <w:b/>
                <w:sz w:val="18"/>
              </w:rPr>
            </w:pPr>
            <w:r w:rsidRPr="0029583B">
              <w:rPr>
                <w:b/>
                <w:sz w:val="18"/>
              </w:rPr>
              <w:t xml:space="preserve">High </w:t>
            </w:r>
            <w:r w:rsidRPr="0029583B">
              <w:rPr>
                <w:sz w:val="18"/>
              </w:rPr>
              <w:t>– unblinded, 4 control patients withdrew</w:t>
            </w:r>
          </w:p>
        </w:tc>
        <w:tc>
          <w:tcPr>
            <w:tcW w:w="5528" w:type="dxa"/>
            <w:vMerge w:val="restart"/>
          </w:tcPr>
          <w:p w14:paraId="39B13D5E" w14:textId="77777777" w:rsidR="0015503A" w:rsidRPr="0029583B" w:rsidRDefault="0015503A" w:rsidP="0015503A">
            <w:pPr>
              <w:rPr>
                <w:b/>
                <w:sz w:val="18"/>
              </w:rPr>
            </w:pPr>
            <w:r w:rsidRPr="0029583B">
              <w:rPr>
                <w:sz w:val="18"/>
              </w:rPr>
              <w:t>Level I (Systematic reviews, meta-analysis, randomized controlled trials)</w:t>
            </w:r>
          </w:p>
        </w:tc>
      </w:tr>
      <w:tr w:rsidR="0015503A" w:rsidRPr="00A241D7" w14:paraId="78AF7B0F" w14:textId="77777777" w:rsidTr="0015503A">
        <w:tc>
          <w:tcPr>
            <w:tcW w:w="1101" w:type="dxa"/>
            <w:vMerge/>
          </w:tcPr>
          <w:p w14:paraId="1A460F00" w14:textId="77777777" w:rsidR="0015503A" w:rsidRPr="0029583B" w:rsidRDefault="0015503A" w:rsidP="0015503A">
            <w:pPr>
              <w:rPr>
                <w:b/>
                <w:sz w:val="18"/>
              </w:rPr>
            </w:pPr>
          </w:p>
        </w:tc>
        <w:tc>
          <w:tcPr>
            <w:tcW w:w="4394" w:type="dxa"/>
          </w:tcPr>
          <w:p w14:paraId="0CBA43B4" w14:textId="2B323E24" w:rsidR="0015503A" w:rsidRPr="0029583B" w:rsidRDefault="0015503A" w:rsidP="005F2998">
            <w:pPr>
              <w:rPr>
                <w:b/>
                <w:sz w:val="18"/>
              </w:rPr>
            </w:pPr>
            <w:r w:rsidRPr="0029583B">
              <w:rPr>
                <w:b/>
                <w:sz w:val="18"/>
              </w:rPr>
              <w:t>Case series</w:t>
            </w:r>
            <w:r w:rsidRPr="0029583B">
              <w:rPr>
                <w:sz w:val="18"/>
              </w:rPr>
              <w:t xml:space="preserve">: </w:t>
            </w:r>
            <w:r w:rsidRPr="0029583B">
              <w:rPr>
                <w:sz w:val="18"/>
                <w:szCs w:val="18"/>
              </w:rPr>
              <w:t>Levy, 2014</w:t>
            </w:r>
            <w:r w:rsidRPr="0029583B">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4</w:t>
            </w:r>
            <w:r w:rsidRPr="0029583B">
              <w:rPr>
                <w:sz w:val="18"/>
                <w:szCs w:val="18"/>
              </w:rPr>
              <w:fldChar w:fldCharType="end"/>
            </w:r>
            <w:r w:rsidRPr="0029583B">
              <w:rPr>
                <w:sz w:val="18"/>
                <w:szCs w:val="18"/>
              </w:rPr>
              <w:t xml:space="preserve"> and Kauppila, 2019</w:t>
            </w:r>
            <w:r w:rsidRPr="0029583B">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5</w:t>
            </w:r>
            <w:r w:rsidRPr="0029583B">
              <w:rPr>
                <w:sz w:val="18"/>
                <w:szCs w:val="18"/>
              </w:rPr>
              <w:fldChar w:fldCharType="end"/>
            </w:r>
            <w:r w:rsidRPr="0029583B">
              <w:rPr>
                <w:sz w:val="18"/>
                <w:szCs w:val="18"/>
              </w:rPr>
              <w:t xml:space="preserve"> (clinical practice)</w:t>
            </w:r>
          </w:p>
        </w:tc>
        <w:tc>
          <w:tcPr>
            <w:tcW w:w="6379" w:type="dxa"/>
          </w:tcPr>
          <w:p w14:paraId="60C3F58E" w14:textId="77777777" w:rsidR="0015503A" w:rsidRPr="0029583B" w:rsidRDefault="0015503A" w:rsidP="0015503A">
            <w:pPr>
              <w:rPr>
                <w:b/>
                <w:sz w:val="18"/>
              </w:rPr>
            </w:pPr>
            <w:r w:rsidRPr="0029583B">
              <w:rPr>
                <w:b/>
                <w:sz w:val="18"/>
              </w:rPr>
              <w:t xml:space="preserve">Moderate </w:t>
            </w:r>
            <w:r w:rsidRPr="0029583B">
              <w:rPr>
                <w:sz w:val="18"/>
              </w:rPr>
              <w:t>– 2 case series, main limit: retrospective study design</w:t>
            </w:r>
          </w:p>
        </w:tc>
        <w:tc>
          <w:tcPr>
            <w:tcW w:w="5528" w:type="dxa"/>
            <w:vMerge/>
          </w:tcPr>
          <w:p w14:paraId="58B02605" w14:textId="77777777" w:rsidR="0015503A" w:rsidRPr="0029583B" w:rsidRDefault="0015503A" w:rsidP="0015503A">
            <w:pPr>
              <w:rPr>
                <w:b/>
                <w:sz w:val="18"/>
              </w:rPr>
            </w:pPr>
          </w:p>
        </w:tc>
      </w:tr>
      <w:tr w:rsidR="0015503A" w:rsidRPr="00A241D7" w14:paraId="3516B666" w14:textId="77777777" w:rsidTr="0015503A">
        <w:tc>
          <w:tcPr>
            <w:tcW w:w="1101" w:type="dxa"/>
            <w:vMerge w:val="restart"/>
          </w:tcPr>
          <w:p w14:paraId="7F10E834" w14:textId="77777777" w:rsidR="0015503A" w:rsidRPr="0029583B" w:rsidRDefault="0015503A" w:rsidP="0015503A">
            <w:pPr>
              <w:rPr>
                <w:b/>
                <w:sz w:val="18"/>
              </w:rPr>
            </w:pPr>
            <w:r w:rsidRPr="0029583B">
              <w:rPr>
                <w:b/>
                <w:sz w:val="18"/>
              </w:rPr>
              <w:t>Wheat</w:t>
            </w:r>
          </w:p>
        </w:tc>
        <w:tc>
          <w:tcPr>
            <w:tcW w:w="4394" w:type="dxa"/>
          </w:tcPr>
          <w:p w14:paraId="46A91989" w14:textId="3C64D2EC"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Nowak-Wegrzyn, 2019</w:t>
            </w:r>
            <w:r w:rsidRPr="0029583B">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4</w:t>
            </w:r>
            <w:r w:rsidRPr="0029583B">
              <w:rPr>
                <w:sz w:val="18"/>
                <w:szCs w:val="18"/>
                <w:lang w:eastAsia="fr-CA"/>
              </w:rPr>
              <w:fldChar w:fldCharType="end"/>
            </w:r>
          </w:p>
        </w:tc>
        <w:tc>
          <w:tcPr>
            <w:tcW w:w="6379" w:type="dxa"/>
          </w:tcPr>
          <w:p w14:paraId="60458658" w14:textId="77777777" w:rsidR="0015503A" w:rsidRPr="0029583B" w:rsidRDefault="0015503A" w:rsidP="0015503A">
            <w:pPr>
              <w:rPr>
                <w:b/>
                <w:sz w:val="18"/>
              </w:rPr>
            </w:pPr>
            <w:r w:rsidRPr="0029583B">
              <w:rPr>
                <w:b/>
                <w:sz w:val="18"/>
              </w:rPr>
              <w:t xml:space="preserve">Low </w:t>
            </w:r>
            <w:r w:rsidRPr="0029583B">
              <w:rPr>
                <w:sz w:val="18"/>
              </w:rPr>
              <w:t>– 1 RCT</w:t>
            </w:r>
          </w:p>
        </w:tc>
        <w:tc>
          <w:tcPr>
            <w:tcW w:w="5528" w:type="dxa"/>
            <w:vMerge w:val="restart"/>
          </w:tcPr>
          <w:p w14:paraId="663FB52F" w14:textId="77777777" w:rsidR="0015503A" w:rsidRPr="0029583B" w:rsidRDefault="0015503A" w:rsidP="0015503A">
            <w:pPr>
              <w:rPr>
                <w:b/>
                <w:sz w:val="18"/>
              </w:rPr>
            </w:pPr>
            <w:r w:rsidRPr="0029583B">
              <w:rPr>
                <w:sz w:val="18"/>
              </w:rPr>
              <w:t>Level I (Systematic reviews, meta-analysis, randomized controlled trials)</w:t>
            </w:r>
          </w:p>
        </w:tc>
      </w:tr>
      <w:tr w:rsidR="0015503A" w:rsidRPr="0029583B" w14:paraId="0C18E60F" w14:textId="77777777" w:rsidTr="0015503A">
        <w:tc>
          <w:tcPr>
            <w:tcW w:w="1101" w:type="dxa"/>
            <w:vMerge/>
          </w:tcPr>
          <w:p w14:paraId="4360373A" w14:textId="77777777" w:rsidR="0015503A" w:rsidRPr="0029583B" w:rsidRDefault="0015503A" w:rsidP="0015503A">
            <w:pPr>
              <w:rPr>
                <w:b/>
                <w:sz w:val="18"/>
              </w:rPr>
            </w:pPr>
          </w:p>
        </w:tc>
        <w:tc>
          <w:tcPr>
            <w:tcW w:w="4394" w:type="dxa"/>
          </w:tcPr>
          <w:p w14:paraId="5D33938B" w14:textId="1AE10811" w:rsidR="0015503A" w:rsidRPr="0029583B" w:rsidRDefault="0015503A" w:rsidP="005F2998">
            <w:pPr>
              <w:rPr>
                <w:b/>
                <w:sz w:val="18"/>
              </w:rPr>
            </w:pPr>
            <w:r w:rsidRPr="0029583B">
              <w:rPr>
                <w:b/>
                <w:sz w:val="18"/>
              </w:rPr>
              <w:t>Case series</w:t>
            </w:r>
            <w:r w:rsidRPr="0029583B">
              <w:rPr>
                <w:sz w:val="18"/>
              </w:rPr>
              <w:t>: 1 prospective case series in research context (</w:t>
            </w:r>
            <w:r w:rsidRPr="0029583B">
              <w:rPr>
                <w:sz w:val="18"/>
                <w:szCs w:val="18"/>
                <w:lang w:eastAsia="fr-CA"/>
              </w:rPr>
              <w:t>Kulmala, 2018</w:t>
            </w:r>
            <w:r w:rsidRPr="0029583B">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5</w:t>
            </w:r>
            <w:r w:rsidRPr="0029583B">
              <w:rPr>
                <w:sz w:val="18"/>
                <w:szCs w:val="18"/>
                <w:lang w:eastAsia="fr-CA"/>
              </w:rPr>
              <w:fldChar w:fldCharType="end"/>
            </w:r>
            <w:r w:rsidRPr="0029583B">
              <w:rPr>
                <w:sz w:val="18"/>
                <w:szCs w:val="18"/>
                <w:lang w:eastAsia="fr-CA"/>
              </w:rPr>
              <w:t>)</w:t>
            </w:r>
          </w:p>
        </w:tc>
        <w:tc>
          <w:tcPr>
            <w:tcW w:w="6379" w:type="dxa"/>
          </w:tcPr>
          <w:p w14:paraId="1EB035C8" w14:textId="77777777" w:rsidR="0015503A" w:rsidRPr="0029583B" w:rsidRDefault="0015503A" w:rsidP="0015503A">
            <w:pPr>
              <w:rPr>
                <w:b/>
                <w:sz w:val="18"/>
              </w:rPr>
            </w:pPr>
            <w:r w:rsidRPr="0029583B">
              <w:rPr>
                <w:b/>
                <w:sz w:val="18"/>
              </w:rPr>
              <w:t xml:space="preserve">Low </w:t>
            </w:r>
            <w:r w:rsidRPr="0029583B">
              <w:rPr>
                <w:sz w:val="18"/>
              </w:rPr>
              <w:t>– 1 prospective case series</w:t>
            </w:r>
          </w:p>
        </w:tc>
        <w:tc>
          <w:tcPr>
            <w:tcW w:w="5528" w:type="dxa"/>
            <w:vMerge/>
          </w:tcPr>
          <w:p w14:paraId="690BFDEA" w14:textId="77777777" w:rsidR="0015503A" w:rsidRPr="0029583B" w:rsidRDefault="0015503A" w:rsidP="0015503A">
            <w:pPr>
              <w:rPr>
                <w:b/>
                <w:sz w:val="18"/>
              </w:rPr>
            </w:pPr>
          </w:p>
        </w:tc>
      </w:tr>
      <w:tr w:rsidR="0015503A" w:rsidRPr="00A241D7" w14:paraId="1B7AF32B" w14:textId="77777777" w:rsidTr="0015503A">
        <w:tc>
          <w:tcPr>
            <w:tcW w:w="1101" w:type="dxa"/>
            <w:vMerge w:val="restart"/>
          </w:tcPr>
          <w:p w14:paraId="323E7E14" w14:textId="77777777" w:rsidR="0015503A" w:rsidRPr="0029583B" w:rsidRDefault="0015503A" w:rsidP="0015503A">
            <w:pPr>
              <w:rPr>
                <w:b/>
                <w:sz w:val="18"/>
              </w:rPr>
            </w:pPr>
            <w:r w:rsidRPr="0029583B">
              <w:rPr>
                <w:b/>
                <w:sz w:val="18"/>
              </w:rPr>
              <w:t>Walnut</w:t>
            </w:r>
          </w:p>
        </w:tc>
        <w:tc>
          <w:tcPr>
            <w:tcW w:w="4394" w:type="dxa"/>
          </w:tcPr>
          <w:p w14:paraId="22779AB0" w14:textId="236D6ECE"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Elizur, 2019</w:t>
            </w:r>
            <w:r w:rsidRPr="0029583B">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6</w:t>
            </w:r>
            <w:r w:rsidRPr="0029583B">
              <w:rPr>
                <w:sz w:val="18"/>
                <w:szCs w:val="18"/>
                <w:lang w:eastAsia="fr-CA"/>
              </w:rPr>
              <w:fldChar w:fldCharType="end"/>
            </w:r>
            <w:r w:rsidRPr="0029583B">
              <w:rPr>
                <w:sz w:val="18"/>
                <w:szCs w:val="18"/>
                <w:lang w:eastAsia="fr-CA"/>
              </w:rPr>
              <w:t xml:space="preserve"> (CCT, N=73)</w:t>
            </w:r>
          </w:p>
        </w:tc>
        <w:tc>
          <w:tcPr>
            <w:tcW w:w="6379" w:type="dxa"/>
          </w:tcPr>
          <w:p w14:paraId="6176081C"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08220087" w14:textId="77777777" w:rsidR="0015503A" w:rsidRPr="0029583B" w:rsidRDefault="0015503A" w:rsidP="0015503A">
            <w:pPr>
              <w:rPr>
                <w:sz w:val="18"/>
              </w:rPr>
            </w:pPr>
            <w:r w:rsidRPr="0029583B">
              <w:rPr>
                <w:sz w:val="18"/>
              </w:rPr>
              <w:t>Level II (two groups, non-randomized studies)</w:t>
            </w:r>
          </w:p>
        </w:tc>
      </w:tr>
      <w:tr w:rsidR="0015503A" w:rsidRPr="0029583B" w14:paraId="01846614" w14:textId="77777777" w:rsidTr="0015503A">
        <w:tc>
          <w:tcPr>
            <w:tcW w:w="1101" w:type="dxa"/>
            <w:vMerge/>
          </w:tcPr>
          <w:p w14:paraId="56CF6DF8" w14:textId="77777777" w:rsidR="0015503A" w:rsidRPr="0029583B" w:rsidRDefault="0015503A" w:rsidP="0015503A">
            <w:pPr>
              <w:rPr>
                <w:b/>
                <w:sz w:val="18"/>
              </w:rPr>
            </w:pPr>
          </w:p>
        </w:tc>
        <w:tc>
          <w:tcPr>
            <w:tcW w:w="4394" w:type="dxa"/>
          </w:tcPr>
          <w:p w14:paraId="6EBAA985"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0A0638C6" w14:textId="77777777" w:rsidR="0015503A" w:rsidRPr="0029583B" w:rsidRDefault="0015503A" w:rsidP="0015503A">
            <w:pPr>
              <w:rPr>
                <w:b/>
                <w:sz w:val="18"/>
              </w:rPr>
            </w:pPr>
            <w:r w:rsidRPr="0029583B">
              <w:rPr>
                <w:b/>
                <w:sz w:val="18"/>
              </w:rPr>
              <w:t>--</w:t>
            </w:r>
          </w:p>
        </w:tc>
        <w:tc>
          <w:tcPr>
            <w:tcW w:w="5528" w:type="dxa"/>
            <w:vMerge/>
          </w:tcPr>
          <w:p w14:paraId="2BBCB54F" w14:textId="77777777" w:rsidR="0015503A" w:rsidRPr="0029583B" w:rsidRDefault="0015503A" w:rsidP="0015503A">
            <w:pPr>
              <w:rPr>
                <w:sz w:val="18"/>
              </w:rPr>
            </w:pPr>
          </w:p>
        </w:tc>
      </w:tr>
      <w:tr w:rsidR="0015503A" w:rsidRPr="00A241D7" w14:paraId="611DB659" w14:textId="77777777" w:rsidTr="0015503A">
        <w:tc>
          <w:tcPr>
            <w:tcW w:w="1101" w:type="dxa"/>
            <w:vMerge w:val="restart"/>
          </w:tcPr>
          <w:p w14:paraId="4F4CC097" w14:textId="77777777" w:rsidR="0015503A" w:rsidRPr="0029583B" w:rsidRDefault="0015503A" w:rsidP="0015503A">
            <w:pPr>
              <w:rPr>
                <w:b/>
                <w:sz w:val="18"/>
              </w:rPr>
            </w:pPr>
            <w:r w:rsidRPr="0029583B">
              <w:rPr>
                <w:b/>
                <w:sz w:val="18"/>
              </w:rPr>
              <w:t>Hazelnut</w:t>
            </w:r>
          </w:p>
        </w:tc>
        <w:tc>
          <w:tcPr>
            <w:tcW w:w="4394" w:type="dxa"/>
          </w:tcPr>
          <w:p w14:paraId="4E854AF4" w14:textId="77777777" w:rsidR="0015503A" w:rsidRPr="0029583B" w:rsidRDefault="0015503A" w:rsidP="0015503A">
            <w:pPr>
              <w:rPr>
                <w:b/>
                <w:sz w:val="18"/>
              </w:rPr>
            </w:pPr>
            <w:r w:rsidRPr="0029583B">
              <w:rPr>
                <w:b/>
                <w:sz w:val="18"/>
              </w:rPr>
              <w:t>Interventional comparative studies (RCTs, CCTs)</w:t>
            </w:r>
            <w:r w:rsidRPr="0029583B">
              <w:rPr>
                <w:sz w:val="18"/>
              </w:rPr>
              <w:t>:NA</w:t>
            </w:r>
          </w:p>
        </w:tc>
        <w:tc>
          <w:tcPr>
            <w:tcW w:w="6379" w:type="dxa"/>
          </w:tcPr>
          <w:p w14:paraId="6A995FBC" w14:textId="77777777" w:rsidR="0015503A" w:rsidRPr="0029583B" w:rsidRDefault="0015503A" w:rsidP="0015503A">
            <w:pPr>
              <w:rPr>
                <w:b/>
                <w:sz w:val="18"/>
              </w:rPr>
            </w:pPr>
            <w:r w:rsidRPr="0029583B">
              <w:rPr>
                <w:b/>
                <w:sz w:val="18"/>
              </w:rPr>
              <w:t>--</w:t>
            </w:r>
          </w:p>
        </w:tc>
        <w:tc>
          <w:tcPr>
            <w:tcW w:w="5528" w:type="dxa"/>
            <w:vMerge w:val="restart"/>
          </w:tcPr>
          <w:p w14:paraId="18FA9B1F" w14:textId="77777777" w:rsidR="0015503A" w:rsidRPr="0029583B" w:rsidRDefault="0015503A" w:rsidP="0015503A">
            <w:pPr>
              <w:rPr>
                <w:sz w:val="18"/>
              </w:rPr>
            </w:pPr>
            <w:r w:rsidRPr="0029583B">
              <w:rPr>
                <w:sz w:val="18"/>
              </w:rPr>
              <w:t>Level II (two groups, non-randomized studies)</w:t>
            </w:r>
          </w:p>
        </w:tc>
      </w:tr>
      <w:tr w:rsidR="0015503A" w:rsidRPr="00A241D7" w14:paraId="325A01BC" w14:textId="77777777" w:rsidTr="0015503A">
        <w:tc>
          <w:tcPr>
            <w:tcW w:w="1101" w:type="dxa"/>
            <w:vMerge/>
          </w:tcPr>
          <w:p w14:paraId="4BE9561D" w14:textId="77777777" w:rsidR="0015503A" w:rsidRPr="0029583B" w:rsidRDefault="0015503A" w:rsidP="0015503A">
            <w:pPr>
              <w:rPr>
                <w:b/>
                <w:sz w:val="18"/>
              </w:rPr>
            </w:pPr>
          </w:p>
        </w:tc>
        <w:tc>
          <w:tcPr>
            <w:tcW w:w="4394" w:type="dxa"/>
          </w:tcPr>
          <w:p w14:paraId="519971F2" w14:textId="7DB29C2B" w:rsidR="0015503A" w:rsidRPr="0029583B" w:rsidRDefault="0015503A" w:rsidP="005F2998">
            <w:pPr>
              <w:rPr>
                <w:sz w:val="18"/>
              </w:rPr>
            </w:pPr>
            <w:r w:rsidRPr="0029583B">
              <w:rPr>
                <w:b/>
                <w:sz w:val="18"/>
              </w:rPr>
              <w:t>Case series:</w:t>
            </w:r>
            <w:r w:rsidRPr="0029583B">
              <w:rPr>
                <w:sz w:val="18"/>
              </w:rPr>
              <w:t xml:space="preserve"> </w:t>
            </w:r>
            <w:r w:rsidRPr="0029583B">
              <w:rPr>
                <w:sz w:val="18"/>
                <w:szCs w:val="18"/>
                <w:lang w:eastAsia="fr-CA"/>
              </w:rPr>
              <w:t>Barni, 2019</w:t>
            </w:r>
            <w:r w:rsidRPr="0029583B">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7</w:t>
            </w:r>
            <w:r w:rsidRPr="0029583B">
              <w:rPr>
                <w:sz w:val="18"/>
                <w:szCs w:val="18"/>
                <w:lang w:eastAsia="fr-CA"/>
              </w:rPr>
              <w:fldChar w:fldCharType="end"/>
            </w:r>
            <w:r w:rsidRPr="0029583B">
              <w:rPr>
                <w:sz w:val="18"/>
                <w:szCs w:val="18"/>
                <w:lang w:eastAsia="fr-CA"/>
              </w:rPr>
              <w:t xml:space="preserve"> (clinical practice)</w:t>
            </w:r>
          </w:p>
        </w:tc>
        <w:tc>
          <w:tcPr>
            <w:tcW w:w="6379" w:type="dxa"/>
          </w:tcPr>
          <w:p w14:paraId="06B541D6" w14:textId="3202F174" w:rsidR="0015503A" w:rsidRPr="0029583B" w:rsidRDefault="0015503A" w:rsidP="0015503A">
            <w:pPr>
              <w:rPr>
                <w:b/>
                <w:sz w:val="18"/>
              </w:rPr>
            </w:pPr>
            <w:r w:rsidRPr="0029583B">
              <w:rPr>
                <w:b/>
                <w:sz w:val="18"/>
              </w:rPr>
              <w:t xml:space="preserve">High </w:t>
            </w:r>
            <w:r w:rsidRPr="0029583B">
              <w:rPr>
                <w:sz w:val="18"/>
              </w:rPr>
              <w:t xml:space="preserve">- 1 case series from clinical practice, limits: retrospective study design, single center, unclear </w:t>
            </w:r>
            <w:r w:rsidR="00B36ECA" w:rsidRPr="0029583B">
              <w:rPr>
                <w:sz w:val="18"/>
              </w:rPr>
              <w:t>recruitment</w:t>
            </w:r>
            <w:r w:rsidRPr="0029583B">
              <w:rPr>
                <w:sz w:val="18"/>
              </w:rPr>
              <w:t xml:space="preserve"> and eligibility criteria</w:t>
            </w:r>
          </w:p>
        </w:tc>
        <w:tc>
          <w:tcPr>
            <w:tcW w:w="5528" w:type="dxa"/>
            <w:vMerge/>
          </w:tcPr>
          <w:p w14:paraId="72AB57F3" w14:textId="77777777" w:rsidR="0015503A" w:rsidRPr="0029583B" w:rsidRDefault="0015503A" w:rsidP="0015503A">
            <w:pPr>
              <w:rPr>
                <w:b/>
                <w:sz w:val="18"/>
              </w:rPr>
            </w:pPr>
          </w:p>
        </w:tc>
      </w:tr>
      <w:tr w:rsidR="0015503A" w:rsidRPr="00A241D7" w14:paraId="6DFB21EC" w14:textId="77777777" w:rsidTr="0015503A">
        <w:tc>
          <w:tcPr>
            <w:tcW w:w="1101" w:type="dxa"/>
            <w:vMerge w:val="restart"/>
          </w:tcPr>
          <w:p w14:paraId="420157E6" w14:textId="77777777" w:rsidR="0015503A" w:rsidRPr="0029583B" w:rsidRDefault="0015503A" w:rsidP="0015503A">
            <w:pPr>
              <w:rPr>
                <w:b/>
                <w:sz w:val="18"/>
              </w:rPr>
            </w:pPr>
            <w:r w:rsidRPr="0029583B">
              <w:rPr>
                <w:b/>
                <w:sz w:val="18"/>
              </w:rPr>
              <w:t>Sesame</w:t>
            </w:r>
          </w:p>
        </w:tc>
        <w:tc>
          <w:tcPr>
            <w:tcW w:w="4394" w:type="dxa"/>
          </w:tcPr>
          <w:p w14:paraId="4895DAC9" w14:textId="4C4D6810" w:rsidR="0015503A" w:rsidRPr="0029583B" w:rsidRDefault="0015503A" w:rsidP="005F2998">
            <w:pPr>
              <w:rPr>
                <w:b/>
                <w:sz w:val="18"/>
              </w:rPr>
            </w:pPr>
            <w:r w:rsidRPr="0029583B">
              <w:rPr>
                <w:b/>
                <w:sz w:val="18"/>
              </w:rPr>
              <w:t>Interventional comparative studies (RCTs, CCTs)</w:t>
            </w:r>
            <w:r w:rsidRPr="0029583B">
              <w:rPr>
                <w:sz w:val="18"/>
              </w:rPr>
              <w:t>: Nachshon, 2019</w:t>
            </w:r>
            <w:r w:rsidRPr="0029583B">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 </w:instrText>
            </w:r>
            <w:r w:rsidR="005F2998">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DATA </w:instrText>
            </w:r>
            <w:r w:rsidR="005F2998">
              <w:rPr>
                <w:sz w:val="18"/>
              </w:rPr>
            </w:r>
            <w:r w:rsidR="005F2998">
              <w:rPr>
                <w:sz w:val="18"/>
              </w:rPr>
              <w:fldChar w:fldCharType="end"/>
            </w:r>
            <w:r w:rsidRPr="0029583B">
              <w:rPr>
                <w:sz w:val="18"/>
              </w:rPr>
            </w:r>
            <w:r w:rsidRPr="0029583B">
              <w:rPr>
                <w:sz w:val="18"/>
              </w:rPr>
              <w:fldChar w:fldCharType="separate"/>
            </w:r>
            <w:r w:rsidR="005F2998" w:rsidRPr="005F2998">
              <w:rPr>
                <w:noProof/>
                <w:sz w:val="18"/>
                <w:vertAlign w:val="superscript"/>
              </w:rPr>
              <w:t>28</w:t>
            </w:r>
            <w:r w:rsidRPr="0029583B">
              <w:rPr>
                <w:sz w:val="18"/>
              </w:rPr>
              <w:fldChar w:fldCharType="end"/>
            </w:r>
          </w:p>
        </w:tc>
        <w:tc>
          <w:tcPr>
            <w:tcW w:w="6379" w:type="dxa"/>
          </w:tcPr>
          <w:p w14:paraId="37F72EC1"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20C984DF" w14:textId="77777777" w:rsidR="0015503A" w:rsidRPr="0029583B" w:rsidRDefault="0015503A" w:rsidP="0015503A">
            <w:pPr>
              <w:rPr>
                <w:sz w:val="18"/>
              </w:rPr>
            </w:pPr>
            <w:r w:rsidRPr="0029583B">
              <w:rPr>
                <w:sz w:val="18"/>
              </w:rPr>
              <w:t>Level II (two groups, non-randomized studies)</w:t>
            </w:r>
          </w:p>
        </w:tc>
      </w:tr>
      <w:tr w:rsidR="0015503A" w:rsidRPr="0029583B" w14:paraId="209FB575" w14:textId="77777777" w:rsidTr="0015503A">
        <w:tc>
          <w:tcPr>
            <w:tcW w:w="1101" w:type="dxa"/>
            <w:vMerge/>
          </w:tcPr>
          <w:p w14:paraId="56513C71" w14:textId="77777777" w:rsidR="0015503A" w:rsidRPr="0029583B" w:rsidRDefault="0015503A" w:rsidP="0015503A">
            <w:pPr>
              <w:rPr>
                <w:b/>
                <w:sz w:val="18"/>
              </w:rPr>
            </w:pPr>
          </w:p>
        </w:tc>
        <w:tc>
          <w:tcPr>
            <w:tcW w:w="4394" w:type="dxa"/>
          </w:tcPr>
          <w:p w14:paraId="05888F80"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62F5C9CF" w14:textId="77777777" w:rsidR="0015503A" w:rsidRPr="0029583B" w:rsidRDefault="0015503A" w:rsidP="0015503A">
            <w:pPr>
              <w:rPr>
                <w:b/>
                <w:sz w:val="18"/>
              </w:rPr>
            </w:pPr>
            <w:r w:rsidRPr="0029583B">
              <w:rPr>
                <w:b/>
                <w:sz w:val="18"/>
              </w:rPr>
              <w:t>--</w:t>
            </w:r>
          </w:p>
        </w:tc>
        <w:tc>
          <w:tcPr>
            <w:tcW w:w="5528" w:type="dxa"/>
            <w:vMerge/>
          </w:tcPr>
          <w:p w14:paraId="0A4BFFC4" w14:textId="77777777" w:rsidR="0015503A" w:rsidRPr="0029583B" w:rsidRDefault="0015503A" w:rsidP="0015503A">
            <w:pPr>
              <w:rPr>
                <w:b/>
                <w:sz w:val="18"/>
              </w:rPr>
            </w:pPr>
          </w:p>
        </w:tc>
      </w:tr>
    </w:tbl>
    <w:p w14:paraId="2A010646" w14:textId="77777777" w:rsidR="0015503A" w:rsidRDefault="0015503A" w:rsidP="0015503A">
      <w:pPr>
        <w:spacing w:line="240" w:lineRule="auto"/>
      </w:pPr>
    </w:p>
    <w:p w14:paraId="045A6AD3" w14:textId="77777777" w:rsidR="0015503A" w:rsidRDefault="0015503A">
      <w:pPr>
        <w:spacing w:after="160"/>
      </w:pPr>
      <w:r>
        <w:br w:type="page"/>
      </w:r>
    </w:p>
    <w:p w14:paraId="1BC0C765" w14:textId="77777777" w:rsidR="0015503A" w:rsidRPr="0029583B" w:rsidRDefault="0015503A" w:rsidP="00D40837">
      <w:pPr>
        <w:pStyle w:val="Titre3"/>
      </w:pPr>
      <w:bookmarkStart w:id="61" w:name="_Toc22289581"/>
      <w:bookmarkStart w:id="62" w:name="_Toc27666857"/>
      <w:bookmarkStart w:id="63" w:name="_Toc22572266"/>
      <w:r w:rsidRPr="0029583B">
        <w:lastRenderedPageBreak/>
        <w:t xml:space="preserve">Any adverse </w:t>
      </w:r>
      <w:r w:rsidRPr="0015503A">
        <w:t>reactions</w:t>
      </w:r>
      <w:r w:rsidRPr="0029583B">
        <w:t xml:space="preserve"> / any allergic reactions / local reactions</w:t>
      </w:r>
      <w:bookmarkEnd w:id="61"/>
      <w:bookmarkEnd w:id="62"/>
    </w:p>
    <w:p w14:paraId="4DAE1DA5" w14:textId="77777777" w:rsidR="0015503A" w:rsidRPr="005249F9" w:rsidRDefault="0015503A" w:rsidP="00D40837">
      <w:pPr>
        <w:pStyle w:val="Titre4"/>
      </w:pPr>
      <w:bookmarkStart w:id="64" w:name="_Toc27666858"/>
      <w:r w:rsidRPr="005249F9">
        <w:t>Data for peanut, milk and egg allergy</w:t>
      </w:r>
      <w:bookmarkEnd w:id="64"/>
    </w:p>
    <w:tbl>
      <w:tblPr>
        <w:tblW w:w="17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7"/>
        <w:gridCol w:w="1851"/>
        <w:gridCol w:w="2666"/>
        <w:gridCol w:w="2106"/>
        <w:gridCol w:w="2758"/>
        <w:gridCol w:w="2317"/>
        <w:gridCol w:w="2205"/>
        <w:gridCol w:w="1970"/>
      </w:tblGrid>
      <w:tr w:rsidR="0015503A" w:rsidRPr="0029583B" w14:paraId="262E2576" w14:textId="77777777" w:rsidTr="0015503A">
        <w:trPr>
          <w:tblHeader/>
        </w:trPr>
        <w:tc>
          <w:tcPr>
            <w:tcW w:w="6062" w:type="dxa"/>
            <w:gridSpan w:val="3"/>
          </w:tcPr>
          <w:p w14:paraId="2BB4265F" w14:textId="77777777" w:rsidR="0015503A" w:rsidRPr="0029583B" w:rsidRDefault="0015503A" w:rsidP="0015503A">
            <w:pPr>
              <w:spacing w:line="240" w:lineRule="auto"/>
              <w:jc w:val="center"/>
              <w:rPr>
                <w:b/>
                <w:sz w:val="18"/>
                <w:szCs w:val="18"/>
              </w:rPr>
            </w:pPr>
            <w:r w:rsidRPr="0029583B">
              <w:rPr>
                <w:b/>
                <w:sz w:val="18"/>
                <w:szCs w:val="18"/>
              </w:rPr>
              <w:t>Meta-analyses</w:t>
            </w:r>
          </w:p>
        </w:tc>
        <w:tc>
          <w:tcPr>
            <w:tcW w:w="4922" w:type="dxa"/>
            <w:gridSpan w:val="2"/>
          </w:tcPr>
          <w:p w14:paraId="3930E5C6" w14:textId="77777777" w:rsidR="0015503A" w:rsidRPr="0029583B" w:rsidRDefault="0015503A" w:rsidP="0015503A">
            <w:pPr>
              <w:spacing w:line="240" w:lineRule="auto"/>
              <w:jc w:val="center"/>
              <w:rPr>
                <w:b/>
                <w:sz w:val="18"/>
                <w:szCs w:val="18"/>
              </w:rPr>
            </w:pPr>
            <w:r w:rsidRPr="0029583B">
              <w:rPr>
                <w:b/>
                <w:sz w:val="18"/>
                <w:szCs w:val="18"/>
              </w:rPr>
              <w:t>RCT with N&gt;50</w:t>
            </w:r>
          </w:p>
        </w:tc>
        <w:tc>
          <w:tcPr>
            <w:tcW w:w="6556" w:type="dxa"/>
            <w:gridSpan w:val="3"/>
          </w:tcPr>
          <w:p w14:paraId="23EBBFE9" w14:textId="77777777" w:rsidR="0015503A" w:rsidRPr="0029583B" w:rsidRDefault="0015503A" w:rsidP="0015503A">
            <w:pPr>
              <w:spacing w:line="240" w:lineRule="auto"/>
              <w:jc w:val="center"/>
              <w:rPr>
                <w:b/>
                <w:sz w:val="18"/>
                <w:szCs w:val="18"/>
              </w:rPr>
            </w:pPr>
            <w:r w:rsidRPr="0029583B">
              <w:rPr>
                <w:b/>
                <w:sz w:val="18"/>
                <w:szCs w:val="18"/>
              </w:rPr>
              <w:t>Case series with N&gt; 150</w:t>
            </w:r>
          </w:p>
        </w:tc>
      </w:tr>
      <w:tr w:rsidR="0015503A" w:rsidRPr="00A241D7" w14:paraId="73285E48" w14:textId="77777777" w:rsidTr="0015503A">
        <w:trPr>
          <w:tblHeader/>
        </w:trPr>
        <w:tc>
          <w:tcPr>
            <w:tcW w:w="1668" w:type="dxa"/>
            <w:vAlign w:val="center"/>
          </w:tcPr>
          <w:p w14:paraId="535FF536" w14:textId="0191E07B" w:rsidR="0015503A" w:rsidRPr="0029583B" w:rsidRDefault="0015503A" w:rsidP="005F2998">
            <w:pPr>
              <w:spacing w:line="240" w:lineRule="auto"/>
              <w:rPr>
                <w:sz w:val="18"/>
                <w:szCs w:val="18"/>
              </w:rPr>
            </w:pPr>
            <w:r w:rsidRPr="0029583B">
              <w:rPr>
                <w:b/>
                <w:sz w:val="18"/>
                <w:szCs w:val="18"/>
              </w:rPr>
              <w:t>Nurmatov, 2017</w:t>
            </w:r>
            <w:r w:rsidRPr="0029583B">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9</w:t>
            </w:r>
            <w:r w:rsidRPr="0029583B">
              <w:rPr>
                <w:b/>
                <w:sz w:val="18"/>
                <w:szCs w:val="18"/>
              </w:rPr>
              <w:fldChar w:fldCharType="end"/>
            </w:r>
            <w:r w:rsidRPr="0029583B">
              <w:rPr>
                <w:b/>
                <w:sz w:val="18"/>
                <w:szCs w:val="18"/>
              </w:rPr>
              <w:t xml:space="preserve"> – chicken’s egg and cow’s milk</w:t>
            </w:r>
          </w:p>
        </w:tc>
        <w:tc>
          <w:tcPr>
            <w:tcW w:w="1701" w:type="dxa"/>
            <w:vAlign w:val="center"/>
          </w:tcPr>
          <w:p w14:paraId="234EEE30" w14:textId="520A7F42" w:rsidR="0015503A" w:rsidRPr="0029583B" w:rsidRDefault="0015503A" w:rsidP="005F2998">
            <w:pPr>
              <w:spacing w:line="240" w:lineRule="auto"/>
              <w:rPr>
                <w:sz w:val="18"/>
                <w:szCs w:val="18"/>
              </w:rPr>
            </w:pPr>
            <w:r w:rsidRPr="0029583B">
              <w:rPr>
                <w:b/>
                <w:sz w:val="18"/>
                <w:szCs w:val="18"/>
              </w:rPr>
              <w:t>Romantsik, 2018</w:t>
            </w:r>
            <w:r w:rsidRPr="0029583B">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0</w:t>
            </w:r>
            <w:r w:rsidRPr="0029583B">
              <w:rPr>
                <w:b/>
                <w:sz w:val="18"/>
                <w:szCs w:val="18"/>
              </w:rPr>
              <w:fldChar w:fldCharType="end"/>
            </w:r>
            <w:r w:rsidRPr="0029583B">
              <w:rPr>
                <w:b/>
                <w:sz w:val="18"/>
                <w:szCs w:val="18"/>
              </w:rPr>
              <w:t xml:space="preserve"> – chicken’s egg </w:t>
            </w:r>
          </w:p>
        </w:tc>
        <w:tc>
          <w:tcPr>
            <w:tcW w:w="2693" w:type="dxa"/>
            <w:vAlign w:val="center"/>
          </w:tcPr>
          <w:p w14:paraId="26146B8D" w14:textId="628D491D" w:rsidR="0015503A" w:rsidRPr="0029583B" w:rsidRDefault="0015503A" w:rsidP="0015503A">
            <w:pPr>
              <w:spacing w:line="240" w:lineRule="auto"/>
              <w:rPr>
                <w:b/>
                <w:sz w:val="18"/>
                <w:szCs w:val="18"/>
              </w:rPr>
            </w:pPr>
            <w:r w:rsidRPr="0029583B">
              <w:rPr>
                <w:b/>
                <w:sz w:val="18"/>
                <w:szCs w:val="18"/>
              </w:rPr>
              <w:t>Chu, 2019</w:t>
            </w:r>
            <w:r w:rsidRPr="0029583B">
              <w:rPr>
                <w:b/>
                <w:sz w:val="18"/>
                <w:szCs w:val="18"/>
              </w:rPr>
              <w:fldChar w:fldCharType="begin"/>
            </w:r>
            <w:r w:rsidR="005F2998">
              <w:rPr>
                <w:b/>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b/>
                <w:sz w:val="18"/>
                <w:szCs w:val="18"/>
              </w:rPr>
              <w:fldChar w:fldCharType="separate"/>
            </w:r>
            <w:r w:rsidR="005F2998" w:rsidRPr="005F2998">
              <w:rPr>
                <w:b/>
                <w:noProof/>
                <w:sz w:val="18"/>
                <w:szCs w:val="18"/>
                <w:vertAlign w:val="superscript"/>
              </w:rPr>
              <w:t>31</w:t>
            </w:r>
            <w:r w:rsidRPr="0029583B">
              <w:rPr>
                <w:b/>
                <w:sz w:val="18"/>
                <w:szCs w:val="18"/>
              </w:rPr>
              <w:fldChar w:fldCharType="end"/>
            </w:r>
            <w:r w:rsidRPr="0029583B">
              <w:rPr>
                <w:b/>
                <w:sz w:val="18"/>
                <w:szCs w:val="18"/>
              </w:rPr>
              <w:t xml:space="preserve"> – peanut</w:t>
            </w:r>
          </w:p>
          <w:p w14:paraId="786EB7F7" w14:textId="77777777" w:rsidR="0015503A" w:rsidRPr="0029583B" w:rsidRDefault="0015503A" w:rsidP="0015503A">
            <w:pPr>
              <w:spacing w:line="240" w:lineRule="auto"/>
              <w:rPr>
                <w:sz w:val="18"/>
                <w:szCs w:val="18"/>
              </w:rPr>
            </w:pPr>
          </w:p>
        </w:tc>
        <w:tc>
          <w:tcPr>
            <w:tcW w:w="2126" w:type="dxa"/>
            <w:vAlign w:val="center"/>
          </w:tcPr>
          <w:p w14:paraId="4A948454" w14:textId="2605E8A8" w:rsidR="0015503A" w:rsidRPr="0029583B" w:rsidRDefault="0015503A" w:rsidP="005F2998">
            <w:pPr>
              <w:spacing w:line="240" w:lineRule="auto"/>
              <w:rPr>
                <w:b/>
                <w:sz w:val="18"/>
                <w:szCs w:val="18"/>
              </w:rPr>
            </w:pPr>
            <w:r w:rsidRPr="0029583B">
              <w:rPr>
                <w:b/>
                <w:sz w:val="18"/>
                <w:szCs w:val="18"/>
              </w:rPr>
              <w:t>Martin-Munoz, 2019</w:t>
            </w:r>
            <w:r w:rsidRPr="0029583B">
              <w:rPr>
                <w:b/>
                <w:sz w:val="18"/>
                <w:szCs w:val="18"/>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b/>
                <w:sz w:val="18"/>
                <w:szCs w:val="18"/>
              </w:rPr>
              <w:instrText xml:space="preserve"> ADDIN EN.CITE </w:instrText>
            </w:r>
            <w:r w:rsidR="005F2998">
              <w:rPr>
                <w:b/>
                <w:sz w:val="18"/>
                <w:szCs w:val="18"/>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20,21</w:t>
            </w:r>
            <w:r w:rsidRPr="0029583B">
              <w:rPr>
                <w:b/>
                <w:sz w:val="18"/>
                <w:szCs w:val="18"/>
              </w:rPr>
              <w:fldChar w:fldCharType="end"/>
            </w:r>
            <w:hyperlink w:anchor="_ENREF_45" w:tooltip="Martin-Munoz, 2019 #13440" w:history="1"/>
            <w:r w:rsidRPr="0029583B">
              <w:rPr>
                <w:b/>
                <w:sz w:val="18"/>
                <w:szCs w:val="18"/>
              </w:rPr>
              <w:t xml:space="preserve"> – chicken’s egg</w:t>
            </w:r>
          </w:p>
        </w:tc>
        <w:tc>
          <w:tcPr>
            <w:tcW w:w="2796" w:type="dxa"/>
          </w:tcPr>
          <w:p w14:paraId="3EA55F43" w14:textId="18C2B0BC" w:rsidR="0015503A" w:rsidRPr="0029583B" w:rsidRDefault="0015503A" w:rsidP="0015503A">
            <w:pPr>
              <w:spacing w:line="240" w:lineRule="auto"/>
              <w:rPr>
                <w:b/>
                <w:sz w:val="18"/>
                <w:szCs w:val="18"/>
              </w:rPr>
            </w:pPr>
            <w:r w:rsidRPr="0029583B">
              <w:rPr>
                <w:b/>
                <w:sz w:val="18"/>
                <w:szCs w:val="18"/>
              </w:rPr>
              <w:t>De Schryver, 2019</w:t>
            </w:r>
            <w:r w:rsidRPr="0029583B">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 </w:instrText>
            </w:r>
            <w:r w:rsidR="005F2998">
              <w:rPr>
                <w:b/>
                <w:sz w:val="18"/>
                <w:szCs w:val="18"/>
              </w:rPr>
              <w:fldChar w:fldCharType="begin">
                <w:fldData xml:space="preserve">PEVuZE5vdGU+PENpdGU+PEF1dGhvcj5EZSBTY2hyeXZlcjwvQXV0aG9yPjxZZWFyPjIwMTk8L1ll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3</w:t>
            </w:r>
            <w:r w:rsidRPr="0029583B">
              <w:rPr>
                <w:b/>
                <w:sz w:val="18"/>
                <w:szCs w:val="18"/>
              </w:rPr>
              <w:fldChar w:fldCharType="end"/>
            </w:r>
            <w:r w:rsidRPr="0029583B">
              <w:rPr>
                <w:b/>
                <w:sz w:val="18"/>
                <w:szCs w:val="18"/>
              </w:rPr>
              <w:t xml:space="preserve"> (Canada) – cow’s milk </w:t>
            </w:r>
          </w:p>
          <w:p w14:paraId="69445186" w14:textId="77777777" w:rsidR="0015503A" w:rsidRPr="0029583B" w:rsidRDefault="0015503A" w:rsidP="0015503A">
            <w:pPr>
              <w:spacing w:line="240" w:lineRule="auto"/>
              <w:rPr>
                <w:b/>
                <w:sz w:val="18"/>
                <w:szCs w:val="18"/>
              </w:rPr>
            </w:pPr>
            <w:r w:rsidRPr="0029583B">
              <w:rPr>
                <w:b/>
                <w:sz w:val="18"/>
                <w:szCs w:val="18"/>
              </w:rPr>
              <w:t>N (OIT) = 26 (41 including cross-over), 26 control (4 of them withdrew)</w:t>
            </w:r>
          </w:p>
          <w:p w14:paraId="7CF866C1" w14:textId="77777777" w:rsidR="0015503A" w:rsidRPr="0029583B" w:rsidRDefault="0015503A" w:rsidP="0015503A">
            <w:pPr>
              <w:spacing w:line="240" w:lineRule="auto"/>
              <w:rPr>
                <w:b/>
                <w:sz w:val="18"/>
                <w:szCs w:val="18"/>
              </w:rPr>
            </w:pPr>
            <w:r w:rsidRPr="0029583B">
              <w:rPr>
                <w:b/>
                <w:sz w:val="18"/>
                <w:szCs w:val="18"/>
              </w:rPr>
              <w:t>Age: 6-18, mean 12.1 years</w:t>
            </w:r>
          </w:p>
          <w:p w14:paraId="608AFB96" w14:textId="77777777" w:rsidR="0015503A" w:rsidRPr="0029583B" w:rsidRDefault="0015503A" w:rsidP="0015503A">
            <w:pPr>
              <w:spacing w:line="240" w:lineRule="auto"/>
              <w:rPr>
                <w:b/>
                <w:sz w:val="18"/>
                <w:szCs w:val="18"/>
              </w:rPr>
            </w:pPr>
            <w:r w:rsidRPr="0029583B">
              <w:rPr>
                <w:b/>
                <w:sz w:val="18"/>
                <w:szCs w:val="18"/>
              </w:rPr>
              <w:t>Diagnosis confirmed with OFC: yes (single-blind)</w:t>
            </w:r>
          </w:p>
        </w:tc>
        <w:tc>
          <w:tcPr>
            <w:tcW w:w="2336" w:type="dxa"/>
            <w:vAlign w:val="center"/>
          </w:tcPr>
          <w:p w14:paraId="4EE2A4E6" w14:textId="7A61D022" w:rsidR="0015503A" w:rsidRPr="0029583B" w:rsidRDefault="0015503A" w:rsidP="0015503A">
            <w:pPr>
              <w:spacing w:line="240" w:lineRule="auto"/>
              <w:rPr>
                <w:b/>
                <w:sz w:val="18"/>
                <w:szCs w:val="18"/>
              </w:rPr>
            </w:pPr>
            <w:r w:rsidRPr="0029583B">
              <w:rPr>
                <w:b/>
                <w:sz w:val="18"/>
                <w:szCs w:val="18"/>
              </w:rPr>
              <w:t>Levy, 2014</w:t>
            </w:r>
            <w:r w:rsidRPr="0029583B">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4</w:t>
            </w:r>
            <w:r w:rsidRPr="0029583B">
              <w:rPr>
                <w:b/>
                <w:sz w:val="18"/>
                <w:szCs w:val="18"/>
              </w:rPr>
              <w:fldChar w:fldCharType="end"/>
            </w:r>
            <w:r w:rsidRPr="0029583B">
              <w:rPr>
                <w:b/>
                <w:sz w:val="18"/>
                <w:szCs w:val="18"/>
              </w:rPr>
              <w:t xml:space="preserve"> (Israel)– cow’s milk</w:t>
            </w:r>
          </w:p>
          <w:p w14:paraId="67DCEB9C" w14:textId="77777777" w:rsidR="0015503A" w:rsidRPr="0029583B" w:rsidRDefault="0015503A" w:rsidP="0015503A">
            <w:pPr>
              <w:spacing w:line="240" w:lineRule="auto"/>
              <w:rPr>
                <w:b/>
                <w:sz w:val="18"/>
                <w:szCs w:val="18"/>
              </w:rPr>
            </w:pPr>
            <w:r w:rsidRPr="0029583B">
              <w:rPr>
                <w:b/>
                <w:sz w:val="18"/>
                <w:szCs w:val="18"/>
              </w:rPr>
              <w:t>N=265</w:t>
            </w:r>
          </w:p>
          <w:p w14:paraId="2147BAA2" w14:textId="77777777" w:rsidR="0015503A" w:rsidRPr="0029583B" w:rsidRDefault="0015503A" w:rsidP="0015503A">
            <w:pPr>
              <w:spacing w:line="240" w:lineRule="auto"/>
              <w:rPr>
                <w:b/>
                <w:sz w:val="18"/>
                <w:szCs w:val="18"/>
              </w:rPr>
            </w:pPr>
            <w:r w:rsidRPr="0029583B">
              <w:rPr>
                <w:b/>
                <w:sz w:val="18"/>
                <w:szCs w:val="18"/>
              </w:rPr>
              <w:t>Age: 4-27 (7.5 median) years</w:t>
            </w:r>
          </w:p>
          <w:p w14:paraId="57CF8F19" w14:textId="77777777" w:rsidR="0015503A" w:rsidRPr="0029583B" w:rsidRDefault="0015503A" w:rsidP="0015503A">
            <w:pPr>
              <w:spacing w:line="240" w:lineRule="auto"/>
              <w:rPr>
                <w:sz w:val="18"/>
                <w:szCs w:val="18"/>
              </w:rPr>
            </w:pPr>
            <w:r w:rsidRPr="0029583B">
              <w:rPr>
                <w:b/>
                <w:sz w:val="18"/>
                <w:szCs w:val="18"/>
              </w:rPr>
              <w:t>Diagnosis confirmed with OFC: not for all patients</w:t>
            </w:r>
          </w:p>
        </w:tc>
        <w:tc>
          <w:tcPr>
            <w:tcW w:w="2228" w:type="dxa"/>
            <w:vAlign w:val="center"/>
          </w:tcPr>
          <w:p w14:paraId="50B19F67" w14:textId="1460DAC2" w:rsidR="0015503A" w:rsidRPr="0029583B" w:rsidRDefault="0015503A" w:rsidP="0015503A">
            <w:pPr>
              <w:spacing w:line="240" w:lineRule="auto"/>
              <w:rPr>
                <w:b/>
                <w:sz w:val="18"/>
                <w:szCs w:val="18"/>
              </w:rPr>
            </w:pPr>
            <w:r w:rsidRPr="0029583B">
              <w:rPr>
                <w:b/>
                <w:sz w:val="18"/>
                <w:szCs w:val="18"/>
              </w:rPr>
              <w:t>Wasserman, 2019</w:t>
            </w:r>
            <w:r w:rsidRPr="0029583B">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w:t>
            </w:r>
            <w:r w:rsidRPr="0029583B">
              <w:rPr>
                <w:b/>
                <w:sz w:val="18"/>
                <w:szCs w:val="18"/>
              </w:rPr>
              <w:fldChar w:fldCharType="end"/>
            </w:r>
            <w:r w:rsidRPr="0029583B">
              <w:rPr>
                <w:b/>
                <w:sz w:val="18"/>
                <w:szCs w:val="18"/>
              </w:rPr>
              <w:t xml:space="preserve"> (USA) – peanut</w:t>
            </w:r>
          </w:p>
          <w:p w14:paraId="493D0CC8" w14:textId="77777777" w:rsidR="0015503A" w:rsidRPr="0029583B" w:rsidRDefault="0015503A" w:rsidP="0015503A">
            <w:pPr>
              <w:spacing w:line="240" w:lineRule="auto"/>
              <w:rPr>
                <w:b/>
                <w:sz w:val="18"/>
                <w:szCs w:val="18"/>
              </w:rPr>
            </w:pPr>
            <w:r w:rsidRPr="0029583B">
              <w:rPr>
                <w:b/>
                <w:sz w:val="18"/>
                <w:szCs w:val="18"/>
              </w:rPr>
              <w:t>N=270</w:t>
            </w:r>
          </w:p>
          <w:p w14:paraId="462030BE" w14:textId="77777777" w:rsidR="0015503A" w:rsidRPr="0029583B" w:rsidRDefault="0015503A" w:rsidP="0015503A">
            <w:pPr>
              <w:spacing w:line="240" w:lineRule="auto"/>
              <w:rPr>
                <w:b/>
                <w:sz w:val="18"/>
                <w:szCs w:val="18"/>
              </w:rPr>
            </w:pPr>
            <w:r w:rsidRPr="0029583B">
              <w:rPr>
                <w:b/>
                <w:sz w:val="18"/>
                <w:szCs w:val="18"/>
              </w:rPr>
              <w:t>Age: 4-18 (mean: 8.1) years</w:t>
            </w:r>
          </w:p>
          <w:p w14:paraId="5BFACBED" w14:textId="77777777" w:rsidR="0015503A" w:rsidRPr="0029583B" w:rsidRDefault="0015503A" w:rsidP="0015503A">
            <w:pPr>
              <w:spacing w:line="240" w:lineRule="auto"/>
              <w:rPr>
                <w:sz w:val="18"/>
                <w:szCs w:val="18"/>
              </w:rPr>
            </w:pPr>
            <w:r w:rsidRPr="0029583B">
              <w:rPr>
                <w:b/>
                <w:sz w:val="18"/>
                <w:szCs w:val="18"/>
              </w:rPr>
              <w:t>Diagnosis confirmed with OFC: no</w:t>
            </w:r>
          </w:p>
        </w:tc>
        <w:tc>
          <w:tcPr>
            <w:tcW w:w="1992" w:type="dxa"/>
          </w:tcPr>
          <w:p w14:paraId="3F6E3A4F" w14:textId="180C0770" w:rsidR="0015503A" w:rsidRPr="0029583B" w:rsidRDefault="0015503A" w:rsidP="0015503A">
            <w:pPr>
              <w:spacing w:line="240" w:lineRule="auto"/>
              <w:rPr>
                <w:b/>
                <w:sz w:val="18"/>
                <w:szCs w:val="18"/>
              </w:rPr>
            </w:pPr>
            <w:r w:rsidRPr="0029583B">
              <w:rPr>
                <w:b/>
                <w:sz w:val="18"/>
                <w:szCs w:val="18"/>
              </w:rPr>
              <w:t>Soller, 2019</w:t>
            </w:r>
            <w:r w:rsidRPr="0029583B">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9</w:t>
            </w:r>
            <w:r w:rsidRPr="0029583B">
              <w:rPr>
                <w:b/>
                <w:sz w:val="18"/>
                <w:szCs w:val="18"/>
              </w:rPr>
              <w:fldChar w:fldCharType="end"/>
            </w:r>
            <w:r w:rsidRPr="0029583B">
              <w:rPr>
                <w:b/>
                <w:sz w:val="18"/>
                <w:szCs w:val="18"/>
              </w:rPr>
              <w:t xml:space="preserve"> (Canada) – peanut</w:t>
            </w:r>
          </w:p>
          <w:p w14:paraId="02BFC22B" w14:textId="77777777" w:rsidR="0015503A" w:rsidRPr="0029583B" w:rsidRDefault="0015503A" w:rsidP="0015503A">
            <w:pPr>
              <w:spacing w:line="240" w:lineRule="auto"/>
              <w:rPr>
                <w:b/>
                <w:sz w:val="18"/>
                <w:szCs w:val="18"/>
              </w:rPr>
            </w:pPr>
            <w:r w:rsidRPr="0029583B">
              <w:rPr>
                <w:b/>
                <w:sz w:val="18"/>
                <w:szCs w:val="18"/>
              </w:rPr>
              <w:t>N=270</w:t>
            </w:r>
          </w:p>
          <w:p w14:paraId="11889A74" w14:textId="77777777" w:rsidR="0015503A" w:rsidRPr="0029583B" w:rsidRDefault="0015503A" w:rsidP="0015503A">
            <w:pPr>
              <w:spacing w:line="240" w:lineRule="auto"/>
              <w:rPr>
                <w:b/>
                <w:sz w:val="18"/>
                <w:szCs w:val="18"/>
              </w:rPr>
            </w:pPr>
            <w:r w:rsidRPr="0029583B">
              <w:rPr>
                <w:b/>
                <w:sz w:val="18"/>
                <w:szCs w:val="18"/>
              </w:rPr>
              <w:t>Age: 0.75-5.9 (median 1.9, IQR : 1.25-2.75) years</w:t>
            </w:r>
          </w:p>
          <w:p w14:paraId="409A1BC6" w14:textId="77777777" w:rsidR="0015503A" w:rsidRPr="0029583B" w:rsidRDefault="0015503A" w:rsidP="0015503A">
            <w:pPr>
              <w:spacing w:line="240" w:lineRule="auto"/>
              <w:rPr>
                <w:b/>
                <w:sz w:val="18"/>
                <w:szCs w:val="18"/>
              </w:rPr>
            </w:pPr>
            <w:r w:rsidRPr="0029583B">
              <w:rPr>
                <w:b/>
                <w:sz w:val="18"/>
                <w:szCs w:val="18"/>
              </w:rPr>
              <w:t>Diagnosis confirmed with OFC: for 31% of patients</w:t>
            </w:r>
          </w:p>
        </w:tc>
      </w:tr>
      <w:tr w:rsidR="0015503A" w:rsidRPr="00A241D7" w14:paraId="1ACEE0D8" w14:textId="77777777" w:rsidTr="0015503A">
        <w:tc>
          <w:tcPr>
            <w:tcW w:w="1668" w:type="dxa"/>
          </w:tcPr>
          <w:p w14:paraId="6EB5EAD0" w14:textId="7DEB0171" w:rsidR="0015503A" w:rsidRPr="0029583B" w:rsidRDefault="0015503A" w:rsidP="0015503A">
            <w:pPr>
              <w:autoSpaceDE w:val="0"/>
              <w:autoSpaceDN w:val="0"/>
              <w:adjustRightInd w:val="0"/>
              <w:spacing w:line="240" w:lineRule="auto"/>
              <w:rPr>
                <w:sz w:val="18"/>
                <w:szCs w:val="18"/>
              </w:rPr>
            </w:pPr>
            <w:r w:rsidRPr="0029583B">
              <w:rPr>
                <w:sz w:val="18"/>
                <w:szCs w:val="18"/>
              </w:rPr>
              <w:t xml:space="preserve">Absence of </w:t>
            </w:r>
            <w:r w:rsidRPr="0029583B">
              <w:rPr>
                <w:b/>
                <w:sz w:val="18"/>
                <w:szCs w:val="18"/>
              </w:rPr>
              <w:t>local reactions</w:t>
            </w:r>
            <w:r w:rsidRPr="0029583B">
              <w:rPr>
                <w:sz w:val="18"/>
                <w:szCs w:val="18"/>
              </w:rPr>
              <w:t xml:space="preserve"> as assessed in 6 RCTs</w:t>
            </w:r>
            <w:r w:rsidRPr="0029583B">
              <w:rPr>
                <w:sz w:val="18"/>
                <w:szCs w:val="18"/>
              </w:rPr>
              <w:fldChar w:fldCharType="begin">
                <w:fldData xml:space="preserve">PEVuZE5vdGU+PENpdGU+PEF1dGhvcj5CdXJrczwvQXV0aG9yPjxZZWFyPjIwMTI8L1llYXI+PFJl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zMy00MzwvcGFnZXM+PHZvbHVtZT4z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UzMi05PC9wYWdlcz48dm9s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Ib3Nw
aXRhbCBHZW5lcmFsIFVuaXZlcnNpdGFyaW8sIFVuaWRhZCBkZSBBbGVyZ29sb2dpYSwgVmFsZW5j
aWEsIFNwYWluLiBtYXJ0b3JlbGxfYW50QGd2YS5lczwvYXV0aC1hZGRyZXNzPjx0aXRsZXM+PHRp
dGxlPk9yYWwgZGVzZW5zaXRpemF0aW9uIGFzIGEgdXNlZnVsIHRyZWF0bWVudCBpbiAyLXllYXIt
b2xkIGNoaWxkcmVuIHdpdGggY293JmFwb3M7cyBtaWxrIGFsbGVyZ3k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EyOTctMzA0
PC9wYWdlcz48dm9sdW1lPjQxPC92b2x1bWU+PG51bWJlcj45PC9udW1iZXI+PGVkaXRpb24+MjAx
MS8wNC8xMzwvZWRpdGlvbj48a2V5d29yZHM+PGtleXdvcmQ+QWRtaW5pc3RyYXRpb24sIE9yYWw8
L2tleXdvcmQ+PGtleXdvcmQ+Q2hpbGQsIFByZXNjaG9vbDwva2V5d29yZD48a2V5d29yZD4qRGVz
ZW5zaXRpemF0aW9uLCBJbW11bm9sb2dpYy9hZHZlcnNlIGVmZmVjdHM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UcmVhdG1lbnQgT3V0Y29tZTwva2V5d29yZD48L2tleXdv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c1LTgzPC9wYWdlcz48dm9sdW1lPjI0PC92b2x1bWU+PG51bWJlcj4xPC9udW1iZXI+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IgQW5uIEFsbGVy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3Ni04MTwvcGFnZXM+PHZvbHVtZT4xMDU8L3ZvbHVtZT48bnVtYmVy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CdXJrczwvQXV0aG9yPjxZZWFyPjIwMTI8L1llYXI+PFJl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zMy00MzwvcGFnZXM+PHZvbHVtZT4z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UzMi05PC9wYWdlcz48dm9s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Ib3Nw
aXRhbCBHZW5lcmFsIFVuaXZlcnNpdGFyaW8sIFVuaWRhZCBkZSBBbGVyZ29sb2dpYSwgVmFsZW5j
aWEsIFNwYWluLiBtYXJ0b3JlbGxfYW50QGd2YS5lczwvYXV0aC1hZGRyZXNzPjx0aXRsZXM+PHRp
dGxlPk9yYWwgZGVzZW5zaXRpemF0aW9uIGFzIGEgdXNlZnVsIHRyZWF0bWVudCBpbiAyLXllYXIt
b2xkIGNoaWxkcmVuIHdpdGggY293JmFwb3M7cyBtaWxrIGFsbGVyZ3k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EyOTctMzA0
PC9wYWdlcz48dm9sdW1lPjQxPC92b2x1bWU+PG51bWJlcj45PC9udW1iZXI+PGVkaXRpb24+MjAx
MS8wNC8xMzwvZWRpdGlvbj48a2V5d29yZHM+PGtleXdvcmQ+QWRtaW5pc3RyYXRpb24sIE9yYWw8
L2tleXdvcmQ+PGtleXdvcmQ+Q2hpbGQsIFByZXNjaG9vbDwva2V5d29yZD48a2V5d29yZD4qRGVz
ZW5zaXRpemF0aW9uLCBJbW11bm9sb2dpYy9hZHZlcnNlIGVmZmVjdHM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UcmVhdG1lbnQgT3V0Y29tZTwva2V5d29yZD48L2tleXdv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c1LTgzPC9wYWdlcz48dm9sdW1lPjI0PC92b2x1bWU+PG51bWJlcj4xPC9udW1iZXI+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IgQW5uIEFsbGVy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3Ni04MTwvcGFnZXM+PHZvbHVtZT4xMDU8L3ZvbHVtZT48bnVtYmVy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1,12,32,34,37,38</w:t>
            </w:r>
            <w:r w:rsidRPr="0029583B">
              <w:rPr>
                <w:sz w:val="18"/>
                <w:szCs w:val="18"/>
              </w:rPr>
              <w:fldChar w:fldCharType="end"/>
            </w:r>
            <w:r w:rsidRPr="0029583B">
              <w:rPr>
                <w:sz w:val="18"/>
                <w:szCs w:val="18"/>
              </w:rPr>
              <w:t xml:space="preserve"> and 1 CCT:</w:t>
            </w:r>
            <w:r w:rsidRPr="0029583B">
              <w:rPr>
                <w:sz w:val="18"/>
                <w:szCs w:val="18"/>
              </w:rPr>
              <w:fldChar w:fldCharType="begin"/>
            </w:r>
            <w:r w:rsidR="005F2998">
              <w:rPr>
                <w:sz w:val="18"/>
                <w:szCs w:val="18"/>
              </w:rPr>
              <w:instrText xml:space="preserve"> ADDIN EN.CITE &lt;EndNote&gt;&lt;Cite&gt;&lt;Author&gt;Mansouri&lt;/Author&gt;&lt;Year&gt;2007&lt;/Year&gt;&lt;RecNum&gt;13848&lt;/RecNum&gt;&lt;DisplayText&gt;&lt;style face="superscript"&gt;46&lt;/style&gt;&lt;/DisplayText&gt;&lt;record&gt;&lt;rec-number&gt;13848&lt;/rec-number&gt;&lt;foreign-keys&gt;&lt;key app="EN" db-id="x9wzz5atbsd22oefrz25wtay2xf5fvep500r" timestamp="1562788973"&gt;13848&lt;/key&gt;&lt;/foreign-keys&gt;&lt;ref-type name="Journal Article"&gt;17&lt;/ref-type&gt;&lt;contributors&gt;&lt;authors&gt;&lt;author&gt;Mansouri, M.&lt;/author&gt;&lt;author&gt;Movahhedi, M. &lt;/author&gt;&lt;author&gt;Pourpak, Z.&lt;/author&gt;&lt;author&gt;Akramian, R.&lt;/author&gt;&lt;author&gt;Shokohi Shormasti, R.&lt;/author&gt;&lt;author&gt;Mozaffari, H.&lt;/author&gt;&lt;/authors&gt;&lt;/contributors&gt;&lt;titles&gt;&lt;title&gt;Oral desensitization in children with IgE-mediated cow’s milk allergy: a prospective clinical trial.&lt;/title&gt;&lt;secondary-title&gt;Tehr Univ Med J.&lt;/secondary-title&gt;&lt;/titles&gt;&lt;periodical&gt;&lt;full-title&gt;Tehr Univ Med J.&lt;/full-title&gt;&lt;/periodical&gt;&lt;pages&gt;11-18&lt;/pages&gt;&lt;volume&gt;65&lt;/volume&gt;&lt;dates&gt;&lt;year&gt;2007&lt;/year&gt;&lt;/dates&gt;&lt;urls&gt;&lt;/urls&gt;&lt;/record&gt;&lt;/Cite&gt;&lt;/EndNote&gt;</w:instrText>
            </w:r>
            <w:r w:rsidRPr="0029583B">
              <w:rPr>
                <w:sz w:val="18"/>
                <w:szCs w:val="18"/>
              </w:rPr>
              <w:fldChar w:fldCharType="separate"/>
            </w:r>
            <w:r w:rsidR="005F2998" w:rsidRPr="005F2998">
              <w:rPr>
                <w:noProof/>
                <w:sz w:val="18"/>
                <w:szCs w:val="18"/>
                <w:vertAlign w:val="superscript"/>
              </w:rPr>
              <w:t>46</w:t>
            </w:r>
            <w:r w:rsidRPr="0029583B">
              <w:rPr>
                <w:sz w:val="18"/>
                <w:szCs w:val="18"/>
              </w:rPr>
              <w:fldChar w:fldCharType="end"/>
            </w:r>
            <w:r w:rsidRPr="0029583B">
              <w:rPr>
                <w:sz w:val="18"/>
                <w:szCs w:val="18"/>
              </w:rPr>
              <w:t xml:space="preserve"> (Fig S21)  - egg/milk: 61%/39%</w:t>
            </w:r>
          </w:p>
          <w:p w14:paraId="53FE14BD" w14:textId="77777777" w:rsidR="0015503A" w:rsidRPr="0029583B" w:rsidRDefault="0015503A" w:rsidP="0015503A">
            <w:pPr>
              <w:autoSpaceDE w:val="0"/>
              <w:autoSpaceDN w:val="0"/>
              <w:adjustRightInd w:val="0"/>
              <w:spacing w:line="240" w:lineRule="auto"/>
              <w:rPr>
                <w:b/>
                <w:sz w:val="18"/>
                <w:szCs w:val="18"/>
                <w:lang w:val="fr-CA"/>
              </w:rPr>
            </w:pPr>
            <w:r w:rsidRPr="0029583B">
              <w:rPr>
                <w:b/>
                <w:sz w:val="18"/>
                <w:szCs w:val="18"/>
                <w:lang w:val="fr-CA"/>
              </w:rPr>
              <w:t xml:space="preserve">OIT: 49% (89/183) </w:t>
            </w:r>
          </w:p>
          <w:p w14:paraId="556E7525" w14:textId="77777777" w:rsidR="0015503A" w:rsidRPr="0029583B" w:rsidRDefault="0015503A" w:rsidP="0015503A">
            <w:pPr>
              <w:autoSpaceDE w:val="0"/>
              <w:autoSpaceDN w:val="0"/>
              <w:adjustRightInd w:val="0"/>
              <w:spacing w:line="240" w:lineRule="auto"/>
              <w:rPr>
                <w:b/>
                <w:sz w:val="18"/>
                <w:szCs w:val="18"/>
                <w:lang w:val="fr-CA"/>
              </w:rPr>
            </w:pPr>
            <w:r w:rsidRPr="0029583B">
              <w:rPr>
                <w:b/>
                <w:sz w:val="18"/>
                <w:szCs w:val="18"/>
                <w:lang w:val="fr-CA"/>
              </w:rPr>
              <w:t xml:space="preserve">Control: 98% (133/136)  </w:t>
            </w:r>
          </w:p>
          <w:p w14:paraId="0990E828" w14:textId="77777777" w:rsidR="0015503A" w:rsidRPr="0029583B" w:rsidRDefault="0015503A" w:rsidP="0015503A">
            <w:pPr>
              <w:autoSpaceDE w:val="0"/>
              <w:autoSpaceDN w:val="0"/>
              <w:adjustRightInd w:val="0"/>
              <w:spacing w:line="240" w:lineRule="auto"/>
              <w:rPr>
                <w:b/>
                <w:sz w:val="18"/>
                <w:szCs w:val="18"/>
                <w:lang w:val="fr-CA"/>
              </w:rPr>
            </w:pPr>
            <w:r w:rsidRPr="0029583B">
              <w:rPr>
                <w:sz w:val="18"/>
                <w:szCs w:val="18"/>
                <w:lang w:val="fr-CA"/>
              </w:rPr>
              <w:t>RR (C/OIT) = 2.14 (95% CI 1.47, 3.12</w:t>
            </w:r>
          </w:p>
          <w:p w14:paraId="17270699" w14:textId="77777777" w:rsidR="0015503A" w:rsidRPr="0029583B" w:rsidRDefault="0015503A" w:rsidP="0015503A">
            <w:pPr>
              <w:autoSpaceDE w:val="0"/>
              <w:autoSpaceDN w:val="0"/>
              <w:adjustRightInd w:val="0"/>
              <w:spacing w:line="240" w:lineRule="auto"/>
              <w:rPr>
                <w:b/>
                <w:sz w:val="18"/>
                <w:szCs w:val="18"/>
                <w:lang w:val="fr-CA"/>
              </w:rPr>
            </w:pPr>
          </w:p>
          <w:p w14:paraId="4F34DAAC" w14:textId="77777777" w:rsidR="0015503A" w:rsidRPr="0029583B" w:rsidRDefault="0015503A" w:rsidP="0015503A">
            <w:pPr>
              <w:spacing w:line="240" w:lineRule="auto"/>
              <w:rPr>
                <w:i/>
                <w:sz w:val="18"/>
                <w:szCs w:val="18"/>
              </w:rPr>
            </w:pPr>
            <w:r w:rsidRPr="0029583B">
              <w:rPr>
                <w:i/>
                <w:sz w:val="18"/>
                <w:szCs w:val="18"/>
              </w:rPr>
              <w:t xml:space="preserve">Proportion of patients </w:t>
            </w:r>
            <w:r w:rsidRPr="0029583B">
              <w:rPr>
                <w:i/>
                <w:sz w:val="18"/>
                <w:szCs w:val="18"/>
                <w:u w:val="single"/>
              </w:rPr>
              <w:t>with</w:t>
            </w:r>
            <w:r w:rsidRPr="0029583B">
              <w:rPr>
                <w:i/>
                <w:sz w:val="18"/>
                <w:szCs w:val="18"/>
              </w:rPr>
              <w:t xml:space="preserve"> local reactions:</w:t>
            </w:r>
          </w:p>
          <w:p w14:paraId="39B5D014" w14:textId="77777777" w:rsidR="0015503A" w:rsidRPr="0029583B" w:rsidRDefault="0015503A" w:rsidP="0015503A">
            <w:pPr>
              <w:autoSpaceDE w:val="0"/>
              <w:autoSpaceDN w:val="0"/>
              <w:adjustRightInd w:val="0"/>
              <w:spacing w:line="240" w:lineRule="auto"/>
              <w:rPr>
                <w:b/>
                <w:i/>
                <w:sz w:val="18"/>
                <w:szCs w:val="18"/>
              </w:rPr>
            </w:pPr>
            <w:r w:rsidRPr="0029583B">
              <w:rPr>
                <w:b/>
                <w:i/>
                <w:sz w:val="18"/>
                <w:szCs w:val="18"/>
              </w:rPr>
              <w:t xml:space="preserve">OIT: 51% (94/183) </w:t>
            </w:r>
          </w:p>
          <w:p w14:paraId="0EFC4FB5" w14:textId="77777777" w:rsidR="0015503A" w:rsidRPr="0029583B" w:rsidRDefault="0015503A" w:rsidP="0015503A">
            <w:pPr>
              <w:autoSpaceDE w:val="0"/>
              <w:autoSpaceDN w:val="0"/>
              <w:adjustRightInd w:val="0"/>
              <w:spacing w:line="240" w:lineRule="auto"/>
              <w:rPr>
                <w:b/>
                <w:i/>
                <w:sz w:val="18"/>
                <w:szCs w:val="18"/>
              </w:rPr>
            </w:pPr>
            <w:r w:rsidRPr="0029583B">
              <w:rPr>
                <w:b/>
                <w:i/>
                <w:sz w:val="18"/>
                <w:szCs w:val="18"/>
              </w:rPr>
              <w:t>Control: 2.2% (3/136)</w:t>
            </w:r>
            <w:r w:rsidRPr="0029583B">
              <w:rPr>
                <w:i/>
                <w:sz w:val="18"/>
                <w:szCs w:val="18"/>
              </w:rPr>
              <w:t xml:space="preserve">, </w:t>
            </w:r>
            <w:r w:rsidRPr="0029583B">
              <w:rPr>
                <w:b/>
                <w:i/>
                <w:sz w:val="18"/>
                <w:szCs w:val="18"/>
              </w:rPr>
              <w:t>P: significant</w:t>
            </w:r>
          </w:p>
          <w:p w14:paraId="008A8E53" w14:textId="77777777" w:rsidR="0015503A" w:rsidRPr="0029583B" w:rsidRDefault="0015503A" w:rsidP="0015503A">
            <w:pPr>
              <w:autoSpaceDE w:val="0"/>
              <w:autoSpaceDN w:val="0"/>
              <w:adjustRightInd w:val="0"/>
              <w:spacing w:line="240" w:lineRule="auto"/>
              <w:rPr>
                <w:i/>
                <w:sz w:val="18"/>
                <w:szCs w:val="18"/>
              </w:rPr>
            </w:pPr>
          </w:p>
          <w:p w14:paraId="5E82C923" w14:textId="77777777" w:rsidR="0015503A" w:rsidRPr="0029583B" w:rsidRDefault="0015503A" w:rsidP="0015503A">
            <w:pPr>
              <w:autoSpaceDE w:val="0"/>
              <w:autoSpaceDN w:val="0"/>
              <w:adjustRightInd w:val="0"/>
              <w:spacing w:line="240" w:lineRule="auto"/>
              <w:rPr>
                <w:sz w:val="18"/>
                <w:szCs w:val="18"/>
              </w:rPr>
            </w:pPr>
          </w:p>
        </w:tc>
        <w:tc>
          <w:tcPr>
            <w:tcW w:w="1701" w:type="dxa"/>
          </w:tcPr>
          <w:p w14:paraId="5A6B2C64" w14:textId="147E8AAC" w:rsidR="0015503A" w:rsidRPr="0029583B" w:rsidRDefault="0015503A" w:rsidP="0015503A">
            <w:pPr>
              <w:spacing w:line="240" w:lineRule="auto"/>
              <w:rPr>
                <w:sz w:val="18"/>
                <w:szCs w:val="18"/>
              </w:rPr>
            </w:pPr>
            <w:r w:rsidRPr="0029583B">
              <w:rPr>
                <w:sz w:val="18"/>
                <w:szCs w:val="18"/>
              </w:rPr>
              <w:t xml:space="preserve">Number of participants with </w:t>
            </w:r>
            <w:r w:rsidRPr="0029583B">
              <w:rPr>
                <w:b/>
                <w:sz w:val="18"/>
                <w:szCs w:val="18"/>
              </w:rPr>
              <w:t>mild to severe AEs</w:t>
            </w:r>
            <w:r w:rsidRPr="0029583B">
              <w:rPr>
                <w:sz w:val="18"/>
                <w:szCs w:val="18"/>
              </w:rPr>
              <w:t xml:space="preserve"> as assessed in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p>
          <w:p w14:paraId="5C92D41D" w14:textId="77777777" w:rsidR="0015503A" w:rsidRPr="0029583B" w:rsidRDefault="0015503A" w:rsidP="0015503A">
            <w:pPr>
              <w:spacing w:line="240" w:lineRule="auto"/>
              <w:rPr>
                <w:b/>
                <w:sz w:val="18"/>
                <w:szCs w:val="18"/>
                <w:lang w:val="fr-CA"/>
              </w:rPr>
            </w:pPr>
            <w:r w:rsidRPr="0029583B">
              <w:rPr>
                <w:b/>
                <w:sz w:val="18"/>
                <w:szCs w:val="18"/>
                <w:lang w:val="fr-CA"/>
              </w:rPr>
              <w:t xml:space="preserve">OIT: 75% (187/249) </w:t>
            </w:r>
          </w:p>
          <w:p w14:paraId="07E049EF" w14:textId="77777777" w:rsidR="0015503A" w:rsidRPr="0029583B" w:rsidRDefault="0015503A" w:rsidP="0015503A">
            <w:pPr>
              <w:spacing w:line="240" w:lineRule="auto"/>
              <w:rPr>
                <w:b/>
                <w:sz w:val="18"/>
                <w:szCs w:val="18"/>
                <w:lang w:val="fr-CA"/>
              </w:rPr>
            </w:pPr>
            <w:r w:rsidRPr="0029583B">
              <w:rPr>
                <w:b/>
                <w:sz w:val="18"/>
                <w:szCs w:val="18"/>
                <w:lang w:val="fr-CA"/>
              </w:rPr>
              <w:t>Control: 6.8% (13/190)</w:t>
            </w:r>
          </w:p>
          <w:p w14:paraId="428110CB" w14:textId="77777777" w:rsidR="0015503A" w:rsidRPr="0029583B" w:rsidRDefault="0015503A" w:rsidP="0015503A">
            <w:pPr>
              <w:spacing w:line="240" w:lineRule="auto"/>
              <w:rPr>
                <w:sz w:val="18"/>
                <w:szCs w:val="18"/>
                <w:lang w:val="fr-CA"/>
              </w:rPr>
            </w:pPr>
            <w:r w:rsidRPr="0029583B">
              <w:rPr>
                <w:sz w:val="18"/>
                <w:szCs w:val="18"/>
                <w:lang w:val="fr-CA"/>
              </w:rPr>
              <w:t>RR (OIT/C) = 8.35 (95% CI 5.31, 13.12)</w:t>
            </w:r>
          </w:p>
          <w:p w14:paraId="6C6E13B6" w14:textId="77777777" w:rsidR="0015503A" w:rsidRPr="0029583B" w:rsidRDefault="0015503A" w:rsidP="0015503A">
            <w:pPr>
              <w:spacing w:line="240" w:lineRule="auto"/>
              <w:rPr>
                <w:b/>
                <w:i/>
                <w:sz w:val="18"/>
                <w:szCs w:val="18"/>
              </w:rPr>
            </w:pPr>
            <w:r w:rsidRPr="0029583B">
              <w:rPr>
                <w:i/>
                <w:sz w:val="18"/>
                <w:szCs w:val="18"/>
              </w:rPr>
              <w:t>GRADE assessment: low quality of evidence</w:t>
            </w:r>
          </w:p>
        </w:tc>
        <w:tc>
          <w:tcPr>
            <w:tcW w:w="2693" w:type="dxa"/>
          </w:tcPr>
          <w:p w14:paraId="55F71065" w14:textId="198B043D" w:rsidR="0015503A" w:rsidRPr="0029583B" w:rsidRDefault="0015503A" w:rsidP="0015503A">
            <w:pPr>
              <w:spacing w:line="240" w:lineRule="auto"/>
              <w:rPr>
                <w:sz w:val="18"/>
                <w:szCs w:val="18"/>
              </w:rPr>
            </w:pPr>
            <w:r w:rsidRPr="0029583B">
              <w:rPr>
                <w:b/>
                <w:sz w:val="18"/>
                <w:szCs w:val="18"/>
              </w:rPr>
              <w:t>Vomiting</w:t>
            </w:r>
            <w:r w:rsidRPr="0029583B">
              <w:rPr>
                <w:sz w:val="18"/>
                <w:szCs w:val="18"/>
                <w:vertAlign w:val="superscript"/>
              </w:rPr>
              <w:t>††</w:t>
            </w:r>
            <w:r w:rsidRPr="0029583B">
              <w:rPr>
                <w:sz w:val="18"/>
                <w:szCs w:val="18"/>
              </w:rPr>
              <w:t xml:space="preserve"> as assessed in 6 RCTs</w:t>
            </w:r>
            <w:r w:rsidRPr="0029583B">
              <w:rPr>
                <w:sz w:val="18"/>
                <w:szCs w:val="18"/>
              </w:rPr>
              <w:fldChar w:fldCharType="begin">
                <w:fldData xml:space="preserve">PEVuZE5vdGU+PENpdGU+PEF1dGhvcj5CaXJkPC9BdXRob3I+PFllYXI+MjAxODwvWWVhcj48UmVj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aXJkPC9BdXRob3I+PFllYXI+MjAxODwvWWVhcj48UmVj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2,4-6</w:t>
            </w:r>
            <w:r w:rsidRPr="0029583B">
              <w:rPr>
                <w:sz w:val="18"/>
                <w:szCs w:val="18"/>
              </w:rPr>
              <w:fldChar w:fldCharType="end"/>
            </w:r>
            <w:r w:rsidRPr="0029583B">
              <w:rPr>
                <w:sz w:val="18"/>
                <w:szCs w:val="18"/>
              </w:rPr>
              <w:t xml:space="preserve"> (2 unpublished):</w:t>
            </w:r>
          </w:p>
          <w:p w14:paraId="023CE676" w14:textId="77777777" w:rsidR="0015503A" w:rsidRPr="0029583B" w:rsidRDefault="0015503A" w:rsidP="0015503A">
            <w:pPr>
              <w:spacing w:line="240" w:lineRule="auto"/>
              <w:rPr>
                <w:b/>
                <w:sz w:val="18"/>
                <w:szCs w:val="18"/>
              </w:rPr>
            </w:pPr>
            <w:r w:rsidRPr="0029583B">
              <w:rPr>
                <w:b/>
                <w:sz w:val="18"/>
                <w:szCs w:val="18"/>
              </w:rPr>
              <w:t>OIT: 39% (201/519)</w:t>
            </w:r>
          </w:p>
          <w:p w14:paraId="7561E254" w14:textId="77777777" w:rsidR="0015503A" w:rsidRPr="0029583B" w:rsidRDefault="0015503A" w:rsidP="0015503A">
            <w:pPr>
              <w:spacing w:line="240" w:lineRule="auto"/>
              <w:rPr>
                <w:b/>
                <w:sz w:val="18"/>
                <w:szCs w:val="18"/>
              </w:rPr>
            </w:pPr>
            <w:r w:rsidRPr="0029583B">
              <w:rPr>
                <w:b/>
                <w:sz w:val="18"/>
                <w:szCs w:val="18"/>
              </w:rPr>
              <w:t>Control: 19% (44/236)</w:t>
            </w:r>
          </w:p>
          <w:p w14:paraId="4734A9D4" w14:textId="77777777" w:rsidR="0015503A" w:rsidRPr="0029583B" w:rsidRDefault="0015503A" w:rsidP="0015503A">
            <w:pPr>
              <w:spacing w:line="240" w:lineRule="auto"/>
              <w:rPr>
                <w:sz w:val="18"/>
                <w:szCs w:val="18"/>
              </w:rPr>
            </w:pPr>
            <w:r w:rsidRPr="0029583B">
              <w:rPr>
                <w:sz w:val="18"/>
                <w:szCs w:val="18"/>
              </w:rPr>
              <w:t>RR=1.79 (95% CI 1.35, 2.38)</w:t>
            </w:r>
          </w:p>
          <w:p w14:paraId="4A63F76B" w14:textId="77777777" w:rsidR="0015503A" w:rsidRPr="0029583B" w:rsidRDefault="0015503A" w:rsidP="0015503A">
            <w:pPr>
              <w:spacing w:line="240" w:lineRule="auto"/>
              <w:rPr>
                <w:i/>
                <w:sz w:val="18"/>
                <w:szCs w:val="18"/>
              </w:rPr>
            </w:pPr>
            <w:r w:rsidRPr="0029583B">
              <w:rPr>
                <w:i/>
                <w:sz w:val="18"/>
                <w:szCs w:val="18"/>
              </w:rPr>
              <w:t>GRADE assessment (overall certainty of evidence): High</w:t>
            </w:r>
          </w:p>
          <w:p w14:paraId="78178FB2" w14:textId="77777777" w:rsidR="0015503A" w:rsidRPr="0029583B" w:rsidRDefault="0015503A" w:rsidP="0015503A">
            <w:pPr>
              <w:spacing w:line="240" w:lineRule="auto"/>
              <w:rPr>
                <w:sz w:val="18"/>
                <w:szCs w:val="18"/>
              </w:rPr>
            </w:pPr>
          </w:p>
          <w:p w14:paraId="3AF098F9" w14:textId="1794A024" w:rsidR="0015503A" w:rsidRPr="0029583B" w:rsidRDefault="0015503A" w:rsidP="0015503A">
            <w:pPr>
              <w:spacing w:line="240" w:lineRule="auto"/>
              <w:rPr>
                <w:sz w:val="18"/>
                <w:szCs w:val="18"/>
              </w:rPr>
            </w:pPr>
            <w:r w:rsidRPr="0029583B">
              <w:rPr>
                <w:b/>
                <w:sz w:val="18"/>
                <w:szCs w:val="18"/>
              </w:rPr>
              <w:t>Angioedema</w:t>
            </w:r>
            <w:r w:rsidRPr="0029583B">
              <w:rPr>
                <w:sz w:val="18"/>
                <w:szCs w:val="18"/>
                <w:vertAlign w:val="superscript"/>
              </w:rPr>
              <w:t>‡‡</w:t>
            </w:r>
            <w:r w:rsidRPr="0029583B">
              <w:rPr>
                <w:sz w:val="18"/>
                <w:szCs w:val="18"/>
              </w:rPr>
              <w:t xml:space="preserve"> as assessed in 5 RCTs:</w:t>
            </w:r>
            <w:r w:rsidRPr="0029583B">
              <w:rPr>
                <w:sz w:val="18"/>
                <w:szCs w:val="18"/>
              </w:rPr>
              <w:fldChar w:fldCharType="begin">
                <w:fldData xml:space="preserve">PEVuZE5vdGU+PENpdGU+PEF1dGhvcj5CaXJkPC9BdXRob3I+PFllYXI+MjAxODwvWWVhcj48UmVj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aXJkPC9BdXRob3I+PFllYXI+MjAxODwvWWVhcj48UmVj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6</w:t>
            </w:r>
            <w:r w:rsidRPr="0029583B">
              <w:rPr>
                <w:sz w:val="18"/>
                <w:szCs w:val="18"/>
              </w:rPr>
              <w:fldChar w:fldCharType="end"/>
            </w:r>
            <w:r w:rsidRPr="0029583B">
              <w:rPr>
                <w:sz w:val="18"/>
                <w:szCs w:val="18"/>
              </w:rPr>
              <w:t xml:space="preserve"> (2 unpublished)</w:t>
            </w:r>
          </w:p>
          <w:p w14:paraId="3B29654B" w14:textId="77777777" w:rsidR="0015503A" w:rsidRPr="0029583B" w:rsidRDefault="0015503A" w:rsidP="0015503A">
            <w:pPr>
              <w:spacing w:line="240" w:lineRule="auto"/>
              <w:rPr>
                <w:b/>
                <w:sz w:val="18"/>
                <w:szCs w:val="18"/>
              </w:rPr>
            </w:pPr>
            <w:r w:rsidRPr="0029583B">
              <w:rPr>
                <w:b/>
                <w:sz w:val="18"/>
                <w:szCs w:val="18"/>
              </w:rPr>
              <w:t>OIT: 10% (51/489)</w:t>
            </w:r>
          </w:p>
          <w:p w14:paraId="3E1FCA1C" w14:textId="77777777" w:rsidR="0015503A" w:rsidRPr="0029583B" w:rsidRDefault="0015503A" w:rsidP="0015503A">
            <w:pPr>
              <w:spacing w:line="240" w:lineRule="auto"/>
              <w:rPr>
                <w:b/>
                <w:sz w:val="18"/>
                <w:szCs w:val="18"/>
              </w:rPr>
            </w:pPr>
            <w:r w:rsidRPr="0029583B">
              <w:rPr>
                <w:b/>
                <w:sz w:val="18"/>
                <w:szCs w:val="18"/>
              </w:rPr>
              <w:t>Control: 3.9% (8/205)</w:t>
            </w:r>
          </w:p>
          <w:p w14:paraId="6499622C" w14:textId="77777777" w:rsidR="0015503A" w:rsidRPr="0029583B" w:rsidRDefault="0015503A" w:rsidP="0015503A">
            <w:pPr>
              <w:spacing w:line="240" w:lineRule="auto"/>
              <w:rPr>
                <w:sz w:val="18"/>
                <w:szCs w:val="18"/>
              </w:rPr>
            </w:pPr>
            <w:r w:rsidRPr="0029583B">
              <w:rPr>
                <w:sz w:val="18"/>
                <w:szCs w:val="18"/>
              </w:rPr>
              <w:t>RR=2.25 (95% CI 1.13, 4.47)</w:t>
            </w:r>
          </w:p>
          <w:p w14:paraId="6B580F31" w14:textId="77777777" w:rsidR="0015503A" w:rsidRPr="0029583B" w:rsidRDefault="0015503A" w:rsidP="0015503A">
            <w:pPr>
              <w:spacing w:line="240" w:lineRule="auto"/>
              <w:rPr>
                <w:i/>
                <w:sz w:val="18"/>
                <w:szCs w:val="18"/>
              </w:rPr>
            </w:pPr>
            <w:r w:rsidRPr="0029583B">
              <w:rPr>
                <w:i/>
                <w:sz w:val="18"/>
                <w:szCs w:val="18"/>
              </w:rPr>
              <w:t>GRADE assessment (overall certainty of evidence): High</w:t>
            </w:r>
          </w:p>
          <w:p w14:paraId="2C4BC982" w14:textId="77777777" w:rsidR="0015503A" w:rsidRPr="0029583B" w:rsidRDefault="0015503A" w:rsidP="0015503A">
            <w:pPr>
              <w:spacing w:line="240" w:lineRule="auto"/>
              <w:rPr>
                <w:sz w:val="18"/>
                <w:szCs w:val="18"/>
              </w:rPr>
            </w:pPr>
          </w:p>
          <w:p w14:paraId="727E39B2" w14:textId="6F9C49D3" w:rsidR="0015503A" w:rsidRPr="0029583B" w:rsidRDefault="0015503A" w:rsidP="0015503A">
            <w:pPr>
              <w:spacing w:line="240" w:lineRule="auto"/>
              <w:rPr>
                <w:sz w:val="18"/>
                <w:szCs w:val="18"/>
              </w:rPr>
            </w:pPr>
            <w:r w:rsidRPr="0029583B">
              <w:rPr>
                <w:b/>
                <w:sz w:val="18"/>
                <w:szCs w:val="18"/>
              </w:rPr>
              <w:t>Nasal congestion or blockage</w:t>
            </w:r>
            <w:r w:rsidRPr="0029583B">
              <w:rPr>
                <w:sz w:val="18"/>
                <w:szCs w:val="18"/>
              </w:rPr>
              <w:t>,</w:t>
            </w:r>
            <w:r w:rsidRPr="0029583B">
              <w:rPr>
                <w:sz w:val="18"/>
                <w:szCs w:val="18"/>
                <w:vertAlign w:val="superscript"/>
              </w:rPr>
              <w:t>§§</w:t>
            </w:r>
            <w:r w:rsidRPr="0029583B">
              <w:rPr>
                <w:sz w:val="18"/>
                <w:szCs w:val="18"/>
              </w:rPr>
              <w:t xml:space="preserve"> as assessed in 6 RCTs:</w:t>
            </w:r>
            <w:r w:rsidRPr="0029583B">
              <w:rPr>
                <w:sz w:val="18"/>
                <w:szCs w:val="18"/>
              </w:rPr>
              <w:fldChar w:fldCharType="begin">
                <w:fldData xml:space="preserve">PEVuZE5vdGU+PENpdGU+PEF1dGhvcj5CaXJkPC9BdXRob3I+PFllYXI+MjAxODwvWWVhcj48UmVj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aXJkPC9BdXRob3I+PFllYXI+MjAxODwvWWVhcj48UmVj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ENpdGU+PEF1dGhvcj5UYW5nPC9BdXRob3I+PFllYXI+MjAxNTwvWWVhcj48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czNy00NC5lODwvcGFnZXM+PHZvbHVtZT4xMzU8L3ZvbHVtZT48bnVtYmVy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OTkxLTIwMDE8L3BhZ2VzPjx2b2x1bWU+Mzc5PC92b2x1bWU+PG51bWJlcj4yMTwv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6,55</w:t>
            </w:r>
            <w:r w:rsidRPr="0029583B">
              <w:rPr>
                <w:sz w:val="18"/>
                <w:szCs w:val="18"/>
              </w:rPr>
              <w:fldChar w:fldCharType="end"/>
            </w:r>
            <w:r w:rsidRPr="0029583B">
              <w:rPr>
                <w:sz w:val="18"/>
                <w:szCs w:val="18"/>
              </w:rPr>
              <w:t xml:space="preserve"> (2 unpublished) </w:t>
            </w:r>
          </w:p>
          <w:p w14:paraId="6F7847B7" w14:textId="77777777" w:rsidR="0015503A" w:rsidRPr="0029583B" w:rsidRDefault="0015503A" w:rsidP="0015503A">
            <w:pPr>
              <w:spacing w:line="240" w:lineRule="auto"/>
              <w:rPr>
                <w:b/>
                <w:sz w:val="18"/>
                <w:szCs w:val="18"/>
              </w:rPr>
            </w:pPr>
            <w:r w:rsidRPr="0029583B">
              <w:rPr>
                <w:b/>
                <w:sz w:val="18"/>
                <w:szCs w:val="18"/>
              </w:rPr>
              <w:t>OIT: 29% (149/510)</w:t>
            </w:r>
          </w:p>
          <w:p w14:paraId="7464209A" w14:textId="77777777" w:rsidR="0015503A" w:rsidRPr="0029583B" w:rsidRDefault="0015503A" w:rsidP="0015503A">
            <w:pPr>
              <w:spacing w:line="240" w:lineRule="auto"/>
              <w:rPr>
                <w:b/>
                <w:sz w:val="18"/>
                <w:szCs w:val="18"/>
              </w:rPr>
            </w:pPr>
            <w:r w:rsidRPr="0029583B">
              <w:rPr>
                <w:b/>
                <w:sz w:val="18"/>
                <w:szCs w:val="18"/>
              </w:rPr>
              <w:t>Control: 18% (38/214)</w:t>
            </w:r>
          </w:p>
          <w:p w14:paraId="4043AE27" w14:textId="77777777" w:rsidR="0015503A" w:rsidRPr="0029583B" w:rsidRDefault="0015503A" w:rsidP="0015503A">
            <w:pPr>
              <w:spacing w:line="240" w:lineRule="auto"/>
              <w:rPr>
                <w:sz w:val="18"/>
                <w:szCs w:val="18"/>
              </w:rPr>
            </w:pPr>
            <w:r w:rsidRPr="0029583B">
              <w:rPr>
                <w:sz w:val="18"/>
                <w:szCs w:val="18"/>
              </w:rPr>
              <w:t>RR=1.36 (95% CI 1.02, 1.81)</w:t>
            </w:r>
          </w:p>
          <w:p w14:paraId="7F7CF1E5" w14:textId="77777777" w:rsidR="0015503A" w:rsidRPr="0029583B" w:rsidRDefault="0015503A" w:rsidP="0015503A">
            <w:pPr>
              <w:spacing w:line="240" w:lineRule="auto"/>
              <w:rPr>
                <w:i/>
                <w:sz w:val="18"/>
                <w:szCs w:val="18"/>
              </w:rPr>
            </w:pPr>
            <w:r w:rsidRPr="0029583B">
              <w:rPr>
                <w:i/>
                <w:sz w:val="18"/>
                <w:szCs w:val="18"/>
              </w:rPr>
              <w:t>GRADE assessment (overall certainty of evidence): Moderate</w:t>
            </w:r>
          </w:p>
          <w:p w14:paraId="7758D553" w14:textId="77777777" w:rsidR="0015503A" w:rsidRPr="0029583B" w:rsidRDefault="0015503A" w:rsidP="0015503A">
            <w:pPr>
              <w:spacing w:line="240" w:lineRule="auto"/>
              <w:rPr>
                <w:i/>
                <w:sz w:val="18"/>
                <w:szCs w:val="18"/>
              </w:rPr>
            </w:pPr>
          </w:p>
          <w:p w14:paraId="25FCCA2A" w14:textId="77777777" w:rsidR="0015503A" w:rsidRPr="0029583B" w:rsidRDefault="0015503A" w:rsidP="0015503A">
            <w:pPr>
              <w:spacing w:line="240" w:lineRule="auto"/>
              <w:rPr>
                <w:sz w:val="18"/>
                <w:szCs w:val="18"/>
              </w:rPr>
            </w:pPr>
            <w:r w:rsidRPr="0029583B">
              <w:rPr>
                <w:b/>
                <w:i/>
                <w:sz w:val="18"/>
                <w:szCs w:val="18"/>
              </w:rPr>
              <w:lastRenderedPageBreak/>
              <w:t>Any allergic/adverse reaction</w:t>
            </w:r>
            <w:r w:rsidRPr="0029583B">
              <w:rPr>
                <w:sz w:val="18"/>
                <w:szCs w:val="18"/>
              </w:rPr>
              <w:t>: 86% OIT (N=639) vs 61% control (N=278), RR=1.34 (1.12 to 1.60)</w:t>
            </w:r>
          </w:p>
        </w:tc>
        <w:tc>
          <w:tcPr>
            <w:tcW w:w="2126" w:type="dxa"/>
          </w:tcPr>
          <w:p w14:paraId="6DE46E38" w14:textId="77777777" w:rsidR="0015503A" w:rsidRPr="0029583B" w:rsidRDefault="0015503A" w:rsidP="0015503A">
            <w:pPr>
              <w:spacing w:line="240" w:lineRule="auto"/>
              <w:rPr>
                <w:b/>
                <w:sz w:val="18"/>
                <w:szCs w:val="18"/>
              </w:rPr>
            </w:pPr>
            <w:r w:rsidRPr="0029583B">
              <w:rPr>
                <w:b/>
                <w:sz w:val="18"/>
                <w:szCs w:val="18"/>
              </w:rPr>
              <w:lastRenderedPageBreak/>
              <w:t xml:space="preserve">Dose-adverse reactions (DARs): </w:t>
            </w:r>
          </w:p>
          <w:p w14:paraId="6F6546B0" w14:textId="77777777" w:rsidR="0015503A" w:rsidRPr="0029583B" w:rsidRDefault="0015503A" w:rsidP="0015503A">
            <w:pPr>
              <w:spacing w:line="240" w:lineRule="auto"/>
              <w:rPr>
                <w:sz w:val="18"/>
                <w:szCs w:val="18"/>
              </w:rPr>
            </w:pPr>
            <w:r w:rsidRPr="0029583B">
              <w:rPr>
                <w:b/>
                <w:sz w:val="18"/>
                <w:szCs w:val="18"/>
              </w:rPr>
              <w:t>OIT: 87%</w:t>
            </w:r>
            <w:r w:rsidRPr="0029583B">
              <w:rPr>
                <w:sz w:val="18"/>
                <w:szCs w:val="18"/>
              </w:rPr>
              <w:t xml:space="preserve"> (66/76)</w:t>
            </w:r>
          </w:p>
          <w:p w14:paraId="1B55C0F4" w14:textId="77777777" w:rsidR="0015503A" w:rsidRPr="0029583B" w:rsidRDefault="0015503A" w:rsidP="0015503A">
            <w:pPr>
              <w:spacing w:line="240" w:lineRule="auto"/>
              <w:rPr>
                <w:sz w:val="18"/>
                <w:szCs w:val="18"/>
              </w:rPr>
            </w:pPr>
            <w:r w:rsidRPr="0029583B">
              <w:rPr>
                <w:b/>
                <w:sz w:val="18"/>
                <w:szCs w:val="18"/>
              </w:rPr>
              <w:t>Control: 32%</w:t>
            </w:r>
            <w:r w:rsidRPr="0029583B">
              <w:rPr>
                <w:sz w:val="18"/>
                <w:szCs w:val="18"/>
              </w:rPr>
              <w:t xml:space="preserve"> (8/25)</w:t>
            </w:r>
          </w:p>
          <w:p w14:paraId="43D82396" w14:textId="77777777" w:rsidR="0015503A" w:rsidRPr="0029583B" w:rsidRDefault="0015503A" w:rsidP="0015503A">
            <w:pPr>
              <w:spacing w:line="240" w:lineRule="auto"/>
              <w:rPr>
                <w:sz w:val="18"/>
                <w:szCs w:val="18"/>
              </w:rPr>
            </w:pPr>
            <w:r w:rsidRPr="0029583B">
              <w:rPr>
                <w:sz w:val="18"/>
                <w:szCs w:val="18"/>
              </w:rPr>
              <w:t>P&lt;.001</w:t>
            </w:r>
          </w:p>
          <w:p w14:paraId="55DA0E41" w14:textId="77777777" w:rsidR="0015503A" w:rsidRPr="0029583B" w:rsidRDefault="0015503A" w:rsidP="0015503A">
            <w:pPr>
              <w:spacing w:line="240" w:lineRule="auto"/>
              <w:rPr>
                <w:sz w:val="18"/>
                <w:szCs w:val="18"/>
              </w:rPr>
            </w:pPr>
          </w:p>
          <w:p w14:paraId="2961A882" w14:textId="77777777" w:rsidR="0015503A" w:rsidRPr="0029583B" w:rsidRDefault="0015503A" w:rsidP="0015503A">
            <w:pPr>
              <w:spacing w:line="240" w:lineRule="auto"/>
              <w:rPr>
                <w:sz w:val="18"/>
                <w:szCs w:val="18"/>
              </w:rPr>
            </w:pPr>
            <w:r w:rsidRPr="0029583B">
              <w:rPr>
                <w:sz w:val="18"/>
                <w:szCs w:val="18"/>
              </w:rPr>
              <w:t>DARs decreased in number and severity throughout the OIT and throughout the study (P &lt; 0.05).</w:t>
            </w:r>
          </w:p>
          <w:p w14:paraId="228A555A" w14:textId="77777777" w:rsidR="0015503A" w:rsidRPr="0029583B" w:rsidRDefault="0015503A" w:rsidP="0015503A">
            <w:pPr>
              <w:spacing w:line="240" w:lineRule="auto"/>
              <w:rPr>
                <w:sz w:val="18"/>
                <w:szCs w:val="18"/>
              </w:rPr>
            </w:pPr>
          </w:p>
          <w:p w14:paraId="2FF9142B" w14:textId="77777777" w:rsidR="0015503A" w:rsidRPr="0029583B" w:rsidRDefault="0015503A" w:rsidP="0015503A">
            <w:pPr>
              <w:spacing w:line="240" w:lineRule="auto"/>
              <w:rPr>
                <w:sz w:val="18"/>
                <w:szCs w:val="18"/>
              </w:rPr>
            </w:pPr>
            <w:r w:rsidRPr="0029583B">
              <w:rPr>
                <w:b/>
                <w:sz w:val="18"/>
                <w:szCs w:val="18"/>
              </w:rPr>
              <w:t>DARs during build-up phase:</w:t>
            </w:r>
            <w:r w:rsidRPr="0029583B">
              <w:rPr>
                <w:sz w:val="18"/>
                <w:szCs w:val="18"/>
              </w:rPr>
              <w:t xml:space="preserve"> </w:t>
            </w:r>
          </w:p>
          <w:p w14:paraId="0187917D" w14:textId="77777777" w:rsidR="0015503A" w:rsidRPr="0029583B" w:rsidRDefault="0015503A" w:rsidP="0015503A">
            <w:pPr>
              <w:spacing w:line="240" w:lineRule="auto"/>
              <w:rPr>
                <w:sz w:val="18"/>
                <w:szCs w:val="18"/>
              </w:rPr>
            </w:pPr>
            <w:r w:rsidRPr="0029583B">
              <w:rPr>
                <w:b/>
                <w:sz w:val="18"/>
                <w:szCs w:val="18"/>
              </w:rPr>
              <w:t>OIT: 91%</w:t>
            </w:r>
            <w:r w:rsidRPr="0029583B">
              <w:rPr>
                <w:sz w:val="18"/>
                <w:szCs w:val="18"/>
              </w:rPr>
              <w:t xml:space="preserve"> (67/76) of patients (420 DARs per 8448 doses, 4.9%)</w:t>
            </w:r>
          </w:p>
          <w:p w14:paraId="48E5100C" w14:textId="77777777" w:rsidR="0015503A" w:rsidRPr="0029583B" w:rsidRDefault="0015503A" w:rsidP="0015503A">
            <w:pPr>
              <w:spacing w:line="240" w:lineRule="auto"/>
              <w:rPr>
                <w:sz w:val="18"/>
                <w:szCs w:val="18"/>
              </w:rPr>
            </w:pPr>
            <w:r w:rsidRPr="0029583B">
              <w:rPr>
                <w:sz w:val="18"/>
                <w:szCs w:val="18"/>
              </w:rPr>
              <w:t>Control: NR</w:t>
            </w:r>
          </w:p>
          <w:p w14:paraId="16A57993" w14:textId="77777777" w:rsidR="0015503A" w:rsidRPr="0029583B" w:rsidRDefault="0015503A" w:rsidP="0015503A">
            <w:pPr>
              <w:spacing w:line="240" w:lineRule="auto"/>
              <w:rPr>
                <w:sz w:val="18"/>
                <w:szCs w:val="18"/>
              </w:rPr>
            </w:pPr>
          </w:p>
          <w:p w14:paraId="6535B9D7" w14:textId="77777777" w:rsidR="0015503A" w:rsidRPr="0029583B" w:rsidRDefault="0015503A" w:rsidP="0015503A">
            <w:pPr>
              <w:spacing w:line="240" w:lineRule="auto"/>
              <w:rPr>
                <w:sz w:val="18"/>
                <w:szCs w:val="18"/>
              </w:rPr>
            </w:pPr>
            <w:r w:rsidRPr="0029583B">
              <w:rPr>
                <w:b/>
                <w:sz w:val="18"/>
                <w:szCs w:val="18"/>
              </w:rPr>
              <w:t>DARs during maintenance phase:</w:t>
            </w:r>
            <w:r w:rsidRPr="0029583B">
              <w:rPr>
                <w:sz w:val="18"/>
                <w:szCs w:val="18"/>
              </w:rPr>
              <w:t xml:space="preserve"> </w:t>
            </w:r>
          </w:p>
          <w:p w14:paraId="59276B35" w14:textId="77777777" w:rsidR="0015503A" w:rsidRPr="0029583B" w:rsidRDefault="0015503A" w:rsidP="0015503A">
            <w:pPr>
              <w:spacing w:line="240" w:lineRule="auto"/>
              <w:rPr>
                <w:sz w:val="18"/>
                <w:szCs w:val="18"/>
              </w:rPr>
            </w:pPr>
            <w:r w:rsidRPr="0029583B">
              <w:rPr>
                <w:b/>
                <w:sz w:val="18"/>
                <w:szCs w:val="18"/>
              </w:rPr>
              <w:t>OIT: 71%</w:t>
            </w:r>
            <w:r w:rsidRPr="0029583B">
              <w:rPr>
                <w:sz w:val="18"/>
                <w:szCs w:val="18"/>
              </w:rPr>
              <w:t xml:space="preserve"> (54/76) of patients (87 DARs)</w:t>
            </w:r>
          </w:p>
          <w:p w14:paraId="5848C4FE" w14:textId="77777777" w:rsidR="0015503A" w:rsidRPr="0029583B" w:rsidRDefault="0015503A" w:rsidP="0015503A">
            <w:pPr>
              <w:spacing w:line="240" w:lineRule="auto"/>
              <w:rPr>
                <w:sz w:val="18"/>
                <w:szCs w:val="18"/>
              </w:rPr>
            </w:pPr>
            <w:r w:rsidRPr="0029583B">
              <w:rPr>
                <w:sz w:val="18"/>
                <w:szCs w:val="18"/>
              </w:rPr>
              <w:t>Control: NR</w:t>
            </w:r>
          </w:p>
          <w:p w14:paraId="7ABA1DF6" w14:textId="77777777" w:rsidR="0015503A" w:rsidRPr="0029583B" w:rsidRDefault="0015503A" w:rsidP="0015503A">
            <w:pPr>
              <w:spacing w:line="240" w:lineRule="auto"/>
              <w:rPr>
                <w:b/>
                <w:sz w:val="18"/>
                <w:szCs w:val="18"/>
              </w:rPr>
            </w:pPr>
          </w:p>
        </w:tc>
        <w:tc>
          <w:tcPr>
            <w:tcW w:w="2796" w:type="dxa"/>
          </w:tcPr>
          <w:p w14:paraId="511C5077" w14:textId="77777777" w:rsidR="0015503A" w:rsidRPr="0029583B" w:rsidRDefault="0015503A" w:rsidP="0015503A">
            <w:pPr>
              <w:spacing w:line="240" w:lineRule="auto"/>
              <w:rPr>
                <w:sz w:val="18"/>
                <w:szCs w:val="18"/>
              </w:rPr>
            </w:pPr>
            <w:r w:rsidRPr="0029583B">
              <w:rPr>
                <w:sz w:val="18"/>
                <w:szCs w:val="18"/>
              </w:rPr>
              <w:t>No comparative data for non-anaphylactic reactions</w:t>
            </w:r>
          </w:p>
        </w:tc>
        <w:tc>
          <w:tcPr>
            <w:tcW w:w="2336" w:type="dxa"/>
          </w:tcPr>
          <w:p w14:paraId="4647C6DD" w14:textId="77777777" w:rsidR="0015503A" w:rsidRPr="0029583B" w:rsidRDefault="0015503A" w:rsidP="0015503A">
            <w:pPr>
              <w:spacing w:line="240" w:lineRule="auto"/>
              <w:rPr>
                <w:sz w:val="18"/>
                <w:szCs w:val="18"/>
              </w:rPr>
            </w:pPr>
            <w:r w:rsidRPr="0029583B">
              <w:rPr>
                <w:b/>
                <w:sz w:val="18"/>
                <w:szCs w:val="18"/>
              </w:rPr>
              <w:t xml:space="preserve">Frequency of reactions during </w:t>
            </w:r>
            <w:r w:rsidRPr="0029583B">
              <w:rPr>
                <w:sz w:val="18"/>
                <w:szCs w:val="18"/>
              </w:rPr>
              <w:t xml:space="preserve">home-dosing phase which were </w:t>
            </w:r>
            <w:r w:rsidRPr="0029583B">
              <w:rPr>
                <w:b/>
                <w:sz w:val="18"/>
                <w:szCs w:val="18"/>
              </w:rPr>
              <w:t>not treated</w:t>
            </w:r>
            <w:r w:rsidRPr="0029583B">
              <w:rPr>
                <w:sz w:val="18"/>
                <w:szCs w:val="18"/>
              </w:rPr>
              <w:t>:</w:t>
            </w:r>
          </w:p>
          <w:p w14:paraId="4AA4D9C3" w14:textId="77777777" w:rsidR="0015503A" w:rsidRPr="0029583B" w:rsidRDefault="0015503A" w:rsidP="0015503A">
            <w:pPr>
              <w:spacing w:line="240" w:lineRule="auto"/>
              <w:rPr>
                <w:sz w:val="18"/>
                <w:szCs w:val="18"/>
              </w:rPr>
            </w:pPr>
            <w:r w:rsidRPr="0029583B">
              <w:rPr>
                <w:b/>
                <w:sz w:val="18"/>
                <w:szCs w:val="18"/>
              </w:rPr>
              <w:t>OIT: 0.6%</w:t>
            </w:r>
            <w:r w:rsidRPr="0029583B">
              <w:rPr>
                <w:sz w:val="18"/>
                <w:szCs w:val="18"/>
              </w:rPr>
              <w:t xml:space="preserve"> (476 reactions per 77,098  doses)</w:t>
            </w:r>
          </w:p>
          <w:p w14:paraId="3142E0A3" w14:textId="77777777" w:rsidR="0015503A" w:rsidRPr="0029583B" w:rsidRDefault="0015503A" w:rsidP="0015503A">
            <w:pPr>
              <w:spacing w:line="240" w:lineRule="auto"/>
              <w:rPr>
                <w:sz w:val="18"/>
                <w:szCs w:val="18"/>
              </w:rPr>
            </w:pPr>
          </w:p>
          <w:p w14:paraId="6DB09C09" w14:textId="77777777" w:rsidR="0015503A" w:rsidRPr="0029583B" w:rsidRDefault="0015503A" w:rsidP="0015503A">
            <w:pPr>
              <w:spacing w:line="240" w:lineRule="auto"/>
              <w:rPr>
                <w:sz w:val="18"/>
                <w:szCs w:val="18"/>
              </w:rPr>
            </w:pPr>
            <w:r w:rsidRPr="0029583B">
              <w:rPr>
                <w:b/>
                <w:sz w:val="18"/>
                <w:szCs w:val="18"/>
              </w:rPr>
              <w:t xml:space="preserve">Frequency of reactions during </w:t>
            </w:r>
            <w:r w:rsidRPr="0029583B">
              <w:rPr>
                <w:sz w:val="18"/>
                <w:szCs w:val="18"/>
              </w:rPr>
              <w:t xml:space="preserve">home-dosing phase which were </w:t>
            </w:r>
            <w:r w:rsidRPr="0029583B">
              <w:rPr>
                <w:b/>
                <w:sz w:val="18"/>
                <w:szCs w:val="18"/>
              </w:rPr>
              <w:t>treated with an antihistamine or a bronchodilator</w:t>
            </w:r>
            <w:r w:rsidRPr="0029583B">
              <w:rPr>
                <w:sz w:val="18"/>
                <w:szCs w:val="18"/>
              </w:rPr>
              <w:t xml:space="preserve">: </w:t>
            </w:r>
          </w:p>
          <w:p w14:paraId="2B5F08C5" w14:textId="77777777" w:rsidR="0015503A" w:rsidRPr="0029583B" w:rsidRDefault="0015503A" w:rsidP="0015503A">
            <w:pPr>
              <w:spacing w:line="240" w:lineRule="auto"/>
              <w:rPr>
                <w:sz w:val="18"/>
                <w:szCs w:val="18"/>
              </w:rPr>
            </w:pPr>
            <w:r w:rsidRPr="0029583B">
              <w:rPr>
                <w:b/>
                <w:sz w:val="18"/>
                <w:szCs w:val="18"/>
              </w:rPr>
              <w:t xml:space="preserve">OIT: 1.2% </w:t>
            </w:r>
            <w:r w:rsidRPr="0029583B">
              <w:rPr>
                <w:sz w:val="18"/>
                <w:szCs w:val="18"/>
              </w:rPr>
              <w:t>(960 reactions per 77,098 doses)</w:t>
            </w:r>
          </w:p>
          <w:p w14:paraId="77E03F03" w14:textId="77777777" w:rsidR="0015503A" w:rsidRPr="0029583B" w:rsidRDefault="0015503A" w:rsidP="0015503A">
            <w:pPr>
              <w:spacing w:line="240" w:lineRule="auto"/>
              <w:rPr>
                <w:sz w:val="18"/>
                <w:szCs w:val="18"/>
              </w:rPr>
            </w:pPr>
          </w:p>
        </w:tc>
        <w:tc>
          <w:tcPr>
            <w:tcW w:w="2228" w:type="dxa"/>
          </w:tcPr>
          <w:p w14:paraId="70DE40EF" w14:textId="77777777" w:rsidR="0015503A" w:rsidRPr="0029583B" w:rsidRDefault="0015503A" w:rsidP="0015503A">
            <w:pPr>
              <w:spacing w:line="240" w:lineRule="auto"/>
              <w:rPr>
                <w:b/>
                <w:sz w:val="18"/>
                <w:szCs w:val="18"/>
              </w:rPr>
            </w:pPr>
            <w:r w:rsidRPr="0029583B">
              <w:rPr>
                <w:sz w:val="18"/>
                <w:szCs w:val="18"/>
              </w:rPr>
              <w:t xml:space="preserve">Proportion of patients who reported </w:t>
            </w:r>
            <w:r w:rsidRPr="0029583B">
              <w:rPr>
                <w:b/>
                <w:sz w:val="18"/>
                <w:szCs w:val="18"/>
              </w:rPr>
              <w:t xml:space="preserve">reactions that did </w:t>
            </w:r>
            <w:r w:rsidRPr="0029583B">
              <w:rPr>
                <w:b/>
                <w:sz w:val="18"/>
                <w:szCs w:val="18"/>
                <w:u w:val="single"/>
              </w:rPr>
              <w:t>not</w:t>
            </w:r>
            <w:r w:rsidRPr="0029583B">
              <w:rPr>
                <w:b/>
                <w:sz w:val="18"/>
                <w:szCs w:val="18"/>
              </w:rPr>
              <w:t xml:space="preserve"> require</w:t>
            </w:r>
          </w:p>
          <w:p w14:paraId="196E11EE" w14:textId="77777777" w:rsidR="0015503A" w:rsidRPr="0029583B" w:rsidRDefault="0015503A" w:rsidP="0015503A">
            <w:pPr>
              <w:spacing w:line="240" w:lineRule="auto"/>
              <w:rPr>
                <w:sz w:val="18"/>
                <w:szCs w:val="18"/>
              </w:rPr>
            </w:pPr>
            <w:r w:rsidRPr="0029583B">
              <w:rPr>
                <w:b/>
                <w:sz w:val="18"/>
                <w:szCs w:val="18"/>
              </w:rPr>
              <w:t>epinephrine use</w:t>
            </w:r>
            <w:r w:rsidRPr="0029583B">
              <w:rPr>
                <w:sz w:val="18"/>
                <w:szCs w:val="18"/>
              </w:rPr>
              <w:t>:</w:t>
            </w:r>
          </w:p>
          <w:p w14:paraId="2EB289BD" w14:textId="77777777" w:rsidR="0015503A" w:rsidRPr="0029583B" w:rsidRDefault="0015503A" w:rsidP="0015503A">
            <w:pPr>
              <w:spacing w:line="240" w:lineRule="auto"/>
              <w:rPr>
                <w:sz w:val="18"/>
                <w:szCs w:val="18"/>
              </w:rPr>
            </w:pPr>
            <w:r w:rsidRPr="0029583B">
              <w:rPr>
                <w:b/>
                <w:sz w:val="18"/>
                <w:szCs w:val="18"/>
              </w:rPr>
              <w:t xml:space="preserve">OIT: 58% </w:t>
            </w:r>
            <w:r w:rsidRPr="0029583B">
              <w:rPr>
                <w:sz w:val="18"/>
                <w:szCs w:val="18"/>
              </w:rPr>
              <w:t>(157/270) patients (330 reactions)</w:t>
            </w:r>
          </w:p>
          <w:p w14:paraId="125AECEF" w14:textId="77777777" w:rsidR="0015503A" w:rsidRPr="0029583B" w:rsidRDefault="0015503A" w:rsidP="0015503A">
            <w:pPr>
              <w:spacing w:line="240" w:lineRule="auto"/>
              <w:rPr>
                <w:sz w:val="18"/>
                <w:szCs w:val="18"/>
              </w:rPr>
            </w:pPr>
          </w:p>
        </w:tc>
        <w:tc>
          <w:tcPr>
            <w:tcW w:w="1992" w:type="dxa"/>
          </w:tcPr>
          <w:p w14:paraId="45403510" w14:textId="77777777" w:rsidR="0015503A" w:rsidRPr="0029583B" w:rsidRDefault="0015503A" w:rsidP="0015503A">
            <w:pPr>
              <w:spacing w:line="240" w:lineRule="auto"/>
              <w:rPr>
                <w:sz w:val="18"/>
                <w:szCs w:val="18"/>
              </w:rPr>
            </w:pPr>
            <w:r w:rsidRPr="0029583B">
              <w:rPr>
                <w:sz w:val="18"/>
                <w:szCs w:val="18"/>
              </w:rPr>
              <w:t>≥ 1 allergic reaction during buildup phase: 68% (183/270)</w:t>
            </w:r>
          </w:p>
          <w:p w14:paraId="4B406F0B" w14:textId="77777777" w:rsidR="0015503A" w:rsidRPr="0029583B" w:rsidRDefault="0015503A" w:rsidP="0015503A">
            <w:pPr>
              <w:spacing w:line="240" w:lineRule="auto"/>
              <w:rPr>
                <w:sz w:val="18"/>
                <w:szCs w:val="18"/>
              </w:rPr>
            </w:pPr>
          </w:p>
          <w:p w14:paraId="01F0D6BC" w14:textId="77777777" w:rsidR="0015503A" w:rsidRPr="0029583B" w:rsidRDefault="0015503A" w:rsidP="0015503A">
            <w:pPr>
              <w:spacing w:line="240" w:lineRule="auto"/>
              <w:rPr>
                <w:sz w:val="18"/>
                <w:szCs w:val="18"/>
              </w:rPr>
            </w:pPr>
            <w:r w:rsidRPr="0029583B">
              <w:rPr>
                <w:sz w:val="18"/>
                <w:szCs w:val="18"/>
              </w:rPr>
              <w:t xml:space="preserve">Grade 1 (mild) symptoms: 36% </w:t>
            </w:r>
          </w:p>
          <w:p w14:paraId="0F6AA6B1" w14:textId="77777777" w:rsidR="0015503A" w:rsidRPr="0029583B" w:rsidRDefault="0015503A" w:rsidP="0015503A">
            <w:pPr>
              <w:spacing w:line="240" w:lineRule="auto"/>
              <w:rPr>
                <w:sz w:val="18"/>
                <w:szCs w:val="18"/>
              </w:rPr>
            </w:pPr>
          </w:p>
          <w:p w14:paraId="09899738" w14:textId="77777777" w:rsidR="0015503A" w:rsidRPr="0029583B" w:rsidRDefault="0015503A" w:rsidP="0015503A">
            <w:pPr>
              <w:spacing w:line="240" w:lineRule="auto"/>
              <w:rPr>
                <w:sz w:val="18"/>
                <w:szCs w:val="18"/>
              </w:rPr>
            </w:pPr>
            <w:r w:rsidRPr="0029583B">
              <w:rPr>
                <w:sz w:val="18"/>
                <w:szCs w:val="18"/>
              </w:rPr>
              <w:t xml:space="preserve">Grade 2 (moderate) symptoms: 31% </w:t>
            </w:r>
          </w:p>
          <w:p w14:paraId="7E7AEB53" w14:textId="77777777" w:rsidR="0015503A" w:rsidRPr="0029583B" w:rsidRDefault="0015503A" w:rsidP="0015503A">
            <w:pPr>
              <w:spacing w:line="240" w:lineRule="auto"/>
              <w:rPr>
                <w:sz w:val="18"/>
                <w:szCs w:val="18"/>
              </w:rPr>
            </w:pPr>
          </w:p>
          <w:p w14:paraId="4CA2C0E5" w14:textId="77777777" w:rsidR="0015503A" w:rsidRPr="0029583B" w:rsidRDefault="0015503A" w:rsidP="0015503A">
            <w:pPr>
              <w:spacing w:line="240" w:lineRule="auto"/>
              <w:rPr>
                <w:sz w:val="18"/>
                <w:szCs w:val="18"/>
              </w:rPr>
            </w:pPr>
            <w:r w:rsidRPr="0029583B">
              <w:rPr>
                <w:sz w:val="18"/>
                <w:szCs w:val="18"/>
              </w:rPr>
              <w:t>Number of allergic reactions per patient: 1.99 (=538/270)</w:t>
            </w:r>
          </w:p>
        </w:tc>
      </w:tr>
    </w:tbl>
    <w:p w14:paraId="0D94752B" w14:textId="77777777" w:rsidR="0015503A" w:rsidRDefault="0015503A" w:rsidP="0015503A">
      <w:pPr>
        <w:pStyle w:val="Textecourant2012"/>
        <w:rPr>
          <w:lang w:val="en-CA" w:eastAsia="fr-CA"/>
        </w:rPr>
      </w:pPr>
      <w:r w:rsidRPr="0029583B">
        <w:rPr>
          <w:lang w:val="en-CA" w:eastAsia="fr-CA"/>
        </w:rPr>
        <w:t>††Similar findings for abdominal pain, mouth itching, and any allergic or adverse reaction.  ‡‡Similar findings for urticaria. §§</w:t>
      </w:r>
      <w:r w:rsidRPr="0029583B">
        <w:rPr>
          <w:lang w:val="en-CA"/>
        </w:rPr>
        <w:t xml:space="preserve"> </w:t>
      </w:r>
      <w:r w:rsidRPr="0029583B">
        <w:rPr>
          <w:lang w:val="en-CA" w:eastAsia="fr-CA"/>
        </w:rPr>
        <w:t>Similar findings for asthma attack or wheeze</w:t>
      </w:r>
    </w:p>
    <w:p w14:paraId="135FBD07" w14:textId="77777777" w:rsidR="0015503A" w:rsidRPr="0029583B" w:rsidRDefault="0015503A" w:rsidP="0015503A">
      <w:pPr>
        <w:pStyle w:val="Textecourant2012"/>
        <w:rPr>
          <w:lang w:val="en-CA" w:eastAsia="fr-CA"/>
        </w:rPr>
      </w:pPr>
    </w:p>
    <w:p w14:paraId="5AE3772E" w14:textId="77777777" w:rsidR="0015503A" w:rsidRPr="0015503A" w:rsidRDefault="0015503A" w:rsidP="00D40837">
      <w:pPr>
        <w:pStyle w:val="Titre4"/>
      </w:pPr>
      <w:bookmarkStart w:id="65" w:name="_Toc27666859"/>
      <w:r w:rsidRPr="0015503A">
        <w:t>Allergens other than milk, egg and peanut</w:t>
      </w:r>
      <w:bookmarkEnd w:id="65"/>
    </w:p>
    <w:tbl>
      <w:tblPr>
        <w:tblW w:w="17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3260"/>
        <w:gridCol w:w="3260"/>
        <w:gridCol w:w="3260"/>
        <w:gridCol w:w="3260"/>
        <w:gridCol w:w="3261"/>
      </w:tblGrid>
      <w:tr w:rsidR="0015503A" w:rsidRPr="0029583B" w14:paraId="3B171CB3" w14:textId="77777777" w:rsidTr="0015503A">
        <w:trPr>
          <w:trHeight w:val="178"/>
        </w:trPr>
        <w:tc>
          <w:tcPr>
            <w:tcW w:w="1101" w:type="dxa"/>
          </w:tcPr>
          <w:p w14:paraId="635FFE0B" w14:textId="77777777" w:rsidR="0015503A" w:rsidRPr="0029583B" w:rsidRDefault="0015503A" w:rsidP="0015503A">
            <w:pPr>
              <w:pStyle w:val="Textecourant2012"/>
              <w:spacing w:after="0"/>
              <w:ind w:left="0"/>
              <w:rPr>
                <w:rFonts w:ascii="Arial" w:hAnsi="Arial"/>
                <w:szCs w:val="18"/>
                <w:lang w:val="en-CA" w:eastAsia="fr-CA"/>
              </w:rPr>
            </w:pPr>
          </w:p>
        </w:tc>
        <w:tc>
          <w:tcPr>
            <w:tcW w:w="3260" w:type="dxa"/>
          </w:tcPr>
          <w:p w14:paraId="74A1E022" w14:textId="47330FAA"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260" w:type="dxa"/>
          </w:tcPr>
          <w:p w14:paraId="01206706" w14:textId="01ACD9A0"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100) -wheat</w:t>
            </w:r>
          </w:p>
        </w:tc>
        <w:tc>
          <w:tcPr>
            <w:tcW w:w="3260" w:type="dxa"/>
          </w:tcPr>
          <w:p w14:paraId="531D0F98" w14:textId="2EE6421F"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260" w:type="dxa"/>
          </w:tcPr>
          <w:p w14:paraId="1CEC1FD3"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Barni, 2019 (case series, N=43) - hazelnut</w:t>
            </w:r>
          </w:p>
        </w:tc>
        <w:tc>
          <w:tcPr>
            <w:tcW w:w="3261" w:type="dxa"/>
          </w:tcPr>
          <w:p w14:paraId="298DAC48" w14:textId="04E0222B"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w:t>
            </w:r>
          </w:p>
        </w:tc>
      </w:tr>
      <w:tr w:rsidR="0015503A" w:rsidRPr="0029583B" w14:paraId="36EED185" w14:textId="77777777" w:rsidTr="0015503A">
        <w:trPr>
          <w:trHeight w:val="178"/>
        </w:trPr>
        <w:tc>
          <w:tcPr>
            <w:tcW w:w="1101" w:type="dxa"/>
          </w:tcPr>
          <w:p w14:paraId="00B4D101"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260" w:type="dxa"/>
          </w:tcPr>
          <w:p w14:paraId="33C2BBE7"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260" w:type="dxa"/>
          </w:tcPr>
          <w:p w14:paraId="50AF4AA9"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260" w:type="dxa"/>
          </w:tcPr>
          <w:p w14:paraId="6FD00E25"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260" w:type="dxa"/>
          </w:tcPr>
          <w:p w14:paraId="1BBB9462"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261" w:type="dxa"/>
          </w:tcPr>
          <w:p w14:paraId="06383FA8"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7.5 years, ≥4, (IQR: 5.8-11.6)</w:t>
            </w:r>
          </w:p>
        </w:tc>
      </w:tr>
      <w:tr w:rsidR="0015503A" w:rsidRPr="00A241D7" w14:paraId="65D2D3F0" w14:textId="77777777" w:rsidTr="0015503A">
        <w:trPr>
          <w:trHeight w:val="178"/>
        </w:trPr>
        <w:tc>
          <w:tcPr>
            <w:tcW w:w="1101" w:type="dxa"/>
          </w:tcPr>
          <w:p w14:paraId="02E8ABB8"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Diagnosis</w:t>
            </w:r>
          </w:p>
        </w:tc>
        <w:tc>
          <w:tcPr>
            <w:tcW w:w="3260" w:type="dxa"/>
          </w:tcPr>
          <w:p w14:paraId="3310618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DBPCFC</w:t>
            </w:r>
          </w:p>
        </w:tc>
        <w:tc>
          <w:tcPr>
            <w:tcW w:w="3260" w:type="dxa"/>
          </w:tcPr>
          <w:p w14:paraId="1679331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pen OFC (not performed in 15 patients with an immediate reaction within the previous 3 months)</w:t>
            </w:r>
          </w:p>
        </w:tc>
        <w:tc>
          <w:tcPr>
            <w:tcW w:w="3260" w:type="dxa"/>
          </w:tcPr>
          <w:p w14:paraId="42A8A2D6"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 unless an immediate, recent (past year) reaction was documented</w:t>
            </w:r>
          </w:p>
        </w:tc>
        <w:tc>
          <w:tcPr>
            <w:tcW w:w="3260" w:type="dxa"/>
          </w:tcPr>
          <w:p w14:paraId="5A7BC428"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w:t>
            </w:r>
          </w:p>
        </w:tc>
        <w:tc>
          <w:tcPr>
            <w:tcW w:w="3261" w:type="dxa"/>
          </w:tcPr>
          <w:p w14:paraId="59211942"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15503A" w:rsidRPr="00A241D7" w14:paraId="059A6EAE" w14:textId="77777777" w:rsidTr="0015503A">
        <w:tc>
          <w:tcPr>
            <w:tcW w:w="1101" w:type="dxa"/>
          </w:tcPr>
          <w:p w14:paraId="64198BA8"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Adverse reactions</w:t>
            </w:r>
          </w:p>
        </w:tc>
        <w:tc>
          <w:tcPr>
            <w:tcW w:w="3260" w:type="dxa"/>
          </w:tcPr>
          <w:p w14:paraId="430F9455"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Among 7822 low-dose OIT doses in year 1, 15% were associated with adverse reactions: 0.04% were severe, and 0.08% (were ETRs. </w:t>
            </w:r>
          </w:p>
          <w:p w14:paraId="47BA54B9"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Among 7921 placebo doses, 5.8% were associated with adverse reactions; none were severe.</w:t>
            </w:r>
          </w:p>
          <w:p w14:paraId="525120DC"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SAEs: </w:t>
            </w:r>
          </w:p>
          <w:p w14:paraId="0D668818"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Low-dose OIT: 2/23 (including 1 patient who was not randomized)</w:t>
            </w:r>
          </w:p>
          <w:p w14:paraId="317FB0F9"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Placebo: 5/23</w:t>
            </w:r>
          </w:p>
        </w:tc>
        <w:tc>
          <w:tcPr>
            <w:tcW w:w="3260" w:type="dxa"/>
          </w:tcPr>
          <w:p w14:paraId="0AB51967"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Allergic symptoms occurred in 94/100 children: mild in 34, moderate in 36 and severe in 24 (24%). 12 patients (12%) had 13 ETRs </w:t>
            </w:r>
          </w:p>
          <w:p w14:paraId="609C28D5" w14:textId="77777777" w:rsidR="0015503A" w:rsidRPr="0029583B" w:rsidRDefault="0015503A" w:rsidP="0015503A">
            <w:pPr>
              <w:pStyle w:val="Textecourant2012"/>
              <w:spacing w:after="0"/>
              <w:ind w:left="0"/>
              <w:rPr>
                <w:rFonts w:ascii="Arial" w:hAnsi="Arial"/>
                <w:szCs w:val="18"/>
                <w:lang w:val="en-CA" w:eastAsia="fr-CA"/>
              </w:rPr>
            </w:pPr>
          </w:p>
          <w:p w14:paraId="61D757DB"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 of patients with severe reactions by phase: </w:t>
            </w:r>
          </w:p>
          <w:p w14:paraId="1D525CA7"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Build-up: 14% (14/100)</w:t>
            </w:r>
          </w:p>
          <w:p w14:paraId="7BB9425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aintenance 1 (3 months): 7.8% (6/77)</w:t>
            </w:r>
          </w:p>
          <w:p w14:paraId="0D31FA7D"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aintenance 2 (9 months): 8.3% (6/72)</w:t>
            </w:r>
          </w:p>
        </w:tc>
        <w:tc>
          <w:tcPr>
            <w:tcW w:w="3260" w:type="dxa"/>
          </w:tcPr>
          <w:p w14:paraId="516357F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47/55 (85%) patients had an adverse reaction (mostly grade 1 or 2) during up-dosing in the clinic and 40 (73%) during the home-dosing phase</w:t>
            </w:r>
          </w:p>
          <w:p w14:paraId="6B326E4D"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The reactions were mostly mild (grade 1 or 2) and occurred in response to 109 (4%) of the doses in clinic and 244 (2%) of home doses</w:t>
            </w:r>
          </w:p>
          <w:p w14:paraId="08BE7C6F"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s: 11 (20%) during the inhospital study phaseand 8 patients had an ETR in response to a dose at home.</w:t>
            </w:r>
          </w:p>
          <w:p w14:paraId="0EB85690"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 xml:space="preserve">During the maintenance phase, 1/45 </w:t>
            </w:r>
            <w:r w:rsidRPr="0029583B">
              <w:rPr>
                <w:rFonts w:ascii="Arial" w:hAnsi="Arial"/>
                <w:szCs w:val="18"/>
                <w:lang w:val="en-CA" w:eastAsia="fr-CA"/>
              </w:rPr>
              <w:lastRenderedPageBreak/>
              <w:t>patients had 1 ETR</w:t>
            </w:r>
          </w:p>
          <w:p w14:paraId="50DD9A8B"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No severe reactions (≥ grade 3) were recorded during the study.</w:t>
            </w:r>
          </w:p>
        </w:tc>
        <w:tc>
          <w:tcPr>
            <w:tcW w:w="3260" w:type="dxa"/>
          </w:tcPr>
          <w:p w14:paraId="607EA43B"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lastRenderedPageBreak/>
              <w:t>20/43 patients (46.5%) had no reactions and 23/43 patients had a total of 55 reactions: 34 (61.8%) oral allergy syndrome, 8 (14.5%) rash, 6 (10.9%) abdominal pain, 2 (3.6%) urticaria, 2 (3.6%) angioedema, and 3 (5.4%) dyspnea</w:t>
            </w:r>
          </w:p>
        </w:tc>
        <w:tc>
          <w:tcPr>
            <w:tcW w:w="3261" w:type="dxa"/>
          </w:tcPr>
          <w:p w14:paraId="756F4E30"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t>Build-up phase:</w:t>
            </w:r>
          </w:p>
          <w:p w14:paraId="4A1770B6"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Adverse reactions occurred in 127 of 2,720 (4.7%) induction doses and 253 of 13,170 (2%) home doses</w:t>
            </w:r>
          </w:p>
          <w:p w14:paraId="004BD7E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 during the hospital build-up phase: 10 patients (16.7%) for 13/127 (9.4%) reactions</w:t>
            </w:r>
          </w:p>
          <w:p w14:paraId="78A66DF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ETR during home treatment: 5 patients (8.3%) for 7/ 253 (2.8%) reactions.</w:t>
            </w:r>
          </w:p>
          <w:p w14:paraId="23D58DA7"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 xml:space="preserve">No reactions worse than grade I or II </w:t>
            </w:r>
            <w:r w:rsidRPr="0029583B">
              <w:rPr>
                <w:rFonts w:ascii="Arial" w:hAnsi="Arial"/>
                <w:szCs w:val="18"/>
                <w:lang w:val="en-CA" w:eastAsia="fr-CA"/>
              </w:rPr>
              <w:lastRenderedPageBreak/>
              <w:t xml:space="preserve">(WAO) occurred </w:t>
            </w:r>
          </w:p>
          <w:p w14:paraId="52A7F757"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t>Maintenance phase:</w:t>
            </w:r>
          </w:p>
          <w:p w14:paraId="10C89CE0"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No ETR</w:t>
            </w:r>
          </w:p>
          <w:p w14:paraId="7B36EFCC" w14:textId="12BD608C" w:rsidR="0015503A" w:rsidRPr="0029583B" w:rsidRDefault="0015503A" w:rsidP="005F2998">
            <w:pPr>
              <w:pStyle w:val="Textecourant2012"/>
              <w:ind w:left="0"/>
              <w:rPr>
                <w:rFonts w:ascii="Arial" w:hAnsi="Arial"/>
                <w:szCs w:val="18"/>
                <w:lang w:val="en-CA" w:eastAsia="fr-CA"/>
              </w:rPr>
            </w:pPr>
            <w:r w:rsidRPr="0029583B">
              <w:rPr>
                <w:szCs w:val="18"/>
                <w:lang w:val="en-CA"/>
              </w:rPr>
              <w:t>Grading according to Cox 2010</w:t>
            </w:r>
            <w:r w:rsidRPr="0029583B">
              <w:rPr>
                <w:szCs w:val="18"/>
                <w:lang w:val="en-CA"/>
              </w:rPr>
              <w:fldChar w:fldCharType="begin"/>
            </w:r>
            <w:r w:rsidR="005F2998">
              <w:rPr>
                <w:szCs w:val="18"/>
                <w:lang w:val="en-CA"/>
              </w:rPr>
              <w:instrText xml:space="preserve"> ADDIN EN.CITE &lt;EndNote&gt;&lt;Cite&gt;&lt;Author&gt;Cox&lt;/Author&gt;&lt;Year&gt;2010&lt;/Year&gt;&lt;RecNum&gt;14007&lt;/RecNum&gt;&lt;DisplayText&gt;&lt;style face="superscript"&gt;74&lt;/style&gt;&lt;/DisplayText&gt;&lt;record&gt;&lt;rec-number&gt;14007&lt;/rec-number&gt;&lt;foreign-keys&gt;&lt;key app="EN" db-id="x9wzz5atbsd22oefrz25wtay2xf5fvep500r" timestamp="1570036620"&gt;14007&lt;/key&gt;&lt;/foreign-keys&gt;&lt;ref-type name="Journal Article"&gt;17&lt;/ref-type&gt;&lt;contributors&gt;&lt;authors&gt;&lt;author&gt;Cox, L.&lt;/author&gt;&lt;author&gt;Larenas-Linnemann, D.&lt;/author&gt;&lt;author&gt;Lockey, R. F.&lt;/author&gt;&lt;author&gt;Passalacqua, G.&lt;/author&gt;&lt;/authors&gt;&lt;/contributors&gt;&lt;auth-address&gt;Nova Southeastern University School of Osteopathic Medicine, Davie, Fla, USA. Lindaswolfcox@msn.com&lt;/auth-address&gt;&lt;titles&gt;&lt;title&gt;Speaking the same language: The World Allergy Organization Subcutaneous Immunotherapy Systemic Reaction Grading System&lt;/title&gt;&lt;secondary-title&gt;J Allergy Clin Immunol&lt;/secondary-title&gt;&lt;/titles&gt;&lt;periodical&gt;&lt;full-title&gt;J Allergy Clin Immunol&lt;/full-title&gt;&lt;abbr-1&gt;The Journal of allergy and clinical immunology&lt;/abbr-1&gt;&lt;/periodical&gt;&lt;pages&gt;569-74, 574 e1-574 e7&lt;/pages&gt;&lt;volume&gt;125&lt;/volume&gt;&lt;number&gt;3&lt;/number&gt;&lt;edition&gt;2010/02/11&lt;/edition&gt;&lt;keywords&gt;&lt;keyword&gt;Adrenergic Agonists/*therapeutic use&lt;/keyword&gt;&lt;keyword&gt;Allergens/administration &amp;amp; dosage&lt;/keyword&gt;&lt;keyword&gt;Anaphylaxis/*prevention &amp;amp; control&lt;/keyword&gt;&lt;keyword&gt;Desensitization, Immunologic/*adverse effects&lt;/keyword&gt;&lt;keyword&gt;Epinephrine/*therapeutic use&lt;/keyword&gt;&lt;keyword&gt;Humans&lt;/keyword&gt;&lt;keyword&gt;Hypersensitivity, Immediate/*classification/etiology&lt;/keyword&gt;&lt;keyword&gt;Injections, Subcutaneous&lt;/keyword&gt;&lt;/keywords&gt;&lt;dates&gt;&lt;year&gt;2010&lt;/year&gt;&lt;pub-dates&gt;&lt;date&gt;Mar&lt;/date&gt;&lt;/pub-dates&gt;&lt;/dates&gt;&lt;isbn&gt;1097-6825 (Electronic)&amp;#xD;0091-6749 (Linking)&lt;/isbn&gt;&lt;accession-num&gt;20144472&lt;/accession-num&gt;&lt;urls&gt;&lt;related-urls&gt;&lt;url&gt;&lt;style face="underline" font="default" size="100%"&gt;https://www.ncbi.nlm.nih.gov/pubmed/20144472&lt;/style&gt;&lt;/url&gt;&lt;/related-urls&gt;&lt;/urls&gt;&lt;electronic-resource-num&gt;10.1016/j.jaci.2009.10.060&lt;/electronic-resource-num&gt;&lt;/record&gt;&lt;/Cite&gt;&lt;/EndNote&gt;</w:instrText>
            </w:r>
            <w:r w:rsidRPr="0029583B">
              <w:rPr>
                <w:szCs w:val="18"/>
                <w:lang w:val="en-CA"/>
              </w:rPr>
              <w:fldChar w:fldCharType="separate"/>
            </w:r>
            <w:r w:rsidR="005F2998" w:rsidRPr="005F2998">
              <w:rPr>
                <w:noProof/>
                <w:szCs w:val="18"/>
                <w:vertAlign w:val="superscript"/>
                <w:lang w:val="en-CA"/>
              </w:rPr>
              <w:t>74</w:t>
            </w:r>
            <w:r w:rsidRPr="0029583B">
              <w:rPr>
                <w:szCs w:val="18"/>
                <w:lang w:val="en-CA"/>
              </w:rPr>
              <w:fldChar w:fldCharType="end"/>
            </w:r>
            <w:r w:rsidRPr="0029583B">
              <w:rPr>
                <w:szCs w:val="18"/>
                <w:lang w:val="en-CA"/>
              </w:rPr>
              <w:t xml:space="preserve"> (modified)</w:t>
            </w:r>
          </w:p>
        </w:tc>
      </w:tr>
    </w:tbl>
    <w:p w14:paraId="1094CF92" w14:textId="77777777" w:rsidR="0015503A" w:rsidRPr="0029583B" w:rsidRDefault="0015503A" w:rsidP="0015503A">
      <w:pPr>
        <w:pStyle w:val="Textecourant2012"/>
        <w:rPr>
          <w:lang w:val="en-CA" w:eastAsia="fr-CA"/>
        </w:rPr>
      </w:pPr>
      <w:r w:rsidRPr="0029583B">
        <w:rPr>
          <w:rFonts w:ascii="Segoe UI" w:hAnsi="Segoe UI" w:cs="Segoe UI"/>
          <w:szCs w:val="18"/>
          <w:lang w:val="en-CA" w:eastAsia="fr-CA"/>
        </w:rPr>
        <w:lastRenderedPageBreak/>
        <w:t>ETR: epinephrine-treated reaction; DBPCFC</w:t>
      </w:r>
      <w:r w:rsidRPr="0029583B">
        <w:rPr>
          <w:lang w:val="en-CA" w:eastAsia="fr-CA"/>
        </w:rPr>
        <w:t>: double-blind, placebo-controlled food challenge; SCD: successfully consumed dose; VWG: vital wheat gluten</w:t>
      </w:r>
    </w:p>
    <w:p w14:paraId="37EBDD05" w14:textId="77777777" w:rsidR="0015503A" w:rsidRPr="0015503A" w:rsidRDefault="0015503A" w:rsidP="00D40837">
      <w:pPr>
        <w:pStyle w:val="Titre4"/>
      </w:pPr>
      <w:bookmarkStart w:id="66" w:name="_Toc27666860"/>
      <w:r w:rsidRPr="0015503A">
        <w:t>Assessment of the quality of evidence</w:t>
      </w:r>
      <w:bookmarkEnd w:id="66"/>
      <w:r w:rsidRPr="0015503A">
        <w:t xml:space="preserve"> </w:t>
      </w:r>
    </w:p>
    <w:tbl>
      <w:tblPr>
        <w:tblStyle w:val="1"/>
        <w:tblW w:w="17402" w:type="dxa"/>
        <w:tblLayout w:type="fixed"/>
        <w:tblLook w:val="04A0" w:firstRow="1" w:lastRow="0" w:firstColumn="1" w:lastColumn="0" w:noHBand="0" w:noVBand="1"/>
      </w:tblPr>
      <w:tblGrid>
        <w:gridCol w:w="1101"/>
        <w:gridCol w:w="4394"/>
        <w:gridCol w:w="6379"/>
        <w:gridCol w:w="5528"/>
      </w:tblGrid>
      <w:tr w:rsidR="0015503A" w:rsidRPr="00A241D7" w14:paraId="13859C82" w14:textId="77777777" w:rsidTr="0015503A">
        <w:tc>
          <w:tcPr>
            <w:tcW w:w="1101" w:type="dxa"/>
            <w:shd w:val="clear" w:color="auto" w:fill="D9D9D9" w:themeFill="background1" w:themeFillShade="D9"/>
          </w:tcPr>
          <w:p w14:paraId="6E8ADF82" w14:textId="77777777" w:rsidR="0015503A" w:rsidRPr="0029583B" w:rsidRDefault="0015503A" w:rsidP="0015503A">
            <w:pPr>
              <w:rPr>
                <w:b/>
                <w:sz w:val="18"/>
              </w:rPr>
            </w:pPr>
          </w:p>
        </w:tc>
        <w:tc>
          <w:tcPr>
            <w:tcW w:w="4394" w:type="dxa"/>
            <w:shd w:val="clear" w:color="auto" w:fill="D9D9D9" w:themeFill="background1" w:themeFillShade="D9"/>
          </w:tcPr>
          <w:p w14:paraId="60AD5E22" w14:textId="77777777" w:rsidR="0015503A" w:rsidRPr="0029583B" w:rsidRDefault="0015503A" w:rsidP="0015503A">
            <w:pPr>
              <w:rPr>
                <w:b/>
                <w:sz w:val="18"/>
              </w:rPr>
            </w:pPr>
          </w:p>
        </w:tc>
        <w:tc>
          <w:tcPr>
            <w:tcW w:w="6379" w:type="dxa"/>
            <w:shd w:val="clear" w:color="auto" w:fill="D9D9D9" w:themeFill="background1" w:themeFillShade="D9"/>
          </w:tcPr>
          <w:p w14:paraId="76012B5F" w14:textId="09008FFB" w:rsidR="0015503A" w:rsidRPr="0029583B" w:rsidRDefault="0015503A" w:rsidP="005F2998">
            <w:pPr>
              <w:rPr>
                <w:b/>
                <w:sz w:val="18"/>
                <w:szCs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25E9C05E" w14:textId="31E4579F" w:rsidR="0015503A" w:rsidRPr="0029583B" w:rsidRDefault="0015503A"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15503A" w:rsidRPr="00A241D7" w14:paraId="7077BA8D" w14:textId="77777777" w:rsidTr="0015503A">
        <w:tc>
          <w:tcPr>
            <w:tcW w:w="1101" w:type="dxa"/>
            <w:vMerge w:val="restart"/>
          </w:tcPr>
          <w:p w14:paraId="07D1F036" w14:textId="77777777" w:rsidR="0015503A" w:rsidRPr="0029583B" w:rsidRDefault="0015503A" w:rsidP="0015503A">
            <w:pPr>
              <w:rPr>
                <w:b/>
                <w:sz w:val="18"/>
              </w:rPr>
            </w:pPr>
            <w:r w:rsidRPr="0029583B">
              <w:rPr>
                <w:b/>
                <w:sz w:val="18"/>
              </w:rPr>
              <w:t>Peanut</w:t>
            </w:r>
          </w:p>
        </w:tc>
        <w:tc>
          <w:tcPr>
            <w:tcW w:w="4394" w:type="dxa"/>
          </w:tcPr>
          <w:p w14:paraId="1BF8F7F3" w14:textId="4E20BEB8" w:rsidR="0015503A" w:rsidRPr="0029583B" w:rsidRDefault="0015503A" w:rsidP="005F2998">
            <w:pPr>
              <w:rPr>
                <w:b/>
                <w:sz w:val="18"/>
              </w:rPr>
            </w:pPr>
            <w:r w:rsidRPr="0029583B">
              <w:rPr>
                <w:b/>
                <w:sz w:val="18"/>
              </w:rPr>
              <w:t xml:space="preserve">Interventional comparative studies (RCTs, CCTs): </w:t>
            </w:r>
            <w:r w:rsidRPr="0029583B">
              <w:rPr>
                <w:sz w:val="18"/>
              </w:rPr>
              <w:t>meta-analysis (</w:t>
            </w:r>
            <w:r w:rsidRPr="0029583B">
              <w:rPr>
                <w:sz w:val="18"/>
                <w:szCs w:val="18"/>
              </w:rPr>
              <w:t>Chu, 2019</w:t>
            </w:r>
            <w:r w:rsidRPr="0029583B">
              <w:rPr>
                <w:sz w:val="18"/>
                <w:szCs w:val="18"/>
              </w:rPr>
              <w:fldChar w:fldCharType="begin"/>
            </w:r>
            <w:r w:rsidR="005F2998">
              <w:rPr>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sz w:val="18"/>
                <w:szCs w:val="18"/>
              </w:rPr>
              <w:fldChar w:fldCharType="separate"/>
            </w:r>
            <w:r w:rsidR="005F2998" w:rsidRPr="005F2998">
              <w:rPr>
                <w:noProof/>
                <w:sz w:val="18"/>
                <w:szCs w:val="18"/>
                <w:vertAlign w:val="superscript"/>
              </w:rPr>
              <w:t>31</w:t>
            </w:r>
            <w:r w:rsidRPr="0029583B">
              <w:rPr>
                <w:sz w:val="18"/>
                <w:szCs w:val="18"/>
              </w:rPr>
              <w:fldChar w:fldCharType="end"/>
            </w:r>
            <w:r w:rsidRPr="0029583B">
              <w:rPr>
                <w:sz w:val="18"/>
                <w:szCs w:val="18"/>
              </w:rPr>
              <w:t>)</w:t>
            </w:r>
          </w:p>
        </w:tc>
        <w:tc>
          <w:tcPr>
            <w:tcW w:w="6379" w:type="dxa"/>
          </w:tcPr>
          <w:p w14:paraId="394CDED3" w14:textId="77777777" w:rsidR="0015503A" w:rsidRPr="0029583B" w:rsidRDefault="0015503A" w:rsidP="0015503A">
            <w:pPr>
              <w:rPr>
                <w:sz w:val="18"/>
              </w:rPr>
            </w:pPr>
            <w:r w:rsidRPr="0029583B">
              <w:rPr>
                <w:b/>
                <w:sz w:val="18"/>
              </w:rPr>
              <w:t>Low</w:t>
            </w:r>
          </w:p>
        </w:tc>
        <w:tc>
          <w:tcPr>
            <w:tcW w:w="5528" w:type="dxa"/>
            <w:vMerge w:val="restart"/>
          </w:tcPr>
          <w:p w14:paraId="550D0B4F" w14:textId="77777777" w:rsidR="0015503A" w:rsidRPr="0029583B" w:rsidRDefault="0015503A" w:rsidP="0015503A">
            <w:pPr>
              <w:rPr>
                <w:sz w:val="18"/>
              </w:rPr>
            </w:pPr>
            <w:r w:rsidRPr="0029583B">
              <w:rPr>
                <w:sz w:val="18"/>
              </w:rPr>
              <w:t>Level I (Systematic reviews, meta-analysis, randomized controlled trials)</w:t>
            </w:r>
          </w:p>
        </w:tc>
      </w:tr>
      <w:tr w:rsidR="0015503A" w:rsidRPr="00A241D7" w14:paraId="50E38B36" w14:textId="77777777" w:rsidTr="0015503A">
        <w:tc>
          <w:tcPr>
            <w:tcW w:w="1101" w:type="dxa"/>
            <w:vMerge/>
          </w:tcPr>
          <w:p w14:paraId="3C3C9FCB" w14:textId="77777777" w:rsidR="0015503A" w:rsidRPr="0029583B" w:rsidRDefault="0015503A" w:rsidP="0015503A">
            <w:pPr>
              <w:rPr>
                <w:b/>
                <w:sz w:val="18"/>
              </w:rPr>
            </w:pPr>
          </w:p>
        </w:tc>
        <w:tc>
          <w:tcPr>
            <w:tcW w:w="4394" w:type="dxa"/>
          </w:tcPr>
          <w:p w14:paraId="7CCB1039" w14:textId="1222D23D" w:rsidR="0015503A" w:rsidRPr="0029583B" w:rsidRDefault="0015503A" w:rsidP="005F2998">
            <w:pPr>
              <w:rPr>
                <w:b/>
                <w:sz w:val="18"/>
              </w:rPr>
            </w:pPr>
            <w:r w:rsidRPr="0029583B">
              <w:rPr>
                <w:b/>
                <w:sz w:val="18"/>
              </w:rPr>
              <w:t xml:space="preserve">Case </w:t>
            </w:r>
            <w:r w:rsidRPr="0029583B">
              <w:rPr>
                <w:b/>
                <w:sz w:val="18"/>
                <w:szCs w:val="18"/>
              </w:rPr>
              <w:t xml:space="preserve">series: </w:t>
            </w:r>
            <w:r w:rsidRPr="0029583B">
              <w:rPr>
                <w:sz w:val="18"/>
                <w:szCs w:val="18"/>
              </w:rPr>
              <w:t>Soller, 2019</w:t>
            </w:r>
            <w:r w:rsidRPr="0029583B">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w:t>
            </w:r>
            <w:r w:rsidRPr="0029583B">
              <w:rPr>
                <w:sz w:val="18"/>
                <w:szCs w:val="18"/>
              </w:rPr>
              <w:fldChar w:fldCharType="end"/>
            </w:r>
            <w:r w:rsidRPr="0029583B">
              <w:rPr>
                <w:sz w:val="18"/>
                <w:szCs w:val="18"/>
              </w:rPr>
              <w:t>, Wasserman, 2019</w:t>
            </w:r>
            <w:r w:rsidRPr="0029583B">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w:t>
            </w:r>
            <w:r w:rsidRPr="0029583B">
              <w:rPr>
                <w:sz w:val="18"/>
                <w:szCs w:val="18"/>
              </w:rPr>
              <w:fldChar w:fldCharType="end"/>
            </w:r>
            <w:r w:rsidRPr="0029583B">
              <w:rPr>
                <w:sz w:val="18"/>
                <w:szCs w:val="18"/>
              </w:rPr>
              <w:t xml:space="preserve"> </w:t>
            </w:r>
          </w:p>
        </w:tc>
        <w:tc>
          <w:tcPr>
            <w:tcW w:w="6379" w:type="dxa"/>
          </w:tcPr>
          <w:p w14:paraId="153A66FA" w14:textId="77777777" w:rsidR="0015503A" w:rsidRPr="0029583B" w:rsidRDefault="0015503A" w:rsidP="0015503A">
            <w:pPr>
              <w:rPr>
                <w:b/>
                <w:sz w:val="18"/>
              </w:rPr>
            </w:pPr>
            <w:r w:rsidRPr="0029583B">
              <w:rPr>
                <w:b/>
                <w:sz w:val="18"/>
              </w:rPr>
              <w:t xml:space="preserve">Low </w:t>
            </w:r>
            <w:r w:rsidRPr="0029583B">
              <w:rPr>
                <w:sz w:val="18"/>
              </w:rPr>
              <w:t>– 2 case series, of which 1 had a low and the other a moderate risk of bias</w:t>
            </w:r>
          </w:p>
        </w:tc>
        <w:tc>
          <w:tcPr>
            <w:tcW w:w="5528" w:type="dxa"/>
            <w:vMerge/>
          </w:tcPr>
          <w:p w14:paraId="7C8D397E" w14:textId="77777777" w:rsidR="0015503A" w:rsidRPr="0029583B" w:rsidRDefault="0015503A" w:rsidP="0015503A">
            <w:pPr>
              <w:rPr>
                <w:sz w:val="18"/>
              </w:rPr>
            </w:pPr>
          </w:p>
        </w:tc>
      </w:tr>
      <w:tr w:rsidR="0015503A" w:rsidRPr="00A241D7" w14:paraId="2164F8E1" w14:textId="77777777" w:rsidTr="0015503A">
        <w:tc>
          <w:tcPr>
            <w:tcW w:w="1101" w:type="dxa"/>
            <w:vMerge w:val="restart"/>
          </w:tcPr>
          <w:p w14:paraId="44607AF2" w14:textId="77777777" w:rsidR="0015503A" w:rsidRPr="0029583B" w:rsidRDefault="0015503A" w:rsidP="0015503A">
            <w:pPr>
              <w:rPr>
                <w:b/>
                <w:sz w:val="18"/>
              </w:rPr>
            </w:pPr>
            <w:r w:rsidRPr="0029583B">
              <w:rPr>
                <w:b/>
                <w:sz w:val="18"/>
              </w:rPr>
              <w:t>Egg</w:t>
            </w:r>
          </w:p>
        </w:tc>
        <w:tc>
          <w:tcPr>
            <w:tcW w:w="4394" w:type="dxa"/>
          </w:tcPr>
          <w:p w14:paraId="44597812" w14:textId="16D71A5A" w:rsidR="0015503A" w:rsidRPr="0029583B" w:rsidRDefault="0015503A" w:rsidP="005F2998">
            <w:pPr>
              <w:rPr>
                <w:b/>
                <w:sz w:val="18"/>
              </w:rPr>
            </w:pPr>
            <w:r w:rsidRPr="0029583B">
              <w:rPr>
                <w:b/>
                <w:sz w:val="18"/>
              </w:rPr>
              <w:t xml:space="preserve">Interventional comparative studies (RCTs, CCTs): </w:t>
            </w:r>
            <w:r w:rsidRPr="0029583B">
              <w:rPr>
                <w:sz w:val="18"/>
                <w:szCs w:val="18"/>
              </w:rPr>
              <w:t>Romantsik, 2018</w:t>
            </w:r>
            <w:r w:rsidRPr="0029583B">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0</w:t>
            </w:r>
            <w:r w:rsidRPr="0029583B">
              <w:rPr>
                <w:sz w:val="18"/>
                <w:szCs w:val="18"/>
              </w:rPr>
              <w:fldChar w:fldCharType="end"/>
            </w:r>
            <w:r w:rsidRPr="0029583B">
              <w:rPr>
                <w:sz w:val="18"/>
                <w:szCs w:val="18"/>
              </w:rPr>
              <w:t xml:space="preserve"> (9 RCTs</w:t>
            </w:r>
            <w:r w:rsidRPr="0029583B">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 </w:instrText>
            </w:r>
            <w:r w:rsidR="005F2998">
              <w:rPr>
                <w:sz w:val="18"/>
                <w:szCs w:val="18"/>
              </w:rPr>
              <w:fldChar w:fldCharType="begin">
                <w:fldData xml:space="preserve">PEVuZE5vdGU+PENpdGU+PEF1dGhvcj5Ba2FzaGk8L0F1dGhvcj48WWVhcj4yMDE3PC9ZZWFyPjxS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My00MzwvcGFnZXM+PHZvbHVtZT4zNjc8L3ZvbHVtZT48bnVtYmVyPjM8L251bWJlcj48ZWRpdGlv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TU3NS0x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19,32,34,35,37,51-53</w:t>
            </w:r>
            <w:r w:rsidRPr="0029583B">
              <w:rPr>
                <w:sz w:val="18"/>
                <w:szCs w:val="18"/>
              </w:rPr>
              <w:fldChar w:fldCharType="end"/>
            </w:r>
            <w:r w:rsidRPr="0029583B">
              <w:rPr>
                <w:sz w:val="18"/>
                <w:szCs w:val="18"/>
              </w:rPr>
              <w:t xml:space="preserve"> and 1 CCT</w:t>
            </w:r>
            <w:r w:rsidRPr="0029583B">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4</w:t>
            </w:r>
            <w:r w:rsidRPr="0029583B">
              <w:rPr>
                <w:sz w:val="18"/>
                <w:szCs w:val="18"/>
              </w:rPr>
              <w:fldChar w:fldCharType="end"/>
            </w:r>
            <w:r w:rsidRPr="0029583B">
              <w:rPr>
                <w:sz w:val="18"/>
                <w:szCs w:val="18"/>
              </w:rPr>
              <w:t>) plus 1 RCT (Martin-Munoz, 2019</w:t>
            </w:r>
            <w:r w:rsidRPr="0029583B">
              <w:rPr>
                <w:sz w:val="18"/>
                <w:szCs w:val="18"/>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20,21</w:t>
            </w:r>
            <w:r w:rsidRPr="0029583B">
              <w:rPr>
                <w:sz w:val="18"/>
                <w:szCs w:val="18"/>
              </w:rPr>
              <w:fldChar w:fldCharType="end"/>
            </w:r>
            <w:r w:rsidRPr="0029583B">
              <w:rPr>
                <w:sz w:val="18"/>
                <w:szCs w:val="18"/>
              </w:rPr>
              <w:t>)</w:t>
            </w:r>
          </w:p>
        </w:tc>
        <w:tc>
          <w:tcPr>
            <w:tcW w:w="6379" w:type="dxa"/>
          </w:tcPr>
          <w:p w14:paraId="3760226E" w14:textId="77777777" w:rsidR="0015503A" w:rsidRPr="0029583B" w:rsidRDefault="0015503A" w:rsidP="0015503A">
            <w:pPr>
              <w:rPr>
                <w:sz w:val="18"/>
              </w:rPr>
            </w:pPr>
            <w:r w:rsidRPr="0029583B">
              <w:rPr>
                <w:b/>
                <w:sz w:val="18"/>
              </w:rPr>
              <w:t>High</w:t>
            </w:r>
            <w:r w:rsidRPr="0029583B">
              <w:rPr>
                <w:sz w:val="18"/>
              </w:rPr>
              <w:t xml:space="preserve"> ––RCTs overall rated as being  at high risk of bias</w:t>
            </w:r>
          </w:p>
        </w:tc>
        <w:tc>
          <w:tcPr>
            <w:tcW w:w="5528" w:type="dxa"/>
            <w:vMerge w:val="restart"/>
          </w:tcPr>
          <w:p w14:paraId="7E15B245" w14:textId="77777777" w:rsidR="0015503A" w:rsidRPr="0029583B" w:rsidRDefault="0015503A" w:rsidP="0015503A">
            <w:pPr>
              <w:rPr>
                <w:sz w:val="18"/>
              </w:rPr>
            </w:pPr>
            <w:r w:rsidRPr="0029583B">
              <w:rPr>
                <w:sz w:val="18"/>
              </w:rPr>
              <w:t>Level I (Systematic reviews, meta-analysis, randomized controlled trials)</w:t>
            </w:r>
          </w:p>
        </w:tc>
      </w:tr>
      <w:tr w:rsidR="0015503A" w:rsidRPr="0029583B" w14:paraId="30965FBC" w14:textId="77777777" w:rsidTr="0015503A">
        <w:tc>
          <w:tcPr>
            <w:tcW w:w="1101" w:type="dxa"/>
            <w:vMerge/>
          </w:tcPr>
          <w:p w14:paraId="39AC944C" w14:textId="77777777" w:rsidR="0015503A" w:rsidRPr="0029583B" w:rsidRDefault="0015503A" w:rsidP="0015503A">
            <w:pPr>
              <w:rPr>
                <w:b/>
                <w:sz w:val="18"/>
              </w:rPr>
            </w:pPr>
          </w:p>
        </w:tc>
        <w:tc>
          <w:tcPr>
            <w:tcW w:w="4394" w:type="dxa"/>
          </w:tcPr>
          <w:p w14:paraId="2CC2092B" w14:textId="77777777" w:rsidR="0015503A" w:rsidRPr="0029583B" w:rsidRDefault="0015503A" w:rsidP="0015503A">
            <w:pPr>
              <w:rPr>
                <w:b/>
                <w:sz w:val="18"/>
              </w:rPr>
            </w:pPr>
            <w:r w:rsidRPr="0029583B">
              <w:rPr>
                <w:b/>
                <w:sz w:val="18"/>
              </w:rPr>
              <w:t>Case series</w:t>
            </w:r>
          </w:p>
        </w:tc>
        <w:tc>
          <w:tcPr>
            <w:tcW w:w="6379" w:type="dxa"/>
          </w:tcPr>
          <w:p w14:paraId="2AE67D21" w14:textId="77777777" w:rsidR="0015503A" w:rsidRPr="0029583B" w:rsidRDefault="0015503A" w:rsidP="0015503A">
            <w:pPr>
              <w:rPr>
                <w:b/>
                <w:sz w:val="18"/>
              </w:rPr>
            </w:pPr>
            <w:r w:rsidRPr="0029583B">
              <w:rPr>
                <w:b/>
                <w:sz w:val="18"/>
              </w:rPr>
              <w:t>--</w:t>
            </w:r>
          </w:p>
        </w:tc>
        <w:tc>
          <w:tcPr>
            <w:tcW w:w="5528" w:type="dxa"/>
            <w:vMerge/>
          </w:tcPr>
          <w:p w14:paraId="675B31E7" w14:textId="77777777" w:rsidR="0015503A" w:rsidRPr="0029583B" w:rsidRDefault="0015503A" w:rsidP="0015503A">
            <w:pPr>
              <w:rPr>
                <w:sz w:val="18"/>
              </w:rPr>
            </w:pPr>
          </w:p>
        </w:tc>
      </w:tr>
      <w:tr w:rsidR="0015503A" w:rsidRPr="00A241D7" w14:paraId="00A22AEE" w14:textId="77777777" w:rsidTr="0015503A">
        <w:tc>
          <w:tcPr>
            <w:tcW w:w="1101" w:type="dxa"/>
          </w:tcPr>
          <w:p w14:paraId="13E36998" w14:textId="77777777" w:rsidR="0015503A" w:rsidRPr="0029583B" w:rsidRDefault="0015503A" w:rsidP="0015503A">
            <w:pPr>
              <w:rPr>
                <w:b/>
                <w:sz w:val="18"/>
              </w:rPr>
            </w:pPr>
            <w:r w:rsidRPr="0029583B">
              <w:rPr>
                <w:b/>
                <w:sz w:val="18"/>
                <w:szCs w:val="18"/>
              </w:rPr>
              <w:t>Egg</w:t>
            </w:r>
            <w:r w:rsidRPr="0029583B">
              <w:rPr>
                <w:sz w:val="18"/>
                <w:szCs w:val="18"/>
              </w:rPr>
              <w:t xml:space="preserve"> / </w:t>
            </w:r>
            <w:r w:rsidRPr="0029583B">
              <w:rPr>
                <w:b/>
                <w:sz w:val="18"/>
                <w:szCs w:val="18"/>
              </w:rPr>
              <w:t>milk</w:t>
            </w:r>
            <w:r w:rsidRPr="0029583B">
              <w:rPr>
                <w:sz w:val="18"/>
                <w:szCs w:val="18"/>
              </w:rPr>
              <w:t>: 61%/39%</w:t>
            </w:r>
          </w:p>
        </w:tc>
        <w:tc>
          <w:tcPr>
            <w:tcW w:w="4394" w:type="dxa"/>
          </w:tcPr>
          <w:p w14:paraId="1656ABD6" w14:textId="3A2CEEB9" w:rsidR="0015503A" w:rsidRPr="0029583B" w:rsidRDefault="0015503A" w:rsidP="005F2998">
            <w:pPr>
              <w:rPr>
                <w:b/>
                <w:sz w:val="18"/>
              </w:rPr>
            </w:pPr>
            <w:r w:rsidRPr="0029583B">
              <w:rPr>
                <w:b/>
                <w:sz w:val="18"/>
              </w:rPr>
              <w:t xml:space="preserve">Interventional comparative studies (RCTs, CCTs): </w:t>
            </w:r>
            <w:r w:rsidRPr="0029583B">
              <w:rPr>
                <w:sz w:val="18"/>
              </w:rPr>
              <w:t xml:space="preserve">meta-analysis: </w:t>
            </w:r>
            <w:r w:rsidRPr="0029583B">
              <w:rPr>
                <w:sz w:val="18"/>
                <w:szCs w:val="18"/>
              </w:rPr>
              <w:t>6 RCTs</w:t>
            </w:r>
            <w:r w:rsidRPr="0029583B">
              <w:rPr>
                <w:sz w:val="18"/>
                <w:szCs w:val="18"/>
              </w:rPr>
              <w:fldChar w:fldCharType="begin">
                <w:fldData xml:space="preserve">PEVuZE5vdGU+PENpdGU+PEF1dGhvcj5CdXJrczwvQXV0aG9yPjxZZWFyPjIwMTI8L1llYXI+PFJl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zMy00MzwvcGFnZXM+PHZvbHVtZT4z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UzMi05PC9wYWdlcz48dm9s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Ib3Nw
aXRhbCBHZW5lcmFsIFVuaXZlcnNpdGFyaW8sIFVuaWRhZCBkZSBBbGVyZ29sb2dpYSwgVmFsZW5j
aWEsIFNwYWluLiBtYXJ0b3JlbGxfYW50QGd2YS5lczwvYXV0aC1hZGRyZXNzPjx0aXRsZXM+PHRp
dGxlPk9yYWwgZGVzZW5zaXRpemF0aW9uIGFzIGEgdXNlZnVsIHRyZWF0bWVudCBpbiAyLXllYXIt
b2xkIGNoaWxkcmVuIHdpdGggY293JmFwb3M7cyBtaWxrIGFsbGVyZ3k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EyOTctMzA0
PC9wYWdlcz48dm9sdW1lPjQxPC92b2x1bWU+PG51bWJlcj45PC9udW1iZXI+PGVkaXRpb24+MjAx
MS8wNC8xMzwvZWRpdGlvbj48a2V5d29yZHM+PGtleXdvcmQ+QWRtaW5pc3RyYXRpb24sIE9yYWw8
L2tleXdvcmQ+PGtleXdvcmQ+Q2hpbGQsIFByZXNjaG9vbDwva2V5d29yZD48a2V5d29yZD4qRGVz
ZW5zaXRpemF0aW9uLCBJbW11bm9sb2dpYy9hZHZlcnNlIGVmZmVjdHM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UcmVhdG1lbnQgT3V0Y29tZTwva2V5d29yZD48L2tleXdv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c1LTgzPC9wYWdlcz48dm9sdW1lPjI0PC92b2x1bWU+PG51bWJlcj4xPC9udW1iZXI+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IgQW5uIEFsbGVy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3Ni04MTwvcGFnZXM+PHZvbHVtZT4xMDU8L3ZvbHVtZT48bnVtYmVy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CdXJrczwvQXV0aG9yPjxZZWFyPjIwMTI8L1llYXI+PFJl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zMy00MzwvcGFnZXM+PHZvbHVtZT4z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c1LTgzPC9wYWdlcz48dm9sdW1lPjI0PC92b2x1bWU+PG51bWJlcj4xPC9udW1iZXI+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1,12,32,34,37,38</w:t>
            </w:r>
            <w:r w:rsidRPr="0029583B">
              <w:rPr>
                <w:sz w:val="18"/>
                <w:szCs w:val="18"/>
              </w:rPr>
              <w:fldChar w:fldCharType="end"/>
            </w:r>
            <w:r w:rsidRPr="0029583B">
              <w:rPr>
                <w:sz w:val="18"/>
                <w:szCs w:val="18"/>
              </w:rPr>
              <w:t xml:space="preserve"> and 1 CCT</w:t>
            </w:r>
            <w:r w:rsidRPr="0029583B">
              <w:rPr>
                <w:sz w:val="18"/>
                <w:szCs w:val="18"/>
              </w:rPr>
              <w:fldChar w:fldCharType="begin"/>
            </w:r>
            <w:r w:rsidR="005F2998">
              <w:rPr>
                <w:sz w:val="18"/>
                <w:szCs w:val="18"/>
              </w:rPr>
              <w:instrText xml:space="preserve"> ADDIN EN.CITE &lt;EndNote&gt;&lt;Cite&gt;&lt;Author&gt;Mansouri&lt;/Author&gt;&lt;Year&gt;2007&lt;/Year&gt;&lt;RecNum&gt;13848&lt;/RecNum&gt;&lt;DisplayText&gt;&lt;style face="superscript"&gt;46&lt;/style&gt;&lt;/DisplayText&gt;&lt;record&gt;&lt;rec-number&gt;13848&lt;/rec-number&gt;&lt;foreign-keys&gt;&lt;key app="EN" db-id="x9wzz5atbsd22oefrz25wtay2xf5fvep500r" timestamp="1562788973"&gt;13848&lt;/key&gt;&lt;/foreign-keys&gt;&lt;ref-type name="Journal Article"&gt;17&lt;/ref-type&gt;&lt;contributors&gt;&lt;authors&gt;&lt;author&gt;Mansouri, M.&lt;/author&gt;&lt;author&gt;Movahhedi, M. &lt;/author&gt;&lt;author&gt;Pourpak, Z.&lt;/author&gt;&lt;author&gt;Akramian, R.&lt;/author&gt;&lt;author&gt;Shokohi Shormasti, R.&lt;/author&gt;&lt;author&gt;Mozaffari, H.&lt;/author&gt;&lt;/authors&gt;&lt;/contributors&gt;&lt;titles&gt;&lt;title&gt;Oral desensitization in children with IgE-mediated cow’s milk allergy: a prospective clinical trial.&lt;/title&gt;&lt;secondary-title&gt;Tehr Univ Med J.&lt;/secondary-title&gt;&lt;/titles&gt;&lt;periodical&gt;&lt;full-title&gt;Tehr Univ Med J.&lt;/full-title&gt;&lt;/periodical&gt;&lt;pages&gt;11-18&lt;/pages&gt;&lt;volume&gt;65&lt;/volume&gt;&lt;dates&gt;&lt;year&gt;2007&lt;/year&gt;&lt;/dates&gt;&lt;urls&gt;&lt;/urls&gt;&lt;/record&gt;&lt;/Cite&gt;&lt;/EndNote&gt;</w:instrText>
            </w:r>
            <w:r w:rsidRPr="0029583B">
              <w:rPr>
                <w:sz w:val="18"/>
                <w:szCs w:val="18"/>
              </w:rPr>
              <w:fldChar w:fldCharType="separate"/>
            </w:r>
            <w:r w:rsidR="005F2998" w:rsidRPr="005F2998">
              <w:rPr>
                <w:noProof/>
                <w:sz w:val="18"/>
                <w:szCs w:val="18"/>
                <w:vertAlign w:val="superscript"/>
              </w:rPr>
              <w:t>46</w:t>
            </w:r>
            <w:r w:rsidRPr="0029583B">
              <w:rPr>
                <w:sz w:val="18"/>
                <w:szCs w:val="18"/>
              </w:rPr>
              <w:fldChar w:fldCharType="end"/>
            </w:r>
            <w:r w:rsidRPr="0029583B">
              <w:rPr>
                <w:sz w:val="18"/>
                <w:szCs w:val="18"/>
              </w:rPr>
              <w:t xml:space="preserve">  </w:t>
            </w:r>
          </w:p>
        </w:tc>
        <w:tc>
          <w:tcPr>
            <w:tcW w:w="6379" w:type="dxa"/>
          </w:tcPr>
          <w:p w14:paraId="160AEC63" w14:textId="77777777" w:rsidR="0015503A" w:rsidRPr="0029583B" w:rsidRDefault="0015503A" w:rsidP="0015503A">
            <w:pPr>
              <w:rPr>
                <w:b/>
                <w:sz w:val="18"/>
              </w:rPr>
            </w:pPr>
            <w:r w:rsidRPr="0029583B">
              <w:rPr>
                <w:b/>
                <w:sz w:val="18"/>
              </w:rPr>
              <w:t>Moderate</w:t>
            </w:r>
            <w:r w:rsidRPr="0029583B">
              <w:rPr>
                <w:sz w:val="18"/>
              </w:rPr>
              <w:t xml:space="preserve"> –  of the 6 RCTs in the meta-analysis, 3 low, 2 high, and 1 unclear risk of bias) plus 1 CCT</w:t>
            </w:r>
          </w:p>
        </w:tc>
        <w:tc>
          <w:tcPr>
            <w:tcW w:w="5528" w:type="dxa"/>
          </w:tcPr>
          <w:p w14:paraId="3C1B5BEB" w14:textId="77777777" w:rsidR="0015503A" w:rsidRPr="0029583B" w:rsidRDefault="0015503A" w:rsidP="0015503A">
            <w:pPr>
              <w:rPr>
                <w:sz w:val="18"/>
              </w:rPr>
            </w:pPr>
            <w:r w:rsidRPr="0029583B">
              <w:rPr>
                <w:sz w:val="18"/>
              </w:rPr>
              <w:t>Level I (Systematic reviews, meta-analysis, randomized controlled trials)</w:t>
            </w:r>
          </w:p>
        </w:tc>
      </w:tr>
      <w:tr w:rsidR="0015503A" w:rsidRPr="00A241D7" w14:paraId="770417F6" w14:textId="77777777" w:rsidTr="0015503A">
        <w:tc>
          <w:tcPr>
            <w:tcW w:w="1101" w:type="dxa"/>
            <w:vMerge w:val="restart"/>
          </w:tcPr>
          <w:p w14:paraId="685596CB" w14:textId="77777777" w:rsidR="0015503A" w:rsidRPr="0029583B" w:rsidRDefault="0015503A" w:rsidP="0015503A">
            <w:pPr>
              <w:rPr>
                <w:b/>
                <w:sz w:val="18"/>
              </w:rPr>
            </w:pPr>
            <w:r w:rsidRPr="0029583B">
              <w:rPr>
                <w:b/>
                <w:sz w:val="18"/>
              </w:rPr>
              <w:t>Milk</w:t>
            </w:r>
          </w:p>
        </w:tc>
        <w:tc>
          <w:tcPr>
            <w:tcW w:w="4394" w:type="dxa"/>
          </w:tcPr>
          <w:p w14:paraId="3686DBA4" w14:textId="77777777" w:rsidR="0015503A" w:rsidRPr="0029583B" w:rsidRDefault="0015503A" w:rsidP="0015503A">
            <w:pPr>
              <w:rPr>
                <w:b/>
                <w:sz w:val="18"/>
              </w:rPr>
            </w:pPr>
            <w:r w:rsidRPr="0029583B">
              <w:rPr>
                <w:b/>
                <w:sz w:val="18"/>
              </w:rPr>
              <w:t xml:space="preserve">Interventional comparative studies (RCTs, CCTs): </w:t>
            </w:r>
            <w:r w:rsidRPr="0029583B">
              <w:rPr>
                <w:sz w:val="18"/>
              </w:rPr>
              <w:t>NA</w:t>
            </w:r>
          </w:p>
        </w:tc>
        <w:tc>
          <w:tcPr>
            <w:tcW w:w="6379" w:type="dxa"/>
          </w:tcPr>
          <w:p w14:paraId="6EA4E51D" w14:textId="77777777" w:rsidR="0015503A" w:rsidRPr="0029583B" w:rsidRDefault="0015503A" w:rsidP="0015503A">
            <w:pPr>
              <w:rPr>
                <w:b/>
                <w:sz w:val="18"/>
              </w:rPr>
            </w:pPr>
            <w:r w:rsidRPr="0029583B">
              <w:rPr>
                <w:b/>
                <w:sz w:val="18"/>
              </w:rPr>
              <w:t>--</w:t>
            </w:r>
          </w:p>
        </w:tc>
        <w:tc>
          <w:tcPr>
            <w:tcW w:w="5528" w:type="dxa"/>
            <w:vMerge w:val="restart"/>
          </w:tcPr>
          <w:p w14:paraId="46F66EC3" w14:textId="77777777" w:rsidR="0015503A" w:rsidRPr="0029583B" w:rsidRDefault="0015503A" w:rsidP="0015503A">
            <w:pPr>
              <w:rPr>
                <w:b/>
                <w:sz w:val="18"/>
              </w:rPr>
            </w:pPr>
            <w:r w:rsidRPr="0029583B">
              <w:rPr>
                <w:sz w:val="18"/>
              </w:rPr>
              <w:t>Level III: one group non-randomized</w:t>
            </w:r>
          </w:p>
        </w:tc>
      </w:tr>
      <w:tr w:rsidR="0015503A" w:rsidRPr="00A241D7" w14:paraId="3D18384E" w14:textId="77777777" w:rsidTr="0015503A">
        <w:tc>
          <w:tcPr>
            <w:tcW w:w="1101" w:type="dxa"/>
            <w:vMerge/>
          </w:tcPr>
          <w:p w14:paraId="7318327F" w14:textId="77777777" w:rsidR="0015503A" w:rsidRPr="0029583B" w:rsidRDefault="0015503A" w:rsidP="0015503A">
            <w:pPr>
              <w:rPr>
                <w:b/>
                <w:sz w:val="18"/>
              </w:rPr>
            </w:pPr>
          </w:p>
        </w:tc>
        <w:tc>
          <w:tcPr>
            <w:tcW w:w="4394" w:type="dxa"/>
          </w:tcPr>
          <w:p w14:paraId="02563557" w14:textId="549C31A3" w:rsidR="0015503A" w:rsidRPr="0029583B" w:rsidRDefault="0015503A" w:rsidP="005F2998">
            <w:pPr>
              <w:rPr>
                <w:b/>
                <w:sz w:val="18"/>
              </w:rPr>
            </w:pPr>
            <w:r w:rsidRPr="0029583B">
              <w:rPr>
                <w:b/>
                <w:sz w:val="18"/>
              </w:rPr>
              <w:t>Case series</w:t>
            </w:r>
            <w:r w:rsidRPr="0029583B">
              <w:rPr>
                <w:sz w:val="18"/>
              </w:rPr>
              <w:t xml:space="preserve">: </w:t>
            </w:r>
            <w:r w:rsidRPr="0029583B">
              <w:rPr>
                <w:sz w:val="18"/>
                <w:szCs w:val="18"/>
              </w:rPr>
              <w:t>Levy, 2014</w:t>
            </w:r>
            <w:r w:rsidRPr="0029583B">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4</w:t>
            </w:r>
            <w:r w:rsidRPr="0029583B">
              <w:rPr>
                <w:sz w:val="18"/>
                <w:szCs w:val="18"/>
              </w:rPr>
              <w:fldChar w:fldCharType="end"/>
            </w:r>
            <w:r w:rsidRPr="0029583B">
              <w:rPr>
                <w:sz w:val="18"/>
                <w:szCs w:val="18"/>
              </w:rPr>
              <w:t xml:space="preserve"> (clinical practice)</w:t>
            </w:r>
          </w:p>
        </w:tc>
        <w:tc>
          <w:tcPr>
            <w:tcW w:w="6379" w:type="dxa"/>
          </w:tcPr>
          <w:p w14:paraId="4049002E" w14:textId="77777777" w:rsidR="0015503A" w:rsidRPr="0029583B" w:rsidRDefault="0015503A" w:rsidP="0015503A">
            <w:pPr>
              <w:rPr>
                <w:b/>
                <w:sz w:val="18"/>
              </w:rPr>
            </w:pPr>
            <w:r w:rsidRPr="0029583B">
              <w:rPr>
                <w:b/>
                <w:sz w:val="18"/>
              </w:rPr>
              <w:t xml:space="preserve">Moderate </w:t>
            </w:r>
            <w:r w:rsidRPr="0029583B">
              <w:rPr>
                <w:sz w:val="18"/>
              </w:rPr>
              <w:t>– 1 case series, main limit: retrospective study design</w:t>
            </w:r>
          </w:p>
        </w:tc>
        <w:tc>
          <w:tcPr>
            <w:tcW w:w="5528" w:type="dxa"/>
            <w:vMerge/>
          </w:tcPr>
          <w:p w14:paraId="4B98B9AE" w14:textId="77777777" w:rsidR="0015503A" w:rsidRPr="0029583B" w:rsidRDefault="0015503A" w:rsidP="0015503A">
            <w:pPr>
              <w:rPr>
                <w:b/>
                <w:sz w:val="18"/>
              </w:rPr>
            </w:pPr>
          </w:p>
        </w:tc>
      </w:tr>
      <w:tr w:rsidR="0015503A" w:rsidRPr="00A241D7" w14:paraId="162EA641" w14:textId="77777777" w:rsidTr="0015503A">
        <w:tc>
          <w:tcPr>
            <w:tcW w:w="1101" w:type="dxa"/>
            <w:vMerge w:val="restart"/>
          </w:tcPr>
          <w:p w14:paraId="6534D7FC" w14:textId="77777777" w:rsidR="0015503A" w:rsidRPr="0029583B" w:rsidRDefault="0015503A" w:rsidP="0015503A">
            <w:pPr>
              <w:rPr>
                <w:b/>
                <w:sz w:val="18"/>
              </w:rPr>
            </w:pPr>
            <w:r w:rsidRPr="0029583B">
              <w:rPr>
                <w:b/>
                <w:sz w:val="18"/>
              </w:rPr>
              <w:t>Wheat</w:t>
            </w:r>
          </w:p>
        </w:tc>
        <w:tc>
          <w:tcPr>
            <w:tcW w:w="4394" w:type="dxa"/>
          </w:tcPr>
          <w:p w14:paraId="374EBB9C" w14:textId="381C3CEB"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Nowak-Wegrzyn, 2019</w:t>
            </w:r>
            <w:r w:rsidRPr="0029583B">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4</w:t>
            </w:r>
            <w:r w:rsidRPr="0029583B">
              <w:rPr>
                <w:sz w:val="18"/>
                <w:szCs w:val="18"/>
                <w:lang w:eastAsia="fr-CA"/>
              </w:rPr>
              <w:fldChar w:fldCharType="end"/>
            </w:r>
          </w:p>
        </w:tc>
        <w:tc>
          <w:tcPr>
            <w:tcW w:w="6379" w:type="dxa"/>
          </w:tcPr>
          <w:p w14:paraId="62801A13" w14:textId="77777777" w:rsidR="0015503A" w:rsidRPr="0029583B" w:rsidRDefault="0015503A" w:rsidP="0015503A">
            <w:pPr>
              <w:rPr>
                <w:b/>
                <w:sz w:val="18"/>
              </w:rPr>
            </w:pPr>
            <w:r w:rsidRPr="0029583B">
              <w:rPr>
                <w:b/>
                <w:sz w:val="18"/>
              </w:rPr>
              <w:t xml:space="preserve">Low </w:t>
            </w:r>
            <w:r w:rsidRPr="0029583B">
              <w:rPr>
                <w:sz w:val="18"/>
              </w:rPr>
              <w:t>– 1 RCT</w:t>
            </w:r>
          </w:p>
        </w:tc>
        <w:tc>
          <w:tcPr>
            <w:tcW w:w="5528" w:type="dxa"/>
            <w:vMerge w:val="restart"/>
          </w:tcPr>
          <w:p w14:paraId="677532E7" w14:textId="77777777" w:rsidR="0015503A" w:rsidRPr="0029583B" w:rsidRDefault="0015503A" w:rsidP="0015503A">
            <w:pPr>
              <w:rPr>
                <w:b/>
                <w:sz w:val="18"/>
              </w:rPr>
            </w:pPr>
            <w:r w:rsidRPr="0029583B">
              <w:rPr>
                <w:sz w:val="18"/>
              </w:rPr>
              <w:t>Level I (Systematic reviews, meta-analysis, randomized controlled trials)</w:t>
            </w:r>
          </w:p>
        </w:tc>
      </w:tr>
      <w:tr w:rsidR="0015503A" w:rsidRPr="0029583B" w14:paraId="5125EA61" w14:textId="77777777" w:rsidTr="0015503A">
        <w:tc>
          <w:tcPr>
            <w:tcW w:w="1101" w:type="dxa"/>
            <w:vMerge/>
          </w:tcPr>
          <w:p w14:paraId="16ACD964" w14:textId="77777777" w:rsidR="0015503A" w:rsidRPr="0029583B" w:rsidRDefault="0015503A" w:rsidP="0015503A">
            <w:pPr>
              <w:rPr>
                <w:b/>
                <w:sz w:val="18"/>
              </w:rPr>
            </w:pPr>
          </w:p>
        </w:tc>
        <w:tc>
          <w:tcPr>
            <w:tcW w:w="4394" w:type="dxa"/>
          </w:tcPr>
          <w:p w14:paraId="001C99A3" w14:textId="15788691" w:rsidR="0015503A" w:rsidRPr="0029583B" w:rsidRDefault="0015503A" w:rsidP="005F2998">
            <w:pPr>
              <w:rPr>
                <w:b/>
                <w:sz w:val="18"/>
              </w:rPr>
            </w:pPr>
            <w:r w:rsidRPr="0029583B">
              <w:rPr>
                <w:b/>
                <w:sz w:val="18"/>
              </w:rPr>
              <w:t>Case series</w:t>
            </w:r>
            <w:r w:rsidRPr="0029583B">
              <w:rPr>
                <w:sz w:val="18"/>
              </w:rPr>
              <w:t>: 1 prospective case series in research context (</w:t>
            </w:r>
            <w:r w:rsidRPr="0029583B">
              <w:rPr>
                <w:sz w:val="18"/>
                <w:szCs w:val="18"/>
                <w:lang w:eastAsia="fr-CA"/>
              </w:rPr>
              <w:t>Kulmala, 2018</w:t>
            </w:r>
            <w:r w:rsidRPr="0029583B">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5</w:t>
            </w:r>
            <w:r w:rsidRPr="0029583B">
              <w:rPr>
                <w:sz w:val="18"/>
                <w:szCs w:val="18"/>
                <w:lang w:eastAsia="fr-CA"/>
              </w:rPr>
              <w:fldChar w:fldCharType="end"/>
            </w:r>
            <w:r w:rsidRPr="0029583B">
              <w:rPr>
                <w:sz w:val="18"/>
                <w:szCs w:val="18"/>
                <w:lang w:eastAsia="fr-CA"/>
              </w:rPr>
              <w:t>)</w:t>
            </w:r>
          </w:p>
        </w:tc>
        <w:tc>
          <w:tcPr>
            <w:tcW w:w="6379" w:type="dxa"/>
          </w:tcPr>
          <w:p w14:paraId="643EC08E" w14:textId="77777777" w:rsidR="0015503A" w:rsidRPr="0029583B" w:rsidRDefault="0015503A" w:rsidP="0015503A">
            <w:pPr>
              <w:rPr>
                <w:b/>
                <w:sz w:val="18"/>
              </w:rPr>
            </w:pPr>
            <w:r w:rsidRPr="0029583B">
              <w:rPr>
                <w:b/>
                <w:sz w:val="18"/>
              </w:rPr>
              <w:t xml:space="preserve">Low </w:t>
            </w:r>
            <w:r w:rsidRPr="0029583B">
              <w:rPr>
                <w:sz w:val="18"/>
              </w:rPr>
              <w:t>– 1 prospective case series</w:t>
            </w:r>
          </w:p>
        </w:tc>
        <w:tc>
          <w:tcPr>
            <w:tcW w:w="5528" w:type="dxa"/>
            <w:vMerge/>
          </w:tcPr>
          <w:p w14:paraId="566DE639" w14:textId="77777777" w:rsidR="0015503A" w:rsidRPr="0029583B" w:rsidRDefault="0015503A" w:rsidP="0015503A">
            <w:pPr>
              <w:rPr>
                <w:b/>
                <w:sz w:val="18"/>
              </w:rPr>
            </w:pPr>
          </w:p>
        </w:tc>
      </w:tr>
      <w:tr w:rsidR="0015503A" w:rsidRPr="00A241D7" w14:paraId="6F39D3CF" w14:textId="77777777" w:rsidTr="0015503A">
        <w:tc>
          <w:tcPr>
            <w:tcW w:w="1101" w:type="dxa"/>
            <w:vMerge w:val="restart"/>
          </w:tcPr>
          <w:p w14:paraId="369D64A1" w14:textId="77777777" w:rsidR="0015503A" w:rsidRPr="0029583B" w:rsidRDefault="0015503A" w:rsidP="0015503A">
            <w:pPr>
              <w:rPr>
                <w:b/>
                <w:sz w:val="18"/>
              </w:rPr>
            </w:pPr>
            <w:r w:rsidRPr="0029583B">
              <w:rPr>
                <w:b/>
                <w:sz w:val="18"/>
              </w:rPr>
              <w:t>Walnut</w:t>
            </w:r>
          </w:p>
        </w:tc>
        <w:tc>
          <w:tcPr>
            <w:tcW w:w="4394" w:type="dxa"/>
          </w:tcPr>
          <w:p w14:paraId="4F2A42B6" w14:textId="73151A01"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Elizur, 2019</w:t>
            </w:r>
            <w:r w:rsidRPr="0029583B">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6</w:t>
            </w:r>
            <w:r w:rsidRPr="0029583B">
              <w:rPr>
                <w:sz w:val="18"/>
                <w:szCs w:val="18"/>
                <w:lang w:eastAsia="fr-CA"/>
              </w:rPr>
              <w:fldChar w:fldCharType="end"/>
            </w:r>
            <w:r w:rsidRPr="0029583B">
              <w:rPr>
                <w:sz w:val="18"/>
                <w:szCs w:val="18"/>
                <w:lang w:eastAsia="fr-CA"/>
              </w:rPr>
              <w:t xml:space="preserve"> (CCT, N=73)</w:t>
            </w:r>
          </w:p>
        </w:tc>
        <w:tc>
          <w:tcPr>
            <w:tcW w:w="6379" w:type="dxa"/>
          </w:tcPr>
          <w:p w14:paraId="234E323C"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09E9F3C7" w14:textId="77777777" w:rsidR="0015503A" w:rsidRPr="0029583B" w:rsidRDefault="0015503A" w:rsidP="0015503A">
            <w:pPr>
              <w:rPr>
                <w:sz w:val="18"/>
              </w:rPr>
            </w:pPr>
            <w:r w:rsidRPr="0029583B">
              <w:rPr>
                <w:sz w:val="18"/>
              </w:rPr>
              <w:t>Level II (two groups, non-randomized studies)</w:t>
            </w:r>
          </w:p>
        </w:tc>
      </w:tr>
      <w:tr w:rsidR="0015503A" w:rsidRPr="0029583B" w14:paraId="10B78455" w14:textId="77777777" w:rsidTr="0015503A">
        <w:tc>
          <w:tcPr>
            <w:tcW w:w="1101" w:type="dxa"/>
            <w:vMerge/>
          </w:tcPr>
          <w:p w14:paraId="187FA716" w14:textId="77777777" w:rsidR="0015503A" w:rsidRPr="0029583B" w:rsidRDefault="0015503A" w:rsidP="0015503A">
            <w:pPr>
              <w:rPr>
                <w:b/>
                <w:sz w:val="18"/>
              </w:rPr>
            </w:pPr>
          </w:p>
        </w:tc>
        <w:tc>
          <w:tcPr>
            <w:tcW w:w="4394" w:type="dxa"/>
          </w:tcPr>
          <w:p w14:paraId="7439A645"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62AC9682" w14:textId="77777777" w:rsidR="0015503A" w:rsidRPr="0029583B" w:rsidRDefault="0015503A" w:rsidP="0015503A">
            <w:pPr>
              <w:rPr>
                <w:b/>
                <w:sz w:val="18"/>
              </w:rPr>
            </w:pPr>
            <w:r w:rsidRPr="0029583B">
              <w:rPr>
                <w:b/>
                <w:sz w:val="18"/>
              </w:rPr>
              <w:t>--</w:t>
            </w:r>
          </w:p>
        </w:tc>
        <w:tc>
          <w:tcPr>
            <w:tcW w:w="5528" w:type="dxa"/>
            <w:vMerge/>
          </w:tcPr>
          <w:p w14:paraId="1216D35E" w14:textId="77777777" w:rsidR="0015503A" w:rsidRPr="0029583B" w:rsidRDefault="0015503A" w:rsidP="0015503A">
            <w:pPr>
              <w:rPr>
                <w:sz w:val="18"/>
              </w:rPr>
            </w:pPr>
          </w:p>
        </w:tc>
      </w:tr>
      <w:tr w:rsidR="0015503A" w:rsidRPr="00A241D7" w14:paraId="1BB37587" w14:textId="77777777" w:rsidTr="0015503A">
        <w:tc>
          <w:tcPr>
            <w:tcW w:w="1101" w:type="dxa"/>
            <w:vMerge w:val="restart"/>
          </w:tcPr>
          <w:p w14:paraId="6B5C79C8" w14:textId="77777777" w:rsidR="0015503A" w:rsidRPr="0029583B" w:rsidRDefault="0015503A" w:rsidP="0015503A">
            <w:pPr>
              <w:rPr>
                <w:b/>
                <w:sz w:val="18"/>
              </w:rPr>
            </w:pPr>
            <w:r w:rsidRPr="0029583B">
              <w:rPr>
                <w:b/>
                <w:sz w:val="18"/>
              </w:rPr>
              <w:t>Hazelnut</w:t>
            </w:r>
          </w:p>
        </w:tc>
        <w:tc>
          <w:tcPr>
            <w:tcW w:w="4394" w:type="dxa"/>
          </w:tcPr>
          <w:p w14:paraId="55B8E3BE" w14:textId="77777777" w:rsidR="0015503A" w:rsidRPr="0029583B" w:rsidRDefault="0015503A" w:rsidP="0015503A">
            <w:pPr>
              <w:rPr>
                <w:b/>
                <w:sz w:val="18"/>
              </w:rPr>
            </w:pPr>
            <w:r w:rsidRPr="0029583B">
              <w:rPr>
                <w:b/>
                <w:sz w:val="18"/>
              </w:rPr>
              <w:t>Interventional comparative studies (RCTs, CCTs)</w:t>
            </w:r>
            <w:r w:rsidRPr="0029583B">
              <w:rPr>
                <w:sz w:val="18"/>
              </w:rPr>
              <w:t>:NA</w:t>
            </w:r>
          </w:p>
        </w:tc>
        <w:tc>
          <w:tcPr>
            <w:tcW w:w="6379" w:type="dxa"/>
          </w:tcPr>
          <w:p w14:paraId="3105D40E" w14:textId="77777777" w:rsidR="0015503A" w:rsidRPr="0029583B" w:rsidRDefault="0015503A" w:rsidP="0015503A">
            <w:pPr>
              <w:rPr>
                <w:b/>
                <w:sz w:val="18"/>
              </w:rPr>
            </w:pPr>
            <w:r w:rsidRPr="0029583B">
              <w:rPr>
                <w:b/>
                <w:sz w:val="18"/>
              </w:rPr>
              <w:t>--</w:t>
            </w:r>
          </w:p>
        </w:tc>
        <w:tc>
          <w:tcPr>
            <w:tcW w:w="5528" w:type="dxa"/>
            <w:vMerge w:val="restart"/>
          </w:tcPr>
          <w:p w14:paraId="47A4E35E" w14:textId="77777777" w:rsidR="0015503A" w:rsidRPr="0029583B" w:rsidRDefault="0015503A" w:rsidP="0015503A">
            <w:pPr>
              <w:rPr>
                <w:sz w:val="18"/>
              </w:rPr>
            </w:pPr>
            <w:r w:rsidRPr="0029583B">
              <w:rPr>
                <w:sz w:val="18"/>
              </w:rPr>
              <w:t>Level II (two groups, non-randomized studies)</w:t>
            </w:r>
          </w:p>
        </w:tc>
      </w:tr>
      <w:tr w:rsidR="0015503A" w:rsidRPr="00A241D7" w14:paraId="5C88CD13" w14:textId="77777777" w:rsidTr="0015503A">
        <w:tc>
          <w:tcPr>
            <w:tcW w:w="1101" w:type="dxa"/>
            <w:vMerge/>
          </w:tcPr>
          <w:p w14:paraId="4EB0707E" w14:textId="77777777" w:rsidR="0015503A" w:rsidRPr="0029583B" w:rsidRDefault="0015503A" w:rsidP="0015503A">
            <w:pPr>
              <w:rPr>
                <w:b/>
                <w:sz w:val="18"/>
              </w:rPr>
            </w:pPr>
          </w:p>
        </w:tc>
        <w:tc>
          <w:tcPr>
            <w:tcW w:w="4394" w:type="dxa"/>
          </w:tcPr>
          <w:p w14:paraId="61D8714E" w14:textId="34139739" w:rsidR="0015503A" w:rsidRPr="0029583B" w:rsidRDefault="0015503A" w:rsidP="005F2998">
            <w:pPr>
              <w:rPr>
                <w:sz w:val="18"/>
              </w:rPr>
            </w:pPr>
            <w:r w:rsidRPr="0029583B">
              <w:rPr>
                <w:b/>
                <w:sz w:val="18"/>
              </w:rPr>
              <w:t>Case series:</w:t>
            </w:r>
            <w:r w:rsidRPr="0029583B">
              <w:rPr>
                <w:sz w:val="18"/>
              </w:rPr>
              <w:t xml:space="preserve"> </w:t>
            </w:r>
            <w:r w:rsidRPr="0029583B">
              <w:rPr>
                <w:sz w:val="18"/>
                <w:szCs w:val="18"/>
                <w:lang w:eastAsia="fr-CA"/>
              </w:rPr>
              <w:t>Barni, 2019</w:t>
            </w:r>
            <w:r w:rsidRPr="0029583B">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7</w:t>
            </w:r>
            <w:r w:rsidRPr="0029583B">
              <w:rPr>
                <w:sz w:val="18"/>
                <w:szCs w:val="18"/>
                <w:lang w:eastAsia="fr-CA"/>
              </w:rPr>
              <w:fldChar w:fldCharType="end"/>
            </w:r>
            <w:r w:rsidRPr="0029583B">
              <w:rPr>
                <w:sz w:val="18"/>
                <w:szCs w:val="18"/>
                <w:lang w:eastAsia="fr-CA"/>
              </w:rPr>
              <w:t xml:space="preserve"> (clinical practice)</w:t>
            </w:r>
          </w:p>
        </w:tc>
        <w:tc>
          <w:tcPr>
            <w:tcW w:w="6379" w:type="dxa"/>
          </w:tcPr>
          <w:p w14:paraId="477FADE1" w14:textId="77777777" w:rsidR="0015503A" w:rsidRPr="0029583B" w:rsidRDefault="0015503A" w:rsidP="0015503A">
            <w:pPr>
              <w:rPr>
                <w:b/>
                <w:sz w:val="18"/>
              </w:rPr>
            </w:pPr>
            <w:r w:rsidRPr="0029583B">
              <w:rPr>
                <w:b/>
                <w:sz w:val="18"/>
              </w:rPr>
              <w:t xml:space="preserve">High </w:t>
            </w:r>
            <w:r w:rsidRPr="0029583B">
              <w:rPr>
                <w:sz w:val="18"/>
              </w:rPr>
              <w:t>- 1 case series from clinical practice, limits: retrospective study design, single center, unclear recrutement and eligibility criteria</w:t>
            </w:r>
          </w:p>
        </w:tc>
        <w:tc>
          <w:tcPr>
            <w:tcW w:w="5528" w:type="dxa"/>
            <w:vMerge/>
          </w:tcPr>
          <w:p w14:paraId="083E63D6" w14:textId="77777777" w:rsidR="0015503A" w:rsidRPr="0029583B" w:rsidRDefault="0015503A" w:rsidP="0015503A">
            <w:pPr>
              <w:rPr>
                <w:b/>
                <w:sz w:val="18"/>
              </w:rPr>
            </w:pPr>
          </w:p>
        </w:tc>
      </w:tr>
      <w:tr w:rsidR="0015503A" w:rsidRPr="00A241D7" w14:paraId="3A1C22CC" w14:textId="77777777" w:rsidTr="0015503A">
        <w:tc>
          <w:tcPr>
            <w:tcW w:w="1101" w:type="dxa"/>
            <w:vMerge w:val="restart"/>
          </w:tcPr>
          <w:p w14:paraId="073044EC" w14:textId="77777777" w:rsidR="0015503A" w:rsidRPr="0029583B" w:rsidRDefault="0015503A" w:rsidP="0015503A">
            <w:pPr>
              <w:rPr>
                <w:b/>
                <w:sz w:val="18"/>
              </w:rPr>
            </w:pPr>
            <w:r w:rsidRPr="0029583B">
              <w:rPr>
                <w:b/>
                <w:sz w:val="18"/>
              </w:rPr>
              <w:t>Sesame</w:t>
            </w:r>
          </w:p>
        </w:tc>
        <w:tc>
          <w:tcPr>
            <w:tcW w:w="4394" w:type="dxa"/>
          </w:tcPr>
          <w:p w14:paraId="61D0BE3D" w14:textId="2D5E0AC7" w:rsidR="0015503A" w:rsidRPr="0029583B" w:rsidRDefault="0015503A" w:rsidP="005F2998">
            <w:pPr>
              <w:rPr>
                <w:b/>
                <w:sz w:val="18"/>
              </w:rPr>
            </w:pPr>
            <w:r w:rsidRPr="0029583B">
              <w:rPr>
                <w:b/>
                <w:sz w:val="18"/>
              </w:rPr>
              <w:t>Interventional comparative studies (RCTs, CCTs)</w:t>
            </w:r>
            <w:r w:rsidRPr="0029583B">
              <w:rPr>
                <w:sz w:val="18"/>
              </w:rPr>
              <w:t>: Nachshon, 2019</w:t>
            </w:r>
            <w:r w:rsidRPr="0029583B">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 </w:instrText>
            </w:r>
            <w:r w:rsidR="005F2998">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DATA </w:instrText>
            </w:r>
            <w:r w:rsidR="005F2998">
              <w:rPr>
                <w:sz w:val="18"/>
              </w:rPr>
            </w:r>
            <w:r w:rsidR="005F2998">
              <w:rPr>
                <w:sz w:val="18"/>
              </w:rPr>
              <w:fldChar w:fldCharType="end"/>
            </w:r>
            <w:r w:rsidRPr="0029583B">
              <w:rPr>
                <w:sz w:val="18"/>
              </w:rPr>
            </w:r>
            <w:r w:rsidRPr="0029583B">
              <w:rPr>
                <w:sz w:val="18"/>
              </w:rPr>
              <w:fldChar w:fldCharType="separate"/>
            </w:r>
            <w:r w:rsidR="005F2998" w:rsidRPr="005F2998">
              <w:rPr>
                <w:noProof/>
                <w:sz w:val="18"/>
                <w:vertAlign w:val="superscript"/>
              </w:rPr>
              <w:t>28</w:t>
            </w:r>
            <w:r w:rsidRPr="0029583B">
              <w:rPr>
                <w:sz w:val="18"/>
              </w:rPr>
              <w:fldChar w:fldCharType="end"/>
            </w:r>
          </w:p>
        </w:tc>
        <w:tc>
          <w:tcPr>
            <w:tcW w:w="6379" w:type="dxa"/>
          </w:tcPr>
          <w:p w14:paraId="201F2652"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660DCA70" w14:textId="77777777" w:rsidR="0015503A" w:rsidRPr="0029583B" w:rsidRDefault="0015503A" w:rsidP="0015503A">
            <w:pPr>
              <w:rPr>
                <w:sz w:val="18"/>
              </w:rPr>
            </w:pPr>
            <w:r w:rsidRPr="0029583B">
              <w:rPr>
                <w:sz w:val="18"/>
              </w:rPr>
              <w:t>Level II (two groups, non-randomized studies)</w:t>
            </w:r>
          </w:p>
        </w:tc>
      </w:tr>
      <w:tr w:rsidR="0015503A" w:rsidRPr="0029583B" w14:paraId="58C2E030" w14:textId="77777777" w:rsidTr="0015503A">
        <w:tc>
          <w:tcPr>
            <w:tcW w:w="1101" w:type="dxa"/>
            <w:vMerge/>
          </w:tcPr>
          <w:p w14:paraId="646FCC77" w14:textId="77777777" w:rsidR="0015503A" w:rsidRPr="0029583B" w:rsidRDefault="0015503A" w:rsidP="0015503A">
            <w:pPr>
              <w:rPr>
                <w:b/>
                <w:sz w:val="18"/>
              </w:rPr>
            </w:pPr>
          </w:p>
        </w:tc>
        <w:tc>
          <w:tcPr>
            <w:tcW w:w="4394" w:type="dxa"/>
          </w:tcPr>
          <w:p w14:paraId="3003E1B3"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1FF65C28" w14:textId="77777777" w:rsidR="0015503A" w:rsidRPr="0029583B" w:rsidRDefault="0015503A" w:rsidP="0015503A">
            <w:pPr>
              <w:rPr>
                <w:b/>
                <w:sz w:val="18"/>
              </w:rPr>
            </w:pPr>
            <w:r w:rsidRPr="0029583B">
              <w:rPr>
                <w:b/>
                <w:sz w:val="18"/>
              </w:rPr>
              <w:t>--</w:t>
            </w:r>
          </w:p>
        </w:tc>
        <w:tc>
          <w:tcPr>
            <w:tcW w:w="5528" w:type="dxa"/>
            <w:vMerge/>
          </w:tcPr>
          <w:p w14:paraId="493A32FD" w14:textId="77777777" w:rsidR="0015503A" w:rsidRPr="0029583B" w:rsidRDefault="0015503A" w:rsidP="0015503A">
            <w:pPr>
              <w:rPr>
                <w:b/>
                <w:sz w:val="18"/>
              </w:rPr>
            </w:pPr>
          </w:p>
        </w:tc>
      </w:tr>
    </w:tbl>
    <w:p w14:paraId="471F67D4" w14:textId="77777777" w:rsidR="0015503A" w:rsidRPr="0029583B" w:rsidRDefault="0015503A" w:rsidP="0015503A">
      <w:r w:rsidRPr="0029583B">
        <w:br w:type="page"/>
      </w:r>
    </w:p>
    <w:p w14:paraId="1ADF1A6B" w14:textId="77777777" w:rsidR="0015503A" w:rsidRPr="0029583B" w:rsidRDefault="0015503A" w:rsidP="00D40837">
      <w:pPr>
        <w:pStyle w:val="Titre3"/>
      </w:pPr>
      <w:bookmarkStart w:id="67" w:name="_Toc22289582"/>
      <w:bookmarkStart w:id="68" w:name="_Toc27666861"/>
      <w:r w:rsidRPr="0029583B">
        <w:lastRenderedPageBreak/>
        <w:t>Discontinuations due to adverse events</w:t>
      </w:r>
      <w:bookmarkEnd w:id="67"/>
      <w:bookmarkEnd w:id="68"/>
    </w:p>
    <w:p w14:paraId="7C052BA5" w14:textId="77777777" w:rsidR="0015503A" w:rsidRPr="005249F9" w:rsidRDefault="0015503A" w:rsidP="00D40837">
      <w:pPr>
        <w:pStyle w:val="Titre4"/>
      </w:pPr>
      <w:bookmarkStart w:id="69" w:name="_Toc27666862"/>
      <w:r w:rsidRPr="005249F9">
        <w:t>Data for peanut, milk and egg allergy</w:t>
      </w:r>
      <w:bookmarkEnd w:id="69"/>
    </w:p>
    <w:tbl>
      <w:tblPr>
        <w:tblW w:w="168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3179"/>
        <w:gridCol w:w="3603"/>
        <w:gridCol w:w="3560"/>
        <w:gridCol w:w="3606"/>
      </w:tblGrid>
      <w:tr w:rsidR="0015503A" w:rsidRPr="0029583B" w14:paraId="5C2CDB10" w14:textId="77777777" w:rsidTr="0015503A">
        <w:trPr>
          <w:tblHeader/>
        </w:trPr>
        <w:tc>
          <w:tcPr>
            <w:tcW w:w="2943" w:type="dxa"/>
            <w:vMerge w:val="restart"/>
            <w:vAlign w:val="center"/>
          </w:tcPr>
          <w:p w14:paraId="6D6862A8" w14:textId="34446F17" w:rsidR="0015503A" w:rsidRPr="0029583B" w:rsidRDefault="0015503A" w:rsidP="0015503A">
            <w:pPr>
              <w:spacing w:line="240" w:lineRule="auto"/>
              <w:rPr>
                <w:b/>
                <w:sz w:val="18"/>
                <w:szCs w:val="18"/>
              </w:rPr>
            </w:pPr>
            <w:r w:rsidRPr="0029583B">
              <w:rPr>
                <w:b/>
                <w:sz w:val="18"/>
                <w:szCs w:val="18"/>
              </w:rPr>
              <w:t>Meta-analyses : Chu, 2019</w:t>
            </w:r>
            <w:r w:rsidRPr="0029583B">
              <w:rPr>
                <w:b/>
                <w:sz w:val="18"/>
                <w:szCs w:val="18"/>
              </w:rPr>
              <w:fldChar w:fldCharType="begin"/>
            </w:r>
            <w:r w:rsidR="005F2998">
              <w:rPr>
                <w:b/>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b/>
                <w:sz w:val="18"/>
                <w:szCs w:val="18"/>
              </w:rPr>
              <w:fldChar w:fldCharType="separate"/>
            </w:r>
            <w:r w:rsidR="005F2998" w:rsidRPr="005F2998">
              <w:rPr>
                <w:b/>
                <w:noProof/>
                <w:sz w:val="18"/>
                <w:szCs w:val="18"/>
                <w:vertAlign w:val="superscript"/>
              </w:rPr>
              <w:t>31</w:t>
            </w:r>
            <w:r w:rsidRPr="0029583B">
              <w:rPr>
                <w:b/>
                <w:sz w:val="18"/>
                <w:szCs w:val="18"/>
              </w:rPr>
              <w:fldChar w:fldCharType="end"/>
            </w:r>
            <w:r w:rsidRPr="0029583B">
              <w:rPr>
                <w:b/>
                <w:sz w:val="18"/>
                <w:szCs w:val="18"/>
              </w:rPr>
              <w:t xml:space="preserve"> – peanut</w:t>
            </w:r>
          </w:p>
          <w:p w14:paraId="589DC1D6" w14:textId="77777777" w:rsidR="0015503A" w:rsidRPr="0029583B" w:rsidRDefault="0015503A" w:rsidP="0015503A">
            <w:pPr>
              <w:spacing w:line="240" w:lineRule="auto"/>
              <w:rPr>
                <w:b/>
                <w:sz w:val="18"/>
                <w:szCs w:val="18"/>
              </w:rPr>
            </w:pPr>
          </w:p>
        </w:tc>
        <w:tc>
          <w:tcPr>
            <w:tcW w:w="3179" w:type="dxa"/>
            <w:vMerge w:val="restart"/>
            <w:vAlign w:val="center"/>
          </w:tcPr>
          <w:p w14:paraId="372223DB" w14:textId="77777777" w:rsidR="0015503A" w:rsidRPr="0029583B" w:rsidRDefault="0015503A" w:rsidP="0015503A">
            <w:pPr>
              <w:spacing w:line="240" w:lineRule="auto"/>
              <w:rPr>
                <w:b/>
                <w:sz w:val="18"/>
                <w:szCs w:val="18"/>
              </w:rPr>
            </w:pPr>
            <w:r w:rsidRPr="0029583B">
              <w:rPr>
                <w:b/>
                <w:sz w:val="18"/>
                <w:szCs w:val="18"/>
              </w:rPr>
              <w:t xml:space="preserve">RCT with N&gt; 50 not included in meta-analysis </w:t>
            </w:r>
          </w:p>
        </w:tc>
        <w:tc>
          <w:tcPr>
            <w:tcW w:w="10769" w:type="dxa"/>
            <w:gridSpan w:val="3"/>
          </w:tcPr>
          <w:p w14:paraId="33C65EBA" w14:textId="77777777" w:rsidR="0015503A" w:rsidRPr="0029583B" w:rsidRDefault="0015503A" w:rsidP="0015503A">
            <w:pPr>
              <w:spacing w:line="240" w:lineRule="auto"/>
              <w:jc w:val="center"/>
              <w:rPr>
                <w:b/>
                <w:sz w:val="18"/>
                <w:szCs w:val="18"/>
              </w:rPr>
            </w:pPr>
            <w:r w:rsidRPr="0029583B">
              <w:rPr>
                <w:b/>
                <w:sz w:val="18"/>
                <w:szCs w:val="18"/>
              </w:rPr>
              <w:t>Case series with N&gt; 150</w:t>
            </w:r>
          </w:p>
        </w:tc>
      </w:tr>
      <w:tr w:rsidR="0015503A" w:rsidRPr="00A241D7" w14:paraId="64677B2E" w14:textId="77777777" w:rsidTr="0015503A">
        <w:trPr>
          <w:tblHeader/>
        </w:trPr>
        <w:tc>
          <w:tcPr>
            <w:tcW w:w="2943" w:type="dxa"/>
            <w:vMerge/>
            <w:vAlign w:val="center"/>
          </w:tcPr>
          <w:p w14:paraId="3FDCD851" w14:textId="77777777" w:rsidR="0015503A" w:rsidRPr="0029583B" w:rsidRDefault="0015503A" w:rsidP="0015503A">
            <w:pPr>
              <w:spacing w:line="240" w:lineRule="auto"/>
              <w:rPr>
                <w:sz w:val="18"/>
                <w:szCs w:val="18"/>
              </w:rPr>
            </w:pPr>
          </w:p>
        </w:tc>
        <w:tc>
          <w:tcPr>
            <w:tcW w:w="3179" w:type="dxa"/>
            <w:vMerge/>
          </w:tcPr>
          <w:p w14:paraId="16637DA9" w14:textId="77777777" w:rsidR="0015503A" w:rsidRPr="0029583B" w:rsidRDefault="0015503A" w:rsidP="0015503A">
            <w:pPr>
              <w:spacing w:line="240" w:lineRule="auto"/>
              <w:rPr>
                <w:b/>
                <w:sz w:val="18"/>
                <w:szCs w:val="18"/>
              </w:rPr>
            </w:pPr>
          </w:p>
        </w:tc>
        <w:tc>
          <w:tcPr>
            <w:tcW w:w="3603" w:type="dxa"/>
            <w:vAlign w:val="center"/>
          </w:tcPr>
          <w:p w14:paraId="01D874E5" w14:textId="53AD41A0" w:rsidR="0015503A" w:rsidRPr="0029583B" w:rsidRDefault="0015503A" w:rsidP="0015503A">
            <w:pPr>
              <w:spacing w:line="240" w:lineRule="auto"/>
              <w:rPr>
                <w:b/>
                <w:sz w:val="18"/>
                <w:szCs w:val="18"/>
              </w:rPr>
            </w:pPr>
            <w:r w:rsidRPr="0029583B">
              <w:rPr>
                <w:b/>
                <w:sz w:val="18"/>
                <w:szCs w:val="18"/>
              </w:rPr>
              <w:t>Levy, 2014</w:t>
            </w:r>
            <w:r w:rsidRPr="0029583B">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4</w:t>
            </w:r>
            <w:r w:rsidRPr="0029583B">
              <w:rPr>
                <w:b/>
                <w:sz w:val="18"/>
                <w:szCs w:val="18"/>
              </w:rPr>
              <w:fldChar w:fldCharType="end"/>
            </w:r>
            <w:r w:rsidRPr="0029583B">
              <w:rPr>
                <w:b/>
                <w:sz w:val="18"/>
                <w:szCs w:val="18"/>
              </w:rPr>
              <w:t xml:space="preserve"> (Israel)– cow’s milk</w:t>
            </w:r>
          </w:p>
          <w:p w14:paraId="68092704" w14:textId="77777777" w:rsidR="0015503A" w:rsidRPr="0029583B" w:rsidRDefault="0015503A" w:rsidP="0015503A">
            <w:pPr>
              <w:spacing w:line="240" w:lineRule="auto"/>
              <w:rPr>
                <w:b/>
                <w:sz w:val="18"/>
                <w:szCs w:val="18"/>
              </w:rPr>
            </w:pPr>
            <w:r w:rsidRPr="0029583B">
              <w:rPr>
                <w:b/>
                <w:sz w:val="18"/>
                <w:szCs w:val="18"/>
              </w:rPr>
              <w:t>N=280*</w:t>
            </w:r>
          </w:p>
          <w:p w14:paraId="422ABCA4" w14:textId="77777777" w:rsidR="0015503A" w:rsidRPr="0029583B" w:rsidRDefault="0015503A" w:rsidP="0015503A">
            <w:pPr>
              <w:spacing w:line="240" w:lineRule="auto"/>
              <w:rPr>
                <w:b/>
                <w:sz w:val="18"/>
                <w:szCs w:val="18"/>
              </w:rPr>
            </w:pPr>
            <w:r w:rsidRPr="0029583B">
              <w:rPr>
                <w:b/>
                <w:sz w:val="18"/>
                <w:szCs w:val="18"/>
              </w:rPr>
              <w:t>Age: 4-27 (7.5 median) years</w:t>
            </w:r>
          </w:p>
          <w:p w14:paraId="7C93B78A" w14:textId="77777777" w:rsidR="0015503A" w:rsidRPr="0029583B" w:rsidRDefault="0015503A" w:rsidP="0015503A">
            <w:pPr>
              <w:spacing w:line="240" w:lineRule="auto"/>
              <w:rPr>
                <w:b/>
                <w:sz w:val="18"/>
                <w:szCs w:val="18"/>
              </w:rPr>
            </w:pPr>
            <w:r w:rsidRPr="0029583B">
              <w:rPr>
                <w:b/>
                <w:sz w:val="18"/>
                <w:szCs w:val="18"/>
              </w:rPr>
              <w:t>Diagnosis confirmed with OFC: not for all patients</w:t>
            </w:r>
          </w:p>
        </w:tc>
        <w:tc>
          <w:tcPr>
            <w:tcW w:w="3560" w:type="dxa"/>
            <w:vAlign w:val="center"/>
          </w:tcPr>
          <w:p w14:paraId="49F532C7" w14:textId="76F23C6F" w:rsidR="0015503A" w:rsidRPr="0029583B" w:rsidRDefault="0015503A" w:rsidP="0015503A">
            <w:pPr>
              <w:spacing w:line="240" w:lineRule="auto"/>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5EA9C9B1" w14:textId="77777777" w:rsidR="0015503A" w:rsidRPr="0029583B" w:rsidRDefault="0015503A" w:rsidP="0015503A">
            <w:pPr>
              <w:spacing w:line="240" w:lineRule="auto"/>
              <w:rPr>
                <w:b/>
                <w:sz w:val="18"/>
                <w:szCs w:val="18"/>
                <w:lang w:val="fr-CA"/>
              </w:rPr>
            </w:pPr>
            <w:r w:rsidRPr="0029583B">
              <w:rPr>
                <w:b/>
                <w:sz w:val="18"/>
                <w:szCs w:val="18"/>
                <w:lang w:val="fr-CA"/>
              </w:rPr>
              <w:t>N=295</w:t>
            </w:r>
          </w:p>
          <w:p w14:paraId="32AB7D7E" w14:textId="77777777" w:rsidR="0015503A" w:rsidRPr="0029583B" w:rsidRDefault="0015503A" w:rsidP="0015503A">
            <w:pPr>
              <w:spacing w:line="240" w:lineRule="auto"/>
              <w:rPr>
                <w:b/>
                <w:sz w:val="18"/>
                <w:szCs w:val="18"/>
              </w:rPr>
            </w:pPr>
            <w:r w:rsidRPr="0029583B">
              <w:rPr>
                <w:b/>
                <w:sz w:val="18"/>
                <w:szCs w:val="18"/>
              </w:rPr>
              <w:t>Age: 5-17 (median 7.5) years</w:t>
            </w:r>
          </w:p>
          <w:p w14:paraId="77FA1DB7" w14:textId="77777777" w:rsidR="0015503A" w:rsidRPr="0029583B" w:rsidRDefault="0015503A" w:rsidP="0015503A">
            <w:pPr>
              <w:spacing w:line="240" w:lineRule="auto"/>
              <w:rPr>
                <w:sz w:val="18"/>
                <w:szCs w:val="18"/>
              </w:rPr>
            </w:pPr>
            <w:r w:rsidRPr="0029583B">
              <w:rPr>
                <w:b/>
                <w:sz w:val="18"/>
                <w:szCs w:val="18"/>
              </w:rPr>
              <w:t>Diagnosis confirmed with OFC: yes</w:t>
            </w:r>
          </w:p>
        </w:tc>
        <w:tc>
          <w:tcPr>
            <w:tcW w:w="3606" w:type="dxa"/>
            <w:vAlign w:val="center"/>
          </w:tcPr>
          <w:p w14:paraId="5152F89B" w14:textId="462A7CC8" w:rsidR="0015503A" w:rsidRPr="0029583B" w:rsidRDefault="0015503A" w:rsidP="0015503A">
            <w:pPr>
              <w:spacing w:line="240" w:lineRule="auto"/>
              <w:rPr>
                <w:b/>
                <w:sz w:val="18"/>
                <w:szCs w:val="18"/>
              </w:rPr>
            </w:pPr>
            <w:r w:rsidRPr="0029583B">
              <w:rPr>
                <w:b/>
                <w:sz w:val="18"/>
                <w:szCs w:val="18"/>
              </w:rPr>
              <w:t>Wasserman, 2019</w:t>
            </w:r>
            <w:r w:rsidRPr="0029583B">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w:t>
            </w:r>
            <w:r w:rsidRPr="0029583B">
              <w:rPr>
                <w:b/>
                <w:sz w:val="18"/>
                <w:szCs w:val="18"/>
              </w:rPr>
              <w:fldChar w:fldCharType="end"/>
            </w:r>
            <w:r w:rsidRPr="0029583B">
              <w:rPr>
                <w:b/>
                <w:sz w:val="18"/>
                <w:szCs w:val="18"/>
              </w:rPr>
              <w:t xml:space="preserve"> (USA) – peanut</w:t>
            </w:r>
          </w:p>
          <w:p w14:paraId="77182759" w14:textId="77777777" w:rsidR="0015503A" w:rsidRPr="0029583B" w:rsidRDefault="0015503A" w:rsidP="0015503A">
            <w:pPr>
              <w:spacing w:line="240" w:lineRule="auto"/>
              <w:rPr>
                <w:b/>
                <w:sz w:val="18"/>
                <w:szCs w:val="18"/>
              </w:rPr>
            </w:pPr>
            <w:r w:rsidRPr="0029583B">
              <w:rPr>
                <w:b/>
                <w:sz w:val="18"/>
                <w:szCs w:val="18"/>
              </w:rPr>
              <w:t>N=270</w:t>
            </w:r>
          </w:p>
          <w:p w14:paraId="74AA87C0" w14:textId="77777777" w:rsidR="0015503A" w:rsidRPr="0029583B" w:rsidRDefault="0015503A" w:rsidP="0015503A">
            <w:pPr>
              <w:spacing w:line="240" w:lineRule="auto"/>
              <w:rPr>
                <w:b/>
                <w:sz w:val="18"/>
                <w:szCs w:val="18"/>
              </w:rPr>
            </w:pPr>
            <w:r w:rsidRPr="0029583B">
              <w:rPr>
                <w:b/>
                <w:sz w:val="18"/>
                <w:szCs w:val="18"/>
              </w:rPr>
              <w:t>Age: 4-18 (mean: 8.1) years</w:t>
            </w:r>
          </w:p>
          <w:p w14:paraId="4D26CBDB" w14:textId="77777777" w:rsidR="0015503A" w:rsidRPr="0029583B" w:rsidRDefault="0015503A" w:rsidP="0015503A">
            <w:pPr>
              <w:spacing w:line="240" w:lineRule="auto"/>
              <w:rPr>
                <w:sz w:val="18"/>
                <w:szCs w:val="18"/>
              </w:rPr>
            </w:pPr>
            <w:r w:rsidRPr="0029583B">
              <w:rPr>
                <w:b/>
                <w:sz w:val="18"/>
                <w:szCs w:val="18"/>
              </w:rPr>
              <w:t>Diagnosis confirmed with OFC: no</w:t>
            </w:r>
          </w:p>
        </w:tc>
      </w:tr>
      <w:tr w:rsidR="0015503A" w:rsidRPr="00A241D7" w14:paraId="2F5AEC27" w14:textId="77777777" w:rsidTr="0015503A">
        <w:tc>
          <w:tcPr>
            <w:tcW w:w="2943" w:type="dxa"/>
          </w:tcPr>
          <w:p w14:paraId="70ED7FC1" w14:textId="7A8F2227" w:rsidR="0015503A" w:rsidRPr="0029583B" w:rsidRDefault="0015503A" w:rsidP="0015503A">
            <w:pPr>
              <w:spacing w:line="240" w:lineRule="auto"/>
              <w:rPr>
                <w:sz w:val="18"/>
                <w:szCs w:val="18"/>
              </w:rPr>
            </w:pPr>
            <w:r w:rsidRPr="0029583B">
              <w:rPr>
                <w:b/>
                <w:sz w:val="18"/>
                <w:szCs w:val="18"/>
              </w:rPr>
              <w:t>Discontinuations due to AEs</w:t>
            </w:r>
            <w:r w:rsidRPr="0029583B">
              <w:rPr>
                <w:sz w:val="18"/>
                <w:szCs w:val="18"/>
              </w:rPr>
              <w:t xml:space="preserve"> as assessed in 9 RCTs</w:t>
            </w:r>
            <w:r w:rsidRPr="0029583B">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WYXJzaG5leTwvQXV0aG9yPjxZZWFyPjIwMTE8L1llYXI+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Mjk3LTMwNDwvcGFnZXM+PHZvbHVtZT4zODM8L3ZvbHVtZT48bnVtYmVy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3MzctNDQuZTg8L3BhZ2VzPjx2b2x1bWU+MTM1PC92b2x1bWU+PG51bWJlcj4zPC9udW1iZXI+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OTkxLTIw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c1LTgyLmUxLTY8L3BhZ2VzPjx2b2x1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ENpdGU+PEF1dGhvcj5SZWllci1OaWxzZW48L0F1dGhvcj48WWVhcj4yMDE5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42,55,66</w:t>
            </w:r>
            <w:r w:rsidRPr="0029583B">
              <w:rPr>
                <w:sz w:val="18"/>
                <w:szCs w:val="18"/>
              </w:rPr>
              <w:fldChar w:fldCharType="end"/>
            </w:r>
            <w:r w:rsidRPr="0029583B">
              <w:rPr>
                <w:sz w:val="18"/>
                <w:szCs w:val="18"/>
              </w:rPr>
              <w:t xml:space="preserve"> (3 unpublished):</w:t>
            </w:r>
          </w:p>
          <w:p w14:paraId="624B0C77" w14:textId="77777777" w:rsidR="0015503A" w:rsidRPr="0029583B" w:rsidRDefault="0015503A" w:rsidP="0015503A">
            <w:pPr>
              <w:spacing w:line="240" w:lineRule="auto"/>
              <w:rPr>
                <w:b/>
                <w:sz w:val="18"/>
                <w:szCs w:val="18"/>
              </w:rPr>
            </w:pPr>
            <w:r w:rsidRPr="0029583B">
              <w:rPr>
                <w:b/>
                <w:sz w:val="18"/>
                <w:szCs w:val="18"/>
              </w:rPr>
              <w:t>OIT: 12% (87/699)</w:t>
            </w:r>
          </w:p>
          <w:p w14:paraId="742A2D16" w14:textId="77777777" w:rsidR="0015503A" w:rsidRPr="0029583B" w:rsidRDefault="0015503A" w:rsidP="0015503A">
            <w:pPr>
              <w:spacing w:line="240" w:lineRule="auto"/>
              <w:rPr>
                <w:b/>
                <w:sz w:val="18"/>
                <w:szCs w:val="18"/>
              </w:rPr>
            </w:pPr>
            <w:r w:rsidRPr="0029583B">
              <w:rPr>
                <w:b/>
                <w:sz w:val="18"/>
                <w:szCs w:val="18"/>
              </w:rPr>
              <w:t>Control: 2.4% (8/338)</w:t>
            </w:r>
          </w:p>
          <w:p w14:paraId="11108880" w14:textId="77777777" w:rsidR="0015503A" w:rsidRPr="0029583B" w:rsidRDefault="0015503A" w:rsidP="0015503A">
            <w:pPr>
              <w:spacing w:line="240" w:lineRule="auto"/>
              <w:rPr>
                <w:sz w:val="18"/>
                <w:szCs w:val="18"/>
              </w:rPr>
            </w:pPr>
            <w:r w:rsidRPr="0029583B">
              <w:rPr>
                <w:sz w:val="18"/>
                <w:szCs w:val="18"/>
              </w:rPr>
              <w:t>RR=2.55 (95% CI 1.20, 5.42)</w:t>
            </w:r>
          </w:p>
          <w:p w14:paraId="4251525E" w14:textId="77777777" w:rsidR="0015503A" w:rsidRPr="0029583B" w:rsidRDefault="0015503A" w:rsidP="0015503A">
            <w:pPr>
              <w:spacing w:line="240" w:lineRule="auto"/>
              <w:rPr>
                <w:sz w:val="18"/>
                <w:szCs w:val="18"/>
              </w:rPr>
            </w:pPr>
          </w:p>
          <w:p w14:paraId="44D1BF02" w14:textId="77777777" w:rsidR="0015503A" w:rsidRPr="0029583B" w:rsidRDefault="0015503A" w:rsidP="0015503A">
            <w:pPr>
              <w:spacing w:line="240" w:lineRule="auto"/>
              <w:rPr>
                <w:i/>
                <w:sz w:val="18"/>
                <w:szCs w:val="18"/>
              </w:rPr>
            </w:pPr>
            <w:r w:rsidRPr="0029583B">
              <w:rPr>
                <w:i/>
                <w:sz w:val="18"/>
                <w:szCs w:val="18"/>
              </w:rPr>
              <w:t>GRADE assessment (overall certainty of evidence): high</w:t>
            </w:r>
          </w:p>
          <w:p w14:paraId="3D9987EB" w14:textId="77777777" w:rsidR="0015503A" w:rsidRPr="0029583B" w:rsidRDefault="0015503A" w:rsidP="0015503A">
            <w:pPr>
              <w:spacing w:line="240" w:lineRule="auto"/>
              <w:rPr>
                <w:sz w:val="18"/>
                <w:szCs w:val="18"/>
              </w:rPr>
            </w:pPr>
          </w:p>
        </w:tc>
        <w:tc>
          <w:tcPr>
            <w:tcW w:w="3179" w:type="dxa"/>
          </w:tcPr>
          <w:p w14:paraId="46001431" w14:textId="571630F1" w:rsidR="0015503A" w:rsidRPr="0029583B" w:rsidRDefault="0015503A" w:rsidP="0015503A">
            <w:pPr>
              <w:spacing w:line="240" w:lineRule="auto"/>
              <w:rPr>
                <w:sz w:val="18"/>
                <w:szCs w:val="18"/>
              </w:rPr>
            </w:pPr>
            <w:r w:rsidRPr="0029583B">
              <w:rPr>
                <w:sz w:val="18"/>
                <w:szCs w:val="18"/>
                <w:u w:val="single"/>
              </w:rPr>
              <w:t>Martin-Munoz, 2019</w:t>
            </w:r>
            <w:r w:rsidRPr="0029583B">
              <w:rPr>
                <w:sz w:val="18"/>
                <w:szCs w:val="18"/>
                <w:u w:val="single"/>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sz w:val="18"/>
                <w:szCs w:val="18"/>
                <w:u w:val="single"/>
              </w:rPr>
              <w:instrText xml:space="preserve"> ADDIN EN.CITE </w:instrText>
            </w:r>
            <w:r w:rsidR="005F2998">
              <w:rPr>
                <w:sz w:val="18"/>
                <w:szCs w:val="18"/>
                <w:u w:val="single"/>
              </w:rPr>
              <w:fldChar w:fldCharType="begin">
                <w:fldData xml:space="preserve">PEVuZE5vdGU+PENpdGU+PEF1dGhvcj5NYXJ0aW4tTXVub3o8L0F1dGhvcj48WWVhcj4yMDE5PC9Z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</w:fldData>
              </w:fldChar>
            </w:r>
            <w:r w:rsidR="005F2998">
              <w:rPr>
                <w:sz w:val="18"/>
                <w:szCs w:val="18"/>
                <w:u w:val="single"/>
              </w:rPr>
              <w:instrText xml:space="preserve"> ADDIN EN.CITE.DATA </w:instrText>
            </w:r>
            <w:r w:rsidR="005F2998">
              <w:rPr>
                <w:sz w:val="18"/>
                <w:szCs w:val="18"/>
                <w:u w:val="single"/>
              </w:rPr>
            </w:r>
            <w:r w:rsidR="005F2998">
              <w:rPr>
                <w:sz w:val="18"/>
                <w:szCs w:val="18"/>
                <w:u w:val="single"/>
              </w:rPr>
              <w:fldChar w:fldCharType="end"/>
            </w:r>
            <w:r w:rsidRPr="0029583B">
              <w:rPr>
                <w:sz w:val="18"/>
                <w:szCs w:val="18"/>
                <w:u w:val="single"/>
              </w:rPr>
            </w:r>
            <w:r w:rsidRPr="0029583B">
              <w:rPr>
                <w:sz w:val="18"/>
                <w:szCs w:val="18"/>
                <w:u w:val="single"/>
              </w:rPr>
              <w:fldChar w:fldCharType="separate"/>
            </w:r>
            <w:r w:rsidR="005F2998" w:rsidRPr="005F2998">
              <w:rPr>
                <w:noProof/>
                <w:sz w:val="18"/>
                <w:szCs w:val="18"/>
                <w:u w:val="single"/>
                <w:vertAlign w:val="superscript"/>
              </w:rPr>
              <w:t>20,21</w:t>
            </w:r>
            <w:r w:rsidRPr="0029583B">
              <w:rPr>
                <w:sz w:val="18"/>
                <w:szCs w:val="18"/>
                <w:u w:val="single"/>
              </w:rPr>
              <w:fldChar w:fldCharType="end"/>
            </w:r>
            <w:r w:rsidRPr="0029583B">
              <w:rPr>
                <w:sz w:val="18"/>
                <w:szCs w:val="18"/>
              </w:rPr>
              <w:t xml:space="preserve"> - </w:t>
            </w:r>
            <w:r w:rsidRPr="0029583B">
              <w:rPr>
                <w:b/>
                <w:sz w:val="18"/>
                <w:szCs w:val="18"/>
              </w:rPr>
              <w:t>egg</w:t>
            </w:r>
            <w:hyperlink w:anchor="_ENREF_45" w:tooltip="Martin-Munoz, 2019 #13440" w:history="1"/>
          </w:p>
          <w:p w14:paraId="0C138321" w14:textId="77777777" w:rsidR="0015503A" w:rsidRPr="0029583B" w:rsidRDefault="0015503A" w:rsidP="0015503A">
            <w:pPr>
              <w:spacing w:line="240" w:lineRule="auto"/>
              <w:rPr>
                <w:sz w:val="18"/>
                <w:szCs w:val="18"/>
              </w:rPr>
            </w:pPr>
            <w:r w:rsidRPr="0029583B">
              <w:rPr>
                <w:sz w:val="18"/>
                <w:szCs w:val="18"/>
              </w:rPr>
              <w:t xml:space="preserve">Discontinuations due to AEs during </w:t>
            </w:r>
            <w:r w:rsidRPr="0029583B">
              <w:rPr>
                <w:sz w:val="18"/>
                <w:szCs w:val="18"/>
                <w:u w:val="single"/>
              </w:rPr>
              <w:t xml:space="preserve">build-up phase: </w:t>
            </w:r>
            <w:r w:rsidRPr="0029583B">
              <w:rPr>
                <w:sz w:val="18"/>
                <w:szCs w:val="18"/>
                <w:u w:val="single"/>
              </w:rPr>
              <w:br/>
            </w:r>
            <w:r w:rsidRPr="0029583B">
              <w:rPr>
                <w:b/>
                <w:sz w:val="18"/>
                <w:szCs w:val="18"/>
              </w:rPr>
              <w:t>OIT: 18%</w:t>
            </w:r>
            <w:r w:rsidRPr="0029583B">
              <w:rPr>
                <w:sz w:val="18"/>
                <w:szCs w:val="18"/>
              </w:rPr>
              <w:t xml:space="preserve"> (16/88)</w:t>
            </w:r>
          </w:p>
          <w:p w14:paraId="639A4EF8" w14:textId="77777777" w:rsidR="0015503A" w:rsidRPr="0029583B" w:rsidRDefault="0015503A" w:rsidP="0015503A">
            <w:pPr>
              <w:spacing w:line="240" w:lineRule="auto"/>
              <w:rPr>
                <w:sz w:val="18"/>
                <w:szCs w:val="18"/>
              </w:rPr>
            </w:pPr>
            <w:r w:rsidRPr="0029583B">
              <w:rPr>
                <w:sz w:val="18"/>
                <w:szCs w:val="18"/>
              </w:rPr>
              <w:t>Control: not reported</w:t>
            </w:r>
          </w:p>
          <w:p w14:paraId="31D472F6" w14:textId="77777777" w:rsidR="0015503A" w:rsidRPr="0029583B" w:rsidRDefault="0015503A" w:rsidP="0015503A">
            <w:pPr>
              <w:spacing w:line="240" w:lineRule="auto"/>
              <w:rPr>
                <w:sz w:val="18"/>
                <w:szCs w:val="18"/>
              </w:rPr>
            </w:pPr>
            <w:r w:rsidRPr="0029583B">
              <w:rPr>
                <w:sz w:val="18"/>
                <w:szCs w:val="18"/>
                <w:u w:val="single"/>
              </w:rPr>
              <w:t>Maintenance phase</w:t>
            </w:r>
            <w:r w:rsidRPr="0029583B">
              <w:rPr>
                <w:sz w:val="18"/>
                <w:szCs w:val="18"/>
              </w:rPr>
              <w:t>: not clear</w:t>
            </w:r>
          </w:p>
          <w:p w14:paraId="3E4B0C4D" w14:textId="77777777" w:rsidR="0015503A" w:rsidRPr="0029583B" w:rsidRDefault="0015503A" w:rsidP="0015503A">
            <w:pPr>
              <w:spacing w:line="240" w:lineRule="auto"/>
              <w:rPr>
                <w:sz w:val="18"/>
                <w:szCs w:val="18"/>
              </w:rPr>
            </w:pPr>
          </w:p>
          <w:p w14:paraId="6023C402" w14:textId="04A425B4" w:rsidR="0015503A" w:rsidRPr="0029583B" w:rsidRDefault="0015503A" w:rsidP="0015503A">
            <w:pPr>
              <w:spacing w:line="240" w:lineRule="auto"/>
              <w:rPr>
                <w:sz w:val="18"/>
                <w:szCs w:val="18"/>
              </w:rPr>
            </w:pPr>
            <w:r w:rsidRPr="0029583B">
              <w:rPr>
                <w:sz w:val="18"/>
                <w:szCs w:val="18"/>
                <w:u w:val="single"/>
              </w:rPr>
              <w:t>Burks, 2012</w:t>
            </w:r>
            <w:r w:rsidRPr="0029583B">
              <w:rPr>
                <w:sz w:val="18"/>
                <w:szCs w:val="18"/>
                <w:u w:val="single"/>
              </w:rPr>
              <w:fldChar w:fldCharType="begin"/>
            </w:r>
            <w:r w:rsidR="005F2998">
              <w:rPr>
                <w:sz w:val="18"/>
                <w:szCs w:val="18"/>
                <w:u w:val="single"/>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8"/>
                <w:szCs w:val="18"/>
                <w:u w:val="single"/>
              </w:rPr>
              <w:fldChar w:fldCharType="separate"/>
            </w:r>
            <w:r w:rsidR="005F2998" w:rsidRPr="005F2998">
              <w:rPr>
                <w:noProof/>
                <w:sz w:val="18"/>
                <w:szCs w:val="18"/>
                <w:u w:val="single"/>
                <w:vertAlign w:val="superscript"/>
              </w:rPr>
              <w:t>17</w:t>
            </w:r>
            <w:r w:rsidRPr="0029583B">
              <w:rPr>
                <w:sz w:val="18"/>
                <w:szCs w:val="18"/>
                <w:u w:val="single"/>
              </w:rPr>
              <w:fldChar w:fldCharType="end"/>
            </w:r>
            <w:r w:rsidRPr="0029583B">
              <w:rPr>
                <w:sz w:val="18"/>
                <w:szCs w:val="18"/>
                <w:u w:val="single"/>
              </w:rPr>
              <w:t xml:space="preserve">  </w:t>
            </w:r>
            <w:r w:rsidRPr="0029583B">
              <w:rPr>
                <w:sz w:val="18"/>
                <w:szCs w:val="18"/>
              </w:rPr>
              <w:t xml:space="preserve">- </w:t>
            </w:r>
            <w:r w:rsidRPr="0029583B">
              <w:rPr>
                <w:b/>
                <w:sz w:val="18"/>
                <w:szCs w:val="18"/>
              </w:rPr>
              <w:t>egg</w:t>
            </w:r>
            <w:r w:rsidRPr="0029583B">
              <w:rPr>
                <w:sz w:val="18"/>
                <w:szCs w:val="18"/>
              </w:rPr>
              <w:t> :</w:t>
            </w:r>
          </w:p>
          <w:p w14:paraId="572358FE" w14:textId="77777777" w:rsidR="0015503A" w:rsidRPr="0029583B" w:rsidRDefault="0015503A" w:rsidP="0015503A">
            <w:pPr>
              <w:spacing w:line="240" w:lineRule="auto"/>
              <w:rPr>
                <w:sz w:val="18"/>
                <w:szCs w:val="18"/>
                <w:u w:val="single"/>
              </w:rPr>
            </w:pPr>
            <w:r w:rsidRPr="0029583B">
              <w:rPr>
                <w:sz w:val="18"/>
                <w:szCs w:val="18"/>
                <w:u w:val="single"/>
              </w:rPr>
              <w:t>Before maintenance:</w:t>
            </w:r>
          </w:p>
          <w:p w14:paraId="0219E111" w14:textId="77777777" w:rsidR="0015503A" w:rsidRPr="0029583B" w:rsidRDefault="0015503A" w:rsidP="0015503A">
            <w:pPr>
              <w:spacing w:line="240" w:lineRule="auto"/>
              <w:rPr>
                <w:sz w:val="18"/>
                <w:szCs w:val="18"/>
              </w:rPr>
            </w:pPr>
            <w:r w:rsidRPr="0029583B">
              <w:rPr>
                <w:b/>
                <w:sz w:val="18"/>
                <w:szCs w:val="18"/>
              </w:rPr>
              <w:t>OIT: 13% (5/40)</w:t>
            </w:r>
            <w:r w:rsidRPr="0029583B">
              <w:rPr>
                <w:sz w:val="18"/>
                <w:szCs w:val="18"/>
              </w:rPr>
              <w:t xml:space="preserve"> (4 allergic reaction, 1 anxiety)</w:t>
            </w:r>
          </w:p>
          <w:p w14:paraId="35DC0605" w14:textId="77777777" w:rsidR="0015503A" w:rsidRPr="0029583B" w:rsidRDefault="0015503A" w:rsidP="0015503A">
            <w:pPr>
              <w:spacing w:line="240" w:lineRule="auto"/>
              <w:rPr>
                <w:sz w:val="18"/>
                <w:szCs w:val="18"/>
              </w:rPr>
            </w:pPr>
            <w:r w:rsidRPr="0029583B">
              <w:rPr>
                <w:b/>
                <w:sz w:val="18"/>
                <w:szCs w:val="18"/>
              </w:rPr>
              <w:t>Placebo: 6.7% (1/15)</w:t>
            </w:r>
            <w:r w:rsidRPr="0029583B">
              <w:rPr>
                <w:sz w:val="18"/>
                <w:szCs w:val="18"/>
              </w:rPr>
              <w:t xml:space="preserve"> (1 allergy symptoms)</w:t>
            </w:r>
          </w:p>
          <w:p w14:paraId="54DFB42D" w14:textId="77777777" w:rsidR="0015503A" w:rsidRPr="0029583B" w:rsidRDefault="0015503A" w:rsidP="0015503A">
            <w:pPr>
              <w:spacing w:line="240" w:lineRule="auto"/>
              <w:rPr>
                <w:sz w:val="18"/>
                <w:szCs w:val="18"/>
                <w:u w:val="single"/>
              </w:rPr>
            </w:pPr>
            <w:r w:rsidRPr="0029583B">
              <w:rPr>
                <w:sz w:val="18"/>
                <w:szCs w:val="18"/>
                <w:u w:val="single"/>
              </w:rPr>
              <w:t>During maintenance:</w:t>
            </w:r>
          </w:p>
          <w:p w14:paraId="25100255" w14:textId="77777777" w:rsidR="0015503A" w:rsidRDefault="0015503A" w:rsidP="0015503A">
            <w:pPr>
              <w:spacing w:line="240" w:lineRule="auto"/>
              <w:rPr>
                <w:sz w:val="18"/>
                <w:szCs w:val="18"/>
              </w:rPr>
            </w:pPr>
            <w:r w:rsidRPr="0029583B">
              <w:rPr>
                <w:b/>
                <w:sz w:val="18"/>
                <w:szCs w:val="18"/>
              </w:rPr>
              <w:t>OIT: 2.9% (1/35)</w:t>
            </w:r>
            <w:r w:rsidRPr="0029583B">
              <w:rPr>
                <w:sz w:val="18"/>
                <w:szCs w:val="18"/>
              </w:rPr>
              <w:t xml:space="preserve"> (allergic reactions) (no maintenance for placebo)</w:t>
            </w:r>
          </w:p>
          <w:p w14:paraId="72364480" w14:textId="77777777" w:rsidR="0015503A" w:rsidRPr="0029583B" w:rsidRDefault="0015503A" w:rsidP="0015503A">
            <w:pPr>
              <w:spacing w:line="240" w:lineRule="auto"/>
              <w:rPr>
                <w:sz w:val="18"/>
                <w:szCs w:val="18"/>
              </w:rPr>
            </w:pPr>
            <w:r w:rsidRPr="004B5761">
              <w:rPr>
                <w:sz w:val="18"/>
                <w:szCs w:val="18"/>
                <w:u w:val="single"/>
              </w:rPr>
              <w:t>Overall</w:t>
            </w:r>
            <w:r>
              <w:rPr>
                <w:sz w:val="18"/>
                <w:szCs w:val="18"/>
              </w:rPr>
              <w:t xml:space="preserve">: </w:t>
            </w:r>
            <w:r w:rsidRPr="004B5761">
              <w:rPr>
                <w:b/>
                <w:sz w:val="18"/>
                <w:szCs w:val="18"/>
              </w:rPr>
              <w:t>15%</w:t>
            </w:r>
            <w:r>
              <w:rPr>
                <w:sz w:val="18"/>
                <w:szCs w:val="18"/>
              </w:rPr>
              <w:t xml:space="preserve"> (6/40)</w:t>
            </w:r>
          </w:p>
          <w:p w14:paraId="26EEE999" w14:textId="77777777" w:rsidR="0015503A" w:rsidRPr="0029583B" w:rsidRDefault="0015503A" w:rsidP="0015503A">
            <w:pPr>
              <w:spacing w:line="240" w:lineRule="auto"/>
              <w:jc w:val="center"/>
              <w:rPr>
                <w:b/>
                <w:sz w:val="18"/>
                <w:szCs w:val="18"/>
              </w:rPr>
            </w:pPr>
          </w:p>
          <w:p w14:paraId="3684593E" w14:textId="6619C20F" w:rsidR="0015503A" w:rsidRPr="0029583B" w:rsidRDefault="0015503A" w:rsidP="0015503A">
            <w:pPr>
              <w:spacing w:line="240" w:lineRule="auto"/>
              <w:rPr>
                <w:sz w:val="18"/>
                <w:szCs w:val="18"/>
              </w:rPr>
            </w:pPr>
            <w:r w:rsidRPr="0029583B">
              <w:rPr>
                <w:sz w:val="18"/>
                <w:szCs w:val="18"/>
                <w:u w:val="single"/>
              </w:rPr>
              <w:t>Escudero, 2015</w:t>
            </w:r>
            <w:r w:rsidRPr="0029583B">
              <w:rPr>
                <w:sz w:val="18"/>
                <w:szCs w:val="18"/>
                <w:u w:val="single"/>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8"/>
                <w:szCs w:val="18"/>
                <w:u w:val="single"/>
              </w:rPr>
              <w:instrText xml:space="preserve"> ADDIN EN.CITE </w:instrText>
            </w:r>
            <w:r w:rsidR="005F2998">
              <w:rPr>
                <w:sz w:val="18"/>
                <w:szCs w:val="18"/>
                <w:u w:val="single"/>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8"/>
                <w:szCs w:val="18"/>
                <w:u w:val="single"/>
              </w:rPr>
              <w:instrText xml:space="preserve"> ADDIN EN.CITE.DATA </w:instrText>
            </w:r>
            <w:r w:rsidR="005F2998">
              <w:rPr>
                <w:sz w:val="18"/>
                <w:szCs w:val="18"/>
                <w:u w:val="single"/>
              </w:rPr>
            </w:r>
            <w:r w:rsidR="005F2998">
              <w:rPr>
                <w:sz w:val="18"/>
                <w:szCs w:val="18"/>
                <w:u w:val="single"/>
              </w:rPr>
              <w:fldChar w:fldCharType="end"/>
            </w:r>
            <w:r w:rsidRPr="0029583B">
              <w:rPr>
                <w:sz w:val="18"/>
                <w:szCs w:val="18"/>
                <w:u w:val="single"/>
              </w:rPr>
            </w:r>
            <w:r w:rsidRPr="0029583B">
              <w:rPr>
                <w:sz w:val="18"/>
                <w:szCs w:val="18"/>
                <w:u w:val="single"/>
              </w:rPr>
              <w:fldChar w:fldCharType="separate"/>
            </w:r>
            <w:r w:rsidR="005F2998" w:rsidRPr="005F2998">
              <w:rPr>
                <w:noProof/>
                <w:sz w:val="18"/>
                <w:szCs w:val="18"/>
                <w:u w:val="single"/>
                <w:vertAlign w:val="superscript"/>
              </w:rPr>
              <w:t>18</w:t>
            </w:r>
            <w:r w:rsidRPr="0029583B">
              <w:rPr>
                <w:sz w:val="18"/>
                <w:szCs w:val="18"/>
                <w:u w:val="single"/>
              </w:rPr>
              <w:fldChar w:fldCharType="end"/>
            </w:r>
            <w:r w:rsidRPr="0029583B">
              <w:rPr>
                <w:sz w:val="18"/>
                <w:szCs w:val="18"/>
              </w:rPr>
              <w:t xml:space="preserve"> - </w:t>
            </w:r>
            <w:r w:rsidRPr="0029583B">
              <w:rPr>
                <w:b/>
                <w:sz w:val="18"/>
                <w:szCs w:val="18"/>
              </w:rPr>
              <w:t>egg</w:t>
            </w:r>
          </w:p>
          <w:p w14:paraId="0E605E04" w14:textId="77777777" w:rsidR="0015503A" w:rsidRPr="0029583B" w:rsidRDefault="0015503A" w:rsidP="0015503A">
            <w:pPr>
              <w:spacing w:line="240" w:lineRule="auto"/>
              <w:rPr>
                <w:sz w:val="18"/>
                <w:szCs w:val="18"/>
              </w:rPr>
            </w:pPr>
            <w:r w:rsidRPr="0029583B">
              <w:rPr>
                <w:b/>
                <w:sz w:val="18"/>
                <w:szCs w:val="18"/>
              </w:rPr>
              <w:t>OIT: 6.7% (2/30)</w:t>
            </w:r>
            <w:r w:rsidRPr="0029583B">
              <w:rPr>
                <w:sz w:val="18"/>
                <w:szCs w:val="18"/>
              </w:rPr>
              <w:t xml:space="preserve"> (persistent mild reactions)</w:t>
            </w:r>
          </w:p>
          <w:p w14:paraId="220385AA" w14:textId="77777777" w:rsidR="0015503A" w:rsidRPr="0029583B" w:rsidRDefault="0015503A" w:rsidP="0015503A">
            <w:pPr>
              <w:spacing w:line="240" w:lineRule="auto"/>
              <w:rPr>
                <w:b/>
                <w:sz w:val="18"/>
                <w:szCs w:val="18"/>
              </w:rPr>
            </w:pPr>
            <w:r w:rsidRPr="0029583B">
              <w:rPr>
                <w:b/>
                <w:sz w:val="18"/>
                <w:szCs w:val="18"/>
              </w:rPr>
              <w:t>Control: 0/31</w:t>
            </w:r>
          </w:p>
          <w:p w14:paraId="7C2B85CC" w14:textId="77777777" w:rsidR="0015503A" w:rsidRPr="0029583B" w:rsidRDefault="0015503A" w:rsidP="0015503A">
            <w:pPr>
              <w:spacing w:line="240" w:lineRule="auto"/>
              <w:rPr>
                <w:sz w:val="18"/>
                <w:szCs w:val="18"/>
              </w:rPr>
            </w:pPr>
          </w:p>
          <w:p w14:paraId="2CB8E869" w14:textId="5789DDC0" w:rsidR="0015503A" w:rsidRPr="0029583B" w:rsidRDefault="0015503A" w:rsidP="0015503A">
            <w:pPr>
              <w:spacing w:line="240" w:lineRule="auto"/>
              <w:rPr>
                <w:sz w:val="18"/>
                <w:szCs w:val="18"/>
              </w:rPr>
            </w:pPr>
            <w:r w:rsidRPr="0029583B">
              <w:rPr>
                <w:sz w:val="18"/>
                <w:szCs w:val="18"/>
                <w:u w:val="single"/>
              </w:rPr>
              <w:t>Fuentes-Aparicio, 2013</w:t>
            </w:r>
            <w:r w:rsidRPr="0029583B">
              <w:rPr>
                <w:sz w:val="18"/>
                <w:szCs w:val="18"/>
                <w:u w:val="single"/>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8"/>
                <w:szCs w:val="18"/>
                <w:u w:val="single"/>
              </w:rPr>
              <w:instrText xml:space="preserve"> ADDIN EN.CITE </w:instrText>
            </w:r>
            <w:r w:rsidR="005F2998">
              <w:rPr>
                <w:sz w:val="18"/>
                <w:szCs w:val="18"/>
                <w:u w:val="single"/>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8"/>
                <w:szCs w:val="18"/>
                <w:u w:val="single"/>
              </w:rPr>
              <w:instrText xml:space="preserve"> ADDIN EN.CITE.DATA </w:instrText>
            </w:r>
            <w:r w:rsidR="005F2998">
              <w:rPr>
                <w:sz w:val="18"/>
                <w:szCs w:val="18"/>
                <w:u w:val="single"/>
              </w:rPr>
            </w:r>
            <w:r w:rsidR="005F2998">
              <w:rPr>
                <w:sz w:val="18"/>
                <w:szCs w:val="18"/>
                <w:u w:val="single"/>
              </w:rPr>
              <w:fldChar w:fldCharType="end"/>
            </w:r>
            <w:r w:rsidRPr="0029583B">
              <w:rPr>
                <w:sz w:val="18"/>
                <w:szCs w:val="18"/>
                <w:u w:val="single"/>
              </w:rPr>
            </w:r>
            <w:r w:rsidRPr="0029583B">
              <w:rPr>
                <w:sz w:val="18"/>
                <w:szCs w:val="18"/>
                <w:u w:val="single"/>
              </w:rPr>
              <w:fldChar w:fldCharType="separate"/>
            </w:r>
            <w:r w:rsidR="005F2998" w:rsidRPr="005F2998">
              <w:rPr>
                <w:noProof/>
                <w:sz w:val="18"/>
                <w:szCs w:val="18"/>
                <w:u w:val="single"/>
                <w:vertAlign w:val="superscript"/>
              </w:rPr>
              <w:t>19</w:t>
            </w:r>
            <w:r w:rsidRPr="0029583B">
              <w:rPr>
                <w:sz w:val="18"/>
                <w:szCs w:val="18"/>
                <w:u w:val="single"/>
              </w:rPr>
              <w:fldChar w:fldCharType="end"/>
            </w:r>
            <w:r w:rsidRPr="0029583B">
              <w:rPr>
                <w:sz w:val="18"/>
                <w:szCs w:val="18"/>
              </w:rPr>
              <w:t xml:space="preserve"> – </w:t>
            </w:r>
            <w:r w:rsidRPr="0029583B">
              <w:rPr>
                <w:b/>
                <w:sz w:val="18"/>
                <w:szCs w:val="18"/>
              </w:rPr>
              <w:t>egg</w:t>
            </w:r>
            <w:r w:rsidRPr="0029583B">
              <w:rPr>
                <w:sz w:val="18"/>
                <w:szCs w:val="18"/>
              </w:rPr>
              <w:t> :</w:t>
            </w:r>
          </w:p>
          <w:p w14:paraId="4CB8BD04" w14:textId="77777777" w:rsidR="0015503A" w:rsidRPr="0029583B" w:rsidRDefault="0015503A" w:rsidP="0015503A">
            <w:pPr>
              <w:spacing w:line="240" w:lineRule="auto"/>
              <w:rPr>
                <w:sz w:val="18"/>
                <w:szCs w:val="18"/>
              </w:rPr>
            </w:pPr>
            <w:r w:rsidRPr="0029583B">
              <w:rPr>
                <w:b/>
                <w:sz w:val="18"/>
                <w:szCs w:val="18"/>
              </w:rPr>
              <w:t>OIT: 7.5% (3/40)</w:t>
            </w:r>
            <w:r w:rsidRPr="0029583B">
              <w:rPr>
                <w:sz w:val="18"/>
                <w:szCs w:val="18"/>
              </w:rPr>
              <w:t xml:space="preserve"> (persistent GI symptoms, including a case of confirmed EOE)</w:t>
            </w:r>
          </w:p>
          <w:p w14:paraId="6638171F" w14:textId="77777777" w:rsidR="0015503A" w:rsidRPr="0029583B" w:rsidRDefault="0015503A" w:rsidP="0015503A">
            <w:pPr>
              <w:spacing w:line="240" w:lineRule="auto"/>
              <w:rPr>
                <w:b/>
                <w:sz w:val="18"/>
                <w:szCs w:val="18"/>
              </w:rPr>
            </w:pPr>
            <w:r w:rsidRPr="0029583B">
              <w:rPr>
                <w:b/>
                <w:sz w:val="18"/>
                <w:szCs w:val="18"/>
              </w:rPr>
              <w:t>Control: 0/32</w:t>
            </w:r>
          </w:p>
          <w:p w14:paraId="10DBE3D8" w14:textId="77777777" w:rsidR="0015503A" w:rsidRPr="0029583B" w:rsidRDefault="0015503A" w:rsidP="0015503A">
            <w:pPr>
              <w:spacing w:line="240" w:lineRule="auto"/>
              <w:rPr>
                <w:b/>
                <w:sz w:val="18"/>
                <w:szCs w:val="18"/>
              </w:rPr>
            </w:pPr>
          </w:p>
          <w:p w14:paraId="5EC0984E" w14:textId="167C7C8B" w:rsidR="0015503A" w:rsidRPr="0029583B" w:rsidRDefault="0015503A" w:rsidP="0015503A">
            <w:pPr>
              <w:spacing w:line="240" w:lineRule="auto"/>
              <w:rPr>
                <w:sz w:val="18"/>
                <w:szCs w:val="18"/>
              </w:rPr>
            </w:pPr>
            <w:r w:rsidRPr="0029583B">
              <w:rPr>
                <w:sz w:val="18"/>
                <w:szCs w:val="18"/>
                <w:u w:val="single"/>
              </w:rPr>
              <w:t>Morisset, 2007</w:t>
            </w:r>
            <w:r w:rsidRPr="0029583B">
              <w:rPr>
                <w:sz w:val="18"/>
                <w:szCs w:val="18"/>
                <w:u w:val="single"/>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8"/>
                <w:szCs w:val="18"/>
                <w:u w:val="single"/>
              </w:rPr>
              <w:instrText xml:space="preserve"> ADDIN EN.CITE </w:instrText>
            </w:r>
            <w:r w:rsidR="005F2998">
              <w:rPr>
                <w:sz w:val="18"/>
                <w:szCs w:val="18"/>
                <w:u w:val="single"/>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8"/>
                <w:szCs w:val="18"/>
                <w:u w:val="single"/>
              </w:rPr>
              <w:instrText xml:space="preserve"> ADDIN EN.CITE.DATA </w:instrText>
            </w:r>
            <w:r w:rsidR="005F2998">
              <w:rPr>
                <w:sz w:val="18"/>
                <w:szCs w:val="18"/>
                <w:u w:val="single"/>
              </w:rPr>
            </w:r>
            <w:r w:rsidR="005F2998">
              <w:rPr>
                <w:sz w:val="18"/>
                <w:szCs w:val="18"/>
                <w:u w:val="single"/>
              </w:rPr>
              <w:fldChar w:fldCharType="end"/>
            </w:r>
            <w:r w:rsidRPr="0029583B">
              <w:rPr>
                <w:sz w:val="18"/>
                <w:szCs w:val="18"/>
                <w:u w:val="single"/>
              </w:rPr>
            </w:r>
            <w:r w:rsidRPr="0029583B">
              <w:rPr>
                <w:sz w:val="18"/>
                <w:szCs w:val="18"/>
                <w:u w:val="single"/>
              </w:rPr>
              <w:fldChar w:fldCharType="separate"/>
            </w:r>
            <w:r w:rsidR="005F2998" w:rsidRPr="005F2998">
              <w:rPr>
                <w:noProof/>
                <w:sz w:val="18"/>
                <w:szCs w:val="18"/>
                <w:u w:val="single"/>
                <w:vertAlign w:val="superscript"/>
              </w:rPr>
              <w:t>12</w:t>
            </w:r>
            <w:r w:rsidRPr="0029583B">
              <w:rPr>
                <w:sz w:val="18"/>
                <w:szCs w:val="18"/>
                <w:u w:val="single"/>
              </w:rPr>
              <w:fldChar w:fldCharType="end"/>
            </w:r>
            <w:r w:rsidRPr="0029583B">
              <w:rPr>
                <w:sz w:val="18"/>
                <w:szCs w:val="18"/>
              </w:rPr>
              <w:t xml:space="preserve"> – </w:t>
            </w:r>
            <w:r w:rsidRPr="0029583B">
              <w:rPr>
                <w:b/>
                <w:sz w:val="18"/>
                <w:szCs w:val="18"/>
              </w:rPr>
              <w:t>milk</w:t>
            </w:r>
            <w:r w:rsidRPr="0029583B">
              <w:rPr>
                <w:sz w:val="18"/>
                <w:szCs w:val="18"/>
              </w:rPr>
              <w:t> :</w:t>
            </w:r>
          </w:p>
          <w:p w14:paraId="1D9FC314" w14:textId="77777777" w:rsidR="0015503A" w:rsidRPr="0029583B" w:rsidRDefault="0015503A" w:rsidP="0015503A">
            <w:pPr>
              <w:spacing w:line="240" w:lineRule="auto"/>
              <w:rPr>
                <w:b/>
                <w:sz w:val="18"/>
                <w:szCs w:val="18"/>
              </w:rPr>
            </w:pPr>
            <w:r w:rsidRPr="0029583B">
              <w:rPr>
                <w:b/>
                <w:sz w:val="18"/>
                <w:szCs w:val="18"/>
              </w:rPr>
              <w:t xml:space="preserve">OIT : </w:t>
            </w:r>
            <w:r>
              <w:rPr>
                <w:b/>
                <w:sz w:val="18"/>
                <w:szCs w:val="18"/>
              </w:rPr>
              <w:t>7.1% (</w:t>
            </w:r>
            <w:r w:rsidRPr="0029583B">
              <w:rPr>
                <w:b/>
                <w:sz w:val="18"/>
                <w:szCs w:val="18"/>
              </w:rPr>
              <w:t>2/28</w:t>
            </w:r>
            <w:r>
              <w:rPr>
                <w:b/>
                <w:sz w:val="18"/>
                <w:szCs w:val="18"/>
              </w:rPr>
              <w:t>)</w:t>
            </w:r>
          </w:p>
          <w:p w14:paraId="150B8878" w14:textId="77777777" w:rsidR="0015503A" w:rsidRPr="0029583B" w:rsidRDefault="0015503A" w:rsidP="0015503A">
            <w:pPr>
              <w:spacing w:line="240" w:lineRule="auto"/>
              <w:rPr>
                <w:b/>
                <w:sz w:val="18"/>
                <w:szCs w:val="18"/>
              </w:rPr>
            </w:pPr>
            <w:r w:rsidRPr="0029583B">
              <w:rPr>
                <w:b/>
                <w:sz w:val="18"/>
                <w:szCs w:val="18"/>
              </w:rPr>
              <w:t>Control : 0/32</w:t>
            </w:r>
          </w:p>
          <w:p w14:paraId="767F31E4" w14:textId="77777777" w:rsidR="0015503A" w:rsidRPr="0029583B" w:rsidRDefault="0015503A" w:rsidP="0015503A">
            <w:pPr>
              <w:spacing w:line="240" w:lineRule="auto"/>
              <w:rPr>
                <w:b/>
                <w:sz w:val="18"/>
                <w:szCs w:val="18"/>
              </w:rPr>
            </w:pPr>
          </w:p>
        </w:tc>
        <w:tc>
          <w:tcPr>
            <w:tcW w:w="3603" w:type="dxa"/>
          </w:tcPr>
          <w:p w14:paraId="08A9F0EA" w14:textId="77777777" w:rsidR="0015503A" w:rsidRPr="0029583B" w:rsidRDefault="0015503A" w:rsidP="0015503A">
            <w:pPr>
              <w:spacing w:line="240" w:lineRule="auto"/>
              <w:rPr>
                <w:sz w:val="18"/>
                <w:szCs w:val="18"/>
              </w:rPr>
            </w:pPr>
            <w:r w:rsidRPr="0029583B">
              <w:rPr>
                <w:b/>
                <w:sz w:val="18"/>
                <w:szCs w:val="18"/>
              </w:rPr>
              <w:lastRenderedPageBreak/>
              <w:t>Follow-up:</w:t>
            </w:r>
            <w:r w:rsidRPr="0029583B">
              <w:rPr>
                <w:sz w:val="18"/>
                <w:szCs w:val="18"/>
              </w:rPr>
              <w:t xml:space="preserve"> ≥ 10 months after start of OIT</w:t>
            </w:r>
          </w:p>
          <w:p w14:paraId="7A8C08DC" w14:textId="77777777" w:rsidR="0015503A" w:rsidRPr="0029583B" w:rsidRDefault="0015503A" w:rsidP="0015503A">
            <w:pPr>
              <w:spacing w:line="240" w:lineRule="auto"/>
              <w:rPr>
                <w:b/>
                <w:sz w:val="18"/>
                <w:szCs w:val="18"/>
              </w:rPr>
            </w:pPr>
          </w:p>
          <w:p w14:paraId="693CE78A" w14:textId="77777777" w:rsidR="0015503A" w:rsidRPr="0029583B" w:rsidRDefault="0015503A" w:rsidP="0015503A">
            <w:pPr>
              <w:spacing w:line="240" w:lineRule="auto"/>
              <w:rPr>
                <w:sz w:val="18"/>
                <w:szCs w:val="18"/>
              </w:rPr>
            </w:pPr>
            <w:r w:rsidRPr="0029583B">
              <w:rPr>
                <w:b/>
                <w:sz w:val="18"/>
                <w:szCs w:val="18"/>
              </w:rPr>
              <w:t>Total discontinuations due to AEs or treatment failure: 9.6%</w:t>
            </w:r>
            <w:r w:rsidRPr="0029583B">
              <w:rPr>
                <w:sz w:val="18"/>
                <w:szCs w:val="18"/>
              </w:rPr>
              <w:t xml:space="preserve"> (27/280):</w:t>
            </w:r>
          </w:p>
          <w:p w14:paraId="608B90A4" w14:textId="77777777" w:rsidR="0015503A" w:rsidRPr="0029583B" w:rsidRDefault="0015503A" w:rsidP="0015503A">
            <w:pPr>
              <w:spacing w:line="240" w:lineRule="auto"/>
              <w:rPr>
                <w:sz w:val="18"/>
                <w:szCs w:val="18"/>
              </w:rPr>
            </w:pPr>
            <w:r w:rsidRPr="0029583B">
              <w:rPr>
                <w:b/>
                <w:sz w:val="18"/>
                <w:szCs w:val="18"/>
              </w:rPr>
              <w:t>Primary failures (stopped OIT during the 1</w:t>
            </w:r>
            <w:r w:rsidRPr="0029583B">
              <w:rPr>
                <w:b/>
                <w:sz w:val="18"/>
                <w:szCs w:val="18"/>
                <w:vertAlign w:val="superscript"/>
              </w:rPr>
              <w:t>st</w:t>
            </w:r>
            <w:r w:rsidRPr="0029583B">
              <w:rPr>
                <w:b/>
                <w:sz w:val="18"/>
                <w:szCs w:val="18"/>
              </w:rPr>
              <w:t xml:space="preserve"> week): 1.8%</w:t>
            </w:r>
            <w:r w:rsidRPr="0029583B">
              <w:rPr>
                <w:sz w:val="18"/>
                <w:szCs w:val="18"/>
              </w:rPr>
              <w:t xml:space="preserve"> (5/280) (3 extreme sensitivity, 2 parental or psychological reasons-not AE)</w:t>
            </w:r>
          </w:p>
          <w:p w14:paraId="6538D8EA" w14:textId="77777777" w:rsidR="0015503A" w:rsidRPr="0029583B" w:rsidRDefault="0015503A" w:rsidP="0015503A">
            <w:pPr>
              <w:spacing w:line="240" w:lineRule="auto"/>
              <w:rPr>
                <w:sz w:val="18"/>
                <w:szCs w:val="18"/>
              </w:rPr>
            </w:pPr>
            <w:r w:rsidRPr="0029583B">
              <w:rPr>
                <w:b/>
                <w:sz w:val="18"/>
                <w:szCs w:val="18"/>
              </w:rPr>
              <w:t>Recurrent anaphylaxis: 5.7%</w:t>
            </w:r>
            <w:r w:rsidRPr="0029583B">
              <w:rPr>
                <w:sz w:val="18"/>
                <w:szCs w:val="18"/>
              </w:rPr>
              <w:t xml:space="preserve"> (16/280, 59% [16/27 of all]</w:t>
            </w:r>
          </w:p>
          <w:p w14:paraId="50E67414" w14:textId="77777777" w:rsidR="0015503A" w:rsidRPr="0029583B" w:rsidRDefault="0015503A" w:rsidP="0015503A">
            <w:pPr>
              <w:spacing w:line="240" w:lineRule="auto"/>
              <w:rPr>
                <w:sz w:val="18"/>
                <w:szCs w:val="18"/>
              </w:rPr>
            </w:pPr>
            <w:r w:rsidRPr="0029583B">
              <w:rPr>
                <w:b/>
                <w:sz w:val="18"/>
                <w:szCs w:val="18"/>
              </w:rPr>
              <w:t>GI symptoms with peripheral blood eosinophilia: 2.9%</w:t>
            </w:r>
            <w:r w:rsidRPr="0029583B">
              <w:rPr>
                <w:sz w:val="18"/>
                <w:szCs w:val="18"/>
              </w:rPr>
              <w:t xml:space="preserve"> (8/280)</w:t>
            </w:r>
          </w:p>
          <w:p w14:paraId="340012C3" w14:textId="77777777" w:rsidR="0015503A" w:rsidRPr="0029583B" w:rsidRDefault="0015503A" w:rsidP="0015503A">
            <w:pPr>
              <w:spacing w:line="240" w:lineRule="auto"/>
              <w:rPr>
                <w:sz w:val="18"/>
                <w:szCs w:val="18"/>
              </w:rPr>
            </w:pPr>
          </w:p>
          <w:p w14:paraId="01DC811C" w14:textId="77777777" w:rsidR="0015503A" w:rsidRPr="0029583B" w:rsidRDefault="0015503A" w:rsidP="0015503A">
            <w:pPr>
              <w:spacing w:line="240" w:lineRule="auto"/>
              <w:rPr>
                <w:b/>
                <w:sz w:val="18"/>
                <w:szCs w:val="18"/>
              </w:rPr>
            </w:pPr>
          </w:p>
          <w:p w14:paraId="0351C07B" w14:textId="77777777" w:rsidR="0015503A" w:rsidRPr="0029583B" w:rsidRDefault="0015503A" w:rsidP="0015503A">
            <w:pPr>
              <w:spacing w:line="240" w:lineRule="auto"/>
              <w:rPr>
                <w:sz w:val="18"/>
                <w:szCs w:val="18"/>
              </w:rPr>
            </w:pPr>
            <w:r w:rsidRPr="0029583B">
              <w:rPr>
                <w:b/>
                <w:sz w:val="18"/>
                <w:szCs w:val="18"/>
              </w:rPr>
              <w:t xml:space="preserve">Food aversion: 3.6%  </w:t>
            </w:r>
            <w:r w:rsidRPr="0029583B">
              <w:rPr>
                <w:sz w:val="18"/>
                <w:szCs w:val="18"/>
              </w:rPr>
              <w:t>(10/280, percent of patients who discontinued after 1</w:t>
            </w:r>
            <w:r w:rsidRPr="0029583B">
              <w:rPr>
                <w:sz w:val="18"/>
                <w:szCs w:val="18"/>
                <w:vertAlign w:val="superscript"/>
              </w:rPr>
              <w:t>st</w:t>
            </w:r>
            <w:r w:rsidRPr="0029583B">
              <w:rPr>
                <w:sz w:val="18"/>
                <w:szCs w:val="18"/>
              </w:rPr>
              <w:t xml:space="preserve"> week: 45% [10/22])</w:t>
            </w:r>
          </w:p>
          <w:p w14:paraId="7251CFBA" w14:textId="77777777" w:rsidR="0015503A" w:rsidRPr="0029583B" w:rsidRDefault="0015503A" w:rsidP="0015503A">
            <w:pPr>
              <w:spacing w:line="240" w:lineRule="auto"/>
              <w:rPr>
                <w:sz w:val="18"/>
                <w:szCs w:val="18"/>
              </w:rPr>
            </w:pPr>
          </w:p>
          <w:p w14:paraId="479B0761" w14:textId="77777777" w:rsidR="0015503A" w:rsidRPr="0029583B" w:rsidRDefault="0015503A" w:rsidP="0015503A">
            <w:pPr>
              <w:spacing w:line="240" w:lineRule="auto"/>
              <w:rPr>
                <w:sz w:val="18"/>
                <w:szCs w:val="18"/>
              </w:rPr>
            </w:pPr>
            <w:r w:rsidRPr="0029583B">
              <w:rPr>
                <w:b/>
                <w:sz w:val="18"/>
                <w:szCs w:val="18"/>
              </w:rPr>
              <w:t>Total discontinuations:  14%</w:t>
            </w:r>
            <w:r w:rsidRPr="0029583B">
              <w:rPr>
                <w:sz w:val="18"/>
                <w:szCs w:val="18"/>
              </w:rPr>
              <w:t xml:space="preserve"> (39/280)</w:t>
            </w:r>
          </w:p>
        </w:tc>
        <w:tc>
          <w:tcPr>
            <w:tcW w:w="3560" w:type="dxa"/>
          </w:tcPr>
          <w:p w14:paraId="2176ED55" w14:textId="77777777" w:rsidR="0015503A" w:rsidRPr="0029583B" w:rsidRDefault="0015503A" w:rsidP="0015503A">
            <w:pPr>
              <w:spacing w:line="240" w:lineRule="auto"/>
              <w:rPr>
                <w:sz w:val="18"/>
                <w:szCs w:val="18"/>
              </w:rPr>
            </w:pPr>
            <w:r w:rsidRPr="0029583B">
              <w:rPr>
                <w:b/>
                <w:sz w:val="18"/>
                <w:szCs w:val="18"/>
              </w:rPr>
              <w:t xml:space="preserve">Follow-up: </w:t>
            </w:r>
            <w:r w:rsidRPr="0029583B">
              <w:rPr>
                <w:sz w:val="18"/>
                <w:szCs w:val="18"/>
              </w:rPr>
              <w:t>median 6.5 (range 1-11) years after start of OIT</w:t>
            </w:r>
          </w:p>
          <w:p w14:paraId="6A7B883A" w14:textId="77777777" w:rsidR="0015503A" w:rsidRPr="0029583B" w:rsidRDefault="0015503A" w:rsidP="0015503A">
            <w:pPr>
              <w:spacing w:line="240" w:lineRule="auto"/>
              <w:rPr>
                <w:sz w:val="18"/>
                <w:szCs w:val="18"/>
              </w:rPr>
            </w:pPr>
          </w:p>
          <w:p w14:paraId="20261BAC" w14:textId="77777777" w:rsidR="0015503A" w:rsidRPr="0029583B" w:rsidRDefault="0015503A" w:rsidP="0015503A">
            <w:pPr>
              <w:spacing w:line="240" w:lineRule="auto"/>
              <w:rPr>
                <w:sz w:val="18"/>
                <w:szCs w:val="18"/>
              </w:rPr>
            </w:pPr>
            <w:r w:rsidRPr="0029583B">
              <w:rPr>
                <w:sz w:val="18"/>
                <w:szCs w:val="18"/>
              </w:rPr>
              <w:t>Over median FU of 6.5 years 24% (71/295) of patients discontinued OIT (data missing from 15% [44/295] of patients)</w:t>
            </w:r>
          </w:p>
          <w:p w14:paraId="71005FF6" w14:textId="77777777" w:rsidR="0015503A" w:rsidRPr="0029583B" w:rsidRDefault="0015503A" w:rsidP="0015503A">
            <w:pPr>
              <w:spacing w:line="240" w:lineRule="auto"/>
              <w:rPr>
                <w:b/>
                <w:sz w:val="18"/>
                <w:szCs w:val="18"/>
              </w:rPr>
            </w:pPr>
          </w:p>
          <w:p w14:paraId="366E4F56" w14:textId="77777777" w:rsidR="0015503A" w:rsidRPr="0029583B" w:rsidRDefault="0015503A" w:rsidP="0015503A">
            <w:pPr>
              <w:spacing w:line="240" w:lineRule="auto"/>
              <w:rPr>
                <w:sz w:val="18"/>
                <w:szCs w:val="18"/>
              </w:rPr>
            </w:pPr>
            <w:r w:rsidRPr="0029583B">
              <w:rPr>
                <w:b/>
                <w:sz w:val="18"/>
                <w:szCs w:val="18"/>
              </w:rPr>
              <w:t>GI symptoms</w:t>
            </w:r>
            <w:r w:rsidRPr="0029583B">
              <w:rPr>
                <w:sz w:val="18"/>
                <w:szCs w:val="18"/>
              </w:rPr>
              <w:t xml:space="preserve"> were the most common self-reported reason for discontinuation: </w:t>
            </w:r>
            <w:r w:rsidRPr="0029583B">
              <w:rPr>
                <w:b/>
                <w:sz w:val="18"/>
                <w:szCs w:val="18"/>
              </w:rPr>
              <w:t>16%</w:t>
            </w:r>
            <w:r w:rsidRPr="0029583B">
              <w:rPr>
                <w:sz w:val="18"/>
                <w:szCs w:val="18"/>
              </w:rPr>
              <w:t xml:space="preserve"> (41/252), </w:t>
            </w:r>
            <w:r w:rsidRPr="0029583B">
              <w:rPr>
                <w:b/>
                <w:sz w:val="18"/>
                <w:szCs w:val="18"/>
              </w:rPr>
              <w:t>58%</w:t>
            </w:r>
            <w:r w:rsidRPr="0029583B">
              <w:rPr>
                <w:sz w:val="18"/>
                <w:szCs w:val="18"/>
              </w:rPr>
              <w:t xml:space="preserve"> (41 of 71 discontinuations)</w:t>
            </w:r>
          </w:p>
          <w:p w14:paraId="40E67088" w14:textId="77777777" w:rsidR="0015503A" w:rsidRPr="0029583B" w:rsidRDefault="0015503A" w:rsidP="0015503A">
            <w:pPr>
              <w:spacing w:line="240" w:lineRule="auto"/>
              <w:rPr>
                <w:sz w:val="18"/>
                <w:szCs w:val="18"/>
              </w:rPr>
            </w:pPr>
          </w:p>
          <w:p w14:paraId="6377E686" w14:textId="77777777" w:rsidR="0015503A" w:rsidRPr="0029583B" w:rsidRDefault="0015503A" w:rsidP="0015503A">
            <w:pPr>
              <w:spacing w:line="240" w:lineRule="auto"/>
              <w:rPr>
                <w:sz w:val="18"/>
                <w:szCs w:val="18"/>
              </w:rPr>
            </w:pPr>
            <w:r w:rsidRPr="0029583B">
              <w:rPr>
                <w:sz w:val="18"/>
                <w:szCs w:val="18"/>
              </w:rPr>
              <w:t xml:space="preserve">Other reasons: cutaneous (34/71, 48%), respiratory (24/71, 34%), anaphylaxis (22/71, 31% - </w:t>
            </w:r>
            <w:r w:rsidRPr="0029583B">
              <w:rPr>
                <w:b/>
                <w:sz w:val="18"/>
                <w:szCs w:val="18"/>
              </w:rPr>
              <w:t>7.5% of 295</w:t>
            </w:r>
            <w:r w:rsidRPr="0029583B">
              <w:rPr>
                <w:sz w:val="18"/>
                <w:szCs w:val="18"/>
              </w:rPr>
              <w:t>), oropharyngeal (21/71, 30%), food aversion (7/71, 10%), ocular (5/71, 7%), lack of progress (4/71, 6%), and miscellaneous (8/71, 11%).</w:t>
            </w:r>
          </w:p>
        </w:tc>
        <w:tc>
          <w:tcPr>
            <w:tcW w:w="3606" w:type="dxa"/>
          </w:tcPr>
          <w:p w14:paraId="09D389B6"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 1 month after reaching maintenance and up to 8 years</w:t>
            </w:r>
          </w:p>
          <w:p w14:paraId="1356B53B" w14:textId="77777777" w:rsidR="0015503A" w:rsidRPr="0029583B" w:rsidRDefault="0015503A" w:rsidP="0015503A">
            <w:pPr>
              <w:spacing w:line="240" w:lineRule="auto"/>
              <w:rPr>
                <w:sz w:val="18"/>
                <w:szCs w:val="18"/>
              </w:rPr>
            </w:pPr>
          </w:p>
          <w:p w14:paraId="00734F0F" w14:textId="77777777" w:rsidR="0015503A" w:rsidRPr="0029583B" w:rsidRDefault="0015503A" w:rsidP="0015503A">
            <w:pPr>
              <w:spacing w:line="240" w:lineRule="auto"/>
              <w:rPr>
                <w:sz w:val="18"/>
                <w:szCs w:val="18"/>
                <w:u w:val="single"/>
              </w:rPr>
            </w:pPr>
            <w:r w:rsidRPr="0029583B">
              <w:rPr>
                <w:sz w:val="18"/>
                <w:szCs w:val="18"/>
                <w:u w:val="single"/>
              </w:rPr>
              <w:t xml:space="preserve">Build-up phase </w:t>
            </w:r>
          </w:p>
          <w:p w14:paraId="62ACB5E2" w14:textId="77777777" w:rsidR="0015503A" w:rsidRPr="0029583B" w:rsidRDefault="0015503A" w:rsidP="0015503A">
            <w:pPr>
              <w:spacing w:line="240" w:lineRule="auto"/>
              <w:rPr>
                <w:sz w:val="18"/>
                <w:szCs w:val="18"/>
              </w:rPr>
            </w:pPr>
            <w:r w:rsidRPr="0029583B">
              <w:rPr>
                <w:b/>
                <w:sz w:val="18"/>
                <w:szCs w:val="18"/>
              </w:rPr>
              <w:t>Loss to FU:</w:t>
            </w:r>
            <w:r w:rsidRPr="0029583B">
              <w:rPr>
                <w:sz w:val="18"/>
                <w:szCs w:val="18"/>
              </w:rPr>
              <w:t xml:space="preserve"> 2.0% (6/270)</w:t>
            </w:r>
          </w:p>
          <w:p w14:paraId="16CA8B3A" w14:textId="77777777" w:rsidR="0015503A" w:rsidRPr="0029583B" w:rsidRDefault="0015503A" w:rsidP="0015503A">
            <w:pPr>
              <w:spacing w:line="240" w:lineRule="auto"/>
              <w:rPr>
                <w:sz w:val="18"/>
                <w:szCs w:val="18"/>
              </w:rPr>
            </w:pPr>
            <w:r w:rsidRPr="0029583B">
              <w:rPr>
                <w:b/>
                <w:sz w:val="18"/>
                <w:szCs w:val="18"/>
              </w:rPr>
              <w:t>Discontinuations, total</w:t>
            </w:r>
            <w:r w:rsidRPr="0029583B">
              <w:rPr>
                <w:sz w:val="18"/>
                <w:szCs w:val="18"/>
              </w:rPr>
              <w:t>: 16% (42/270)</w:t>
            </w:r>
          </w:p>
          <w:p w14:paraId="734BF321" w14:textId="77777777" w:rsidR="0015503A" w:rsidRPr="0029583B" w:rsidRDefault="0015503A" w:rsidP="0015503A">
            <w:pPr>
              <w:spacing w:line="240" w:lineRule="auto"/>
              <w:rPr>
                <w:sz w:val="18"/>
                <w:szCs w:val="18"/>
              </w:rPr>
            </w:pPr>
            <w:r w:rsidRPr="0029583B">
              <w:rPr>
                <w:b/>
                <w:sz w:val="18"/>
                <w:szCs w:val="18"/>
              </w:rPr>
              <w:t>ETR: 3.0%</w:t>
            </w:r>
            <w:r w:rsidRPr="0029583B">
              <w:rPr>
                <w:sz w:val="18"/>
                <w:szCs w:val="18"/>
              </w:rPr>
              <w:t xml:space="preserve"> (8/270, 19% of discontinuations)</w:t>
            </w:r>
          </w:p>
          <w:p w14:paraId="43BB28A2" w14:textId="77777777" w:rsidR="0015503A" w:rsidRPr="0029583B" w:rsidRDefault="0015503A" w:rsidP="0015503A">
            <w:pPr>
              <w:spacing w:line="240" w:lineRule="auto"/>
              <w:rPr>
                <w:sz w:val="18"/>
                <w:szCs w:val="18"/>
              </w:rPr>
            </w:pPr>
            <w:r w:rsidRPr="0029583B">
              <w:rPr>
                <w:b/>
                <w:sz w:val="18"/>
                <w:szCs w:val="18"/>
              </w:rPr>
              <w:t>ELORS: 7.8%</w:t>
            </w:r>
            <w:r w:rsidRPr="0029583B">
              <w:rPr>
                <w:sz w:val="18"/>
                <w:szCs w:val="18"/>
              </w:rPr>
              <w:t xml:space="preserve"> (21/270, 50% of discontinuations)</w:t>
            </w:r>
          </w:p>
          <w:p w14:paraId="7E129B33" w14:textId="77777777" w:rsidR="0015503A" w:rsidRPr="0029583B" w:rsidRDefault="0015503A" w:rsidP="0015503A">
            <w:pPr>
              <w:spacing w:line="240" w:lineRule="auto"/>
              <w:rPr>
                <w:sz w:val="18"/>
                <w:szCs w:val="18"/>
              </w:rPr>
            </w:pPr>
            <w:r w:rsidRPr="0029583B">
              <w:rPr>
                <w:b/>
                <w:sz w:val="18"/>
                <w:szCs w:val="18"/>
              </w:rPr>
              <w:t>Other AEs: 1.9%</w:t>
            </w:r>
            <w:r w:rsidRPr="0029583B">
              <w:rPr>
                <w:sz w:val="18"/>
                <w:szCs w:val="18"/>
              </w:rPr>
              <w:t xml:space="preserve"> (5/270, 12% of discontinuations)</w:t>
            </w:r>
          </w:p>
          <w:p w14:paraId="2AD8F741" w14:textId="77777777" w:rsidR="0015503A" w:rsidRPr="0029583B" w:rsidRDefault="0015503A" w:rsidP="0015503A">
            <w:pPr>
              <w:spacing w:line="240" w:lineRule="auto"/>
              <w:rPr>
                <w:sz w:val="18"/>
                <w:szCs w:val="18"/>
              </w:rPr>
            </w:pPr>
            <w:r w:rsidRPr="0029583B">
              <w:rPr>
                <w:b/>
                <w:sz w:val="18"/>
                <w:szCs w:val="18"/>
              </w:rPr>
              <w:t xml:space="preserve">  Total discontinuations due to AEs: 13%</w:t>
            </w:r>
            <w:r w:rsidRPr="0029583B">
              <w:rPr>
                <w:sz w:val="18"/>
                <w:szCs w:val="18"/>
              </w:rPr>
              <w:t xml:space="preserve"> (34/270, 81% of discontinuations)</w:t>
            </w:r>
          </w:p>
          <w:p w14:paraId="609238AD" w14:textId="77777777" w:rsidR="0015503A" w:rsidRPr="0029583B" w:rsidRDefault="0015503A" w:rsidP="0015503A">
            <w:pPr>
              <w:spacing w:line="240" w:lineRule="auto"/>
              <w:rPr>
                <w:sz w:val="18"/>
                <w:szCs w:val="18"/>
              </w:rPr>
            </w:pPr>
            <w:r w:rsidRPr="0029583B">
              <w:rPr>
                <w:b/>
                <w:sz w:val="18"/>
                <w:szCs w:val="18"/>
              </w:rPr>
              <w:t>Food aversion: 0.7%</w:t>
            </w:r>
            <w:r w:rsidRPr="0029583B">
              <w:rPr>
                <w:sz w:val="18"/>
                <w:szCs w:val="18"/>
              </w:rPr>
              <w:t xml:space="preserve"> (2/270, 4.8% of discontinuations)</w:t>
            </w:r>
          </w:p>
          <w:p w14:paraId="64952A4C" w14:textId="77777777" w:rsidR="0015503A" w:rsidRPr="0029583B" w:rsidRDefault="0015503A" w:rsidP="0015503A">
            <w:pPr>
              <w:spacing w:line="240" w:lineRule="auto"/>
              <w:rPr>
                <w:sz w:val="18"/>
                <w:szCs w:val="18"/>
              </w:rPr>
            </w:pPr>
            <w:r w:rsidRPr="0029583B">
              <w:rPr>
                <w:b/>
                <w:sz w:val="18"/>
                <w:szCs w:val="18"/>
              </w:rPr>
              <w:t xml:space="preserve">Other </w:t>
            </w:r>
            <w:r w:rsidRPr="0029583B">
              <w:rPr>
                <w:sz w:val="18"/>
                <w:szCs w:val="18"/>
              </w:rPr>
              <w:t xml:space="preserve">(anxiety, burden of care, perception, sibling with OIT): </w:t>
            </w:r>
            <w:r w:rsidRPr="0029583B">
              <w:rPr>
                <w:b/>
                <w:sz w:val="18"/>
                <w:szCs w:val="18"/>
              </w:rPr>
              <w:t xml:space="preserve">2.2% </w:t>
            </w:r>
            <w:r w:rsidRPr="0029583B">
              <w:rPr>
                <w:sz w:val="18"/>
                <w:szCs w:val="18"/>
              </w:rPr>
              <w:t>(6/270, 14% of discontinuations)</w:t>
            </w:r>
          </w:p>
          <w:p w14:paraId="4984A390" w14:textId="77777777" w:rsidR="0015503A" w:rsidRPr="0029583B" w:rsidRDefault="0015503A" w:rsidP="0015503A">
            <w:pPr>
              <w:spacing w:line="240" w:lineRule="auto"/>
              <w:rPr>
                <w:b/>
                <w:sz w:val="18"/>
                <w:szCs w:val="18"/>
              </w:rPr>
            </w:pPr>
          </w:p>
          <w:p w14:paraId="0083B21E" w14:textId="77777777" w:rsidR="0015503A" w:rsidRPr="0029583B" w:rsidRDefault="0015503A" w:rsidP="0015503A">
            <w:pPr>
              <w:spacing w:line="240" w:lineRule="auto"/>
              <w:rPr>
                <w:sz w:val="18"/>
                <w:szCs w:val="18"/>
              </w:rPr>
            </w:pPr>
            <w:r w:rsidRPr="0029583B">
              <w:rPr>
                <w:sz w:val="18"/>
                <w:szCs w:val="18"/>
                <w:u w:val="single"/>
              </w:rPr>
              <w:t>Maintenance</w:t>
            </w:r>
            <w:r w:rsidRPr="0029583B">
              <w:rPr>
                <w:sz w:val="18"/>
                <w:szCs w:val="18"/>
              </w:rPr>
              <w:t xml:space="preserve"> </w:t>
            </w:r>
            <w:r w:rsidRPr="0029583B">
              <w:rPr>
                <w:sz w:val="18"/>
                <w:szCs w:val="18"/>
                <w:u w:val="single"/>
              </w:rPr>
              <w:t>phase</w:t>
            </w:r>
          </w:p>
          <w:p w14:paraId="5754E477" w14:textId="77777777" w:rsidR="0015503A" w:rsidRPr="0029583B" w:rsidRDefault="0015503A" w:rsidP="0015503A">
            <w:pPr>
              <w:spacing w:line="240" w:lineRule="auto"/>
              <w:rPr>
                <w:sz w:val="18"/>
                <w:szCs w:val="18"/>
              </w:rPr>
            </w:pPr>
            <w:r w:rsidRPr="0029583B">
              <w:rPr>
                <w:b/>
                <w:sz w:val="18"/>
                <w:szCs w:val="18"/>
              </w:rPr>
              <w:t>Loss to FU:</w:t>
            </w:r>
            <w:r w:rsidRPr="0029583B">
              <w:rPr>
                <w:sz w:val="18"/>
                <w:szCs w:val="18"/>
              </w:rPr>
              <w:t xml:space="preserve"> 15% (33/214)</w:t>
            </w:r>
          </w:p>
          <w:p w14:paraId="6ECD9294" w14:textId="77777777" w:rsidR="0015503A" w:rsidRPr="0029583B" w:rsidRDefault="0015503A" w:rsidP="0015503A">
            <w:pPr>
              <w:spacing w:line="240" w:lineRule="auto"/>
              <w:rPr>
                <w:sz w:val="18"/>
                <w:szCs w:val="18"/>
              </w:rPr>
            </w:pPr>
            <w:r w:rsidRPr="0029583B">
              <w:rPr>
                <w:b/>
                <w:sz w:val="18"/>
                <w:szCs w:val="18"/>
              </w:rPr>
              <w:t>Discontinuations, total</w:t>
            </w:r>
            <w:r w:rsidRPr="0029583B">
              <w:rPr>
                <w:sz w:val="18"/>
                <w:szCs w:val="18"/>
              </w:rPr>
              <w:t xml:space="preserve">: </w:t>
            </w:r>
            <w:r w:rsidRPr="0029583B">
              <w:rPr>
                <w:b/>
                <w:sz w:val="18"/>
                <w:szCs w:val="18"/>
              </w:rPr>
              <w:t xml:space="preserve">12% </w:t>
            </w:r>
            <w:r w:rsidRPr="0029583B">
              <w:rPr>
                <w:sz w:val="18"/>
                <w:szCs w:val="18"/>
              </w:rPr>
              <w:t>(25/214) of patients (- sub-group: patients treated for ≥ 3 years of maintenance: 11%</w:t>
            </w:r>
            <w:r w:rsidRPr="0029583B">
              <w:rPr>
                <w:b/>
                <w:sz w:val="18"/>
                <w:szCs w:val="18"/>
              </w:rPr>
              <w:t xml:space="preserve"> </w:t>
            </w:r>
            <w:r w:rsidRPr="0029583B">
              <w:rPr>
                <w:sz w:val="18"/>
                <w:szCs w:val="18"/>
              </w:rPr>
              <w:t>[12/105])</w:t>
            </w:r>
          </w:p>
          <w:p w14:paraId="5F7D2BE7" w14:textId="77777777" w:rsidR="0015503A" w:rsidRPr="0029583B" w:rsidRDefault="0015503A" w:rsidP="0015503A">
            <w:pPr>
              <w:spacing w:line="240" w:lineRule="auto"/>
              <w:rPr>
                <w:sz w:val="18"/>
                <w:szCs w:val="18"/>
              </w:rPr>
            </w:pPr>
            <w:r w:rsidRPr="0029583B">
              <w:rPr>
                <w:b/>
                <w:sz w:val="18"/>
                <w:szCs w:val="18"/>
              </w:rPr>
              <w:t>ETR: 1.4%</w:t>
            </w:r>
            <w:r w:rsidRPr="0029583B">
              <w:rPr>
                <w:sz w:val="18"/>
                <w:szCs w:val="18"/>
              </w:rPr>
              <w:t xml:space="preserve"> (3/214, 12% of discontinuations)</w:t>
            </w:r>
          </w:p>
          <w:p w14:paraId="600A2BBC" w14:textId="77777777" w:rsidR="0015503A" w:rsidRPr="0029583B" w:rsidRDefault="0015503A" w:rsidP="0015503A">
            <w:pPr>
              <w:spacing w:line="240" w:lineRule="auto"/>
              <w:rPr>
                <w:sz w:val="18"/>
                <w:szCs w:val="18"/>
              </w:rPr>
            </w:pPr>
            <w:r w:rsidRPr="0029583B">
              <w:rPr>
                <w:b/>
                <w:sz w:val="18"/>
                <w:szCs w:val="18"/>
              </w:rPr>
              <w:t>ELORS: 0.5%</w:t>
            </w:r>
            <w:r w:rsidRPr="0029583B">
              <w:rPr>
                <w:sz w:val="18"/>
                <w:szCs w:val="18"/>
              </w:rPr>
              <w:t xml:space="preserve"> (1/214, 4.0% of discontinuations)</w:t>
            </w:r>
          </w:p>
          <w:p w14:paraId="013CBDF1" w14:textId="77777777" w:rsidR="0015503A" w:rsidRPr="0029583B" w:rsidRDefault="0015503A" w:rsidP="0015503A">
            <w:pPr>
              <w:spacing w:line="240" w:lineRule="auto"/>
              <w:rPr>
                <w:sz w:val="18"/>
                <w:szCs w:val="18"/>
              </w:rPr>
            </w:pPr>
            <w:r w:rsidRPr="0029583B">
              <w:rPr>
                <w:b/>
                <w:sz w:val="18"/>
                <w:szCs w:val="18"/>
              </w:rPr>
              <w:t>Other AEs: 1.9%</w:t>
            </w:r>
            <w:r w:rsidRPr="0029583B">
              <w:rPr>
                <w:sz w:val="18"/>
                <w:szCs w:val="18"/>
              </w:rPr>
              <w:t xml:space="preserve"> (4/214, 16% of discontinuations)</w:t>
            </w:r>
          </w:p>
          <w:p w14:paraId="124F7695" w14:textId="77777777" w:rsidR="0015503A" w:rsidRPr="0029583B" w:rsidRDefault="0015503A" w:rsidP="0015503A">
            <w:pPr>
              <w:spacing w:line="240" w:lineRule="auto"/>
              <w:rPr>
                <w:sz w:val="18"/>
                <w:szCs w:val="18"/>
              </w:rPr>
            </w:pPr>
            <w:r w:rsidRPr="0029583B">
              <w:rPr>
                <w:b/>
                <w:sz w:val="18"/>
                <w:szCs w:val="18"/>
              </w:rPr>
              <w:lastRenderedPageBreak/>
              <w:t xml:space="preserve">Total discontinuations due to AEs: </w:t>
            </w:r>
            <w:r w:rsidRPr="0029583B">
              <w:rPr>
                <w:sz w:val="18"/>
                <w:szCs w:val="18"/>
              </w:rPr>
              <w:t>3.7% (8/214, 32% of discontinuations)</w:t>
            </w:r>
          </w:p>
          <w:p w14:paraId="0D84F62B" w14:textId="77777777" w:rsidR="0015503A" w:rsidRPr="0029583B" w:rsidRDefault="0015503A" w:rsidP="0015503A">
            <w:pPr>
              <w:spacing w:line="240" w:lineRule="auto"/>
              <w:rPr>
                <w:sz w:val="18"/>
                <w:szCs w:val="18"/>
              </w:rPr>
            </w:pPr>
          </w:p>
          <w:p w14:paraId="40E48BE7" w14:textId="77777777" w:rsidR="0015503A" w:rsidRPr="0029583B" w:rsidRDefault="0015503A" w:rsidP="0015503A">
            <w:pPr>
              <w:spacing w:line="240" w:lineRule="auto"/>
              <w:rPr>
                <w:sz w:val="18"/>
                <w:szCs w:val="18"/>
              </w:rPr>
            </w:pPr>
            <w:r w:rsidRPr="0029583B">
              <w:rPr>
                <w:b/>
                <w:sz w:val="18"/>
                <w:szCs w:val="18"/>
              </w:rPr>
              <w:t>Food aversion: 5.1%</w:t>
            </w:r>
            <w:r w:rsidRPr="0029583B">
              <w:rPr>
                <w:sz w:val="18"/>
                <w:szCs w:val="18"/>
              </w:rPr>
              <w:t xml:space="preserve"> (11/214, 44% of discontinuations) </w:t>
            </w:r>
          </w:p>
          <w:p w14:paraId="1AD7E890" w14:textId="77777777" w:rsidR="0015503A" w:rsidRPr="0029583B" w:rsidRDefault="0015503A" w:rsidP="0015503A">
            <w:pPr>
              <w:spacing w:line="240" w:lineRule="auto"/>
              <w:rPr>
                <w:sz w:val="18"/>
                <w:szCs w:val="18"/>
              </w:rPr>
            </w:pPr>
            <w:r w:rsidRPr="0029583B">
              <w:rPr>
                <w:b/>
                <w:sz w:val="18"/>
                <w:szCs w:val="18"/>
              </w:rPr>
              <w:t>Other</w:t>
            </w:r>
            <w:r w:rsidRPr="0029583B">
              <w:rPr>
                <w:sz w:val="18"/>
                <w:szCs w:val="18"/>
              </w:rPr>
              <w:t xml:space="preserve"> (perception, irregular dosing, failed SU): </w:t>
            </w:r>
            <w:r w:rsidRPr="0029583B">
              <w:rPr>
                <w:b/>
                <w:sz w:val="18"/>
                <w:szCs w:val="18"/>
              </w:rPr>
              <w:t xml:space="preserve">2.8% </w:t>
            </w:r>
            <w:r w:rsidRPr="0029583B">
              <w:rPr>
                <w:sz w:val="18"/>
                <w:szCs w:val="18"/>
              </w:rPr>
              <w:t>(6/214, 24% of discontinuations)</w:t>
            </w:r>
          </w:p>
          <w:p w14:paraId="68018A9E" w14:textId="77777777" w:rsidR="0015503A" w:rsidRPr="0029583B" w:rsidRDefault="0015503A" w:rsidP="0015503A">
            <w:pPr>
              <w:spacing w:line="240" w:lineRule="auto"/>
              <w:rPr>
                <w:sz w:val="18"/>
                <w:szCs w:val="18"/>
              </w:rPr>
            </w:pPr>
          </w:p>
          <w:p w14:paraId="1E2FB2FB" w14:textId="77777777" w:rsidR="0015503A" w:rsidRDefault="0015503A" w:rsidP="0015503A">
            <w:pPr>
              <w:spacing w:line="240" w:lineRule="auto"/>
              <w:rPr>
                <w:sz w:val="18"/>
                <w:szCs w:val="18"/>
              </w:rPr>
            </w:pPr>
            <w:r w:rsidRPr="0029583B">
              <w:rPr>
                <w:b/>
                <w:sz w:val="18"/>
                <w:szCs w:val="18"/>
              </w:rPr>
              <w:t>Incidence of discontinuations:</w:t>
            </w:r>
            <w:r w:rsidRPr="0029583B">
              <w:rPr>
                <w:sz w:val="18"/>
                <w:szCs w:val="18"/>
              </w:rPr>
              <w:t xml:space="preserve"> 3.9/100 patient-years</w:t>
            </w:r>
          </w:p>
          <w:p w14:paraId="26F20A06" w14:textId="77777777" w:rsidR="0015503A" w:rsidRDefault="0015503A" w:rsidP="0015503A">
            <w:pPr>
              <w:spacing w:line="240" w:lineRule="auto"/>
              <w:rPr>
                <w:sz w:val="18"/>
                <w:szCs w:val="18"/>
              </w:rPr>
            </w:pPr>
          </w:p>
          <w:p w14:paraId="2E773C8E" w14:textId="77777777" w:rsidR="0015503A" w:rsidRPr="0029583B" w:rsidRDefault="0015503A" w:rsidP="0015503A">
            <w:pPr>
              <w:spacing w:line="240" w:lineRule="auto"/>
              <w:rPr>
                <w:sz w:val="18"/>
                <w:szCs w:val="18"/>
              </w:rPr>
            </w:pPr>
            <w:r>
              <w:rPr>
                <w:b/>
                <w:sz w:val="18"/>
                <w:szCs w:val="18"/>
              </w:rPr>
              <w:t>D</w:t>
            </w:r>
            <w:r w:rsidRPr="0029583B">
              <w:rPr>
                <w:b/>
                <w:sz w:val="18"/>
                <w:szCs w:val="18"/>
              </w:rPr>
              <w:t>iscontinuations</w:t>
            </w:r>
            <w:r>
              <w:rPr>
                <w:b/>
                <w:sz w:val="18"/>
                <w:szCs w:val="18"/>
              </w:rPr>
              <w:t xml:space="preserve"> due to AEs in</w:t>
            </w:r>
            <w:r w:rsidRPr="0029583B">
              <w:rPr>
                <w:b/>
                <w:sz w:val="18"/>
                <w:szCs w:val="18"/>
              </w:rPr>
              <w:t xml:space="preserve"> </w:t>
            </w:r>
            <w:r>
              <w:rPr>
                <w:b/>
                <w:sz w:val="18"/>
                <w:szCs w:val="18"/>
              </w:rPr>
              <w:t>b</w:t>
            </w:r>
            <w:r>
              <w:rPr>
                <w:sz w:val="18"/>
                <w:szCs w:val="18"/>
              </w:rPr>
              <w:t>oth phases combined: 42/270=</w:t>
            </w:r>
            <w:r w:rsidRPr="00634A78">
              <w:rPr>
                <w:b/>
                <w:sz w:val="18"/>
                <w:szCs w:val="18"/>
              </w:rPr>
              <w:t>17.5%</w:t>
            </w:r>
          </w:p>
        </w:tc>
      </w:tr>
    </w:tbl>
    <w:p w14:paraId="4E226278" w14:textId="77777777" w:rsidR="0015503A" w:rsidRPr="0029583B" w:rsidRDefault="0015503A" w:rsidP="0015503A">
      <w:pPr>
        <w:pStyle w:val="Textecourant2012"/>
        <w:rPr>
          <w:lang w:val="en-CA" w:eastAsia="fr-CA"/>
        </w:rPr>
      </w:pPr>
      <w:r w:rsidRPr="0029583B">
        <w:rPr>
          <w:sz w:val="16"/>
          <w:lang w:val="en-CA"/>
        </w:rPr>
        <w:lastRenderedPageBreak/>
        <w:t>* At date of data cut-off, 15 patients continued to receive increasing amounts of cow milk (i.e., have not completed the build-up phase).</w:t>
      </w:r>
    </w:p>
    <w:p w14:paraId="18286851" w14:textId="77777777" w:rsidR="0015503A" w:rsidRPr="0029583B" w:rsidRDefault="0015503A" w:rsidP="0015503A">
      <w:pPr>
        <w:pStyle w:val="Textecourant2012"/>
        <w:ind w:left="0"/>
        <w:rPr>
          <w:lang w:val="en-CA" w:eastAsia="fr-CA"/>
        </w:rPr>
      </w:pPr>
    </w:p>
    <w:p w14:paraId="6136B348" w14:textId="77777777" w:rsidR="0015503A" w:rsidRPr="005249F9" w:rsidRDefault="0015503A" w:rsidP="00D40837">
      <w:pPr>
        <w:pStyle w:val="Titre4"/>
      </w:pPr>
      <w:bookmarkStart w:id="70" w:name="_Toc27666863"/>
      <w:r w:rsidRPr="005249F9">
        <w:t>Allergens other than milk, egg and peanut</w:t>
      </w:r>
      <w:bookmarkEnd w:id="70"/>
    </w:p>
    <w:tbl>
      <w:tblPr>
        <w:tblW w:w="174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3260"/>
        <w:gridCol w:w="3260"/>
        <w:gridCol w:w="3260"/>
        <w:gridCol w:w="3260"/>
        <w:gridCol w:w="3261"/>
      </w:tblGrid>
      <w:tr w:rsidR="0015503A" w:rsidRPr="0029583B" w14:paraId="61A1FA2E" w14:textId="77777777" w:rsidTr="0015503A">
        <w:trPr>
          <w:trHeight w:val="178"/>
        </w:trPr>
        <w:tc>
          <w:tcPr>
            <w:tcW w:w="1101" w:type="dxa"/>
          </w:tcPr>
          <w:p w14:paraId="0A88B26B" w14:textId="77777777" w:rsidR="0015503A" w:rsidRPr="0029583B" w:rsidRDefault="0015503A" w:rsidP="0015503A">
            <w:pPr>
              <w:pStyle w:val="Textecourant2012"/>
              <w:spacing w:after="0"/>
              <w:ind w:left="0"/>
              <w:rPr>
                <w:rFonts w:ascii="Arial" w:hAnsi="Arial"/>
                <w:szCs w:val="18"/>
                <w:lang w:val="en-CA" w:eastAsia="fr-CA"/>
              </w:rPr>
            </w:pPr>
          </w:p>
        </w:tc>
        <w:tc>
          <w:tcPr>
            <w:tcW w:w="3260" w:type="dxa"/>
          </w:tcPr>
          <w:p w14:paraId="39315D82" w14:textId="58126C00"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owak-Wegrzyn, 2019</w:t>
            </w:r>
            <w:r w:rsidRPr="0029583B">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4</w:t>
            </w:r>
            <w:r w:rsidRPr="0029583B">
              <w:rPr>
                <w:rFonts w:ascii="Arial" w:hAnsi="Arial"/>
                <w:b/>
                <w:szCs w:val="18"/>
                <w:lang w:val="en-CA" w:eastAsia="fr-CA"/>
              </w:rPr>
              <w:fldChar w:fldCharType="end"/>
            </w:r>
            <w:r w:rsidRPr="0029583B">
              <w:rPr>
                <w:rFonts w:ascii="Arial" w:hAnsi="Arial"/>
                <w:b/>
                <w:szCs w:val="18"/>
                <w:lang w:val="en-CA" w:eastAsia="fr-CA"/>
              </w:rPr>
              <w:t xml:space="preserve"> (RCT, N=46) -wheat </w:t>
            </w:r>
          </w:p>
        </w:tc>
        <w:tc>
          <w:tcPr>
            <w:tcW w:w="3260" w:type="dxa"/>
          </w:tcPr>
          <w:p w14:paraId="35DD0544" w14:textId="72C23B80"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Kulmala, 2018</w:t>
            </w:r>
            <w:r w:rsidRPr="0029583B">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5</w:t>
            </w:r>
            <w:r w:rsidRPr="0029583B">
              <w:rPr>
                <w:rFonts w:ascii="Arial" w:hAnsi="Arial"/>
                <w:b/>
                <w:szCs w:val="18"/>
                <w:lang w:val="en-CA" w:eastAsia="fr-CA"/>
              </w:rPr>
              <w:fldChar w:fldCharType="end"/>
            </w:r>
            <w:r w:rsidRPr="0029583B">
              <w:rPr>
                <w:rFonts w:ascii="Arial" w:hAnsi="Arial"/>
                <w:b/>
                <w:szCs w:val="18"/>
                <w:lang w:val="en-CA" w:eastAsia="fr-CA"/>
              </w:rPr>
              <w:t xml:space="preserve"> (case series, N=100) -wheat</w:t>
            </w:r>
          </w:p>
        </w:tc>
        <w:tc>
          <w:tcPr>
            <w:tcW w:w="3260" w:type="dxa"/>
          </w:tcPr>
          <w:p w14:paraId="7B1FCEA7" w14:textId="6DF0BCFE"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Elizur, 2019</w:t>
            </w:r>
            <w:r w:rsidRPr="0029583B">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6</w:t>
            </w:r>
            <w:r w:rsidRPr="0029583B">
              <w:rPr>
                <w:rFonts w:ascii="Arial" w:hAnsi="Arial"/>
                <w:b/>
                <w:szCs w:val="18"/>
                <w:lang w:val="en-CA" w:eastAsia="fr-CA"/>
              </w:rPr>
              <w:fldChar w:fldCharType="end"/>
            </w:r>
            <w:r w:rsidRPr="0029583B">
              <w:rPr>
                <w:rFonts w:ascii="Arial" w:hAnsi="Arial"/>
                <w:b/>
                <w:szCs w:val="18"/>
                <w:lang w:val="en-CA" w:eastAsia="fr-CA"/>
              </w:rPr>
              <w:t xml:space="preserve"> (CCT, N=73)-walnut</w:t>
            </w:r>
          </w:p>
        </w:tc>
        <w:tc>
          <w:tcPr>
            <w:tcW w:w="3260" w:type="dxa"/>
          </w:tcPr>
          <w:p w14:paraId="0E47CB6A"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Barni, 2019 (case series, N=43) - hazelnut</w:t>
            </w:r>
          </w:p>
        </w:tc>
        <w:tc>
          <w:tcPr>
            <w:tcW w:w="3261" w:type="dxa"/>
          </w:tcPr>
          <w:p w14:paraId="735366F7" w14:textId="23B6E768" w:rsidR="0015503A" w:rsidRPr="0029583B" w:rsidRDefault="0015503A" w:rsidP="005F2998">
            <w:pPr>
              <w:pStyle w:val="Textecourant2012"/>
              <w:spacing w:after="0"/>
              <w:ind w:left="0"/>
              <w:rPr>
                <w:rFonts w:ascii="Arial" w:hAnsi="Arial"/>
                <w:b/>
                <w:szCs w:val="18"/>
                <w:lang w:val="en-CA" w:eastAsia="fr-CA"/>
              </w:rPr>
            </w:pPr>
            <w:r w:rsidRPr="0029583B">
              <w:rPr>
                <w:rFonts w:ascii="Arial" w:hAnsi="Arial"/>
                <w:b/>
                <w:szCs w:val="18"/>
                <w:lang w:val="en-CA" w:eastAsia="fr-CA"/>
              </w:rPr>
              <w:t>Nachshon, 2019</w:t>
            </w:r>
            <w:r w:rsidRPr="0029583B">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 </w:instrText>
            </w:r>
            <w:r w:rsidR="005F2998">
              <w:rPr>
                <w:rFonts w:ascii="Arial" w:hAnsi="Arial"/>
                <w:b/>
                <w:szCs w:val="18"/>
                <w:lang w:val="en-CA"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rFonts w:ascii="Arial" w:hAnsi="Arial"/>
                <w:b/>
                <w:szCs w:val="18"/>
                <w:lang w:val="en-CA" w:eastAsia="fr-CA"/>
              </w:rPr>
              <w:instrText xml:space="preserve"> ADDIN EN.CITE.DATA </w:instrText>
            </w:r>
            <w:r w:rsidR="005F2998">
              <w:rPr>
                <w:rFonts w:ascii="Arial" w:hAnsi="Arial"/>
                <w:b/>
                <w:szCs w:val="18"/>
                <w:lang w:val="en-CA" w:eastAsia="fr-CA"/>
              </w:rPr>
            </w:r>
            <w:r w:rsidR="005F2998">
              <w:rPr>
                <w:rFonts w:ascii="Arial" w:hAnsi="Arial"/>
                <w:b/>
                <w:szCs w:val="18"/>
                <w:lang w:val="en-CA" w:eastAsia="fr-CA"/>
              </w:rPr>
              <w:fldChar w:fldCharType="end"/>
            </w:r>
            <w:r w:rsidRPr="0029583B">
              <w:rPr>
                <w:rFonts w:ascii="Arial" w:hAnsi="Arial"/>
                <w:b/>
                <w:szCs w:val="18"/>
                <w:lang w:val="en-CA" w:eastAsia="fr-CA"/>
              </w:rPr>
            </w:r>
            <w:r w:rsidRPr="0029583B">
              <w:rPr>
                <w:rFonts w:ascii="Arial" w:hAnsi="Arial"/>
                <w:b/>
                <w:szCs w:val="18"/>
                <w:lang w:val="en-CA" w:eastAsia="fr-CA"/>
              </w:rPr>
              <w:fldChar w:fldCharType="separate"/>
            </w:r>
            <w:r w:rsidR="005F2998" w:rsidRPr="005F2998">
              <w:rPr>
                <w:rFonts w:ascii="Arial" w:hAnsi="Arial"/>
                <w:b/>
                <w:noProof/>
                <w:szCs w:val="18"/>
                <w:vertAlign w:val="superscript"/>
                <w:lang w:val="en-CA" w:eastAsia="fr-CA"/>
              </w:rPr>
              <w:t>28</w:t>
            </w:r>
            <w:r w:rsidRPr="0029583B">
              <w:rPr>
                <w:rFonts w:ascii="Arial" w:hAnsi="Arial"/>
                <w:b/>
                <w:szCs w:val="18"/>
                <w:lang w:val="en-CA" w:eastAsia="fr-CA"/>
              </w:rPr>
              <w:fldChar w:fldCharType="end"/>
            </w:r>
            <w:r w:rsidRPr="0029583B">
              <w:rPr>
                <w:rFonts w:ascii="Arial" w:hAnsi="Arial"/>
                <w:b/>
                <w:szCs w:val="18"/>
                <w:lang w:val="en-CA" w:eastAsia="fr-CA"/>
              </w:rPr>
              <w:t xml:space="preserve"> (CCT) N=75 - sesame</w:t>
            </w:r>
          </w:p>
        </w:tc>
      </w:tr>
      <w:tr w:rsidR="0015503A" w:rsidRPr="00A241D7" w14:paraId="2207A692" w14:textId="77777777" w:rsidTr="0015503A">
        <w:trPr>
          <w:trHeight w:val="178"/>
        </w:trPr>
        <w:tc>
          <w:tcPr>
            <w:tcW w:w="1101" w:type="dxa"/>
          </w:tcPr>
          <w:p w14:paraId="1E0798A5" w14:textId="77777777" w:rsidR="0015503A" w:rsidRPr="0029583B" w:rsidRDefault="0015503A" w:rsidP="0015503A">
            <w:pPr>
              <w:pStyle w:val="Textecourant2012"/>
              <w:spacing w:after="0"/>
              <w:ind w:left="0"/>
              <w:rPr>
                <w:rFonts w:ascii="Arial" w:hAnsi="Arial"/>
                <w:b/>
                <w:szCs w:val="18"/>
                <w:lang w:val="en-CA" w:eastAsia="fr-CA"/>
              </w:rPr>
            </w:pPr>
            <w:r w:rsidRPr="0029583B">
              <w:rPr>
                <w:rFonts w:ascii="Arial" w:hAnsi="Arial"/>
                <w:b/>
                <w:szCs w:val="18"/>
                <w:lang w:val="en-CA" w:eastAsia="fr-CA"/>
              </w:rPr>
              <w:t>Age</w:t>
            </w:r>
          </w:p>
        </w:tc>
        <w:tc>
          <w:tcPr>
            <w:tcW w:w="3260" w:type="dxa"/>
          </w:tcPr>
          <w:p w14:paraId="2477B4EE"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dian, 8.7 years; range, 4.2-22.3 </w:t>
            </w:r>
          </w:p>
        </w:tc>
        <w:tc>
          <w:tcPr>
            <w:tcW w:w="3260" w:type="dxa"/>
          </w:tcPr>
          <w:p w14:paraId="1F64D0C6"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 xml:space="preserve">Mean 11.6 years, range, 6.1-18.6 </w:t>
            </w:r>
          </w:p>
        </w:tc>
        <w:tc>
          <w:tcPr>
            <w:tcW w:w="3260" w:type="dxa"/>
          </w:tcPr>
          <w:p w14:paraId="79AA0C40"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7.9 years OIT, 6.8 years control; range 4-20</w:t>
            </w:r>
          </w:p>
        </w:tc>
        <w:tc>
          <w:tcPr>
            <w:tcW w:w="3260" w:type="dxa"/>
          </w:tcPr>
          <w:p w14:paraId="0BA4E8AB"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Mean 10 years, range: 5-16</w:t>
            </w:r>
          </w:p>
        </w:tc>
        <w:tc>
          <w:tcPr>
            <w:tcW w:w="3261" w:type="dxa"/>
          </w:tcPr>
          <w:p w14:paraId="507E8D82" w14:textId="77777777" w:rsidR="0015503A" w:rsidRPr="0029583B" w:rsidRDefault="0015503A" w:rsidP="0015503A">
            <w:pPr>
              <w:pStyle w:val="Textecourant2012"/>
              <w:spacing w:after="0"/>
              <w:ind w:left="0"/>
              <w:rPr>
                <w:rFonts w:ascii="Arial" w:hAnsi="Arial"/>
                <w:szCs w:val="18"/>
                <w:lang w:val="en-CA" w:eastAsia="fr-CA"/>
              </w:rPr>
            </w:pPr>
            <w:r w:rsidRPr="0029583B">
              <w:rPr>
                <w:rFonts w:ascii="Arial" w:hAnsi="Arial"/>
                <w:szCs w:val="18"/>
                <w:lang w:val="en-CA" w:eastAsia="fr-CA"/>
              </w:rPr>
              <w:t>OFC or reaction within past year together with positive skin prick test (SPT) result and/or specific serum IgE (&gt;0.35 kUA/L)</w:t>
            </w:r>
          </w:p>
        </w:tc>
      </w:tr>
      <w:tr w:rsidR="0015503A" w:rsidRPr="00163833" w14:paraId="78EF7C18" w14:textId="77777777" w:rsidTr="0015503A">
        <w:tc>
          <w:tcPr>
            <w:tcW w:w="1101" w:type="dxa"/>
          </w:tcPr>
          <w:p w14:paraId="1A8DE990" w14:textId="77777777" w:rsidR="0015503A" w:rsidRPr="0029583B" w:rsidRDefault="0015503A" w:rsidP="0015503A">
            <w:pPr>
              <w:pStyle w:val="Textecourant2012"/>
              <w:spacing w:after="0"/>
              <w:ind w:left="0"/>
              <w:rPr>
                <w:rFonts w:ascii="Arial" w:hAnsi="Arial"/>
                <w:b/>
                <w:color w:val="auto"/>
                <w:szCs w:val="18"/>
                <w:lang w:val="en-CA" w:eastAsia="fr-CA"/>
              </w:rPr>
            </w:pPr>
            <w:r w:rsidRPr="0029583B">
              <w:rPr>
                <w:rFonts w:ascii="Arial" w:hAnsi="Arial"/>
                <w:b/>
                <w:color w:val="auto"/>
                <w:szCs w:val="18"/>
                <w:lang w:val="en-CA" w:eastAsia="fr-CA"/>
              </w:rPr>
              <w:t>Discontinuations</w:t>
            </w:r>
          </w:p>
        </w:tc>
        <w:tc>
          <w:tcPr>
            <w:tcW w:w="3260" w:type="dxa"/>
          </w:tcPr>
          <w:p w14:paraId="5145E778"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11</w:t>
            </w:r>
            <w:r>
              <w:rPr>
                <w:rFonts w:ascii="Arial" w:hAnsi="Arial"/>
                <w:color w:val="auto"/>
                <w:szCs w:val="18"/>
                <w:lang w:val="en-CA" w:eastAsia="fr-CA"/>
              </w:rPr>
              <w:t>/46</w:t>
            </w:r>
            <w:r w:rsidRPr="0029583B">
              <w:rPr>
                <w:rFonts w:ascii="Arial" w:hAnsi="Arial"/>
                <w:color w:val="auto"/>
                <w:szCs w:val="18"/>
                <w:lang w:val="en-CA" w:eastAsia="fr-CA"/>
              </w:rPr>
              <w:t xml:space="preserve"> (24%) subjects discontinued the study:</w:t>
            </w:r>
          </w:p>
          <w:p w14:paraId="01CDBC3E" w14:textId="77777777" w:rsidR="0015503A" w:rsidRPr="0029583B" w:rsidRDefault="0015503A" w:rsidP="0015503A">
            <w:pPr>
              <w:pStyle w:val="Textecourant2012"/>
              <w:spacing w:after="0"/>
              <w:ind w:left="0"/>
              <w:rPr>
                <w:rFonts w:ascii="Arial" w:hAnsi="Arial"/>
                <w:color w:val="auto"/>
                <w:szCs w:val="18"/>
                <w:lang w:val="en-CA" w:eastAsia="fr-CA"/>
              </w:rPr>
            </w:pPr>
          </w:p>
          <w:p w14:paraId="4CBB3B3D"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1 subject in the low-dose VWG OIT group discontinued after completing the year 2 OFC</w:t>
            </w:r>
            <w:r>
              <w:rPr>
                <w:rFonts w:ascii="Arial" w:hAnsi="Arial"/>
                <w:color w:val="auto"/>
                <w:szCs w:val="18"/>
                <w:lang w:val="en-CA" w:eastAsia="fr-CA"/>
              </w:rPr>
              <w:t>,</w:t>
            </w:r>
            <w:r w:rsidRPr="0029583B">
              <w:rPr>
                <w:rFonts w:ascii="Arial" w:hAnsi="Arial"/>
                <w:color w:val="auto"/>
                <w:szCs w:val="18"/>
                <w:lang w:val="en-CA" w:eastAsia="fr-CA"/>
              </w:rPr>
              <w:t xml:space="preserve"> 6 subjects discontinued the study before week 52 and were counted as failures for the primary end point; 4 in the active VWG OIT arm (3 because of dosing-</w:t>
            </w:r>
            <w:r w:rsidRPr="0029583B">
              <w:rPr>
                <w:rFonts w:ascii="Arial" w:hAnsi="Arial"/>
                <w:color w:val="auto"/>
                <w:szCs w:val="18"/>
                <w:lang w:val="en-CA" w:eastAsia="fr-CA"/>
              </w:rPr>
              <w:lastRenderedPageBreak/>
              <w:t>related symptoms and 1 because of participant’s decision) and 2 in the placebo arm (1 because of participant’s decision and 1 because of nonadherence). In addition, in the high-dose crossover group 2 subjects discontinued participation because of dosing symptoms (1 was given a diagnosis of both ulcerative colitis and EoE) and 1 because of nonadherence.</w:t>
            </w:r>
          </w:p>
          <w:p w14:paraId="45DC6D27" w14:textId="77777777" w:rsidR="0015503A" w:rsidRDefault="0015503A" w:rsidP="0015503A">
            <w:pPr>
              <w:pStyle w:val="Textecourant2012"/>
              <w:spacing w:after="0"/>
              <w:ind w:left="0"/>
              <w:rPr>
                <w:rFonts w:ascii="Arial" w:hAnsi="Arial"/>
                <w:color w:val="auto"/>
                <w:szCs w:val="18"/>
                <w:lang w:val="en-CA" w:eastAsia="fr-CA"/>
              </w:rPr>
            </w:pPr>
          </w:p>
          <w:p w14:paraId="3454416B" w14:textId="77777777" w:rsidR="0015503A" w:rsidRDefault="0015503A" w:rsidP="0015503A">
            <w:pPr>
              <w:pStyle w:val="Textecourant2012"/>
              <w:spacing w:after="0"/>
              <w:ind w:left="0"/>
              <w:rPr>
                <w:rFonts w:ascii="Arial" w:hAnsi="Arial"/>
                <w:color w:val="auto"/>
                <w:szCs w:val="18"/>
                <w:lang w:val="en-CA" w:eastAsia="fr-CA"/>
              </w:rPr>
            </w:pPr>
            <w:r>
              <w:rPr>
                <w:rFonts w:ascii="Arial" w:hAnsi="Arial"/>
                <w:color w:val="auto"/>
                <w:szCs w:val="18"/>
                <w:lang w:val="en-CA" w:eastAsia="fr-CA"/>
              </w:rPr>
              <w:t>Discontinuation due to AEs in low-dose VWG during the build-up phase: 3/23 (</w:t>
            </w:r>
            <w:r w:rsidRPr="0029583B">
              <w:rPr>
                <w:rFonts w:ascii="Arial" w:hAnsi="Arial"/>
                <w:color w:val="auto"/>
                <w:szCs w:val="18"/>
                <w:lang w:val="en-CA" w:eastAsia="fr-CA"/>
              </w:rPr>
              <w:t>13%</w:t>
            </w:r>
            <w:r>
              <w:rPr>
                <w:rFonts w:ascii="Arial" w:hAnsi="Arial"/>
                <w:color w:val="auto"/>
                <w:szCs w:val="18"/>
                <w:lang w:val="en-CA" w:eastAsia="fr-CA"/>
              </w:rPr>
              <w:t>)</w:t>
            </w:r>
            <w:r w:rsidRPr="0029583B">
              <w:rPr>
                <w:rFonts w:ascii="Arial" w:hAnsi="Arial"/>
                <w:color w:val="auto"/>
                <w:szCs w:val="18"/>
                <w:lang w:val="en-CA" w:eastAsia="fr-CA"/>
              </w:rPr>
              <w:t xml:space="preserve"> OIT vs 0 placebo</w:t>
            </w:r>
          </w:p>
          <w:p w14:paraId="1F5E6DF4" w14:textId="77777777" w:rsidR="0015503A" w:rsidRPr="0029583B" w:rsidRDefault="0015503A" w:rsidP="0015503A">
            <w:pPr>
              <w:pStyle w:val="Textecourant2012"/>
              <w:spacing w:after="0"/>
              <w:ind w:left="0"/>
              <w:rPr>
                <w:rFonts w:ascii="Arial" w:hAnsi="Arial"/>
                <w:color w:val="auto"/>
                <w:szCs w:val="18"/>
                <w:lang w:val="en-CA" w:eastAsia="fr-CA"/>
              </w:rPr>
            </w:pPr>
            <w:r>
              <w:rPr>
                <w:rFonts w:ascii="Arial" w:hAnsi="Arial"/>
                <w:color w:val="auto"/>
                <w:szCs w:val="18"/>
                <w:lang w:val="en-CA" w:eastAsia="fr-CA"/>
              </w:rPr>
              <w:t>In maintenance phase: 1/19 (5.3%)</w:t>
            </w:r>
          </w:p>
        </w:tc>
        <w:tc>
          <w:tcPr>
            <w:tcW w:w="3260" w:type="dxa"/>
          </w:tcPr>
          <w:p w14:paraId="04ACF971"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lastRenderedPageBreak/>
              <w:t xml:space="preserve">Total: 43% (43/100) </w:t>
            </w:r>
          </w:p>
          <w:p w14:paraId="7AEA28AF"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 xml:space="preserve">Build-up:  23/100 (23%) </w:t>
            </w:r>
            <w:r>
              <w:rPr>
                <w:rFonts w:ascii="Arial" w:hAnsi="Arial"/>
                <w:color w:val="auto"/>
                <w:szCs w:val="18"/>
                <w:lang w:val="en-CA" w:eastAsia="fr-CA"/>
              </w:rPr>
              <w:t>–</w:t>
            </w:r>
            <w:r w:rsidRPr="0029583B">
              <w:rPr>
                <w:rFonts w:ascii="Arial" w:hAnsi="Arial"/>
                <w:color w:val="auto"/>
                <w:szCs w:val="18"/>
                <w:lang w:val="en-CA" w:eastAsia="fr-CA"/>
              </w:rPr>
              <w:t xml:space="preserve"> </w:t>
            </w:r>
            <w:r>
              <w:rPr>
                <w:rFonts w:ascii="Arial" w:hAnsi="Arial"/>
                <w:color w:val="auto"/>
                <w:szCs w:val="18"/>
                <w:lang w:val="en-CA" w:eastAsia="fr-CA"/>
              </w:rPr>
              <w:t xml:space="preserve">dropouts due to severe reaction: 7.0% (7/100) (14 had severe reaction) </w:t>
            </w:r>
          </w:p>
          <w:p w14:paraId="0427AA1A"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Maintenance phase 1 (3 months): 6.5% (5/77)</w:t>
            </w:r>
            <w:r>
              <w:rPr>
                <w:rFonts w:ascii="Arial" w:hAnsi="Arial"/>
                <w:color w:val="auto"/>
                <w:szCs w:val="18"/>
                <w:lang w:val="en-CA" w:eastAsia="fr-CA"/>
              </w:rPr>
              <w:t xml:space="preserve"> –</w:t>
            </w:r>
            <w:r w:rsidRPr="0029583B">
              <w:rPr>
                <w:rFonts w:ascii="Arial" w:hAnsi="Arial"/>
                <w:color w:val="auto"/>
                <w:szCs w:val="18"/>
                <w:lang w:val="en-CA" w:eastAsia="fr-CA"/>
              </w:rPr>
              <w:t xml:space="preserve"> </w:t>
            </w:r>
            <w:r>
              <w:rPr>
                <w:rFonts w:ascii="Arial" w:hAnsi="Arial"/>
                <w:color w:val="auto"/>
                <w:szCs w:val="18"/>
                <w:lang w:val="en-CA" w:eastAsia="fr-CA"/>
              </w:rPr>
              <w:t>dropouts due to severe reaction: 1/77 (1.3%) (6 had severe reaction)</w:t>
            </w:r>
          </w:p>
          <w:p w14:paraId="00B569E9"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Follow-up (maintenance phase 2: 9 months): 21% (15/72)</w:t>
            </w:r>
            <w:r>
              <w:rPr>
                <w:rFonts w:ascii="Arial" w:hAnsi="Arial"/>
                <w:color w:val="auto"/>
                <w:szCs w:val="18"/>
                <w:lang w:val="en-CA" w:eastAsia="fr-CA"/>
              </w:rPr>
              <w:t xml:space="preserve"> –</w:t>
            </w:r>
            <w:r w:rsidRPr="0029583B">
              <w:rPr>
                <w:rFonts w:ascii="Arial" w:hAnsi="Arial"/>
                <w:color w:val="auto"/>
                <w:szCs w:val="18"/>
                <w:lang w:val="en-CA" w:eastAsia="fr-CA"/>
              </w:rPr>
              <w:t xml:space="preserve"> </w:t>
            </w:r>
            <w:r>
              <w:rPr>
                <w:rFonts w:ascii="Arial" w:hAnsi="Arial"/>
                <w:color w:val="auto"/>
                <w:szCs w:val="18"/>
                <w:lang w:val="en-CA" w:eastAsia="fr-CA"/>
              </w:rPr>
              <w:t xml:space="preserve">dropouts due </w:t>
            </w:r>
            <w:r>
              <w:rPr>
                <w:rFonts w:ascii="Arial" w:hAnsi="Arial"/>
                <w:color w:val="auto"/>
                <w:szCs w:val="18"/>
                <w:lang w:val="en-CA" w:eastAsia="fr-CA"/>
              </w:rPr>
              <w:lastRenderedPageBreak/>
              <w:t>to severe reaction: 1/72 (1.4%) (6 had severe reaction)</w:t>
            </w:r>
          </w:p>
          <w:p w14:paraId="4AACC78A"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Combining both maintenance phases: 26% (20/77)</w:t>
            </w:r>
            <w:r>
              <w:rPr>
                <w:rFonts w:ascii="Arial" w:hAnsi="Arial"/>
                <w:color w:val="auto"/>
                <w:szCs w:val="18"/>
                <w:lang w:val="en-CA" w:eastAsia="fr-CA"/>
              </w:rPr>
              <w:t xml:space="preserve"> –</w:t>
            </w:r>
            <w:r w:rsidRPr="0029583B">
              <w:rPr>
                <w:rFonts w:ascii="Arial" w:hAnsi="Arial"/>
                <w:color w:val="auto"/>
                <w:szCs w:val="18"/>
                <w:lang w:val="en-CA" w:eastAsia="fr-CA"/>
              </w:rPr>
              <w:t xml:space="preserve"> </w:t>
            </w:r>
            <w:r>
              <w:rPr>
                <w:rFonts w:ascii="Arial" w:hAnsi="Arial"/>
                <w:color w:val="auto"/>
                <w:szCs w:val="18"/>
                <w:lang w:val="en-CA" w:eastAsia="fr-CA"/>
              </w:rPr>
              <w:t>dropouts due to severe reaction: 2/77 (2.6%) (6 had severe reaction)</w:t>
            </w:r>
          </w:p>
          <w:p w14:paraId="616FE64E" w14:textId="77777777" w:rsidR="0015503A" w:rsidRPr="0029583B" w:rsidRDefault="0015503A" w:rsidP="0015503A">
            <w:pPr>
              <w:pStyle w:val="Textecourant2012"/>
              <w:spacing w:after="0"/>
              <w:ind w:left="0"/>
              <w:rPr>
                <w:rFonts w:ascii="Arial" w:hAnsi="Arial"/>
                <w:color w:val="auto"/>
                <w:szCs w:val="18"/>
                <w:lang w:val="en-CA" w:eastAsia="fr-CA"/>
              </w:rPr>
            </w:pPr>
          </w:p>
          <w:p w14:paraId="1CE3163B" w14:textId="77777777" w:rsidR="0015503A" w:rsidRPr="0029583B" w:rsidRDefault="0015503A" w:rsidP="0015503A">
            <w:pPr>
              <w:pStyle w:val="Textecourant2012"/>
              <w:spacing w:after="0"/>
              <w:ind w:left="0"/>
              <w:rPr>
                <w:rFonts w:ascii="Arial" w:hAnsi="Arial"/>
                <w:color w:val="auto"/>
                <w:szCs w:val="18"/>
                <w:lang w:val="en-CA" w:eastAsia="fr-CA"/>
              </w:rPr>
            </w:pPr>
            <w:r w:rsidRPr="0029583B">
              <w:rPr>
                <w:rFonts w:ascii="Arial" w:hAnsi="Arial"/>
                <w:color w:val="auto"/>
                <w:szCs w:val="18"/>
                <w:lang w:val="en-CA" w:eastAsia="fr-CA"/>
              </w:rPr>
              <w:t>34/ 43 (79%) had objective or objective and subjective symptoms and 8/43 (16%) only had subjective symptoms</w:t>
            </w:r>
          </w:p>
        </w:tc>
        <w:tc>
          <w:tcPr>
            <w:tcW w:w="3260" w:type="dxa"/>
          </w:tcPr>
          <w:p w14:paraId="4ED88B62" w14:textId="77777777" w:rsidR="0015503A" w:rsidRPr="0029583B" w:rsidRDefault="0015503A" w:rsidP="0015503A">
            <w:pPr>
              <w:pStyle w:val="Textecourant2012"/>
              <w:ind w:left="0"/>
              <w:rPr>
                <w:rFonts w:ascii="Arial" w:hAnsi="Arial"/>
                <w:color w:val="auto"/>
                <w:szCs w:val="18"/>
                <w:lang w:val="en-CA" w:eastAsia="fr-CA"/>
              </w:rPr>
            </w:pPr>
            <w:r w:rsidRPr="0029583B">
              <w:rPr>
                <w:rFonts w:ascii="Arial" w:hAnsi="Arial"/>
                <w:color w:val="auto"/>
                <w:szCs w:val="18"/>
                <w:lang w:val="en-CA" w:eastAsia="fr-CA"/>
              </w:rPr>
              <w:lastRenderedPageBreak/>
              <w:t>one patient of those who had an ETR discontinued 1.8% (1/55)</w:t>
            </w:r>
          </w:p>
        </w:tc>
        <w:tc>
          <w:tcPr>
            <w:tcW w:w="3260" w:type="dxa"/>
          </w:tcPr>
          <w:p w14:paraId="6468000C" w14:textId="77777777" w:rsidR="0015503A" w:rsidRPr="0029583B" w:rsidRDefault="0015503A" w:rsidP="0015503A">
            <w:pPr>
              <w:pStyle w:val="Textecourant2012"/>
              <w:ind w:left="0"/>
              <w:rPr>
                <w:rFonts w:ascii="Arial" w:hAnsi="Arial"/>
                <w:color w:val="auto"/>
                <w:szCs w:val="18"/>
                <w:lang w:val="en-CA" w:eastAsia="fr-CA"/>
              </w:rPr>
            </w:pPr>
            <w:r w:rsidRPr="0029583B">
              <w:rPr>
                <w:rFonts w:ascii="Arial" w:hAnsi="Arial"/>
                <w:color w:val="auto"/>
                <w:szCs w:val="18"/>
                <w:lang w:val="en-CA" w:eastAsia="fr-CA"/>
              </w:rPr>
              <w:t>Not reported</w:t>
            </w:r>
          </w:p>
        </w:tc>
        <w:tc>
          <w:tcPr>
            <w:tcW w:w="3261" w:type="dxa"/>
          </w:tcPr>
          <w:p w14:paraId="04D6B736"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t>Build-up phase:</w:t>
            </w:r>
          </w:p>
          <w:p w14:paraId="3C3F46D8" w14:textId="77777777" w:rsidR="0015503A" w:rsidRPr="0029583B" w:rsidRDefault="0015503A" w:rsidP="0015503A">
            <w:pPr>
              <w:pStyle w:val="Textecourant2012"/>
              <w:ind w:left="0"/>
              <w:rPr>
                <w:rFonts w:ascii="Arial" w:hAnsi="Arial"/>
                <w:szCs w:val="18"/>
                <w:lang w:val="en-CA" w:eastAsia="fr-CA"/>
              </w:rPr>
            </w:pPr>
            <w:r w:rsidRPr="0029583B">
              <w:rPr>
                <w:rFonts w:ascii="Arial" w:hAnsi="Arial"/>
                <w:szCs w:val="18"/>
                <w:lang w:val="en-CA" w:eastAsia="fr-CA"/>
              </w:rPr>
              <w:t>No discontinuation</w:t>
            </w:r>
          </w:p>
          <w:p w14:paraId="628D9718" w14:textId="77777777" w:rsidR="0015503A" w:rsidRPr="0029583B" w:rsidRDefault="0015503A" w:rsidP="0015503A">
            <w:pPr>
              <w:pStyle w:val="Textecourant2012"/>
              <w:ind w:left="0"/>
              <w:rPr>
                <w:rFonts w:ascii="Arial" w:hAnsi="Arial"/>
                <w:szCs w:val="18"/>
                <w:u w:val="single"/>
                <w:lang w:val="en-CA" w:eastAsia="fr-CA"/>
              </w:rPr>
            </w:pPr>
            <w:r w:rsidRPr="0029583B">
              <w:rPr>
                <w:rFonts w:ascii="Arial" w:hAnsi="Arial"/>
                <w:szCs w:val="18"/>
                <w:u w:val="single"/>
                <w:lang w:val="en-CA" w:eastAsia="fr-CA"/>
              </w:rPr>
              <w:t>Maintenance phase:</w:t>
            </w:r>
          </w:p>
          <w:p w14:paraId="6CEA709F" w14:textId="77777777" w:rsidR="0015503A" w:rsidRPr="0029583B" w:rsidRDefault="0015503A" w:rsidP="0015503A">
            <w:pPr>
              <w:pStyle w:val="Textecourant2012"/>
              <w:ind w:left="0"/>
              <w:rPr>
                <w:rFonts w:ascii="Arial" w:hAnsi="Arial"/>
                <w:color w:val="auto"/>
                <w:szCs w:val="18"/>
                <w:lang w:val="en-CA" w:eastAsia="fr-CA"/>
              </w:rPr>
            </w:pPr>
            <w:r w:rsidRPr="0029583B">
              <w:rPr>
                <w:rFonts w:ascii="Arial" w:hAnsi="Arial"/>
                <w:szCs w:val="18"/>
                <w:lang w:val="en-CA" w:eastAsia="fr-CA"/>
              </w:rPr>
              <w:t>No discontinuation due to AEs (2 discontinued because of treatment burden, 2 because of food aversion</w:t>
            </w:r>
            <w:r>
              <w:rPr>
                <w:rFonts w:ascii="Arial" w:hAnsi="Arial"/>
                <w:szCs w:val="18"/>
                <w:lang w:val="en-CA" w:eastAsia="fr-CA"/>
              </w:rPr>
              <w:t>)</w:t>
            </w:r>
          </w:p>
        </w:tc>
      </w:tr>
    </w:tbl>
    <w:p w14:paraId="16789A22" w14:textId="77777777" w:rsidR="0015503A" w:rsidRPr="0029583B" w:rsidRDefault="0015503A" w:rsidP="0015503A">
      <w:pPr>
        <w:pStyle w:val="Textecourant2012"/>
        <w:rPr>
          <w:lang w:val="en-CA" w:eastAsia="fr-CA"/>
        </w:rPr>
      </w:pPr>
      <w:r w:rsidRPr="0029583B">
        <w:rPr>
          <w:rFonts w:ascii="Segoe UI" w:hAnsi="Segoe UI" w:cs="Segoe UI"/>
          <w:szCs w:val="18"/>
          <w:lang w:val="en-CA" w:eastAsia="fr-CA"/>
        </w:rPr>
        <w:t>ETR: epinephrine-treated reaction; DBPCFC</w:t>
      </w:r>
      <w:r w:rsidRPr="0029583B">
        <w:rPr>
          <w:lang w:val="en-CA" w:eastAsia="fr-CA"/>
        </w:rPr>
        <w:t>: double-blind, placebo-controlled food challenge; SCD: successfully consumed dose; VWG: vital wheat gluten</w:t>
      </w:r>
    </w:p>
    <w:p w14:paraId="2BBDD61B" w14:textId="77777777" w:rsidR="0015503A" w:rsidRPr="0029583B" w:rsidRDefault="0015503A" w:rsidP="0015503A">
      <w:pPr>
        <w:pStyle w:val="Textecourant2012"/>
        <w:rPr>
          <w:lang w:val="en-CA" w:eastAsia="fr-CA"/>
        </w:rPr>
      </w:pPr>
    </w:p>
    <w:p w14:paraId="2CCB95CA" w14:textId="77777777" w:rsidR="0015503A" w:rsidRPr="005249F9" w:rsidRDefault="0015503A" w:rsidP="00D40837">
      <w:pPr>
        <w:pStyle w:val="Titre4"/>
      </w:pPr>
      <w:bookmarkStart w:id="71" w:name="_Toc27666864"/>
      <w:r w:rsidRPr="005249F9">
        <w:t>Assessment of the quality of evidence</w:t>
      </w:r>
      <w:bookmarkEnd w:id="71"/>
      <w:r w:rsidRPr="005249F9">
        <w:t xml:space="preserve"> </w:t>
      </w:r>
    </w:p>
    <w:tbl>
      <w:tblPr>
        <w:tblStyle w:val="1"/>
        <w:tblW w:w="17402" w:type="dxa"/>
        <w:tblLayout w:type="fixed"/>
        <w:tblLook w:val="04A0" w:firstRow="1" w:lastRow="0" w:firstColumn="1" w:lastColumn="0" w:noHBand="0" w:noVBand="1"/>
      </w:tblPr>
      <w:tblGrid>
        <w:gridCol w:w="1101"/>
        <w:gridCol w:w="4394"/>
        <w:gridCol w:w="6379"/>
        <w:gridCol w:w="5528"/>
      </w:tblGrid>
      <w:tr w:rsidR="0015503A" w:rsidRPr="00163833" w14:paraId="7100E3DC" w14:textId="77777777" w:rsidTr="0015503A">
        <w:tc>
          <w:tcPr>
            <w:tcW w:w="1101" w:type="dxa"/>
            <w:shd w:val="clear" w:color="auto" w:fill="D9D9D9" w:themeFill="background1" w:themeFillShade="D9"/>
          </w:tcPr>
          <w:p w14:paraId="193E20E8" w14:textId="77777777" w:rsidR="0015503A" w:rsidRPr="0029583B" w:rsidRDefault="0015503A" w:rsidP="0015503A">
            <w:pPr>
              <w:rPr>
                <w:b/>
                <w:sz w:val="18"/>
              </w:rPr>
            </w:pPr>
          </w:p>
        </w:tc>
        <w:tc>
          <w:tcPr>
            <w:tcW w:w="4394" w:type="dxa"/>
            <w:shd w:val="clear" w:color="auto" w:fill="D9D9D9" w:themeFill="background1" w:themeFillShade="D9"/>
          </w:tcPr>
          <w:p w14:paraId="7F81126F" w14:textId="77777777" w:rsidR="0015503A" w:rsidRPr="0029583B" w:rsidRDefault="0015503A" w:rsidP="0015503A">
            <w:pPr>
              <w:rPr>
                <w:b/>
                <w:sz w:val="18"/>
              </w:rPr>
            </w:pPr>
          </w:p>
        </w:tc>
        <w:tc>
          <w:tcPr>
            <w:tcW w:w="6379" w:type="dxa"/>
            <w:shd w:val="clear" w:color="auto" w:fill="D9D9D9" w:themeFill="background1" w:themeFillShade="D9"/>
          </w:tcPr>
          <w:p w14:paraId="15AD2855" w14:textId="0D7BF85F" w:rsidR="0015503A" w:rsidRPr="0029583B" w:rsidRDefault="0015503A" w:rsidP="005F2998">
            <w:pPr>
              <w:rPr>
                <w:b/>
                <w:sz w:val="18"/>
                <w:szCs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2EF11009" w14:textId="1B62985C" w:rsidR="0015503A" w:rsidRPr="0029583B" w:rsidRDefault="0015503A"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15503A" w:rsidRPr="00163833" w14:paraId="0755BA26" w14:textId="77777777" w:rsidTr="0015503A">
        <w:tc>
          <w:tcPr>
            <w:tcW w:w="1101" w:type="dxa"/>
            <w:vMerge w:val="restart"/>
          </w:tcPr>
          <w:p w14:paraId="4A3270C6" w14:textId="77777777" w:rsidR="0015503A" w:rsidRPr="0029583B" w:rsidRDefault="0015503A" w:rsidP="0015503A">
            <w:pPr>
              <w:rPr>
                <w:b/>
                <w:sz w:val="18"/>
              </w:rPr>
            </w:pPr>
            <w:r w:rsidRPr="0029583B">
              <w:rPr>
                <w:b/>
                <w:sz w:val="18"/>
              </w:rPr>
              <w:t>Peanut</w:t>
            </w:r>
          </w:p>
        </w:tc>
        <w:tc>
          <w:tcPr>
            <w:tcW w:w="4394" w:type="dxa"/>
          </w:tcPr>
          <w:p w14:paraId="0C1D2D88" w14:textId="2BE6048D" w:rsidR="0015503A" w:rsidRPr="0029583B" w:rsidRDefault="0015503A" w:rsidP="005F2998">
            <w:pPr>
              <w:rPr>
                <w:b/>
                <w:sz w:val="18"/>
              </w:rPr>
            </w:pPr>
            <w:r w:rsidRPr="0029583B">
              <w:rPr>
                <w:b/>
                <w:sz w:val="18"/>
              </w:rPr>
              <w:t xml:space="preserve">Interventional comparative studies (RCTs, CCTs): </w:t>
            </w:r>
            <w:r w:rsidRPr="0029583B">
              <w:rPr>
                <w:sz w:val="18"/>
              </w:rPr>
              <w:t>meta-analysis (</w:t>
            </w:r>
            <w:r w:rsidRPr="0029583B">
              <w:rPr>
                <w:sz w:val="18"/>
                <w:szCs w:val="18"/>
              </w:rPr>
              <w:t>Chu, 2019</w:t>
            </w:r>
            <w:r w:rsidRPr="0029583B">
              <w:rPr>
                <w:sz w:val="18"/>
                <w:szCs w:val="18"/>
              </w:rPr>
              <w:fldChar w:fldCharType="begin"/>
            </w:r>
            <w:r w:rsidR="005F2998">
              <w:rPr>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sz w:val="18"/>
                <w:szCs w:val="18"/>
              </w:rPr>
              <w:fldChar w:fldCharType="separate"/>
            </w:r>
            <w:r w:rsidR="005F2998" w:rsidRPr="005F2998">
              <w:rPr>
                <w:noProof/>
                <w:sz w:val="18"/>
                <w:szCs w:val="18"/>
                <w:vertAlign w:val="superscript"/>
              </w:rPr>
              <w:t>31</w:t>
            </w:r>
            <w:r w:rsidRPr="0029583B">
              <w:rPr>
                <w:sz w:val="18"/>
                <w:szCs w:val="18"/>
              </w:rPr>
              <w:fldChar w:fldCharType="end"/>
            </w:r>
            <w:r w:rsidRPr="0029583B">
              <w:rPr>
                <w:sz w:val="18"/>
                <w:szCs w:val="18"/>
              </w:rPr>
              <w:t>)</w:t>
            </w:r>
          </w:p>
        </w:tc>
        <w:tc>
          <w:tcPr>
            <w:tcW w:w="6379" w:type="dxa"/>
          </w:tcPr>
          <w:p w14:paraId="56686677" w14:textId="77777777" w:rsidR="0015503A" w:rsidRPr="0029583B" w:rsidRDefault="0015503A" w:rsidP="0015503A">
            <w:pPr>
              <w:rPr>
                <w:sz w:val="18"/>
              </w:rPr>
            </w:pPr>
            <w:r w:rsidRPr="0029583B">
              <w:rPr>
                <w:b/>
                <w:sz w:val="18"/>
              </w:rPr>
              <w:t>Low</w:t>
            </w:r>
          </w:p>
        </w:tc>
        <w:tc>
          <w:tcPr>
            <w:tcW w:w="5528" w:type="dxa"/>
            <w:vMerge w:val="restart"/>
          </w:tcPr>
          <w:p w14:paraId="7E2FB593" w14:textId="77777777" w:rsidR="0015503A" w:rsidRPr="0029583B" w:rsidRDefault="0015503A" w:rsidP="0015503A">
            <w:pPr>
              <w:rPr>
                <w:sz w:val="18"/>
              </w:rPr>
            </w:pPr>
            <w:r w:rsidRPr="0029583B">
              <w:rPr>
                <w:sz w:val="18"/>
              </w:rPr>
              <w:t>Level I (Systematic reviews, meta-analysis, randomized controlled trials)</w:t>
            </w:r>
          </w:p>
        </w:tc>
      </w:tr>
      <w:tr w:rsidR="0015503A" w:rsidRPr="00163833" w14:paraId="302B7206" w14:textId="77777777" w:rsidTr="0015503A">
        <w:tc>
          <w:tcPr>
            <w:tcW w:w="1101" w:type="dxa"/>
            <w:vMerge/>
          </w:tcPr>
          <w:p w14:paraId="7ED2ED16" w14:textId="77777777" w:rsidR="0015503A" w:rsidRPr="0029583B" w:rsidRDefault="0015503A" w:rsidP="0015503A">
            <w:pPr>
              <w:rPr>
                <w:b/>
                <w:sz w:val="18"/>
              </w:rPr>
            </w:pPr>
          </w:p>
        </w:tc>
        <w:tc>
          <w:tcPr>
            <w:tcW w:w="4394" w:type="dxa"/>
          </w:tcPr>
          <w:p w14:paraId="7CDE686A" w14:textId="07CD6AC8" w:rsidR="0015503A" w:rsidRPr="0029583B" w:rsidRDefault="0015503A" w:rsidP="005F2998">
            <w:pPr>
              <w:rPr>
                <w:b/>
                <w:sz w:val="18"/>
              </w:rPr>
            </w:pPr>
            <w:r w:rsidRPr="0029583B">
              <w:rPr>
                <w:b/>
                <w:sz w:val="18"/>
              </w:rPr>
              <w:t xml:space="preserve">Case </w:t>
            </w:r>
            <w:r w:rsidRPr="0029583B">
              <w:rPr>
                <w:b/>
                <w:sz w:val="18"/>
                <w:szCs w:val="18"/>
              </w:rPr>
              <w:t xml:space="preserve">series: </w:t>
            </w:r>
            <w:r w:rsidRPr="0029583B">
              <w:rPr>
                <w:sz w:val="18"/>
                <w:szCs w:val="18"/>
              </w:rPr>
              <w:t>Wasserman, 2019</w:t>
            </w:r>
            <w:r w:rsidRPr="0029583B">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w:t>
            </w:r>
            <w:r w:rsidRPr="0029583B">
              <w:rPr>
                <w:sz w:val="18"/>
                <w:szCs w:val="18"/>
              </w:rPr>
              <w:fldChar w:fldCharType="end"/>
            </w:r>
            <w:r w:rsidRPr="0029583B">
              <w:rPr>
                <w:sz w:val="18"/>
                <w:szCs w:val="18"/>
              </w:rPr>
              <w:t xml:space="preserve"> </w:t>
            </w:r>
          </w:p>
        </w:tc>
        <w:tc>
          <w:tcPr>
            <w:tcW w:w="6379" w:type="dxa"/>
          </w:tcPr>
          <w:p w14:paraId="7B589B6C" w14:textId="77777777" w:rsidR="0015503A" w:rsidRPr="0029583B" w:rsidRDefault="0015503A" w:rsidP="0015503A">
            <w:pPr>
              <w:rPr>
                <w:b/>
                <w:sz w:val="18"/>
              </w:rPr>
            </w:pPr>
            <w:r w:rsidRPr="0029583B">
              <w:rPr>
                <w:b/>
                <w:sz w:val="18"/>
              </w:rPr>
              <w:t xml:space="preserve">Moderate </w:t>
            </w:r>
            <w:r w:rsidRPr="0029583B">
              <w:rPr>
                <w:sz w:val="18"/>
              </w:rPr>
              <w:t>– 1 case series, main limit: retrospective study design</w:t>
            </w:r>
          </w:p>
        </w:tc>
        <w:tc>
          <w:tcPr>
            <w:tcW w:w="5528" w:type="dxa"/>
            <w:vMerge/>
          </w:tcPr>
          <w:p w14:paraId="114F7440" w14:textId="77777777" w:rsidR="0015503A" w:rsidRPr="0029583B" w:rsidRDefault="0015503A" w:rsidP="0015503A">
            <w:pPr>
              <w:rPr>
                <w:sz w:val="18"/>
              </w:rPr>
            </w:pPr>
          </w:p>
        </w:tc>
      </w:tr>
      <w:tr w:rsidR="0015503A" w:rsidRPr="00163833" w14:paraId="48E18F15" w14:textId="77777777" w:rsidTr="0015503A">
        <w:tc>
          <w:tcPr>
            <w:tcW w:w="1101" w:type="dxa"/>
            <w:vMerge w:val="restart"/>
          </w:tcPr>
          <w:p w14:paraId="0DC2218E" w14:textId="77777777" w:rsidR="0015503A" w:rsidRPr="0029583B" w:rsidRDefault="0015503A" w:rsidP="0015503A">
            <w:pPr>
              <w:rPr>
                <w:b/>
                <w:sz w:val="18"/>
              </w:rPr>
            </w:pPr>
            <w:r w:rsidRPr="0029583B">
              <w:rPr>
                <w:b/>
                <w:sz w:val="18"/>
              </w:rPr>
              <w:t>Egg</w:t>
            </w:r>
          </w:p>
        </w:tc>
        <w:tc>
          <w:tcPr>
            <w:tcW w:w="4394" w:type="dxa"/>
          </w:tcPr>
          <w:p w14:paraId="6B8E021A" w14:textId="73FAB957" w:rsidR="0015503A" w:rsidRPr="0029583B" w:rsidRDefault="0015503A" w:rsidP="005F2998">
            <w:pPr>
              <w:rPr>
                <w:b/>
                <w:sz w:val="18"/>
              </w:rPr>
            </w:pPr>
            <w:r w:rsidRPr="0029583B">
              <w:rPr>
                <w:b/>
                <w:sz w:val="18"/>
              </w:rPr>
              <w:t xml:space="preserve">Interventional comparative studies (RCTs, CCTs): </w:t>
            </w:r>
            <w:r w:rsidRPr="0029583B">
              <w:rPr>
                <w:sz w:val="18"/>
                <w:szCs w:val="18"/>
              </w:rPr>
              <w:t>Burks, 2012</w:t>
            </w:r>
            <w:r w:rsidRPr="0029583B">
              <w:rPr>
                <w:sz w:val="18"/>
                <w:szCs w:val="18"/>
              </w:rPr>
              <w:fldChar w:fldCharType="begin"/>
            </w:r>
            <w:r w:rsidR="005F2998">
              <w:rPr>
                <w:sz w:val="18"/>
                <w:szCs w:val="18"/>
              </w:rPr>
              <w:instrText xml:space="preserve"> ADDIN EN.CITE &lt;EndNote&gt;&lt;Cite&gt;&lt;Author&gt;Burks&lt;/Author&gt;&lt;Year&gt;2012&lt;/Year&gt;&lt;RecNum&gt;13481&lt;/RecNum&gt;&lt;DisplayText&gt;&lt;style face="superscript"&gt;17&lt;/style&gt;&lt;/DisplayText&gt;&lt;record&gt;&lt;rec-number&gt;13481&lt;/rec-number&gt;&lt;foreign-keys&gt;&lt;key app="EN" db-id="x9wzz5atbsd22oefrz25wtay2xf5fvep500r" timestamp="1558453828"&gt;13481&lt;/key&gt;&lt;/foreign-keys&gt;&lt;ref-type name="Journal Article"&gt;17&lt;/ref-type&gt;&lt;contributors&gt;&lt;authors&gt;&lt;author&gt;Burks, A. W.&lt;/author&gt;&lt;author&gt;Jones, S. M.&lt;/author&gt;&lt;author&gt;Plaut, M.&lt;/author&gt;&lt;/authors&gt;&lt;/contributors&gt;&lt;auth-address&gt;[Burks, A. Wesley] Univ N Carolina, Chapel Hill, NC 27515 USA. [Jones, Stacie M.] Univ Arkansas Med Sci, Little Rock, AR 72205 USA. [Plaut, Marshall] NIH, Bethesda, MD 20892 USA.&amp;#xD;Burks, AW (reprint author), Univ N Carolina, Chapel Hill, NC 27515 USA.&amp;#xD;wburks@email.unc.edu&lt;/auth-address&gt;&lt;titles&gt;&lt;title&gt;Oral Immunotherapy for Egg Allergy in Children REPLY&lt;/title&gt;&lt;secondary-title&gt;New England Journal of Medicine&lt;/secondary-title&gt;&lt;alt-title&gt;N. Engl. J. Med.&lt;/alt-title&gt;&lt;/titles&gt;&lt;periodical&gt;&lt;full-title&gt;New England journal of medicine&lt;/full-title&gt;&lt;/periodical&gt;&lt;pages&gt;1472-1473&lt;/pages&gt;&lt;volume&gt;367&lt;/volume&gt;&lt;number&gt;15&lt;/number&gt;&lt;keywords&gt;&lt;keyword&gt;General &amp;amp; Internal Medicine&lt;/keyword&gt;&lt;/keywords&gt;&lt;dates&gt;&lt;year&gt;2012&lt;/year&gt;&lt;pub-dates&gt;&lt;date&gt;Oct&lt;/date&gt;&lt;/pub-dates&gt;&lt;/dates&gt;&lt;isbn&gt;0028-4793&lt;/isbn&gt;&lt;accession-num&gt;WOS:000309652700029&lt;/accession-num&gt;&lt;work-type&gt;Letter&lt;/work-type&gt;&lt;urls&gt;&lt;/urls&gt;&lt;language&gt;English&lt;/language&gt;&lt;/record&gt;&lt;/Cite&gt;&lt;/EndNote&gt;</w:instrText>
            </w:r>
            <w:r w:rsidRPr="0029583B">
              <w:rPr>
                <w:sz w:val="18"/>
                <w:szCs w:val="18"/>
              </w:rPr>
              <w:fldChar w:fldCharType="separate"/>
            </w:r>
            <w:r w:rsidR="005F2998" w:rsidRPr="005F2998">
              <w:rPr>
                <w:noProof/>
                <w:sz w:val="18"/>
                <w:szCs w:val="18"/>
                <w:vertAlign w:val="superscript"/>
              </w:rPr>
              <w:t>17</w:t>
            </w:r>
            <w:r w:rsidRPr="0029583B">
              <w:rPr>
                <w:sz w:val="18"/>
                <w:szCs w:val="18"/>
              </w:rPr>
              <w:fldChar w:fldCharType="end"/>
            </w:r>
            <w:r w:rsidRPr="0029583B">
              <w:rPr>
                <w:sz w:val="18"/>
                <w:szCs w:val="18"/>
              </w:rPr>
              <w:t>, Escudero, 2015</w:t>
            </w:r>
            <w:r w:rsidRPr="0029583B">
              <w:rPr>
                <w:sz w:val="18"/>
                <w:szCs w:val="18"/>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8</w:t>
            </w:r>
            <w:r w:rsidRPr="0029583B">
              <w:rPr>
                <w:sz w:val="18"/>
                <w:szCs w:val="18"/>
              </w:rPr>
              <w:fldChar w:fldCharType="end"/>
            </w:r>
            <w:r w:rsidRPr="0029583B">
              <w:rPr>
                <w:sz w:val="18"/>
                <w:szCs w:val="18"/>
              </w:rPr>
              <w:t xml:space="preserve"> Fuentes-Aparicio, 2013</w:t>
            </w:r>
            <w:r w:rsidRPr="0029583B">
              <w:rPr>
                <w:sz w:val="18"/>
                <w:szCs w:val="18"/>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9</w:t>
            </w:r>
            <w:r w:rsidRPr="0029583B">
              <w:rPr>
                <w:sz w:val="18"/>
                <w:szCs w:val="18"/>
              </w:rPr>
              <w:fldChar w:fldCharType="end"/>
            </w:r>
          </w:p>
        </w:tc>
        <w:tc>
          <w:tcPr>
            <w:tcW w:w="6379" w:type="dxa"/>
          </w:tcPr>
          <w:p w14:paraId="41F37E28" w14:textId="77777777" w:rsidR="0015503A" w:rsidRPr="0029583B" w:rsidRDefault="0015503A" w:rsidP="0015503A">
            <w:pPr>
              <w:rPr>
                <w:sz w:val="18"/>
              </w:rPr>
            </w:pPr>
            <w:r w:rsidRPr="0029583B">
              <w:rPr>
                <w:b/>
                <w:sz w:val="18"/>
              </w:rPr>
              <w:t>Moderate</w:t>
            </w:r>
            <w:r w:rsidRPr="0029583B">
              <w:rPr>
                <w:sz w:val="18"/>
              </w:rPr>
              <w:t xml:space="preserve"> – 3 RCTs: 1 low, 1 high,  1 unclear risk of bias</w:t>
            </w:r>
          </w:p>
        </w:tc>
        <w:tc>
          <w:tcPr>
            <w:tcW w:w="5528" w:type="dxa"/>
            <w:vMerge w:val="restart"/>
          </w:tcPr>
          <w:p w14:paraId="353B8EC9" w14:textId="77777777" w:rsidR="0015503A" w:rsidRPr="0029583B" w:rsidRDefault="0015503A" w:rsidP="0015503A">
            <w:pPr>
              <w:rPr>
                <w:sz w:val="18"/>
              </w:rPr>
            </w:pPr>
            <w:r w:rsidRPr="0029583B">
              <w:rPr>
                <w:sz w:val="18"/>
              </w:rPr>
              <w:t>Level I (Systematic reviews, meta-analysis, randomized controlled trials)</w:t>
            </w:r>
          </w:p>
        </w:tc>
      </w:tr>
      <w:tr w:rsidR="0015503A" w:rsidRPr="0029583B" w14:paraId="49D18F65" w14:textId="77777777" w:rsidTr="0015503A">
        <w:tc>
          <w:tcPr>
            <w:tcW w:w="1101" w:type="dxa"/>
            <w:vMerge/>
          </w:tcPr>
          <w:p w14:paraId="103AFF35" w14:textId="77777777" w:rsidR="0015503A" w:rsidRPr="0029583B" w:rsidRDefault="0015503A" w:rsidP="0015503A">
            <w:pPr>
              <w:rPr>
                <w:b/>
                <w:sz w:val="18"/>
              </w:rPr>
            </w:pPr>
          </w:p>
        </w:tc>
        <w:tc>
          <w:tcPr>
            <w:tcW w:w="4394" w:type="dxa"/>
          </w:tcPr>
          <w:p w14:paraId="425D6148" w14:textId="77777777" w:rsidR="0015503A" w:rsidRPr="0029583B" w:rsidRDefault="0015503A" w:rsidP="0015503A">
            <w:pPr>
              <w:rPr>
                <w:b/>
                <w:sz w:val="18"/>
              </w:rPr>
            </w:pPr>
            <w:r w:rsidRPr="0029583B">
              <w:rPr>
                <w:b/>
                <w:sz w:val="18"/>
              </w:rPr>
              <w:t>Case series</w:t>
            </w:r>
          </w:p>
        </w:tc>
        <w:tc>
          <w:tcPr>
            <w:tcW w:w="6379" w:type="dxa"/>
          </w:tcPr>
          <w:p w14:paraId="1369D682" w14:textId="77777777" w:rsidR="0015503A" w:rsidRPr="0029583B" w:rsidRDefault="0015503A" w:rsidP="0015503A">
            <w:pPr>
              <w:rPr>
                <w:b/>
                <w:sz w:val="18"/>
              </w:rPr>
            </w:pPr>
            <w:r w:rsidRPr="0029583B">
              <w:rPr>
                <w:b/>
                <w:sz w:val="18"/>
              </w:rPr>
              <w:t>--</w:t>
            </w:r>
          </w:p>
        </w:tc>
        <w:tc>
          <w:tcPr>
            <w:tcW w:w="5528" w:type="dxa"/>
            <w:vMerge/>
          </w:tcPr>
          <w:p w14:paraId="5E56FA6A" w14:textId="77777777" w:rsidR="0015503A" w:rsidRPr="0029583B" w:rsidRDefault="0015503A" w:rsidP="0015503A">
            <w:pPr>
              <w:rPr>
                <w:sz w:val="18"/>
              </w:rPr>
            </w:pPr>
          </w:p>
        </w:tc>
      </w:tr>
      <w:tr w:rsidR="0015503A" w:rsidRPr="00163833" w14:paraId="680181D4" w14:textId="77777777" w:rsidTr="0015503A">
        <w:tc>
          <w:tcPr>
            <w:tcW w:w="1101" w:type="dxa"/>
            <w:vMerge w:val="restart"/>
          </w:tcPr>
          <w:p w14:paraId="0776FC32" w14:textId="77777777" w:rsidR="0015503A" w:rsidRPr="0029583B" w:rsidRDefault="0015503A" w:rsidP="0015503A">
            <w:pPr>
              <w:rPr>
                <w:b/>
                <w:sz w:val="18"/>
              </w:rPr>
            </w:pPr>
            <w:r w:rsidRPr="0029583B">
              <w:rPr>
                <w:b/>
                <w:sz w:val="18"/>
              </w:rPr>
              <w:t>Milk</w:t>
            </w:r>
          </w:p>
        </w:tc>
        <w:tc>
          <w:tcPr>
            <w:tcW w:w="4394" w:type="dxa"/>
          </w:tcPr>
          <w:p w14:paraId="7AB5D038" w14:textId="3D405B74" w:rsidR="0015503A" w:rsidRPr="0029583B" w:rsidRDefault="0015503A" w:rsidP="005F2998">
            <w:pPr>
              <w:rPr>
                <w:b/>
                <w:sz w:val="18"/>
              </w:rPr>
            </w:pPr>
            <w:r w:rsidRPr="0029583B">
              <w:rPr>
                <w:b/>
                <w:sz w:val="18"/>
              </w:rPr>
              <w:t xml:space="preserve">Interventional comparative studies (RCTs, CCTs): </w:t>
            </w:r>
            <w:r w:rsidRPr="0029583B">
              <w:rPr>
                <w:sz w:val="18"/>
                <w:szCs w:val="18"/>
              </w:rPr>
              <w:t>Morisset, 2007</w:t>
            </w:r>
            <w:r w:rsidRPr="0029583B">
              <w:rPr>
                <w:sz w:val="18"/>
                <w:szCs w:val="18"/>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8"/>
                <w:szCs w:val="18"/>
              </w:rPr>
              <w:instrText xml:space="preserve"> ADDIN EN.CITE </w:instrText>
            </w:r>
            <w:r w:rsidR="005F2998">
              <w:rPr>
                <w:sz w:val="18"/>
                <w:szCs w:val="18"/>
              </w:rPr>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2</w:t>
            </w:r>
            <w:r w:rsidRPr="0029583B">
              <w:rPr>
                <w:sz w:val="18"/>
                <w:szCs w:val="18"/>
              </w:rPr>
              <w:fldChar w:fldCharType="end"/>
            </w:r>
          </w:p>
        </w:tc>
        <w:tc>
          <w:tcPr>
            <w:tcW w:w="6379" w:type="dxa"/>
          </w:tcPr>
          <w:p w14:paraId="2C01EE2E" w14:textId="77777777" w:rsidR="0015503A" w:rsidRPr="0029583B" w:rsidRDefault="0015503A" w:rsidP="0015503A">
            <w:pPr>
              <w:rPr>
                <w:b/>
                <w:sz w:val="18"/>
              </w:rPr>
            </w:pPr>
            <w:r w:rsidRPr="0029583B">
              <w:rPr>
                <w:b/>
                <w:sz w:val="18"/>
              </w:rPr>
              <w:t xml:space="preserve">High </w:t>
            </w:r>
            <w:r w:rsidRPr="0029583B">
              <w:rPr>
                <w:sz w:val="18"/>
              </w:rPr>
              <w:t>– 1 RCT at high risk of bias</w:t>
            </w:r>
          </w:p>
        </w:tc>
        <w:tc>
          <w:tcPr>
            <w:tcW w:w="5528" w:type="dxa"/>
            <w:vMerge w:val="restart"/>
          </w:tcPr>
          <w:p w14:paraId="611B1BAC" w14:textId="77777777" w:rsidR="0015503A" w:rsidRPr="0029583B" w:rsidRDefault="0015503A" w:rsidP="0015503A">
            <w:pPr>
              <w:rPr>
                <w:b/>
                <w:sz w:val="18"/>
              </w:rPr>
            </w:pPr>
            <w:r w:rsidRPr="0029583B">
              <w:rPr>
                <w:sz w:val="18"/>
              </w:rPr>
              <w:t>Level I (Systematic reviews, meta-analysis, randomized controlled trials)</w:t>
            </w:r>
          </w:p>
        </w:tc>
      </w:tr>
      <w:tr w:rsidR="0015503A" w:rsidRPr="00163833" w14:paraId="4C8586BC" w14:textId="77777777" w:rsidTr="0015503A">
        <w:tc>
          <w:tcPr>
            <w:tcW w:w="1101" w:type="dxa"/>
            <w:vMerge/>
          </w:tcPr>
          <w:p w14:paraId="1CDE94E2" w14:textId="77777777" w:rsidR="0015503A" w:rsidRPr="0029583B" w:rsidRDefault="0015503A" w:rsidP="0015503A">
            <w:pPr>
              <w:rPr>
                <w:b/>
                <w:sz w:val="18"/>
              </w:rPr>
            </w:pPr>
          </w:p>
        </w:tc>
        <w:tc>
          <w:tcPr>
            <w:tcW w:w="4394" w:type="dxa"/>
          </w:tcPr>
          <w:p w14:paraId="2202670A" w14:textId="4AD63C9E" w:rsidR="0015503A" w:rsidRPr="0029583B" w:rsidRDefault="0015503A" w:rsidP="005F2998">
            <w:pPr>
              <w:rPr>
                <w:b/>
                <w:sz w:val="18"/>
              </w:rPr>
            </w:pPr>
            <w:r w:rsidRPr="0029583B">
              <w:rPr>
                <w:b/>
                <w:sz w:val="18"/>
              </w:rPr>
              <w:t>Case series</w:t>
            </w:r>
            <w:r w:rsidRPr="0029583B">
              <w:rPr>
                <w:sz w:val="18"/>
              </w:rPr>
              <w:t xml:space="preserve">: </w:t>
            </w:r>
            <w:r w:rsidRPr="0029583B">
              <w:rPr>
                <w:sz w:val="18"/>
                <w:szCs w:val="18"/>
              </w:rPr>
              <w:t>Levy, 2014</w:t>
            </w:r>
            <w:r w:rsidRPr="0029583B">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4</w:t>
            </w:r>
            <w:r w:rsidRPr="0029583B">
              <w:rPr>
                <w:sz w:val="18"/>
                <w:szCs w:val="18"/>
              </w:rPr>
              <w:fldChar w:fldCharType="end"/>
            </w:r>
            <w:r w:rsidRPr="0029583B">
              <w:rPr>
                <w:sz w:val="18"/>
                <w:szCs w:val="18"/>
              </w:rPr>
              <w:t xml:space="preserve"> (clinical practice)</w:t>
            </w:r>
          </w:p>
        </w:tc>
        <w:tc>
          <w:tcPr>
            <w:tcW w:w="6379" w:type="dxa"/>
          </w:tcPr>
          <w:p w14:paraId="5137A24E" w14:textId="77777777" w:rsidR="0015503A" w:rsidRPr="0029583B" w:rsidRDefault="0015503A" w:rsidP="0015503A">
            <w:pPr>
              <w:rPr>
                <w:b/>
                <w:sz w:val="18"/>
              </w:rPr>
            </w:pPr>
            <w:r w:rsidRPr="0029583B">
              <w:rPr>
                <w:b/>
                <w:sz w:val="18"/>
              </w:rPr>
              <w:t xml:space="preserve">Moderate </w:t>
            </w:r>
            <w:r w:rsidRPr="0029583B">
              <w:rPr>
                <w:sz w:val="18"/>
              </w:rPr>
              <w:t>– 1 case series, main limit: retrospective study design</w:t>
            </w:r>
          </w:p>
        </w:tc>
        <w:tc>
          <w:tcPr>
            <w:tcW w:w="5528" w:type="dxa"/>
            <w:vMerge/>
          </w:tcPr>
          <w:p w14:paraId="5E5A629A" w14:textId="77777777" w:rsidR="0015503A" w:rsidRPr="0029583B" w:rsidRDefault="0015503A" w:rsidP="0015503A">
            <w:pPr>
              <w:rPr>
                <w:b/>
                <w:sz w:val="18"/>
              </w:rPr>
            </w:pPr>
          </w:p>
        </w:tc>
      </w:tr>
      <w:tr w:rsidR="0015503A" w:rsidRPr="00163833" w14:paraId="22B89D66" w14:textId="77777777" w:rsidTr="0015503A">
        <w:tc>
          <w:tcPr>
            <w:tcW w:w="1101" w:type="dxa"/>
            <w:vMerge w:val="restart"/>
          </w:tcPr>
          <w:p w14:paraId="398EBD81" w14:textId="77777777" w:rsidR="0015503A" w:rsidRPr="0029583B" w:rsidRDefault="0015503A" w:rsidP="0015503A">
            <w:pPr>
              <w:rPr>
                <w:b/>
                <w:sz w:val="18"/>
              </w:rPr>
            </w:pPr>
            <w:r w:rsidRPr="0029583B">
              <w:rPr>
                <w:b/>
                <w:sz w:val="18"/>
              </w:rPr>
              <w:t>Wheat</w:t>
            </w:r>
          </w:p>
        </w:tc>
        <w:tc>
          <w:tcPr>
            <w:tcW w:w="4394" w:type="dxa"/>
          </w:tcPr>
          <w:p w14:paraId="3408C439" w14:textId="32211529"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Nowak-Wegrzyn, 2019</w:t>
            </w:r>
            <w:r w:rsidRPr="0029583B">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4</w:t>
            </w:r>
            <w:r w:rsidRPr="0029583B">
              <w:rPr>
                <w:sz w:val="18"/>
                <w:szCs w:val="18"/>
                <w:lang w:eastAsia="fr-CA"/>
              </w:rPr>
              <w:fldChar w:fldCharType="end"/>
            </w:r>
          </w:p>
        </w:tc>
        <w:tc>
          <w:tcPr>
            <w:tcW w:w="6379" w:type="dxa"/>
          </w:tcPr>
          <w:p w14:paraId="4F5C87B0" w14:textId="77777777" w:rsidR="0015503A" w:rsidRPr="0029583B" w:rsidRDefault="0015503A" w:rsidP="0015503A">
            <w:pPr>
              <w:rPr>
                <w:b/>
                <w:sz w:val="18"/>
              </w:rPr>
            </w:pPr>
            <w:r w:rsidRPr="0029583B">
              <w:rPr>
                <w:b/>
                <w:sz w:val="18"/>
              </w:rPr>
              <w:t xml:space="preserve">Low </w:t>
            </w:r>
            <w:r w:rsidRPr="0029583B">
              <w:rPr>
                <w:sz w:val="18"/>
              </w:rPr>
              <w:t>– 1 RCT</w:t>
            </w:r>
          </w:p>
        </w:tc>
        <w:tc>
          <w:tcPr>
            <w:tcW w:w="5528" w:type="dxa"/>
            <w:vMerge w:val="restart"/>
          </w:tcPr>
          <w:p w14:paraId="2BCE41A2" w14:textId="77777777" w:rsidR="0015503A" w:rsidRPr="0029583B" w:rsidRDefault="0015503A" w:rsidP="0015503A">
            <w:pPr>
              <w:rPr>
                <w:b/>
                <w:sz w:val="18"/>
              </w:rPr>
            </w:pPr>
            <w:r w:rsidRPr="0029583B">
              <w:rPr>
                <w:sz w:val="18"/>
              </w:rPr>
              <w:t>Level I (Systematic reviews, meta-analysis, randomized controlled trials)</w:t>
            </w:r>
          </w:p>
        </w:tc>
      </w:tr>
      <w:tr w:rsidR="0015503A" w:rsidRPr="0029583B" w14:paraId="28D4E932" w14:textId="77777777" w:rsidTr="0015503A">
        <w:tc>
          <w:tcPr>
            <w:tcW w:w="1101" w:type="dxa"/>
            <w:vMerge/>
          </w:tcPr>
          <w:p w14:paraId="1F7B18B7" w14:textId="77777777" w:rsidR="0015503A" w:rsidRPr="0029583B" w:rsidRDefault="0015503A" w:rsidP="0015503A">
            <w:pPr>
              <w:rPr>
                <w:b/>
                <w:sz w:val="18"/>
              </w:rPr>
            </w:pPr>
          </w:p>
        </w:tc>
        <w:tc>
          <w:tcPr>
            <w:tcW w:w="4394" w:type="dxa"/>
          </w:tcPr>
          <w:p w14:paraId="506FE2F8" w14:textId="58BA1EB4" w:rsidR="0015503A" w:rsidRPr="0029583B" w:rsidRDefault="0015503A" w:rsidP="005F2998">
            <w:pPr>
              <w:rPr>
                <w:b/>
                <w:sz w:val="18"/>
              </w:rPr>
            </w:pPr>
            <w:r w:rsidRPr="0029583B">
              <w:rPr>
                <w:b/>
                <w:sz w:val="18"/>
              </w:rPr>
              <w:t>Case series</w:t>
            </w:r>
            <w:r w:rsidRPr="0029583B">
              <w:rPr>
                <w:sz w:val="18"/>
              </w:rPr>
              <w:t>: 1 prospective case series in research context (</w:t>
            </w:r>
            <w:r w:rsidRPr="0029583B">
              <w:rPr>
                <w:sz w:val="18"/>
                <w:szCs w:val="18"/>
                <w:lang w:eastAsia="fr-CA"/>
              </w:rPr>
              <w:t>Kulmala, 2018</w:t>
            </w:r>
            <w:r w:rsidRPr="0029583B">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5</w:t>
            </w:r>
            <w:r w:rsidRPr="0029583B">
              <w:rPr>
                <w:sz w:val="18"/>
                <w:szCs w:val="18"/>
                <w:lang w:eastAsia="fr-CA"/>
              </w:rPr>
              <w:fldChar w:fldCharType="end"/>
            </w:r>
            <w:r w:rsidRPr="0029583B">
              <w:rPr>
                <w:sz w:val="18"/>
                <w:szCs w:val="18"/>
                <w:lang w:eastAsia="fr-CA"/>
              </w:rPr>
              <w:t>)</w:t>
            </w:r>
          </w:p>
        </w:tc>
        <w:tc>
          <w:tcPr>
            <w:tcW w:w="6379" w:type="dxa"/>
          </w:tcPr>
          <w:p w14:paraId="6F6330AA" w14:textId="77777777" w:rsidR="0015503A" w:rsidRPr="0029583B" w:rsidRDefault="0015503A" w:rsidP="0015503A">
            <w:pPr>
              <w:rPr>
                <w:b/>
                <w:sz w:val="18"/>
              </w:rPr>
            </w:pPr>
            <w:r w:rsidRPr="0029583B">
              <w:rPr>
                <w:b/>
                <w:sz w:val="18"/>
              </w:rPr>
              <w:t xml:space="preserve">Low </w:t>
            </w:r>
            <w:r w:rsidRPr="0029583B">
              <w:rPr>
                <w:sz w:val="18"/>
              </w:rPr>
              <w:t>– 1 prospective case series</w:t>
            </w:r>
          </w:p>
        </w:tc>
        <w:tc>
          <w:tcPr>
            <w:tcW w:w="5528" w:type="dxa"/>
            <w:vMerge/>
          </w:tcPr>
          <w:p w14:paraId="4B4ECB2A" w14:textId="77777777" w:rsidR="0015503A" w:rsidRPr="0029583B" w:rsidRDefault="0015503A" w:rsidP="0015503A">
            <w:pPr>
              <w:rPr>
                <w:b/>
                <w:sz w:val="18"/>
              </w:rPr>
            </w:pPr>
          </w:p>
        </w:tc>
      </w:tr>
      <w:tr w:rsidR="0015503A" w:rsidRPr="00163833" w14:paraId="1F1D41CA" w14:textId="77777777" w:rsidTr="0015503A">
        <w:tc>
          <w:tcPr>
            <w:tcW w:w="1101" w:type="dxa"/>
            <w:vMerge w:val="restart"/>
          </w:tcPr>
          <w:p w14:paraId="0B02DBF7" w14:textId="77777777" w:rsidR="0015503A" w:rsidRPr="0029583B" w:rsidRDefault="0015503A" w:rsidP="0015503A">
            <w:pPr>
              <w:rPr>
                <w:b/>
                <w:sz w:val="18"/>
              </w:rPr>
            </w:pPr>
            <w:r w:rsidRPr="0029583B">
              <w:rPr>
                <w:b/>
                <w:sz w:val="18"/>
              </w:rPr>
              <w:t>Walnut</w:t>
            </w:r>
          </w:p>
        </w:tc>
        <w:tc>
          <w:tcPr>
            <w:tcW w:w="4394" w:type="dxa"/>
          </w:tcPr>
          <w:p w14:paraId="07BD3A12" w14:textId="4D88AC7B" w:rsidR="0015503A" w:rsidRPr="0029583B" w:rsidRDefault="0015503A" w:rsidP="005F2998">
            <w:pPr>
              <w:rPr>
                <w:b/>
                <w:sz w:val="18"/>
              </w:rPr>
            </w:pPr>
            <w:r w:rsidRPr="0029583B">
              <w:rPr>
                <w:b/>
                <w:sz w:val="18"/>
              </w:rPr>
              <w:t>Interventional comparative studies (RCTs, CCTs)</w:t>
            </w:r>
            <w:r w:rsidRPr="0029583B">
              <w:rPr>
                <w:sz w:val="18"/>
              </w:rPr>
              <w:t xml:space="preserve">: </w:t>
            </w:r>
            <w:r w:rsidRPr="0029583B">
              <w:rPr>
                <w:sz w:val="18"/>
                <w:szCs w:val="18"/>
                <w:lang w:eastAsia="fr-CA"/>
              </w:rPr>
              <w:t>Elizur, 2019</w:t>
            </w:r>
            <w:r w:rsidRPr="0029583B">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 </w:instrText>
            </w:r>
            <w:r w:rsidR="005F2998">
              <w:rPr>
                <w:sz w:val="18"/>
                <w:szCs w:val="18"/>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 w:val="18"/>
                <w:szCs w:val="18"/>
                <w:lang w:eastAsia="fr-CA"/>
              </w:rPr>
              <w:instrText xml:space="preserve"> ADDIN EN.CITE.DATA </w:instrText>
            </w:r>
            <w:r w:rsidR="005F2998">
              <w:rPr>
                <w:sz w:val="18"/>
                <w:szCs w:val="18"/>
                <w:lang w:eastAsia="fr-CA"/>
              </w:rPr>
            </w:r>
            <w:r w:rsidR="005F2998">
              <w:rPr>
                <w:sz w:val="18"/>
                <w:szCs w:val="18"/>
                <w:lang w:eastAsia="fr-CA"/>
              </w:rPr>
              <w:fldChar w:fldCharType="end"/>
            </w:r>
            <w:r w:rsidRPr="0029583B">
              <w:rPr>
                <w:sz w:val="18"/>
                <w:szCs w:val="18"/>
                <w:lang w:eastAsia="fr-CA"/>
              </w:rPr>
            </w:r>
            <w:r w:rsidRPr="0029583B">
              <w:rPr>
                <w:sz w:val="18"/>
                <w:szCs w:val="18"/>
                <w:lang w:eastAsia="fr-CA"/>
              </w:rPr>
              <w:fldChar w:fldCharType="separate"/>
            </w:r>
            <w:r w:rsidR="005F2998" w:rsidRPr="005F2998">
              <w:rPr>
                <w:noProof/>
                <w:sz w:val="18"/>
                <w:szCs w:val="18"/>
                <w:vertAlign w:val="superscript"/>
                <w:lang w:eastAsia="fr-CA"/>
              </w:rPr>
              <w:t>26</w:t>
            </w:r>
            <w:r w:rsidRPr="0029583B">
              <w:rPr>
                <w:sz w:val="18"/>
                <w:szCs w:val="18"/>
                <w:lang w:eastAsia="fr-CA"/>
              </w:rPr>
              <w:fldChar w:fldCharType="end"/>
            </w:r>
            <w:r w:rsidRPr="0029583B">
              <w:rPr>
                <w:sz w:val="18"/>
                <w:szCs w:val="18"/>
                <w:lang w:eastAsia="fr-CA"/>
              </w:rPr>
              <w:t xml:space="preserve"> (CCT, N=73)</w:t>
            </w:r>
          </w:p>
        </w:tc>
        <w:tc>
          <w:tcPr>
            <w:tcW w:w="6379" w:type="dxa"/>
          </w:tcPr>
          <w:p w14:paraId="016985E1"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4841CB33" w14:textId="77777777" w:rsidR="0015503A" w:rsidRPr="0029583B" w:rsidRDefault="0015503A" w:rsidP="0015503A">
            <w:pPr>
              <w:rPr>
                <w:sz w:val="18"/>
              </w:rPr>
            </w:pPr>
            <w:r w:rsidRPr="0029583B">
              <w:rPr>
                <w:sz w:val="18"/>
              </w:rPr>
              <w:t>Level II (two groups, non-randomized studies)</w:t>
            </w:r>
          </w:p>
        </w:tc>
      </w:tr>
      <w:tr w:rsidR="0015503A" w:rsidRPr="0029583B" w14:paraId="5E14F00A" w14:textId="77777777" w:rsidTr="0015503A">
        <w:tc>
          <w:tcPr>
            <w:tcW w:w="1101" w:type="dxa"/>
            <w:vMerge/>
          </w:tcPr>
          <w:p w14:paraId="4071B4A8" w14:textId="77777777" w:rsidR="0015503A" w:rsidRPr="0029583B" w:rsidRDefault="0015503A" w:rsidP="0015503A">
            <w:pPr>
              <w:rPr>
                <w:b/>
                <w:sz w:val="18"/>
              </w:rPr>
            </w:pPr>
          </w:p>
        </w:tc>
        <w:tc>
          <w:tcPr>
            <w:tcW w:w="4394" w:type="dxa"/>
          </w:tcPr>
          <w:p w14:paraId="652C5570"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70D6A3AB" w14:textId="77777777" w:rsidR="0015503A" w:rsidRPr="0029583B" w:rsidRDefault="0015503A" w:rsidP="0015503A">
            <w:pPr>
              <w:rPr>
                <w:b/>
                <w:sz w:val="18"/>
              </w:rPr>
            </w:pPr>
            <w:r w:rsidRPr="0029583B">
              <w:rPr>
                <w:b/>
                <w:sz w:val="18"/>
              </w:rPr>
              <w:t>--</w:t>
            </w:r>
          </w:p>
        </w:tc>
        <w:tc>
          <w:tcPr>
            <w:tcW w:w="5528" w:type="dxa"/>
            <w:vMerge/>
          </w:tcPr>
          <w:p w14:paraId="7551CC3B" w14:textId="77777777" w:rsidR="0015503A" w:rsidRPr="0029583B" w:rsidRDefault="0015503A" w:rsidP="0015503A">
            <w:pPr>
              <w:rPr>
                <w:sz w:val="18"/>
              </w:rPr>
            </w:pPr>
          </w:p>
        </w:tc>
      </w:tr>
      <w:tr w:rsidR="0015503A" w:rsidRPr="0029583B" w14:paraId="48EE62A3" w14:textId="77777777" w:rsidTr="0015503A">
        <w:tc>
          <w:tcPr>
            <w:tcW w:w="1101" w:type="dxa"/>
            <w:vMerge w:val="restart"/>
          </w:tcPr>
          <w:p w14:paraId="64498C2B" w14:textId="77777777" w:rsidR="0015503A" w:rsidRPr="0029583B" w:rsidRDefault="0015503A" w:rsidP="0015503A">
            <w:pPr>
              <w:rPr>
                <w:b/>
                <w:sz w:val="18"/>
              </w:rPr>
            </w:pPr>
            <w:r w:rsidRPr="0029583B">
              <w:rPr>
                <w:b/>
                <w:sz w:val="18"/>
              </w:rPr>
              <w:lastRenderedPageBreak/>
              <w:t>Hazelnut</w:t>
            </w:r>
          </w:p>
        </w:tc>
        <w:tc>
          <w:tcPr>
            <w:tcW w:w="4394" w:type="dxa"/>
          </w:tcPr>
          <w:p w14:paraId="749333F8" w14:textId="77777777" w:rsidR="0015503A" w:rsidRPr="0029583B" w:rsidRDefault="0015503A" w:rsidP="0015503A">
            <w:pPr>
              <w:rPr>
                <w:b/>
                <w:sz w:val="18"/>
              </w:rPr>
            </w:pPr>
            <w:r w:rsidRPr="0029583B">
              <w:rPr>
                <w:b/>
                <w:sz w:val="18"/>
              </w:rPr>
              <w:t>Interventional comparative studies (RCTs, CCTs)</w:t>
            </w:r>
            <w:r w:rsidRPr="0029583B">
              <w:rPr>
                <w:sz w:val="18"/>
              </w:rPr>
              <w:t>:NA</w:t>
            </w:r>
          </w:p>
        </w:tc>
        <w:tc>
          <w:tcPr>
            <w:tcW w:w="6379" w:type="dxa"/>
          </w:tcPr>
          <w:p w14:paraId="4E3DB5F1" w14:textId="77777777" w:rsidR="0015503A" w:rsidRPr="0029583B" w:rsidRDefault="0015503A" w:rsidP="0015503A">
            <w:pPr>
              <w:rPr>
                <w:b/>
                <w:sz w:val="18"/>
              </w:rPr>
            </w:pPr>
            <w:r w:rsidRPr="0029583B">
              <w:rPr>
                <w:b/>
                <w:sz w:val="18"/>
              </w:rPr>
              <w:t>--</w:t>
            </w:r>
          </w:p>
        </w:tc>
        <w:tc>
          <w:tcPr>
            <w:tcW w:w="5528" w:type="dxa"/>
            <w:vMerge w:val="restart"/>
          </w:tcPr>
          <w:p w14:paraId="3079BA57" w14:textId="77777777" w:rsidR="0015503A" w:rsidRPr="0029583B" w:rsidRDefault="0015503A" w:rsidP="0015503A">
            <w:pPr>
              <w:rPr>
                <w:sz w:val="18"/>
              </w:rPr>
            </w:pPr>
            <w:r w:rsidRPr="0029583B">
              <w:rPr>
                <w:sz w:val="18"/>
              </w:rPr>
              <w:t>--</w:t>
            </w:r>
          </w:p>
        </w:tc>
      </w:tr>
      <w:tr w:rsidR="0015503A" w:rsidRPr="0029583B" w14:paraId="2623A1F6" w14:textId="77777777" w:rsidTr="0015503A">
        <w:tc>
          <w:tcPr>
            <w:tcW w:w="1101" w:type="dxa"/>
            <w:vMerge/>
          </w:tcPr>
          <w:p w14:paraId="7C4AE88B" w14:textId="77777777" w:rsidR="0015503A" w:rsidRPr="0029583B" w:rsidRDefault="0015503A" w:rsidP="0015503A">
            <w:pPr>
              <w:rPr>
                <w:b/>
                <w:sz w:val="18"/>
              </w:rPr>
            </w:pPr>
          </w:p>
        </w:tc>
        <w:tc>
          <w:tcPr>
            <w:tcW w:w="4394" w:type="dxa"/>
          </w:tcPr>
          <w:p w14:paraId="60C81AD3" w14:textId="77777777" w:rsidR="0015503A" w:rsidRPr="0029583B" w:rsidRDefault="0015503A" w:rsidP="0015503A">
            <w:pPr>
              <w:rPr>
                <w:sz w:val="18"/>
              </w:rPr>
            </w:pPr>
            <w:r w:rsidRPr="0029583B">
              <w:rPr>
                <w:b/>
                <w:sz w:val="18"/>
              </w:rPr>
              <w:t>Case series:</w:t>
            </w:r>
            <w:r w:rsidRPr="0029583B">
              <w:rPr>
                <w:sz w:val="18"/>
              </w:rPr>
              <w:t xml:space="preserve"> </w:t>
            </w:r>
            <w:r w:rsidRPr="0029583B">
              <w:rPr>
                <w:sz w:val="18"/>
                <w:szCs w:val="18"/>
                <w:lang w:eastAsia="fr-CA"/>
              </w:rPr>
              <w:t>NA</w:t>
            </w:r>
          </w:p>
        </w:tc>
        <w:tc>
          <w:tcPr>
            <w:tcW w:w="6379" w:type="dxa"/>
          </w:tcPr>
          <w:p w14:paraId="77B9F414" w14:textId="77777777" w:rsidR="0015503A" w:rsidRPr="0029583B" w:rsidRDefault="0015503A" w:rsidP="0015503A">
            <w:pPr>
              <w:rPr>
                <w:b/>
                <w:sz w:val="18"/>
              </w:rPr>
            </w:pPr>
            <w:r w:rsidRPr="0029583B">
              <w:rPr>
                <w:b/>
                <w:sz w:val="18"/>
              </w:rPr>
              <w:t>--</w:t>
            </w:r>
          </w:p>
        </w:tc>
        <w:tc>
          <w:tcPr>
            <w:tcW w:w="5528" w:type="dxa"/>
            <w:vMerge/>
          </w:tcPr>
          <w:p w14:paraId="33D5A4E5" w14:textId="77777777" w:rsidR="0015503A" w:rsidRPr="0029583B" w:rsidRDefault="0015503A" w:rsidP="0015503A">
            <w:pPr>
              <w:rPr>
                <w:b/>
                <w:sz w:val="18"/>
              </w:rPr>
            </w:pPr>
          </w:p>
        </w:tc>
      </w:tr>
      <w:tr w:rsidR="0015503A" w:rsidRPr="00163833" w14:paraId="113047B7" w14:textId="77777777" w:rsidTr="0015503A">
        <w:tc>
          <w:tcPr>
            <w:tcW w:w="1101" w:type="dxa"/>
            <w:vMerge w:val="restart"/>
          </w:tcPr>
          <w:p w14:paraId="400919C2" w14:textId="77777777" w:rsidR="0015503A" w:rsidRPr="0029583B" w:rsidRDefault="0015503A" w:rsidP="0015503A">
            <w:pPr>
              <w:rPr>
                <w:b/>
                <w:sz w:val="18"/>
              </w:rPr>
            </w:pPr>
            <w:r w:rsidRPr="0029583B">
              <w:rPr>
                <w:b/>
                <w:sz w:val="18"/>
              </w:rPr>
              <w:t>Sesame</w:t>
            </w:r>
          </w:p>
        </w:tc>
        <w:tc>
          <w:tcPr>
            <w:tcW w:w="4394" w:type="dxa"/>
          </w:tcPr>
          <w:p w14:paraId="382DF494" w14:textId="7490D84F" w:rsidR="0015503A" w:rsidRPr="0029583B" w:rsidRDefault="0015503A" w:rsidP="005F2998">
            <w:pPr>
              <w:rPr>
                <w:b/>
                <w:sz w:val="18"/>
              </w:rPr>
            </w:pPr>
            <w:r w:rsidRPr="0029583B">
              <w:rPr>
                <w:b/>
                <w:sz w:val="18"/>
              </w:rPr>
              <w:t>Interventional comparative studies (RCTs, CCTs)</w:t>
            </w:r>
            <w:r w:rsidRPr="0029583B">
              <w:rPr>
                <w:sz w:val="18"/>
              </w:rPr>
              <w:t>: Nachshon, 2019</w:t>
            </w:r>
            <w:r w:rsidRPr="0029583B">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 </w:instrText>
            </w:r>
            <w:r w:rsidR="005F2998">
              <w:rPr>
                <w:sz w:val="18"/>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 w:val="18"/>
              </w:rPr>
              <w:instrText xml:space="preserve"> ADDIN EN.CITE.DATA </w:instrText>
            </w:r>
            <w:r w:rsidR="005F2998">
              <w:rPr>
                <w:sz w:val="18"/>
              </w:rPr>
            </w:r>
            <w:r w:rsidR="005F2998">
              <w:rPr>
                <w:sz w:val="18"/>
              </w:rPr>
              <w:fldChar w:fldCharType="end"/>
            </w:r>
            <w:r w:rsidRPr="0029583B">
              <w:rPr>
                <w:sz w:val="18"/>
              </w:rPr>
            </w:r>
            <w:r w:rsidRPr="0029583B">
              <w:rPr>
                <w:sz w:val="18"/>
              </w:rPr>
              <w:fldChar w:fldCharType="separate"/>
            </w:r>
            <w:r w:rsidR="005F2998" w:rsidRPr="005F2998">
              <w:rPr>
                <w:noProof/>
                <w:sz w:val="18"/>
                <w:vertAlign w:val="superscript"/>
              </w:rPr>
              <w:t>28</w:t>
            </w:r>
            <w:r w:rsidRPr="0029583B">
              <w:rPr>
                <w:sz w:val="18"/>
              </w:rPr>
              <w:fldChar w:fldCharType="end"/>
            </w:r>
          </w:p>
        </w:tc>
        <w:tc>
          <w:tcPr>
            <w:tcW w:w="6379" w:type="dxa"/>
          </w:tcPr>
          <w:p w14:paraId="560CA815" w14:textId="77777777" w:rsidR="0015503A" w:rsidRPr="0029583B" w:rsidRDefault="0015503A" w:rsidP="0015503A">
            <w:pPr>
              <w:rPr>
                <w:b/>
                <w:sz w:val="18"/>
              </w:rPr>
            </w:pPr>
            <w:r w:rsidRPr="0029583B">
              <w:rPr>
                <w:b/>
                <w:sz w:val="18"/>
              </w:rPr>
              <w:t xml:space="preserve">High </w:t>
            </w:r>
            <w:r w:rsidRPr="0029583B">
              <w:rPr>
                <w:sz w:val="18"/>
              </w:rPr>
              <w:t>– non-randomized control group,***  unblinded</w:t>
            </w:r>
          </w:p>
        </w:tc>
        <w:tc>
          <w:tcPr>
            <w:tcW w:w="5528" w:type="dxa"/>
            <w:vMerge w:val="restart"/>
          </w:tcPr>
          <w:p w14:paraId="3E99110F" w14:textId="77777777" w:rsidR="0015503A" w:rsidRPr="0029583B" w:rsidRDefault="0015503A" w:rsidP="0015503A">
            <w:pPr>
              <w:rPr>
                <w:sz w:val="18"/>
              </w:rPr>
            </w:pPr>
            <w:r w:rsidRPr="0029583B">
              <w:rPr>
                <w:sz w:val="18"/>
              </w:rPr>
              <w:t>Level II (two groups, non-randomized studies)</w:t>
            </w:r>
          </w:p>
        </w:tc>
      </w:tr>
      <w:tr w:rsidR="0015503A" w:rsidRPr="0029583B" w14:paraId="2A8E56BD" w14:textId="77777777" w:rsidTr="0015503A">
        <w:tc>
          <w:tcPr>
            <w:tcW w:w="1101" w:type="dxa"/>
            <w:vMerge/>
          </w:tcPr>
          <w:p w14:paraId="043BF41A" w14:textId="77777777" w:rsidR="0015503A" w:rsidRPr="0029583B" w:rsidRDefault="0015503A" w:rsidP="0015503A">
            <w:pPr>
              <w:rPr>
                <w:b/>
                <w:sz w:val="18"/>
              </w:rPr>
            </w:pPr>
          </w:p>
        </w:tc>
        <w:tc>
          <w:tcPr>
            <w:tcW w:w="4394" w:type="dxa"/>
          </w:tcPr>
          <w:p w14:paraId="0B103AE7"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08B05EE7" w14:textId="77777777" w:rsidR="0015503A" w:rsidRPr="0029583B" w:rsidRDefault="0015503A" w:rsidP="0015503A">
            <w:pPr>
              <w:rPr>
                <w:b/>
                <w:sz w:val="18"/>
              </w:rPr>
            </w:pPr>
            <w:r w:rsidRPr="0029583B">
              <w:rPr>
                <w:b/>
                <w:sz w:val="18"/>
              </w:rPr>
              <w:t>--</w:t>
            </w:r>
          </w:p>
        </w:tc>
        <w:tc>
          <w:tcPr>
            <w:tcW w:w="5528" w:type="dxa"/>
            <w:vMerge/>
          </w:tcPr>
          <w:p w14:paraId="7135731F" w14:textId="77777777" w:rsidR="0015503A" w:rsidRPr="0029583B" w:rsidRDefault="0015503A" w:rsidP="0015503A">
            <w:pPr>
              <w:rPr>
                <w:b/>
                <w:sz w:val="18"/>
              </w:rPr>
            </w:pPr>
          </w:p>
        </w:tc>
      </w:tr>
    </w:tbl>
    <w:p w14:paraId="31A2487C" w14:textId="77777777" w:rsidR="0015503A" w:rsidRPr="0029583B" w:rsidRDefault="0015503A" w:rsidP="0015503A">
      <w:r w:rsidRPr="0029583B">
        <w:br w:type="page"/>
      </w:r>
    </w:p>
    <w:p w14:paraId="39C37CE3" w14:textId="77777777" w:rsidR="0015503A" w:rsidRPr="0029583B" w:rsidRDefault="0015503A" w:rsidP="0015503A">
      <w:pPr>
        <w:pStyle w:val="Textecourant2012"/>
        <w:rPr>
          <w:lang w:val="fr-CA" w:eastAsia="fr-CA"/>
        </w:rPr>
      </w:pPr>
    </w:p>
    <w:p w14:paraId="1B9AE104" w14:textId="77777777" w:rsidR="0015503A" w:rsidRPr="0029583B" w:rsidRDefault="0015503A" w:rsidP="00D40837">
      <w:pPr>
        <w:pStyle w:val="Titre3"/>
      </w:pPr>
      <w:bookmarkStart w:id="72" w:name="_Toc22289583"/>
      <w:bookmarkStart w:id="73" w:name="_Toc27666865"/>
      <w:r w:rsidRPr="0029583B">
        <w:t>Long-term FU for safety and tolerability</w:t>
      </w:r>
      <w:bookmarkEnd w:id="72"/>
      <w:bookmarkEnd w:id="73"/>
    </w:p>
    <w:p w14:paraId="1FB7140C" w14:textId="77777777" w:rsidR="0015503A" w:rsidRPr="0029583B" w:rsidRDefault="0015503A" w:rsidP="0015503A"/>
    <w:tbl>
      <w:tblPr>
        <w:tblW w:w="17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8"/>
        <w:gridCol w:w="2586"/>
        <w:gridCol w:w="2586"/>
        <w:gridCol w:w="2587"/>
        <w:gridCol w:w="2586"/>
        <w:gridCol w:w="2586"/>
        <w:gridCol w:w="2587"/>
      </w:tblGrid>
      <w:tr w:rsidR="0015503A" w:rsidRPr="00163833" w14:paraId="08EAA8A0" w14:textId="77777777" w:rsidTr="0015503A">
        <w:trPr>
          <w:trHeight w:val="56"/>
        </w:trPr>
        <w:tc>
          <w:tcPr>
            <w:tcW w:w="7150" w:type="dxa"/>
            <w:gridSpan w:val="3"/>
          </w:tcPr>
          <w:p w14:paraId="4D88CFAC" w14:textId="77777777" w:rsidR="0015503A" w:rsidRPr="0029583B" w:rsidRDefault="0015503A" w:rsidP="0015503A">
            <w:pPr>
              <w:spacing w:line="240" w:lineRule="auto"/>
              <w:jc w:val="center"/>
              <w:rPr>
                <w:b/>
                <w:sz w:val="18"/>
                <w:szCs w:val="18"/>
              </w:rPr>
            </w:pPr>
            <w:r w:rsidRPr="0029583B">
              <w:rPr>
                <w:b/>
                <w:sz w:val="18"/>
                <w:szCs w:val="18"/>
              </w:rPr>
              <w:t>LTFU of RCTs (with control arm)</w:t>
            </w:r>
          </w:p>
        </w:tc>
        <w:tc>
          <w:tcPr>
            <w:tcW w:w="10346" w:type="dxa"/>
            <w:gridSpan w:val="4"/>
          </w:tcPr>
          <w:p w14:paraId="1493E5FC" w14:textId="77777777" w:rsidR="0015503A" w:rsidRPr="0029583B" w:rsidRDefault="0015503A" w:rsidP="0015503A">
            <w:pPr>
              <w:spacing w:line="240" w:lineRule="auto"/>
              <w:jc w:val="center"/>
              <w:rPr>
                <w:b/>
                <w:sz w:val="18"/>
                <w:szCs w:val="18"/>
              </w:rPr>
            </w:pPr>
            <w:r w:rsidRPr="0029583B">
              <w:rPr>
                <w:b/>
                <w:sz w:val="18"/>
                <w:szCs w:val="18"/>
              </w:rPr>
              <w:t>Large observational studies (case series)</w:t>
            </w:r>
          </w:p>
        </w:tc>
      </w:tr>
      <w:tr w:rsidR="0015503A" w:rsidRPr="00163833" w14:paraId="0B961977" w14:textId="77777777" w:rsidTr="0015503A">
        <w:trPr>
          <w:trHeight w:val="419"/>
        </w:trPr>
        <w:tc>
          <w:tcPr>
            <w:tcW w:w="1978" w:type="dxa"/>
          </w:tcPr>
          <w:p w14:paraId="2D53BED2" w14:textId="67BF6F72" w:rsidR="0015503A" w:rsidRPr="0029583B" w:rsidRDefault="0015503A" w:rsidP="0015503A">
            <w:pPr>
              <w:spacing w:line="240" w:lineRule="auto"/>
              <w:rPr>
                <w:b/>
                <w:sz w:val="18"/>
                <w:szCs w:val="18"/>
              </w:rPr>
            </w:pPr>
            <w:r w:rsidRPr="0029583B">
              <w:rPr>
                <w:b/>
                <w:sz w:val="18"/>
                <w:szCs w:val="18"/>
              </w:rPr>
              <w:t>Jones, 2016</w:t>
            </w:r>
            <w:r w:rsidRPr="0029583B">
              <w:rPr>
                <w:b/>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 </w:instrText>
            </w:r>
            <w:r w:rsidR="005F2998">
              <w:rPr>
                <w:b/>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0</w:t>
            </w:r>
            <w:r w:rsidRPr="0029583B">
              <w:rPr>
                <w:b/>
                <w:sz w:val="18"/>
                <w:szCs w:val="18"/>
              </w:rPr>
              <w:fldChar w:fldCharType="end"/>
            </w:r>
            <w:r w:rsidRPr="0029583B">
              <w:rPr>
                <w:b/>
                <w:sz w:val="18"/>
                <w:szCs w:val="18"/>
              </w:rPr>
              <w:t xml:space="preserve"> – LTFU of Burks, 2012 (egg)</w:t>
            </w:r>
            <w:r w:rsidRPr="0029583B">
              <w:rPr>
                <w:b/>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b/>
                <w:sz w:val="18"/>
                <w:szCs w:val="18"/>
              </w:rPr>
              <w:instrText xml:space="preserve"> ADDIN EN.CITE </w:instrText>
            </w:r>
            <w:r w:rsidR="005F2998">
              <w:rPr>
                <w:b/>
                <w:sz w:val="18"/>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2</w:t>
            </w:r>
            <w:r w:rsidRPr="0029583B">
              <w:rPr>
                <w:b/>
                <w:sz w:val="18"/>
                <w:szCs w:val="18"/>
              </w:rPr>
              <w:fldChar w:fldCharType="end"/>
            </w:r>
            <w:r w:rsidRPr="0029583B">
              <w:rPr>
                <w:b/>
                <w:sz w:val="18"/>
                <w:szCs w:val="18"/>
              </w:rPr>
              <w:t xml:space="preserve"> </w:t>
            </w:r>
          </w:p>
          <w:p w14:paraId="00CC36B7" w14:textId="77777777" w:rsidR="0015503A" w:rsidRPr="0029583B" w:rsidRDefault="0015503A" w:rsidP="0015503A">
            <w:pPr>
              <w:spacing w:line="240" w:lineRule="auto"/>
              <w:rPr>
                <w:sz w:val="18"/>
                <w:szCs w:val="18"/>
              </w:rPr>
            </w:pPr>
          </w:p>
          <w:p w14:paraId="355BB557" w14:textId="77777777" w:rsidR="0015503A" w:rsidRPr="0029583B" w:rsidRDefault="0015503A" w:rsidP="0015503A">
            <w:pPr>
              <w:spacing w:line="240" w:lineRule="auto"/>
              <w:rPr>
                <w:b/>
                <w:sz w:val="18"/>
                <w:szCs w:val="18"/>
              </w:rPr>
            </w:pPr>
            <w:r w:rsidRPr="0029583B">
              <w:rPr>
                <w:sz w:val="18"/>
                <w:szCs w:val="18"/>
              </w:rPr>
              <w:t>Diagnosis confirmed with OFC: no</w:t>
            </w:r>
          </w:p>
        </w:tc>
        <w:tc>
          <w:tcPr>
            <w:tcW w:w="2586" w:type="dxa"/>
          </w:tcPr>
          <w:p w14:paraId="1A48A08D" w14:textId="28D18C11" w:rsidR="0015503A" w:rsidRPr="0029583B" w:rsidRDefault="0015503A" w:rsidP="0015503A">
            <w:pPr>
              <w:spacing w:line="240" w:lineRule="auto"/>
              <w:rPr>
                <w:b/>
                <w:sz w:val="18"/>
                <w:szCs w:val="18"/>
              </w:rPr>
            </w:pPr>
            <w:r w:rsidRPr="0029583B">
              <w:rPr>
                <w:b/>
                <w:sz w:val="18"/>
                <w:szCs w:val="18"/>
              </w:rPr>
              <w:t>Hsiao, 2017</w:t>
            </w:r>
            <w:r w:rsidRPr="0029583B">
              <w:rPr>
                <w:b/>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61</w:t>
            </w:r>
            <w:r w:rsidRPr="0029583B">
              <w:rPr>
                <w:b/>
                <w:sz w:val="18"/>
                <w:szCs w:val="18"/>
              </w:rPr>
              <w:fldChar w:fldCharType="end"/>
            </w:r>
            <w:r w:rsidRPr="0029583B">
              <w:rPr>
                <w:b/>
                <w:sz w:val="18"/>
                <w:szCs w:val="18"/>
              </w:rPr>
              <w:t xml:space="preserve"> – LTFU of Tang 2015 (peanut):</w:t>
            </w:r>
            <w:r w:rsidRPr="0029583B">
              <w:rPr>
                <w:b/>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4</w:t>
            </w:r>
            <w:r w:rsidRPr="0029583B">
              <w:rPr>
                <w:b/>
                <w:sz w:val="18"/>
                <w:szCs w:val="18"/>
              </w:rPr>
              <w:fldChar w:fldCharType="end"/>
            </w:r>
          </w:p>
          <w:p w14:paraId="6F440D4F" w14:textId="77777777" w:rsidR="0015503A" w:rsidRPr="0029583B" w:rsidRDefault="0015503A" w:rsidP="0015503A">
            <w:pPr>
              <w:spacing w:line="240" w:lineRule="auto"/>
              <w:rPr>
                <w:sz w:val="18"/>
                <w:szCs w:val="18"/>
              </w:rPr>
            </w:pPr>
          </w:p>
          <w:p w14:paraId="20BF8E38" w14:textId="77777777" w:rsidR="0015503A" w:rsidRPr="0029583B" w:rsidRDefault="0015503A" w:rsidP="0015503A">
            <w:pPr>
              <w:spacing w:line="240" w:lineRule="auto"/>
              <w:rPr>
                <w:b/>
                <w:sz w:val="18"/>
                <w:szCs w:val="18"/>
              </w:rPr>
            </w:pPr>
            <w:r w:rsidRPr="0029583B">
              <w:rPr>
                <w:sz w:val="18"/>
                <w:szCs w:val="18"/>
              </w:rPr>
              <w:t>Diagnosis confirmed with OFC: no</w:t>
            </w:r>
          </w:p>
        </w:tc>
        <w:tc>
          <w:tcPr>
            <w:tcW w:w="2586" w:type="dxa"/>
          </w:tcPr>
          <w:p w14:paraId="6FBFB59C" w14:textId="4E06D71C" w:rsidR="0015503A" w:rsidRPr="0029583B" w:rsidRDefault="0015503A" w:rsidP="0015503A">
            <w:pPr>
              <w:spacing w:line="240" w:lineRule="auto"/>
              <w:rPr>
                <w:b/>
                <w:sz w:val="18"/>
                <w:szCs w:val="18"/>
              </w:rPr>
            </w:pPr>
            <w:r w:rsidRPr="0029583B">
              <w:rPr>
                <w:b/>
                <w:sz w:val="18"/>
                <w:szCs w:val="18"/>
              </w:rPr>
              <w:t>Meglio, 2017</w:t>
            </w:r>
            <w:r w:rsidRPr="0029583B">
              <w:rPr>
                <w:b/>
                <w:sz w:val="18"/>
                <w:szCs w:val="18"/>
              </w:rPr>
              <w:fldChar w:fldCharType="begin"/>
            </w:r>
            <w:r w:rsidR="005F2998">
              <w:rPr>
                <w:b/>
                <w:sz w:val="18"/>
                <w:szCs w:val="18"/>
              </w:rPr>
              <w:instrText xml:space="preserve"> ADDIN EN.CITE &lt;EndNote&gt;&lt;Cite&gt;&lt;Author&gt;Meglio&lt;/Author&gt;&lt;Year&gt;2017&lt;/Year&gt;&lt;RecNum&gt;337&lt;/RecNum&gt;&lt;DisplayText&gt;&lt;style face="superscript"&gt;62&lt;/style&gt;&lt;/DisplayText&gt;&lt;record&gt;&lt;rec-number&gt;337&lt;/rec-number&gt;&lt;foreign-keys&gt;&lt;key app="EN" db-id="x9wzz5atbsd22oefrz25wtay2xf5fvep500r" timestamp="1555515908"&gt;337&lt;/key&gt;&lt;/foreign-keys&gt;&lt;ref-type name="Journal Article"&gt;17&lt;/ref-type&gt;&lt;contributors&gt;&lt;authors&gt;&lt;author&gt;Meglio, P.&lt;/author&gt;&lt;author&gt;Giampietro, P. G.&lt;/author&gt;&lt;author&gt;Carello, R.&lt;/author&gt;&lt;author&gt;Galli, E.&lt;/author&gt;&lt;/authors&gt;&lt;/contributors&gt;&lt;auth-address&gt;From the San Pietro Hospital, Fatebenefratelli Research Center, Rome, Italy.&lt;/auth-address&gt;&lt;titles&gt;&lt;title&gt;Oral immunotherapy in children with IgE-mediated hen&amp;apos;s egg allergy: Follow-ups at 2.5 and 7 years&lt;/title&gt;&lt;secondary-title&gt;Allergy Rhinol (Providence)&lt;/secondary-title&gt;&lt;alt-title&gt;Allergy &amp;amp; rhinology (Providence, R.I.)&lt;/alt-title&gt;&lt;/titles&gt;&lt;periodical&gt;&lt;full-title&gt;Allergy Rhinol (Providence)&lt;/full-title&gt;&lt;abbr-1&gt;Allergy &amp;amp; rhinology (Providence, R.I.)&lt;/abbr-1&gt;&lt;/periodical&gt;&lt;alt-periodical&gt;&lt;full-title&gt;Allergy Rhinol (Providence)&lt;/full-title&gt;&lt;abbr-1&gt;Allergy &amp;amp; rhinology (Providence, R.I.)&lt;/abbr-1&gt;&lt;/alt-periodical&gt;&lt;pages&gt;157-169&lt;/pages&gt;&lt;volume&gt;8&lt;/volume&gt;&lt;number&gt;3&lt;/number&gt;&lt;edition&gt;2017/10/27&lt;/edition&gt;&lt;dates&gt;&lt;year&gt;2017&lt;/year&gt;&lt;pub-dates&gt;&lt;date&gt;Oct 1&lt;/date&gt;&lt;/pub-dates&gt;&lt;/dates&gt;&lt;isbn&gt;2152-6575 (Print)&amp;#xD;2152-6567&lt;/isbn&gt;&lt;accession-num&gt;29070273&lt;/accession-num&gt;&lt;urls&gt;&lt;related-urls&gt;&lt;url&gt;https://www.ncbi.nlm.nih.gov/pubmed/29070273&lt;/url&gt;&lt;url&gt;https://www.ncbi.nlm.nih.gov/pmc/articles/PMC5662541/pdf/arhe157.pdf&lt;/url&gt;&lt;/related-urls&gt;&lt;/urls&gt;&lt;custom1&gt;RCT&lt;/custom1&gt;&lt;custom2&gt;PMC5662541&lt;/custom2&gt;&lt;electronic-resource-num&gt;10.2500/ar.2017.8.0211&lt;/electronic-resource-num&gt;&lt;remote-database-provider&gt;NLM&lt;/remote-database-provider&gt;&lt;language&gt;eng&lt;/language&gt;&lt;/record&gt;&lt;/Cite&gt;&lt;/EndNote&gt;</w:instrText>
            </w:r>
            <w:r w:rsidRPr="0029583B">
              <w:rPr>
                <w:b/>
                <w:sz w:val="18"/>
                <w:szCs w:val="18"/>
              </w:rPr>
              <w:fldChar w:fldCharType="separate"/>
            </w:r>
            <w:r w:rsidR="005F2998" w:rsidRPr="005F2998">
              <w:rPr>
                <w:b/>
                <w:noProof/>
                <w:sz w:val="18"/>
                <w:szCs w:val="18"/>
                <w:vertAlign w:val="superscript"/>
              </w:rPr>
              <w:t>62</w:t>
            </w:r>
            <w:r w:rsidRPr="0029583B">
              <w:rPr>
                <w:b/>
                <w:sz w:val="18"/>
                <w:szCs w:val="18"/>
              </w:rPr>
              <w:fldChar w:fldCharType="end"/>
            </w:r>
            <w:r w:rsidRPr="0029583B">
              <w:rPr>
                <w:b/>
                <w:sz w:val="18"/>
                <w:szCs w:val="18"/>
              </w:rPr>
              <w:t xml:space="preserve"> – LTFU of Meglio 2013 (egg)</w:t>
            </w:r>
            <w:r w:rsidRPr="0029583B">
              <w:rPr>
                <w:b/>
                <w:sz w:val="18"/>
                <w:szCs w:val="18"/>
              </w:rPr>
              <w:fldChar w:fldCharType="begin">
                <w:fldData xml:space="preserve">PEVuZE5vdGU+PENpdGU+PEF1dGhvcj5NZWdsaW88L0F1dGhvcj48WWVhcj4yMDEzPC9ZZWFyPjxS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NZWdsaW88L0F1dGhvcj48WWVhcj4yMDEzPC9ZZWFyPjxS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37</w:t>
            </w:r>
            <w:r w:rsidRPr="0029583B">
              <w:rPr>
                <w:b/>
                <w:sz w:val="18"/>
                <w:szCs w:val="18"/>
              </w:rPr>
              <w:fldChar w:fldCharType="end"/>
            </w:r>
          </w:p>
          <w:p w14:paraId="28A71583" w14:textId="77777777" w:rsidR="0015503A" w:rsidRPr="0029583B" w:rsidRDefault="0015503A" w:rsidP="0015503A">
            <w:pPr>
              <w:spacing w:line="240" w:lineRule="auto"/>
              <w:rPr>
                <w:b/>
                <w:sz w:val="18"/>
                <w:szCs w:val="18"/>
              </w:rPr>
            </w:pPr>
          </w:p>
          <w:p w14:paraId="2CF11589" w14:textId="77777777" w:rsidR="0015503A" w:rsidRPr="0029583B" w:rsidRDefault="0015503A" w:rsidP="0015503A">
            <w:pPr>
              <w:spacing w:line="240" w:lineRule="auto"/>
              <w:rPr>
                <w:b/>
                <w:sz w:val="18"/>
                <w:szCs w:val="18"/>
              </w:rPr>
            </w:pPr>
            <w:r w:rsidRPr="0029583B">
              <w:rPr>
                <w:sz w:val="18"/>
                <w:szCs w:val="18"/>
              </w:rPr>
              <w:t>Diagnosis confirmed with OFC: yes (DBPCFC)</w:t>
            </w:r>
          </w:p>
        </w:tc>
        <w:tc>
          <w:tcPr>
            <w:tcW w:w="2587" w:type="dxa"/>
          </w:tcPr>
          <w:p w14:paraId="37D40588" w14:textId="6E65AF66" w:rsidR="0015503A" w:rsidRPr="0029583B" w:rsidRDefault="0015503A" w:rsidP="0015503A">
            <w:pPr>
              <w:spacing w:line="240" w:lineRule="auto"/>
              <w:rPr>
                <w:b/>
                <w:sz w:val="18"/>
                <w:szCs w:val="18"/>
              </w:rPr>
            </w:pPr>
            <w:r w:rsidRPr="0029583B">
              <w:rPr>
                <w:b/>
                <w:sz w:val="18"/>
                <w:szCs w:val="18"/>
              </w:rPr>
              <w:t>Manabe, 2019</w:t>
            </w:r>
            <w:r w:rsidRPr="0029583B">
              <w:rPr>
                <w:b/>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b/>
                <w:sz w:val="18"/>
                <w:szCs w:val="18"/>
              </w:rPr>
              <w:instrText xml:space="preserve"> ADDIN EN.CITE </w:instrText>
            </w:r>
            <w:r w:rsidR="005F2998">
              <w:rPr>
                <w:b/>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77</w:t>
            </w:r>
            <w:r w:rsidRPr="0029583B">
              <w:rPr>
                <w:b/>
                <w:sz w:val="18"/>
                <w:szCs w:val="18"/>
              </w:rPr>
              <w:fldChar w:fldCharType="end"/>
            </w:r>
            <w:r w:rsidRPr="0029583B">
              <w:rPr>
                <w:b/>
                <w:sz w:val="18"/>
                <w:szCs w:val="18"/>
              </w:rPr>
              <w:t xml:space="preserve"> (Japan)* - egg, cow's milk, or wheat</w:t>
            </w:r>
          </w:p>
          <w:p w14:paraId="5BE5074C" w14:textId="77777777" w:rsidR="0015503A" w:rsidRPr="0029583B" w:rsidRDefault="0015503A" w:rsidP="0015503A">
            <w:pPr>
              <w:spacing w:line="240" w:lineRule="auto"/>
              <w:rPr>
                <w:sz w:val="18"/>
                <w:szCs w:val="18"/>
              </w:rPr>
            </w:pPr>
            <w:r w:rsidRPr="0029583B">
              <w:rPr>
                <w:sz w:val="18"/>
                <w:szCs w:val="18"/>
              </w:rPr>
              <w:t>N=130</w:t>
            </w:r>
          </w:p>
          <w:p w14:paraId="7C55E717" w14:textId="77777777" w:rsidR="0015503A" w:rsidRPr="0029583B" w:rsidRDefault="0015503A" w:rsidP="0015503A">
            <w:pPr>
              <w:spacing w:line="240" w:lineRule="auto"/>
              <w:rPr>
                <w:sz w:val="18"/>
                <w:szCs w:val="18"/>
              </w:rPr>
            </w:pPr>
            <w:r w:rsidRPr="0029583B">
              <w:rPr>
                <w:sz w:val="18"/>
                <w:szCs w:val="18"/>
              </w:rPr>
              <w:t>Age: 6-NR (children)</w:t>
            </w:r>
          </w:p>
          <w:p w14:paraId="068F608F" w14:textId="77777777" w:rsidR="0015503A" w:rsidRPr="0029583B" w:rsidRDefault="0015503A" w:rsidP="0015503A">
            <w:pPr>
              <w:spacing w:line="240" w:lineRule="auto"/>
              <w:rPr>
                <w:b/>
                <w:sz w:val="18"/>
                <w:szCs w:val="18"/>
              </w:rPr>
            </w:pPr>
            <w:r w:rsidRPr="0029583B">
              <w:rPr>
                <w:sz w:val="18"/>
                <w:szCs w:val="18"/>
              </w:rPr>
              <w:t>Diagnosis confirmed with OFC: yes (DBPCFC)</w:t>
            </w:r>
          </w:p>
        </w:tc>
        <w:tc>
          <w:tcPr>
            <w:tcW w:w="2586" w:type="dxa"/>
          </w:tcPr>
          <w:p w14:paraId="45780386" w14:textId="3780C9E6" w:rsidR="0015503A" w:rsidRPr="0029583B" w:rsidRDefault="0015503A" w:rsidP="0015503A">
            <w:pPr>
              <w:spacing w:line="240" w:lineRule="auto"/>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282C00A6" w14:textId="77777777" w:rsidR="0015503A" w:rsidRPr="0029583B" w:rsidRDefault="0015503A" w:rsidP="0015503A">
            <w:pPr>
              <w:spacing w:line="240" w:lineRule="auto"/>
              <w:rPr>
                <w:sz w:val="18"/>
                <w:szCs w:val="18"/>
                <w:lang w:val="fr-CA"/>
              </w:rPr>
            </w:pPr>
            <w:r w:rsidRPr="0029583B">
              <w:rPr>
                <w:sz w:val="18"/>
                <w:szCs w:val="18"/>
                <w:lang w:val="fr-CA"/>
              </w:rPr>
              <w:t>N=295</w:t>
            </w:r>
          </w:p>
          <w:p w14:paraId="3B21B965" w14:textId="77777777" w:rsidR="0015503A" w:rsidRPr="0029583B" w:rsidRDefault="0015503A" w:rsidP="0015503A">
            <w:pPr>
              <w:spacing w:line="240" w:lineRule="auto"/>
              <w:rPr>
                <w:sz w:val="18"/>
                <w:szCs w:val="18"/>
              </w:rPr>
            </w:pPr>
            <w:r w:rsidRPr="0029583B">
              <w:rPr>
                <w:sz w:val="18"/>
                <w:szCs w:val="18"/>
              </w:rPr>
              <w:t>Age: 5-17 (median 7.5) years</w:t>
            </w:r>
          </w:p>
          <w:p w14:paraId="17D23069" w14:textId="77777777" w:rsidR="0015503A" w:rsidRPr="0029583B" w:rsidRDefault="0015503A" w:rsidP="0015503A">
            <w:pPr>
              <w:spacing w:line="240" w:lineRule="auto"/>
              <w:rPr>
                <w:b/>
                <w:sz w:val="18"/>
                <w:szCs w:val="18"/>
                <w:u w:val="single"/>
              </w:rPr>
            </w:pPr>
            <w:r w:rsidRPr="0029583B">
              <w:rPr>
                <w:sz w:val="18"/>
                <w:szCs w:val="18"/>
              </w:rPr>
              <w:t>Diagnosis confirmed with OFC: yes</w:t>
            </w:r>
          </w:p>
        </w:tc>
        <w:tc>
          <w:tcPr>
            <w:tcW w:w="2586" w:type="dxa"/>
          </w:tcPr>
          <w:p w14:paraId="7597E204" w14:textId="0078425A" w:rsidR="0015503A" w:rsidRPr="0029583B" w:rsidRDefault="0015503A" w:rsidP="0015503A">
            <w:pPr>
              <w:spacing w:line="240" w:lineRule="auto"/>
              <w:rPr>
                <w:b/>
                <w:sz w:val="18"/>
                <w:szCs w:val="18"/>
              </w:rPr>
            </w:pPr>
            <w:r w:rsidRPr="0029583B">
              <w:rPr>
                <w:b/>
                <w:sz w:val="18"/>
                <w:szCs w:val="18"/>
              </w:rPr>
              <w:t>Elizur, 2016</w:t>
            </w:r>
            <w:r w:rsidRPr="0029583B">
              <w:rPr>
                <w:b/>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b/>
                <w:sz w:val="18"/>
                <w:szCs w:val="18"/>
              </w:rPr>
              <w:instrText xml:space="preserve"> ADDIN EN.CITE </w:instrText>
            </w:r>
            <w:r w:rsidR="005F2998">
              <w:rPr>
                <w:b/>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16</w:t>
            </w:r>
            <w:r w:rsidRPr="0029583B">
              <w:rPr>
                <w:b/>
                <w:sz w:val="18"/>
                <w:szCs w:val="18"/>
              </w:rPr>
              <w:fldChar w:fldCharType="end"/>
            </w:r>
            <w:r w:rsidRPr="0029583B">
              <w:rPr>
                <w:b/>
                <w:sz w:val="18"/>
                <w:szCs w:val="18"/>
              </w:rPr>
              <w:t xml:space="preserve"> (Israel) - cow’s milk</w:t>
            </w:r>
          </w:p>
          <w:p w14:paraId="5EC6A44B" w14:textId="77777777" w:rsidR="0015503A" w:rsidRPr="0029583B" w:rsidRDefault="0015503A" w:rsidP="0015503A">
            <w:pPr>
              <w:spacing w:line="240" w:lineRule="auto"/>
              <w:rPr>
                <w:sz w:val="18"/>
                <w:szCs w:val="18"/>
              </w:rPr>
            </w:pPr>
            <w:r w:rsidRPr="0029583B">
              <w:rPr>
                <w:sz w:val="18"/>
                <w:szCs w:val="18"/>
              </w:rPr>
              <w:t>N=196</w:t>
            </w:r>
          </w:p>
          <w:p w14:paraId="0599C05E" w14:textId="77777777" w:rsidR="0015503A" w:rsidRPr="0029583B" w:rsidRDefault="0015503A" w:rsidP="0015503A">
            <w:pPr>
              <w:spacing w:line="240" w:lineRule="auto"/>
              <w:rPr>
                <w:sz w:val="18"/>
                <w:szCs w:val="18"/>
              </w:rPr>
            </w:pPr>
            <w:r w:rsidRPr="0029583B">
              <w:rPr>
                <w:sz w:val="18"/>
                <w:szCs w:val="18"/>
              </w:rPr>
              <w:t>Age: &gt;6, mean 10 years</w:t>
            </w:r>
          </w:p>
          <w:p w14:paraId="767597EF" w14:textId="77777777" w:rsidR="0015503A" w:rsidRPr="0029583B" w:rsidRDefault="0015503A" w:rsidP="0015503A">
            <w:pPr>
              <w:spacing w:line="240" w:lineRule="auto"/>
              <w:rPr>
                <w:b/>
                <w:sz w:val="18"/>
                <w:szCs w:val="18"/>
              </w:rPr>
            </w:pPr>
            <w:r w:rsidRPr="0029583B">
              <w:rPr>
                <w:sz w:val="18"/>
                <w:szCs w:val="18"/>
              </w:rPr>
              <w:t>Diagnosis confirmed with OFC: yes, for patients who did not have an anaphylactic reaction in the preceding year</w:t>
            </w:r>
          </w:p>
        </w:tc>
        <w:tc>
          <w:tcPr>
            <w:tcW w:w="2587" w:type="dxa"/>
          </w:tcPr>
          <w:p w14:paraId="18529819" w14:textId="63559DF9" w:rsidR="0015503A" w:rsidRPr="0029583B" w:rsidRDefault="0015503A" w:rsidP="0015503A">
            <w:pPr>
              <w:spacing w:line="240" w:lineRule="auto"/>
              <w:rPr>
                <w:b/>
                <w:sz w:val="18"/>
                <w:szCs w:val="18"/>
              </w:rPr>
            </w:pPr>
            <w:r w:rsidRPr="0029583B">
              <w:rPr>
                <w:b/>
                <w:sz w:val="18"/>
                <w:szCs w:val="18"/>
              </w:rPr>
              <w:t>Nachshon, 2018</w:t>
            </w:r>
            <w:r w:rsidRPr="0029583B">
              <w:rPr>
                <w:sz w:val="18"/>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20"/>
              </w:rPr>
              <w:instrText xml:space="preserve"> ADDIN EN.CITE </w:instrText>
            </w:r>
            <w:r w:rsidR="005F2998">
              <w:rPr>
                <w:sz w:val="18"/>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20"/>
              </w:rPr>
              <w:instrText xml:space="preserve"> ADDIN EN.CITE.DATA </w:instrText>
            </w:r>
            <w:r w:rsidR="005F2998">
              <w:rPr>
                <w:sz w:val="18"/>
                <w:szCs w:val="20"/>
              </w:rPr>
            </w:r>
            <w:r w:rsidR="005F2998">
              <w:rPr>
                <w:sz w:val="18"/>
                <w:szCs w:val="20"/>
              </w:rPr>
              <w:fldChar w:fldCharType="end"/>
            </w:r>
            <w:r w:rsidRPr="0029583B">
              <w:rPr>
                <w:sz w:val="18"/>
                <w:szCs w:val="20"/>
              </w:rPr>
            </w:r>
            <w:r w:rsidRPr="0029583B">
              <w:rPr>
                <w:sz w:val="18"/>
                <w:szCs w:val="20"/>
              </w:rPr>
              <w:fldChar w:fldCharType="separate"/>
            </w:r>
            <w:r w:rsidR="005F2998" w:rsidRPr="005F2998">
              <w:rPr>
                <w:noProof/>
                <w:sz w:val="18"/>
                <w:szCs w:val="20"/>
                <w:vertAlign w:val="superscript"/>
              </w:rPr>
              <w:t>7</w:t>
            </w:r>
            <w:r w:rsidRPr="0029583B">
              <w:rPr>
                <w:sz w:val="18"/>
                <w:szCs w:val="20"/>
              </w:rPr>
              <w:fldChar w:fldCharType="end"/>
            </w:r>
            <w:r w:rsidRPr="0029583B">
              <w:rPr>
                <w:b/>
                <w:sz w:val="18"/>
                <w:szCs w:val="18"/>
              </w:rPr>
              <w:t xml:space="preserve"> (Israel)- peanut</w:t>
            </w:r>
          </w:p>
          <w:p w14:paraId="33A1BCB1" w14:textId="77777777" w:rsidR="0015503A" w:rsidRPr="0029583B" w:rsidRDefault="0015503A" w:rsidP="0015503A">
            <w:pPr>
              <w:spacing w:line="240" w:lineRule="auto"/>
              <w:rPr>
                <w:sz w:val="18"/>
                <w:szCs w:val="18"/>
              </w:rPr>
            </w:pPr>
            <w:r w:rsidRPr="0029583B">
              <w:rPr>
                <w:sz w:val="18"/>
                <w:szCs w:val="18"/>
              </w:rPr>
              <w:t>N=145</w:t>
            </w:r>
          </w:p>
          <w:p w14:paraId="5ED0A253" w14:textId="77777777" w:rsidR="0015503A" w:rsidRPr="0029583B" w:rsidRDefault="0015503A" w:rsidP="0015503A">
            <w:pPr>
              <w:spacing w:line="240" w:lineRule="auto"/>
              <w:rPr>
                <w:sz w:val="18"/>
                <w:szCs w:val="18"/>
              </w:rPr>
            </w:pPr>
            <w:r w:rsidRPr="0029583B">
              <w:rPr>
                <w:sz w:val="18"/>
                <w:szCs w:val="18"/>
              </w:rPr>
              <w:t>Age: ≥4 (median 5.8) years</w:t>
            </w:r>
          </w:p>
          <w:p w14:paraId="04F023B2" w14:textId="77777777" w:rsidR="0015503A" w:rsidRPr="0029583B" w:rsidRDefault="0015503A" w:rsidP="0015503A">
            <w:pPr>
              <w:spacing w:line="240" w:lineRule="auto"/>
              <w:rPr>
                <w:b/>
                <w:sz w:val="18"/>
                <w:szCs w:val="18"/>
              </w:rPr>
            </w:pPr>
            <w:r w:rsidRPr="0029583B">
              <w:rPr>
                <w:sz w:val="18"/>
                <w:szCs w:val="18"/>
              </w:rPr>
              <w:t>Diagnosis confirmed with OFC: yes, for patients who did not have an anaphylactic reaction in the preceding year</w:t>
            </w:r>
          </w:p>
        </w:tc>
      </w:tr>
      <w:tr w:rsidR="0015503A" w:rsidRPr="0029583B" w14:paraId="1DC064E1" w14:textId="77777777" w:rsidTr="0015503A">
        <w:trPr>
          <w:trHeight w:val="419"/>
        </w:trPr>
        <w:tc>
          <w:tcPr>
            <w:tcW w:w="1978" w:type="dxa"/>
          </w:tcPr>
          <w:p w14:paraId="185BADBE" w14:textId="77777777" w:rsidR="0015503A" w:rsidRPr="0029583B" w:rsidRDefault="0015503A" w:rsidP="0015503A">
            <w:pPr>
              <w:spacing w:line="240" w:lineRule="auto"/>
              <w:rPr>
                <w:sz w:val="18"/>
                <w:szCs w:val="18"/>
              </w:rPr>
            </w:pPr>
            <w:r w:rsidRPr="0029583B">
              <w:rPr>
                <w:b/>
                <w:sz w:val="18"/>
                <w:szCs w:val="18"/>
              </w:rPr>
              <w:t>Patients followed:</w:t>
            </w:r>
            <w:r w:rsidRPr="0029583B">
              <w:rPr>
                <w:sz w:val="18"/>
                <w:szCs w:val="18"/>
              </w:rPr>
              <w:t xml:space="preserve"> All patients who started OIT or control therapy</w:t>
            </w:r>
          </w:p>
          <w:p w14:paraId="10251EC1" w14:textId="77777777" w:rsidR="0015503A" w:rsidRPr="0029583B" w:rsidRDefault="0015503A" w:rsidP="0015503A">
            <w:pPr>
              <w:spacing w:line="240" w:lineRule="auto"/>
              <w:rPr>
                <w:b/>
                <w:sz w:val="18"/>
                <w:szCs w:val="18"/>
              </w:rPr>
            </w:pPr>
          </w:p>
          <w:p w14:paraId="7B198596"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Point 1: approx.  5 years after study enrolment; Point 2: 1 year later</w:t>
            </w:r>
          </w:p>
          <w:p w14:paraId="1D26C388" w14:textId="77777777" w:rsidR="0015503A" w:rsidRPr="0029583B" w:rsidRDefault="0015503A" w:rsidP="0015503A">
            <w:pPr>
              <w:spacing w:line="240" w:lineRule="auto"/>
              <w:rPr>
                <w:sz w:val="18"/>
                <w:szCs w:val="18"/>
              </w:rPr>
            </w:pPr>
          </w:p>
          <w:p w14:paraId="7327EB94"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w:t>
            </w:r>
          </w:p>
          <w:p w14:paraId="5D858F4A" w14:textId="77777777" w:rsidR="0015503A" w:rsidRPr="0029583B" w:rsidRDefault="0015503A" w:rsidP="0015503A">
            <w:pPr>
              <w:spacing w:line="240" w:lineRule="auto"/>
              <w:rPr>
                <w:sz w:val="18"/>
                <w:szCs w:val="18"/>
              </w:rPr>
            </w:pPr>
            <w:r w:rsidRPr="0029583B">
              <w:rPr>
                <w:sz w:val="18"/>
                <w:szCs w:val="18"/>
              </w:rPr>
              <w:t>OIT: 85% (34/40); placebo: 73% (11/15) at both time points</w:t>
            </w:r>
          </w:p>
          <w:p w14:paraId="67D6F3E7" w14:textId="77777777" w:rsidR="0015503A" w:rsidRPr="0029583B" w:rsidRDefault="0015503A" w:rsidP="0015503A">
            <w:pPr>
              <w:spacing w:line="240" w:lineRule="auto"/>
              <w:rPr>
                <w:sz w:val="18"/>
                <w:szCs w:val="18"/>
              </w:rPr>
            </w:pPr>
          </w:p>
          <w:p w14:paraId="3C57E5F2" w14:textId="77777777" w:rsidR="0015503A" w:rsidRPr="0029583B" w:rsidRDefault="0015503A" w:rsidP="0015503A">
            <w:pPr>
              <w:spacing w:line="240" w:lineRule="auto"/>
              <w:rPr>
                <w:sz w:val="18"/>
                <w:szCs w:val="18"/>
              </w:rPr>
            </w:pPr>
            <w:r w:rsidRPr="0029583B">
              <w:rPr>
                <w:sz w:val="18"/>
                <w:szCs w:val="18"/>
              </w:rPr>
              <w:t xml:space="preserve">Year 3 and 4 after initiation of OIT: 3 egg-related reactions, 2 in OIT-desensitized subjects including </w:t>
            </w:r>
            <w:r w:rsidRPr="0029583B">
              <w:rPr>
                <w:b/>
                <w:sz w:val="18"/>
                <w:szCs w:val="18"/>
              </w:rPr>
              <w:t>1 ETR in a patient who had achieved SU</w:t>
            </w:r>
            <w:r w:rsidRPr="0029583B">
              <w:rPr>
                <w:sz w:val="18"/>
                <w:szCs w:val="18"/>
              </w:rPr>
              <w:t xml:space="preserve"> 19.4 months prior and reported unrestricted egg consumption. </w:t>
            </w:r>
          </w:p>
          <w:p w14:paraId="131D4684" w14:textId="77777777" w:rsidR="0015503A" w:rsidRPr="0029583B" w:rsidRDefault="0015503A" w:rsidP="0015503A">
            <w:pPr>
              <w:spacing w:line="240" w:lineRule="auto"/>
              <w:rPr>
                <w:sz w:val="18"/>
                <w:szCs w:val="18"/>
              </w:rPr>
            </w:pPr>
          </w:p>
        </w:tc>
        <w:tc>
          <w:tcPr>
            <w:tcW w:w="2586" w:type="dxa"/>
          </w:tcPr>
          <w:p w14:paraId="6526E202" w14:textId="77777777" w:rsidR="0015503A" w:rsidRPr="0029583B" w:rsidRDefault="0015503A" w:rsidP="0015503A">
            <w:pPr>
              <w:spacing w:line="240" w:lineRule="auto"/>
              <w:rPr>
                <w:sz w:val="18"/>
                <w:szCs w:val="18"/>
              </w:rPr>
            </w:pPr>
            <w:r w:rsidRPr="0029583B">
              <w:rPr>
                <w:b/>
                <w:sz w:val="18"/>
                <w:szCs w:val="18"/>
              </w:rPr>
              <w:lastRenderedPageBreak/>
              <w:t>Patients followed:</w:t>
            </w:r>
            <w:r w:rsidRPr="0029583B">
              <w:rPr>
                <w:sz w:val="18"/>
                <w:szCs w:val="18"/>
              </w:rPr>
              <w:t xml:space="preserve"> All patients who started OIT or control therapy</w:t>
            </w:r>
          </w:p>
          <w:p w14:paraId="1FB95F70" w14:textId="77777777" w:rsidR="0015503A" w:rsidRPr="0029583B" w:rsidRDefault="0015503A" w:rsidP="0015503A">
            <w:pPr>
              <w:spacing w:line="240" w:lineRule="auto"/>
              <w:rPr>
                <w:sz w:val="18"/>
                <w:szCs w:val="18"/>
              </w:rPr>
            </w:pPr>
          </w:p>
          <w:p w14:paraId="258F1711" w14:textId="77777777" w:rsidR="0015503A" w:rsidRPr="0029583B" w:rsidRDefault="0015503A" w:rsidP="0015503A">
            <w:pPr>
              <w:spacing w:line="240" w:lineRule="auto"/>
              <w:rPr>
                <w:sz w:val="18"/>
                <w:szCs w:val="18"/>
              </w:rPr>
            </w:pPr>
            <w:r w:rsidRPr="0029583B">
              <w:rPr>
                <w:b/>
                <w:sz w:val="18"/>
                <w:szCs w:val="18"/>
              </w:rPr>
              <w:t xml:space="preserve">Follow-up: </w:t>
            </w:r>
            <w:r w:rsidRPr="0029583B">
              <w:rPr>
                <w:sz w:val="18"/>
                <w:szCs w:val="18"/>
              </w:rPr>
              <w:t>Mean of 4.2 years (SD 0. 7) from treatment cessation</w:t>
            </w:r>
          </w:p>
          <w:p w14:paraId="7D74B6AC" w14:textId="77777777" w:rsidR="0015503A" w:rsidRPr="0029583B" w:rsidRDefault="0015503A" w:rsidP="0015503A">
            <w:pPr>
              <w:spacing w:line="240" w:lineRule="auto"/>
              <w:rPr>
                <w:sz w:val="18"/>
                <w:szCs w:val="18"/>
              </w:rPr>
            </w:pPr>
          </w:p>
          <w:p w14:paraId="0190D9FA"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w:t>
            </w:r>
          </w:p>
          <w:p w14:paraId="2D06F81B" w14:textId="77777777" w:rsidR="0015503A" w:rsidRPr="0029583B" w:rsidRDefault="0015503A" w:rsidP="0015503A">
            <w:pPr>
              <w:spacing w:line="240" w:lineRule="auto"/>
              <w:rPr>
                <w:sz w:val="18"/>
                <w:szCs w:val="18"/>
              </w:rPr>
            </w:pPr>
            <w:r w:rsidRPr="0029583B">
              <w:rPr>
                <w:sz w:val="18"/>
                <w:szCs w:val="18"/>
              </w:rPr>
              <w:t>77% (OIT: 24/31; placebo: 24/71) of patients</w:t>
            </w:r>
          </w:p>
          <w:p w14:paraId="7F68E4B2" w14:textId="77777777" w:rsidR="0015503A" w:rsidRPr="0029583B" w:rsidRDefault="0015503A" w:rsidP="0015503A">
            <w:pPr>
              <w:spacing w:line="240" w:lineRule="auto"/>
              <w:rPr>
                <w:rFonts w:cs="AdvTimes"/>
                <w:sz w:val="18"/>
                <w:szCs w:val="18"/>
              </w:rPr>
            </w:pPr>
          </w:p>
          <w:p w14:paraId="761A718A" w14:textId="77777777" w:rsidR="0015503A" w:rsidRPr="0029583B" w:rsidRDefault="0015503A" w:rsidP="0015503A">
            <w:pPr>
              <w:spacing w:line="240" w:lineRule="auto"/>
              <w:rPr>
                <w:rFonts w:cs="AdvTimes"/>
                <w:b/>
                <w:sz w:val="18"/>
                <w:szCs w:val="18"/>
              </w:rPr>
            </w:pPr>
            <w:r w:rsidRPr="0029583B">
              <w:rPr>
                <w:rFonts w:cs="AdvTimes"/>
                <w:b/>
                <w:sz w:val="18"/>
                <w:szCs w:val="18"/>
              </w:rPr>
              <w:t>No ETR, no anaphylaxis</w:t>
            </w:r>
          </w:p>
          <w:p w14:paraId="6F82C0E1" w14:textId="77777777" w:rsidR="0015503A" w:rsidRPr="0029583B" w:rsidRDefault="0015503A" w:rsidP="0015503A">
            <w:pPr>
              <w:spacing w:line="240" w:lineRule="auto"/>
              <w:rPr>
                <w:rFonts w:cs="AdvTimes"/>
                <w:b/>
                <w:sz w:val="18"/>
                <w:szCs w:val="18"/>
              </w:rPr>
            </w:pPr>
          </w:p>
          <w:p w14:paraId="062E5A6C" w14:textId="77777777" w:rsidR="0015503A" w:rsidRPr="0029583B" w:rsidRDefault="0015503A" w:rsidP="0015503A">
            <w:pPr>
              <w:spacing w:line="240" w:lineRule="auto"/>
              <w:rPr>
                <w:rFonts w:cs="AdvTimes"/>
                <w:b/>
                <w:sz w:val="18"/>
                <w:szCs w:val="18"/>
              </w:rPr>
            </w:pPr>
            <w:r w:rsidRPr="0029583B">
              <w:rPr>
                <w:rFonts w:cs="AdvTimes"/>
                <w:b/>
                <w:sz w:val="18"/>
                <w:szCs w:val="18"/>
              </w:rPr>
              <w:t xml:space="preserve">Estimated number of reactions per 10 person-years: </w:t>
            </w:r>
          </w:p>
          <w:p w14:paraId="3B4F9D41" w14:textId="77777777" w:rsidR="0015503A" w:rsidRPr="0029583B" w:rsidRDefault="0015503A" w:rsidP="0015503A">
            <w:pPr>
              <w:spacing w:line="240" w:lineRule="auto"/>
              <w:rPr>
                <w:rFonts w:cs="AdvTimes"/>
                <w:sz w:val="18"/>
                <w:szCs w:val="18"/>
              </w:rPr>
            </w:pPr>
            <w:r w:rsidRPr="0029583B">
              <w:rPr>
                <w:rFonts w:cs="AdvTimes"/>
                <w:sz w:val="18"/>
                <w:szCs w:val="18"/>
              </w:rPr>
              <w:t>OIT: 1.1 (99.9 person-year of FU)</w:t>
            </w:r>
          </w:p>
          <w:p w14:paraId="78508D0B" w14:textId="77777777" w:rsidR="0015503A" w:rsidRPr="0029583B" w:rsidRDefault="0015503A" w:rsidP="0015503A">
            <w:pPr>
              <w:spacing w:line="240" w:lineRule="auto"/>
              <w:rPr>
                <w:rFonts w:cs="AdvTimes"/>
                <w:b/>
                <w:sz w:val="18"/>
                <w:szCs w:val="18"/>
              </w:rPr>
            </w:pPr>
            <w:r w:rsidRPr="0029583B">
              <w:rPr>
                <w:rFonts w:cs="AdvTimes"/>
                <w:sz w:val="18"/>
                <w:szCs w:val="18"/>
              </w:rPr>
              <w:t>Placebo: 0.9 (102 person-years of FU)</w:t>
            </w:r>
          </w:p>
        </w:tc>
        <w:tc>
          <w:tcPr>
            <w:tcW w:w="2586" w:type="dxa"/>
          </w:tcPr>
          <w:p w14:paraId="453FD54F" w14:textId="77777777" w:rsidR="0015503A" w:rsidRPr="0029583B" w:rsidRDefault="0015503A" w:rsidP="0015503A">
            <w:pPr>
              <w:spacing w:line="240" w:lineRule="auto"/>
              <w:rPr>
                <w:sz w:val="18"/>
                <w:szCs w:val="18"/>
              </w:rPr>
            </w:pPr>
            <w:r w:rsidRPr="0029583B">
              <w:rPr>
                <w:b/>
                <w:sz w:val="18"/>
                <w:szCs w:val="18"/>
              </w:rPr>
              <w:t>Patients followed:</w:t>
            </w:r>
            <w:r w:rsidRPr="0029583B">
              <w:rPr>
                <w:sz w:val="18"/>
                <w:szCs w:val="18"/>
              </w:rPr>
              <w:t xml:space="preserve"> All patients who started OIT or control therapy</w:t>
            </w:r>
          </w:p>
          <w:p w14:paraId="3CE70A58" w14:textId="77777777" w:rsidR="0015503A" w:rsidRPr="0029583B" w:rsidRDefault="0015503A" w:rsidP="0015503A">
            <w:pPr>
              <w:spacing w:line="240" w:lineRule="auto"/>
              <w:rPr>
                <w:sz w:val="18"/>
                <w:szCs w:val="18"/>
              </w:rPr>
            </w:pPr>
          </w:p>
          <w:p w14:paraId="0684B939" w14:textId="77777777" w:rsidR="0015503A" w:rsidRPr="0029583B" w:rsidRDefault="0015503A" w:rsidP="0015503A">
            <w:pPr>
              <w:spacing w:line="240" w:lineRule="auto"/>
              <w:rPr>
                <w:sz w:val="18"/>
                <w:szCs w:val="18"/>
              </w:rPr>
            </w:pPr>
            <w:r w:rsidRPr="0029583B">
              <w:rPr>
                <w:b/>
                <w:sz w:val="18"/>
                <w:szCs w:val="18"/>
              </w:rPr>
              <w:t xml:space="preserve">Follow-up: </w:t>
            </w:r>
            <w:r w:rsidRPr="0029583B">
              <w:rPr>
                <w:sz w:val="18"/>
                <w:szCs w:val="18"/>
              </w:rPr>
              <w:t>Mean of</w:t>
            </w:r>
            <w:r w:rsidRPr="0029583B">
              <w:rPr>
                <w:b/>
                <w:sz w:val="18"/>
                <w:szCs w:val="18"/>
              </w:rPr>
              <w:t xml:space="preserve"> </w:t>
            </w:r>
            <w:r w:rsidRPr="0029583B">
              <w:rPr>
                <w:sz w:val="18"/>
                <w:szCs w:val="18"/>
              </w:rPr>
              <w:t>2.5 (SD 0.3) and 7 (SD 0.9) years after original study start</w:t>
            </w:r>
          </w:p>
          <w:p w14:paraId="2CC27EB9" w14:textId="77777777" w:rsidR="0015503A" w:rsidRPr="0029583B" w:rsidRDefault="0015503A" w:rsidP="0015503A">
            <w:pPr>
              <w:spacing w:line="240" w:lineRule="auto"/>
              <w:rPr>
                <w:b/>
                <w:sz w:val="18"/>
                <w:szCs w:val="18"/>
              </w:rPr>
            </w:pPr>
          </w:p>
          <w:p w14:paraId="3C844FD5"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2.5-year follow up: 19/20; 7-year follow-up: 18/20</w:t>
            </w:r>
          </w:p>
          <w:p w14:paraId="3AF762F0" w14:textId="77777777" w:rsidR="0015503A" w:rsidRPr="0029583B" w:rsidRDefault="0015503A" w:rsidP="0015503A">
            <w:pPr>
              <w:spacing w:line="240" w:lineRule="auto"/>
              <w:rPr>
                <w:sz w:val="18"/>
                <w:szCs w:val="18"/>
              </w:rPr>
            </w:pPr>
          </w:p>
          <w:p w14:paraId="3F9B72BF" w14:textId="77777777" w:rsidR="0015503A" w:rsidRPr="0029583B" w:rsidRDefault="0015503A" w:rsidP="0015503A">
            <w:pPr>
              <w:spacing w:line="240" w:lineRule="auto"/>
              <w:rPr>
                <w:b/>
                <w:sz w:val="18"/>
                <w:szCs w:val="18"/>
              </w:rPr>
            </w:pPr>
            <w:r w:rsidRPr="0029583B">
              <w:rPr>
                <w:b/>
                <w:sz w:val="18"/>
                <w:szCs w:val="18"/>
              </w:rPr>
              <w:t>No ETR, no need for emergency care</w:t>
            </w:r>
          </w:p>
          <w:p w14:paraId="498DCFE5" w14:textId="77777777" w:rsidR="0015503A" w:rsidRPr="0029583B" w:rsidRDefault="0015503A" w:rsidP="0015503A">
            <w:pPr>
              <w:spacing w:line="240" w:lineRule="auto"/>
              <w:rPr>
                <w:sz w:val="18"/>
                <w:szCs w:val="18"/>
              </w:rPr>
            </w:pPr>
          </w:p>
        </w:tc>
        <w:tc>
          <w:tcPr>
            <w:tcW w:w="2587" w:type="dxa"/>
          </w:tcPr>
          <w:p w14:paraId="606D5B1B" w14:textId="77777777" w:rsidR="0015503A" w:rsidRPr="0029583B" w:rsidRDefault="0015503A" w:rsidP="0015503A">
            <w:pPr>
              <w:spacing w:line="240" w:lineRule="auto"/>
              <w:rPr>
                <w:sz w:val="18"/>
                <w:szCs w:val="18"/>
              </w:rPr>
            </w:pPr>
            <w:r w:rsidRPr="0029583B">
              <w:rPr>
                <w:b/>
                <w:sz w:val="18"/>
                <w:szCs w:val="18"/>
              </w:rPr>
              <w:t>Patients followed:</w:t>
            </w:r>
            <w:r w:rsidRPr="0029583B">
              <w:rPr>
                <w:sz w:val="18"/>
                <w:szCs w:val="18"/>
              </w:rPr>
              <w:t xml:space="preserve"> Patients who achieved a 2-week SU within 2 years after starting OIT</w:t>
            </w:r>
          </w:p>
          <w:p w14:paraId="5E4D0F9F" w14:textId="77777777" w:rsidR="0015503A" w:rsidRPr="0029583B" w:rsidRDefault="0015503A" w:rsidP="0015503A">
            <w:pPr>
              <w:spacing w:line="240" w:lineRule="auto"/>
              <w:rPr>
                <w:b/>
                <w:sz w:val="18"/>
                <w:szCs w:val="18"/>
              </w:rPr>
            </w:pPr>
          </w:p>
          <w:p w14:paraId="4D5D276B"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xml:space="preserve"> ≥ 1 year (median 3.6) since achieving a 2-week SU</w:t>
            </w:r>
          </w:p>
          <w:p w14:paraId="09BE19DA" w14:textId="77777777" w:rsidR="0015503A" w:rsidRPr="0029583B" w:rsidRDefault="0015503A" w:rsidP="0015503A">
            <w:pPr>
              <w:spacing w:line="240" w:lineRule="auto"/>
              <w:rPr>
                <w:sz w:val="18"/>
                <w:szCs w:val="18"/>
              </w:rPr>
            </w:pPr>
          </w:p>
          <w:p w14:paraId="5CF27BD6"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85% (108/130) </w:t>
            </w:r>
          </w:p>
          <w:p w14:paraId="5D85B10F" w14:textId="77777777" w:rsidR="0015503A" w:rsidRPr="0029583B" w:rsidRDefault="0015503A" w:rsidP="0015503A">
            <w:pPr>
              <w:spacing w:line="240" w:lineRule="auto"/>
              <w:rPr>
                <w:rFonts w:cs="AdvTimes"/>
                <w:sz w:val="18"/>
                <w:szCs w:val="18"/>
              </w:rPr>
            </w:pPr>
          </w:p>
          <w:p w14:paraId="6CE67100" w14:textId="77777777" w:rsidR="0015503A" w:rsidRPr="0029583B" w:rsidRDefault="0015503A" w:rsidP="0015503A">
            <w:pPr>
              <w:spacing w:line="240" w:lineRule="auto"/>
              <w:rPr>
                <w:sz w:val="18"/>
                <w:szCs w:val="18"/>
                <w:u w:val="single"/>
              </w:rPr>
            </w:pPr>
            <w:r w:rsidRPr="0029583B">
              <w:rPr>
                <w:sz w:val="18"/>
                <w:szCs w:val="18"/>
                <w:u w:val="single"/>
              </w:rPr>
              <w:t>Adverse reactions in follow-up period among patients with follow-up:</w:t>
            </w:r>
          </w:p>
          <w:p w14:paraId="5F8A040F" w14:textId="77777777" w:rsidR="0015503A" w:rsidRPr="0029583B" w:rsidRDefault="0015503A" w:rsidP="0015503A">
            <w:pPr>
              <w:spacing w:line="240" w:lineRule="auto"/>
              <w:rPr>
                <w:sz w:val="18"/>
                <w:szCs w:val="18"/>
              </w:rPr>
            </w:pPr>
            <w:r w:rsidRPr="0029583B">
              <w:rPr>
                <w:b/>
                <w:sz w:val="18"/>
                <w:szCs w:val="18"/>
              </w:rPr>
              <w:t>Any medication-treated symptoms</w:t>
            </w:r>
            <w:r w:rsidRPr="0029583B">
              <w:rPr>
                <w:sz w:val="18"/>
                <w:szCs w:val="18"/>
              </w:rPr>
              <w:t xml:space="preserve">:  44/108 (41%) - </w:t>
            </w:r>
          </w:p>
          <w:p w14:paraId="4CCAA56A" w14:textId="77777777" w:rsidR="0015503A" w:rsidRPr="0029583B" w:rsidRDefault="0015503A" w:rsidP="0015503A">
            <w:pPr>
              <w:spacing w:line="240" w:lineRule="auto"/>
              <w:rPr>
                <w:sz w:val="18"/>
                <w:szCs w:val="18"/>
              </w:rPr>
            </w:pPr>
            <w:r w:rsidRPr="0029583B">
              <w:rPr>
                <w:sz w:val="18"/>
                <w:szCs w:val="18"/>
              </w:rPr>
              <w:t>Egg: 17/61 (28%); Cow’s milk: 17/30 (57%); Wheat: 10/17 (59%)</w:t>
            </w:r>
          </w:p>
          <w:p w14:paraId="1538B7EA" w14:textId="77777777" w:rsidR="0015503A" w:rsidRPr="0029583B" w:rsidRDefault="0015503A" w:rsidP="0015503A">
            <w:pPr>
              <w:spacing w:line="240" w:lineRule="auto"/>
              <w:rPr>
                <w:sz w:val="18"/>
                <w:szCs w:val="18"/>
              </w:rPr>
            </w:pPr>
            <w:r w:rsidRPr="0029583B">
              <w:rPr>
                <w:b/>
                <w:sz w:val="18"/>
                <w:szCs w:val="18"/>
              </w:rPr>
              <w:t>Any moderate or severe medication-treated symptoms</w:t>
            </w:r>
            <w:r w:rsidRPr="0029583B">
              <w:rPr>
                <w:sz w:val="18"/>
                <w:szCs w:val="18"/>
              </w:rPr>
              <w:t>:  24/108 (22%)</w:t>
            </w:r>
          </w:p>
          <w:p w14:paraId="3BF44EC5"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2 (1 egg, 1 wheat)/108 (1.9%)</w:t>
            </w:r>
          </w:p>
          <w:p w14:paraId="267EAF57" w14:textId="77777777" w:rsidR="0015503A" w:rsidRPr="0029583B" w:rsidRDefault="0015503A" w:rsidP="0015503A">
            <w:pPr>
              <w:spacing w:line="240" w:lineRule="auto"/>
              <w:rPr>
                <w:sz w:val="18"/>
                <w:szCs w:val="18"/>
              </w:rPr>
            </w:pPr>
          </w:p>
          <w:p w14:paraId="651952ED" w14:textId="77777777" w:rsidR="0015503A" w:rsidRPr="0029583B" w:rsidRDefault="0015503A" w:rsidP="0015503A">
            <w:pPr>
              <w:spacing w:line="240" w:lineRule="auto"/>
              <w:rPr>
                <w:sz w:val="18"/>
                <w:szCs w:val="18"/>
              </w:rPr>
            </w:pPr>
            <w:r w:rsidRPr="0029583B">
              <w:rPr>
                <w:rFonts w:cs="AdvTimes"/>
                <w:sz w:val="18"/>
                <w:szCs w:val="18"/>
              </w:rPr>
              <w:lastRenderedPageBreak/>
              <w:t>73% (32/44) patients reporting symptoms attributed their symptoms to co-factors such as exercise, fatigue or illness</w:t>
            </w:r>
          </w:p>
          <w:p w14:paraId="178F4264" w14:textId="77777777" w:rsidR="0015503A" w:rsidRPr="0029583B" w:rsidRDefault="0015503A" w:rsidP="0015503A">
            <w:pPr>
              <w:spacing w:line="240" w:lineRule="auto"/>
              <w:rPr>
                <w:sz w:val="18"/>
                <w:szCs w:val="18"/>
              </w:rPr>
            </w:pPr>
          </w:p>
          <w:p w14:paraId="6DF2A634" w14:textId="77777777" w:rsidR="0015503A" w:rsidRPr="0029583B" w:rsidRDefault="0015503A" w:rsidP="0015503A">
            <w:pPr>
              <w:spacing w:line="240" w:lineRule="auto"/>
              <w:rPr>
                <w:sz w:val="18"/>
                <w:szCs w:val="18"/>
              </w:rPr>
            </w:pPr>
            <w:r w:rsidRPr="0029583B">
              <w:rPr>
                <w:sz w:val="18"/>
                <w:szCs w:val="18"/>
              </w:rPr>
              <w:t xml:space="preserve">59% (22/ 37) of patients with clear responses) experienced their first symptoms </w:t>
            </w:r>
            <w:r w:rsidRPr="0029583B">
              <w:rPr>
                <w:sz w:val="18"/>
                <w:szCs w:val="18"/>
              </w:rPr>
              <w:sym w:font="Symbol" w:char="F0B3"/>
            </w:r>
            <w:r w:rsidRPr="0029583B">
              <w:rPr>
                <w:sz w:val="18"/>
                <w:szCs w:val="18"/>
              </w:rPr>
              <w:t>2 years after 2-week SU</w:t>
            </w:r>
          </w:p>
          <w:p w14:paraId="10DF1BB8" w14:textId="77777777" w:rsidR="0015503A" w:rsidRPr="0029583B" w:rsidRDefault="0015503A" w:rsidP="0015503A">
            <w:pPr>
              <w:spacing w:line="240" w:lineRule="auto"/>
              <w:rPr>
                <w:sz w:val="18"/>
                <w:szCs w:val="18"/>
              </w:rPr>
            </w:pPr>
          </w:p>
          <w:p w14:paraId="5A371B03" w14:textId="77777777" w:rsidR="0015503A" w:rsidRPr="0029583B" w:rsidRDefault="0015503A" w:rsidP="0015503A">
            <w:pPr>
              <w:spacing w:line="240" w:lineRule="auto"/>
              <w:rPr>
                <w:sz w:val="18"/>
                <w:szCs w:val="18"/>
              </w:rPr>
            </w:pPr>
          </w:p>
        </w:tc>
        <w:tc>
          <w:tcPr>
            <w:tcW w:w="2586" w:type="dxa"/>
          </w:tcPr>
          <w:p w14:paraId="0F1432A3" w14:textId="77777777" w:rsidR="0015503A" w:rsidRPr="0029583B" w:rsidRDefault="0015503A" w:rsidP="0015503A">
            <w:pPr>
              <w:spacing w:line="240" w:lineRule="auto"/>
              <w:rPr>
                <w:sz w:val="18"/>
                <w:szCs w:val="18"/>
              </w:rPr>
            </w:pPr>
            <w:r w:rsidRPr="0029583B">
              <w:rPr>
                <w:b/>
                <w:sz w:val="18"/>
                <w:szCs w:val="18"/>
              </w:rPr>
              <w:lastRenderedPageBreak/>
              <w:t>Patients followed:</w:t>
            </w:r>
            <w:r w:rsidRPr="0029583B">
              <w:rPr>
                <w:sz w:val="18"/>
                <w:szCs w:val="18"/>
              </w:rPr>
              <w:t xml:space="preserve"> All patients who started OIT</w:t>
            </w:r>
          </w:p>
          <w:p w14:paraId="14E743F3" w14:textId="77777777" w:rsidR="0015503A" w:rsidRPr="0029583B" w:rsidRDefault="0015503A" w:rsidP="0015503A">
            <w:pPr>
              <w:spacing w:line="240" w:lineRule="auto"/>
              <w:rPr>
                <w:b/>
                <w:sz w:val="18"/>
                <w:szCs w:val="18"/>
              </w:rPr>
            </w:pPr>
          </w:p>
          <w:p w14:paraId="0726859E"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xml:space="preserve">: median 6.5 years (range 1-11) </w:t>
            </w:r>
          </w:p>
          <w:p w14:paraId="6BE0A4AF" w14:textId="77777777" w:rsidR="0015503A" w:rsidRPr="0029583B" w:rsidRDefault="0015503A" w:rsidP="0015503A">
            <w:pPr>
              <w:spacing w:line="240" w:lineRule="auto"/>
              <w:rPr>
                <w:sz w:val="18"/>
                <w:szCs w:val="18"/>
              </w:rPr>
            </w:pPr>
          </w:p>
          <w:p w14:paraId="241AC6CF"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w:t>
            </w:r>
          </w:p>
          <w:p w14:paraId="3249C925" w14:textId="77777777" w:rsidR="0015503A" w:rsidRPr="0029583B" w:rsidRDefault="0015503A" w:rsidP="0015503A">
            <w:pPr>
              <w:spacing w:line="240" w:lineRule="auto"/>
              <w:rPr>
                <w:sz w:val="18"/>
                <w:szCs w:val="18"/>
              </w:rPr>
            </w:pPr>
            <w:r w:rsidRPr="0029583B">
              <w:rPr>
                <w:sz w:val="18"/>
                <w:szCs w:val="18"/>
              </w:rPr>
              <w:t>83% (244/295) of patients</w:t>
            </w:r>
          </w:p>
          <w:p w14:paraId="53B65107" w14:textId="77777777" w:rsidR="0015503A" w:rsidRPr="0029583B" w:rsidRDefault="0015503A" w:rsidP="0015503A">
            <w:pPr>
              <w:spacing w:line="240" w:lineRule="auto"/>
              <w:rPr>
                <w:sz w:val="18"/>
                <w:szCs w:val="18"/>
                <w:u w:val="single"/>
              </w:rPr>
            </w:pPr>
          </w:p>
          <w:p w14:paraId="144F696A" w14:textId="77777777" w:rsidR="0015503A" w:rsidRPr="0029583B" w:rsidRDefault="0015503A" w:rsidP="0015503A">
            <w:pPr>
              <w:spacing w:line="240" w:lineRule="auto"/>
              <w:rPr>
                <w:sz w:val="18"/>
                <w:szCs w:val="18"/>
                <w:u w:val="single"/>
              </w:rPr>
            </w:pPr>
            <w:r w:rsidRPr="0029583B">
              <w:rPr>
                <w:sz w:val="18"/>
                <w:szCs w:val="18"/>
                <w:u w:val="single"/>
              </w:rPr>
              <w:t>ETRs in the past year among the patients with follow-up</w:t>
            </w:r>
            <w:r w:rsidRPr="0029583B">
              <w:rPr>
                <w:sz w:val="18"/>
                <w:szCs w:val="18"/>
              </w:rPr>
              <w:t xml:space="preserve">: </w:t>
            </w:r>
          </w:p>
          <w:p w14:paraId="458BC240" w14:textId="77777777" w:rsidR="0015503A" w:rsidRPr="0029583B" w:rsidRDefault="0015503A" w:rsidP="0015503A">
            <w:pPr>
              <w:spacing w:line="240" w:lineRule="auto"/>
              <w:rPr>
                <w:sz w:val="18"/>
                <w:szCs w:val="18"/>
              </w:rPr>
            </w:pPr>
            <w:r w:rsidRPr="0029583B">
              <w:rPr>
                <w:sz w:val="18"/>
                <w:szCs w:val="18"/>
              </w:rPr>
              <w:t>Patients consuming  ≥200 mL/d milk: 1.6% (2/122)</w:t>
            </w:r>
          </w:p>
          <w:p w14:paraId="1DA7FAAD" w14:textId="77777777" w:rsidR="0015503A" w:rsidRPr="0029583B" w:rsidRDefault="0015503A" w:rsidP="0015503A">
            <w:pPr>
              <w:spacing w:line="240" w:lineRule="auto"/>
              <w:rPr>
                <w:sz w:val="18"/>
                <w:szCs w:val="18"/>
              </w:rPr>
            </w:pPr>
            <w:r w:rsidRPr="0029583B">
              <w:rPr>
                <w:sz w:val="18"/>
                <w:szCs w:val="18"/>
              </w:rPr>
              <w:t>Patients consuming  &lt;200 mL/d milk: 5.6% (2/36)</w:t>
            </w:r>
          </w:p>
          <w:p w14:paraId="50488820" w14:textId="77777777" w:rsidR="0015503A" w:rsidRPr="0029583B" w:rsidRDefault="0015503A" w:rsidP="0015503A">
            <w:pPr>
              <w:spacing w:line="240" w:lineRule="auto"/>
              <w:rPr>
                <w:i/>
                <w:sz w:val="18"/>
                <w:szCs w:val="18"/>
              </w:rPr>
            </w:pPr>
            <w:r w:rsidRPr="0029583B">
              <w:rPr>
                <w:i/>
                <w:sz w:val="18"/>
                <w:szCs w:val="18"/>
              </w:rPr>
              <w:t>Patients consuming any milk: 2.5% (4/158)</w:t>
            </w:r>
          </w:p>
          <w:p w14:paraId="099B2632" w14:textId="77777777" w:rsidR="0015503A" w:rsidRPr="0029583B" w:rsidRDefault="0015503A" w:rsidP="0015503A">
            <w:pPr>
              <w:spacing w:line="240" w:lineRule="auto"/>
              <w:rPr>
                <w:sz w:val="18"/>
                <w:szCs w:val="18"/>
              </w:rPr>
            </w:pPr>
            <w:r w:rsidRPr="0029583B">
              <w:rPr>
                <w:sz w:val="18"/>
                <w:szCs w:val="18"/>
              </w:rPr>
              <w:t>Patients avoiding  milk: 8.9% (4/45)</w:t>
            </w:r>
          </w:p>
          <w:p w14:paraId="2014F53A" w14:textId="77777777" w:rsidR="0015503A" w:rsidRPr="0029583B" w:rsidRDefault="0015503A" w:rsidP="0015503A">
            <w:pPr>
              <w:spacing w:line="240" w:lineRule="auto"/>
              <w:rPr>
                <w:sz w:val="18"/>
                <w:szCs w:val="18"/>
              </w:rPr>
            </w:pPr>
            <w:r w:rsidRPr="0029583B">
              <w:rPr>
                <w:sz w:val="18"/>
                <w:szCs w:val="18"/>
              </w:rPr>
              <w:t>P=0.09</w:t>
            </w:r>
          </w:p>
          <w:p w14:paraId="5F107A3A" w14:textId="77777777" w:rsidR="0015503A" w:rsidRPr="0029583B" w:rsidRDefault="0015503A" w:rsidP="0015503A">
            <w:pPr>
              <w:spacing w:line="240" w:lineRule="auto"/>
              <w:rPr>
                <w:sz w:val="18"/>
                <w:szCs w:val="18"/>
              </w:rPr>
            </w:pPr>
          </w:p>
          <w:p w14:paraId="162DD9D7" w14:textId="77777777" w:rsidR="0015503A" w:rsidRPr="0029583B" w:rsidRDefault="0015503A" w:rsidP="0015503A">
            <w:pPr>
              <w:spacing w:line="240" w:lineRule="auto"/>
              <w:rPr>
                <w:sz w:val="18"/>
                <w:szCs w:val="18"/>
                <w:u w:val="single"/>
              </w:rPr>
            </w:pPr>
            <w:r w:rsidRPr="0029583B">
              <w:rPr>
                <w:sz w:val="18"/>
                <w:szCs w:val="18"/>
                <w:u w:val="single"/>
              </w:rPr>
              <w:t>Any milk-related side-effect  in the past year among the patients with follow-up</w:t>
            </w:r>
            <w:r w:rsidRPr="0029583B">
              <w:rPr>
                <w:sz w:val="18"/>
                <w:szCs w:val="18"/>
              </w:rPr>
              <w:t xml:space="preserve">: </w:t>
            </w:r>
          </w:p>
          <w:p w14:paraId="780ACD9E" w14:textId="77777777" w:rsidR="0015503A" w:rsidRPr="0029583B" w:rsidRDefault="0015503A" w:rsidP="0015503A">
            <w:pPr>
              <w:spacing w:line="240" w:lineRule="auto"/>
              <w:rPr>
                <w:sz w:val="18"/>
                <w:szCs w:val="18"/>
              </w:rPr>
            </w:pPr>
            <w:r w:rsidRPr="0029583B">
              <w:rPr>
                <w:sz w:val="18"/>
                <w:szCs w:val="18"/>
              </w:rPr>
              <w:t>Patients consuming  ≥200 mL/d milk: 37% (45/122)</w:t>
            </w:r>
          </w:p>
          <w:p w14:paraId="517F0F4C" w14:textId="77777777" w:rsidR="0015503A" w:rsidRPr="0029583B" w:rsidRDefault="0015503A" w:rsidP="0015503A">
            <w:pPr>
              <w:spacing w:line="240" w:lineRule="auto"/>
              <w:rPr>
                <w:sz w:val="18"/>
                <w:szCs w:val="18"/>
              </w:rPr>
            </w:pPr>
            <w:r w:rsidRPr="0029583B">
              <w:rPr>
                <w:sz w:val="18"/>
                <w:szCs w:val="18"/>
              </w:rPr>
              <w:lastRenderedPageBreak/>
              <w:t>Patients consuming  &lt;200 mL/d milk: 81% (29/36)</w:t>
            </w:r>
          </w:p>
          <w:p w14:paraId="127ABBD7" w14:textId="77777777" w:rsidR="0015503A" w:rsidRPr="0029583B" w:rsidRDefault="0015503A" w:rsidP="0015503A">
            <w:pPr>
              <w:spacing w:line="240" w:lineRule="auto"/>
              <w:rPr>
                <w:i/>
                <w:sz w:val="18"/>
                <w:szCs w:val="18"/>
              </w:rPr>
            </w:pPr>
            <w:r w:rsidRPr="0029583B">
              <w:rPr>
                <w:i/>
                <w:sz w:val="18"/>
                <w:szCs w:val="18"/>
              </w:rPr>
              <w:t>Patients consuming any milk: 47% (74/158)</w:t>
            </w:r>
          </w:p>
          <w:p w14:paraId="0984E9CC" w14:textId="77777777" w:rsidR="0015503A" w:rsidRPr="0029583B" w:rsidRDefault="0015503A" w:rsidP="0015503A">
            <w:pPr>
              <w:spacing w:line="240" w:lineRule="auto"/>
              <w:rPr>
                <w:sz w:val="18"/>
                <w:szCs w:val="18"/>
              </w:rPr>
            </w:pPr>
            <w:r w:rsidRPr="0029583B">
              <w:rPr>
                <w:sz w:val="18"/>
                <w:szCs w:val="18"/>
              </w:rPr>
              <w:t>Patients avoiding milk: 67% (30/45)</w:t>
            </w:r>
          </w:p>
          <w:p w14:paraId="4B09DD8C" w14:textId="77777777" w:rsidR="0015503A" w:rsidRPr="0029583B" w:rsidRDefault="0015503A" w:rsidP="0015503A">
            <w:pPr>
              <w:spacing w:line="240" w:lineRule="auto"/>
              <w:rPr>
                <w:sz w:val="18"/>
                <w:szCs w:val="18"/>
              </w:rPr>
            </w:pPr>
            <w:r w:rsidRPr="0029583B">
              <w:rPr>
                <w:sz w:val="18"/>
                <w:szCs w:val="18"/>
              </w:rPr>
              <w:t>P=0.000</w:t>
            </w:r>
          </w:p>
          <w:p w14:paraId="548524AA" w14:textId="77777777" w:rsidR="0015503A" w:rsidRPr="0029583B" w:rsidRDefault="0015503A" w:rsidP="0015503A">
            <w:pPr>
              <w:spacing w:line="240" w:lineRule="auto"/>
              <w:rPr>
                <w:sz w:val="18"/>
                <w:szCs w:val="18"/>
              </w:rPr>
            </w:pPr>
          </w:p>
          <w:p w14:paraId="12DC81AD" w14:textId="63F34926" w:rsidR="0015503A" w:rsidRPr="0029583B" w:rsidRDefault="0015503A" w:rsidP="00B36ECA">
            <w:pPr>
              <w:spacing w:line="240" w:lineRule="auto"/>
              <w:rPr>
                <w:sz w:val="18"/>
                <w:szCs w:val="18"/>
              </w:rPr>
            </w:pPr>
            <w:r w:rsidRPr="0029583B">
              <w:rPr>
                <w:sz w:val="18"/>
                <w:szCs w:val="18"/>
              </w:rPr>
              <w:t xml:space="preserve">Among patients who consumed  ≥200 mL/d milk, those with longer follow-up tended to have </w:t>
            </w:r>
            <w:r w:rsidR="00B36ECA">
              <w:rPr>
                <w:sz w:val="18"/>
                <w:szCs w:val="18"/>
              </w:rPr>
              <w:t>fewer</w:t>
            </w:r>
            <w:r w:rsidRPr="0029583B">
              <w:rPr>
                <w:sz w:val="18"/>
                <w:szCs w:val="18"/>
              </w:rPr>
              <w:t xml:space="preserve"> side effects (P = 0.07)</w:t>
            </w:r>
          </w:p>
        </w:tc>
        <w:tc>
          <w:tcPr>
            <w:tcW w:w="2586" w:type="dxa"/>
          </w:tcPr>
          <w:p w14:paraId="30677D40" w14:textId="77777777" w:rsidR="0015503A" w:rsidRPr="0029583B" w:rsidRDefault="0015503A" w:rsidP="0015503A">
            <w:pPr>
              <w:spacing w:line="240" w:lineRule="auto"/>
              <w:rPr>
                <w:sz w:val="18"/>
                <w:szCs w:val="18"/>
              </w:rPr>
            </w:pPr>
            <w:r w:rsidRPr="0029583B">
              <w:rPr>
                <w:b/>
                <w:sz w:val="18"/>
                <w:szCs w:val="18"/>
              </w:rPr>
              <w:lastRenderedPageBreak/>
              <w:t xml:space="preserve">Patients followed: </w:t>
            </w:r>
            <w:r w:rsidRPr="0029583B">
              <w:rPr>
                <w:sz w:val="18"/>
                <w:szCs w:val="18"/>
              </w:rPr>
              <w:t>Patients who reached full cow milk protein consumption</w:t>
            </w:r>
          </w:p>
          <w:p w14:paraId="0D3CCAF5" w14:textId="77777777" w:rsidR="0015503A" w:rsidRPr="0029583B" w:rsidRDefault="0015503A" w:rsidP="0015503A">
            <w:pPr>
              <w:spacing w:line="240" w:lineRule="auto"/>
              <w:rPr>
                <w:rFonts w:cs="AdvTimes"/>
                <w:b/>
                <w:sz w:val="18"/>
                <w:szCs w:val="18"/>
              </w:rPr>
            </w:pPr>
          </w:p>
          <w:p w14:paraId="7042D026" w14:textId="77777777" w:rsidR="0015503A" w:rsidRPr="0029583B" w:rsidRDefault="0015503A" w:rsidP="0015503A">
            <w:pPr>
              <w:spacing w:line="240" w:lineRule="auto"/>
              <w:rPr>
                <w:rFonts w:cs="AdvTimes"/>
                <w:sz w:val="18"/>
                <w:szCs w:val="18"/>
              </w:rPr>
            </w:pPr>
            <w:r w:rsidRPr="0029583B">
              <w:rPr>
                <w:rFonts w:cs="AdvTimes"/>
                <w:b/>
                <w:sz w:val="18"/>
                <w:szCs w:val="18"/>
              </w:rPr>
              <w:t>Follow-up</w:t>
            </w:r>
            <w:r w:rsidRPr="0029583B">
              <w:rPr>
                <w:rFonts w:cs="AdvTimes"/>
                <w:sz w:val="18"/>
                <w:szCs w:val="18"/>
              </w:rPr>
              <w:t xml:space="preserve">: ≥ 6 months after completing up-dosing phase; median: 24.8 (range 6–41) months </w:t>
            </w:r>
          </w:p>
          <w:p w14:paraId="4E383605" w14:textId="77777777" w:rsidR="0015503A" w:rsidRPr="0029583B" w:rsidRDefault="0015503A" w:rsidP="0015503A">
            <w:pPr>
              <w:spacing w:line="240" w:lineRule="auto"/>
              <w:rPr>
                <w:rFonts w:cs="AdvTimes"/>
                <w:sz w:val="18"/>
                <w:szCs w:val="18"/>
              </w:rPr>
            </w:pPr>
          </w:p>
          <w:p w14:paraId="5D7D2D2A"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w:t>
            </w:r>
          </w:p>
          <w:p w14:paraId="263A8BD0" w14:textId="77777777" w:rsidR="0015503A" w:rsidRPr="0029583B" w:rsidRDefault="0015503A" w:rsidP="0015503A">
            <w:pPr>
              <w:spacing w:line="240" w:lineRule="auto"/>
              <w:rPr>
                <w:rFonts w:cs="AdvTimes"/>
                <w:sz w:val="18"/>
                <w:szCs w:val="18"/>
              </w:rPr>
            </w:pPr>
            <w:r w:rsidRPr="0029583B">
              <w:rPr>
                <w:rFonts w:cs="AdvTimes"/>
                <w:sz w:val="18"/>
                <w:szCs w:val="18"/>
              </w:rPr>
              <w:t>195/196 (99%) of patients</w:t>
            </w:r>
          </w:p>
          <w:p w14:paraId="2F125F17" w14:textId="77777777" w:rsidR="0015503A" w:rsidRPr="0029583B" w:rsidRDefault="0015503A" w:rsidP="0015503A">
            <w:pPr>
              <w:spacing w:line="240" w:lineRule="auto"/>
              <w:rPr>
                <w:sz w:val="18"/>
                <w:szCs w:val="18"/>
              </w:rPr>
            </w:pPr>
          </w:p>
          <w:p w14:paraId="6ED6B57E" w14:textId="77777777" w:rsidR="0015503A" w:rsidRPr="0029583B" w:rsidRDefault="0015503A" w:rsidP="0015503A">
            <w:pPr>
              <w:spacing w:line="240" w:lineRule="auto"/>
              <w:rPr>
                <w:b/>
                <w:sz w:val="18"/>
                <w:szCs w:val="18"/>
              </w:rPr>
            </w:pPr>
            <w:r w:rsidRPr="0029583B">
              <w:rPr>
                <w:sz w:val="18"/>
                <w:szCs w:val="18"/>
                <w:u w:val="single"/>
              </w:rPr>
              <w:t>Adverse reactions during follow-up period</w:t>
            </w:r>
            <w:r w:rsidRPr="0029583B">
              <w:rPr>
                <w:b/>
                <w:sz w:val="18"/>
                <w:szCs w:val="18"/>
              </w:rPr>
              <w:t>:</w:t>
            </w:r>
          </w:p>
          <w:p w14:paraId="3DFD8F32" w14:textId="77777777" w:rsidR="0015503A" w:rsidRPr="0029583B" w:rsidRDefault="0015503A" w:rsidP="0015503A">
            <w:pPr>
              <w:spacing w:line="240" w:lineRule="auto"/>
              <w:rPr>
                <w:sz w:val="18"/>
                <w:szCs w:val="18"/>
              </w:rPr>
            </w:pPr>
            <w:r w:rsidRPr="0029583B">
              <w:rPr>
                <w:b/>
                <w:sz w:val="18"/>
                <w:szCs w:val="18"/>
              </w:rPr>
              <w:t>ETRs</w:t>
            </w:r>
            <w:r w:rsidRPr="0029583B">
              <w:rPr>
                <w:sz w:val="18"/>
                <w:szCs w:val="18"/>
              </w:rPr>
              <w:t>: 13/195 (6.7%)</w:t>
            </w:r>
          </w:p>
          <w:p w14:paraId="436B44B6" w14:textId="77777777" w:rsidR="0015503A" w:rsidRPr="0029583B" w:rsidRDefault="0015503A" w:rsidP="0015503A">
            <w:pPr>
              <w:spacing w:line="240" w:lineRule="auto"/>
              <w:rPr>
                <w:sz w:val="18"/>
                <w:szCs w:val="18"/>
              </w:rPr>
            </w:pPr>
            <w:r w:rsidRPr="0029583B">
              <w:rPr>
                <w:b/>
                <w:sz w:val="18"/>
                <w:szCs w:val="18"/>
              </w:rPr>
              <w:t>Any AE</w:t>
            </w:r>
            <w:r w:rsidRPr="0029583B">
              <w:rPr>
                <w:sz w:val="18"/>
                <w:szCs w:val="18"/>
              </w:rPr>
              <w:t xml:space="preserve"> due to cow milk: 100/195 patients (51%) </w:t>
            </w:r>
          </w:p>
          <w:p w14:paraId="0537C1E7" w14:textId="77777777" w:rsidR="0015503A" w:rsidRPr="0029583B" w:rsidRDefault="0015503A" w:rsidP="0015503A">
            <w:pPr>
              <w:spacing w:line="240" w:lineRule="auto"/>
              <w:rPr>
                <w:sz w:val="18"/>
                <w:szCs w:val="18"/>
              </w:rPr>
            </w:pPr>
            <w:r w:rsidRPr="0029583B">
              <w:rPr>
                <w:sz w:val="18"/>
                <w:szCs w:val="18"/>
              </w:rPr>
              <w:t xml:space="preserve">Respiratory: 57/195 (29%) </w:t>
            </w:r>
          </w:p>
          <w:p w14:paraId="47166ED8" w14:textId="77777777" w:rsidR="0015503A" w:rsidRPr="0029583B" w:rsidRDefault="0015503A" w:rsidP="0015503A">
            <w:pPr>
              <w:spacing w:line="240" w:lineRule="auto"/>
              <w:rPr>
                <w:sz w:val="18"/>
                <w:szCs w:val="18"/>
              </w:rPr>
            </w:pPr>
            <w:r w:rsidRPr="0029583B">
              <w:rPr>
                <w:sz w:val="18"/>
                <w:szCs w:val="18"/>
              </w:rPr>
              <w:t>GI: 17/195 (8.7%)</w:t>
            </w:r>
          </w:p>
          <w:p w14:paraId="42A72996" w14:textId="77777777" w:rsidR="0015503A" w:rsidRPr="0029583B" w:rsidRDefault="0015503A" w:rsidP="0015503A">
            <w:pPr>
              <w:spacing w:line="240" w:lineRule="auto"/>
              <w:rPr>
                <w:sz w:val="18"/>
                <w:szCs w:val="18"/>
              </w:rPr>
            </w:pPr>
          </w:p>
          <w:p w14:paraId="21F34685" w14:textId="77777777" w:rsidR="0015503A" w:rsidRPr="0029583B" w:rsidRDefault="0015503A" w:rsidP="0015503A">
            <w:pPr>
              <w:spacing w:line="240" w:lineRule="auto"/>
              <w:rPr>
                <w:sz w:val="18"/>
                <w:szCs w:val="18"/>
              </w:rPr>
            </w:pPr>
            <w:r w:rsidRPr="0029583B">
              <w:rPr>
                <w:b/>
                <w:sz w:val="18"/>
                <w:szCs w:val="18"/>
              </w:rPr>
              <w:t>Rate of AEs following completion of up-dosing:</w:t>
            </w:r>
          </w:p>
          <w:p w14:paraId="0CE52CCB" w14:textId="77777777" w:rsidR="0015503A" w:rsidRPr="0029583B" w:rsidRDefault="0015503A" w:rsidP="0015503A">
            <w:pPr>
              <w:spacing w:line="240" w:lineRule="auto"/>
              <w:rPr>
                <w:sz w:val="18"/>
                <w:szCs w:val="18"/>
              </w:rPr>
            </w:pPr>
            <w:r w:rsidRPr="0029583B">
              <w:rPr>
                <w:sz w:val="18"/>
                <w:szCs w:val="18"/>
              </w:rPr>
              <w:t xml:space="preserve">Month 6–15 months (n=29):  0.28/month </w:t>
            </w:r>
          </w:p>
          <w:p w14:paraId="4EF41E5E" w14:textId="77777777" w:rsidR="0015503A" w:rsidRPr="0029583B" w:rsidRDefault="0015503A" w:rsidP="0015503A">
            <w:pPr>
              <w:spacing w:line="240" w:lineRule="auto"/>
              <w:rPr>
                <w:sz w:val="18"/>
                <w:szCs w:val="18"/>
              </w:rPr>
            </w:pPr>
            <w:r w:rsidRPr="0029583B">
              <w:rPr>
                <w:sz w:val="18"/>
                <w:szCs w:val="18"/>
              </w:rPr>
              <w:t xml:space="preserve">Month 15–30 months (n=39):  0.21/month </w:t>
            </w:r>
          </w:p>
          <w:p w14:paraId="063DE5F3" w14:textId="77777777" w:rsidR="0015503A" w:rsidRPr="0029583B" w:rsidRDefault="0015503A" w:rsidP="0015503A">
            <w:pPr>
              <w:spacing w:line="240" w:lineRule="auto"/>
              <w:rPr>
                <w:sz w:val="18"/>
                <w:szCs w:val="18"/>
              </w:rPr>
            </w:pPr>
            <w:r w:rsidRPr="0029583B">
              <w:rPr>
                <w:sz w:val="18"/>
                <w:szCs w:val="18"/>
              </w:rPr>
              <w:lastRenderedPageBreak/>
              <w:t>After &gt; 30 months (n=28):  0.15/month</w:t>
            </w:r>
          </w:p>
          <w:p w14:paraId="0FAB610A" w14:textId="77777777" w:rsidR="0015503A" w:rsidRPr="0029583B" w:rsidRDefault="0015503A" w:rsidP="0015503A">
            <w:pPr>
              <w:spacing w:line="240" w:lineRule="auto"/>
              <w:rPr>
                <w:sz w:val="18"/>
                <w:szCs w:val="18"/>
              </w:rPr>
            </w:pPr>
            <w:r w:rsidRPr="0029583B">
              <w:rPr>
                <w:sz w:val="18"/>
                <w:szCs w:val="18"/>
              </w:rPr>
              <w:t>P &lt; .01</w:t>
            </w:r>
          </w:p>
          <w:p w14:paraId="3CB6743B" w14:textId="77777777" w:rsidR="0015503A" w:rsidRPr="0029583B" w:rsidRDefault="0015503A" w:rsidP="0015503A">
            <w:pPr>
              <w:spacing w:line="240" w:lineRule="auto"/>
              <w:rPr>
                <w:sz w:val="18"/>
                <w:szCs w:val="18"/>
              </w:rPr>
            </w:pPr>
          </w:p>
          <w:p w14:paraId="3E95CCBB" w14:textId="77777777" w:rsidR="0015503A" w:rsidRPr="0029583B" w:rsidRDefault="0015503A" w:rsidP="0015503A">
            <w:pPr>
              <w:spacing w:line="240" w:lineRule="auto"/>
              <w:rPr>
                <w:sz w:val="18"/>
                <w:szCs w:val="18"/>
              </w:rPr>
            </w:pPr>
          </w:p>
        </w:tc>
        <w:tc>
          <w:tcPr>
            <w:tcW w:w="2587" w:type="dxa"/>
          </w:tcPr>
          <w:p w14:paraId="13DBFED9" w14:textId="77777777" w:rsidR="0015503A" w:rsidRPr="0029583B" w:rsidRDefault="0015503A" w:rsidP="0015503A">
            <w:pPr>
              <w:spacing w:line="240" w:lineRule="auto"/>
              <w:rPr>
                <w:sz w:val="18"/>
                <w:szCs w:val="18"/>
              </w:rPr>
            </w:pPr>
            <w:r w:rsidRPr="0029583B">
              <w:rPr>
                <w:b/>
                <w:sz w:val="18"/>
                <w:szCs w:val="18"/>
              </w:rPr>
              <w:lastRenderedPageBreak/>
              <w:t xml:space="preserve">Patients followed: </w:t>
            </w:r>
            <w:r w:rsidRPr="0029583B">
              <w:rPr>
                <w:sz w:val="18"/>
                <w:szCs w:val="18"/>
              </w:rPr>
              <w:t>All patients who started OIT</w:t>
            </w:r>
          </w:p>
          <w:p w14:paraId="79CC874C" w14:textId="77777777" w:rsidR="0015503A" w:rsidRPr="0029583B" w:rsidRDefault="0015503A" w:rsidP="0015503A">
            <w:pPr>
              <w:spacing w:line="240" w:lineRule="auto"/>
              <w:rPr>
                <w:b/>
                <w:sz w:val="18"/>
                <w:szCs w:val="18"/>
              </w:rPr>
            </w:pPr>
          </w:p>
          <w:p w14:paraId="366F5EDA" w14:textId="77777777" w:rsidR="0015503A" w:rsidRPr="0029583B" w:rsidRDefault="0015503A" w:rsidP="0015503A">
            <w:pPr>
              <w:spacing w:line="240" w:lineRule="auto"/>
              <w:rPr>
                <w:sz w:val="18"/>
                <w:szCs w:val="18"/>
              </w:rPr>
            </w:pPr>
            <w:r w:rsidRPr="0029583B">
              <w:rPr>
                <w:b/>
                <w:sz w:val="18"/>
                <w:szCs w:val="18"/>
              </w:rPr>
              <w:t>Follow-up:</w:t>
            </w:r>
            <w:r w:rsidRPr="0029583B">
              <w:rPr>
                <w:sz w:val="18"/>
                <w:szCs w:val="18"/>
              </w:rPr>
              <w:t xml:space="preserve"> ≥ 6 months after completing build-up phase; median: 18 (range 6–75) months</w:t>
            </w:r>
          </w:p>
          <w:p w14:paraId="6996AEEE" w14:textId="77777777" w:rsidR="0015503A" w:rsidRPr="0029583B" w:rsidRDefault="0015503A" w:rsidP="0015503A">
            <w:pPr>
              <w:spacing w:line="240" w:lineRule="auto"/>
              <w:rPr>
                <w:sz w:val="18"/>
                <w:szCs w:val="18"/>
              </w:rPr>
            </w:pPr>
          </w:p>
          <w:p w14:paraId="54C1C337" w14:textId="77777777" w:rsidR="0015503A" w:rsidRPr="0029583B" w:rsidRDefault="0015503A" w:rsidP="0015503A">
            <w:pPr>
              <w:spacing w:line="240" w:lineRule="auto"/>
              <w:rPr>
                <w:sz w:val="18"/>
                <w:szCs w:val="18"/>
              </w:rPr>
            </w:pPr>
            <w:r w:rsidRPr="0029583B">
              <w:rPr>
                <w:b/>
                <w:sz w:val="18"/>
                <w:szCs w:val="18"/>
              </w:rPr>
              <w:t>Completeness of follow-up</w:t>
            </w:r>
            <w:r w:rsidRPr="0029583B">
              <w:rPr>
                <w:sz w:val="18"/>
                <w:szCs w:val="18"/>
              </w:rPr>
              <w:t xml:space="preserve">: </w:t>
            </w:r>
          </w:p>
          <w:p w14:paraId="286AFE42" w14:textId="77777777" w:rsidR="0015503A" w:rsidRPr="0029583B" w:rsidRDefault="0015503A" w:rsidP="0015503A">
            <w:pPr>
              <w:spacing w:line="240" w:lineRule="auto"/>
              <w:rPr>
                <w:sz w:val="18"/>
                <w:szCs w:val="18"/>
              </w:rPr>
            </w:pPr>
            <w:r w:rsidRPr="0029583B">
              <w:rPr>
                <w:sz w:val="18"/>
                <w:szCs w:val="18"/>
              </w:rPr>
              <w:t>142/145 (98%) of all patients</w:t>
            </w:r>
          </w:p>
          <w:p w14:paraId="2BA8E552" w14:textId="77777777" w:rsidR="0015503A" w:rsidRPr="0029583B" w:rsidRDefault="0015503A" w:rsidP="0015503A">
            <w:pPr>
              <w:spacing w:line="240" w:lineRule="auto"/>
              <w:rPr>
                <w:sz w:val="18"/>
                <w:szCs w:val="18"/>
              </w:rPr>
            </w:pPr>
            <w:r w:rsidRPr="0029583B">
              <w:rPr>
                <w:sz w:val="18"/>
                <w:szCs w:val="18"/>
              </w:rPr>
              <w:t>130/133 (98%) of patients reaching 3000 mg (n=113) or 300-2400 mg (n=20) PP at end of up-dosing</w:t>
            </w:r>
          </w:p>
          <w:p w14:paraId="09724F3D" w14:textId="77777777" w:rsidR="0015503A" w:rsidRPr="0029583B" w:rsidRDefault="0015503A" w:rsidP="0015503A">
            <w:pPr>
              <w:spacing w:line="240" w:lineRule="auto"/>
              <w:rPr>
                <w:rFonts w:cs="AdvTimes"/>
                <w:sz w:val="18"/>
                <w:szCs w:val="18"/>
              </w:rPr>
            </w:pPr>
          </w:p>
          <w:p w14:paraId="01567F7A" w14:textId="77777777" w:rsidR="0015503A" w:rsidRPr="0029583B" w:rsidRDefault="0015503A" w:rsidP="0015503A">
            <w:pPr>
              <w:spacing w:line="240" w:lineRule="auto"/>
              <w:rPr>
                <w:rFonts w:cs="AdvTimes"/>
                <w:sz w:val="18"/>
                <w:szCs w:val="18"/>
                <w:u w:val="single"/>
              </w:rPr>
            </w:pPr>
            <w:r w:rsidRPr="0029583B">
              <w:rPr>
                <w:rFonts w:cs="AdvTimes"/>
                <w:sz w:val="18"/>
                <w:szCs w:val="18"/>
                <w:u w:val="single"/>
              </w:rPr>
              <w:t>Adverse reactions during follow-up period among patients consuming 300-3000 mg PP</w:t>
            </w:r>
            <w:r w:rsidRPr="0029583B">
              <w:rPr>
                <w:rFonts w:cs="AdvTimes"/>
                <w:sz w:val="18"/>
                <w:szCs w:val="18"/>
              </w:rPr>
              <w:t xml:space="preserve"> :</w:t>
            </w:r>
          </w:p>
          <w:p w14:paraId="6E651427" w14:textId="77777777" w:rsidR="0015503A" w:rsidRPr="0029583B" w:rsidRDefault="0015503A" w:rsidP="0015503A">
            <w:pPr>
              <w:spacing w:line="240" w:lineRule="auto"/>
              <w:rPr>
                <w:sz w:val="18"/>
                <w:szCs w:val="18"/>
              </w:rPr>
            </w:pPr>
            <w:r w:rsidRPr="0029583B">
              <w:rPr>
                <w:b/>
                <w:sz w:val="18"/>
                <w:szCs w:val="18"/>
              </w:rPr>
              <w:t xml:space="preserve">ETRs: </w:t>
            </w:r>
            <w:r w:rsidRPr="0029583B">
              <w:rPr>
                <w:sz w:val="18"/>
                <w:szCs w:val="18"/>
              </w:rPr>
              <w:t>2/130 (1.5%)</w:t>
            </w:r>
          </w:p>
          <w:p w14:paraId="36C31C26" w14:textId="77777777" w:rsidR="0015503A" w:rsidRPr="0029583B" w:rsidRDefault="0015503A" w:rsidP="0015503A">
            <w:pPr>
              <w:spacing w:line="240" w:lineRule="auto"/>
              <w:rPr>
                <w:rFonts w:cs="AdvTimes"/>
                <w:sz w:val="18"/>
                <w:szCs w:val="18"/>
              </w:rPr>
            </w:pPr>
            <w:r w:rsidRPr="0029583B">
              <w:rPr>
                <w:b/>
                <w:sz w:val="18"/>
                <w:szCs w:val="18"/>
              </w:rPr>
              <w:t>Any objective reaction</w:t>
            </w:r>
            <w:r w:rsidRPr="0029583B">
              <w:rPr>
                <w:sz w:val="18"/>
                <w:szCs w:val="18"/>
              </w:rPr>
              <w:t>: 12/130 (9.2%)</w:t>
            </w:r>
          </w:p>
          <w:p w14:paraId="761BA61C" w14:textId="77777777" w:rsidR="0015503A" w:rsidRPr="0029583B" w:rsidRDefault="0015503A" w:rsidP="0015503A">
            <w:pPr>
              <w:spacing w:line="240" w:lineRule="auto"/>
              <w:rPr>
                <w:sz w:val="18"/>
                <w:szCs w:val="18"/>
              </w:rPr>
            </w:pPr>
          </w:p>
        </w:tc>
      </w:tr>
    </w:tbl>
    <w:p w14:paraId="78EAC402" w14:textId="77777777" w:rsidR="0015503A" w:rsidRPr="0029583B" w:rsidRDefault="0015503A" w:rsidP="0015503A">
      <w:pPr>
        <w:rPr>
          <w:sz w:val="18"/>
          <w:szCs w:val="17"/>
        </w:rPr>
      </w:pPr>
      <w:r w:rsidRPr="0029583B">
        <w:rPr>
          <w:sz w:val="18"/>
          <w:szCs w:val="17"/>
        </w:rPr>
        <w:t>*Included for this outcome event though N&lt;150 for each allergen because of scarcity of long-term data after SU</w:t>
      </w:r>
    </w:p>
    <w:p w14:paraId="616E6A60" w14:textId="77777777" w:rsidR="0015503A" w:rsidRPr="0029583B" w:rsidRDefault="0015503A" w:rsidP="0015503A">
      <w:pPr>
        <w:rPr>
          <w:rFonts w:cs="AdvTimes"/>
          <w:szCs w:val="20"/>
        </w:rPr>
      </w:pPr>
    </w:p>
    <w:p w14:paraId="63F3C335" w14:textId="77777777" w:rsidR="0015503A" w:rsidRPr="0029583B" w:rsidRDefault="0015503A" w:rsidP="0015503A">
      <w:pPr>
        <w:spacing w:line="240" w:lineRule="auto"/>
        <w:rPr>
          <w:rFonts w:ascii="Calibri" w:eastAsia="Times New Roman" w:hAnsi="Calibri"/>
          <w:color w:val="000000"/>
          <w:lang w:eastAsia="fr-CA"/>
        </w:rPr>
      </w:pPr>
      <w:r w:rsidRPr="0029583B">
        <w:rPr>
          <w:lang w:eastAsia="fr-CA"/>
        </w:rPr>
        <w:br w:type="page"/>
      </w:r>
    </w:p>
    <w:p w14:paraId="1994BC65" w14:textId="77777777" w:rsidR="0015503A" w:rsidRPr="0015503A" w:rsidRDefault="0015503A" w:rsidP="00D40837">
      <w:pPr>
        <w:pStyle w:val="Titre4"/>
      </w:pPr>
      <w:bookmarkStart w:id="74" w:name="_Toc27666866"/>
      <w:r w:rsidRPr="0015503A">
        <w:lastRenderedPageBreak/>
        <w:t>ASSESSMENT OF THE QUALITY OF EVIDENCE</w:t>
      </w:r>
      <w:bookmarkEnd w:id="74"/>
      <w:r w:rsidRPr="0015503A">
        <w:t xml:space="preserve"> </w:t>
      </w:r>
    </w:p>
    <w:tbl>
      <w:tblPr>
        <w:tblStyle w:val="1"/>
        <w:tblW w:w="17402" w:type="dxa"/>
        <w:tblLayout w:type="fixed"/>
        <w:tblLook w:val="04A0" w:firstRow="1" w:lastRow="0" w:firstColumn="1" w:lastColumn="0" w:noHBand="0" w:noVBand="1"/>
      </w:tblPr>
      <w:tblGrid>
        <w:gridCol w:w="1101"/>
        <w:gridCol w:w="4394"/>
        <w:gridCol w:w="6379"/>
        <w:gridCol w:w="5528"/>
      </w:tblGrid>
      <w:tr w:rsidR="0015503A" w:rsidRPr="00163833" w14:paraId="3B856162" w14:textId="77777777" w:rsidTr="0015503A">
        <w:tc>
          <w:tcPr>
            <w:tcW w:w="1101" w:type="dxa"/>
            <w:shd w:val="clear" w:color="auto" w:fill="D9D9D9" w:themeFill="background1" w:themeFillShade="D9"/>
          </w:tcPr>
          <w:p w14:paraId="7A0C36FE" w14:textId="77777777" w:rsidR="0015503A" w:rsidRPr="0029583B" w:rsidRDefault="0015503A" w:rsidP="0015503A">
            <w:pPr>
              <w:rPr>
                <w:b/>
                <w:sz w:val="18"/>
              </w:rPr>
            </w:pPr>
          </w:p>
        </w:tc>
        <w:tc>
          <w:tcPr>
            <w:tcW w:w="4394" w:type="dxa"/>
            <w:shd w:val="clear" w:color="auto" w:fill="D9D9D9" w:themeFill="background1" w:themeFillShade="D9"/>
          </w:tcPr>
          <w:p w14:paraId="41A6B957" w14:textId="77777777" w:rsidR="0015503A" w:rsidRPr="0029583B" w:rsidRDefault="0015503A" w:rsidP="0015503A">
            <w:pPr>
              <w:rPr>
                <w:b/>
                <w:sz w:val="18"/>
              </w:rPr>
            </w:pPr>
          </w:p>
        </w:tc>
        <w:tc>
          <w:tcPr>
            <w:tcW w:w="6379" w:type="dxa"/>
            <w:shd w:val="clear" w:color="auto" w:fill="D9D9D9" w:themeFill="background1" w:themeFillShade="D9"/>
          </w:tcPr>
          <w:p w14:paraId="34211D3E" w14:textId="5ABEE1C6" w:rsidR="0015503A" w:rsidRPr="0029583B" w:rsidRDefault="0015503A" w:rsidP="005F2998">
            <w:pPr>
              <w:rPr>
                <w:b/>
                <w:sz w:val="18"/>
                <w:szCs w:val="18"/>
              </w:rPr>
            </w:pPr>
            <w:r w:rsidRPr="0029583B">
              <w:rPr>
                <w:b/>
                <w:sz w:val="18"/>
                <w:szCs w:val="18"/>
              </w:rPr>
              <w:t xml:space="preserve">Risk of bias </w:t>
            </w:r>
            <w:r w:rsidRPr="0029583B">
              <w:rPr>
                <w:sz w:val="18"/>
                <w:szCs w:val="18"/>
              </w:rPr>
              <w:t>(Cochrane tool</w:t>
            </w:r>
            <w:r w:rsidRPr="0029583B">
              <w:rPr>
                <w:rFonts w:cs="AdvTimes"/>
                <w:sz w:val="18"/>
                <w:szCs w:val="18"/>
              </w:rPr>
              <w:fldChar w:fldCharType="begin"/>
            </w:r>
            <w:r w:rsidR="005F2998">
              <w:rPr>
                <w:rFonts w:cs="AdvTimes"/>
                <w:sz w:val="18"/>
                <w:szCs w:val="18"/>
              </w:rPr>
              <w:instrText xml:space="preserve"> ADDIN EN.CITE &lt;EndNote&gt;&lt;Cite&gt;&lt;Author&gt;The Cochrane Collaboration&lt;/Author&gt;&lt;Year&gt;2011&lt;/Year&gt;&lt;RecNum&gt;13887&lt;/RecNum&gt;&lt;DisplayText&gt;&lt;style face="superscript"&gt;57&lt;/style&gt;&lt;/DisplayText&gt;&lt;record&gt;&lt;rec-number&gt;13887&lt;/rec-number&gt;&lt;foreign-keys&gt;&lt;key app="EN" db-id="x9wzz5atbsd22oefrz25wtay2xf5fvep500r" timestamp="1565274455"&gt;13887&lt;/key&gt;&lt;/foreign-keys&gt;&lt;ref-type name="Electronic Book"&gt;44&lt;/ref-type&gt;&lt;contributors&gt;&lt;authors&gt;&lt;author&gt;The Cochrane Collaboration,&lt;/author&gt;&lt;/authors&gt;&lt;secondary-authors&gt;&lt;author&gt;Higgins, JPT.&lt;/author&gt;&lt;author&gt;Green, S.&lt;/author&gt;&lt;/secondary-authors&gt;&lt;/contributors&gt;&lt;titles&gt;&lt;title&gt;Cochrane Handbook for Systematic Reviews of Interventions&lt;/title&gt;&lt;/titles&gt;&lt;num-vols&gt;5.1.0 [updated March 2011]&lt;/num-vols&gt;&lt;dates&gt;&lt;year&gt;2011&lt;/year&gt;&lt;/dates&gt;&lt;urls&gt;&lt;related-urls&gt;&lt;url&gt;http://handbook-5-1.cochrane.org/&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7</w:t>
            </w:r>
            <w:r w:rsidRPr="0029583B">
              <w:rPr>
                <w:rFonts w:cs="AdvTimes"/>
                <w:sz w:val="18"/>
                <w:szCs w:val="18"/>
              </w:rPr>
              <w:fldChar w:fldCharType="end"/>
            </w:r>
            <w:r w:rsidRPr="0029583B">
              <w:rPr>
                <w:rFonts w:cs="AdvTimes"/>
                <w:sz w:val="18"/>
                <w:szCs w:val="18"/>
              </w:rPr>
              <w:t xml:space="preserve"> for</w:t>
            </w:r>
            <w:r w:rsidRPr="0029583B">
              <w:rPr>
                <w:sz w:val="18"/>
                <w:szCs w:val="18"/>
              </w:rPr>
              <w:t xml:space="preserve"> interventional comparative studies; IHE tool</w:t>
            </w:r>
            <w:r w:rsidRPr="0029583B">
              <w:rPr>
                <w:rFonts w:cs="AdvTimes"/>
                <w:sz w:val="18"/>
                <w:szCs w:val="18"/>
              </w:rPr>
              <w:fldChar w:fldCharType="begin"/>
            </w:r>
            <w:r w:rsidR="005F2998">
              <w:rPr>
                <w:rFonts w:cs="AdvTimes"/>
                <w:sz w:val="18"/>
                <w:szCs w:val="18"/>
              </w:rPr>
              <w:instrText xml:space="preserve"> ADDIN EN.CITE &lt;EndNote&gt;&lt;Cite&gt;&lt;Author&gt;Institute of Health Economics (IHE)&lt;/Author&gt;&lt;Year&gt;2014&lt;/Year&gt;&lt;RecNum&gt;14012&lt;/RecNum&gt;&lt;DisplayText&gt;&lt;style face="superscript"&gt;58&lt;/style&gt;&lt;/DisplayText&gt;&lt;record&gt;&lt;rec-number&gt;14012&lt;/rec-number&gt;&lt;foreign-keys&gt;&lt;key app="EN" db-id="x9wzz5atbsd22oefrz25wtay2xf5fvep500r" timestamp="1571195897"&gt;14012&lt;/key&gt;&lt;/foreign-keys&gt;&lt;ref-type name="Pamphlet"&gt;24&lt;/ref-type&gt;&lt;contributors&gt;&lt;authors&gt;&lt;author&gt;Institute of Health Economics (IHE),&lt;/author&gt;&lt;/authors&gt;&lt;/contributors&gt;&lt;titles&gt;&lt;title&gt;Quality Appraisal of Case Series Studies Checklist&lt;/title&gt;&lt;/titles&gt;&lt;dates&gt;&lt;year&gt;2014&lt;/year&gt;&lt;/dates&gt;&lt;urls&gt;&lt;related-urls&gt;&lt;url&gt;&lt;style face="underline" font="default" size="100%"&gt;http://www.ihe.ca/research-programs/rmd/cssqac/cssqac-about&lt;/style&gt;&lt;/url&gt;&lt;/related-urls&gt;&lt;/urls&gt;&lt;/record&gt;&lt;/Cite&gt;&lt;/EndNote&gt;</w:instrText>
            </w:r>
            <w:r w:rsidRPr="0029583B">
              <w:rPr>
                <w:rFonts w:cs="AdvTimes"/>
                <w:sz w:val="18"/>
                <w:szCs w:val="18"/>
              </w:rPr>
              <w:fldChar w:fldCharType="separate"/>
            </w:r>
            <w:r w:rsidR="005F2998" w:rsidRPr="005F2998">
              <w:rPr>
                <w:rFonts w:cs="AdvTimes"/>
                <w:noProof/>
                <w:sz w:val="18"/>
                <w:szCs w:val="18"/>
                <w:vertAlign w:val="superscript"/>
              </w:rPr>
              <w:t>58</w:t>
            </w:r>
            <w:r w:rsidRPr="0029583B">
              <w:rPr>
                <w:rFonts w:cs="AdvTimes"/>
                <w:sz w:val="18"/>
                <w:szCs w:val="18"/>
              </w:rPr>
              <w:fldChar w:fldCharType="end"/>
            </w:r>
            <w:r w:rsidRPr="0029583B">
              <w:rPr>
                <w:rFonts w:cs="AdvTimes"/>
                <w:sz w:val="18"/>
                <w:szCs w:val="18"/>
              </w:rPr>
              <w:t xml:space="preserve"> for case series)</w:t>
            </w:r>
          </w:p>
        </w:tc>
        <w:tc>
          <w:tcPr>
            <w:tcW w:w="5528" w:type="dxa"/>
            <w:shd w:val="clear" w:color="auto" w:fill="D9D9D9" w:themeFill="background1" w:themeFillShade="D9"/>
          </w:tcPr>
          <w:p w14:paraId="756B96CE" w14:textId="2ADD6B19" w:rsidR="0015503A" w:rsidRPr="0029583B" w:rsidRDefault="0015503A" w:rsidP="005F2998">
            <w:pPr>
              <w:rPr>
                <w:b/>
                <w:sz w:val="18"/>
              </w:rPr>
            </w:pPr>
            <w:r w:rsidRPr="0029583B">
              <w:rPr>
                <w:b/>
                <w:sz w:val="18"/>
              </w:rPr>
              <w:t xml:space="preserve">Level of evidence (Oxford Centre for Evidence-based </w:t>
            </w:r>
            <w:r w:rsidRPr="0029583B">
              <w:rPr>
                <w:b/>
                <w:sz w:val="18"/>
                <w:szCs w:val="18"/>
              </w:rPr>
              <w:t xml:space="preserve">medicine) - </w:t>
            </w:r>
            <w:r w:rsidRPr="0029583B">
              <w:rPr>
                <w:sz w:val="18"/>
                <w:szCs w:val="18"/>
              </w:rPr>
              <w:t>adapted using the approach of the European Academy of Allergy and Clinical Immunology</w:t>
            </w:r>
            <w:r w:rsidRPr="0029583B">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QYWpubzwvQXV0aG9yPjxZZWFyPjIwMTg8L1llYXI+PFJl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59</w:t>
            </w:r>
            <w:r w:rsidRPr="0029583B">
              <w:rPr>
                <w:sz w:val="18"/>
                <w:szCs w:val="18"/>
              </w:rPr>
              <w:fldChar w:fldCharType="end"/>
            </w:r>
          </w:p>
        </w:tc>
      </w:tr>
      <w:tr w:rsidR="0015503A" w:rsidRPr="00163833" w14:paraId="1CBE6F35" w14:textId="77777777" w:rsidTr="0015503A">
        <w:tc>
          <w:tcPr>
            <w:tcW w:w="1101" w:type="dxa"/>
            <w:vMerge w:val="restart"/>
          </w:tcPr>
          <w:p w14:paraId="06F5D2E2" w14:textId="77777777" w:rsidR="0015503A" w:rsidRPr="0029583B" w:rsidRDefault="0015503A" w:rsidP="0015503A">
            <w:pPr>
              <w:rPr>
                <w:b/>
                <w:sz w:val="18"/>
              </w:rPr>
            </w:pPr>
            <w:r w:rsidRPr="0029583B">
              <w:rPr>
                <w:b/>
                <w:sz w:val="18"/>
              </w:rPr>
              <w:t>Peanut</w:t>
            </w:r>
          </w:p>
        </w:tc>
        <w:tc>
          <w:tcPr>
            <w:tcW w:w="4394" w:type="dxa"/>
          </w:tcPr>
          <w:p w14:paraId="1FA7D942" w14:textId="24B9E78F" w:rsidR="0015503A" w:rsidRPr="0029583B" w:rsidRDefault="0015503A" w:rsidP="005F2998">
            <w:pPr>
              <w:rPr>
                <w:b/>
                <w:sz w:val="18"/>
              </w:rPr>
            </w:pPr>
            <w:r w:rsidRPr="0029583B">
              <w:rPr>
                <w:b/>
                <w:sz w:val="18"/>
              </w:rPr>
              <w:t xml:space="preserve">Interventional comparative studies (RCTs, CCTs): </w:t>
            </w:r>
            <w:r w:rsidRPr="0029583B">
              <w:rPr>
                <w:sz w:val="18"/>
                <w:szCs w:val="18"/>
              </w:rPr>
              <w:t>Hsiao, 2017</w:t>
            </w:r>
            <w:r w:rsidRPr="0029583B">
              <w:rPr>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sz w:val="18"/>
                <w:szCs w:val="18"/>
              </w:rPr>
              <w:instrText xml:space="preserve"> ADDIN EN.CITE </w:instrText>
            </w:r>
            <w:r w:rsidR="005F2998">
              <w:rPr>
                <w:sz w:val="18"/>
                <w:szCs w:val="18"/>
              </w:rPr>
              <w:fldChar w:fldCharType="begin">
                <w:fldData xml:space="preserve">PEVuZE5vdGU+PENpdGU+PEF1dGhvcj5Ic2lhbzwvQXV0aG9yPjxZZWFyPjIwMTc8L1llYXI+PFJl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61</w:t>
            </w:r>
            <w:r w:rsidRPr="0029583B">
              <w:rPr>
                <w:sz w:val="18"/>
                <w:szCs w:val="18"/>
              </w:rPr>
              <w:fldChar w:fldCharType="end"/>
            </w:r>
          </w:p>
        </w:tc>
        <w:tc>
          <w:tcPr>
            <w:tcW w:w="6379" w:type="dxa"/>
          </w:tcPr>
          <w:p w14:paraId="05467273" w14:textId="77777777" w:rsidR="0015503A" w:rsidRPr="0029583B" w:rsidRDefault="0015503A" w:rsidP="0015503A">
            <w:pPr>
              <w:rPr>
                <w:sz w:val="18"/>
              </w:rPr>
            </w:pPr>
            <w:r w:rsidRPr="0029583B">
              <w:rPr>
                <w:b/>
                <w:sz w:val="18"/>
              </w:rPr>
              <w:t>High</w:t>
            </w:r>
            <w:r w:rsidRPr="0029583B">
              <w:rPr>
                <w:sz w:val="18"/>
              </w:rPr>
              <w:t>- 1 LTFU on RCT, limitations: open-label and  loss to follow-up</w:t>
            </w:r>
          </w:p>
        </w:tc>
        <w:tc>
          <w:tcPr>
            <w:tcW w:w="5528" w:type="dxa"/>
            <w:vMerge w:val="restart"/>
          </w:tcPr>
          <w:p w14:paraId="7AA16577" w14:textId="77777777" w:rsidR="0015503A" w:rsidRPr="0029583B" w:rsidRDefault="0015503A" w:rsidP="0015503A">
            <w:pPr>
              <w:rPr>
                <w:sz w:val="18"/>
              </w:rPr>
            </w:pPr>
            <w:r w:rsidRPr="0029583B">
              <w:rPr>
                <w:sz w:val="18"/>
              </w:rPr>
              <w:t>Level II two groups, non-randomized studies</w:t>
            </w:r>
          </w:p>
        </w:tc>
      </w:tr>
      <w:tr w:rsidR="0015503A" w:rsidRPr="00163833" w14:paraId="4DB8A002" w14:textId="77777777" w:rsidTr="0015503A">
        <w:tc>
          <w:tcPr>
            <w:tcW w:w="1101" w:type="dxa"/>
            <w:vMerge/>
          </w:tcPr>
          <w:p w14:paraId="50BD0A29" w14:textId="77777777" w:rsidR="0015503A" w:rsidRPr="0029583B" w:rsidRDefault="0015503A" w:rsidP="0015503A">
            <w:pPr>
              <w:rPr>
                <w:b/>
                <w:sz w:val="18"/>
              </w:rPr>
            </w:pPr>
          </w:p>
        </w:tc>
        <w:tc>
          <w:tcPr>
            <w:tcW w:w="4394" w:type="dxa"/>
          </w:tcPr>
          <w:p w14:paraId="7F3BB2CA" w14:textId="24372022" w:rsidR="0015503A" w:rsidRPr="0029583B" w:rsidRDefault="0015503A" w:rsidP="005F2998">
            <w:pPr>
              <w:rPr>
                <w:b/>
                <w:sz w:val="18"/>
              </w:rPr>
            </w:pPr>
            <w:r w:rsidRPr="0029583B">
              <w:rPr>
                <w:b/>
                <w:sz w:val="18"/>
              </w:rPr>
              <w:t xml:space="preserve">Case </w:t>
            </w:r>
            <w:r w:rsidRPr="0029583B">
              <w:rPr>
                <w:b/>
                <w:sz w:val="18"/>
                <w:szCs w:val="18"/>
              </w:rPr>
              <w:t xml:space="preserve">series: </w:t>
            </w:r>
            <w:r w:rsidRPr="0029583B">
              <w:rPr>
                <w:sz w:val="18"/>
                <w:szCs w:val="18"/>
              </w:rPr>
              <w:t>Nachshon, 2018</w:t>
            </w:r>
            <w:r w:rsidRPr="0029583B">
              <w:rPr>
                <w:sz w:val="18"/>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20"/>
              </w:rPr>
              <w:instrText xml:space="preserve"> ADDIN EN.CITE </w:instrText>
            </w:r>
            <w:r w:rsidR="005F2998">
              <w:rPr>
                <w:sz w:val="18"/>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20"/>
              </w:rPr>
              <w:instrText xml:space="preserve"> ADDIN EN.CITE.DATA </w:instrText>
            </w:r>
            <w:r w:rsidR="005F2998">
              <w:rPr>
                <w:sz w:val="18"/>
                <w:szCs w:val="20"/>
              </w:rPr>
            </w:r>
            <w:r w:rsidR="005F2998">
              <w:rPr>
                <w:sz w:val="18"/>
                <w:szCs w:val="20"/>
              </w:rPr>
              <w:fldChar w:fldCharType="end"/>
            </w:r>
            <w:r w:rsidRPr="0029583B">
              <w:rPr>
                <w:sz w:val="18"/>
                <w:szCs w:val="20"/>
              </w:rPr>
            </w:r>
            <w:r w:rsidRPr="0029583B">
              <w:rPr>
                <w:sz w:val="18"/>
                <w:szCs w:val="20"/>
              </w:rPr>
              <w:fldChar w:fldCharType="separate"/>
            </w:r>
            <w:r w:rsidR="005F2998" w:rsidRPr="005F2998">
              <w:rPr>
                <w:noProof/>
                <w:sz w:val="18"/>
                <w:szCs w:val="20"/>
                <w:vertAlign w:val="superscript"/>
              </w:rPr>
              <w:t>7</w:t>
            </w:r>
            <w:r w:rsidRPr="0029583B">
              <w:rPr>
                <w:sz w:val="18"/>
                <w:szCs w:val="20"/>
              </w:rPr>
              <w:fldChar w:fldCharType="end"/>
            </w:r>
          </w:p>
        </w:tc>
        <w:tc>
          <w:tcPr>
            <w:tcW w:w="6379" w:type="dxa"/>
          </w:tcPr>
          <w:p w14:paraId="3046DECD" w14:textId="77777777" w:rsidR="0015503A" w:rsidRPr="0029583B" w:rsidRDefault="0015503A" w:rsidP="0015503A">
            <w:pPr>
              <w:rPr>
                <w:b/>
                <w:sz w:val="18"/>
              </w:rPr>
            </w:pPr>
            <w:r w:rsidRPr="0029583B">
              <w:rPr>
                <w:b/>
                <w:sz w:val="18"/>
              </w:rPr>
              <w:t xml:space="preserve">Moderate </w:t>
            </w:r>
            <w:r w:rsidRPr="0029583B">
              <w:rPr>
                <w:sz w:val="18"/>
              </w:rPr>
              <w:t>– 1 case series, main limit: retrospective study design, single center</w:t>
            </w:r>
          </w:p>
        </w:tc>
        <w:tc>
          <w:tcPr>
            <w:tcW w:w="5528" w:type="dxa"/>
            <w:vMerge/>
          </w:tcPr>
          <w:p w14:paraId="29DE3C36" w14:textId="77777777" w:rsidR="0015503A" w:rsidRPr="0029583B" w:rsidRDefault="0015503A" w:rsidP="0015503A">
            <w:pPr>
              <w:rPr>
                <w:sz w:val="18"/>
              </w:rPr>
            </w:pPr>
          </w:p>
        </w:tc>
      </w:tr>
      <w:tr w:rsidR="0015503A" w:rsidRPr="00163833" w14:paraId="520E9017" w14:textId="77777777" w:rsidTr="0015503A">
        <w:tc>
          <w:tcPr>
            <w:tcW w:w="1101" w:type="dxa"/>
            <w:vMerge w:val="restart"/>
          </w:tcPr>
          <w:p w14:paraId="3EDF5600" w14:textId="77777777" w:rsidR="0015503A" w:rsidRPr="0029583B" w:rsidRDefault="0015503A" w:rsidP="0015503A">
            <w:pPr>
              <w:rPr>
                <w:b/>
                <w:sz w:val="18"/>
              </w:rPr>
            </w:pPr>
            <w:r w:rsidRPr="0029583B">
              <w:rPr>
                <w:b/>
                <w:sz w:val="18"/>
              </w:rPr>
              <w:t>Egg</w:t>
            </w:r>
          </w:p>
        </w:tc>
        <w:tc>
          <w:tcPr>
            <w:tcW w:w="4394" w:type="dxa"/>
          </w:tcPr>
          <w:p w14:paraId="18F31FB6" w14:textId="7934F604" w:rsidR="0015503A" w:rsidRPr="0029583B" w:rsidRDefault="0015503A" w:rsidP="005F2998">
            <w:pPr>
              <w:rPr>
                <w:b/>
                <w:sz w:val="18"/>
              </w:rPr>
            </w:pPr>
            <w:r w:rsidRPr="0029583B">
              <w:rPr>
                <w:b/>
                <w:sz w:val="18"/>
              </w:rPr>
              <w:t xml:space="preserve">Interventional comparative studies (RCTs, CCTs): </w:t>
            </w:r>
            <w:r w:rsidRPr="0029583B">
              <w:rPr>
                <w:sz w:val="18"/>
                <w:szCs w:val="18"/>
              </w:rPr>
              <w:t>Jones, 2016</w:t>
            </w:r>
            <w:r w:rsidRPr="0029583B">
              <w:rPr>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 </w:instrText>
            </w:r>
            <w:r w:rsidR="005F2998">
              <w:rPr>
                <w:sz w:val="18"/>
                <w:szCs w:val="18"/>
              </w:rPr>
              <w:fldChar w:fldCharType="begin">
                <w:fldData xml:space="preserve">PEVuZE5vdGU+PENpdGU+PEF1dGhvcj5Kb25lczwvQXV0aG9yPjxZZWFyPjIwMTY8L1llYXI+PFJl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60</w:t>
            </w:r>
            <w:r w:rsidRPr="0029583B">
              <w:rPr>
                <w:sz w:val="18"/>
                <w:szCs w:val="18"/>
              </w:rPr>
              <w:fldChar w:fldCharType="end"/>
            </w:r>
            <w:r w:rsidRPr="0029583B">
              <w:rPr>
                <w:sz w:val="18"/>
                <w:szCs w:val="18"/>
              </w:rPr>
              <w:t>, Meglio, 2017</w:t>
            </w:r>
            <w:r w:rsidRPr="0029583B">
              <w:rPr>
                <w:sz w:val="18"/>
                <w:szCs w:val="18"/>
              </w:rPr>
              <w:fldChar w:fldCharType="begin"/>
            </w:r>
            <w:r w:rsidR="005F2998">
              <w:rPr>
                <w:sz w:val="18"/>
                <w:szCs w:val="18"/>
              </w:rPr>
              <w:instrText xml:space="preserve"> ADDIN EN.CITE &lt;EndNote&gt;&lt;Cite&gt;&lt;Author&gt;Meglio&lt;/Author&gt;&lt;Year&gt;2017&lt;/Year&gt;&lt;RecNum&gt;337&lt;/RecNum&gt;&lt;DisplayText&gt;&lt;style face="superscript"&gt;62&lt;/style&gt;&lt;/DisplayText&gt;&lt;record&gt;&lt;rec-number&gt;337&lt;/rec-number&gt;&lt;foreign-keys&gt;&lt;key app="EN" db-id="x9wzz5atbsd22oefrz25wtay2xf5fvep500r" timestamp="1555515908"&gt;337&lt;/key&gt;&lt;/foreign-keys&gt;&lt;ref-type name="Journal Article"&gt;17&lt;/ref-type&gt;&lt;contributors&gt;&lt;authors&gt;&lt;author&gt;Meglio, P.&lt;/author&gt;&lt;author&gt;Giampietro, P. G.&lt;/author&gt;&lt;author&gt;Carello, R.&lt;/author&gt;&lt;author&gt;Galli, E.&lt;/author&gt;&lt;/authors&gt;&lt;/contributors&gt;&lt;auth-address&gt;From the San Pietro Hospital, Fatebenefratelli Research Center, Rome, Italy.&lt;/auth-address&gt;&lt;titles&gt;&lt;title&gt;Oral immunotherapy in children with IgE-mediated hen&amp;apos;s egg allergy: Follow-ups at 2.5 and 7 years&lt;/title&gt;&lt;secondary-title&gt;Allergy Rhinol (Providence)&lt;/secondary-title&gt;&lt;alt-title&gt;Allergy &amp;amp; rhinology (Providence, R.I.)&lt;/alt-title&gt;&lt;/titles&gt;&lt;periodical&gt;&lt;full-title&gt;Allergy Rhinol (Providence)&lt;/full-title&gt;&lt;abbr-1&gt;Allergy &amp;amp; rhinology (Providence, R.I.)&lt;/abbr-1&gt;&lt;/periodical&gt;&lt;alt-periodical&gt;&lt;full-title&gt;Allergy Rhinol (Providence)&lt;/full-title&gt;&lt;abbr-1&gt;Allergy &amp;amp; rhinology (Providence, R.I.)&lt;/abbr-1&gt;&lt;/alt-periodical&gt;&lt;pages&gt;157-169&lt;/pages&gt;&lt;volume&gt;8&lt;/volume&gt;&lt;number&gt;3&lt;/number&gt;&lt;edition&gt;2017/10/27&lt;/edition&gt;&lt;dates&gt;&lt;year&gt;2017&lt;/year&gt;&lt;pub-dates&gt;&lt;date&gt;Oct 1&lt;/date&gt;&lt;/pub-dates&gt;&lt;/dates&gt;&lt;isbn&gt;2152-6575 (Print)&amp;#xD;2152-6567&lt;/isbn&gt;&lt;accession-num&gt;29070273&lt;/accession-num&gt;&lt;urls&gt;&lt;related-urls&gt;&lt;url&gt;https://www.ncbi.nlm.nih.gov/pubmed/29070273&lt;/url&gt;&lt;url&gt;https://www.ncbi.nlm.nih.gov/pmc/articles/PMC5662541/pdf/arhe157.pdf&lt;/url&gt;&lt;/related-urls&gt;&lt;/urls&gt;&lt;custom1&gt;RCT&lt;/custom1&gt;&lt;custom2&gt;PMC5662541&lt;/custom2&gt;&lt;electronic-resource-num&gt;10.2500/ar.2017.8.0211&lt;/electronic-resource-num&gt;&lt;remote-database-provider&gt;NLM&lt;/remote-database-provider&gt;&lt;language&gt;eng&lt;/language&gt;&lt;/record&gt;&lt;/Cite&gt;&lt;/EndNote&gt;</w:instrText>
            </w:r>
            <w:r w:rsidRPr="0029583B">
              <w:rPr>
                <w:sz w:val="18"/>
                <w:szCs w:val="18"/>
              </w:rPr>
              <w:fldChar w:fldCharType="separate"/>
            </w:r>
            <w:r w:rsidR="005F2998" w:rsidRPr="005F2998">
              <w:rPr>
                <w:noProof/>
                <w:sz w:val="18"/>
                <w:szCs w:val="18"/>
                <w:vertAlign w:val="superscript"/>
              </w:rPr>
              <w:t>62</w:t>
            </w:r>
            <w:r w:rsidRPr="0029583B">
              <w:rPr>
                <w:sz w:val="18"/>
                <w:szCs w:val="18"/>
              </w:rPr>
              <w:fldChar w:fldCharType="end"/>
            </w:r>
          </w:p>
        </w:tc>
        <w:tc>
          <w:tcPr>
            <w:tcW w:w="6379" w:type="dxa"/>
          </w:tcPr>
          <w:p w14:paraId="42143733" w14:textId="77777777" w:rsidR="0015503A" w:rsidRPr="0029583B" w:rsidRDefault="0015503A" w:rsidP="0015503A">
            <w:pPr>
              <w:rPr>
                <w:sz w:val="18"/>
              </w:rPr>
            </w:pPr>
            <w:r w:rsidRPr="0029583B">
              <w:rPr>
                <w:b/>
                <w:sz w:val="18"/>
              </w:rPr>
              <w:t>High</w:t>
            </w:r>
            <w:r w:rsidRPr="0029583B">
              <w:rPr>
                <w:sz w:val="18"/>
              </w:rPr>
              <w:t xml:space="preserve"> – 2 LTFU on RCTs, limitations: open-label and  loss to follow-up</w:t>
            </w:r>
          </w:p>
        </w:tc>
        <w:tc>
          <w:tcPr>
            <w:tcW w:w="5528" w:type="dxa"/>
            <w:vMerge w:val="restart"/>
          </w:tcPr>
          <w:p w14:paraId="1C966E34" w14:textId="77777777" w:rsidR="0015503A" w:rsidRPr="0029583B" w:rsidRDefault="0015503A" w:rsidP="0015503A">
            <w:pPr>
              <w:rPr>
                <w:sz w:val="18"/>
              </w:rPr>
            </w:pPr>
            <w:r w:rsidRPr="0029583B">
              <w:rPr>
                <w:sz w:val="18"/>
              </w:rPr>
              <w:t>Level II two groups, non-randomized studies</w:t>
            </w:r>
          </w:p>
        </w:tc>
      </w:tr>
      <w:tr w:rsidR="0015503A" w:rsidRPr="0029583B" w14:paraId="0BE92B28" w14:textId="77777777" w:rsidTr="0015503A">
        <w:tc>
          <w:tcPr>
            <w:tcW w:w="1101" w:type="dxa"/>
            <w:vMerge/>
          </w:tcPr>
          <w:p w14:paraId="13BA9BF9" w14:textId="77777777" w:rsidR="0015503A" w:rsidRPr="0029583B" w:rsidRDefault="0015503A" w:rsidP="0015503A">
            <w:pPr>
              <w:rPr>
                <w:b/>
                <w:sz w:val="18"/>
              </w:rPr>
            </w:pPr>
          </w:p>
        </w:tc>
        <w:tc>
          <w:tcPr>
            <w:tcW w:w="4394" w:type="dxa"/>
          </w:tcPr>
          <w:p w14:paraId="78FE5C39" w14:textId="77777777" w:rsidR="0015503A" w:rsidRPr="0029583B" w:rsidRDefault="0015503A" w:rsidP="0015503A">
            <w:pPr>
              <w:rPr>
                <w:b/>
                <w:sz w:val="18"/>
              </w:rPr>
            </w:pPr>
            <w:r w:rsidRPr="0029583B">
              <w:rPr>
                <w:b/>
                <w:sz w:val="18"/>
              </w:rPr>
              <w:t>Case series</w:t>
            </w:r>
          </w:p>
        </w:tc>
        <w:tc>
          <w:tcPr>
            <w:tcW w:w="6379" w:type="dxa"/>
          </w:tcPr>
          <w:p w14:paraId="5124DC75" w14:textId="77777777" w:rsidR="0015503A" w:rsidRPr="0029583B" w:rsidRDefault="0015503A" w:rsidP="0015503A">
            <w:pPr>
              <w:rPr>
                <w:b/>
                <w:sz w:val="18"/>
              </w:rPr>
            </w:pPr>
            <w:r w:rsidRPr="0029583B">
              <w:rPr>
                <w:b/>
                <w:sz w:val="18"/>
              </w:rPr>
              <w:t>--</w:t>
            </w:r>
          </w:p>
        </w:tc>
        <w:tc>
          <w:tcPr>
            <w:tcW w:w="5528" w:type="dxa"/>
            <w:vMerge/>
          </w:tcPr>
          <w:p w14:paraId="0E2A681F" w14:textId="77777777" w:rsidR="0015503A" w:rsidRPr="0029583B" w:rsidRDefault="0015503A" w:rsidP="0015503A">
            <w:pPr>
              <w:rPr>
                <w:sz w:val="18"/>
              </w:rPr>
            </w:pPr>
          </w:p>
        </w:tc>
      </w:tr>
      <w:tr w:rsidR="0015503A" w:rsidRPr="00163833" w14:paraId="253663F9" w14:textId="77777777" w:rsidTr="0015503A">
        <w:tc>
          <w:tcPr>
            <w:tcW w:w="1101" w:type="dxa"/>
            <w:vMerge w:val="restart"/>
          </w:tcPr>
          <w:p w14:paraId="0B29525C" w14:textId="77777777" w:rsidR="0015503A" w:rsidRPr="0029583B" w:rsidRDefault="0015503A" w:rsidP="0015503A">
            <w:pPr>
              <w:rPr>
                <w:b/>
                <w:sz w:val="18"/>
              </w:rPr>
            </w:pPr>
            <w:r w:rsidRPr="0029583B">
              <w:rPr>
                <w:b/>
                <w:sz w:val="18"/>
              </w:rPr>
              <w:t>Milk</w:t>
            </w:r>
          </w:p>
        </w:tc>
        <w:tc>
          <w:tcPr>
            <w:tcW w:w="4394" w:type="dxa"/>
          </w:tcPr>
          <w:p w14:paraId="4B494912" w14:textId="77777777" w:rsidR="0015503A" w:rsidRPr="0029583B" w:rsidRDefault="0015503A" w:rsidP="0015503A">
            <w:pPr>
              <w:rPr>
                <w:b/>
                <w:sz w:val="18"/>
              </w:rPr>
            </w:pPr>
            <w:r w:rsidRPr="0029583B">
              <w:rPr>
                <w:b/>
                <w:sz w:val="18"/>
              </w:rPr>
              <w:t xml:space="preserve">Interventional comparative studies (RCTs, CCTs): </w:t>
            </w:r>
          </w:p>
        </w:tc>
        <w:tc>
          <w:tcPr>
            <w:tcW w:w="6379" w:type="dxa"/>
          </w:tcPr>
          <w:p w14:paraId="5585137A" w14:textId="77777777" w:rsidR="0015503A" w:rsidRPr="0029583B" w:rsidRDefault="0015503A" w:rsidP="0015503A">
            <w:pPr>
              <w:rPr>
                <w:b/>
                <w:sz w:val="18"/>
              </w:rPr>
            </w:pPr>
            <w:r w:rsidRPr="0029583B">
              <w:rPr>
                <w:b/>
                <w:sz w:val="18"/>
              </w:rPr>
              <w:t>--</w:t>
            </w:r>
          </w:p>
        </w:tc>
        <w:tc>
          <w:tcPr>
            <w:tcW w:w="5528" w:type="dxa"/>
            <w:vMerge w:val="restart"/>
          </w:tcPr>
          <w:p w14:paraId="6D490449" w14:textId="77777777" w:rsidR="0015503A" w:rsidRPr="0029583B" w:rsidRDefault="0015503A" w:rsidP="0015503A">
            <w:pPr>
              <w:rPr>
                <w:b/>
                <w:sz w:val="18"/>
              </w:rPr>
            </w:pPr>
            <w:r w:rsidRPr="0029583B">
              <w:rPr>
                <w:sz w:val="18"/>
              </w:rPr>
              <w:t>Level III: one group non-randomized</w:t>
            </w:r>
          </w:p>
        </w:tc>
      </w:tr>
      <w:tr w:rsidR="0015503A" w:rsidRPr="00163833" w14:paraId="640F4A94" w14:textId="77777777" w:rsidTr="0015503A">
        <w:tc>
          <w:tcPr>
            <w:tcW w:w="1101" w:type="dxa"/>
            <w:vMerge/>
          </w:tcPr>
          <w:p w14:paraId="32A62040" w14:textId="77777777" w:rsidR="0015503A" w:rsidRPr="0029583B" w:rsidRDefault="0015503A" w:rsidP="0015503A">
            <w:pPr>
              <w:rPr>
                <w:b/>
                <w:sz w:val="18"/>
              </w:rPr>
            </w:pPr>
          </w:p>
        </w:tc>
        <w:tc>
          <w:tcPr>
            <w:tcW w:w="4394" w:type="dxa"/>
          </w:tcPr>
          <w:p w14:paraId="2A2FF418" w14:textId="3DA4F5C7" w:rsidR="0015503A" w:rsidRPr="0029583B" w:rsidRDefault="0015503A" w:rsidP="005F2998">
            <w:pPr>
              <w:rPr>
                <w:b/>
                <w:sz w:val="18"/>
              </w:rPr>
            </w:pPr>
            <w:r w:rsidRPr="0029583B">
              <w:rPr>
                <w:b/>
                <w:sz w:val="18"/>
              </w:rPr>
              <w:t>Case series</w:t>
            </w:r>
            <w:r w:rsidRPr="0029583B">
              <w:rPr>
                <w:sz w:val="18"/>
              </w:rPr>
              <w:t xml:space="preserve">: </w:t>
            </w:r>
            <w:r w:rsidRPr="0029583B">
              <w:rPr>
                <w:sz w:val="18"/>
                <w:szCs w:val="18"/>
              </w:rPr>
              <w:t>Kauppila, 2019</w:t>
            </w:r>
            <w:r w:rsidRPr="0029583B">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5</w:t>
            </w:r>
            <w:r w:rsidRPr="0029583B">
              <w:rPr>
                <w:sz w:val="18"/>
                <w:szCs w:val="18"/>
              </w:rPr>
              <w:fldChar w:fldCharType="end"/>
            </w:r>
            <w:r w:rsidRPr="0029583B">
              <w:rPr>
                <w:sz w:val="18"/>
                <w:szCs w:val="18"/>
              </w:rPr>
              <w:t>, Elizur, 2016</w:t>
            </w:r>
            <w:r w:rsidRPr="0029583B">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w:t>
            </w:r>
            <w:r w:rsidRPr="0029583B">
              <w:rPr>
                <w:sz w:val="18"/>
                <w:szCs w:val="18"/>
              </w:rPr>
              <w:fldChar w:fldCharType="end"/>
            </w:r>
            <w:r w:rsidRPr="0029583B">
              <w:rPr>
                <w:sz w:val="18"/>
                <w:szCs w:val="18"/>
              </w:rPr>
              <w:t>, Manabe, 2019</w:t>
            </w:r>
            <w:r w:rsidRPr="0029583B">
              <w:rPr>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77</w:t>
            </w:r>
            <w:r w:rsidRPr="0029583B">
              <w:rPr>
                <w:sz w:val="18"/>
                <w:szCs w:val="18"/>
              </w:rPr>
              <w:fldChar w:fldCharType="end"/>
            </w:r>
          </w:p>
        </w:tc>
        <w:tc>
          <w:tcPr>
            <w:tcW w:w="6379" w:type="dxa"/>
          </w:tcPr>
          <w:p w14:paraId="0CB40314" w14:textId="77777777" w:rsidR="0015503A" w:rsidRPr="0029583B" w:rsidRDefault="0015503A" w:rsidP="0015503A">
            <w:pPr>
              <w:rPr>
                <w:b/>
                <w:sz w:val="18"/>
              </w:rPr>
            </w:pPr>
            <w:r w:rsidRPr="0029583B">
              <w:rPr>
                <w:b/>
                <w:sz w:val="18"/>
              </w:rPr>
              <w:t xml:space="preserve">Moderate </w:t>
            </w:r>
            <w:r w:rsidRPr="0029583B">
              <w:rPr>
                <w:sz w:val="18"/>
              </w:rPr>
              <w:t>– 3 case series, main limit: retrospective study designs, single center</w:t>
            </w:r>
          </w:p>
        </w:tc>
        <w:tc>
          <w:tcPr>
            <w:tcW w:w="5528" w:type="dxa"/>
            <w:vMerge/>
          </w:tcPr>
          <w:p w14:paraId="70E6DF3E" w14:textId="77777777" w:rsidR="0015503A" w:rsidRPr="0029583B" w:rsidRDefault="0015503A" w:rsidP="0015503A">
            <w:pPr>
              <w:rPr>
                <w:b/>
                <w:sz w:val="18"/>
              </w:rPr>
            </w:pPr>
          </w:p>
        </w:tc>
      </w:tr>
      <w:tr w:rsidR="0015503A" w:rsidRPr="00163833" w14:paraId="70E15FA5" w14:textId="77777777" w:rsidTr="0015503A">
        <w:tc>
          <w:tcPr>
            <w:tcW w:w="1101" w:type="dxa"/>
            <w:vMerge w:val="restart"/>
          </w:tcPr>
          <w:p w14:paraId="39ACEFC0" w14:textId="77777777" w:rsidR="0015503A" w:rsidRPr="0029583B" w:rsidRDefault="0015503A" w:rsidP="0015503A">
            <w:pPr>
              <w:rPr>
                <w:b/>
                <w:sz w:val="18"/>
              </w:rPr>
            </w:pPr>
            <w:r w:rsidRPr="0029583B">
              <w:rPr>
                <w:b/>
                <w:sz w:val="18"/>
              </w:rPr>
              <w:t>Wheat</w:t>
            </w:r>
          </w:p>
        </w:tc>
        <w:tc>
          <w:tcPr>
            <w:tcW w:w="4394" w:type="dxa"/>
          </w:tcPr>
          <w:p w14:paraId="3A766660" w14:textId="77777777" w:rsidR="0015503A" w:rsidRPr="0029583B" w:rsidRDefault="0015503A" w:rsidP="0015503A">
            <w:pPr>
              <w:rPr>
                <w:b/>
                <w:sz w:val="18"/>
              </w:rPr>
            </w:pPr>
            <w:r w:rsidRPr="0029583B">
              <w:rPr>
                <w:b/>
                <w:sz w:val="18"/>
              </w:rPr>
              <w:t>Interventional comparative studies (RCTs, CCTs)</w:t>
            </w:r>
            <w:r w:rsidRPr="0029583B">
              <w:rPr>
                <w:sz w:val="18"/>
              </w:rPr>
              <w:t xml:space="preserve">: </w:t>
            </w:r>
            <w:r w:rsidRPr="0029583B">
              <w:rPr>
                <w:sz w:val="18"/>
                <w:szCs w:val="18"/>
                <w:lang w:eastAsia="fr-CA"/>
              </w:rPr>
              <w:t>NA</w:t>
            </w:r>
          </w:p>
        </w:tc>
        <w:tc>
          <w:tcPr>
            <w:tcW w:w="6379" w:type="dxa"/>
          </w:tcPr>
          <w:p w14:paraId="6B42519B" w14:textId="77777777" w:rsidR="0015503A" w:rsidRPr="0029583B" w:rsidRDefault="0015503A" w:rsidP="0015503A">
            <w:pPr>
              <w:rPr>
                <w:b/>
                <w:sz w:val="18"/>
              </w:rPr>
            </w:pPr>
            <w:r w:rsidRPr="0029583B">
              <w:rPr>
                <w:b/>
                <w:sz w:val="18"/>
              </w:rPr>
              <w:t>--</w:t>
            </w:r>
          </w:p>
        </w:tc>
        <w:tc>
          <w:tcPr>
            <w:tcW w:w="5528" w:type="dxa"/>
            <w:vMerge w:val="restart"/>
          </w:tcPr>
          <w:p w14:paraId="6A419441" w14:textId="77777777" w:rsidR="0015503A" w:rsidRPr="0029583B" w:rsidRDefault="0015503A" w:rsidP="0015503A">
            <w:pPr>
              <w:rPr>
                <w:b/>
                <w:sz w:val="18"/>
              </w:rPr>
            </w:pPr>
            <w:r w:rsidRPr="0029583B">
              <w:rPr>
                <w:sz w:val="18"/>
              </w:rPr>
              <w:t>Level III: one group non-randomized</w:t>
            </w:r>
          </w:p>
        </w:tc>
      </w:tr>
      <w:tr w:rsidR="0015503A" w:rsidRPr="00163833" w14:paraId="56FBD24D" w14:textId="77777777" w:rsidTr="0015503A">
        <w:tc>
          <w:tcPr>
            <w:tcW w:w="1101" w:type="dxa"/>
            <w:vMerge/>
          </w:tcPr>
          <w:p w14:paraId="111F3B93" w14:textId="77777777" w:rsidR="0015503A" w:rsidRPr="0029583B" w:rsidRDefault="0015503A" w:rsidP="0015503A">
            <w:pPr>
              <w:rPr>
                <w:b/>
                <w:sz w:val="18"/>
              </w:rPr>
            </w:pPr>
          </w:p>
        </w:tc>
        <w:tc>
          <w:tcPr>
            <w:tcW w:w="4394" w:type="dxa"/>
          </w:tcPr>
          <w:p w14:paraId="763D28FA" w14:textId="09158033" w:rsidR="0015503A" w:rsidRPr="0029583B" w:rsidRDefault="0015503A" w:rsidP="005F2998">
            <w:pPr>
              <w:rPr>
                <w:b/>
                <w:sz w:val="18"/>
              </w:rPr>
            </w:pPr>
            <w:r w:rsidRPr="0029583B">
              <w:rPr>
                <w:b/>
                <w:sz w:val="18"/>
              </w:rPr>
              <w:t>Case series</w:t>
            </w:r>
            <w:r w:rsidRPr="0029583B">
              <w:rPr>
                <w:sz w:val="18"/>
              </w:rPr>
              <w:t xml:space="preserve">: </w:t>
            </w:r>
            <w:r w:rsidRPr="0029583B">
              <w:rPr>
                <w:sz w:val="18"/>
                <w:szCs w:val="18"/>
              </w:rPr>
              <w:t>Manabe, 2019</w:t>
            </w:r>
            <w:r w:rsidRPr="0029583B">
              <w:rPr>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NYW5hYmU8L0F1dGhvcj48WWVhcj4yMDE5PC9ZZWFyPjxS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77</w:t>
            </w:r>
            <w:r w:rsidRPr="0029583B">
              <w:rPr>
                <w:sz w:val="18"/>
                <w:szCs w:val="18"/>
              </w:rPr>
              <w:fldChar w:fldCharType="end"/>
            </w:r>
          </w:p>
        </w:tc>
        <w:tc>
          <w:tcPr>
            <w:tcW w:w="6379" w:type="dxa"/>
          </w:tcPr>
          <w:p w14:paraId="2359EFF7" w14:textId="77777777" w:rsidR="0015503A" w:rsidRPr="0029583B" w:rsidRDefault="0015503A" w:rsidP="0015503A">
            <w:pPr>
              <w:rPr>
                <w:b/>
                <w:sz w:val="18"/>
              </w:rPr>
            </w:pPr>
            <w:r w:rsidRPr="0029583B">
              <w:rPr>
                <w:b/>
                <w:sz w:val="18"/>
              </w:rPr>
              <w:t xml:space="preserve">Moderate </w:t>
            </w:r>
            <w:r w:rsidRPr="0029583B">
              <w:rPr>
                <w:sz w:val="18"/>
              </w:rPr>
              <w:t>– 1 case series, main limit: retrospective study designs, single center</w:t>
            </w:r>
          </w:p>
        </w:tc>
        <w:tc>
          <w:tcPr>
            <w:tcW w:w="5528" w:type="dxa"/>
            <w:vMerge/>
          </w:tcPr>
          <w:p w14:paraId="4C5794FF" w14:textId="77777777" w:rsidR="0015503A" w:rsidRPr="0029583B" w:rsidRDefault="0015503A" w:rsidP="0015503A">
            <w:pPr>
              <w:rPr>
                <w:b/>
                <w:sz w:val="18"/>
              </w:rPr>
            </w:pPr>
          </w:p>
        </w:tc>
      </w:tr>
      <w:tr w:rsidR="0015503A" w:rsidRPr="0029583B" w14:paraId="05E28D8A" w14:textId="77777777" w:rsidTr="0015503A">
        <w:tc>
          <w:tcPr>
            <w:tcW w:w="1101" w:type="dxa"/>
            <w:vMerge w:val="restart"/>
          </w:tcPr>
          <w:p w14:paraId="15BFC1BF" w14:textId="77777777" w:rsidR="0015503A" w:rsidRPr="0029583B" w:rsidRDefault="0015503A" w:rsidP="0015503A">
            <w:pPr>
              <w:rPr>
                <w:b/>
                <w:sz w:val="18"/>
              </w:rPr>
            </w:pPr>
            <w:r w:rsidRPr="0029583B">
              <w:rPr>
                <w:b/>
                <w:sz w:val="18"/>
              </w:rPr>
              <w:t>Walnut</w:t>
            </w:r>
          </w:p>
        </w:tc>
        <w:tc>
          <w:tcPr>
            <w:tcW w:w="4394" w:type="dxa"/>
          </w:tcPr>
          <w:p w14:paraId="787873D5" w14:textId="77777777" w:rsidR="0015503A" w:rsidRPr="0029583B" w:rsidRDefault="0015503A" w:rsidP="0015503A">
            <w:pPr>
              <w:rPr>
                <w:b/>
                <w:sz w:val="18"/>
              </w:rPr>
            </w:pPr>
            <w:r w:rsidRPr="0029583B">
              <w:rPr>
                <w:b/>
                <w:sz w:val="18"/>
              </w:rPr>
              <w:t>Interventional comparative studies (RCTs, CCTs)</w:t>
            </w:r>
            <w:r w:rsidRPr="0029583B">
              <w:rPr>
                <w:sz w:val="18"/>
              </w:rPr>
              <w:t xml:space="preserve">: </w:t>
            </w:r>
            <w:r w:rsidRPr="0029583B">
              <w:rPr>
                <w:sz w:val="18"/>
                <w:szCs w:val="18"/>
                <w:lang w:eastAsia="fr-CA"/>
              </w:rPr>
              <w:t>NA</w:t>
            </w:r>
          </w:p>
        </w:tc>
        <w:tc>
          <w:tcPr>
            <w:tcW w:w="6379" w:type="dxa"/>
          </w:tcPr>
          <w:p w14:paraId="40009C1A" w14:textId="77777777" w:rsidR="0015503A" w:rsidRPr="0029583B" w:rsidRDefault="0015503A" w:rsidP="0015503A">
            <w:pPr>
              <w:rPr>
                <w:b/>
                <w:sz w:val="18"/>
              </w:rPr>
            </w:pPr>
            <w:r w:rsidRPr="0029583B">
              <w:rPr>
                <w:b/>
                <w:sz w:val="18"/>
              </w:rPr>
              <w:t>--</w:t>
            </w:r>
          </w:p>
        </w:tc>
        <w:tc>
          <w:tcPr>
            <w:tcW w:w="5528" w:type="dxa"/>
            <w:vMerge w:val="restart"/>
          </w:tcPr>
          <w:p w14:paraId="727176AC" w14:textId="77777777" w:rsidR="0015503A" w:rsidRPr="0029583B" w:rsidRDefault="0015503A" w:rsidP="0015503A">
            <w:pPr>
              <w:rPr>
                <w:sz w:val="18"/>
              </w:rPr>
            </w:pPr>
            <w:r w:rsidRPr="0029583B">
              <w:rPr>
                <w:sz w:val="18"/>
              </w:rPr>
              <w:t>--</w:t>
            </w:r>
          </w:p>
        </w:tc>
      </w:tr>
      <w:tr w:rsidR="0015503A" w:rsidRPr="0029583B" w14:paraId="0A957877" w14:textId="77777777" w:rsidTr="0015503A">
        <w:tc>
          <w:tcPr>
            <w:tcW w:w="1101" w:type="dxa"/>
            <w:vMerge/>
          </w:tcPr>
          <w:p w14:paraId="5F5C8DB8" w14:textId="77777777" w:rsidR="0015503A" w:rsidRPr="0029583B" w:rsidRDefault="0015503A" w:rsidP="0015503A">
            <w:pPr>
              <w:rPr>
                <w:b/>
                <w:sz w:val="18"/>
              </w:rPr>
            </w:pPr>
          </w:p>
        </w:tc>
        <w:tc>
          <w:tcPr>
            <w:tcW w:w="4394" w:type="dxa"/>
          </w:tcPr>
          <w:p w14:paraId="7CB5BA96"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62C3F82A" w14:textId="77777777" w:rsidR="0015503A" w:rsidRPr="0029583B" w:rsidRDefault="0015503A" w:rsidP="0015503A">
            <w:pPr>
              <w:rPr>
                <w:b/>
                <w:sz w:val="18"/>
              </w:rPr>
            </w:pPr>
            <w:r w:rsidRPr="0029583B">
              <w:rPr>
                <w:b/>
                <w:sz w:val="18"/>
              </w:rPr>
              <w:t>--</w:t>
            </w:r>
          </w:p>
        </w:tc>
        <w:tc>
          <w:tcPr>
            <w:tcW w:w="5528" w:type="dxa"/>
            <w:vMerge/>
          </w:tcPr>
          <w:p w14:paraId="13143DD9" w14:textId="77777777" w:rsidR="0015503A" w:rsidRPr="0029583B" w:rsidRDefault="0015503A" w:rsidP="0015503A">
            <w:pPr>
              <w:rPr>
                <w:sz w:val="18"/>
              </w:rPr>
            </w:pPr>
          </w:p>
        </w:tc>
      </w:tr>
      <w:tr w:rsidR="0015503A" w:rsidRPr="0029583B" w14:paraId="733DD13B" w14:textId="77777777" w:rsidTr="0015503A">
        <w:tc>
          <w:tcPr>
            <w:tcW w:w="1101" w:type="dxa"/>
            <w:vMerge w:val="restart"/>
          </w:tcPr>
          <w:p w14:paraId="233B1D69" w14:textId="77777777" w:rsidR="0015503A" w:rsidRPr="0029583B" w:rsidRDefault="0015503A" w:rsidP="0015503A">
            <w:pPr>
              <w:rPr>
                <w:b/>
                <w:sz w:val="18"/>
              </w:rPr>
            </w:pPr>
            <w:r w:rsidRPr="0029583B">
              <w:rPr>
                <w:b/>
                <w:sz w:val="18"/>
              </w:rPr>
              <w:t>Hazelnut</w:t>
            </w:r>
          </w:p>
        </w:tc>
        <w:tc>
          <w:tcPr>
            <w:tcW w:w="4394" w:type="dxa"/>
          </w:tcPr>
          <w:p w14:paraId="2DE4171E" w14:textId="77777777" w:rsidR="0015503A" w:rsidRPr="0029583B" w:rsidRDefault="0015503A" w:rsidP="0015503A">
            <w:pPr>
              <w:rPr>
                <w:b/>
                <w:sz w:val="18"/>
              </w:rPr>
            </w:pPr>
            <w:r w:rsidRPr="0029583B">
              <w:rPr>
                <w:b/>
                <w:sz w:val="18"/>
              </w:rPr>
              <w:t>Interventional comparative studies (RCTs, CCTs)</w:t>
            </w:r>
            <w:r w:rsidRPr="0029583B">
              <w:rPr>
                <w:sz w:val="18"/>
              </w:rPr>
              <w:t>:NA</w:t>
            </w:r>
          </w:p>
        </w:tc>
        <w:tc>
          <w:tcPr>
            <w:tcW w:w="6379" w:type="dxa"/>
          </w:tcPr>
          <w:p w14:paraId="2257A8CD" w14:textId="77777777" w:rsidR="0015503A" w:rsidRPr="0029583B" w:rsidRDefault="0015503A" w:rsidP="0015503A">
            <w:pPr>
              <w:rPr>
                <w:b/>
                <w:sz w:val="18"/>
              </w:rPr>
            </w:pPr>
            <w:r w:rsidRPr="0029583B">
              <w:rPr>
                <w:b/>
                <w:sz w:val="18"/>
              </w:rPr>
              <w:t>--</w:t>
            </w:r>
          </w:p>
        </w:tc>
        <w:tc>
          <w:tcPr>
            <w:tcW w:w="5528" w:type="dxa"/>
            <w:vMerge w:val="restart"/>
          </w:tcPr>
          <w:p w14:paraId="17F37E37" w14:textId="77777777" w:rsidR="0015503A" w:rsidRPr="0029583B" w:rsidRDefault="0015503A" w:rsidP="0015503A">
            <w:pPr>
              <w:rPr>
                <w:sz w:val="18"/>
              </w:rPr>
            </w:pPr>
            <w:r w:rsidRPr="0029583B">
              <w:rPr>
                <w:sz w:val="18"/>
              </w:rPr>
              <w:t>--</w:t>
            </w:r>
          </w:p>
        </w:tc>
      </w:tr>
      <w:tr w:rsidR="0015503A" w:rsidRPr="0029583B" w14:paraId="16C1409F" w14:textId="77777777" w:rsidTr="0015503A">
        <w:tc>
          <w:tcPr>
            <w:tcW w:w="1101" w:type="dxa"/>
            <w:vMerge/>
          </w:tcPr>
          <w:p w14:paraId="2590A8B1" w14:textId="77777777" w:rsidR="0015503A" w:rsidRPr="0029583B" w:rsidRDefault="0015503A" w:rsidP="0015503A">
            <w:pPr>
              <w:rPr>
                <w:b/>
                <w:sz w:val="18"/>
              </w:rPr>
            </w:pPr>
          </w:p>
        </w:tc>
        <w:tc>
          <w:tcPr>
            <w:tcW w:w="4394" w:type="dxa"/>
          </w:tcPr>
          <w:p w14:paraId="39A44347" w14:textId="77777777" w:rsidR="0015503A" w:rsidRPr="0029583B" w:rsidRDefault="0015503A" w:rsidP="0015503A">
            <w:pPr>
              <w:rPr>
                <w:sz w:val="18"/>
              </w:rPr>
            </w:pPr>
            <w:r w:rsidRPr="0029583B">
              <w:rPr>
                <w:b/>
                <w:sz w:val="18"/>
              </w:rPr>
              <w:t>Case series:</w:t>
            </w:r>
            <w:r w:rsidRPr="0029583B">
              <w:rPr>
                <w:sz w:val="18"/>
              </w:rPr>
              <w:t xml:space="preserve"> </w:t>
            </w:r>
            <w:r w:rsidRPr="0029583B">
              <w:rPr>
                <w:sz w:val="18"/>
                <w:szCs w:val="18"/>
                <w:lang w:eastAsia="fr-CA"/>
              </w:rPr>
              <w:t>NA</w:t>
            </w:r>
          </w:p>
        </w:tc>
        <w:tc>
          <w:tcPr>
            <w:tcW w:w="6379" w:type="dxa"/>
          </w:tcPr>
          <w:p w14:paraId="6DB5BE60" w14:textId="77777777" w:rsidR="0015503A" w:rsidRPr="0029583B" w:rsidRDefault="0015503A" w:rsidP="0015503A">
            <w:pPr>
              <w:rPr>
                <w:b/>
                <w:sz w:val="18"/>
              </w:rPr>
            </w:pPr>
            <w:r w:rsidRPr="0029583B">
              <w:rPr>
                <w:b/>
                <w:sz w:val="18"/>
              </w:rPr>
              <w:t>--</w:t>
            </w:r>
          </w:p>
        </w:tc>
        <w:tc>
          <w:tcPr>
            <w:tcW w:w="5528" w:type="dxa"/>
            <w:vMerge/>
          </w:tcPr>
          <w:p w14:paraId="705562EE" w14:textId="77777777" w:rsidR="0015503A" w:rsidRPr="0029583B" w:rsidRDefault="0015503A" w:rsidP="0015503A">
            <w:pPr>
              <w:rPr>
                <w:b/>
                <w:sz w:val="18"/>
              </w:rPr>
            </w:pPr>
          </w:p>
        </w:tc>
      </w:tr>
      <w:tr w:rsidR="0015503A" w:rsidRPr="0029583B" w14:paraId="735018CE" w14:textId="77777777" w:rsidTr="0015503A">
        <w:tc>
          <w:tcPr>
            <w:tcW w:w="1101" w:type="dxa"/>
            <w:vMerge w:val="restart"/>
          </w:tcPr>
          <w:p w14:paraId="0ED8C67E" w14:textId="77777777" w:rsidR="0015503A" w:rsidRPr="0029583B" w:rsidRDefault="0015503A" w:rsidP="0015503A">
            <w:pPr>
              <w:rPr>
                <w:b/>
                <w:sz w:val="18"/>
              </w:rPr>
            </w:pPr>
            <w:r w:rsidRPr="0029583B">
              <w:rPr>
                <w:b/>
                <w:sz w:val="18"/>
              </w:rPr>
              <w:t>Sesame</w:t>
            </w:r>
          </w:p>
        </w:tc>
        <w:tc>
          <w:tcPr>
            <w:tcW w:w="4394" w:type="dxa"/>
          </w:tcPr>
          <w:p w14:paraId="2D438220" w14:textId="77777777" w:rsidR="0015503A" w:rsidRPr="0029583B" w:rsidRDefault="0015503A" w:rsidP="0015503A">
            <w:pPr>
              <w:rPr>
                <w:b/>
                <w:sz w:val="18"/>
              </w:rPr>
            </w:pPr>
            <w:r w:rsidRPr="0029583B">
              <w:rPr>
                <w:b/>
                <w:sz w:val="18"/>
              </w:rPr>
              <w:t>Interventional comparative studies (RCTs, CCTs)</w:t>
            </w:r>
            <w:r w:rsidRPr="0029583B">
              <w:rPr>
                <w:sz w:val="18"/>
              </w:rPr>
              <w:t>: NA</w:t>
            </w:r>
          </w:p>
        </w:tc>
        <w:tc>
          <w:tcPr>
            <w:tcW w:w="6379" w:type="dxa"/>
          </w:tcPr>
          <w:p w14:paraId="11E3E1DD" w14:textId="77777777" w:rsidR="0015503A" w:rsidRPr="0029583B" w:rsidRDefault="0015503A" w:rsidP="0015503A">
            <w:pPr>
              <w:rPr>
                <w:b/>
                <w:sz w:val="18"/>
              </w:rPr>
            </w:pPr>
            <w:r w:rsidRPr="0029583B">
              <w:rPr>
                <w:b/>
                <w:sz w:val="18"/>
              </w:rPr>
              <w:t>--</w:t>
            </w:r>
          </w:p>
        </w:tc>
        <w:tc>
          <w:tcPr>
            <w:tcW w:w="5528" w:type="dxa"/>
            <w:vMerge w:val="restart"/>
          </w:tcPr>
          <w:p w14:paraId="6E5CA5C3" w14:textId="77777777" w:rsidR="0015503A" w:rsidRPr="0029583B" w:rsidRDefault="0015503A" w:rsidP="0015503A">
            <w:pPr>
              <w:rPr>
                <w:sz w:val="18"/>
              </w:rPr>
            </w:pPr>
            <w:r w:rsidRPr="0029583B">
              <w:rPr>
                <w:sz w:val="18"/>
              </w:rPr>
              <w:t>--</w:t>
            </w:r>
          </w:p>
        </w:tc>
      </w:tr>
      <w:tr w:rsidR="0015503A" w:rsidRPr="0029583B" w14:paraId="59FA0047" w14:textId="77777777" w:rsidTr="0015503A">
        <w:tc>
          <w:tcPr>
            <w:tcW w:w="1101" w:type="dxa"/>
            <w:vMerge/>
          </w:tcPr>
          <w:p w14:paraId="62D4977C" w14:textId="77777777" w:rsidR="0015503A" w:rsidRPr="0029583B" w:rsidRDefault="0015503A" w:rsidP="0015503A">
            <w:pPr>
              <w:rPr>
                <w:b/>
                <w:sz w:val="18"/>
              </w:rPr>
            </w:pPr>
          </w:p>
        </w:tc>
        <w:tc>
          <w:tcPr>
            <w:tcW w:w="4394" w:type="dxa"/>
          </w:tcPr>
          <w:p w14:paraId="10C46B9B" w14:textId="77777777" w:rsidR="0015503A" w:rsidRPr="0029583B" w:rsidRDefault="0015503A" w:rsidP="0015503A">
            <w:pPr>
              <w:rPr>
                <w:b/>
                <w:sz w:val="18"/>
              </w:rPr>
            </w:pPr>
            <w:r w:rsidRPr="0029583B">
              <w:rPr>
                <w:b/>
                <w:sz w:val="18"/>
              </w:rPr>
              <w:t>Case series</w:t>
            </w:r>
            <w:r w:rsidRPr="0029583B">
              <w:rPr>
                <w:sz w:val="18"/>
              </w:rPr>
              <w:t>: NA</w:t>
            </w:r>
          </w:p>
        </w:tc>
        <w:tc>
          <w:tcPr>
            <w:tcW w:w="6379" w:type="dxa"/>
          </w:tcPr>
          <w:p w14:paraId="5A60E0F0" w14:textId="77777777" w:rsidR="0015503A" w:rsidRPr="0029583B" w:rsidRDefault="0015503A" w:rsidP="0015503A">
            <w:pPr>
              <w:rPr>
                <w:b/>
                <w:sz w:val="18"/>
              </w:rPr>
            </w:pPr>
            <w:r w:rsidRPr="0029583B">
              <w:rPr>
                <w:b/>
                <w:sz w:val="18"/>
              </w:rPr>
              <w:t>--</w:t>
            </w:r>
          </w:p>
        </w:tc>
        <w:tc>
          <w:tcPr>
            <w:tcW w:w="5528" w:type="dxa"/>
            <w:vMerge/>
          </w:tcPr>
          <w:p w14:paraId="51A249E7" w14:textId="77777777" w:rsidR="0015503A" w:rsidRPr="0029583B" w:rsidRDefault="0015503A" w:rsidP="0015503A">
            <w:pPr>
              <w:rPr>
                <w:b/>
                <w:sz w:val="18"/>
              </w:rPr>
            </w:pPr>
          </w:p>
        </w:tc>
      </w:tr>
    </w:tbl>
    <w:p w14:paraId="66E98A11" w14:textId="77777777" w:rsidR="0015503A" w:rsidRDefault="0015503A" w:rsidP="0015503A">
      <w:pPr>
        <w:rPr>
          <w:rFonts w:cs="AdvTimes"/>
          <w:szCs w:val="20"/>
        </w:rPr>
      </w:pPr>
    </w:p>
    <w:p w14:paraId="2862AC0F" w14:textId="77777777" w:rsidR="0015503A" w:rsidRDefault="0015503A">
      <w:pPr>
        <w:spacing w:after="160"/>
        <w:rPr>
          <w:rFonts w:cs="AdvTimes"/>
          <w:szCs w:val="20"/>
        </w:rPr>
      </w:pPr>
      <w:r>
        <w:rPr>
          <w:rFonts w:cs="AdvTimes"/>
          <w:szCs w:val="20"/>
        </w:rPr>
        <w:br w:type="page"/>
      </w:r>
    </w:p>
    <w:p w14:paraId="6C6F74EB" w14:textId="77777777" w:rsidR="0015503A" w:rsidRDefault="0015503A" w:rsidP="00D40837">
      <w:pPr>
        <w:pStyle w:val="Titre3"/>
      </w:pPr>
      <w:bookmarkStart w:id="75" w:name="_Toc22289584"/>
      <w:bookmarkStart w:id="76" w:name="_Toc27666867"/>
      <w:r w:rsidRPr="0029583B">
        <w:lastRenderedPageBreak/>
        <w:t>Eosinophilic esophagitis</w:t>
      </w:r>
      <w:bookmarkEnd w:id="75"/>
      <w:bookmarkEnd w:id="76"/>
    </w:p>
    <w:p w14:paraId="0AE5416D" w14:textId="77777777" w:rsidR="0015503A" w:rsidRPr="0015503A" w:rsidRDefault="0015503A" w:rsidP="0015503A"/>
    <w:tbl>
      <w:tblPr>
        <w:tblW w:w="17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385"/>
        <w:gridCol w:w="599"/>
        <w:gridCol w:w="3828"/>
        <w:gridCol w:w="3827"/>
        <w:gridCol w:w="2806"/>
        <w:gridCol w:w="2806"/>
      </w:tblGrid>
      <w:tr w:rsidR="0015503A" w:rsidRPr="0029583B" w14:paraId="77DF5A7C" w14:textId="77777777" w:rsidTr="0015503A">
        <w:tc>
          <w:tcPr>
            <w:tcW w:w="3194" w:type="dxa"/>
            <w:gridSpan w:val="2"/>
          </w:tcPr>
          <w:p w14:paraId="180BB55D" w14:textId="77777777" w:rsidR="0015503A" w:rsidRPr="0029583B" w:rsidRDefault="0015503A" w:rsidP="0015503A">
            <w:pPr>
              <w:spacing w:line="240" w:lineRule="auto"/>
              <w:jc w:val="center"/>
              <w:rPr>
                <w:b/>
                <w:sz w:val="18"/>
                <w:szCs w:val="18"/>
              </w:rPr>
            </w:pPr>
            <w:r w:rsidRPr="0029583B">
              <w:rPr>
                <w:b/>
                <w:sz w:val="18"/>
                <w:szCs w:val="18"/>
              </w:rPr>
              <w:t>Meta-analyses</w:t>
            </w:r>
          </w:p>
        </w:tc>
        <w:tc>
          <w:tcPr>
            <w:tcW w:w="13866" w:type="dxa"/>
            <w:gridSpan w:val="5"/>
          </w:tcPr>
          <w:p w14:paraId="14395E32" w14:textId="77777777" w:rsidR="0015503A" w:rsidRPr="0029583B" w:rsidRDefault="0015503A" w:rsidP="0015503A">
            <w:pPr>
              <w:spacing w:line="240" w:lineRule="auto"/>
              <w:jc w:val="center"/>
              <w:rPr>
                <w:b/>
                <w:sz w:val="18"/>
                <w:szCs w:val="18"/>
              </w:rPr>
            </w:pPr>
            <w:r w:rsidRPr="0029583B">
              <w:rPr>
                <w:b/>
                <w:sz w:val="18"/>
                <w:szCs w:val="18"/>
              </w:rPr>
              <w:t>Large case series (N&gt; 150)</w:t>
            </w:r>
          </w:p>
        </w:tc>
      </w:tr>
      <w:tr w:rsidR="0015503A" w:rsidRPr="00A241D7" w14:paraId="21A00685" w14:textId="77777777" w:rsidTr="0015503A">
        <w:trPr>
          <w:trHeight w:val="639"/>
        </w:trPr>
        <w:tc>
          <w:tcPr>
            <w:tcW w:w="1809" w:type="dxa"/>
          </w:tcPr>
          <w:p w14:paraId="4E9F3B56" w14:textId="636F30E6" w:rsidR="0015503A" w:rsidRPr="0029583B" w:rsidRDefault="0015503A" w:rsidP="005F2998">
            <w:pPr>
              <w:spacing w:line="240" w:lineRule="auto"/>
              <w:rPr>
                <w:b/>
                <w:sz w:val="18"/>
                <w:szCs w:val="18"/>
              </w:rPr>
            </w:pPr>
            <w:r w:rsidRPr="0029583B">
              <w:rPr>
                <w:b/>
                <w:sz w:val="18"/>
                <w:szCs w:val="18"/>
              </w:rPr>
              <w:t>Chu, 2019</w:t>
            </w:r>
            <w:r w:rsidRPr="0029583B">
              <w:rPr>
                <w:b/>
                <w:sz w:val="18"/>
                <w:szCs w:val="18"/>
              </w:rPr>
              <w:fldChar w:fldCharType="begin"/>
            </w:r>
            <w:r w:rsidR="005F2998">
              <w:rPr>
                <w:b/>
                <w:sz w:val="18"/>
                <w:szCs w:val="18"/>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b/>
                <w:sz w:val="18"/>
                <w:szCs w:val="18"/>
              </w:rPr>
              <w:fldChar w:fldCharType="separate"/>
            </w:r>
            <w:r w:rsidR="005F2998" w:rsidRPr="005F2998">
              <w:rPr>
                <w:b/>
                <w:noProof/>
                <w:sz w:val="18"/>
                <w:szCs w:val="18"/>
                <w:vertAlign w:val="superscript"/>
              </w:rPr>
              <w:t>31</w:t>
            </w:r>
            <w:r w:rsidRPr="0029583B">
              <w:rPr>
                <w:b/>
                <w:sz w:val="18"/>
                <w:szCs w:val="18"/>
              </w:rPr>
              <w:fldChar w:fldCharType="end"/>
            </w:r>
            <w:r w:rsidRPr="0029583B">
              <w:rPr>
                <w:b/>
                <w:sz w:val="18"/>
                <w:szCs w:val="18"/>
              </w:rPr>
              <w:t xml:space="preserve"> – peanut</w:t>
            </w:r>
          </w:p>
        </w:tc>
        <w:tc>
          <w:tcPr>
            <w:tcW w:w="1984" w:type="dxa"/>
            <w:gridSpan w:val="2"/>
          </w:tcPr>
          <w:p w14:paraId="4DB4287C" w14:textId="576079DC" w:rsidR="0015503A" w:rsidRPr="0029583B" w:rsidRDefault="0015503A" w:rsidP="005F2998">
            <w:pPr>
              <w:spacing w:line="240" w:lineRule="auto"/>
              <w:rPr>
                <w:b/>
                <w:sz w:val="18"/>
                <w:szCs w:val="18"/>
              </w:rPr>
            </w:pPr>
            <w:r w:rsidRPr="0029583B">
              <w:rPr>
                <w:b/>
                <w:sz w:val="18"/>
                <w:szCs w:val="18"/>
              </w:rPr>
              <w:t>Lucendo, 2014</w:t>
            </w:r>
            <w:r w:rsidRPr="0029583B">
              <w:rPr>
                <w:b/>
                <w:sz w:val="18"/>
                <w:szCs w:val="18"/>
              </w:rPr>
              <w:fldChar w:fldCharType="begin">
                <w:fldData xml:space="preserve">PEVuZE5vdGU+PENpdGU+PEF1dGhvcj5MdWNlbmRvPC9BdXRob3I+PFllYXI+MjAxNDwvWWVhcj48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</w:fldData>
              </w:fldChar>
            </w:r>
            <w:r w:rsidR="005F2998">
              <w:rPr>
                <w:b/>
                <w:sz w:val="18"/>
                <w:szCs w:val="18"/>
              </w:rPr>
              <w:instrText xml:space="preserve"> ADDIN EN.CITE </w:instrText>
            </w:r>
            <w:r w:rsidR="005F2998">
              <w:rPr>
                <w:b/>
                <w:sz w:val="18"/>
                <w:szCs w:val="18"/>
              </w:rPr>
              <w:fldChar w:fldCharType="begin">
                <w:fldData xml:space="preserve">PEVuZE5vdGU+PENpdGU+PEF1dGhvcj5MdWNlbmRvPC9BdXRob3I+PFllYXI+MjAxNDwvWWVhcj48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78</w:t>
            </w:r>
            <w:r w:rsidRPr="0029583B">
              <w:rPr>
                <w:b/>
                <w:sz w:val="18"/>
                <w:szCs w:val="18"/>
              </w:rPr>
              <w:fldChar w:fldCharType="end"/>
            </w:r>
            <w:r w:rsidRPr="0029583B">
              <w:rPr>
                <w:b/>
                <w:sz w:val="18"/>
                <w:szCs w:val="18"/>
              </w:rPr>
              <w:t xml:space="preserve"> – chicken’s egg, cow’s milk, peanut and others</w:t>
            </w:r>
          </w:p>
        </w:tc>
        <w:tc>
          <w:tcPr>
            <w:tcW w:w="3828" w:type="dxa"/>
          </w:tcPr>
          <w:p w14:paraId="1381F983" w14:textId="2FA256BA" w:rsidR="0015503A" w:rsidRPr="0029583B" w:rsidRDefault="0015503A" w:rsidP="0015503A">
            <w:pPr>
              <w:spacing w:line="240" w:lineRule="auto"/>
              <w:rPr>
                <w:b/>
                <w:sz w:val="18"/>
                <w:szCs w:val="16"/>
              </w:rPr>
            </w:pPr>
            <w:r w:rsidRPr="0029583B">
              <w:rPr>
                <w:b/>
                <w:sz w:val="18"/>
                <w:szCs w:val="16"/>
              </w:rPr>
              <w:t>Goldberg, 2017</w:t>
            </w:r>
            <w:r w:rsidRPr="0029583B">
              <w:rPr>
                <w:b/>
                <w:sz w:val="18"/>
                <w:szCs w:val="16"/>
              </w:rPr>
              <w:fldChar w:fldCharType="begin">
                <w:fldData xml:space="preserve">PEVuZE5vdGU+PENpdGU+PEF1dGhvcj5Hb2xkYmVyZzwvQXV0aG9yPjxZZWFyPjIwMTc8L1llYXI+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M4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</w:fldData>
              </w:fldChar>
            </w:r>
            <w:r w:rsidR="005F2998">
              <w:rPr>
                <w:b/>
                <w:sz w:val="18"/>
                <w:szCs w:val="16"/>
              </w:rPr>
              <w:instrText xml:space="preserve"> ADDIN EN.CITE </w:instrText>
            </w:r>
            <w:r w:rsidR="005F2998">
              <w:rPr>
                <w:b/>
                <w:sz w:val="18"/>
                <w:szCs w:val="16"/>
              </w:rPr>
              <w:fldChar w:fldCharType="begin">
                <w:fldData xml:space="preserve">PEVuZE5vdGU+PENpdGU+PEF1dGhvcj5Hb2xkYmVyZzwvQXV0aG9yPjxZZWFyPjIwMTc8L1llYXI+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MTM4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</w:fldData>
              </w:fldChar>
            </w:r>
            <w:r w:rsidR="005F2998">
              <w:rPr>
                <w:b/>
                <w:sz w:val="18"/>
                <w:szCs w:val="16"/>
              </w:rPr>
              <w:instrText xml:space="preserve"> ADDIN EN.CITE.DATA </w:instrText>
            </w:r>
            <w:r w:rsidR="005F2998">
              <w:rPr>
                <w:b/>
                <w:sz w:val="18"/>
                <w:szCs w:val="16"/>
              </w:rPr>
            </w:r>
            <w:r w:rsidR="005F2998">
              <w:rPr>
                <w:b/>
                <w:sz w:val="18"/>
                <w:szCs w:val="16"/>
              </w:rPr>
              <w:fldChar w:fldCharType="end"/>
            </w:r>
            <w:r w:rsidRPr="0029583B">
              <w:rPr>
                <w:b/>
                <w:sz w:val="18"/>
                <w:szCs w:val="16"/>
              </w:rPr>
            </w:r>
            <w:r w:rsidRPr="0029583B">
              <w:rPr>
                <w:b/>
                <w:sz w:val="18"/>
                <w:szCs w:val="16"/>
              </w:rPr>
              <w:fldChar w:fldCharType="separate"/>
            </w:r>
            <w:r w:rsidR="005F2998" w:rsidRPr="005F2998">
              <w:rPr>
                <w:b/>
                <w:noProof/>
                <w:sz w:val="18"/>
                <w:szCs w:val="16"/>
                <w:vertAlign w:val="superscript"/>
              </w:rPr>
              <w:t>79</w:t>
            </w:r>
            <w:r w:rsidRPr="0029583B">
              <w:rPr>
                <w:b/>
                <w:sz w:val="18"/>
                <w:szCs w:val="16"/>
              </w:rPr>
              <w:fldChar w:fldCharType="end"/>
            </w:r>
            <w:r w:rsidRPr="0029583B">
              <w:rPr>
                <w:b/>
                <w:sz w:val="18"/>
                <w:szCs w:val="16"/>
              </w:rPr>
              <w:t xml:space="preserve"> (Israel) - milk, peanut, egg, sesame</w:t>
            </w:r>
          </w:p>
          <w:p w14:paraId="7C4DCF9B" w14:textId="77777777" w:rsidR="0015503A" w:rsidRPr="0029583B" w:rsidRDefault="0015503A" w:rsidP="0015503A">
            <w:pPr>
              <w:spacing w:line="240" w:lineRule="auto"/>
              <w:rPr>
                <w:sz w:val="18"/>
                <w:szCs w:val="16"/>
              </w:rPr>
            </w:pPr>
            <w:r w:rsidRPr="0029583B">
              <w:rPr>
                <w:sz w:val="18"/>
                <w:szCs w:val="16"/>
              </w:rPr>
              <w:t>N=794</w:t>
            </w:r>
          </w:p>
          <w:p w14:paraId="50227647" w14:textId="77777777" w:rsidR="0015503A" w:rsidRPr="0029583B" w:rsidRDefault="0015503A" w:rsidP="0015503A">
            <w:pPr>
              <w:spacing w:line="240" w:lineRule="auto"/>
              <w:rPr>
                <w:sz w:val="18"/>
                <w:szCs w:val="16"/>
              </w:rPr>
            </w:pPr>
            <w:r w:rsidRPr="0029583B">
              <w:rPr>
                <w:sz w:val="18"/>
                <w:szCs w:val="16"/>
              </w:rPr>
              <w:t>Age: median 83 months (IQR 60-126)</w:t>
            </w:r>
          </w:p>
          <w:p w14:paraId="55205D21" w14:textId="77777777" w:rsidR="0015503A" w:rsidRPr="0029583B" w:rsidRDefault="0015503A" w:rsidP="0015503A">
            <w:pPr>
              <w:spacing w:line="240" w:lineRule="auto"/>
              <w:rPr>
                <w:b/>
                <w:sz w:val="18"/>
                <w:szCs w:val="18"/>
              </w:rPr>
            </w:pPr>
            <w:r w:rsidRPr="0029583B">
              <w:rPr>
                <w:sz w:val="18"/>
                <w:szCs w:val="16"/>
              </w:rPr>
              <w:t>Diagnosis confirmed with OFC: yes, for patients who did not have an anaphylactic reaction in the preceding year</w:t>
            </w:r>
          </w:p>
        </w:tc>
        <w:tc>
          <w:tcPr>
            <w:tcW w:w="3827" w:type="dxa"/>
          </w:tcPr>
          <w:p w14:paraId="55A1A4F0" w14:textId="106E51C1" w:rsidR="0015503A" w:rsidRPr="0029583B" w:rsidRDefault="0015503A" w:rsidP="0015503A">
            <w:pPr>
              <w:spacing w:line="240" w:lineRule="auto"/>
              <w:rPr>
                <w:b/>
                <w:sz w:val="18"/>
                <w:szCs w:val="18"/>
              </w:rPr>
            </w:pPr>
            <w:r w:rsidRPr="0029583B">
              <w:rPr>
                <w:b/>
                <w:sz w:val="18"/>
                <w:szCs w:val="18"/>
              </w:rPr>
              <w:t>Wasserman, 2019</w:t>
            </w:r>
            <w:r w:rsidRPr="0029583B">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 </w:instrText>
            </w:r>
            <w:r w:rsidR="005F2998">
              <w:rPr>
                <w:b/>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w:t>
            </w:r>
            <w:r w:rsidRPr="0029583B">
              <w:rPr>
                <w:b/>
                <w:sz w:val="18"/>
                <w:szCs w:val="18"/>
              </w:rPr>
              <w:fldChar w:fldCharType="end"/>
            </w:r>
            <w:r w:rsidRPr="0029583B">
              <w:rPr>
                <w:b/>
                <w:sz w:val="18"/>
                <w:szCs w:val="18"/>
              </w:rPr>
              <w:t xml:space="preserve"> (USA) – peanut</w:t>
            </w:r>
          </w:p>
          <w:p w14:paraId="35415EE2" w14:textId="77777777" w:rsidR="0015503A" w:rsidRPr="0029583B" w:rsidRDefault="0015503A" w:rsidP="0015503A">
            <w:pPr>
              <w:spacing w:line="240" w:lineRule="auto"/>
              <w:rPr>
                <w:b/>
                <w:sz w:val="18"/>
                <w:szCs w:val="18"/>
              </w:rPr>
            </w:pPr>
            <w:r w:rsidRPr="0029583B">
              <w:rPr>
                <w:b/>
                <w:sz w:val="18"/>
                <w:szCs w:val="18"/>
              </w:rPr>
              <w:t>N=270</w:t>
            </w:r>
          </w:p>
          <w:p w14:paraId="27E1D9D2" w14:textId="77777777" w:rsidR="0015503A" w:rsidRPr="0029583B" w:rsidRDefault="0015503A" w:rsidP="0015503A">
            <w:pPr>
              <w:spacing w:line="240" w:lineRule="auto"/>
              <w:rPr>
                <w:b/>
                <w:sz w:val="18"/>
                <w:szCs w:val="18"/>
              </w:rPr>
            </w:pPr>
            <w:r w:rsidRPr="0029583B">
              <w:rPr>
                <w:b/>
                <w:sz w:val="18"/>
                <w:szCs w:val="18"/>
              </w:rPr>
              <w:t>Age: 4-18 (mean: 8.1) years</w:t>
            </w:r>
          </w:p>
          <w:p w14:paraId="1E6E1F57" w14:textId="77777777" w:rsidR="0015503A" w:rsidRPr="0029583B" w:rsidRDefault="0015503A" w:rsidP="0015503A">
            <w:pPr>
              <w:spacing w:line="240" w:lineRule="auto"/>
              <w:rPr>
                <w:b/>
                <w:sz w:val="18"/>
                <w:szCs w:val="18"/>
              </w:rPr>
            </w:pPr>
            <w:r w:rsidRPr="0029583B">
              <w:rPr>
                <w:b/>
                <w:sz w:val="18"/>
                <w:szCs w:val="18"/>
              </w:rPr>
              <w:t>Diagnosis confirmed with OFC: no</w:t>
            </w:r>
          </w:p>
        </w:tc>
        <w:tc>
          <w:tcPr>
            <w:tcW w:w="2806" w:type="dxa"/>
            <w:shd w:val="clear" w:color="auto" w:fill="auto"/>
          </w:tcPr>
          <w:p w14:paraId="01B4FC1D" w14:textId="29ACF38E" w:rsidR="0015503A" w:rsidRPr="0029583B" w:rsidRDefault="0015503A" w:rsidP="0015503A">
            <w:pPr>
              <w:spacing w:line="240" w:lineRule="auto"/>
              <w:rPr>
                <w:b/>
                <w:sz w:val="18"/>
                <w:szCs w:val="18"/>
                <w:lang w:val="fr-CA"/>
              </w:rPr>
            </w:pPr>
            <w:r w:rsidRPr="0029583B">
              <w:rPr>
                <w:b/>
                <w:sz w:val="18"/>
                <w:szCs w:val="18"/>
                <w:lang w:val="fr-CA"/>
              </w:rPr>
              <w:t>Kauppila, 2019</w:t>
            </w:r>
            <w:r w:rsidRPr="0029583B">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 </w:instrText>
            </w:r>
            <w:r w:rsidR="005F2998">
              <w:rPr>
                <w:b/>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sidRPr="005F2998">
              <w:rPr>
                <w:b/>
                <w:sz w:val="18"/>
                <w:szCs w:val="18"/>
                <w:lang w:val="fr-CA"/>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lang w:val="fr-CA"/>
              </w:rPr>
              <w:t>15</w:t>
            </w:r>
            <w:r w:rsidRPr="0029583B">
              <w:rPr>
                <w:b/>
                <w:sz w:val="18"/>
                <w:szCs w:val="18"/>
              </w:rPr>
              <w:fldChar w:fldCharType="end"/>
            </w:r>
            <w:r w:rsidRPr="0029583B">
              <w:rPr>
                <w:b/>
                <w:sz w:val="18"/>
                <w:szCs w:val="18"/>
                <w:lang w:val="fr-CA"/>
              </w:rPr>
              <w:t xml:space="preserve"> (Finland) – cow’s milk</w:t>
            </w:r>
          </w:p>
          <w:p w14:paraId="17389E28" w14:textId="77777777" w:rsidR="0015503A" w:rsidRPr="0029583B" w:rsidRDefault="0015503A" w:rsidP="0015503A">
            <w:pPr>
              <w:spacing w:line="240" w:lineRule="auto"/>
              <w:rPr>
                <w:b/>
                <w:sz w:val="18"/>
                <w:szCs w:val="18"/>
                <w:lang w:val="fr-CA"/>
              </w:rPr>
            </w:pPr>
            <w:r w:rsidRPr="0029583B">
              <w:rPr>
                <w:b/>
                <w:sz w:val="18"/>
                <w:szCs w:val="18"/>
                <w:lang w:val="fr-CA"/>
              </w:rPr>
              <w:t>N=295</w:t>
            </w:r>
          </w:p>
          <w:p w14:paraId="72183228" w14:textId="77777777" w:rsidR="0015503A" w:rsidRPr="0029583B" w:rsidRDefault="0015503A" w:rsidP="0015503A">
            <w:pPr>
              <w:spacing w:line="240" w:lineRule="auto"/>
              <w:rPr>
                <w:b/>
                <w:sz w:val="18"/>
                <w:szCs w:val="18"/>
              </w:rPr>
            </w:pPr>
            <w:r w:rsidRPr="0029583B">
              <w:rPr>
                <w:b/>
                <w:sz w:val="18"/>
                <w:szCs w:val="18"/>
              </w:rPr>
              <w:t>Age: 5-17 (median 7.5) years</w:t>
            </w:r>
          </w:p>
          <w:p w14:paraId="25492045" w14:textId="77777777" w:rsidR="0015503A" w:rsidRPr="0029583B" w:rsidRDefault="0015503A" w:rsidP="0015503A">
            <w:pPr>
              <w:spacing w:line="240" w:lineRule="auto"/>
              <w:rPr>
                <w:sz w:val="18"/>
                <w:szCs w:val="18"/>
              </w:rPr>
            </w:pPr>
            <w:r w:rsidRPr="0029583B">
              <w:rPr>
                <w:b/>
                <w:sz w:val="18"/>
                <w:szCs w:val="18"/>
              </w:rPr>
              <w:t>Diagnosis confirmed with OFC: yes:</w:t>
            </w:r>
          </w:p>
        </w:tc>
        <w:tc>
          <w:tcPr>
            <w:tcW w:w="2806" w:type="dxa"/>
          </w:tcPr>
          <w:p w14:paraId="0167B4BD" w14:textId="44A56128" w:rsidR="0015503A" w:rsidRPr="0029583B" w:rsidRDefault="0015503A" w:rsidP="0015503A">
            <w:pPr>
              <w:spacing w:line="240" w:lineRule="auto"/>
              <w:rPr>
                <w:b/>
                <w:sz w:val="18"/>
                <w:szCs w:val="18"/>
              </w:rPr>
            </w:pPr>
            <w:r w:rsidRPr="0029583B">
              <w:rPr>
                <w:b/>
                <w:sz w:val="18"/>
                <w:szCs w:val="18"/>
              </w:rPr>
              <w:t>Soller, 2019</w:t>
            </w:r>
            <w:r w:rsidRPr="0029583B">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 </w:instrText>
            </w:r>
            <w:r w:rsidR="005F2998">
              <w:rPr>
                <w:b/>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9</w:t>
            </w:r>
            <w:r w:rsidRPr="0029583B">
              <w:rPr>
                <w:b/>
                <w:sz w:val="18"/>
                <w:szCs w:val="18"/>
              </w:rPr>
              <w:fldChar w:fldCharType="end"/>
            </w:r>
            <w:r w:rsidRPr="0029583B">
              <w:rPr>
                <w:b/>
                <w:sz w:val="18"/>
                <w:szCs w:val="18"/>
              </w:rPr>
              <w:t xml:space="preserve"> (Canada) – peanut</w:t>
            </w:r>
          </w:p>
          <w:p w14:paraId="028D5695" w14:textId="77777777" w:rsidR="0015503A" w:rsidRPr="0029583B" w:rsidRDefault="0015503A" w:rsidP="0015503A">
            <w:pPr>
              <w:spacing w:line="240" w:lineRule="auto"/>
              <w:rPr>
                <w:b/>
                <w:sz w:val="18"/>
                <w:szCs w:val="18"/>
              </w:rPr>
            </w:pPr>
            <w:r w:rsidRPr="0029583B">
              <w:rPr>
                <w:b/>
                <w:sz w:val="18"/>
                <w:szCs w:val="18"/>
              </w:rPr>
              <w:t>N=270</w:t>
            </w:r>
          </w:p>
          <w:p w14:paraId="033F5425" w14:textId="77777777" w:rsidR="0015503A" w:rsidRPr="0029583B" w:rsidRDefault="0015503A" w:rsidP="0015503A">
            <w:pPr>
              <w:spacing w:line="240" w:lineRule="auto"/>
              <w:rPr>
                <w:b/>
                <w:sz w:val="18"/>
                <w:szCs w:val="18"/>
              </w:rPr>
            </w:pPr>
            <w:r w:rsidRPr="0029583B">
              <w:rPr>
                <w:b/>
                <w:sz w:val="18"/>
                <w:szCs w:val="18"/>
              </w:rPr>
              <w:t>Age: 0.75-5.9 (median 1.9, IQR : 1.25-2.75) years</w:t>
            </w:r>
          </w:p>
          <w:p w14:paraId="2F8BCF64" w14:textId="77777777" w:rsidR="0015503A" w:rsidRPr="0029583B" w:rsidRDefault="0015503A" w:rsidP="0015503A">
            <w:pPr>
              <w:spacing w:line="240" w:lineRule="auto"/>
              <w:rPr>
                <w:rFonts w:eastAsia="Times New Roman"/>
                <w:b/>
                <w:sz w:val="18"/>
                <w:szCs w:val="18"/>
                <w:lang w:eastAsia="fr-CA"/>
              </w:rPr>
            </w:pPr>
            <w:r w:rsidRPr="0029583B">
              <w:rPr>
                <w:b/>
                <w:sz w:val="18"/>
                <w:szCs w:val="18"/>
              </w:rPr>
              <w:t>Diagnosis confirmed with OFC: for 31% of patients</w:t>
            </w:r>
          </w:p>
        </w:tc>
      </w:tr>
      <w:tr w:rsidR="0015503A" w:rsidRPr="00A241D7" w14:paraId="68998766" w14:textId="77777777" w:rsidTr="0015503A">
        <w:tc>
          <w:tcPr>
            <w:tcW w:w="1809" w:type="dxa"/>
          </w:tcPr>
          <w:p w14:paraId="1326D8DD" w14:textId="77777777" w:rsidR="0015503A" w:rsidRPr="0029583B" w:rsidRDefault="0015503A" w:rsidP="0015503A">
            <w:pPr>
              <w:spacing w:line="240" w:lineRule="auto"/>
              <w:rPr>
                <w:sz w:val="18"/>
              </w:rPr>
            </w:pPr>
            <w:r w:rsidRPr="0029583B">
              <w:rPr>
                <w:sz w:val="18"/>
              </w:rPr>
              <w:t xml:space="preserve">3 events of EOE occurred in 3 RCTs; another 2 RCTs reported explicitly that no EOE occurred (N=719), all in the OIT group – </w:t>
            </w:r>
            <w:r w:rsidRPr="0029583B">
              <w:rPr>
                <w:i/>
                <w:sz w:val="18"/>
              </w:rPr>
              <w:t>no statistical analysis performed</w:t>
            </w:r>
          </w:p>
        </w:tc>
        <w:tc>
          <w:tcPr>
            <w:tcW w:w="1984" w:type="dxa"/>
            <w:gridSpan w:val="2"/>
          </w:tcPr>
          <w:p w14:paraId="545A40C5" w14:textId="77777777" w:rsidR="0015503A" w:rsidRPr="0029583B" w:rsidRDefault="0015503A" w:rsidP="0015503A">
            <w:pPr>
              <w:spacing w:line="240" w:lineRule="auto"/>
              <w:rPr>
                <w:b/>
                <w:sz w:val="18"/>
                <w:szCs w:val="18"/>
              </w:rPr>
            </w:pPr>
            <w:r w:rsidRPr="0029583B">
              <w:rPr>
                <w:sz w:val="18"/>
              </w:rPr>
              <w:t>Meta-analysis of 9 studies (8 retrospective case series, 1 RCT, published up to March 2014) that reported on a total of 708 patients receiving OIT (including baked milk introduction), indicated that 2.7% of patients undergoing OIT newly developed EOE (95% CI 1.7% to 4.0%).</w:t>
            </w:r>
          </w:p>
        </w:tc>
        <w:tc>
          <w:tcPr>
            <w:tcW w:w="3828" w:type="dxa"/>
          </w:tcPr>
          <w:p w14:paraId="25739F08"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b/>
                <w:sz w:val="18"/>
                <w:szCs w:val="18"/>
                <w:lang w:eastAsia="fr-CA"/>
              </w:rPr>
              <w:t>Recurrent GI symptoms (abdominal pain and/or vomiting) independent of the timing to dose administration:</w:t>
            </w:r>
            <w:r w:rsidRPr="0029583B">
              <w:rPr>
                <w:rFonts w:eastAsia="Times New Roman"/>
                <w:sz w:val="18"/>
                <w:szCs w:val="18"/>
                <w:lang w:eastAsia="fr-CA"/>
              </w:rPr>
              <w:t xml:space="preserve"> 8.2% (65/794) </w:t>
            </w:r>
          </w:p>
          <w:p w14:paraId="5FA8CB19"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Milk: 9.0% (55/614)</w:t>
            </w:r>
          </w:p>
          <w:p w14:paraId="69846C13"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Peanut: 6.9% (9/130)</w:t>
            </w:r>
          </w:p>
          <w:p w14:paraId="1833079F"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Egg: 2.4% (1/41)</w:t>
            </w:r>
          </w:p>
          <w:p w14:paraId="78B815C2"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492799C1"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39% (25/65) of cases occurred within the first month and 86% (56/65) within the first 3 months of OIT</w:t>
            </w:r>
          </w:p>
          <w:p w14:paraId="0F4258B5"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7F51D830"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69% (45/65) resumed OIT and 42 did not redevelop symptoms*</w:t>
            </w:r>
          </w:p>
          <w:p w14:paraId="01DFB1BC"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7DB23C5B"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No dysphagia, no food impaction.</w:t>
            </w:r>
          </w:p>
          <w:p w14:paraId="39C25EB4"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70B802AB"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3 patients underwent biopsy showing increased esophageal eosinophilic counts</w:t>
            </w:r>
          </w:p>
          <w:p w14:paraId="5E4B4DCF"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09F4E96D" w14:textId="77777777" w:rsidR="0015503A" w:rsidRPr="0029583B" w:rsidRDefault="0015503A" w:rsidP="0015503A">
            <w:pPr>
              <w:autoSpaceDE w:val="0"/>
              <w:autoSpaceDN w:val="0"/>
              <w:adjustRightInd w:val="0"/>
              <w:spacing w:line="240" w:lineRule="auto"/>
              <w:rPr>
                <w:rFonts w:eastAsia="Times New Roman"/>
                <w:sz w:val="18"/>
                <w:szCs w:val="18"/>
                <w:lang w:eastAsia="fr-CA"/>
              </w:rPr>
            </w:pPr>
            <w:r w:rsidRPr="0029583B">
              <w:rPr>
                <w:rFonts w:eastAsia="Times New Roman"/>
                <w:sz w:val="18"/>
                <w:szCs w:val="18"/>
                <w:lang w:eastAsia="fr-CA"/>
              </w:rPr>
              <w:t>In all cases in which the dosage was reduced or stopped, symptoms subsided, and peripheral eosinophil counts decreased.</w:t>
            </w:r>
          </w:p>
          <w:p w14:paraId="13ABAB4E" w14:textId="77777777" w:rsidR="0015503A" w:rsidRPr="0029583B" w:rsidRDefault="0015503A" w:rsidP="0015503A">
            <w:pPr>
              <w:autoSpaceDE w:val="0"/>
              <w:autoSpaceDN w:val="0"/>
              <w:adjustRightInd w:val="0"/>
              <w:spacing w:line="240" w:lineRule="auto"/>
              <w:rPr>
                <w:rFonts w:eastAsia="Times New Roman"/>
                <w:sz w:val="18"/>
                <w:szCs w:val="18"/>
                <w:lang w:eastAsia="fr-CA"/>
              </w:rPr>
            </w:pPr>
          </w:p>
          <w:p w14:paraId="3BD7855C" w14:textId="77777777" w:rsidR="0015503A" w:rsidRPr="0029583B" w:rsidRDefault="0015503A" w:rsidP="0015503A">
            <w:pPr>
              <w:autoSpaceDE w:val="0"/>
              <w:autoSpaceDN w:val="0"/>
              <w:adjustRightInd w:val="0"/>
              <w:spacing w:line="240" w:lineRule="auto"/>
              <w:rPr>
                <w:b/>
                <w:sz w:val="18"/>
                <w:szCs w:val="18"/>
              </w:rPr>
            </w:pPr>
            <w:r w:rsidRPr="0029583B">
              <w:rPr>
                <w:rFonts w:eastAsia="Times New Roman"/>
                <w:sz w:val="18"/>
                <w:szCs w:val="18"/>
                <w:lang w:eastAsia="fr-CA"/>
              </w:rPr>
              <w:t>Patients with recurrent GI symptoms had higher peripheral eosinophil counts at baseline (P=0.046) and higher increases in peripheral eosinophil counts during OIT (P&lt;0.001) compared to other patients, but did not differ in age and sex.</w:t>
            </w:r>
          </w:p>
        </w:tc>
        <w:tc>
          <w:tcPr>
            <w:tcW w:w="3827" w:type="dxa"/>
          </w:tcPr>
          <w:p w14:paraId="5623F2D6" w14:textId="77777777" w:rsidR="0015503A" w:rsidRPr="0029583B" w:rsidRDefault="0015503A" w:rsidP="0015503A">
            <w:pPr>
              <w:spacing w:line="240" w:lineRule="auto"/>
              <w:rPr>
                <w:sz w:val="18"/>
                <w:szCs w:val="18"/>
              </w:rPr>
            </w:pPr>
            <w:r w:rsidRPr="0029583B">
              <w:rPr>
                <w:b/>
                <w:sz w:val="18"/>
                <w:szCs w:val="18"/>
              </w:rPr>
              <w:t>ELORS:</w:t>
            </w:r>
            <w:r w:rsidRPr="0029583B">
              <w:rPr>
                <w:sz w:val="18"/>
                <w:szCs w:val="18"/>
              </w:rPr>
              <w:t xml:space="preserve"> EOE-like OIT-related syndrome: episodic vomiting occurring &gt; 2 hours after dosing </w:t>
            </w:r>
          </w:p>
          <w:p w14:paraId="3C27E278" w14:textId="77777777" w:rsidR="0015503A" w:rsidRPr="0029583B" w:rsidRDefault="0015503A" w:rsidP="0015503A">
            <w:pPr>
              <w:spacing w:line="240" w:lineRule="auto"/>
              <w:rPr>
                <w:sz w:val="18"/>
                <w:szCs w:val="18"/>
              </w:rPr>
            </w:pPr>
          </w:p>
          <w:p w14:paraId="6127F08E" w14:textId="77777777" w:rsidR="0015503A" w:rsidRPr="0029583B" w:rsidRDefault="0015503A" w:rsidP="0015503A">
            <w:pPr>
              <w:spacing w:line="240" w:lineRule="auto"/>
              <w:rPr>
                <w:sz w:val="18"/>
                <w:szCs w:val="18"/>
                <w:u w:val="single"/>
              </w:rPr>
            </w:pPr>
            <w:r w:rsidRPr="0029583B">
              <w:rPr>
                <w:sz w:val="18"/>
                <w:szCs w:val="18"/>
                <w:u w:val="single"/>
              </w:rPr>
              <w:t>Build-up phase:</w:t>
            </w:r>
          </w:p>
          <w:p w14:paraId="5444650E" w14:textId="77777777" w:rsidR="0015503A" w:rsidRPr="0029583B" w:rsidRDefault="0015503A" w:rsidP="0015503A">
            <w:pPr>
              <w:spacing w:line="240" w:lineRule="auto"/>
              <w:rPr>
                <w:sz w:val="18"/>
                <w:szCs w:val="18"/>
              </w:rPr>
            </w:pPr>
            <w:r w:rsidRPr="0029583B">
              <w:rPr>
                <w:sz w:val="18"/>
                <w:szCs w:val="18"/>
              </w:rPr>
              <w:t xml:space="preserve">Proportion of patients with </w:t>
            </w:r>
            <w:r w:rsidRPr="0029583B">
              <w:rPr>
                <w:b/>
                <w:sz w:val="18"/>
                <w:szCs w:val="18"/>
              </w:rPr>
              <w:t>ELORS</w:t>
            </w:r>
            <w:r w:rsidRPr="0029583B">
              <w:rPr>
                <w:sz w:val="18"/>
                <w:szCs w:val="18"/>
              </w:rPr>
              <w:t>:</w:t>
            </w:r>
            <w:r w:rsidRPr="0029583B">
              <w:rPr>
                <w:b/>
                <w:sz w:val="18"/>
                <w:szCs w:val="18"/>
              </w:rPr>
              <w:t xml:space="preserve"> 14%</w:t>
            </w:r>
            <w:r w:rsidRPr="0029583B">
              <w:rPr>
                <w:sz w:val="18"/>
                <w:szCs w:val="18"/>
              </w:rPr>
              <w:t xml:space="preserve"> (</w:t>
            </w:r>
            <w:r w:rsidRPr="0029583B">
              <w:rPr>
                <w:b/>
                <w:sz w:val="18"/>
                <w:szCs w:val="18"/>
              </w:rPr>
              <w:t>37</w:t>
            </w:r>
            <w:r w:rsidRPr="0029583B">
              <w:rPr>
                <w:sz w:val="18"/>
                <w:szCs w:val="18"/>
              </w:rPr>
              <w:t>/270) (documented increase in peripheral blood eosinophils: 4.8% (13/270), only 16 of 37 tested)</w:t>
            </w:r>
          </w:p>
          <w:p w14:paraId="5EE5B262" w14:textId="77777777" w:rsidR="0015503A" w:rsidRPr="0029583B" w:rsidRDefault="0015503A" w:rsidP="0015503A">
            <w:pPr>
              <w:spacing w:line="240" w:lineRule="auto"/>
              <w:rPr>
                <w:sz w:val="18"/>
                <w:szCs w:val="18"/>
              </w:rPr>
            </w:pPr>
          </w:p>
          <w:p w14:paraId="2CF953D0" w14:textId="77777777" w:rsidR="0015503A" w:rsidRPr="0029583B" w:rsidRDefault="0015503A" w:rsidP="0015503A">
            <w:pPr>
              <w:spacing w:line="240" w:lineRule="auto"/>
              <w:rPr>
                <w:sz w:val="18"/>
                <w:szCs w:val="18"/>
              </w:rPr>
            </w:pPr>
            <w:r w:rsidRPr="0029583B">
              <w:rPr>
                <w:sz w:val="18"/>
                <w:szCs w:val="18"/>
              </w:rPr>
              <w:t>Biopsies were performed in 2/37 patients (results not reported); 18/37 patients were treated with a PPI for 1-4 weeks and 1/37 with an oral corticosteroid for &lt; 14 days</w:t>
            </w:r>
          </w:p>
          <w:p w14:paraId="74110FDA" w14:textId="77777777" w:rsidR="0015503A" w:rsidRPr="0029583B" w:rsidRDefault="0015503A" w:rsidP="0015503A">
            <w:pPr>
              <w:spacing w:line="240" w:lineRule="auto"/>
              <w:rPr>
                <w:sz w:val="18"/>
                <w:szCs w:val="18"/>
              </w:rPr>
            </w:pPr>
          </w:p>
          <w:p w14:paraId="4D9A0E5D" w14:textId="77777777" w:rsidR="0015503A" w:rsidRPr="0029583B" w:rsidRDefault="0015503A" w:rsidP="0015503A">
            <w:pPr>
              <w:spacing w:line="240" w:lineRule="auto"/>
              <w:rPr>
                <w:sz w:val="18"/>
                <w:szCs w:val="18"/>
              </w:rPr>
            </w:pPr>
            <w:r w:rsidRPr="0029583B">
              <w:rPr>
                <w:sz w:val="18"/>
                <w:szCs w:val="18"/>
              </w:rPr>
              <w:t>Proportion of patients with ELORS who:</w:t>
            </w:r>
          </w:p>
          <w:p w14:paraId="2A25DC7B" w14:textId="77777777" w:rsidR="0015503A" w:rsidRPr="0029583B" w:rsidRDefault="0015503A" w:rsidP="0015503A">
            <w:pPr>
              <w:spacing w:line="240" w:lineRule="auto"/>
              <w:rPr>
                <w:sz w:val="18"/>
                <w:szCs w:val="18"/>
              </w:rPr>
            </w:pPr>
            <w:r w:rsidRPr="0029583B">
              <w:rPr>
                <w:sz w:val="18"/>
                <w:szCs w:val="18"/>
              </w:rPr>
              <w:t>-discontinued: 57% (21/37)</w:t>
            </w:r>
          </w:p>
          <w:p w14:paraId="0988143B" w14:textId="77777777" w:rsidR="0015503A" w:rsidRPr="0029583B" w:rsidRDefault="0015503A" w:rsidP="0015503A">
            <w:pPr>
              <w:spacing w:line="240" w:lineRule="auto"/>
              <w:rPr>
                <w:sz w:val="18"/>
                <w:szCs w:val="18"/>
              </w:rPr>
            </w:pPr>
            <w:r w:rsidRPr="0029583B">
              <w:rPr>
                <w:sz w:val="18"/>
                <w:szCs w:val="18"/>
              </w:rPr>
              <w:t>-reached target maintenance dose: 35% (13/37)</w:t>
            </w:r>
          </w:p>
          <w:p w14:paraId="447CE217" w14:textId="77777777" w:rsidR="0015503A" w:rsidRPr="0029583B" w:rsidRDefault="0015503A" w:rsidP="0015503A">
            <w:pPr>
              <w:spacing w:line="240" w:lineRule="auto"/>
              <w:rPr>
                <w:sz w:val="18"/>
                <w:szCs w:val="18"/>
              </w:rPr>
            </w:pPr>
            <w:r w:rsidRPr="0029583B">
              <w:rPr>
                <w:sz w:val="18"/>
                <w:szCs w:val="18"/>
              </w:rPr>
              <w:t>-Discontinued for other reasons or transferred care: 8.1% (3/37)</w:t>
            </w:r>
          </w:p>
          <w:p w14:paraId="05FA7136" w14:textId="77777777" w:rsidR="0015503A" w:rsidRPr="0029583B" w:rsidRDefault="0015503A" w:rsidP="0015503A">
            <w:pPr>
              <w:spacing w:line="240" w:lineRule="auto"/>
              <w:rPr>
                <w:sz w:val="18"/>
                <w:szCs w:val="18"/>
              </w:rPr>
            </w:pPr>
          </w:p>
          <w:p w14:paraId="73D5EAD2" w14:textId="77777777" w:rsidR="0015503A" w:rsidRPr="0029583B" w:rsidRDefault="0015503A" w:rsidP="0015503A">
            <w:pPr>
              <w:spacing w:line="240" w:lineRule="auto"/>
              <w:rPr>
                <w:sz w:val="18"/>
                <w:szCs w:val="18"/>
              </w:rPr>
            </w:pPr>
            <w:r w:rsidRPr="0029583B">
              <w:rPr>
                <w:sz w:val="18"/>
                <w:szCs w:val="18"/>
              </w:rPr>
              <w:t>None of the 35 patients with ELORS with follow-up (2 transferred care) had persistent symptoms or required prolonged therapy.</w:t>
            </w:r>
          </w:p>
          <w:p w14:paraId="709E820E" w14:textId="77777777" w:rsidR="0015503A" w:rsidRPr="0029583B" w:rsidRDefault="0015503A" w:rsidP="0015503A">
            <w:pPr>
              <w:spacing w:line="240" w:lineRule="auto"/>
              <w:rPr>
                <w:sz w:val="18"/>
                <w:szCs w:val="18"/>
              </w:rPr>
            </w:pPr>
          </w:p>
          <w:p w14:paraId="0BF05863" w14:textId="77777777" w:rsidR="0015503A" w:rsidRPr="0029583B" w:rsidRDefault="0015503A" w:rsidP="0015503A">
            <w:pPr>
              <w:spacing w:line="240" w:lineRule="auto"/>
              <w:rPr>
                <w:sz w:val="18"/>
                <w:szCs w:val="18"/>
                <w:u w:val="single"/>
              </w:rPr>
            </w:pPr>
            <w:r w:rsidRPr="0029583B">
              <w:rPr>
                <w:sz w:val="18"/>
                <w:szCs w:val="18"/>
                <w:u w:val="single"/>
              </w:rPr>
              <w:t>Maintenance phase:</w:t>
            </w:r>
          </w:p>
          <w:p w14:paraId="1E7B86D6" w14:textId="77777777" w:rsidR="0015503A" w:rsidRPr="0029583B" w:rsidRDefault="0015503A" w:rsidP="0015503A">
            <w:pPr>
              <w:spacing w:line="240" w:lineRule="auto"/>
              <w:rPr>
                <w:sz w:val="18"/>
                <w:szCs w:val="18"/>
              </w:rPr>
            </w:pPr>
            <w:r w:rsidRPr="0029583B">
              <w:rPr>
                <w:sz w:val="18"/>
                <w:szCs w:val="18"/>
              </w:rPr>
              <w:t xml:space="preserve">Proportion of patients with </w:t>
            </w:r>
            <w:r w:rsidRPr="0029583B">
              <w:rPr>
                <w:b/>
                <w:sz w:val="18"/>
                <w:szCs w:val="18"/>
              </w:rPr>
              <w:t>ELORS</w:t>
            </w:r>
            <w:r w:rsidRPr="0029583B">
              <w:rPr>
                <w:sz w:val="18"/>
                <w:szCs w:val="18"/>
              </w:rPr>
              <w:t xml:space="preserve"> during maintenance phase:</w:t>
            </w:r>
            <w:r w:rsidRPr="0029583B">
              <w:rPr>
                <w:b/>
                <w:sz w:val="18"/>
                <w:szCs w:val="18"/>
              </w:rPr>
              <w:t xml:space="preserve"> 0.5%</w:t>
            </w:r>
            <w:r w:rsidRPr="0029583B">
              <w:rPr>
                <w:sz w:val="18"/>
                <w:szCs w:val="18"/>
              </w:rPr>
              <w:t xml:space="preserve"> (1/214) –discontinued OIT</w:t>
            </w:r>
          </w:p>
          <w:p w14:paraId="03F0946A" w14:textId="77777777" w:rsidR="0015503A" w:rsidRPr="0029583B" w:rsidRDefault="0015503A" w:rsidP="0015503A">
            <w:pPr>
              <w:spacing w:line="240" w:lineRule="auto"/>
              <w:rPr>
                <w:sz w:val="18"/>
                <w:szCs w:val="18"/>
              </w:rPr>
            </w:pPr>
            <w:r w:rsidRPr="0029583B">
              <w:rPr>
                <w:sz w:val="18"/>
                <w:szCs w:val="18"/>
              </w:rPr>
              <w:lastRenderedPageBreak/>
              <w:t xml:space="preserve">Incidence of </w:t>
            </w:r>
            <w:r w:rsidRPr="0029583B">
              <w:rPr>
                <w:b/>
                <w:sz w:val="18"/>
                <w:szCs w:val="18"/>
              </w:rPr>
              <w:t>ELORs</w:t>
            </w:r>
            <w:r w:rsidRPr="0029583B">
              <w:rPr>
                <w:sz w:val="18"/>
                <w:szCs w:val="18"/>
              </w:rPr>
              <w:t xml:space="preserve"> during maintenance phase: 0.16/100 patient-years</w:t>
            </w:r>
          </w:p>
        </w:tc>
        <w:tc>
          <w:tcPr>
            <w:tcW w:w="2806" w:type="dxa"/>
            <w:shd w:val="clear" w:color="auto" w:fill="auto"/>
          </w:tcPr>
          <w:p w14:paraId="3F7A63B9" w14:textId="77777777" w:rsidR="0015503A" w:rsidRPr="0029583B" w:rsidRDefault="0015503A" w:rsidP="0015503A">
            <w:pPr>
              <w:autoSpaceDE w:val="0"/>
              <w:autoSpaceDN w:val="0"/>
              <w:adjustRightInd w:val="0"/>
              <w:spacing w:line="240" w:lineRule="auto"/>
              <w:rPr>
                <w:color w:val="FF0000"/>
                <w:sz w:val="18"/>
                <w:szCs w:val="18"/>
              </w:rPr>
            </w:pPr>
            <w:r w:rsidRPr="0029583B">
              <w:rPr>
                <w:rFonts w:eastAsia="Times New Roman"/>
                <w:sz w:val="18"/>
                <w:szCs w:val="18"/>
                <w:lang w:eastAsia="fr-CA"/>
              </w:rPr>
              <w:lastRenderedPageBreak/>
              <w:t>One patient with vomiting and failure to thrive underwent endoscopy, which was negative for EOE; the examination was performed after OIT discontinuation while the patient was on a milk</w:t>
            </w:r>
            <w:r w:rsidRPr="0029583B">
              <w:rPr>
                <w:rFonts w:ascii="Cambria Math" w:eastAsia="Times New Roman" w:hAnsi="Cambria Math" w:cs="Cambria Math"/>
                <w:sz w:val="18"/>
                <w:szCs w:val="18"/>
                <w:lang w:eastAsia="fr-CA"/>
              </w:rPr>
              <w:t>‐a</w:t>
            </w:r>
            <w:r w:rsidRPr="0029583B">
              <w:rPr>
                <w:rFonts w:eastAsia="Times New Roman"/>
                <w:sz w:val="18"/>
                <w:szCs w:val="18"/>
                <w:lang w:eastAsia="fr-CA"/>
              </w:rPr>
              <w:t>voidance diet.</w:t>
            </w:r>
          </w:p>
        </w:tc>
        <w:tc>
          <w:tcPr>
            <w:tcW w:w="2806" w:type="dxa"/>
          </w:tcPr>
          <w:p w14:paraId="55509968" w14:textId="77777777" w:rsidR="0015503A" w:rsidRPr="0029583B" w:rsidRDefault="0015503A" w:rsidP="0015503A">
            <w:pPr>
              <w:spacing w:line="240" w:lineRule="auto"/>
              <w:rPr>
                <w:sz w:val="18"/>
                <w:szCs w:val="18"/>
              </w:rPr>
            </w:pPr>
            <w:r w:rsidRPr="0029583B">
              <w:rPr>
                <w:sz w:val="18"/>
                <w:szCs w:val="18"/>
              </w:rPr>
              <w:t>1.1% (3/270) of patients experienced symptoms suggestive of EoE, 1 biopsy performed (no EoE)</w:t>
            </w:r>
          </w:p>
          <w:p w14:paraId="101A0586" w14:textId="77777777" w:rsidR="0015503A" w:rsidRPr="0029583B" w:rsidRDefault="0015503A" w:rsidP="0015503A">
            <w:pPr>
              <w:spacing w:line="240" w:lineRule="auto"/>
              <w:rPr>
                <w:sz w:val="18"/>
                <w:szCs w:val="18"/>
              </w:rPr>
            </w:pPr>
          </w:p>
          <w:p w14:paraId="515297E2" w14:textId="77777777" w:rsidR="0015503A" w:rsidRPr="0029583B" w:rsidRDefault="0015503A" w:rsidP="0015503A">
            <w:pPr>
              <w:spacing w:line="240" w:lineRule="auto"/>
              <w:rPr>
                <w:sz w:val="18"/>
                <w:szCs w:val="18"/>
              </w:rPr>
            </w:pPr>
            <w:r w:rsidRPr="0029583B">
              <w:rPr>
                <w:sz w:val="18"/>
                <w:szCs w:val="18"/>
              </w:rPr>
              <w:t>An additional case of EoE identified incidentally during a biopsy to rule out celiac disease (the EoE persisted despite stopping OIT)</w:t>
            </w:r>
          </w:p>
        </w:tc>
      </w:tr>
    </w:tbl>
    <w:p w14:paraId="64EC4D23" w14:textId="4C6845AB" w:rsidR="0015503A" w:rsidRPr="0029583B" w:rsidRDefault="0015503A" w:rsidP="0015503A">
      <w:pPr>
        <w:spacing w:line="240" w:lineRule="auto"/>
        <w:rPr>
          <w:sz w:val="16"/>
        </w:rPr>
      </w:pPr>
      <w:r w:rsidRPr="0029583B">
        <w:rPr>
          <w:sz w:val="16"/>
        </w:rPr>
        <w:t>* Goldberg (2019</w:t>
      </w:r>
      <w:r w:rsidRPr="0029583B">
        <w:rPr>
          <w:sz w:val="16"/>
        </w:rPr>
        <w:fldChar w:fldCharType="begin"/>
      </w:r>
      <w:r w:rsidR="005F2998">
        <w:rPr>
          <w:sz w:val="16"/>
        </w:rPr>
        <w:instrText xml:space="preserve"> ADDIN EN.CITE &lt;EndNote&gt;&lt;Cite&gt;&lt;Author&gt;Goldberg&lt;/Author&gt;&lt;Year&gt;2019&lt;/Year&gt;&lt;RecNum&gt;13990&lt;/RecNum&gt;&lt;DisplayText&gt;&lt;style face="superscript"&gt;80&lt;/style&gt;&lt;/DisplayText&gt;&lt;record&gt;&lt;rec-number&gt;13990&lt;/rec-number&gt;&lt;foreign-keys&gt;&lt;key app="EN" db-id="x9wzz5atbsd22oefrz25wtay2xf5fvep500r" timestamp="1569259689"&gt;13990&lt;/key&gt;&lt;/foreign-keys&gt;&lt;ref-type name="Journal Article"&gt;17&lt;/ref-type&gt;&lt;contributors&gt;&lt;authors&gt;&lt;author&gt;Goldberg, M. R.&lt;/author&gt;&lt;author&gt;Nachshon, L.&lt;/author&gt;&lt;author&gt;Levy, M. B.&lt;/author&gt;&lt;author&gt;Elizur, A.&lt;/author&gt;&lt;author&gt;Katz, Y.&lt;/author&gt;&lt;/authors&gt;&lt;/contributors&gt;&lt;auth-address&gt;Allergy, Immunology and Pediatric Pulmonary Institute, Shamir Medical Center, Zerifin, Israel. Electronic address: goldbergsm@yahoo.com.&amp;#xD;Allergy, Immunology and Pediatric Pulmonary Institute, Shamir Medical Center, Zerifin, Israel; Department of Pediatrics, Sackler Faculty of Medicine, Tel Aviv University, Tel Aviv, Israel.&amp;#xD;Allergy, Immunology and Pediatric Pulmonary Institute, Shamir Medical Center, Zerifin, Israel.&amp;#xD;Department of Pediatrics, Sackler Faculty of Medicine, Tel Aviv University, Tel Aviv, Israel.&lt;/auth-address&gt;&lt;titles&gt;&lt;title&gt;Risk Factors and Treatment Outcomes for Oral Immunotherapy-Induced Gastrointestinal Symptoms and Eosinophilic Responses (OITIGER)&lt;/title&gt;&lt;secondary-title&gt;J Allergy Clin Immunol Pract&lt;/secondary-title&gt;&lt;/titles&gt;&lt;periodical&gt;&lt;full-title&gt;J Allergy Clin Immunol Pract&lt;/full-title&gt;&lt;abbr-1&gt;The journal of allergy and clinical immunology. In practice&lt;/abbr-1&gt;&lt;/periodical&gt;&lt;edition&gt;2019/08/06&lt;/edition&gt;&lt;keywords&gt;&lt;keyword&gt;Cow&amp;apos;s milk allergy&lt;/keyword&gt;&lt;keyword&gt;Eosinophilic esophagitis&lt;/keyword&gt;&lt;keyword&gt;Oral immunotherapy&lt;/keyword&gt;&lt;/keywords&gt;&lt;dates&gt;&lt;year&gt;2019&lt;/year&gt;&lt;pub-dates&gt;&lt;date&gt;Aug 2&lt;/date&gt;&lt;/pub-dates&gt;&lt;/dates&gt;&lt;isbn&gt;2213-2201 (Electronic)&lt;/isbn&gt;&lt;accession-num&gt;31382040&lt;/accession-num&gt;&lt;urls&gt;&lt;related-urls&gt;&lt;url&gt;&lt;style face="underline" font="default" size="100%"&gt;https://www.ncbi.nlm.nih.gov/pubmed/31382040&lt;/style&gt;&lt;/url&gt;&lt;/related-urls&gt;&lt;/urls&gt;&lt;electronic-resource-num&gt;10.1016/j.jaip.2019.07.034&lt;/electronic-resource-num&gt;&lt;/record&gt;&lt;/Cite&gt;&lt;/EndNote&gt;</w:instrText>
      </w:r>
      <w:r w:rsidRPr="0029583B">
        <w:rPr>
          <w:sz w:val="16"/>
        </w:rPr>
        <w:fldChar w:fldCharType="separate"/>
      </w:r>
      <w:r w:rsidR="005F2998" w:rsidRPr="005F2998">
        <w:rPr>
          <w:noProof/>
          <w:sz w:val="16"/>
          <w:vertAlign w:val="superscript"/>
        </w:rPr>
        <w:t>80</w:t>
      </w:r>
      <w:r w:rsidRPr="0029583B">
        <w:rPr>
          <w:sz w:val="16"/>
        </w:rPr>
        <w:fldChar w:fldCharType="end"/>
      </w:r>
      <w:r w:rsidRPr="0029583B">
        <w:rPr>
          <w:sz w:val="16"/>
        </w:rPr>
        <w:t>) reported details on the management and the treatment course of these patients: the cumulative daily dose was reduced by a median of 50% in 66% (43/65) of patients, dose increases were deferred in 3.1% (2/65) of patients, or treatment was temporarily suspended in 28% (18/65) of patients. Symptoms and eosinophilia abated on dose modification, allowing for resumption of dose increases for 34 patients or reinitiation of treatment for 9 patients. OITIGER reoccurred 18.5% (10/54) of patients and resolved after further dose modification. In long-term follow-up (&gt;3-26 months), patients with OITIGER had a higher OIT failure rate (P=.004) and were less likely to reach full desensitization (P &lt; .001).</w:t>
      </w:r>
    </w:p>
    <w:p w14:paraId="585825EF" w14:textId="77777777" w:rsidR="0015503A" w:rsidRPr="0029583B" w:rsidRDefault="0015503A" w:rsidP="0015503A"/>
    <w:p w14:paraId="48B42315" w14:textId="77777777" w:rsidR="0015503A" w:rsidRPr="0029583B" w:rsidRDefault="0015503A" w:rsidP="0015503A"/>
    <w:p w14:paraId="41B2ADA0" w14:textId="77777777" w:rsidR="0015503A" w:rsidRPr="0029583B" w:rsidRDefault="0015503A" w:rsidP="0015503A"/>
    <w:tbl>
      <w:tblPr>
        <w:tblW w:w="17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4"/>
        <w:gridCol w:w="8846"/>
      </w:tblGrid>
      <w:tr w:rsidR="0015503A" w:rsidRPr="0029583B" w14:paraId="02EF9A00" w14:textId="77777777" w:rsidTr="0015503A">
        <w:trPr>
          <w:tblHeader/>
        </w:trPr>
        <w:tc>
          <w:tcPr>
            <w:tcW w:w="4525" w:type="dxa"/>
            <w:gridSpan w:val="2"/>
          </w:tcPr>
          <w:p w14:paraId="7EBBBA86" w14:textId="77777777" w:rsidR="0015503A" w:rsidRPr="0029583B" w:rsidRDefault="0015503A" w:rsidP="0015503A">
            <w:pPr>
              <w:spacing w:line="240" w:lineRule="auto"/>
              <w:jc w:val="center"/>
              <w:rPr>
                <w:b/>
                <w:sz w:val="18"/>
                <w:szCs w:val="18"/>
              </w:rPr>
            </w:pPr>
            <w:r w:rsidRPr="0029583B">
              <w:rPr>
                <w:b/>
                <w:sz w:val="18"/>
                <w:szCs w:val="18"/>
              </w:rPr>
              <w:t>Smaller case series</w:t>
            </w:r>
          </w:p>
        </w:tc>
      </w:tr>
      <w:tr w:rsidR="0015503A" w:rsidRPr="00A241D7" w14:paraId="614A120D" w14:textId="77777777" w:rsidTr="0015503A">
        <w:trPr>
          <w:trHeight w:val="639"/>
          <w:tblHeader/>
        </w:trPr>
        <w:tc>
          <w:tcPr>
            <w:tcW w:w="2243" w:type="dxa"/>
            <w:shd w:val="clear" w:color="auto" w:fill="auto"/>
          </w:tcPr>
          <w:p w14:paraId="3CF39418" w14:textId="5458D741" w:rsidR="0015503A" w:rsidRPr="0029583B" w:rsidRDefault="0015503A" w:rsidP="0015503A">
            <w:pPr>
              <w:spacing w:line="240" w:lineRule="auto"/>
              <w:rPr>
                <w:b/>
                <w:color w:val="211D1E"/>
                <w:sz w:val="18"/>
                <w:szCs w:val="18"/>
              </w:rPr>
            </w:pPr>
            <w:r w:rsidRPr="0029583B">
              <w:rPr>
                <w:rFonts w:eastAsia="Times New Roman"/>
                <w:b/>
                <w:sz w:val="18"/>
                <w:szCs w:val="18"/>
                <w:lang w:eastAsia="fr-CA"/>
              </w:rPr>
              <w:t>Echeverria-Zudaire, 2016</w:t>
            </w:r>
            <w:r w:rsidRPr="0029583B">
              <w:rPr>
                <w:b/>
                <w:color w:val="211D1E"/>
                <w:sz w:val="18"/>
                <w:szCs w:val="18"/>
              </w:rPr>
              <w:fldChar w:fldCharType="begin">
                <w:fldData xml:space="preserve">PEVuZE5vdGU+PENpdGU+PEF1dGhvcj5FY2hldmVycmlhLVp1ZGFpcmU8L0F1dGhvcj48WWVhcj4y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</w:fldData>
              </w:fldChar>
            </w:r>
            <w:r w:rsidR="005F2998">
              <w:rPr>
                <w:b/>
                <w:color w:val="211D1E"/>
                <w:sz w:val="18"/>
                <w:szCs w:val="18"/>
              </w:rPr>
              <w:instrText xml:space="preserve"> ADDIN EN.CITE </w:instrText>
            </w:r>
            <w:r w:rsidR="005F2998">
              <w:rPr>
                <w:b/>
                <w:color w:val="211D1E"/>
                <w:sz w:val="18"/>
                <w:szCs w:val="18"/>
              </w:rPr>
              <w:fldChar w:fldCharType="begin">
                <w:fldData xml:space="preserve">PEVuZE5vdGU+PENpdGU+PEF1dGhvcj5FY2hldmVycmlhLVp1ZGFpcmU8L0F1dGhvcj48WWVhcj4y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</w:fldData>
              </w:fldChar>
            </w:r>
            <w:r w:rsidR="005F2998">
              <w:rPr>
                <w:b/>
                <w:color w:val="211D1E"/>
                <w:sz w:val="18"/>
                <w:szCs w:val="18"/>
              </w:rPr>
              <w:instrText xml:space="preserve"> ADDIN EN.CITE.DATA </w:instrText>
            </w:r>
            <w:r w:rsidR="005F2998">
              <w:rPr>
                <w:b/>
                <w:color w:val="211D1E"/>
                <w:sz w:val="18"/>
                <w:szCs w:val="18"/>
              </w:rPr>
            </w:r>
            <w:r w:rsidR="005F2998">
              <w:rPr>
                <w:b/>
                <w:color w:val="211D1E"/>
                <w:sz w:val="18"/>
                <w:szCs w:val="18"/>
              </w:rPr>
              <w:fldChar w:fldCharType="end"/>
            </w:r>
            <w:r w:rsidRPr="0029583B">
              <w:rPr>
                <w:b/>
                <w:color w:val="211D1E"/>
                <w:sz w:val="18"/>
                <w:szCs w:val="18"/>
              </w:rPr>
            </w:r>
            <w:r w:rsidRPr="0029583B">
              <w:rPr>
                <w:b/>
                <w:color w:val="211D1E"/>
                <w:sz w:val="18"/>
                <w:szCs w:val="18"/>
              </w:rPr>
              <w:fldChar w:fldCharType="separate"/>
            </w:r>
            <w:r w:rsidR="005F2998" w:rsidRPr="005F2998">
              <w:rPr>
                <w:b/>
                <w:noProof/>
                <w:color w:val="211D1E"/>
                <w:sz w:val="18"/>
                <w:szCs w:val="18"/>
                <w:vertAlign w:val="superscript"/>
              </w:rPr>
              <w:t>81</w:t>
            </w:r>
            <w:r w:rsidRPr="0029583B">
              <w:rPr>
                <w:b/>
                <w:color w:val="211D1E"/>
                <w:sz w:val="18"/>
                <w:szCs w:val="18"/>
              </w:rPr>
              <w:fldChar w:fldCharType="end"/>
            </w:r>
            <w:r w:rsidRPr="0029583B">
              <w:rPr>
                <w:b/>
                <w:color w:val="211D1E"/>
                <w:sz w:val="18"/>
                <w:szCs w:val="18"/>
              </w:rPr>
              <w:t xml:space="preserve"> (Spain) - milk (N=97) or egg (31)</w:t>
            </w:r>
          </w:p>
          <w:p w14:paraId="678528FF" w14:textId="77777777" w:rsidR="0015503A" w:rsidRPr="0029583B" w:rsidRDefault="0015503A" w:rsidP="0015503A">
            <w:pPr>
              <w:spacing w:line="240" w:lineRule="auto"/>
              <w:rPr>
                <w:b/>
                <w:color w:val="211D1E"/>
                <w:sz w:val="18"/>
                <w:szCs w:val="18"/>
              </w:rPr>
            </w:pPr>
            <w:r w:rsidRPr="0029583B">
              <w:rPr>
                <w:b/>
                <w:color w:val="211D1E"/>
                <w:sz w:val="18"/>
                <w:szCs w:val="18"/>
              </w:rPr>
              <w:t>N=128</w:t>
            </w:r>
          </w:p>
          <w:p w14:paraId="7A82AC07" w14:textId="77777777" w:rsidR="0015503A" w:rsidRPr="0029583B" w:rsidRDefault="0015503A" w:rsidP="0015503A">
            <w:pPr>
              <w:spacing w:line="240" w:lineRule="auto"/>
              <w:rPr>
                <w:b/>
                <w:color w:val="211D1E"/>
                <w:sz w:val="18"/>
                <w:szCs w:val="18"/>
              </w:rPr>
            </w:pPr>
            <w:r w:rsidRPr="0029583B">
              <w:rPr>
                <w:b/>
                <w:color w:val="211D1E"/>
                <w:sz w:val="18"/>
                <w:szCs w:val="18"/>
              </w:rPr>
              <w:t xml:space="preserve">Age: children </w:t>
            </w:r>
          </w:p>
          <w:p w14:paraId="020E903E" w14:textId="77777777" w:rsidR="0015503A" w:rsidRPr="0029583B" w:rsidRDefault="0015503A" w:rsidP="0015503A">
            <w:pPr>
              <w:spacing w:line="240" w:lineRule="auto"/>
              <w:rPr>
                <w:b/>
                <w:sz w:val="18"/>
                <w:szCs w:val="18"/>
              </w:rPr>
            </w:pPr>
            <w:r w:rsidRPr="0029583B">
              <w:rPr>
                <w:b/>
                <w:sz w:val="18"/>
                <w:szCs w:val="18"/>
              </w:rPr>
              <w:t>Diagnosis confirmed with OFC: yes (open)</w:t>
            </w:r>
          </w:p>
        </w:tc>
        <w:tc>
          <w:tcPr>
            <w:tcW w:w="2282" w:type="dxa"/>
          </w:tcPr>
          <w:p w14:paraId="03C04C34" w14:textId="3C8C472A" w:rsidR="0015503A" w:rsidRPr="0029583B" w:rsidRDefault="0015503A" w:rsidP="0015503A">
            <w:pPr>
              <w:spacing w:line="240" w:lineRule="auto"/>
              <w:rPr>
                <w:b/>
                <w:sz w:val="18"/>
                <w:szCs w:val="18"/>
              </w:rPr>
            </w:pPr>
            <w:r w:rsidRPr="0029583B">
              <w:rPr>
                <w:b/>
                <w:sz w:val="18"/>
                <w:szCs w:val="18"/>
              </w:rPr>
              <w:t>Gomez Torrijos, 2017</w:t>
            </w:r>
            <w:r w:rsidRPr="0029583B">
              <w:rPr>
                <w:b/>
                <w:sz w:val="18"/>
                <w:szCs w:val="18"/>
              </w:rPr>
              <w:fldChar w:fldCharType="begin">
                <w:fldData xml:space="preserve">PEVuZE5vdGU+PENpdGU+PEF1dGhvcj5Hb21leiBUb3JyaWpvczwvQXV0aG9yPjxZZWFyPjIwMTc8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=
</w:fldData>
              </w:fldChar>
            </w:r>
            <w:r w:rsidR="005F2998">
              <w:rPr>
                <w:b/>
                <w:sz w:val="18"/>
                <w:szCs w:val="18"/>
              </w:rPr>
              <w:instrText xml:space="preserve"> ADDIN EN.CITE </w:instrText>
            </w:r>
            <w:r w:rsidR="005F2998">
              <w:rPr>
                <w:b/>
                <w:sz w:val="18"/>
                <w:szCs w:val="18"/>
              </w:rPr>
              <w:fldChar w:fldCharType="begin">
                <w:fldData xml:space="preserve">PEVuZE5vdGU+PENpdGU+PEF1dGhvcj5Hb21leiBUb3JyaWpvczwvQXV0aG9yPjxZZWFyPjIwMTc8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=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82</w:t>
            </w:r>
            <w:r w:rsidRPr="0029583B">
              <w:rPr>
                <w:b/>
                <w:sz w:val="18"/>
                <w:szCs w:val="18"/>
              </w:rPr>
              <w:fldChar w:fldCharType="end"/>
            </w:r>
            <w:r w:rsidRPr="0029583B">
              <w:rPr>
                <w:b/>
                <w:sz w:val="18"/>
                <w:szCs w:val="18"/>
              </w:rPr>
              <w:t xml:space="preserve"> and Rodriguez, 2014</w:t>
            </w:r>
            <w:r w:rsidRPr="0029583B">
              <w:rPr>
                <w:b/>
                <w:sz w:val="18"/>
                <w:szCs w:val="18"/>
              </w:rPr>
              <w:fldChar w:fldCharType="begin"/>
            </w:r>
            <w:r w:rsidR="005F2998">
              <w:rPr>
                <w:b/>
                <w:sz w:val="18"/>
                <w:szCs w:val="18"/>
              </w:rPr>
              <w:instrText xml:space="preserve"> ADDIN EN.CITE &lt;EndNote&gt;&lt;Cite&gt;&lt;Author&gt;Rodriguez&lt;/Author&gt;&lt;Year&gt;2014&lt;/Year&gt;&lt;RecNum&gt;13884&lt;/RecNum&gt;&lt;DisplayText&gt;&lt;style face="superscript"&gt;83&lt;/style&gt;&lt;/DisplayText&gt;&lt;record&gt;&lt;rec-number&gt;13884&lt;/rec-number&gt;&lt;foreign-keys&gt;&lt;key app="EN" db-id="x9wzz5atbsd22oefrz25wtay2xf5fvep500r" timestamp="1565106856"&gt;13884&lt;/key&gt;&lt;/foreign-keys&gt;&lt;ref-type name="Journal Article"&gt;17&lt;/ref-type&gt;&lt;contributors&gt;&lt;authors&gt;&lt;author&gt;Rodriguez, C. G.&lt;/author&gt;&lt;author&gt;Torrijos, E. G.&lt;/author&gt;&lt;author&gt;De la Pinzon, F. R.&lt;/author&gt;&lt;author&gt;Segade, J. B.&lt;/author&gt;&lt;author&gt;Rodriguez, R. G.&lt;/author&gt;&lt;author&gt;Brito, F. F.&lt;/author&gt;&lt;author&gt;Rodriguez-Sanchez, J.&lt;/author&gt;&lt;/authors&gt;&lt;/contributors&gt;&lt;titles&gt;&lt;title&gt;Dysphagia in a boy treated with oral immunotherapy for cow&amp;apos;s milk allergy&lt;/title&gt;&lt;secondary-title&gt;J Investig Allergol Clin Immunol&lt;/secondary-title&gt;&lt;/titles&gt;&lt;periodical&gt;&lt;full-title&gt;J Investig Allergol Clin Immunol&lt;/full-title&gt;&lt;abbr-1&gt;Journal of investigational allergology &amp;amp; clinical immunology&lt;/abbr-1&gt;&lt;/periodical&gt;&lt;pages&gt;363-5&lt;/pages&gt;&lt;volume&gt;24&lt;/volume&gt;&lt;number&gt;5&lt;/number&gt;&lt;edition&gt;2014/10/28&lt;/edition&gt;&lt;keywords&gt;&lt;keyword&gt;Adolescent&lt;/keyword&gt;&lt;keyword&gt;Deglutition Disorders/*etiology&lt;/keyword&gt;&lt;keyword&gt;Desensitization, Immunologic/*adverse effects&lt;/keyword&gt;&lt;keyword&gt;Humans&lt;/keyword&gt;&lt;keyword&gt;Male&lt;/keyword&gt;&lt;keyword&gt;Milk Hypersensitivity/*therapy&lt;/keyword&gt;&lt;/keywords&gt;&lt;dates&gt;&lt;year&gt;2014&lt;/year&gt;&lt;/dates&gt;&lt;isbn&gt;1018-9068 (Print)&amp;#xD;1018-9068 (Linking)&lt;/isbn&gt;&lt;accession-num&gt;25345312&lt;/accession-num&gt;&lt;urls&gt;&lt;related-urls&gt;&lt;url&gt;http://www.ncbi.nlm.nih.gov/pubmed/25345312&lt;/url&gt;&lt;/related-urls&gt;&lt;/urls&gt;&lt;language&gt;eng&lt;/language&gt;&lt;/record&gt;&lt;/Cite&gt;&lt;/EndNote&gt;</w:instrText>
            </w:r>
            <w:r w:rsidRPr="0029583B">
              <w:rPr>
                <w:b/>
                <w:sz w:val="18"/>
                <w:szCs w:val="18"/>
              </w:rPr>
              <w:fldChar w:fldCharType="separate"/>
            </w:r>
            <w:r w:rsidR="005F2998" w:rsidRPr="005F2998">
              <w:rPr>
                <w:b/>
                <w:noProof/>
                <w:sz w:val="18"/>
                <w:szCs w:val="18"/>
                <w:vertAlign w:val="superscript"/>
              </w:rPr>
              <w:t>83</w:t>
            </w:r>
            <w:r w:rsidRPr="0029583B">
              <w:rPr>
                <w:b/>
                <w:sz w:val="18"/>
                <w:szCs w:val="18"/>
              </w:rPr>
              <w:fldChar w:fldCharType="end"/>
            </w:r>
            <w:r w:rsidRPr="0029583B">
              <w:rPr>
                <w:b/>
                <w:sz w:val="18"/>
                <w:szCs w:val="18"/>
              </w:rPr>
              <w:t xml:space="preserve"> (Spain) – milk</w:t>
            </w:r>
          </w:p>
          <w:p w14:paraId="03382AC8" w14:textId="77777777" w:rsidR="0015503A" w:rsidRPr="0029583B" w:rsidRDefault="0015503A" w:rsidP="0015503A">
            <w:pPr>
              <w:spacing w:line="240" w:lineRule="auto"/>
              <w:rPr>
                <w:b/>
                <w:sz w:val="18"/>
                <w:szCs w:val="18"/>
              </w:rPr>
            </w:pPr>
            <w:r w:rsidRPr="0029583B">
              <w:rPr>
                <w:b/>
                <w:sz w:val="18"/>
                <w:szCs w:val="18"/>
              </w:rPr>
              <w:t>N=57</w:t>
            </w:r>
          </w:p>
          <w:p w14:paraId="1CCDF47E" w14:textId="77777777" w:rsidR="0015503A" w:rsidRPr="0029583B" w:rsidRDefault="0015503A" w:rsidP="0015503A">
            <w:pPr>
              <w:spacing w:line="240" w:lineRule="auto"/>
              <w:rPr>
                <w:b/>
                <w:sz w:val="18"/>
                <w:szCs w:val="18"/>
              </w:rPr>
            </w:pPr>
            <w:r w:rsidRPr="0029583B">
              <w:rPr>
                <w:b/>
                <w:sz w:val="18"/>
                <w:szCs w:val="18"/>
              </w:rPr>
              <w:t>Age: children</w:t>
            </w:r>
          </w:p>
          <w:p w14:paraId="2429590D" w14:textId="77777777" w:rsidR="0015503A" w:rsidRPr="0029583B" w:rsidRDefault="0015503A" w:rsidP="0015503A">
            <w:pPr>
              <w:spacing w:line="240" w:lineRule="auto"/>
              <w:rPr>
                <w:rFonts w:eastAsia="Times New Roman"/>
                <w:b/>
                <w:sz w:val="18"/>
                <w:szCs w:val="18"/>
                <w:lang w:eastAsia="fr-CA"/>
              </w:rPr>
            </w:pPr>
            <w:r w:rsidRPr="0029583B">
              <w:rPr>
                <w:b/>
                <w:sz w:val="18"/>
                <w:szCs w:val="18"/>
              </w:rPr>
              <w:t>Diagnosis confirmed with OFC: NR</w:t>
            </w:r>
          </w:p>
        </w:tc>
      </w:tr>
      <w:tr w:rsidR="0015503A" w:rsidRPr="00A241D7" w14:paraId="026AB41E" w14:textId="77777777" w:rsidTr="0015503A">
        <w:trPr>
          <w:tblHeader/>
        </w:trPr>
        <w:tc>
          <w:tcPr>
            <w:tcW w:w="2243" w:type="dxa"/>
            <w:shd w:val="clear" w:color="auto" w:fill="auto"/>
          </w:tcPr>
          <w:p w14:paraId="71A35DC1" w14:textId="77777777" w:rsidR="0015503A" w:rsidRPr="0029583B" w:rsidRDefault="0015503A" w:rsidP="0015503A">
            <w:pPr>
              <w:spacing w:line="240" w:lineRule="auto"/>
              <w:rPr>
                <w:b/>
                <w:sz w:val="18"/>
                <w:szCs w:val="18"/>
              </w:rPr>
            </w:pPr>
            <w:r w:rsidRPr="0029583B">
              <w:rPr>
                <w:b/>
                <w:sz w:val="18"/>
                <w:szCs w:val="18"/>
              </w:rPr>
              <w:t>Biopsy-confirmed EOE: 6.3% (8/128)</w:t>
            </w:r>
          </w:p>
          <w:p w14:paraId="23509792" w14:textId="77777777" w:rsidR="0015503A" w:rsidRPr="0029583B" w:rsidRDefault="0015503A" w:rsidP="0015503A">
            <w:pPr>
              <w:spacing w:line="240" w:lineRule="auto"/>
              <w:rPr>
                <w:sz w:val="18"/>
                <w:szCs w:val="18"/>
              </w:rPr>
            </w:pPr>
            <w:r w:rsidRPr="0029583B">
              <w:rPr>
                <w:sz w:val="18"/>
                <w:szCs w:val="18"/>
              </w:rPr>
              <w:t>6 patients developed EOE at a median of 29 months (range 15-48) after OIT(all with cow’s milk); 2 developed EOE during OIT (egg and milk plus egg)</w:t>
            </w:r>
          </w:p>
          <w:p w14:paraId="65D38996" w14:textId="77777777" w:rsidR="0015503A" w:rsidRPr="0029583B" w:rsidRDefault="0015503A" w:rsidP="0015503A">
            <w:pPr>
              <w:spacing w:line="240" w:lineRule="auto"/>
              <w:rPr>
                <w:sz w:val="18"/>
                <w:szCs w:val="18"/>
              </w:rPr>
            </w:pPr>
          </w:p>
          <w:p w14:paraId="7F523F9E" w14:textId="77777777" w:rsidR="0015503A" w:rsidRPr="0029583B" w:rsidRDefault="0015503A" w:rsidP="0015503A">
            <w:pPr>
              <w:spacing w:line="240" w:lineRule="auto"/>
              <w:rPr>
                <w:sz w:val="18"/>
                <w:szCs w:val="18"/>
              </w:rPr>
            </w:pPr>
            <w:r w:rsidRPr="0029583B">
              <w:rPr>
                <w:sz w:val="18"/>
                <w:szCs w:val="18"/>
              </w:rPr>
              <w:t>Most of the 8 patients were males between 3 and 14 years of age.</w:t>
            </w:r>
          </w:p>
          <w:p w14:paraId="115F8178" w14:textId="77777777" w:rsidR="0015503A" w:rsidRPr="0029583B" w:rsidRDefault="0015503A" w:rsidP="0015503A">
            <w:pPr>
              <w:spacing w:line="240" w:lineRule="auto"/>
              <w:rPr>
                <w:b/>
                <w:sz w:val="18"/>
                <w:szCs w:val="18"/>
              </w:rPr>
            </w:pPr>
          </w:p>
          <w:p w14:paraId="17F68FD2" w14:textId="77777777" w:rsidR="0015503A" w:rsidRPr="0029583B" w:rsidRDefault="0015503A" w:rsidP="0015503A">
            <w:pPr>
              <w:spacing w:line="240" w:lineRule="auto"/>
              <w:rPr>
                <w:sz w:val="18"/>
                <w:szCs w:val="18"/>
              </w:rPr>
            </w:pPr>
            <w:r w:rsidRPr="0029583B">
              <w:rPr>
                <w:b/>
                <w:sz w:val="18"/>
                <w:szCs w:val="18"/>
              </w:rPr>
              <w:t>EOE with oesophageal involvement only</w:t>
            </w:r>
            <w:r w:rsidRPr="0029583B">
              <w:rPr>
                <w:sz w:val="18"/>
                <w:szCs w:val="18"/>
              </w:rPr>
              <w:t>: 4.5% (6/128)</w:t>
            </w:r>
          </w:p>
          <w:p w14:paraId="68F819BE" w14:textId="77777777" w:rsidR="0015503A" w:rsidRPr="0029583B" w:rsidRDefault="0015503A" w:rsidP="0015503A">
            <w:pPr>
              <w:spacing w:line="240" w:lineRule="auto"/>
              <w:rPr>
                <w:sz w:val="18"/>
                <w:szCs w:val="18"/>
              </w:rPr>
            </w:pPr>
            <w:r w:rsidRPr="0029583B">
              <w:rPr>
                <w:sz w:val="18"/>
                <w:szCs w:val="18"/>
              </w:rPr>
              <w:t xml:space="preserve">5/6 continued OIT with PPI (n=3) or PPI plus fluticasone (n=2); 4/5 underwent follow-up endoscopy: 3 histological remission, 1 continued EOE. </w:t>
            </w:r>
          </w:p>
          <w:p w14:paraId="11007F8B" w14:textId="77777777" w:rsidR="0015503A" w:rsidRPr="0029583B" w:rsidRDefault="0015503A" w:rsidP="0015503A">
            <w:pPr>
              <w:spacing w:line="240" w:lineRule="auto"/>
              <w:rPr>
                <w:sz w:val="18"/>
                <w:szCs w:val="18"/>
              </w:rPr>
            </w:pPr>
            <w:r w:rsidRPr="0029583B">
              <w:rPr>
                <w:sz w:val="18"/>
                <w:szCs w:val="18"/>
              </w:rPr>
              <w:t>Histological remission was confirmed in the patient who discontinued OIT.</w:t>
            </w:r>
          </w:p>
          <w:p w14:paraId="5B29B217" w14:textId="77777777" w:rsidR="0015503A" w:rsidRPr="0029583B" w:rsidRDefault="0015503A" w:rsidP="0015503A">
            <w:pPr>
              <w:spacing w:line="240" w:lineRule="auto"/>
              <w:rPr>
                <w:sz w:val="18"/>
                <w:szCs w:val="18"/>
              </w:rPr>
            </w:pPr>
          </w:p>
          <w:p w14:paraId="69A1F7D7" w14:textId="77777777" w:rsidR="0015503A" w:rsidRPr="0029583B" w:rsidRDefault="0015503A" w:rsidP="0015503A">
            <w:pPr>
              <w:spacing w:line="240" w:lineRule="auto"/>
              <w:rPr>
                <w:sz w:val="18"/>
                <w:szCs w:val="18"/>
              </w:rPr>
            </w:pPr>
            <w:r w:rsidRPr="0029583B">
              <w:rPr>
                <w:b/>
                <w:sz w:val="18"/>
                <w:szCs w:val="18"/>
              </w:rPr>
              <w:t>EOE - plus duodenal or colon involvement</w:t>
            </w:r>
            <w:r w:rsidRPr="0029583B">
              <w:rPr>
                <w:sz w:val="18"/>
                <w:szCs w:val="18"/>
              </w:rPr>
              <w:t>: 1.6% (2/128)</w:t>
            </w:r>
          </w:p>
          <w:p w14:paraId="05ADEAFF" w14:textId="77777777" w:rsidR="0015503A" w:rsidRPr="0029583B" w:rsidRDefault="0015503A" w:rsidP="0015503A">
            <w:pPr>
              <w:spacing w:line="240" w:lineRule="auto"/>
              <w:rPr>
                <w:sz w:val="18"/>
                <w:szCs w:val="18"/>
              </w:rPr>
            </w:pPr>
            <w:r w:rsidRPr="0029583B">
              <w:rPr>
                <w:sz w:val="18"/>
                <w:szCs w:val="18"/>
              </w:rPr>
              <w:t>Both discontinued OIT and underwent follow-up endoscopy which showed histological remission in both cases</w:t>
            </w:r>
          </w:p>
        </w:tc>
        <w:tc>
          <w:tcPr>
            <w:tcW w:w="2282" w:type="dxa"/>
          </w:tcPr>
          <w:p w14:paraId="7C1CDDB9" w14:textId="77777777" w:rsidR="0015503A" w:rsidRPr="0029583B" w:rsidRDefault="0015503A" w:rsidP="0015503A">
            <w:pPr>
              <w:spacing w:line="240" w:lineRule="auto"/>
              <w:rPr>
                <w:sz w:val="18"/>
                <w:szCs w:val="18"/>
              </w:rPr>
            </w:pPr>
            <w:r w:rsidRPr="0029583B">
              <w:rPr>
                <w:b/>
                <w:sz w:val="18"/>
                <w:szCs w:val="18"/>
              </w:rPr>
              <w:t>Biopsy-confirmed EOE: 5.3% (3/57</w:t>
            </w:r>
            <w:r w:rsidRPr="0029583B">
              <w:rPr>
                <w:sz w:val="18"/>
                <w:szCs w:val="18"/>
              </w:rPr>
              <w:t>) of patients treated with OIT for cow milk allergy</w:t>
            </w:r>
          </w:p>
          <w:p w14:paraId="7A72FF09" w14:textId="77777777" w:rsidR="0015503A" w:rsidRPr="0029583B" w:rsidRDefault="0015503A" w:rsidP="0015503A">
            <w:pPr>
              <w:spacing w:line="240" w:lineRule="auto"/>
              <w:rPr>
                <w:sz w:val="18"/>
                <w:szCs w:val="18"/>
              </w:rPr>
            </w:pPr>
          </w:p>
          <w:p w14:paraId="28AEEDCA" w14:textId="77777777" w:rsidR="0015503A" w:rsidRPr="0029583B" w:rsidRDefault="0015503A" w:rsidP="0015503A">
            <w:pPr>
              <w:spacing w:line="240" w:lineRule="auto"/>
              <w:rPr>
                <w:sz w:val="18"/>
                <w:szCs w:val="18"/>
              </w:rPr>
            </w:pPr>
            <w:r w:rsidRPr="0029583B">
              <w:rPr>
                <w:sz w:val="18"/>
                <w:szCs w:val="18"/>
              </w:rPr>
              <w:t xml:space="preserve">All three patients were males and developed symptoms (including dysphagia) after reaching complete desensitization and/or while on maintenance. All patients discontinued milk intake, redeveloped sensitization and started avoiding milk. </w:t>
            </w:r>
          </w:p>
          <w:p w14:paraId="59E5190D" w14:textId="77777777" w:rsidR="0015503A" w:rsidRPr="0029583B" w:rsidRDefault="0015503A" w:rsidP="0015503A">
            <w:pPr>
              <w:spacing w:line="240" w:lineRule="auto"/>
              <w:rPr>
                <w:sz w:val="18"/>
                <w:szCs w:val="18"/>
              </w:rPr>
            </w:pPr>
          </w:p>
          <w:p w14:paraId="44FEEA2E" w14:textId="77777777" w:rsidR="0015503A" w:rsidRPr="0029583B" w:rsidRDefault="0015503A" w:rsidP="0015503A">
            <w:pPr>
              <w:spacing w:line="240" w:lineRule="auto"/>
              <w:rPr>
                <w:b/>
                <w:sz w:val="18"/>
                <w:szCs w:val="18"/>
              </w:rPr>
            </w:pPr>
            <w:r w:rsidRPr="0029583B">
              <w:rPr>
                <w:sz w:val="18"/>
                <w:szCs w:val="18"/>
              </w:rPr>
              <w:t xml:space="preserve">Biopsies performed 6-24 months after starting avoidance showed resolution of EOE. </w:t>
            </w:r>
          </w:p>
        </w:tc>
      </w:tr>
    </w:tbl>
    <w:p w14:paraId="528C885D" w14:textId="77777777" w:rsidR="0015503A" w:rsidRDefault="0015503A" w:rsidP="0015503A">
      <w:pPr>
        <w:rPr>
          <w:rFonts w:cs="AdvTimes"/>
          <w:szCs w:val="20"/>
        </w:rPr>
      </w:pPr>
    </w:p>
    <w:p w14:paraId="74582ABB" w14:textId="77777777" w:rsidR="0015503A" w:rsidRDefault="0015503A">
      <w:pPr>
        <w:spacing w:after="160"/>
        <w:rPr>
          <w:rFonts w:cs="AdvTimes"/>
          <w:szCs w:val="20"/>
        </w:rPr>
      </w:pPr>
      <w:r>
        <w:rPr>
          <w:rFonts w:cs="AdvTimes"/>
          <w:szCs w:val="20"/>
        </w:rPr>
        <w:br w:type="page"/>
      </w:r>
    </w:p>
    <w:p w14:paraId="756C3BB2" w14:textId="77777777" w:rsidR="0015503A" w:rsidRDefault="0015503A" w:rsidP="00A54C7A">
      <w:pPr>
        <w:pStyle w:val="Titre3"/>
      </w:pPr>
      <w:bookmarkStart w:id="77" w:name="_Toc27666868"/>
      <w:r>
        <w:lastRenderedPageBreak/>
        <w:t>Impact of patient characteristics on safety outcomes</w:t>
      </w:r>
      <w:bookmarkEnd w:id="77"/>
    </w:p>
    <w:p w14:paraId="543B0DEE" w14:textId="34C2BF63" w:rsidR="00BC3E28" w:rsidRPr="0029583B" w:rsidRDefault="00BC3E28" w:rsidP="00DA4442">
      <w:pPr>
        <w:pStyle w:val="Paragraphedeliste"/>
        <w:numPr>
          <w:ilvl w:val="0"/>
          <w:numId w:val="21"/>
        </w:numPr>
        <w:contextualSpacing w:val="0"/>
      </w:pPr>
      <w:r w:rsidRPr="0029583B">
        <w:t>Most OIT studies enrolled children and adolescents starting from age 4 to 7 years, with median/mean ages in the range of 6 to 12 years (Anagnostou, 2014;</w:t>
      </w:r>
      <w:r w:rsidRPr="0029583B">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instrText xml:space="preserve"> ADDIN EN.CITE </w:instrText>
      </w:r>
      <w:r w:rsidR="005F2998">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w:t>
      </w:r>
      <w:r w:rsidRPr="0029583B">
        <w:fldChar w:fldCharType="end"/>
      </w:r>
      <w:r w:rsidRPr="0029583B">
        <w:t xml:space="preserve"> Bird, 2018;</w:t>
      </w:r>
      <w:r w:rsidRPr="0029583B">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instrText xml:space="preserve"> ADDIN EN.CITE </w:instrText>
      </w:r>
      <w:r w:rsidR="005F2998">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w:t>
      </w:r>
      <w:r w:rsidRPr="0029583B">
        <w:fldChar w:fldCharType="end"/>
      </w:r>
      <w:r w:rsidRPr="0029583B">
        <w:t xml:space="preserve"> Burks, 2012;</w:t>
      </w:r>
      <w:r w:rsidRPr="0029583B">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instrText xml:space="preserve"> ADDIN EN.CITE </w:instrText>
      </w:r>
      <w:r w:rsidR="005F2998">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32</w:t>
      </w:r>
      <w:r w:rsidRPr="0029583B">
        <w:fldChar w:fldCharType="end"/>
      </w:r>
      <w:r w:rsidRPr="0029583B">
        <w:t xml:space="preserve"> Elizur, 2016;</w:t>
      </w:r>
      <w:r w:rsidRPr="0029583B">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 </w:instrText>
      </w:r>
      <w:r w:rsidR="005F2998">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6</w:t>
      </w:r>
      <w:r w:rsidRPr="0029583B">
        <w:fldChar w:fldCharType="end"/>
      </w:r>
      <w:r w:rsidRPr="0029583B">
        <w:t xml:space="preserve">  Escudero,2015;</w:t>
      </w:r>
      <w:r w:rsidRPr="0029583B">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instrText xml:space="preserve"> ADDIN EN.CITE </w:instrText>
      </w:r>
      <w:r w:rsidR="005F2998">
        <w:fldChar w:fldCharType="begin">
          <w:fldData xml:space="preserve">PEVuZE5vdGU+PENpdGU+PEF1dGhvcj5Fc2N1ZGVybzwvQXV0aG9yPjxZZWFyPjIwMTU8L1llYXI+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8</w:t>
      </w:r>
      <w:r w:rsidRPr="0029583B">
        <w:fldChar w:fldCharType="end"/>
      </w:r>
      <w:r w:rsidRPr="0029583B">
        <w:t xml:space="preserve"> Fuentes-Aparicio, 2013;</w:t>
      </w:r>
      <w:r w:rsidRPr="0029583B">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GdWVudGVzLUFwYXJpY2lvPC9BdXRob3I+PFllYXI+MjAx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9</w:t>
      </w:r>
      <w:r w:rsidRPr="0029583B">
        <w:fldChar w:fldCharType="end"/>
      </w:r>
      <w:r w:rsidRPr="0029583B">
        <w:t xml:space="preserve"> Kauppila, 2019;</w:t>
      </w:r>
      <w:r w:rsidRPr="0029583B">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 </w:instrText>
      </w:r>
      <w:r w:rsidR="005F2998">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5</w:t>
      </w:r>
      <w:r w:rsidRPr="0029583B">
        <w:fldChar w:fldCharType="end"/>
      </w:r>
      <w:r w:rsidRPr="0029583B">
        <w:t xml:space="preserve"> Levy, 2014;</w:t>
      </w:r>
      <w:r w:rsidRPr="0029583B">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4</w:t>
      </w:r>
      <w:r w:rsidRPr="0029583B">
        <w:fldChar w:fldCharType="end"/>
      </w:r>
      <w:r w:rsidRPr="0029583B">
        <w:t xml:space="preserve"> Longo, 2008;</w:t>
      </w:r>
      <w:r w:rsidRPr="0029583B">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0</w:t>
      </w:r>
      <w:r w:rsidRPr="0029583B">
        <w:fldChar w:fldCharType="end"/>
      </w:r>
      <w:r w:rsidRPr="0029583B">
        <w:t xml:space="preserve"> Martin-Munoz, 2019;</w:t>
      </w:r>
      <w:r w:rsidRPr="0029583B">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instrText xml:space="preserve"> ADDIN EN.CITE </w:instrText>
      </w:r>
      <w:r w:rsidR="005F2998">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20</w:t>
      </w:r>
      <w:r w:rsidRPr="0029583B">
        <w:fldChar w:fldCharType="end"/>
      </w:r>
      <w:r w:rsidRPr="0029583B">
        <w:t xml:space="preserve"> Nachshon, 2018;</w:t>
      </w:r>
      <w:r w:rsidRPr="0029583B">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 </w:instrText>
      </w:r>
      <w:r w:rsidR="005F2998">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w:t>
      </w:r>
      <w:r w:rsidRPr="0029583B">
        <w:fldChar w:fldCharType="end"/>
      </w:r>
      <w:r w:rsidRPr="0029583B">
        <w:t xml:space="preserve"> Reier-Nilsen, 2019;</w:t>
      </w:r>
      <w:r w:rsidRPr="0029583B">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instrText xml:space="preserve"> ADDIN EN.CITE </w:instrText>
      </w:r>
      <w:r w:rsidR="005F2998">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3</w:t>
      </w:r>
      <w:r w:rsidRPr="0029583B">
        <w:fldChar w:fldCharType="end"/>
      </w:r>
      <w:r w:rsidRPr="0029583B">
        <w:t xml:space="preserve"> Vickery, 2018</w:t>
      </w:r>
      <w:r w:rsidRPr="0029583B">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 </w:instrText>
      </w:r>
      <w:r w:rsidR="005F2998">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w:t>
      </w:r>
      <w:r w:rsidRPr="0029583B">
        <w:fldChar w:fldCharType="end"/>
      </w:r>
      <w:r w:rsidRPr="0029583B">
        <w:t xml:space="preserve"> and Wasserman, 2019</w:t>
      </w:r>
      <w:r w:rsidRPr="0029583B">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 </w:instrText>
      </w:r>
      <w:r w:rsidR="005F2998">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8</w:t>
      </w:r>
      <w:r w:rsidRPr="0029583B">
        <w:fldChar w:fldCharType="end"/>
      </w:r>
      <w:r w:rsidRPr="0029583B">
        <w:t>). Three studies enrolled peanut-allergic children starting from a younger age, three years (Blumchen, 2019</w:t>
      </w:r>
      <w:proofErr w:type="gramStart"/>
      <w:r w:rsidRPr="0029583B">
        <w:t>;</w:t>
      </w:r>
      <w:proofErr w:type="gramEnd"/>
      <w:r w:rsidRPr="0029583B">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instrText xml:space="preserve"> ADDIN EN.CITE </w:instrText>
      </w:r>
      <w:r w:rsidR="005F2998">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2</w:t>
      </w:r>
      <w:r w:rsidRPr="0029583B">
        <w:fldChar w:fldCharType="end"/>
      </w:r>
      <w:r w:rsidRPr="0029583B">
        <w:t xml:space="preserve"> Wasserman, 2014</w:t>
      </w:r>
      <w:r w:rsidRPr="0029583B">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 </w:instrText>
      </w:r>
      <w:r w:rsidR="005F2998">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6</w:t>
      </w:r>
      <w:r w:rsidRPr="0029583B">
        <w:fldChar w:fldCharType="end"/>
      </w:r>
      <w:r w:rsidRPr="0029583B">
        <w:t>) or one year (Tang, 2015</w:t>
      </w:r>
      <w:r w:rsidRPr="0029583B">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instrText xml:space="preserve"> ADDIN EN.CITE </w:instrText>
      </w:r>
      <w:r w:rsidR="005F2998">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4</w:t>
      </w:r>
      <w:r w:rsidRPr="0029583B">
        <w:fldChar w:fldCharType="end"/>
      </w:r>
      <w:r w:rsidRPr="0029583B">
        <w:t>). One study enrolled children for milk or egg OIT starting from the age of one year (Morisset, 2007</w:t>
      </w:r>
      <w:r w:rsidRPr="0029583B">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instrText xml:space="preserve"> ADDIN EN.CITE </w:instrText>
      </w:r>
      <w:r w:rsidR="005F2998">
        <w:fldChar w:fldCharType="begin">
          <w:fldData xml:space="preserve">PEVuZE5vdGU+PENpdGU+PEF1dGhvcj5Nb3Jpc3NldDwvQXV0aG9yPjxZZWFyPjIwMDc8L1llYXI+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Mi05PC9wYWdlcz48dm9sdW1lPjM5PC92b2x1bWU+PG51bWJlcj4xPC9udW1i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==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2</w:t>
      </w:r>
      <w:r w:rsidRPr="0029583B">
        <w:fldChar w:fldCharType="end"/>
      </w:r>
      <w:r w:rsidRPr="0029583B">
        <w:t>).</w:t>
      </w:r>
    </w:p>
    <w:p w14:paraId="78923D72" w14:textId="77777777" w:rsidR="00BC3E28" w:rsidRPr="0029583B" w:rsidRDefault="00BC3E28" w:rsidP="00DA4442">
      <w:pPr>
        <w:pStyle w:val="Paragraphedeliste"/>
        <w:numPr>
          <w:ilvl w:val="0"/>
          <w:numId w:val="21"/>
        </w:numPr>
        <w:contextualSpacing w:val="0"/>
        <w:rPr>
          <w:b/>
          <w:u w:val="single"/>
        </w:rPr>
      </w:pPr>
      <w:r w:rsidRPr="0029583B">
        <w:rPr>
          <w:b/>
          <w:u w:val="single"/>
        </w:rPr>
        <w:t>Older children, adolescents and adults</w:t>
      </w:r>
    </w:p>
    <w:p w14:paraId="1D4C4463" w14:textId="2DF5EB6B" w:rsidR="00BC3E28" w:rsidRPr="0029583B" w:rsidRDefault="00BC3E28" w:rsidP="00DA4442">
      <w:pPr>
        <w:pStyle w:val="Paragraphedeliste"/>
        <w:numPr>
          <w:ilvl w:val="1"/>
          <w:numId w:val="21"/>
        </w:numPr>
        <w:contextualSpacing w:val="0"/>
      </w:pPr>
      <w:r w:rsidRPr="0029583B">
        <w:t>No association between baseline age and safety outcomes in large case series of children and adolescents (N 130 to 295) (Wasserman 2019</w:t>
      </w:r>
      <w:r w:rsidRPr="0029583B">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 </w:instrText>
      </w:r>
      <w:r w:rsidR="005F2998">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8</w:t>
      </w:r>
      <w:r w:rsidRPr="0029583B">
        <w:fldChar w:fldCharType="end"/>
      </w:r>
      <w:r w:rsidRPr="0029583B">
        <w:t>, Elizur, 2016;</w:t>
      </w:r>
      <w:r w:rsidRPr="0029583B">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 </w:instrText>
      </w:r>
      <w:r w:rsidR="005F2998">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6</w:t>
      </w:r>
      <w:r w:rsidRPr="0029583B">
        <w:fldChar w:fldCharType="end"/>
      </w:r>
      <w:r w:rsidRPr="0029583B">
        <w:t xml:space="preserve"> Kauppila, 2019;</w:t>
      </w:r>
      <w:r w:rsidRPr="0029583B">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 </w:instrText>
      </w:r>
      <w:r w:rsidR="005F2998">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5</w:t>
      </w:r>
      <w:r w:rsidRPr="0029583B">
        <w:fldChar w:fldCharType="end"/>
      </w:r>
      <w:r w:rsidRPr="0029583B">
        <w:t xml:space="preserve"> Levy 2014</w:t>
      </w:r>
      <w:r w:rsidRPr="0029583B">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 </w:instrText>
      </w:r>
      <w:r w:rsidR="005F2998">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4</w:t>
      </w:r>
      <w:r w:rsidRPr="0029583B">
        <w:fldChar w:fldCharType="end"/>
      </w:r>
      <w:r w:rsidRPr="0029583B">
        <w:t>)</w:t>
      </w:r>
    </w:p>
    <w:p w14:paraId="11E85B1E" w14:textId="4EAA9356" w:rsidR="00BC3E28" w:rsidRPr="0029583B" w:rsidRDefault="00BC3E28" w:rsidP="00DA4442">
      <w:pPr>
        <w:pStyle w:val="Paragraphedeliste"/>
        <w:numPr>
          <w:ilvl w:val="1"/>
          <w:numId w:val="21"/>
        </w:numPr>
        <w:contextualSpacing w:val="0"/>
      </w:pPr>
      <w:r w:rsidRPr="0029583B">
        <w:t>A double-blind, placebo-controlled RCT included 55 adults (18 to 55) and 169 adolescents (age 12 to 17) with peanut allergy (Burks, 2018</w:t>
      </w:r>
      <w:proofErr w:type="gramStart"/>
      <w:r w:rsidRPr="0029583B">
        <w:t>;</w:t>
      </w:r>
      <w:proofErr w:type="gramEnd"/>
      <w:r w:rsidRPr="0029583B">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instrText xml:space="preserve"> ADDIN EN.CITE </w:instrText>
      </w:r>
      <w:r w:rsidR="005F2998">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0</w:t>
      </w:r>
      <w:r w:rsidRPr="0029583B">
        <w:fldChar w:fldCharType="end"/>
      </w:r>
      <w:r w:rsidRPr="0029583B">
        <w:t xml:space="preserve"> Vickery 2018</w:t>
      </w:r>
      <w:r w:rsidRPr="0029583B">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 </w:instrText>
      </w:r>
      <w:r w:rsidR="005F2998">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w:t>
      </w:r>
      <w:r w:rsidRPr="0029583B">
        <w:fldChar w:fldCharType="end"/>
      </w:r>
      <w:r w:rsidRPr="0029583B">
        <w:t>). There was no apparent difference between age groups in the proportion of patients with treatment-emergent hypersensitivity adverse events.</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967"/>
        <w:gridCol w:w="1442"/>
        <w:gridCol w:w="3498"/>
        <w:gridCol w:w="1559"/>
        <w:gridCol w:w="2173"/>
        <w:gridCol w:w="3402"/>
      </w:tblGrid>
      <w:tr w:rsidR="00BC3E28" w:rsidRPr="0029583B" w14:paraId="70795191" w14:textId="77777777" w:rsidTr="00BC3E28">
        <w:trPr>
          <w:trHeight w:val="268"/>
        </w:trPr>
        <w:tc>
          <w:tcPr>
            <w:tcW w:w="1843" w:type="dxa"/>
          </w:tcPr>
          <w:p w14:paraId="19FC3683" w14:textId="77777777" w:rsidR="00BC3E28" w:rsidRPr="0029583B" w:rsidRDefault="00BC3E28" w:rsidP="00BC3E28">
            <w:pPr>
              <w:spacing w:line="264" w:lineRule="auto"/>
              <w:rPr>
                <w:b/>
                <w:sz w:val="18"/>
              </w:rPr>
            </w:pPr>
            <w:r w:rsidRPr="0029583B">
              <w:rPr>
                <w:b/>
                <w:sz w:val="18"/>
              </w:rPr>
              <w:t>Age range (years)</w:t>
            </w:r>
          </w:p>
        </w:tc>
        <w:tc>
          <w:tcPr>
            <w:tcW w:w="967" w:type="dxa"/>
          </w:tcPr>
          <w:p w14:paraId="7BC4044C" w14:textId="77777777" w:rsidR="00BC3E28" w:rsidRPr="0029583B" w:rsidRDefault="00BC3E28" w:rsidP="00BC3E28">
            <w:pPr>
              <w:spacing w:line="264" w:lineRule="auto"/>
              <w:rPr>
                <w:b/>
                <w:sz w:val="18"/>
              </w:rPr>
            </w:pPr>
            <w:r w:rsidRPr="0029583B">
              <w:rPr>
                <w:b/>
                <w:sz w:val="18"/>
              </w:rPr>
              <w:t>N (OIT)</w:t>
            </w:r>
          </w:p>
        </w:tc>
        <w:tc>
          <w:tcPr>
            <w:tcW w:w="1442" w:type="dxa"/>
          </w:tcPr>
          <w:p w14:paraId="29E5C71B" w14:textId="77777777" w:rsidR="00BC3E28" w:rsidRPr="0029583B" w:rsidRDefault="00BC3E28" w:rsidP="00BC3E28">
            <w:pPr>
              <w:spacing w:line="264" w:lineRule="auto"/>
              <w:rPr>
                <w:b/>
                <w:sz w:val="18"/>
              </w:rPr>
            </w:pPr>
            <w:r w:rsidRPr="0029583B">
              <w:rPr>
                <w:b/>
                <w:sz w:val="18"/>
              </w:rPr>
              <w:t>N (placebo)</w:t>
            </w:r>
          </w:p>
        </w:tc>
        <w:tc>
          <w:tcPr>
            <w:tcW w:w="10632" w:type="dxa"/>
            <w:gridSpan w:val="4"/>
          </w:tcPr>
          <w:p w14:paraId="6F141512" w14:textId="77777777" w:rsidR="00BC3E28" w:rsidRPr="0029583B" w:rsidRDefault="00BC3E28" w:rsidP="00BC3E28">
            <w:pPr>
              <w:pStyle w:val="Default"/>
              <w:jc w:val="center"/>
              <w:rPr>
                <w:sz w:val="18"/>
                <w:szCs w:val="18"/>
                <w:lang w:val="en-CA"/>
              </w:rPr>
            </w:pPr>
            <w:r w:rsidRPr="0029583B">
              <w:rPr>
                <w:b/>
                <w:sz w:val="18"/>
                <w:lang w:val="en-CA"/>
              </w:rPr>
              <w:t>Proportion of patients experiencing event OIT versus placebo</w:t>
            </w:r>
          </w:p>
        </w:tc>
      </w:tr>
      <w:tr w:rsidR="00BC3E28" w:rsidRPr="0029583B" w14:paraId="3F2313B0" w14:textId="77777777" w:rsidTr="00BC3E28">
        <w:tc>
          <w:tcPr>
            <w:tcW w:w="1843" w:type="dxa"/>
          </w:tcPr>
          <w:p w14:paraId="793B1598" w14:textId="77777777" w:rsidR="00BC3E28" w:rsidRPr="0029583B" w:rsidRDefault="00BC3E28" w:rsidP="00BC3E28">
            <w:pPr>
              <w:spacing w:line="264" w:lineRule="auto"/>
              <w:rPr>
                <w:b/>
                <w:sz w:val="18"/>
              </w:rPr>
            </w:pPr>
          </w:p>
        </w:tc>
        <w:tc>
          <w:tcPr>
            <w:tcW w:w="967" w:type="dxa"/>
          </w:tcPr>
          <w:p w14:paraId="6AB8540A" w14:textId="77777777" w:rsidR="00BC3E28" w:rsidRPr="0029583B" w:rsidRDefault="00BC3E28" w:rsidP="00BC3E28">
            <w:pPr>
              <w:spacing w:line="264" w:lineRule="auto"/>
              <w:rPr>
                <w:b/>
                <w:sz w:val="18"/>
              </w:rPr>
            </w:pPr>
          </w:p>
        </w:tc>
        <w:tc>
          <w:tcPr>
            <w:tcW w:w="1442" w:type="dxa"/>
          </w:tcPr>
          <w:p w14:paraId="3C7CEC29" w14:textId="77777777" w:rsidR="00BC3E28" w:rsidRPr="0029583B" w:rsidRDefault="00BC3E28" w:rsidP="00BC3E28">
            <w:pPr>
              <w:spacing w:line="264" w:lineRule="auto"/>
              <w:rPr>
                <w:b/>
                <w:sz w:val="18"/>
              </w:rPr>
            </w:pPr>
          </w:p>
        </w:tc>
        <w:tc>
          <w:tcPr>
            <w:tcW w:w="3498" w:type="dxa"/>
          </w:tcPr>
          <w:p w14:paraId="1F7CA349" w14:textId="77777777" w:rsidR="00BC3E28" w:rsidRPr="0029583B" w:rsidRDefault="00BC3E28" w:rsidP="00BC3E28">
            <w:pPr>
              <w:spacing w:line="264" w:lineRule="auto"/>
              <w:rPr>
                <w:b/>
                <w:sz w:val="18"/>
              </w:rPr>
            </w:pPr>
            <w:r w:rsidRPr="0029583B">
              <w:rPr>
                <w:b/>
                <w:sz w:val="18"/>
              </w:rPr>
              <w:t>Treatment-emergent allergic hypersensitivity adverse events</w:t>
            </w:r>
          </w:p>
        </w:tc>
        <w:tc>
          <w:tcPr>
            <w:tcW w:w="1559" w:type="dxa"/>
          </w:tcPr>
          <w:p w14:paraId="0B90D874" w14:textId="77777777" w:rsidR="00BC3E28" w:rsidRPr="0029583B" w:rsidRDefault="00BC3E28" w:rsidP="00BC3E28">
            <w:pPr>
              <w:spacing w:line="264" w:lineRule="auto"/>
              <w:rPr>
                <w:b/>
                <w:sz w:val="18"/>
              </w:rPr>
            </w:pPr>
            <w:r w:rsidRPr="0029583B">
              <w:rPr>
                <w:b/>
                <w:sz w:val="18"/>
              </w:rPr>
              <w:t>Severe adverse event</w:t>
            </w:r>
          </w:p>
        </w:tc>
        <w:tc>
          <w:tcPr>
            <w:tcW w:w="2173" w:type="dxa"/>
          </w:tcPr>
          <w:p w14:paraId="4ECC7EB4" w14:textId="77777777" w:rsidR="00BC3E28" w:rsidRPr="0029583B" w:rsidRDefault="00BC3E28" w:rsidP="00BC3E28">
            <w:pPr>
              <w:spacing w:line="264" w:lineRule="auto"/>
              <w:rPr>
                <w:b/>
                <w:sz w:val="18"/>
              </w:rPr>
            </w:pPr>
            <w:r w:rsidRPr="0029583B">
              <w:rPr>
                <w:b/>
                <w:sz w:val="18"/>
              </w:rPr>
              <w:t>Serious adverse events</w:t>
            </w:r>
          </w:p>
        </w:tc>
        <w:tc>
          <w:tcPr>
            <w:tcW w:w="3402" w:type="dxa"/>
          </w:tcPr>
          <w:p w14:paraId="1625B1CF" w14:textId="77777777" w:rsidR="00BC3E28" w:rsidRPr="0029583B" w:rsidRDefault="00BC3E28" w:rsidP="00BC3E28">
            <w:pPr>
              <w:pStyle w:val="Default"/>
              <w:rPr>
                <w:b/>
                <w:bCs/>
                <w:sz w:val="18"/>
                <w:szCs w:val="18"/>
                <w:lang w:val="en-CA"/>
              </w:rPr>
            </w:pPr>
            <w:r w:rsidRPr="0029583B">
              <w:rPr>
                <w:b/>
                <w:sz w:val="18"/>
                <w:lang w:val="en-CA"/>
              </w:rPr>
              <w:t>Anaphylaxis/Systemic allergic reaction</w:t>
            </w:r>
          </w:p>
        </w:tc>
      </w:tr>
      <w:tr w:rsidR="00BC3E28" w:rsidRPr="0029583B" w14:paraId="6E7D01C9" w14:textId="77777777" w:rsidTr="00BC3E28">
        <w:tc>
          <w:tcPr>
            <w:tcW w:w="1843" w:type="dxa"/>
          </w:tcPr>
          <w:p w14:paraId="3FB71756" w14:textId="77777777" w:rsidR="00BC3E28" w:rsidRPr="0029583B" w:rsidRDefault="00BC3E28" w:rsidP="00BC3E28">
            <w:pPr>
              <w:spacing w:line="264" w:lineRule="auto"/>
              <w:rPr>
                <w:sz w:val="18"/>
              </w:rPr>
            </w:pPr>
            <w:r w:rsidRPr="0029583B">
              <w:rPr>
                <w:sz w:val="18"/>
              </w:rPr>
              <w:t>4 to 11</w:t>
            </w:r>
          </w:p>
        </w:tc>
        <w:tc>
          <w:tcPr>
            <w:tcW w:w="967" w:type="dxa"/>
          </w:tcPr>
          <w:p w14:paraId="6E071442" w14:textId="77777777" w:rsidR="00BC3E28" w:rsidRPr="0029583B" w:rsidRDefault="00BC3E28" w:rsidP="00BC3E28">
            <w:pPr>
              <w:spacing w:line="264" w:lineRule="auto"/>
              <w:rPr>
                <w:sz w:val="18"/>
              </w:rPr>
            </w:pPr>
            <w:r w:rsidRPr="0029583B">
              <w:rPr>
                <w:sz w:val="18"/>
              </w:rPr>
              <w:t>238</w:t>
            </w:r>
          </w:p>
        </w:tc>
        <w:tc>
          <w:tcPr>
            <w:tcW w:w="1442" w:type="dxa"/>
          </w:tcPr>
          <w:p w14:paraId="20A115E6" w14:textId="77777777" w:rsidR="00BC3E28" w:rsidRPr="0029583B" w:rsidRDefault="00BC3E28" w:rsidP="00BC3E28">
            <w:pPr>
              <w:spacing w:line="264" w:lineRule="auto"/>
              <w:rPr>
                <w:sz w:val="18"/>
              </w:rPr>
            </w:pPr>
            <w:r w:rsidRPr="0029583B">
              <w:rPr>
                <w:sz w:val="18"/>
              </w:rPr>
              <w:t>89</w:t>
            </w:r>
          </w:p>
        </w:tc>
        <w:tc>
          <w:tcPr>
            <w:tcW w:w="3498" w:type="dxa"/>
          </w:tcPr>
          <w:p w14:paraId="5ED1DE03" w14:textId="77777777" w:rsidR="00BC3E28" w:rsidRPr="0029583B" w:rsidRDefault="00BC3E28" w:rsidP="00BC3E28">
            <w:pPr>
              <w:spacing w:line="264" w:lineRule="auto"/>
              <w:rPr>
                <w:sz w:val="18"/>
              </w:rPr>
            </w:pPr>
            <w:r w:rsidRPr="0029583B">
              <w:rPr>
                <w:sz w:val="18"/>
              </w:rPr>
              <w:t>86.1% versus 69.7%</w:t>
            </w:r>
          </w:p>
        </w:tc>
        <w:tc>
          <w:tcPr>
            <w:tcW w:w="1559" w:type="dxa"/>
            <w:vMerge w:val="restart"/>
          </w:tcPr>
          <w:p w14:paraId="343F018A" w14:textId="77777777" w:rsidR="00BC3E28" w:rsidRPr="0029583B" w:rsidRDefault="00BC3E28" w:rsidP="00BC3E28">
            <w:pPr>
              <w:spacing w:line="264" w:lineRule="auto"/>
              <w:rPr>
                <w:sz w:val="18"/>
              </w:rPr>
            </w:pPr>
            <w:r w:rsidRPr="0029583B">
              <w:rPr>
                <w:sz w:val="18"/>
              </w:rPr>
              <w:t>4.3% vs 0.8%</w:t>
            </w:r>
          </w:p>
        </w:tc>
        <w:tc>
          <w:tcPr>
            <w:tcW w:w="2173" w:type="dxa"/>
            <w:vMerge w:val="restart"/>
          </w:tcPr>
          <w:p w14:paraId="702AECE9" w14:textId="77777777" w:rsidR="00BC3E28" w:rsidRPr="0029583B" w:rsidRDefault="00BC3E28" w:rsidP="00BC3E28">
            <w:pPr>
              <w:spacing w:line="264" w:lineRule="auto"/>
              <w:rPr>
                <w:sz w:val="18"/>
              </w:rPr>
            </w:pPr>
            <w:r w:rsidRPr="0029583B">
              <w:rPr>
                <w:sz w:val="18"/>
              </w:rPr>
              <w:t xml:space="preserve">2.4% vs 0.8% </w:t>
            </w:r>
          </w:p>
        </w:tc>
        <w:tc>
          <w:tcPr>
            <w:tcW w:w="3402" w:type="dxa"/>
            <w:vMerge w:val="restart"/>
          </w:tcPr>
          <w:p w14:paraId="39CFA86C" w14:textId="77777777" w:rsidR="00BC3E28" w:rsidRPr="0029583B" w:rsidRDefault="00BC3E28" w:rsidP="00BC3E28">
            <w:pPr>
              <w:spacing w:line="264" w:lineRule="auto"/>
              <w:rPr>
                <w:sz w:val="18"/>
              </w:rPr>
            </w:pPr>
            <w:r w:rsidRPr="0029583B">
              <w:rPr>
                <w:sz w:val="18"/>
              </w:rPr>
              <w:t>14.2% vs 3.2%</w:t>
            </w:r>
          </w:p>
        </w:tc>
      </w:tr>
      <w:tr w:rsidR="00BC3E28" w:rsidRPr="0029583B" w14:paraId="39D7EAED" w14:textId="77777777" w:rsidTr="00BC3E28">
        <w:tc>
          <w:tcPr>
            <w:tcW w:w="1843" w:type="dxa"/>
          </w:tcPr>
          <w:p w14:paraId="4CBA71F5" w14:textId="77777777" w:rsidR="00BC3E28" w:rsidRPr="0029583B" w:rsidRDefault="00BC3E28" w:rsidP="00BC3E28">
            <w:pPr>
              <w:spacing w:line="264" w:lineRule="auto"/>
              <w:rPr>
                <w:b/>
                <w:sz w:val="18"/>
              </w:rPr>
            </w:pPr>
            <w:r w:rsidRPr="0029583B">
              <w:rPr>
                <w:b/>
                <w:sz w:val="18"/>
              </w:rPr>
              <w:t>12 to 17</w:t>
            </w:r>
          </w:p>
        </w:tc>
        <w:tc>
          <w:tcPr>
            <w:tcW w:w="967" w:type="dxa"/>
          </w:tcPr>
          <w:p w14:paraId="27B29A40" w14:textId="77777777" w:rsidR="00BC3E28" w:rsidRPr="0029583B" w:rsidRDefault="00BC3E28" w:rsidP="00BC3E28">
            <w:pPr>
              <w:spacing w:line="264" w:lineRule="auto"/>
              <w:rPr>
                <w:b/>
                <w:sz w:val="18"/>
              </w:rPr>
            </w:pPr>
            <w:r w:rsidRPr="0029583B">
              <w:rPr>
                <w:b/>
                <w:sz w:val="18"/>
              </w:rPr>
              <w:t>134</w:t>
            </w:r>
          </w:p>
        </w:tc>
        <w:tc>
          <w:tcPr>
            <w:tcW w:w="1442" w:type="dxa"/>
          </w:tcPr>
          <w:p w14:paraId="09D43F5A" w14:textId="77777777" w:rsidR="00BC3E28" w:rsidRPr="0029583B" w:rsidRDefault="00BC3E28" w:rsidP="00BC3E28">
            <w:pPr>
              <w:spacing w:line="264" w:lineRule="auto"/>
              <w:rPr>
                <w:b/>
                <w:sz w:val="18"/>
              </w:rPr>
            </w:pPr>
            <w:r w:rsidRPr="0029583B">
              <w:rPr>
                <w:b/>
                <w:sz w:val="18"/>
              </w:rPr>
              <w:t>35</w:t>
            </w:r>
          </w:p>
        </w:tc>
        <w:tc>
          <w:tcPr>
            <w:tcW w:w="3498" w:type="dxa"/>
          </w:tcPr>
          <w:p w14:paraId="2E8F18B8" w14:textId="77777777" w:rsidR="00BC3E28" w:rsidRPr="0029583B" w:rsidRDefault="00BC3E28" w:rsidP="00BC3E28">
            <w:pPr>
              <w:spacing w:line="264" w:lineRule="auto"/>
              <w:rPr>
                <w:b/>
                <w:sz w:val="18"/>
              </w:rPr>
            </w:pPr>
            <w:r w:rsidRPr="0029583B">
              <w:rPr>
                <w:b/>
                <w:sz w:val="18"/>
              </w:rPr>
              <w:t>89.6% versus 68.6%</w:t>
            </w:r>
          </w:p>
        </w:tc>
        <w:tc>
          <w:tcPr>
            <w:tcW w:w="1559" w:type="dxa"/>
            <w:vMerge/>
          </w:tcPr>
          <w:p w14:paraId="42B40716" w14:textId="77777777" w:rsidR="00BC3E28" w:rsidRPr="0029583B" w:rsidRDefault="00BC3E28" w:rsidP="00BC3E28">
            <w:pPr>
              <w:spacing w:line="264" w:lineRule="auto"/>
              <w:rPr>
                <w:b/>
                <w:sz w:val="18"/>
              </w:rPr>
            </w:pPr>
          </w:p>
        </w:tc>
        <w:tc>
          <w:tcPr>
            <w:tcW w:w="2173" w:type="dxa"/>
            <w:vMerge/>
          </w:tcPr>
          <w:p w14:paraId="0F80B255" w14:textId="77777777" w:rsidR="00BC3E28" w:rsidRPr="0029583B" w:rsidRDefault="00BC3E28" w:rsidP="00BC3E28">
            <w:pPr>
              <w:spacing w:line="264" w:lineRule="auto"/>
              <w:rPr>
                <w:b/>
                <w:sz w:val="18"/>
              </w:rPr>
            </w:pPr>
          </w:p>
        </w:tc>
        <w:tc>
          <w:tcPr>
            <w:tcW w:w="3402" w:type="dxa"/>
            <w:vMerge/>
          </w:tcPr>
          <w:p w14:paraId="57462A77" w14:textId="77777777" w:rsidR="00BC3E28" w:rsidRPr="0029583B" w:rsidRDefault="00BC3E28" w:rsidP="00BC3E28">
            <w:pPr>
              <w:spacing w:line="264" w:lineRule="auto"/>
              <w:rPr>
                <w:b/>
                <w:sz w:val="18"/>
              </w:rPr>
            </w:pPr>
          </w:p>
        </w:tc>
      </w:tr>
      <w:tr w:rsidR="00BC3E28" w:rsidRPr="0029583B" w14:paraId="31C0F579" w14:textId="77777777" w:rsidTr="00BC3E28">
        <w:tc>
          <w:tcPr>
            <w:tcW w:w="1843" w:type="dxa"/>
          </w:tcPr>
          <w:p w14:paraId="2B5C5BD1" w14:textId="77777777" w:rsidR="00BC3E28" w:rsidRPr="0029583B" w:rsidRDefault="00BC3E28" w:rsidP="00BC3E28">
            <w:pPr>
              <w:spacing w:line="264" w:lineRule="auto"/>
              <w:rPr>
                <w:b/>
                <w:sz w:val="18"/>
              </w:rPr>
            </w:pPr>
            <w:r w:rsidRPr="0029583B">
              <w:rPr>
                <w:b/>
                <w:sz w:val="18"/>
              </w:rPr>
              <w:t>18 to 55</w:t>
            </w:r>
          </w:p>
        </w:tc>
        <w:tc>
          <w:tcPr>
            <w:tcW w:w="967" w:type="dxa"/>
          </w:tcPr>
          <w:p w14:paraId="113B32FA" w14:textId="77777777" w:rsidR="00BC3E28" w:rsidRPr="0029583B" w:rsidRDefault="00BC3E28" w:rsidP="00BC3E28">
            <w:pPr>
              <w:spacing w:line="264" w:lineRule="auto"/>
              <w:rPr>
                <w:b/>
                <w:sz w:val="18"/>
              </w:rPr>
            </w:pPr>
            <w:r w:rsidRPr="0029583B">
              <w:rPr>
                <w:b/>
                <w:sz w:val="18"/>
              </w:rPr>
              <w:t>41</w:t>
            </w:r>
          </w:p>
        </w:tc>
        <w:tc>
          <w:tcPr>
            <w:tcW w:w="1442" w:type="dxa"/>
          </w:tcPr>
          <w:p w14:paraId="271F5054" w14:textId="77777777" w:rsidR="00BC3E28" w:rsidRPr="0029583B" w:rsidRDefault="00BC3E28" w:rsidP="00BC3E28">
            <w:pPr>
              <w:spacing w:line="264" w:lineRule="auto"/>
              <w:rPr>
                <w:b/>
                <w:sz w:val="18"/>
              </w:rPr>
            </w:pPr>
            <w:r w:rsidRPr="0029583B">
              <w:rPr>
                <w:b/>
                <w:sz w:val="18"/>
              </w:rPr>
              <w:t>14</w:t>
            </w:r>
          </w:p>
        </w:tc>
        <w:tc>
          <w:tcPr>
            <w:tcW w:w="3498" w:type="dxa"/>
          </w:tcPr>
          <w:p w14:paraId="77596022" w14:textId="77777777" w:rsidR="00BC3E28" w:rsidRPr="0029583B" w:rsidRDefault="00BC3E28" w:rsidP="00BC3E28">
            <w:pPr>
              <w:spacing w:line="264" w:lineRule="auto"/>
              <w:rPr>
                <w:b/>
                <w:sz w:val="18"/>
              </w:rPr>
            </w:pPr>
            <w:r w:rsidRPr="0029583B">
              <w:rPr>
                <w:b/>
                <w:sz w:val="18"/>
              </w:rPr>
              <w:t>87.8% versus 78.6%</w:t>
            </w:r>
          </w:p>
        </w:tc>
        <w:tc>
          <w:tcPr>
            <w:tcW w:w="1559" w:type="dxa"/>
          </w:tcPr>
          <w:p w14:paraId="3AC9EC57" w14:textId="77777777" w:rsidR="00BC3E28" w:rsidRPr="0029583B" w:rsidRDefault="00BC3E28" w:rsidP="00BC3E28">
            <w:pPr>
              <w:spacing w:line="264" w:lineRule="auto"/>
              <w:rPr>
                <w:b/>
                <w:sz w:val="18"/>
              </w:rPr>
            </w:pPr>
            <w:r w:rsidRPr="0029583B">
              <w:rPr>
                <w:b/>
                <w:sz w:val="18"/>
              </w:rPr>
              <w:t>4.9% vs 7.1%</w:t>
            </w:r>
          </w:p>
        </w:tc>
        <w:tc>
          <w:tcPr>
            <w:tcW w:w="2173" w:type="dxa"/>
          </w:tcPr>
          <w:p w14:paraId="6F7CA656" w14:textId="77777777" w:rsidR="00BC3E28" w:rsidRPr="0029583B" w:rsidRDefault="00BC3E28" w:rsidP="00BC3E28">
            <w:pPr>
              <w:spacing w:line="264" w:lineRule="auto"/>
              <w:rPr>
                <w:b/>
                <w:sz w:val="18"/>
              </w:rPr>
            </w:pPr>
            <w:r w:rsidRPr="0029583B">
              <w:rPr>
                <w:b/>
                <w:sz w:val="18"/>
              </w:rPr>
              <w:t>4.9% vs 7.1%</w:t>
            </w:r>
          </w:p>
        </w:tc>
        <w:tc>
          <w:tcPr>
            <w:tcW w:w="3402" w:type="dxa"/>
          </w:tcPr>
          <w:p w14:paraId="1C061E31" w14:textId="77777777" w:rsidR="00BC3E28" w:rsidRPr="0029583B" w:rsidRDefault="00BC3E28" w:rsidP="00BC3E28">
            <w:pPr>
              <w:spacing w:line="264" w:lineRule="auto"/>
              <w:rPr>
                <w:b/>
                <w:sz w:val="18"/>
              </w:rPr>
            </w:pPr>
            <w:r w:rsidRPr="0029583B">
              <w:rPr>
                <w:b/>
                <w:sz w:val="18"/>
              </w:rPr>
              <w:t>19.5% vs 7.1%</w:t>
            </w:r>
          </w:p>
        </w:tc>
      </w:tr>
    </w:tbl>
    <w:p w14:paraId="5295FB39" w14:textId="77777777" w:rsidR="00BC3E28" w:rsidRPr="0029583B" w:rsidRDefault="00BC3E28" w:rsidP="00BC3E28">
      <w:pPr>
        <w:spacing w:line="264" w:lineRule="auto"/>
      </w:pPr>
    </w:p>
    <w:p w14:paraId="5ED3927F" w14:textId="0338B719" w:rsidR="00BC3E28" w:rsidRPr="0029583B" w:rsidRDefault="00BC3E28" w:rsidP="00DA4442">
      <w:pPr>
        <w:pStyle w:val="Paragraphedeliste"/>
        <w:numPr>
          <w:ilvl w:val="1"/>
          <w:numId w:val="21"/>
        </w:numPr>
        <w:contextualSpacing w:val="0"/>
      </w:pPr>
      <w:r w:rsidRPr="0029583B">
        <w:t>Double-blind, placebo-controlled RCT of adolescents with peanut allergy (mean age 15 years, range 12-18; age at diagnosis: 3 years) (Fauquert, 2018</w:t>
      </w:r>
      <w:r w:rsidRPr="0029583B">
        <w:fldChar w:fldCharType="begin">
          <w:fldData xml:space="preserve">PEVuZE5vdGU+PENpdGU+PEF1dGhvcj5GYXVxdWVydDwvQXV0aG9yPjxZZWFyPjIwMTg8L1llYXI+
PFJlY051bT4yMjQ8L1JlY051bT48RGlzcGxheVRleHQ+PHN0eWxlIGZhY2U9InN1cGVyc2NyaXB0
Ij41NTwvc3R5bGU+PC9EaXNwbGF5VGV4dD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C9FbmROb3RlPgB=
</w:fldData>
        </w:fldChar>
      </w:r>
      <w:r w:rsidR="005F2998">
        <w:instrText xml:space="preserve"> ADDIN EN.CITE </w:instrText>
      </w:r>
      <w:r w:rsidR="005F2998">
        <w:fldChar w:fldCharType="begin">
          <w:fldData xml:space="preserve">PEVuZE5vdGU+PENpdGU+PEF1dGhvcj5GYXVxdWVydDwvQXV0aG9yPjxZZWFyPjIwMTg8L1llYXI+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5</w:t>
      </w:r>
      <w:r w:rsidRPr="0029583B">
        <w:fldChar w:fldCharType="end"/>
      </w:r>
      <w:r w:rsidRPr="0029583B">
        <w:t xml:space="preserve">): Peanut (or placebo) capsules were ingested daily over 24 weeks with increments every 2 weeks from 2 to 400 mg of peanut protein. </w:t>
      </w:r>
      <w:r w:rsidRPr="0029583B">
        <w:rPr>
          <w:b/>
        </w:rPr>
        <w:t>Five severe multi-system reactions (grades 3a and 3b) occurred in 4 OIT patients (19%= 4/21) and in none (0) in the placebo group.</w:t>
      </w:r>
    </w:p>
    <w:p w14:paraId="75A7F557" w14:textId="7823355C" w:rsidR="00BC3E28" w:rsidRPr="0029583B" w:rsidRDefault="00BC3E28" w:rsidP="00DA4442">
      <w:pPr>
        <w:pStyle w:val="Paragraphedeliste"/>
        <w:numPr>
          <w:ilvl w:val="1"/>
          <w:numId w:val="21"/>
        </w:numPr>
        <w:contextualSpacing w:val="0"/>
      </w:pPr>
      <w:r w:rsidRPr="0029583B">
        <w:t>Case series of 23 adults with OFC-confirmed IgE-mediated allergies who were treated with OIT (10 milk, 9 peanut, 4 egg) (Mantyla, 2018</w:t>
      </w:r>
      <w:r w:rsidRPr="0029583B">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instrText xml:space="preserve"> ADDIN EN.CITE </w:instrText>
      </w:r>
      <w:r w:rsidR="005F2998">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1</w:t>
      </w:r>
      <w:r w:rsidRPr="0029583B">
        <w:fldChar w:fldCharType="end"/>
      </w:r>
      <w:r w:rsidRPr="0029583B">
        <w:t xml:space="preserve">): The median period of OIT was 515 days. </w:t>
      </w:r>
      <w:r w:rsidRPr="0029583B">
        <w:rPr>
          <w:b/>
        </w:rPr>
        <w:t>ETRs: 17% (4/23); emergency room treatments: 13% (3/23).</w:t>
      </w:r>
      <w:r w:rsidRPr="0029583B">
        <w:t xml:space="preserve"> </w:t>
      </w:r>
    </w:p>
    <w:p w14:paraId="477BF754" w14:textId="77777777" w:rsidR="00BC3E28" w:rsidRPr="0029583B" w:rsidRDefault="00BC3E28" w:rsidP="00DA4442">
      <w:pPr>
        <w:pStyle w:val="Paragraphedeliste"/>
        <w:numPr>
          <w:ilvl w:val="0"/>
          <w:numId w:val="21"/>
        </w:numPr>
        <w:contextualSpacing w:val="0"/>
        <w:rPr>
          <w:b/>
          <w:u w:val="single"/>
        </w:rPr>
      </w:pPr>
      <w:r w:rsidRPr="0029583B">
        <w:rPr>
          <w:b/>
          <w:u w:val="single"/>
        </w:rPr>
        <w:t>Toddlers and pre-school children:</w:t>
      </w:r>
    </w:p>
    <w:p w14:paraId="79CC1A91" w14:textId="0AE51908" w:rsidR="00BC3E28" w:rsidRPr="0029583B" w:rsidRDefault="00BC3E28" w:rsidP="00DA4442">
      <w:pPr>
        <w:pStyle w:val="Paragraphedeliste"/>
        <w:numPr>
          <w:ilvl w:val="1"/>
          <w:numId w:val="21"/>
        </w:numPr>
        <w:contextualSpacing w:val="0"/>
        <w:rPr>
          <w:b/>
        </w:rPr>
      </w:pPr>
      <w:r w:rsidRPr="0029583B">
        <w:t>Vickery et al (2017</w:t>
      </w:r>
      <w:r w:rsidRPr="0029583B">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instrText xml:space="preserve"> ADDIN EN.CITE </w:instrText>
      </w:r>
      <w:r w:rsidR="005F2998">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8</w:t>
      </w:r>
      <w:r w:rsidRPr="0029583B">
        <w:fldChar w:fldCharType="end"/>
      </w:r>
      <w:r w:rsidRPr="0029583B">
        <w:t xml:space="preserve">) randomized 37 preschool children aged 9 to 36 months with OFC-confirmed peanut allergy to OIT with a maintenance dose of 300 or 3000 mg peanut protein per day. One ETR occurred in the high dose group (5.9%, 1/17) and none in the low-dose group. </w:t>
      </w:r>
      <w:r w:rsidRPr="0029583B">
        <w:rPr>
          <w:b/>
        </w:rPr>
        <w:t>There were no treatment-related severe adverse events.</w:t>
      </w:r>
    </w:p>
    <w:p w14:paraId="262430B4" w14:textId="576A2D79" w:rsidR="00BC3E28" w:rsidRPr="0029583B" w:rsidRDefault="00BC3E28" w:rsidP="00DA4442">
      <w:pPr>
        <w:pStyle w:val="Paragraphedeliste"/>
        <w:numPr>
          <w:ilvl w:val="1"/>
          <w:numId w:val="21"/>
        </w:numPr>
        <w:contextualSpacing w:val="0"/>
        <w:rPr>
          <w:b/>
        </w:rPr>
      </w:pPr>
      <w:r w:rsidRPr="0029583B">
        <w:t>Martorell et al (2011</w:t>
      </w:r>
      <w:r w:rsidRPr="0029583B">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instrText xml:space="preserve"> ADDIN EN.CITE </w:instrText>
      </w:r>
      <w:r w:rsidR="005F2998">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11</w:t>
      </w:r>
      <w:r w:rsidRPr="0029583B">
        <w:fldChar w:fldCharType="end"/>
      </w:r>
      <w:r w:rsidRPr="0029583B">
        <w:t xml:space="preserve">) randomized 60 children aged 24 to 36 months with OFC-confirmed milk allergy to OIT or avoidance. </w:t>
      </w:r>
      <w:r w:rsidRPr="0029583B">
        <w:rPr>
          <w:b/>
        </w:rPr>
        <w:t>Two ETRs occurred in 2 children in the OIT group (6.7%, 2/30); no severe reactions occurred.</w:t>
      </w:r>
    </w:p>
    <w:p w14:paraId="556D1EF7" w14:textId="3E451DB4" w:rsidR="00BC3E28" w:rsidRPr="0029583B" w:rsidRDefault="00BC3E28" w:rsidP="00DA4442">
      <w:pPr>
        <w:pStyle w:val="Paragraphedeliste"/>
        <w:numPr>
          <w:ilvl w:val="1"/>
          <w:numId w:val="21"/>
        </w:numPr>
        <w:spacing w:line="240" w:lineRule="auto"/>
      </w:pPr>
      <w:r w:rsidRPr="0029583B">
        <w:t>Soller et al (2019,</w:t>
      </w:r>
      <w:r w:rsidRPr="0029583B">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instrText xml:space="preserve"> ADDIN EN.CITE </w:instrText>
      </w:r>
      <w:r w:rsidR="005F2998">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9</w:t>
      </w:r>
      <w:r w:rsidRPr="0029583B">
        <w:fldChar w:fldCharType="end"/>
      </w:r>
      <w:r w:rsidRPr="0029583B">
        <w:t xml:space="preserve"> prospective multi-center study) reported that of 270 pre-school children (age 0.75-5.9 years, median 1.9 years) undergoing peanut OIT 36% (98/270) experienced grade 1 (mild) symptoms, 31% (84/270) grade 2 (moderate), and 0.4% (1/270) grade 4 (severe) symptoms graded according to the World Allergy Organization Subcutaneous </w:t>
      </w:r>
      <w:r w:rsidRPr="0029583B">
        <w:lastRenderedPageBreak/>
        <w:t>Immunotherapy Systemic Reaction Grading System</w:t>
      </w:r>
      <w:r w:rsidRPr="0029583B">
        <w:fldChar w:fldCharType="begin"/>
      </w:r>
      <w:r w:rsidR="005F2998">
        <w:instrText xml:space="preserve"> ADDIN EN.CITE &lt;EndNote&gt;&lt;Cite&gt;&lt;Author&gt;Cox&lt;/Author&gt;&lt;Year&gt;2010&lt;/Year&gt;&lt;RecNum&gt;14007&lt;/RecNum&gt;&lt;DisplayText&gt;&lt;style face="superscript"&gt;74&lt;/style&gt;&lt;/DisplayText&gt;&lt;record&gt;&lt;rec-number&gt;14007&lt;/rec-number&gt;&lt;foreign-keys&gt;&lt;key app="EN" db-id="x9wzz5atbsd22oefrz25wtay2xf5fvep500r" timestamp="1570036620"&gt;14007&lt;/key&gt;&lt;/foreign-keys&gt;&lt;ref-type name="Journal Article"&gt;17&lt;/ref-type&gt;&lt;contributors&gt;&lt;authors&gt;&lt;author&gt;Cox, L.&lt;/author&gt;&lt;author&gt;Larenas-Linnemann, D.&lt;/author&gt;&lt;author&gt;Lockey, R. F.&lt;/author&gt;&lt;author&gt;Passalacqua, G.&lt;/author&gt;&lt;/authors&gt;&lt;/contributors&gt;&lt;auth-address&gt;Nova Southeastern University School of Osteopathic Medicine, Davie, Fla, USA. Lindaswolfcox@msn.com&lt;/auth-address&gt;&lt;titles&gt;&lt;title&gt;Speaking the same language: The World Allergy Organization Subcutaneous Immunotherapy Systemic Reaction Grading System&lt;/title&gt;&lt;secondary-title&gt;J Allergy Clin Immunol&lt;/secondary-title&gt;&lt;/titles&gt;&lt;periodical&gt;&lt;full-title&gt;J Allergy Clin Immunol&lt;/full-title&gt;&lt;abbr-1&gt;The Journal of allergy and clinical immunology&lt;/abbr-1&gt;&lt;/periodical&gt;&lt;pages&gt;569-74, 574 e1-574 e7&lt;/pages&gt;&lt;volume&gt;125&lt;/volume&gt;&lt;number&gt;3&lt;/number&gt;&lt;edition&gt;2010/02/11&lt;/edition&gt;&lt;keywords&gt;&lt;keyword&gt;Adrenergic Agonists/*therapeutic use&lt;/keyword&gt;&lt;keyword&gt;Allergens/administration &amp;amp; dosage&lt;/keyword&gt;&lt;keyword&gt;Anaphylaxis/*prevention &amp;amp; control&lt;/keyword&gt;&lt;keyword&gt;Desensitization, Immunologic/*adverse effects&lt;/keyword&gt;&lt;keyword&gt;Epinephrine/*therapeutic use&lt;/keyword&gt;&lt;keyword&gt;Humans&lt;/keyword&gt;&lt;keyword&gt;Hypersensitivity, Immediate/*classification/etiology&lt;/keyword&gt;&lt;keyword&gt;Injections, Subcutaneous&lt;/keyword&gt;&lt;/keywords&gt;&lt;dates&gt;&lt;year&gt;2010&lt;/year&gt;&lt;pub-dates&gt;&lt;date&gt;Mar&lt;/date&gt;&lt;/pub-dates&gt;&lt;/dates&gt;&lt;isbn&gt;1097-6825 (Electronic)&amp;#xD;0091-6749 (Linking)&lt;/isbn&gt;&lt;accession-num&gt;20144472&lt;/accession-num&gt;&lt;urls&gt;&lt;related-urls&gt;&lt;url&gt;&lt;style face="underline" font="default" size="100%"&gt;https://www.ncbi.nlm.nih.gov/pubmed/20144472&lt;/style&gt;&lt;/url&gt;&lt;/related-urls&gt;&lt;/urls&gt;&lt;electronic-resource-num&gt;10.1016/j.jaci.2009.10.060&lt;/electronic-resource-num&gt;&lt;/record&gt;&lt;/Cite&gt;&lt;/EndNote&gt;</w:instrText>
      </w:r>
      <w:r w:rsidRPr="0029583B">
        <w:fldChar w:fldCharType="separate"/>
      </w:r>
      <w:r w:rsidR="005F2998" w:rsidRPr="005F2998">
        <w:rPr>
          <w:noProof/>
          <w:vertAlign w:val="superscript"/>
        </w:rPr>
        <w:t>74</w:t>
      </w:r>
      <w:r w:rsidRPr="0029583B">
        <w:fldChar w:fldCharType="end"/>
      </w:r>
      <w:r w:rsidRPr="0029583B">
        <w:t>). Eleven patients (4.1%, 11/270) experienced a total of 12 ETRs during build-up (11 for grade 2 reactions and 1 for a grade 4 reaction). Half of the ETRs (6) occurred in the clinic during up</w:t>
      </w:r>
      <w:r>
        <w:t>-</w:t>
      </w:r>
      <w:r w:rsidRPr="0029583B">
        <w:t xml:space="preserve">dosing and the other half at home. Overall, a total of 0.029% of doses during build-up were associated with an ETR. </w:t>
      </w:r>
    </w:p>
    <w:p w14:paraId="5649BEB3" w14:textId="77777777" w:rsidR="0015503A" w:rsidRPr="0015503A" w:rsidRDefault="0015503A" w:rsidP="0015503A"/>
    <w:p w14:paraId="6625B21D" w14:textId="77777777" w:rsidR="007C7924" w:rsidRPr="000D2B4B" w:rsidRDefault="007C7924" w:rsidP="00A54C7A">
      <w:pPr>
        <w:pStyle w:val="Titre3"/>
      </w:pPr>
      <w:bookmarkStart w:id="78" w:name="_Toc27666869"/>
      <w:r>
        <w:t>Impact of b</w:t>
      </w:r>
      <w:r w:rsidRPr="000D2B4B">
        <w:t>aseline food allergy</w:t>
      </w:r>
      <w:r>
        <w:t>-related parameters on safety outcomes</w:t>
      </w:r>
      <w:bookmarkEnd w:id="63"/>
      <w:bookmarkEnd w:id="78"/>
    </w:p>
    <w:p w14:paraId="4F2F019D" w14:textId="77777777" w:rsidR="00BC3E28" w:rsidRPr="0029583B" w:rsidRDefault="00BC3E28" w:rsidP="00BC3E28">
      <w:pPr>
        <w:spacing w:after="120"/>
        <w:rPr>
          <w:rFonts w:cs="AdvTimes"/>
          <w:szCs w:val="20"/>
          <w:u w:val="single"/>
        </w:rPr>
      </w:pPr>
      <w:r w:rsidRPr="0029583B">
        <w:rPr>
          <w:rFonts w:cs="AdvTimes"/>
          <w:szCs w:val="20"/>
          <w:u w:val="single"/>
        </w:rPr>
        <w:t>Inclusion of patients with</w:t>
      </w:r>
      <w:r>
        <w:rPr>
          <w:rFonts w:cs="AdvTimes"/>
          <w:szCs w:val="20"/>
          <w:u w:val="single"/>
        </w:rPr>
        <w:t xml:space="preserve"> a history of</w:t>
      </w:r>
      <w:r w:rsidRPr="0029583B">
        <w:rPr>
          <w:rFonts w:cs="AdvTimes"/>
          <w:szCs w:val="20"/>
          <w:u w:val="single"/>
        </w:rPr>
        <w:t xml:space="preserve"> severe </w:t>
      </w:r>
      <w:r>
        <w:rPr>
          <w:rFonts w:cs="AdvTimes"/>
          <w:szCs w:val="20"/>
          <w:u w:val="single"/>
        </w:rPr>
        <w:t>reactions</w:t>
      </w:r>
      <w:r w:rsidRPr="0029583B">
        <w:rPr>
          <w:rFonts w:cs="AdvTimes"/>
          <w:szCs w:val="20"/>
          <w:u w:val="single"/>
        </w:rPr>
        <w:t xml:space="preserve"> in OIT studies:</w:t>
      </w:r>
    </w:p>
    <w:p w14:paraId="595DC045" w14:textId="12A69698" w:rsidR="00BC3E28" w:rsidRPr="0029583B" w:rsidRDefault="00BC3E28" w:rsidP="00DA4442">
      <w:pPr>
        <w:pStyle w:val="Paragraphedeliste"/>
        <w:numPr>
          <w:ilvl w:val="0"/>
          <w:numId w:val="22"/>
        </w:numPr>
        <w:contextualSpacing w:val="0"/>
        <w:rPr>
          <w:rFonts w:cs="AdvTimes"/>
        </w:rPr>
      </w:pPr>
      <w:r w:rsidRPr="0029583B">
        <w:rPr>
          <w:rFonts w:cs="AdvTimes"/>
        </w:rPr>
        <w:t xml:space="preserve">Among 13 RCTs with N&gt; 50,  6 excluded patients with a history of </w:t>
      </w:r>
      <w:r w:rsidRPr="0029583B">
        <w:rPr>
          <w:rFonts w:cs="AdvTimes"/>
          <w:u w:val="single"/>
        </w:rPr>
        <w:t>severe</w:t>
      </w:r>
      <w:r w:rsidRPr="0029583B">
        <w:rPr>
          <w:rFonts w:cs="AdvTimes"/>
        </w:rPr>
        <w:t xml:space="preserve"> anaphylaxis (Burks, 2012;</w:t>
      </w:r>
      <w:r w:rsidRPr="0029583B">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 </w:instrText>
      </w:r>
      <w:r w:rsidR="005F2998">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32</w:t>
      </w:r>
      <w:r w:rsidRPr="0029583B">
        <w:rPr>
          <w:rFonts w:cs="AdvTimes"/>
        </w:rPr>
        <w:fldChar w:fldCharType="end"/>
      </w:r>
      <w:r w:rsidRPr="0029583B">
        <w:rPr>
          <w:rFonts w:cs="AdvTimes"/>
        </w:rPr>
        <w:t xml:space="preserve">  Escudero, 2015;</w:t>
      </w:r>
      <w:r w:rsidRPr="0029583B">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 </w:instrText>
      </w:r>
      <w:r w:rsidR="005F2998">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32</w:t>
      </w:r>
      <w:r w:rsidRPr="0029583B">
        <w:rPr>
          <w:rFonts w:cs="AdvTimes"/>
        </w:rPr>
        <w:fldChar w:fldCharType="end"/>
      </w:r>
      <w:r w:rsidRPr="0029583B">
        <w:rPr>
          <w:rFonts w:cs="AdvTimes"/>
        </w:rPr>
        <w:t xml:space="preserve"> Martorell, 2011;</w:t>
      </w:r>
      <w:r w:rsidRPr="0029583B">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 </w:instrText>
      </w:r>
      <w:r w:rsidR="005F2998">
        <w:rPr>
          <w:rFonts w:cs="AdvTimes"/>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32</w:t>
      </w:r>
      <w:r w:rsidRPr="0029583B">
        <w:rPr>
          <w:rFonts w:cs="AdvTimes"/>
        </w:rPr>
        <w:fldChar w:fldCharType="end"/>
      </w:r>
      <w:r w:rsidRPr="0029583B">
        <w:rPr>
          <w:rFonts w:cs="AdvTimes"/>
        </w:rPr>
        <w:t xml:space="preserve"> Tang, 2015;</w:t>
      </w:r>
      <w:r w:rsidRPr="0029583B">
        <w:rPr>
          <w:rFonts w:cs="AdvTimes"/>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rFonts w:cs="AdvTimes"/>
        </w:rPr>
        <w:instrText xml:space="preserve"> ADDIN EN.CITE </w:instrText>
      </w:r>
      <w:r w:rsidR="005F2998">
        <w:rPr>
          <w:rFonts w:cs="AdvTimes"/>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4</w:t>
      </w:r>
      <w:r w:rsidRPr="0029583B">
        <w:rPr>
          <w:rFonts w:cs="AdvTimes"/>
        </w:rPr>
        <w:fldChar w:fldCharType="end"/>
      </w:r>
      <w:r w:rsidRPr="0029583B">
        <w:rPr>
          <w:rFonts w:cs="AdvTimes"/>
        </w:rPr>
        <w:t xml:space="preserve"> Bird, 2018;</w:t>
      </w:r>
      <w:r w:rsidRPr="0029583B">
        <w:rPr>
          <w:rFonts w:cs="AdvTimes"/>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rFonts w:cs="AdvTimes"/>
        </w:rPr>
        <w:instrText xml:space="preserve"> ADDIN EN.CITE </w:instrText>
      </w:r>
      <w:r w:rsidR="005F2998">
        <w:rPr>
          <w:rFonts w:cs="AdvTimes"/>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5</w:t>
      </w:r>
      <w:r w:rsidRPr="0029583B">
        <w:rPr>
          <w:rFonts w:cs="AdvTimes"/>
        </w:rPr>
        <w:fldChar w:fldCharType="end"/>
      </w:r>
      <w:r w:rsidRPr="0029583B">
        <w:rPr>
          <w:rFonts w:cs="AdvTimes"/>
        </w:rPr>
        <w:t xml:space="preserve"> Vickery; 2018;</w:t>
      </w:r>
      <w:r w:rsidRPr="0029583B">
        <w:rPr>
          <w:rFonts w:cs="AdvTimes"/>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rFonts w:cs="AdvTimes"/>
        </w:rPr>
        <w:instrText xml:space="preserve"> ADDIN EN.CITE </w:instrText>
      </w:r>
      <w:r w:rsidR="005F2998">
        <w:rPr>
          <w:rFonts w:cs="AdvTimes"/>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6</w:t>
      </w:r>
      <w:r w:rsidRPr="0029583B">
        <w:rPr>
          <w:rFonts w:cs="AdvTimes"/>
        </w:rPr>
        <w:fldChar w:fldCharType="end"/>
      </w:r>
      <w:r w:rsidRPr="0029583B">
        <w:rPr>
          <w:rFonts w:cs="AdvTimes"/>
        </w:rPr>
        <w:t xml:space="preserve"> Sampson, 2019</w:t>
      </w:r>
      <w:r w:rsidRPr="0029583B">
        <w:rPr>
          <w:rFonts w:cs="AdvTimes"/>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rFonts w:cs="AdvTimes"/>
        </w:rPr>
        <w:instrText xml:space="preserve"> ADDIN EN.CITE </w:instrText>
      </w:r>
      <w:r w:rsidR="005F2998">
        <w:rPr>
          <w:rFonts w:cs="AdvTimes"/>
        </w:rPr>
        <w:fldChar w:fldCharType="begin">
          <w:fldData xml:space="preserve">PEVuZE5vdGU+PENpdGU+PEF1dGhvcj5TYW1wc29uPC9BdXRob3I+PFllYXI+MjAxOTwvWWVhcj48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63</w:t>
      </w:r>
      <w:r w:rsidRPr="0029583B">
        <w:rPr>
          <w:rFonts w:cs="AdvTimes"/>
        </w:rPr>
        <w:fldChar w:fldCharType="end"/>
      </w:r>
      <w:r w:rsidRPr="0029583B">
        <w:rPr>
          <w:rFonts w:cs="AdvTimes"/>
        </w:rPr>
        <w:t>), which was commonly defined as hypotension, neurological and/or respiratory compromise. Other RCTs (Longo, 2008,</w:t>
      </w:r>
      <w:r w:rsidRPr="0029583B">
        <w:rPr>
          <w:rFonts w:cs="AdvTimes"/>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rPr>
        <w:instrText xml:space="preserve"> ADDIN EN.CITE </w:instrText>
      </w:r>
      <w:r w:rsidR="005F2998">
        <w:rPr>
          <w:rFonts w:cs="AdvTimes"/>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10</w:t>
      </w:r>
      <w:r w:rsidRPr="0029583B">
        <w:rPr>
          <w:rFonts w:cs="AdvTimes"/>
        </w:rPr>
        <w:fldChar w:fldCharType="end"/>
      </w:r>
      <w:r w:rsidRPr="0029583B">
        <w:rPr>
          <w:rFonts w:cs="AdvTimes"/>
        </w:rPr>
        <w:t xml:space="preserve"> Martin-Munoz, 2019a,</w:t>
      </w:r>
      <w:r w:rsidRPr="0029583B">
        <w:rPr>
          <w:rFonts w:cs="AdvTimes"/>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rPr>
        <w:instrText xml:space="preserve"> ADDIN EN.CITE </w:instrText>
      </w:r>
      <w:r w:rsidR="005F2998">
        <w:rPr>
          <w:rFonts w:cs="AdvTimes"/>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20</w:t>
      </w:r>
      <w:r w:rsidRPr="0029583B">
        <w:rPr>
          <w:rFonts w:cs="AdvTimes"/>
        </w:rPr>
        <w:fldChar w:fldCharType="end"/>
      </w:r>
      <w:r w:rsidRPr="0029583B">
        <w:rPr>
          <w:rFonts w:cs="AdvTimes"/>
        </w:rPr>
        <w:t xml:space="preserve"> Reier-Nilsen, 2019a</w:t>
      </w:r>
      <w:r w:rsidRPr="0029583B">
        <w:rPr>
          <w:rFonts w:cs="AdvTimes"/>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rPr>
        <w:instrText xml:space="preserve"> ADDIN EN.CITE </w:instrText>
      </w:r>
      <w:r w:rsidR="005F2998">
        <w:rPr>
          <w:rFonts w:cs="AdvTimes"/>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3</w:t>
      </w:r>
      <w:r w:rsidRPr="0029583B">
        <w:rPr>
          <w:rFonts w:cs="AdvTimes"/>
        </w:rPr>
        <w:fldChar w:fldCharType="end"/>
      </w:r>
      <w:r w:rsidRPr="0029583B">
        <w:rPr>
          <w:rFonts w:cs="AdvTimes"/>
        </w:rPr>
        <w:t>) either did not list anaphylaxis among their exclusion criteria or, additionally, specifically stated that they did not exclude children with a history of severe allergic reactions (Blumchen, 2019;</w:t>
      </w:r>
      <w:r w:rsidRPr="0029583B">
        <w:rPr>
          <w:rFonts w:cs="AdvTimes"/>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rPr>
        <w:instrText xml:space="preserve"> ADDIN EN.CITE </w:instrText>
      </w:r>
      <w:r w:rsidR="005F2998">
        <w:rPr>
          <w:rFonts w:cs="AdvTimes"/>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2</w:t>
      </w:r>
      <w:r w:rsidRPr="0029583B">
        <w:rPr>
          <w:rFonts w:cs="AdvTimes"/>
        </w:rPr>
        <w:fldChar w:fldCharType="end"/>
      </w:r>
      <w:r w:rsidRPr="0029583B">
        <w:rPr>
          <w:rFonts w:cs="AdvTimes"/>
        </w:rPr>
        <w:t xml:space="preserve"> Anagnostou, 2014</w:t>
      </w:r>
      <w:r w:rsidRPr="0029583B">
        <w:rPr>
          <w:rFonts w:cs="AdvTimes"/>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rPr>
        <w:instrText xml:space="preserve"> ADDIN EN.CITE </w:instrText>
      </w:r>
      <w:r w:rsidR="005F2998">
        <w:rPr>
          <w:rFonts w:cs="AdvTimes"/>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2</w:t>
      </w:r>
      <w:r w:rsidRPr="0029583B">
        <w:rPr>
          <w:rFonts w:cs="AdvTimes"/>
        </w:rPr>
        <w:fldChar w:fldCharType="end"/>
      </w:r>
      <w:r w:rsidRPr="0029583B">
        <w:rPr>
          <w:rFonts w:cs="AdvTimes"/>
        </w:rPr>
        <w:t>). (For another 2 studies [Fuentes-Aparicio, 2013, Morisset, 2007], inclusion of patients with severe anaphylaxis was not clear.</w:t>
      </w:r>
    </w:p>
    <w:p w14:paraId="7CA607E8" w14:textId="7FC2D108" w:rsidR="00BC3E28" w:rsidRPr="0029583B" w:rsidRDefault="00BC3E28" w:rsidP="00DA4442">
      <w:pPr>
        <w:pStyle w:val="Paragraphedeliste"/>
        <w:numPr>
          <w:ilvl w:val="1"/>
          <w:numId w:val="22"/>
        </w:numPr>
        <w:contextualSpacing w:val="0"/>
        <w:rPr>
          <w:rFonts w:cs="AdvTimes"/>
        </w:rPr>
      </w:pPr>
      <w:r w:rsidRPr="0029583B">
        <w:rPr>
          <w:rFonts w:cs="AdvTimes"/>
        </w:rPr>
        <w:t>In peanut RCTs, inclusion criteria for the minimum serum peanut-specific IgE level ranged from 0.35 to15 kU/L; there was no maximum sIgE level specified (Chu, 2019).</w:t>
      </w:r>
      <w:r w:rsidRPr="0029583B">
        <w:rPr>
          <w:rFonts w:cs="AdvTimes"/>
        </w:rPr>
        <w:fldChar w:fldCharType="begin"/>
      </w:r>
      <w:r w:rsidR="005F2998">
        <w:rPr>
          <w:rFonts w:cs="AdvTimes"/>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29583B">
        <w:rPr>
          <w:rFonts w:cs="AdvTimes"/>
        </w:rPr>
        <w:fldChar w:fldCharType="separate"/>
      </w:r>
      <w:r w:rsidR="005F2998" w:rsidRPr="005F2998">
        <w:rPr>
          <w:rFonts w:cs="AdvTimes"/>
          <w:noProof/>
          <w:vertAlign w:val="superscript"/>
        </w:rPr>
        <w:t>31</w:t>
      </w:r>
      <w:r w:rsidRPr="0029583B">
        <w:rPr>
          <w:rFonts w:cs="AdvTimes"/>
        </w:rPr>
        <w:fldChar w:fldCharType="end"/>
      </w:r>
    </w:p>
    <w:p w14:paraId="088A3E41" w14:textId="59919B78" w:rsidR="00BC3E28" w:rsidRPr="0029583B" w:rsidRDefault="00BC3E28" w:rsidP="00DA4442">
      <w:pPr>
        <w:pStyle w:val="Paragraphedeliste"/>
        <w:numPr>
          <w:ilvl w:val="0"/>
          <w:numId w:val="22"/>
        </w:numPr>
        <w:contextualSpacing w:val="0"/>
        <w:rPr>
          <w:rFonts w:cs="AdvTimes"/>
        </w:rPr>
      </w:pPr>
      <w:r w:rsidRPr="0029583B">
        <w:rPr>
          <w:rFonts w:cs="AdvTimes"/>
        </w:rPr>
        <w:t>Large case series (clinical practice) generally did not exclude patients with a history of anaphylaxis; two of them explicitly state that n</w:t>
      </w:r>
      <w:r w:rsidRPr="0029583B">
        <w:t xml:space="preserve">o patient was excluded because of the severity of their previous reactions or their sIgE </w:t>
      </w:r>
      <w:r>
        <w:t>levels</w:t>
      </w:r>
      <w:r w:rsidRPr="0029583B">
        <w:t xml:space="preserve"> (Wasserman, 2018</w:t>
      </w:r>
      <w:proofErr w:type="gramStart"/>
      <w:r w:rsidRPr="0029583B">
        <w:t>;</w:t>
      </w:r>
      <w:r w:rsidRPr="0029583B">
        <w:rPr>
          <w:vertAlign w:val="superscript"/>
        </w:rPr>
        <w:t>94</w:t>
      </w:r>
      <w:proofErr w:type="gramEnd"/>
      <w:r w:rsidRPr="0029583B">
        <w:t xml:space="preserve"> Wasserman, 2014</w:t>
      </w:r>
      <w:r w:rsidRPr="0029583B">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 </w:instrText>
      </w:r>
      <w:r w:rsidR="005F2998">
        <w:fldChar w:fldCharType="begin">
          <w:fldData xml:space="preserve">PEVuZE5vdGU+PENpdGU+PEF1dGhvcj5XYXNzZXJtYW48L0F1dGhvcj48WWVhcj4yMDE0PC9ZZWFy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OTEtNjwvcGFnZXM+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==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56</w:t>
      </w:r>
      <w:r w:rsidRPr="0029583B">
        <w:fldChar w:fldCharType="end"/>
      </w:r>
      <w:r>
        <w:t>).</w:t>
      </w:r>
    </w:p>
    <w:p w14:paraId="3A82F78A" w14:textId="77777777" w:rsidR="00BC3E28" w:rsidRPr="0029583B" w:rsidRDefault="00BC3E28" w:rsidP="00BC3E28">
      <w:pPr>
        <w:spacing w:after="120"/>
        <w:rPr>
          <w:rFonts w:cs="AdvTimes"/>
          <w:szCs w:val="20"/>
          <w:u w:val="single"/>
        </w:rPr>
      </w:pPr>
      <w:r w:rsidRPr="0029583B">
        <w:rPr>
          <w:rFonts w:cs="AdvTimes"/>
          <w:szCs w:val="20"/>
          <w:u w:val="single"/>
        </w:rPr>
        <w:t>Outcomes of RCTs with N≥ 50 that included children with</w:t>
      </w:r>
      <w:r>
        <w:rPr>
          <w:rFonts w:cs="AdvTimes"/>
          <w:szCs w:val="20"/>
          <w:u w:val="single"/>
        </w:rPr>
        <w:t xml:space="preserve"> a history of</w:t>
      </w:r>
      <w:r w:rsidRPr="0029583B">
        <w:rPr>
          <w:rFonts w:cs="AdvTimes"/>
          <w:szCs w:val="20"/>
          <w:u w:val="single"/>
        </w:rPr>
        <w:t xml:space="preserve"> severe </w:t>
      </w:r>
      <w:r>
        <w:rPr>
          <w:rFonts w:cs="AdvTimes"/>
          <w:szCs w:val="20"/>
          <w:u w:val="single"/>
        </w:rPr>
        <w:t>reactions</w:t>
      </w:r>
      <w:r w:rsidRPr="0029583B">
        <w:rPr>
          <w:rFonts w:cs="AdvTimes"/>
          <w:szCs w:val="20"/>
          <w:u w:val="single"/>
        </w:rPr>
        <w:t>:</w:t>
      </w:r>
    </w:p>
    <w:p w14:paraId="4D5F3E40" w14:textId="7330A2A0" w:rsidR="00BC3E28" w:rsidRPr="0029583B" w:rsidRDefault="00BC3E28" w:rsidP="00DA4442">
      <w:pPr>
        <w:pStyle w:val="Paragraphedeliste"/>
        <w:numPr>
          <w:ilvl w:val="0"/>
          <w:numId w:val="22"/>
        </w:numPr>
        <w:contextualSpacing w:val="0"/>
        <w:rPr>
          <w:rFonts w:cs="AdvTimes"/>
        </w:rPr>
      </w:pPr>
      <w:r w:rsidRPr="0029583B">
        <w:rPr>
          <w:rFonts w:cs="AdvTimes"/>
          <w:b/>
        </w:rPr>
        <w:t>Anagnostou, 2014</w:t>
      </w:r>
      <w:r w:rsidRPr="0029583B">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 </w:instrText>
      </w:r>
      <w:r w:rsidR="005F2998">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2</w:t>
      </w:r>
      <w:r w:rsidRPr="0029583B">
        <w:rPr>
          <w:rFonts w:cs="AdvTimes"/>
          <w:b/>
        </w:rPr>
        <w:fldChar w:fldCharType="end"/>
      </w:r>
      <w:r w:rsidRPr="0029583B">
        <w:rPr>
          <w:rFonts w:cs="AdvTimes"/>
          <w:b/>
        </w:rPr>
        <w:t xml:space="preserve"> </w:t>
      </w:r>
      <w:r w:rsidRPr="0029583B">
        <w:rPr>
          <w:rFonts w:cs="AdvTimes"/>
        </w:rPr>
        <w:t>(</w:t>
      </w:r>
      <w:r w:rsidRPr="0029583B">
        <w:rPr>
          <w:rFonts w:cs="AdvTimes"/>
          <w:b/>
        </w:rPr>
        <w:t>peanut</w:t>
      </w:r>
      <w:r w:rsidRPr="0029583B">
        <w:rPr>
          <w:rFonts w:cs="AdvTimes"/>
        </w:rPr>
        <w:t xml:space="preserve"> RCT, N=99, baseline worst clinical reaction WAO score grade 3 or 4: control 22.5% vs active 8.1%): ETRs occurred after 0.01% of doses (1 participant); OIT vs placebo: 2.0% (1/49) vs 9 (0/50). There were no SAEs.</w:t>
      </w:r>
    </w:p>
    <w:p w14:paraId="59E40446" w14:textId="61C4A8DF" w:rsidR="00BC3E28" w:rsidRPr="0029583B" w:rsidRDefault="00BC3E28" w:rsidP="00DA4442">
      <w:pPr>
        <w:pStyle w:val="Paragraphedeliste"/>
        <w:numPr>
          <w:ilvl w:val="0"/>
          <w:numId w:val="22"/>
        </w:numPr>
        <w:contextualSpacing w:val="0"/>
        <w:rPr>
          <w:rFonts w:cs="AdvTimes"/>
        </w:rPr>
      </w:pPr>
      <w:r w:rsidRPr="0029583B">
        <w:rPr>
          <w:rFonts w:cs="AdvTimes"/>
          <w:b/>
        </w:rPr>
        <w:t>Blumchen, 2019</w:t>
      </w:r>
      <w:r w:rsidRPr="0029583B">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 </w:instrText>
      </w:r>
      <w:r w:rsidR="005F2998">
        <w:rPr>
          <w:rFonts w:cs="AdvTimes"/>
          <w:b/>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2</w:t>
      </w:r>
      <w:r w:rsidRPr="0029583B">
        <w:rPr>
          <w:rFonts w:cs="AdvTimes"/>
          <w:b/>
        </w:rPr>
        <w:fldChar w:fldCharType="end"/>
      </w:r>
      <w:r w:rsidRPr="0029583B">
        <w:rPr>
          <w:rFonts w:cs="AdvTimes"/>
        </w:rPr>
        <w:t xml:space="preserve"> (</w:t>
      </w:r>
      <w:r w:rsidRPr="0029583B">
        <w:rPr>
          <w:rFonts w:cs="AdvTimes"/>
          <w:b/>
        </w:rPr>
        <w:t>peanut</w:t>
      </w:r>
      <w:r w:rsidRPr="0029583B">
        <w:rPr>
          <w:rFonts w:cs="AdvTimes"/>
        </w:rPr>
        <w:t xml:space="preserve"> RCT, N2=62: 31 OIT, 31 control): At baseline, 53% of children in the OIT group and 58% in the control group had a history of severe allergic reactions to peanut (grade IV or V</w:t>
      </w:r>
      <w:r w:rsidRPr="0029583B">
        <w:fldChar w:fldCharType="begin">
          <w:fldData xml:space="preserve">PEVuZE5vdGU+PENpdGU+PEF1dGhvcj5CbHVtY2hlbjwvQXV0aG9yPjxZZWFyPjIwMTQ8L1llYXI+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==
</w:fldData>
        </w:fldChar>
      </w:r>
      <w:r w:rsidR="005F2998">
        <w:instrText xml:space="preserve"> ADDIN EN.CITE </w:instrText>
      </w:r>
      <w:r w:rsidR="005F2998">
        <w:fldChar w:fldCharType="begin">
          <w:fldData xml:space="preserve">PEVuZE5vdGU+PENpdGU+PEF1dGhvcj5CbHVtY2hlbjwvQXV0aG9yPjxZZWFyPjIwMTQ8L1llYXI+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72</w:t>
      </w:r>
      <w:r w:rsidRPr="0029583B">
        <w:fldChar w:fldCharType="end"/>
      </w:r>
      <w:r w:rsidRPr="0029583B">
        <w:rPr>
          <w:rFonts w:cs="AdvTimes"/>
        </w:rPr>
        <w:t xml:space="preserve">). The median sIgE was 81.5 kU/L (range 0.57-624 kU/L) and the median maximum tolerated single dose at the initial OFC was 30 mg peanut protein (range 1-3,000 mg). Wheezing was the only objective symptom reported significantly more often in the OIT group (8 events in 6 patients) than in the placebo group (1 patient; P=.045). There were no ETRs; the rate of serious AEs was 10% (3/30) in the OIT group and 16% (5/31) in the placebo group. </w:t>
      </w:r>
    </w:p>
    <w:p w14:paraId="1B84E845" w14:textId="567CC37F" w:rsidR="00BC3E28" w:rsidRPr="0029583B" w:rsidRDefault="00BC3E28" w:rsidP="00DA4442">
      <w:pPr>
        <w:pStyle w:val="Paragraphedeliste"/>
        <w:numPr>
          <w:ilvl w:val="0"/>
          <w:numId w:val="22"/>
        </w:numPr>
        <w:contextualSpacing w:val="0"/>
        <w:rPr>
          <w:rFonts w:cs="AdvTimes"/>
        </w:rPr>
      </w:pPr>
      <w:r w:rsidRPr="0029583B">
        <w:rPr>
          <w:rFonts w:cs="AdvTimes"/>
          <w:b/>
        </w:rPr>
        <w:t>Longo, 2008</w:t>
      </w:r>
      <w:r w:rsidRPr="0029583B">
        <w:rPr>
          <w:rFonts w:cs="AdvTimes"/>
          <w:b/>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b/>
        </w:rPr>
        <w:instrText xml:space="preserve"> ADDIN EN.CITE </w:instrText>
      </w:r>
      <w:r w:rsidR="005F2998">
        <w:rPr>
          <w:rFonts w:cs="AdvTimes"/>
          <w:b/>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10</w:t>
      </w:r>
      <w:r w:rsidRPr="0029583B">
        <w:rPr>
          <w:rFonts w:cs="AdvTimes"/>
          <w:b/>
        </w:rPr>
        <w:fldChar w:fldCharType="end"/>
      </w:r>
      <w:r w:rsidRPr="0029583B">
        <w:rPr>
          <w:rFonts w:cs="AdvTimes"/>
        </w:rPr>
        <w:t xml:space="preserve"> (</w:t>
      </w:r>
      <w:r w:rsidRPr="0029583B">
        <w:rPr>
          <w:rFonts w:cs="AdvTimes"/>
          <w:b/>
        </w:rPr>
        <w:t>milk</w:t>
      </w:r>
      <w:r w:rsidRPr="0029583B">
        <w:rPr>
          <w:rFonts w:cs="AdvTimes"/>
        </w:rPr>
        <w:t xml:space="preserve"> RCT, N=30 OIT, N=30 control): Included children with a baseline sIgE level &gt; 85 kUA/L who had a positive history of at least one severe allergic reaction (defined as class 4 and 5 by Clark’s classification) after accidental exposure to milk or dairy products requiring emergency treatment. In the OIT group, almost all patients had allergic reactions; 4 ETRs occurred in 4 OIT patients (13%) during the initial hospital-based rush phase and 1 ETR (3.3%) during the home dosing phase. During the home dosing phase, 2/30 (6.7%) children attended the emergency department. In the control group, 6/30 (20%) children had mild adverse reactions caused by accidental exposure to milk.</w:t>
      </w:r>
    </w:p>
    <w:p w14:paraId="54CF55B0" w14:textId="2EA00356" w:rsidR="00BC3E28" w:rsidRPr="0029583B" w:rsidRDefault="00BC3E28" w:rsidP="00DA4442">
      <w:pPr>
        <w:pStyle w:val="Paragraphedeliste"/>
        <w:numPr>
          <w:ilvl w:val="0"/>
          <w:numId w:val="22"/>
        </w:numPr>
        <w:contextualSpacing w:val="0"/>
        <w:rPr>
          <w:rFonts w:cs="AdvTimes"/>
        </w:rPr>
      </w:pPr>
      <w:r w:rsidRPr="0029583B">
        <w:rPr>
          <w:b/>
        </w:rPr>
        <w:t>Martin-Munoz, 2019a</w:t>
      </w:r>
      <w:r w:rsidRPr="0029583B">
        <w:rPr>
          <w:b/>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rPr>
        <w:instrText xml:space="preserve"> ADDIN EN.CITE </w:instrText>
      </w:r>
      <w:r w:rsidR="005F2998">
        <w:rPr>
          <w:b/>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b/>
        </w:rPr>
        <w:instrText xml:space="preserve"> ADDIN EN.CITE.DATA </w:instrText>
      </w:r>
      <w:r w:rsidR="005F2998">
        <w:rPr>
          <w:b/>
        </w:rPr>
      </w:r>
      <w:r w:rsidR="005F2998">
        <w:rPr>
          <w:b/>
        </w:rPr>
        <w:fldChar w:fldCharType="end"/>
      </w:r>
      <w:r w:rsidRPr="0029583B">
        <w:rPr>
          <w:b/>
        </w:rPr>
      </w:r>
      <w:r w:rsidRPr="0029583B">
        <w:rPr>
          <w:b/>
        </w:rPr>
        <w:fldChar w:fldCharType="separate"/>
      </w:r>
      <w:r w:rsidR="005F2998" w:rsidRPr="005F2998">
        <w:rPr>
          <w:b/>
          <w:noProof/>
          <w:vertAlign w:val="superscript"/>
        </w:rPr>
        <w:t>20</w:t>
      </w:r>
      <w:r w:rsidRPr="0029583B">
        <w:rPr>
          <w:b/>
        </w:rPr>
        <w:fldChar w:fldCharType="end"/>
      </w:r>
      <w:r w:rsidRPr="0029583B">
        <w:rPr>
          <w:b/>
        </w:rPr>
        <w:t xml:space="preserve"> (egg, </w:t>
      </w:r>
      <w:r w:rsidRPr="0029583B">
        <w:t>RCT</w:t>
      </w:r>
      <w:r w:rsidRPr="0029583B">
        <w:rPr>
          <w:b/>
        </w:rPr>
        <w:t xml:space="preserve">): </w:t>
      </w:r>
      <w:r w:rsidRPr="0029583B">
        <w:t xml:space="preserve"> (</w:t>
      </w:r>
      <w:r w:rsidRPr="0029583B">
        <w:rPr>
          <w:szCs w:val="18"/>
        </w:rPr>
        <w:t>N=88 OIT, 25 controls) ETRs: 8.0% OIT vs</w:t>
      </w:r>
      <w:r w:rsidRPr="0029583B">
        <w:rPr>
          <w:b/>
          <w:szCs w:val="18"/>
        </w:rPr>
        <w:t xml:space="preserve"> </w:t>
      </w:r>
      <w:r w:rsidRPr="0029583B">
        <w:rPr>
          <w:szCs w:val="18"/>
        </w:rPr>
        <w:t>Control: NR; No SAEs</w:t>
      </w:r>
    </w:p>
    <w:p w14:paraId="31172ABD" w14:textId="1B983F7A" w:rsidR="00BC3E28" w:rsidRPr="0029583B" w:rsidRDefault="00BC3E28" w:rsidP="00DA4442">
      <w:pPr>
        <w:pStyle w:val="Paragraphedeliste"/>
        <w:numPr>
          <w:ilvl w:val="0"/>
          <w:numId w:val="22"/>
        </w:numPr>
        <w:spacing w:after="0"/>
        <w:rPr>
          <w:rFonts w:cs="AdvTimes"/>
        </w:rPr>
      </w:pPr>
      <w:r w:rsidRPr="0029583B">
        <w:rPr>
          <w:rFonts w:cs="AdvTimes"/>
          <w:b/>
        </w:rPr>
        <w:t>Reier-Nilsen, 2019a</w:t>
      </w:r>
      <w:r w:rsidRPr="0029583B">
        <w:rPr>
          <w:rFonts w:cs="AdvTimes"/>
          <w:b/>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b/>
        </w:rPr>
        <w:instrText xml:space="preserve"> ADDIN EN.CITE </w:instrText>
      </w:r>
      <w:r w:rsidR="005F2998">
        <w:rPr>
          <w:rFonts w:cs="AdvTimes"/>
          <w:b/>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b/>
        </w:rPr>
        <w:instrText xml:space="preserve"> ADDIN EN.CITE.DATA </w:instrText>
      </w:r>
      <w:r w:rsidR="005F2998">
        <w:rPr>
          <w:rFonts w:cs="AdvTimes"/>
          <w:b/>
        </w:rPr>
      </w:r>
      <w:r w:rsidR="005F2998">
        <w:rPr>
          <w:rFonts w:cs="AdvTimes"/>
          <w:b/>
        </w:rPr>
        <w:fldChar w:fldCharType="end"/>
      </w:r>
      <w:r w:rsidRPr="0029583B">
        <w:rPr>
          <w:rFonts w:cs="AdvTimes"/>
          <w:b/>
        </w:rPr>
      </w:r>
      <w:r w:rsidRPr="0029583B">
        <w:rPr>
          <w:rFonts w:cs="AdvTimes"/>
          <w:b/>
        </w:rPr>
        <w:fldChar w:fldCharType="separate"/>
      </w:r>
      <w:r w:rsidR="005F2998" w:rsidRPr="005F2998">
        <w:rPr>
          <w:rFonts w:cs="AdvTimes"/>
          <w:b/>
          <w:noProof/>
          <w:vertAlign w:val="superscript"/>
        </w:rPr>
        <w:t>3</w:t>
      </w:r>
      <w:r w:rsidRPr="0029583B">
        <w:rPr>
          <w:rFonts w:cs="AdvTimes"/>
          <w:b/>
        </w:rPr>
        <w:fldChar w:fldCharType="end"/>
      </w:r>
      <w:r w:rsidRPr="0029583B">
        <w:rPr>
          <w:rFonts w:cs="AdvTimes"/>
        </w:rPr>
        <w:t xml:space="preserve"> (</w:t>
      </w:r>
      <w:r w:rsidRPr="0029583B">
        <w:rPr>
          <w:rFonts w:cs="AdvTimes"/>
          <w:b/>
        </w:rPr>
        <w:t>peanut</w:t>
      </w:r>
      <w:r w:rsidRPr="0029583B">
        <w:rPr>
          <w:rFonts w:cs="AdvTimes"/>
        </w:rPr>
        <w:t>, N=77: 57 OIT, 20 control): At baseline, 79% of children had a history of anaphylaxis to peanut and all children reacted with anaphylaxis during the baseline DBPCFC. During up-dosing, 11/57 (19%) of children in the OIT group experienced 11 anaphylaxis events (classified as moderate), including 6 ETRs; the control group did not experience any anaphylactic reactions to peanut.</w:t>
      </w:r>
    </w:p>
    <w:p w14:paraId="60CF5A6B" w14:textId="77777777" w:rsidR="00BC3E28" w:rsidRPr="00BC3E28" w:rsidRDefault="00BC3E28" w:rsidP="00BC3E28">
      <w:pPr>
        <w:spacing w:after="120"/>
        <w:rPr>
          <w:rFonts w:cs="AdvTimes"/>
          <w:szCs w:val="20"/>
          <w:u w:val="single"/>
        </w:rPr>
      </w:pPr>
      <w:r w:rsidRPr="00BC3E28">
        <w:rPr>
          <w:rFonts w:cs="AdvTimes"/>
          <w:szCs w:val="20"/>
          <w:u w:val="single"/>
        </w:rPr>
        <w:t>Correlations between baseline parameters and OIT safety and tolerability outcomes</w:t>
      </w:r>
    </w:p>
    <w:p w14:paraId="0DCC98D6" w14:textId="77777777" w:rsidR="00BC3E28" w:rsidRPr="0029583B" w:rsidRDefault="00BC3E28" w:rsidP="00BC3E28">
      <w:pPr>
        <w:spacing w:after="120"/>
        <w:rPr>
          <w:rFonts w:cs="AdvTimes"/>
          <w:b/>
          <w:szCs w:val="20"/>
        </w:rPr>
      </w:pPr>
      <w:r w:rsidRPr="0029583B">
        <w:rPr>
          <w:rFonts w:cs="AdvTimes"/>
          <w:b/>
          <w:szCs w:val="20"/>
        </w:rPr>
        <w:lastRenderedPageBreak/>
        <w:t>LARGE CASE SERIES</w:t>
      </w:r>
    </w:p>
    <w:tbl>
      <w:tblPr>
        <w:tblW w:w="17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3183"/>
        <w:gridCol w:w="2551"/>
      </w:tblGrid>
      <w:tr w:rsidR="00BC3E28" w:rsidRPr="0029583B" w14:paraId="227D3695" w14:textId="77777777" w:rsidTr="00BC3E28">
        <w:tc>
          <w:tcPr>
            <w:tcW w:w="1384" w:type="dxa"/>
          </w:tcPr>
          <w:p w14:paraId="7D0FF4AC" w14:textId="77777777" w:rsidR="00BC3E28" w:rsidRPr="0029583B" w:rsidRDefault="00BC3E28" w:rsidP="00BC3E28">
            <w:pPr>
              <w:spacing w:line="240" w:lineRule="auto"/>
              <w:rPr>
                <w:b/>
                <w:sz w:val="18"/>
                <w:szCs w:val="18"/>
              </w:rPr>
            </w:pPr>
            <w:r>
              <w:rPr>
                <w:b/>
                <w:sz w:val="18"/>
                <w:szCs w:val="18"/>
              </w:rPr>
              <w:t>Baseline parameter</w:t>
            </w:r>
          </w:p>
        </w:tc>
        <w:tc>
          <w:tcPr>
            <w:tcW w:w="13183" w:type="dxa"/>
          </w:tcPr>
          <w:p w14:paraId="682A6DC2" w14:textId="77777777" w:rsidR="00BC3E28" w:rsidRPr="0029583B" w:rsidRDefault="00BC3E28" w:rsidP="00BC3E28">
            <w:pPr>
              <w:spacing w:line="240" w:lineRule="auto"/>
              <w:rPr>
                <w:b/>
                <w:sz w:val="18"/>
                <w:szCs w:val="18"/>
              </w:rPr>
            </w:pPr>
            <w:r w:rsidRPr="0029583B">
              <w:rPr>
                <w:b/>
                <w:sz w:val="18"/>
                <w:szCs w:val="18"/>
              </w:rPr>
              <w:t>Outcome and correlation</w:t>
            </w:r>
          </w:p>
        </w:tc>
        <w:tc>
          <w:tcPr>
            <w:tcW w:w="2551" w:type="dxa"/>
          </w:tcPr>
          <w:p w14:paraId="3EC18E4F" w14:textId="77777777" w:rsidR="00BC3E28" w:rsidRPr="0029583B" w:rsidRDefault="00BC3E28" w:rsidP="00BC3E28">
            <w:pPr>
              <w:spacing w:line="240" w:lineRule="auto"/>
              <w:rPr>
                <w:b/>
                <w:sz w:val="18"/>
                <w:szCs w:val="18"/>
              </w:rPr>
            </w:pPr>
            <w:r w:rsidRPr="0029583B">
              <w:rPr>
                <w:b/>
                <w:sz w:val="18"/>
                <w:szCs w:val="18"/>
              </w:rPr>
              <w:t>Reference</w:t>
            </w:r>
          </w:p>
        </w:tc>
      </w:tr>
      <w:tr w:rsidR="00BC3E28" w:rsidRPr="0029583B" w14:paraId="326939D8" w14:textId="77777777" w:rsidTr="00BC3E28">
        <w:trPr>
          <w:trHeight w:val="424"/>
        </w:trPr>
        <w:tc>
          <w:tcPr>
            <w:tcW w:w="1384" w:type="dxa"/>
            <w:vMerge w:val="restart"/>
          </w:tcPr>
          <w:p w14:paraId="38A3A95A" w14:textId="77777777" w:rsidR="00BC3E28" w:rsidRPr="0029583B" w:rsidRDefault="00BC3E28" w:rsidP="00BC3E28">
            <w:pPr>
              <w:spacing w:line="240" w:lineRule="auto"/>
              <w:rPr>
                <w:b/>
                <w:sz w:val="18"/>
                <w:szCs w:val="18"/>
              </w:rPr>
            </w:pPr>
            <w:r w:rsidRPr="0029583B">
              <w:rPr>
                <w:b/>
                <w:sz w:val="18"/>
                <w:szCs w:val="18"/>
              </w:rPr>
              <w:t>History of anaphylactic reaction</w:t>
            </w:r>
          </w:p>
        </w:tc>
        <w:tc>
          <w:tcPr>
            <w:tcW w:w="13183" w:type="dxa"/>
          </w:tcPr>
          <w:p w14:paraId="79A4B683" w14:textId="77777777" w:rsidR="00BC3E28" w:rsidRPr="0029583B" w:rsidRDefault="00BC3E28" w:rsidP="00BC3E28">
            <w:pPr>
              <w:spacing w:line="240" w:lineRule="auto"/>
              <w:rPr>
                <w:sz w:val="18"/>
                <w:szCs w:val="18"/>
              </w:rPr>
            </w:pPr>
            <w:r w:rsidRPr="0029583B">
              <w:rPr>
                <w:sz w:val="18"/>
                <w:szCs w:val="18"/>
              </w:rPr>
              <w:t xml:space="preserve">Associated with </w:t>
            </w:r>
            <w:r w:rsidRPr="0029583B">
              <w:rPr>
                <w:b/>
                <w:sz w:val="18"/>
                <w:szCs w:val="18"/>
              </w:rPr>
              <w:t xml:space="preserve">adverse reactions </w:t>
            </w:r>
            <w:r w:rsidRPr="0029583B">
              <w:rPr>
                <w:sz w:val="18"/>
                <w:szCs w:val="18"/>
              </w:rPr>
              <w:t>after the completion of treatment (median follow-up 24.8, range 6-41) months after completion of the build-up phase (OR=2.1, P=.033)</w:t>
            </w:r>
          </w:p>
        </w:tc>
        <w:tc>
          <w:tcPr>
            <w:tcW w:w="2551" w:type="dxa"/>
          </w:tcPr>
          <w:p w14:paraId="3EFAB11B" w14:textId="75FF06BE" w:rsidR="00BC3E28" w:rsidRPr="0029583B" w:rsidRDefault="00BC3E28" w:rsidP="005F2998">
            <w:pPr>
              <w:spacing w:line="240" w:lineRule="auto"/>
              <w:rPr>
                <w:sz w:val="18"/>
                <w:szCs w:val="18"/>
              </w:rPr>
            </w:pPr>
            <w:r w:rsidRPr="0029583B">
              <w:rPr>
                <w:sz w:val="18"/>
                <w:szCs w:val="18"/>
              </w:rPr>
              <w:t>Elizur, 2016</w:t>
            </w:r>
            <w:r w:rsidRPr="0029583B">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w:t>
            </w:r>
            <w:r w:rsidRPr="0029583B">
              <w:rPr>
                <w:sz w:val="18"/>
                <w:szCs w:val="18"/>
              </w:rPr>
              <w:fldChar w:fldCharType="end"/>
            </w:r>
            <w:r w:rsidRPr="0029583B">
              <w:rPr>
                <w:sz w:val="18"/>
                <w:szCs w:val="18"/>
              </w:rPr>
              <w:t xml:space="preserve"> (milk, N=197)</w:t>
            </w:r>
          </w:p>
        </w:tc>
      </w:tr>
      <w:tr w:rsidR="00BC3E28" w:rsidRPr="0029583B" w14:paraId="5145E949" w14:textId="77777777" w:rsidTr="00BC3E28">
        <w:tc>
          <w:tcPr>
            <w:tcW w:w="1384" w:type="dxa"/>
            <w:vMerge/>
          </w:tcPr>
          <w:p w14:paraId="09DCCF91" w14:textId="77777777" w:rsidR="00BC3E28" w:rsidRPr="0029583B" w:rsidRDefault="00BC3E28" w:rsidP="00BC3E28">
            <w:pPr>
              <w:spacing w:line="240" w:lineRule="auto"/>
              <w:rPr>
                <w:b/>
                <w:sz w:val="18"/>
                <w:szCs w:val="18"/>
              </w:rPr>
            </w:pPr>
          </w:p>
        </w:tc>
        <w:tc>
          <w:tcPr>
            <w:tcW w:w="13183" w:type="dxa"/>
          </w:tcPr>
          <w:p w14:paraId="771394B6" w14:textId="77777777" w:rsidR="00BC3E28" w:rsidRPr="0029583B" w:rsidRDefault="00BC3E28" w:rsidP="00BC3E28">
            <w:pPr>
              <w:spacing w:line="240" w:lineRule="auto"/>
              <w:rPr>
                <w:sz w:val="18"/>
                <w:szCs w:val="18"/>
              </w:rPr>
            </w:pPr>
            <w:r w:rsidRPr="0029583B">
              <w:rPr>
                <w:sz w:val="18"/>
                <w:szCs w:val="18"/>
              </w:rPr>
              <w:t xml:space="preserve">History of anaphylaxis among the following sub-groups by outcome: </w:t>
            </w:r>
          </w:p>
          <w:p w14:paraId="453CFC4F" w14:textId="77777777" w:rsidR="00BC3E28" w:rsidRPr="0029583B" w:rsidRDefault="00BC3E28" w:rsidP="00DA4442">
            <w:pPr>
              <w:pStyle w:val="Paragraphedeliste"/>
              <w:numPr>
                <w:ilvl w:val="0"/>
                <w:numId w:val="16"/>
              </w:numPr>
              <w:spacing w:after="0" w:line="240" w:lineRule="auto"/>
              <w:ind w:left="205" w:hanging="205"/>
              <w:rPr>
                <w:sz w:val="18"/>
                <w:szCs w:val="18"/>
              </w:rPr>
            </w:pPr>
            <w:r w:rsidRPr="0029583B">
              <w:rPr>
                <w:sz w:val="18"/>
                <w:szCs w:val="18"/>
              </w:rPr>
              <w:t xml:space="preserve">Continued treatment: 39% (38/97)  </w:t>
            </w:r>
          </w:p>
          <w:p w14:paraId="4FA835A5" w14:textId="77777777" w:rsidR="00BC3E28" w:rsidRPr="0029583B" w:rsidRDefault="00BC3E28" w:rsidP="00DA4442">
            <w:pPr>
              <w:pStyle w:val="Paragraphedeliste"/>
              <w:numPr>
                <w:ilvl w:val="0"/>
                <w:numId w:val="16"/>
              </w:numPr>
              <w:spacing w:after="0" w:line="240" w:lineRule="auto"/>
              <w:ind w:left="205" w:hanging="205"/>
              <w:rPr>
                <w:sz w:val="18"/>
                <w:szCs w:val="18"/>
              </w:rPr>
            </w:pPr>
            <w:r w:rsidRPr="0029583B">
              <w:rPr>
                <w:sz w:val="18"/>
                <w:szCs w:val="18"/>
              </w:rPr>
              <w:t>Stopped treatment: 71% (10/14), P=0.04</w:t>
            </w:r>
          </w:p>
        </w:tc>
        <w:tc>
          <w:tcPr>
            <w:tcW w:w="2551" w:type="dxa"/>
          </w:tcPr>
          <w:p w14:paraId="031ED7B5" w14:textId="4E35BDBF" w:rsidR="00BC3E28" w:rsidRPr="0029583B" w:rsidRDefault="00BC3E28" w:rsidP="005F2998">
            <w:pPr>
              <w:spacing w:line="264" w:lineRule="auto"/>
              <w:rPr>
                <w:rFonts w:cs="AdvTimes"/>
                <w:sz w:val="18"/>
                <w:szCs w:val="18"/>
              </w:rPr>
            </w:pPr>
            <w:r w:rsidRPr="0029583B">
              <w:rPr>
                <w:sz w:val="18"/>
                <w:szCs w:val="18"/>
              </w:rPr>
              <w:t>Nachshon, 2018</w:t>
            </w:r>
            <w:r w:rsidRPr="0029583B">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7</w:t>
            </w:r>
            <w:r w:rsidRPr="0029583B">
              <w:rPr>
                <w:sz w:val="18"/>
                <w:szCs w:val="18"/>
              </w:rPr>
              <w:fldChar w:fldCharType="end"/>
            </w:r>
            <w:r w:rsidRPr="0029583B">
              <w:rPr>
                <w:sz w:val="18"/>
                <w:szCs w:val="18"/>
              </w:rPr>
              <w:t xml:space="preserve"> (peanut, N=111)</w:t>
            </w:r>
          </w:p>
        </w:tc>
      </w:tr>
      <w:tr w:rsidR="00BC3E28" w:rsidRPr="0029583B" w14:paraId="131F16F4" w14:textId="77777777" w:rsidTr="00BC3E28">
        <w:tc>
          <w:tcPr>
            <w:tcW w:w="1384" w:type="dxa"/>
            <w:vMerge/>
          </w:tcPr>
          <w:p w14:paraId="021367A6" w14:textId="77777777" w:rsidR="00BC3E28" w:rsidRPr="0029583B" w:rsidRDefault="00BC3E28" w:rsidP="00BC3E28">
            <w:pPr>
              <w:spacing w:line="240" w:lineRule="auto"/>
              <w:rPr>
                <w:b/>
                <w:sz w:val="18"/>
                <w:szCs w:val="18"/>
              </w:rPr>
            </w:pPr>
          </w:p>
        </w:tc>
        <w:tc>
          <w:tcPr>
            <w:tcW w:w="13183" w:type="dxa"/>
          </w:tcPr>
          <w:p w14:paraId="3D7BF26B" w14:textId="77777777" w:rsidR="00BC3E28" w:rsidRPr="0029583B" w:rsidRDefault="00BC3E28" w:rsidP="00BC3E28">
            <w:pPr>
              <w:spacing w:line="240" w:lineRule="auto"/>
              <w:rPr>
                <w:sz w:val="18"/>
                <w:szCs w:val="18"/>
              </w:rPr>
            </w:pPr>
            <w:r w:rsidRPr="0029583B">
              <w:rPr>
                <w:sz w:val="18"/>
                <w:szCs w:val="18"/>
              </w:rPr>
              <w:t xml:space="preserve">In multivariate analysis, history of anaphylaxis was </w:t>
            </w:r>
            <w:r w:rsidRPr="0029583B">
              <w:rPr>
                <w:b/>
                <w:sz w:val="18"/>
                <w:szCs w:val="18"/>
                <w:u w:val="single"/>
              </w:rPr>
              <w:t>not</w:t>
            </w:r>
            <w:r w:rsidRPr="0029583B">
              <w:rPr>
                <w:sz w:val="18"/>
                <w:szCs w:val="18"/>
              </w:rPr>
              <w:t xml:space="preserve"> associated with ELORS or ETRs</w:t>
            </w:r>
          </w:p>
        </w:tc>
        <w:tc>
          <w:tcPr>
            <w:tcW w:w="2551" w:type="dxa"/>
          </w:tcPr>
          <w:p w14:paraId="570FC5AB" w14:textId="77777777" w:rsidR="00BC3E28" w:rsidRPr="0029583B" w:rsidRDefault="00BC3E28" w:rsidP="00BC3E28">
            <w:pPr>
              <w:spacing w:line="264" w:lineRule="auto"/>
              <w:rPr>
                <w:sz w:val="18"/>
                <w:szCs w:val="18"/>
              </w:rPr>
            </w:pPr>
            <w:r w:rsidRPr="0029583B">
              <w:rPr>
                <w:sz w:val="18"/>
                <w:szCs w:val="18"/>
              </w:rPr>
              <w:t>Wasserman, 2018</w:t>
            </w:r>
            <w:r w:rsidRPr="0029583B">
              <w:rPr>
                <w:sz w:val="18"/>
                <w:szCs w:val="18"/>
                <w:vertAlign w:val="superscript"/>
              </w:rPr>
              <w:t>94</w:t>
            </w:r>
            <w:r w:rsidRPr="0029583B">
              <w:rPr>
                <w:sz w:val="18"/>
                <w:szCs w:val="18"/>
              </w:rPr>
              <w:t xml:space="preserve"> (peanut, N=270)</w:t>
            </w:r>
          </w:p>
        </w:tc>
      </w:tr>
      <w:tr w:rsidR="00BC3E28" w:rsidRPr="0029583B" w14:paraId="485BD693" w14:textId="77777777" w:rsidTr="00BC3E28">
        <w:tc>
          <w:tcPr>
            <w:tcW w:w="1384" w:type="dxa"/>
            <w:vMerge w:val="restart"/>
          </w:tcPr>
          <w:p w14:paraId="2AC03C59" w14:textId="77777777" w:rsidR="00BC3E28" w:rsidRPr="0029583B" w:rsidRDefault="00BC3E28" w:rsidP="00BC3E28">
            <w:pPr>
              <w:spacing w:line="240" w:lineRule="auto"/>
              <w:rPr>
                <w:b/>
                <w:sz w:val="18"/>
                <w:szCs w:val="18"/>
              </w:rPr>
            </w:pPr>
            <w:r w:rsidRPr="0029583B">
              <w:rPr>
                <w:b/>
                <w:sz w:val="18"/>
                <w:szCs w:val="18"/>
              </w:rPr>
              <w:t>Specific IgE serum levels</w:t>
            </w:r>
          </w:p>
        </w:tc>
        <w:tc>
          <w:tcPr>
            <w:tcW w:w="13183" w:type="dxa"/>
          </w:tcPr>
          <w:p w14:paraId="2BD7F488" w14:textId="77777777" w:rsidR="00BC3E28" w:rsidRPr="0029583B" w:rsidRDefault="00BC3E28" w:rsidP="00BC3E28">
            <w:pPr>
              <w:spacing w:line="240" w:lineRule="auto"/>
              <w:rPr>
                <w:sz w:val="18"/>
                <w:szCs w:val="18"/>
              </w:rPr>
            </w:pPr>
            <w:r w:rsidRPr="0029583B">
              <w:rPr>
                <w:sz w:val="18"/>
                <w:szCs w:val="18"/>
              </w:rPr>
              <w:t xml:space="preserve">In logistic regression analysis, milk-related anaphylaxis after buildup was related to milk sIgE before OIT; for every additional sIgE doubling, the </w:t>
            </w:r>
            <w:r w:rsidRPr="0029583B">
              <w:rPr>
                <w:b/>
                <w:sz w:val="18"/>
                <w:szCs w:val="18"/>
              </w:rPr>
              <w:t>risk of anaphylaxis</w:t>
            </w:r>
            <w:r w:rsidRPr="0029583B">
              <w:rPr>
                <w:sz w:val="18"/>
                <w:szCs w:val="18"/>
              </w:rPr>
              <w:t xml:space="preserve"> increased by 60% (OR 1.6) (P=0.000)</w:t>
            </w:r>
          </w:p>
        </w:tc>
        <w:tc>
          <w:tcPr>
            <w:tcW w:w="2551" w:type="dxa"/>
          </w:tcPr>
          <w:p w14:paraId="16CCC2DA" w14:textId="79C6B27C" w:rsidR="00BC3E28" w:rsidRPr="0029583B" w:rsidRDefault="00BC3E28" w:rsidP="005F2998">
            <w:pPr>
              <w:spacing w:line="240" w:lineRule="auto"/>
              <w:rPr>
                <w:sz w:val="18"/>
                <w:szCs w:val="18"/>
              </w:rPr>
            </w:pPr>
            <w:r w:rsidRPr="0029583B">
              <w:rPr>
                <w:sz w:val="18"/>
                <w:szCs w:val="18"/>
              </w:rPr>
              <w:t>Kauppila, 2019</w:t>
            </w:r>
            <w:r w:rsidRPr="0029583B">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 </w:instrText>
            </w:r>
            <w:r w:rsidR="005F2998">
              <w:rPr>
                <w:sz w:val="18"/>
                <w:szCs w:val="18"/>
              </w:rPr>
              <w:fldChar w:fldCharType="begin">
                <w:fldData xml:space="preserve">PEVuZE5vdGU+PENpdGU+PEF1dGhvcj5LYXVwcGlsYTwvQXV0aG9yPjxZZWFyPjIwMTk8L1llYXI+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ZWRpdGlvbj4yMDE5LzAxLzI4PC9lZGl0aW9u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5</w:t>
            </w:r>
            <w:r w:rsidRPr="0029583B">
              <w:rPr>
                <w:sz w:val="18"/>
                <w:szCs w:val="18"/>
              </w:rPr>
              <w:fldChar w:fldCharType="end"/>
            </w:r>
            <w:r w:rsidRPr="0029583B">
              <w:rPr>
                <w:sz w:val="18"/>
                <w:szCs w:val="18"/>
              </w:rPr>
              <w:t xml:space="preserve"> (milk, N=296)</w:t>
            </w:r>
          </w:p>
        </w:tc>
      </w:tr>
      <w:tr w:rsidR="00BC3E28" w:rsidRPr="0029583B" w14:paraId="7965D8C9" w14:textId="77777777" w:rsidTr="00BC3E28">
        <w:tc>
          <w:tcPr>
            <w:tcW w:w="1384" w:type="dxa"/>
            <w:vMerge/>
          </w:tcPr>
          <w:p w14:paraId="064393C8" w14:textId="77777777" w:rsidR="00BC3E28" w:rsidRPr="0029583B" w:rsidRDefault="00BC3E28" w:rsidP="00BC3E28">
            <w:pPr>
              <w:spacing w:line="240" w:lineRule="auto"/>
              <w:rPr>
                <w:b/>
                <w:sz w:val="18"/>
                <w:szCs w:val="18"/>
              </w:rPr>
            </w:pPr>
          </w:p>
        </w:tc>
        <w:tc>
          <w:tcPr>
            <w:tcW w:w="13183" w:type="dxa"/>
          </w:tcPr>
          <w:p w14:paraId="698912FB" w14:textId="77777777" w:rsidR="00BC3E28" w:rsidRPr="0029583B" w:rsidRDefault="00BC3E28" w:rsidP="00BC3E28">
            <w:pPr>
              <w:spacing w:line="240" w:lineRule="auto"/>
              <w:rPr>
                <w:sz w:val="18"/>
                <w:szCs w:val="18"/>
              </w:rPr>
            </w:pPr>
            <w:r w:rsidRPr="0029583B">
              <w:rPr>
                <w:sz w:val="18"/>
                <w:szCs w:val="18"/>
              </w:rPr>
              <w:t xml:space="preserve">Higher sIgE increased the risk of </w:t>
            </w:r>
            <w:r w:rsidRPr="0029583B">
              <w:rPr>
                <w:b/>
                <w:sz w:val="18"/>
                <w:szCs w:val="18"/>
              </w:rPr>
              <w:t>ELORS</w:t>
            </w:r>
            <w:r w:rsidRPr="0029583B">
              <w:rPr>
                <w:sz w:val="18"/>
                <w:szCs w:val="18"/>
              </w:rPr>
              <w:t xml:space="preserve"> (P &lt;.001) and of </w:t>
            </w:r>
            <w:r w:rsidRPr="0029583B">
              <w:rPr>
                <w:b/>
                <w:sz w:val="18"/>
                <w:szCs w:val="18"/>
              </w:rPr>
              <w:t>ETRs</w:t>
            </w:r>
            <w:r w:rsidRPr="0029583B">
              <w:rPr>
                <w:sz w:val="18"/>
                <w:szCs w:val="18"/>
              </w:rPr>
              <w:t xml:space="preserve"> (P=0.19) occurring during escalation</w:t>
            </w:r>
          </w:p>
        </w:tc>
        <w:tc>
          <w:tcPr>
            <w:tcW w:w="2551" w:type="dxa"/>
          </w:tcPr>
          <w:p w14:paraId="4AAA1148" w14:textId="77777777" w:rsidR="00BC3E28" w:rsidRPr="0029583B" w:rsidRDefault="00BC3E28" w:rsidP="00BC3E28">
            <w:pPr>
              <w:spacing w:line="240" w:lineRule="auto"/>
              <w:rPr>
                <w:sz w:val="18"/>
                <w:szCs w:val="18"/>
              </w:rPr>
            </w:pPr>
            <w:r w:rsidRPr="0029583B">
              <w:rPr>
                <w:sz w:val="18"/>
                <w:szCs w:val="18"/>
              </w:rPr>
              <w:t>Wasserman, 2018 (peanut, N=270)</w:t>
            </w:r>
          </w:p>
        </w:tc>
      </w:tr>
      <w:tr w:rsidR="00BC3E28" w:rsidRPr="0029583B" w14:paraId="48CEDA0A" w14:textId="77777777" w:rsidTr="00BC3E28">
        <w:tc>
          <w:tcPr>
            <w:tcW w:w="1384" w:type="dxa"/>
            <w:vMerge/>
          </w:tcPr>
          <w:p w14:paraId="533A8ADC" w14:textId="77777777" w:rsidR="00BC3E28" w:rsidRPr="0029583B" w:rsidRDefault="00BC3E28" w:rsidP="00BC3E28">
            <w:pPr>
              <w:spacing w:line="240" w:lineRule="auto"/>
              <w:rPr>
                <w:b/>
                <w:sz w:val="18"/>
                <w:szCs w:val="18"/>
              </w:rPr>
            </w:pPr>
          </w:p>
        </w:tc>
        <w:tc>
          <w:tcPr>
            <w:tcW w:w="13183" w:type="dxa"/>
          </w:tcPr>
          <w:p w14:paraId="07EDECDF" w14:textId="77777777" w:rsidR="00BC3E28" w:rsidRPr="0029583B" w:rsidRDefault="00BC3E28" w:rsidP="00BC3E28">
            <w:pPr>
              <w:spacing w:line="240" w:lineRule="auto"/>
              <w:rPr>
                <w:sz w:val="18"/>
                <w:szCs w:val="18"/>
              </w:rPr>
            </w:pPr>
            <w:r w:rsidRPr="0029583B">
              <w:rPr>
                <w:sz w:val="18"/>
                <w:szCs w:val="18"/>
              </w:rPr>
              <w:t xml:space="preserve">In a multivariable logistic regression model  those with a higher baseline IgE were more likely to </w:t>
            </w:r>
            <w:r w:rsidRPr="0029583B">
              <w:rPr>
                <w:b/>
                <w:sz w:val="18"/>
                <w:szCs w:val="18"/>
              </w:rPr>
              <w:t>drop out</w:t>
            </w:r>
            <w:r w:rsidRPr="0029583B">
              <w:rPr>
                <w:sz w:val="18"/>
                <w:szCs w:val="18"/>
              </w:rPr>
              <w:t xml:space="preserve"> during P-OIT buildup (odds ratio [OR], 1.03; 95% CI, 1.01-1.05) and were more likely to receive epinephrine (</w:t>
            </w:r>
            <w:r w:rsidRPr="0029583B">
              <w:rPr>
                <w:b/>
                <w:sz w:val="18"/>
                <w:szCs w:val="18"/>
              </w:rPr>
              <w:t>ETR</w:t>
            </w:r>
            <w:r w:rsidRPr="0029583B">
              <w:rPr>
                <w:sz w:val="18"/>
                <w:szCs w:val="18"/>
              </w:rPr>
              <w:t>) (OR, 1.03; 95% CI, 1.011.06)</w:t>
            </w:r>
          </w:p>
        </w:tc>
        <w:tc>
          <w:tcPr>
            <w:tcW w:w="2551" w:type="dxa"/>
          </w:tcPr>
          <w:p w14:paraId="4DA4DD69" w14:textId="597C6493" w:rsidR="00BC3E28" w:rsidRPr="0029583B" w:rsidRDefault="00BC3E28" w:rsidP="005F2998">
            <w:pPr>
              <w:spacing w:line="240" w:lineRule="auto"/>
              <w:rPr>
                <w:sz w:val="18"/>
                <w:szCs w:val="18"/>
              </w:rPr>
            </w:pPr>
            <w:r w:rsidRPr="0029583B">
              <w:rPr>
                <w:sz w:val="18"/>
                <w:szCs w:val="18"/>
              </w:rPr>
              <w:t>Soller, 2019</w:t>
            </w:r>
            <w:r w:rsidRPr="0029583B">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w:t>
            </w:r>
            <w:r w:rsidRPr="0029583B">
              <w:rPr>
                <w:sz w:val="18"/>
                <w:szCs w:val="18"/>
              </w:rPr>
              <w:fldChar w:fldCharType="end"/>
            </w:r>
            <w:r w:rsidRPr="0029583B">
              <w:rPr>
                <w:sz w:val="18"/>
                <w:szCs w:val="18"/>
              </w:rPr>
              <w:t xml:space="preserve"> (peanut, N=270)</w:t>
            </w:r>
          </w:p>
        </w:tc>
      </w:tr>
      <w:tr w:rsidR="00BC3E28" w:rsidRPr="0029583B" w14:paraId="14F83815" w14:textId="77777777" w:rsidTr="00BC3E28">
        <w:tc>
          <w:tcPr>
            <w:tcW w:w="1384" w:type="dxa"/>
            <w:vMerge w:val="restart"/>
          </w:tcPr>
          <w:p w14:paraId="428F83C1" w14:textId="77777777" w:rsidR="00BC3E28" w:rsidRPr="0029583B" w:rsidRDefault="00BC3E28" w:rsidP="00BC3E28">
            <w:pPr>
              <w:spacing w:line="240" w:lineRule="auto"/>
              <w:rPr>
                <w:b/>
                <w:sz w:val="18"/>
                <w:szCs w:val="18"/>
              </w:rPr>
            </w:pPr>
            <w:r w:rsidRPr="0029583B">
              <w:rPr>
                <w:b/>
                <w:sz w:val="18"/>
                <w:szCs w:val="18"/>
              </w:rPr>
              <w:t>SPT wheal size</w:t>
            </w:r>
          </w:p>
        </w:tc>
        <w:tc>
          <w:tcPr>
            <w:tcW w:w="13183" w:type="dxa"/>
          </w:tcPr>
          <w:p w14:paraId="16BE5FF4" w14:textId="77777777" w:rsidR="00BC3E28" w:rsidRPr="0029583B" w:rsidRDefault="00BC3E28" w:rsidP="00BC3E28">
            <w:pPr>
              <w:spacing w:line="240" w:lineRule="auto"/>
              <w:rPr>
                <w:sz w:val="18"/>
                <w:szCs w:val="18"/>
              </w:rPr>
            </w:pPr>
            <w:r w:rsidRPr="0029583B">
              <w:rPr>
                <w:sz w:val="18"/>
                <w:szCs w:val="18"/>
              </w:rPr>
              <w:t>In a multivariable logistic regression model, patients with a higher baseline SPT were more likely to receive epinephrine (</w:t>
            </w:r>
            <w:r w:rsidRPr="0029583B">
              <w:rPr>
                <w:b/>
                <w:sz w:val="18"/>
                <w:szCs w:val="18"/>
              </w:rPr>
              <w:t>ETR)</w:t>
            </w:r>
            <w:r w:rsidRPr="0029583B">
              <w:rPr>
                <w:sz w:val="18"/>
                <w:szCs w:val="18"/>
              </w:rPr>
              <w:t xml:space="preserve"> (OR, 1.35; 95% CI, 1.051.75) </w:t>
            </w:r>
          </w:p>
        </w:tc>
        <w:tc>
          <w:tcPr>
            <w:tcW w:w="2551" w:type="dxa"/>
          </w:tcPr>
          <w:p w14:paraId="2073C924" w14:textId="14CC8136" w:rsidR="00BC3E28" w:rsidRPr="0029583B" w:rsidRDefault="00BC3E28" w:rsidP="005F2998">
            <w:pPr>
              <w:spacing w:line="240" w:lineRule="auto"/>
              <w:rPr>
                <w:sz w:val="18"/>
                <w:szCs w:val="18"/>
              </w:rPr>
            </w:pPr>
            <w:r w:rsidRPr="0029583B">
              <w:rPr>
                <w:sz w:val="18"/>
                <w:szCs w:val="18"/>
              </w:rPr>
              <w:t>Soller, 2019</w:t>
            </w:r>
            <w:r w:rsidRPr="0029583B">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w:t>
            </w:r>
            <w:r w:rsidRPr="0029583B">
              <w:rPr>
                <w:sz w:val="18"/>
                <w:szCs w:val="18"/>
              </w:rPr>
              <w:fldChar w:fldCharType="end"/>
            </w:r>
            <w:r w:rsidRPr="0029583B">
              <w:rPr>
                <w:sz w:val="18"/>
                <w:szCs w:val="18"/>
              </w:rPr>
              <w:t xml:space="preserve"> (peanut, N=270)</w:t>
            </w:r>
          </w:p>
        </w:tc>
      </w:tr>
      <w:tr w:rsidR="00BC3E28" w:rsidRPr="0029583B" w14:paraId="05F26241" w14:textId="77777777" w:rsidTr="00BC3E28">
        <w:tc>
          <w:tcPr>
            <w:tcW w:w="1384" w:type="dxa"/>
            <w:vMerge/>
          </w:tcPr>
          <w:p w14:paraId="118C347B" w14:textId="77777777" w:rsidR="00BC3E28" w:rsidRPr="0029583B" w:rsidRDefault="00BC3E28" w:rsidP="00BC3E28">
            <w:pPr>
              <w:spacing w:line="240" w:lineRule="auto"/>
              <w:rPr>
                <w:b/>
                <w:sz w:val="18"/>
                <w:szCs w:val="18"/>
              </w:rPr>
            </w:pPr>
          </w:p>
        </w:tc>
        <w:tc>
          <w:tcPr>
            <w:tcW w:w="13183" w:type="dxa"/>
          </w:tcPr>
          <w:p w14:paraId="4AC604A9" w14:textId="77777777" w:rsidR="00BC3E28" w:rsidRPr="0029583B" w:rsidRDefault="00BC3E28" w:rsidP="00BC3E28">
            <w:pPr>
              <w:spacing w:line="240" w:lineRule="auto"/>
              <w:rPr>
                <w:sz w:val="18"/>
                <w:szCs w:val="18"/>
              </w:rPr>
            </w:pPr>
            <w:r w:rsidRPr="0029583B">
              <w:rPr>
                <w:b/>
                <w:sz w:val="18"/>
                <w:szCs w:val="18"/>
              </w:rPr>
              <w:t>No</w:t>
            </w:r>
            <w:r w:rsidRPr="0029583B">
              <w:rPr>
                <w:sz w:val="18"/>
                <w:szCs w:val="18"/>
              </w:rPr>
              <w:t xml:space="preserve"> significant difference between those who continued or stopped treatment (P=0.62)</w:t>
            </w:r>
          </w:p>
        </w:tc>
        <w:tc>
          <w:tcPr>
            <w:tcW w:w="2551" w:type="dxa"/>
          </w:tcPr>
          <w:p w14:paraId="29ADA728" w14:textId="3EC983EC" w:rsidR="00BC3E28" w:rsidRPr="0029583B" w:rsidRDefault="00BC3E28" w:rsidP="005F2998">
            <w:pPr>
              <w:spacing w:line="240" w:lineRule="auto"/>
              <w:rPr>
                <w:sz w:val="18"/>
                <w:szCs w:val="18"/>
              </w:rPr>
            </w:pPr>
            <w:r w:rsidRPr="0029583B">
              <w:rPr>
                <w:sz w:val="18"/>
                <w:szCs w:val="18"/>
              </w:rPr>
              <w:t>Nachshon, 2018</w:t>
            </w:r>
            <w:r w:rsidRPr="0029583B">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7</w:t>
            </w:r>
            <w:r w:rsidRPr="0029583B">
              <w:rPr>
                <w:sz w:val="18"/>
                <w:szCs w:val="18"/>
              </w:rPr>
              <w:fldChar w:fldCharType="end"/>
            </w:r>
            <w:r w:rsidRPr="0029583B">
              <w:rPr>
                <w:sz w:val="18"/>
                <w:szCs w:val="18"/>
              </w:rPr>
              <w:t xml:space="preserve"> (peanut, N=111)</w:t>
            </w:r>
          </w:p>
        </w:tc>
      </w:tr>
      <w:tr w:rsidR="00BC3E28" w:rsidRPr="0029583B" w14:paraId="1FD8EF2A" w14:textId="77777777" w:rsidTr="00BC3E28">
        <w:tc>
          <w:tcPr>
            <w:tcW w:w="1384" w:type="dxa"/>
            <w:vMerge/>
          </w:tcPr>
          <w:p w14:paraId="3EB01E59" w14:textId="77777777" w:rsidR="00BC3E28" w:rsidRPr="0029583B" w:rsidRDefault="00BC3E28" w:rsidP="00BC3E28">
            <w:pPr>
              <w:spacing w:line="240" w:lineRule="auto"/>
              <w:rPr>
                <w:b/>
                <w:sz w:val="18"/>
                <w:szCs w:val="18"/>
              </w:rPr>
            </w:pPr>
          </w:p>
        </w:tc>
        <w:tc>
          <w:tcPr>
            <w:tcW w:w="13183" w:type="dxa"/>
          </w:tcPr>
          <w:p w14:paraId="058901CB" w14:textId="77777777" w:rsidR="00BC3E28" w:rsidRPr="0029583B" w:rsidRDefault="00BC3E28" w:rsidP="00BC3E28">
            <w:pPr>
              <w:spacing w:line="240" w:lineRule="auto"/>
              <w:rPr>
                <w:sz w:val="18"/>
                <w:szCs w:val="18"/>
              </w:rPr>
            </w:pPr>
            <w:r w:rsidRPr="0029583B">
              <w:rPr>
                <w:b/>
                <w:sz w:val="18"/>
                <w:szCs w:val="18"/>
              </w:rPr>
              <w:t>Not</w:t>
            </w:r>
            <w:r w:rsidRPr="0029583B">
              <w:rPr>
                <w:sz w:val="18"/>
                <w:szCs w:val="18"/>
              </w:rPr>
              <w:t xml:space="preserve"> associated with occurrence of adverse reactions following completion of OIT (P=0.087)</w:t>
            </w:r>
          </w:p>
        </w:tc>
        <w:tc>
          <w:tcPr>
            <w:tcW w:w="2551" w:type="dxa"/>
          </w:tcPr>
          <w:p w14:paraId="74168AD4" w14:textId="06ED0A6A" w:rsidR="00BC3E28" w:rsidRPr="0029583B" w:rsidRDefault="00BC3E28" w:rsidP="005F2998">
            <w:pPr>
              <w:spacing w:line="240" w:lineRule="auto"/>
              <w:rPr>
                <w:sz w:val="18"/>
                <w:szCs w:val="18"/>
              </w:rPr>
            </w:pPr>
            <w:r w:rsidRPr="0029583B">
              <w:rPr>
                <w:sz w:val="18"/>
                <w:szCs w:val="18"/>
              </w:rPr>
              <w:t>Elizur, 2016</w:t>
            </w:r>
            <w:r w:rsidRPr="0029583B">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w:t>
            </w:r>
            <w:r w:rsidRPr="0029583B">
              <w:rPr>
                <w:sz w:val="18"/>
                <w:szCs w:val="18"/>
              </w:rPr>
              <w:fldChar w:fldCharType="end"/>
            </w:r>
            <w:r w:rsidRPr="0029583B">
              <w:rPr>
                <w:sz w:val="18"/>
                <w:szCs w:val="18"/>
              </w:rPr>
              <w:t xml:space="preserve"> (milk, N=197)</w:t>
            </w:r>
          </w:p>
        </w:tc>
      </w:tr>
      <w:tr w:rsidR="00BC3E28" w:rsidRPr="0029583B" w14:paraId="6A5618BB" w14:textId="77777777" w:rsidTr="00BC3E28">
        <w:tc>
          <w:tcPr>
            <w:tcW w:w="1384" w:type="dxa"/>
            <w:vMerge w:val="restart"/>
          </w:tcPr>
          <w:p w14:paraId="605BD361" w14:textId="77777777" w:rsidR="00BC3E28" w:rsidRPr="0029583B" w:rsidRDefault="00BC3E28" w:rsidP="00BC3E28">
            <w:pPr>
              <w:spacing w:line="240" w:lineRule="auto"/>
              <w:rPr>
                <w:b/>
                <w:sz w:val="18"/>
                <w:szCs w:val="18"/>
              </w:rPr>
            </w:pPr>
            <w:r w:rsidRPr="0029583B">
              <w:rPr>
                <w:b/>
                <w:sz w:val="18"/>
                <w:szCs w:val="18"/>
              </w:rPr>
              <w:t>Maximum tolerated dose of food allergen</w:t>
            </w:r>
          </w:p>
        </w:tc>
        <w:tc>
          <w:tcPr>
            <w:tcW w:w="13183" w:type="dxa"/>
          </w:tcPr>
          <w:p w14:paraId="3DC92820" w14:textId="77777777" w:rsidR="00BC3E28" w:rsidRPr="0029583B" w:rsidRDefault="00BC3E28" w:rsidP="00BC3E28">
            <w:pPr>
              <w:spacing w:line="240" w:lineRule="auto"/>
              <w:rPr>
                <w:sz w:val="18"/>
                <w:szCs w:val="18"/>
              </w:rPr>
            </w:pPr>
            <w:r w:rsidRPr="0029583B">
              <w:rPr>
                <w:sz w:val="18"/>
                <w:szCs w:val="18"/>
              </w:rPr>
              <w:t>MITD not associated with occurrence of adverse reactions following completion of OIT (P=0.087)</w:t>
            </w:r>
          </w:p>
        </w:tc>
        <w:tc>
          <w:tcPr>
            <w:tcW w:w="2551" w:type="dxa"/>
          </w:tcPr>
          <w:p w14:paraId="69151F13" w14:textId="6A144A5D" w:rsidR="00BC3E28" w:rsidRPr="0029583B" w:rsidRDefault="00BC3E28" w:rsidP="005F2998">
            <w:pPr>
              <w:spacing w:line="240" w:lineRule="auto"/>
              <w:rPr>
                <w:sz w:val="18"/>
                <w:szCs w:val="18"/>
              </w:rPr>
            </w:pPr>
            <w:r w:rsidRPr="0029583B">
              <w:rPr>
                <w:sz w:val="18"/>
                <w:szCs w:val="18"/>
              </w:rPr>
              <w:t>Elizur, 2016</w:t>
            </w:r>
            <w:r w:rsidRPr="0029583B">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2PC9ZZWFyPjxS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6</w:t>
            </w:r>
            <w:r w:rsidRPr="0029583B">
              <w:rPr>
                <w:sz w:val="18"/>
                <w:szCs w:val="18"/>
              </w:rPr>
              <w:fldChar w:fldCharType="end"/>
            </w:r>
            <w:r w:rsidRPr="0029583B">
              <w:rPr>
                <w:sz w:val="18"/>
                <w:szCs w:val="18"/>
              </w:rPr>
              <w:t xml:space="preserve"> (milk, N=197)</w:t>
            </w:r>
          </w:p>
        </w:tc>
      </w:tr>
      <w:tr w:rsidR="00BC3E28" w:rsidRPr="0029583B" w14:paraId="048A4224" w14:textId="77777777" w:rsidTr="00BC3E28">
        <w:tc>
          <w:tcPr>
            <w:tcW w:w="1384" w:type="dxa"/>
            <w:vMerge/>
          </w:tcPr>
          <w:p w14:paraId="03FFAF4E" w14:textId="77777777" w:rsidR="00BC3E28" w:rsidRPr="0029583B" w:rsidRDefault="00BC3E28" w:rsidP="00BC3E28">
            <w:pPr>
              <w:spacing w:line="240" w:lineRule="auto"/>
              <w:rPr>
                <w:b/>
                <w:sz w:val="18"/>
                <w:szCs w:val="18"/>
              </w:rPr>
            </w:pPr>
          </w:p>
        </w:tc>
        <w:tc>
          <w:tcPr>
            <w:tcW w:w="13183" w:type="dxa"/>
          </w:tcPr>
          <w:p w14:paraId="02F4EFFF" w14:textId="77777777" w:rsidR="00BC3E28" w:rsidRPr="0029583B" w:rsidRDefault="00BC3E28" w:rsidP="00BC3E28">
            <w:pPr>
              <w:spacing w:line="240" w:lineRule="auto"/>
              <w:rPr>
                <w:sz w:val="18"/>
                <w:szCs w:val="18"/>
              </w:rPr>
            </w:pPr>
            <w:r w:rsidRPr="0029583B">
              <w:rPr>
                <w:rFonts w:cs="AdvTimes"/>
                <w:sz w:val="18"/>
                <w:szCs w:val="18"/>
              </w:rPr>
              <w:t>Starting dose: median 120 mg cow milk protein; range (10-7200 mg). ETRs were significantly more frequent in with a lower maximal tolerated starting dose (P &lt;.0001).</w:t>
            </w:r>
          </w:p>
        </w:tc>
        <w:tc>
          <w:tcPr>
            <w:tcW w:w="2551" w:type="dxa"/>
          </w:tcPr>
          <w:p w14:paraId="09A7C702" w14:textId="031562E1" w:rsidR="00BC3E28" w:rsidRPr="0029583B" w:rsidRDefault="00BC3E28" w:rsidP="005F2998">
            <w:pPr>
              <w:spacing w:line="264" w:lineRule="auto"/>
              <w:rPr>
                <w:rFonts w:cs="AdvTimes"/>
                <w:sz w:val="18"/>
                <w:szCs w:val="18"/>
              </w:rPr>
            </w:pPr>
            <w:r w:rsidRPr="0029583B">
              <w:rPr>
                <w:rFonts w:cs="AdvTimes"/>
                <w:sz w:val="18"/>
                <w:szCs w:val="18"/>
              </w:rPr>
              <w:t>Levy, 2014</w:t>
            </w:r>
            <w:r w:rsidRPr="0029583B">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14</w:t>
            </w:r>
            <w:r w:rsidRPr="0029583B">
              <w:rPr>
                <w:rFonts w:cs="AdvTimes"/>
                <w:sz w:val="18"/>
                <w:szCs w:val="18"/>
              </w:rPr>
              <w:fldChar w:fldCharType="end"/>
            </w:r>
            <w:r w:rsidRPr="0029583B">
              <w:rPr>
                <w:rFonts w:cs="AdvTimes"/>
                <w:sz w:val="18"/>
                <w:szCs w:val="18"/>
              </w:rPr>
              <w:t xml:space="preserve"> (milk, N=280) </w:t>
            </w:r>
          </w:p>
        </w:tc>
      </w:tr>
    </w:tbl>
    <w:p w14:paraId="47182234" w14:textId="77777777" w:rsidR="00BC3E28" w:rsidRPr="0029583B" w:rsidRDefault="00BC3E28" w:rsidP="00BC3E28">
      <w:pPr>
        <w:rPr>
          <w:rFonts w:cs="AdvTimes"/>
          <w:szCs w:val="20"/>
        </w:rPr>
      </w:pPr>
    </w:p>
    <w:p w14:paraId="03E50C40" w14:textId="77777777" w:rsidR="00BC3E28" w:rsidRPr="0029583B" w:rsidRDefault="00BC3E28" w:rsidP="00BC3E28">
      <w:pPr>
        <w:rPr>
          <w:rFonts w:cs="AdvTimes"/>
          <w:b/>
          <w:szCs w:val="20"/>
        </w:rPr>
      </w:pPr>
    </w:p>
    <w:p w14:paraId="05139A4B" w14:textId="77777777" w:rsidR="00BC3E28" w:rsidRPr="0029583B" w:rsidRDefault="00BC3E28" w:rsidP="00BC3E28">
      <w:pPr>
        <w:spacing w:after="120"/>
        <w:rPr>
          <w:rFonts w:cs="AdvTimes"/>
          <w:b/>
          <w:szCs w:val="20"/>
        </w:rPr>
      </w:pPr>
      <w:r w:rsidRPr="0029583B">
        <w:rPr>
          <w:rFonts w:cs="AdvTimes"/>
          <w:b/>
          <w:szCs w:val="20"/>
        </w:rPr>
        <w:t>RCTs, CCTs AND SMALLER CASE SERIES</w:t>
      </w:r>
    </w:p>
    <w:tbl>
      <w:tblPr>
        <w:tblW w:w="17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2190"/>
        <w:gridCol w:w="3402"/>
      </w:tblGrid>
      <w:tr w:rsidR="00BC3E28" w:rsidRPr="0029583B" w14:paraId="05689B4D" w14:textId="77777777" w:rsidTr="00BC3E28">
        <w:tc>
          <w:tcPr>
            <w:tcW w:w="1526" w:type="dxa"/>
          </w:tcPr>
          <w:p w14:paraId="5C12D4B5" w14:textId="77777777" w:rsidR="00BC3E28" w:rsidRPr="0029583B" w:rsidRDefault="00BC3E28" w:rsidP="00BC3E28">
            <w:pPr>
              <w:spacing w:line="240" w:lineRule="auto"/>
              <w:rPr>
                <w:b/>
                <w:sz w:val="18"/>
                <w:szCs w:val="18"/>
              </w:rPr>
            </w:pPr>
            <w:r>
              <w:rPr>
                <w:b/>
                <w:sz w:val="18"/>
                <w:szCs w:val="18"/>
              </w:rPr>
              <w:t>Baseline parameter</w:t>
            </w:r>
          </w:p>
        </w:tc>
        <w:tc>
          <w:tcPr>
            <w:tcW w:w="12190" w:type="dxa"/>
          </w:tcPr>
          <w:p w14:paraId="59771D10" w14:textId="77777777" w:rsidR="00BC3E28" w:rsidRPr="0029583B" w:rsidRDefault="00BC3E28" w:rsidP="00BC3E28">
            <w:pPr>
              <w:spacing w:line="240" w:lineRule="auto"/>
              <w:rPr>
                <w:b/>
                <w:sz w:val="18"/>
                <w:szCs w:val="18"/>
              </w:rPr>
            </w:pPr>
            <w:r w:rsidRPr="0029583B">
              <w:rPr>
                <w:b/>
                <w:sz w:val="18"/>
                <w:szCs w:val="18"/>
              </w:rPr>
              <w:t>Outcome and correlation</w:t>
            </w:r>
          </w:p>
        </w:tc>
        <w:tc>
          <w:tcPr>
            <w:tcW w:w="3402" w:type="dxa"/>
          </w:tcPr>
          <w:p w14:paraId="49A2CB93" w14:textId="77777777" w:rsidR="00BC3E28" w:rsidRPr="0029583B" w:rsidRDefault="00BC3E28" w:rsidP="00BC3E28">
            <w:pPr>
              <w:spacing w:line="240" w:lineRule="auto"/>
              <w:rPr>
                <w:rFonts w:cs="AdvTimes"/>
                <w:b/>
                <w:sz w:val="18"/>
                <w:szCs w:val="18"/>
              </w:rPr>
            </w:pPr>
            <w:r w:rsidRPr="0029583B">
              <w:rPr>
                <w:b/>
                <w:sz w:val="18"/>
                <w:szCs w:val="18"/>
              </w:rPr>
              <w:t>Reference</w:t>
            </w:r>
          </w:p>
        </w:tc>
      </w:tr>
      <w:tr w:rsidR="00BC3E28" w:rsidRPr="0029583B" w14:paraId="64808CF6" w14:textId="77777777" w:rsidTr="00BC3E28">
        <w:trPr>
          <w:trHeight w:val="64"/>
        </w:trPr>
        <w:tc>
          <w:tcPr>
            <w:tcW w:w="1526" w:type="dxa"/>
            <w:vMerge w:val="restart"/>
          </w:tcPr>
          <w:p w14:paraId="191A84BC" w14:textId="77777777" w:rsidR="00BC3E28" w:rsidRPr="0029583B" w:rsidRDefault="00BC3E28" w:rsidP="00BC3E28">
            <w:pPr>
              <w:spacing w:line="240" w:lineRule="auto"/>
              <w:rPr>
                <w:b/>
                <w:sz w:val="18"/>
                <w:szCs w:val="18"/>
              </w:rPr>
            </w:pPr>
            <w:r w:rsidRPr="0029583B">
              <w:rPr>
                <w:b/>
                <w:sz w:val="18"/>
                <w:szCs w:val="18"/>
              </w:rPr>
              <w:t>Specific IgE blood levels</w:t>
            </w:r>
          </w:p>
        </w:tc>
        <w:tc>
          <w:tcPr>
            <w:tcW w:w="12190" w:type="dxa"/>
          </w:tcPr>
          <w:p w14:paraId="2962D6C5" w14:textId="77777777" w:rsidR="00BC3E28" w:rsidRPr="0029583B" w:rsidRDefault="00BC3E28" w:rsidP="00BC3E28">
            <w:pPr>
              <w:spacing w:line="240" w:lineRule="auto"/>
              <w:rPr>
                <w:sz w:val="18"/>
                <w:szCs w:val="18"/>
              </w:rPr>
            </w:pPr>
            <w:r w:rsidRPr="0029583B">
              <w:rPr>
                <w:rFonts w:cs="AdvTimes"/>
                <w:sz w:val="18"/>
                <w:szCs w:val="18"/>
              </w:rPr>
              <w:t>Patients who dropped out had higher egg sIgE serum antibody levels (P &lt; 0.05).</w:t>
            </w:r>
          </w:p>
        </w:tc>
        <w:tc>
          <w:tcPr>
            <w:tcW w:w="3402" w:type="dxa"/>
          </w:tcPr>
          <w:p w14:paraId="4FD61F6E" w14:textId="6089CF7B" w:rsidR="00BC3E28" w:rsidRPr="0029583B" w:rsidRDefault="00BC3E28" w:rsidP="005F2998">
            <w:pPr>
              <w:spacing w:line="240" w:lineRule="auto"/>
              <w:rPr>
                <w:rFonts w:cs="AdvTimes"/>
                <w:sz w:val="18"/>
                <w:szCs w:val="18"/>
              </w:rPr>
            </w:pPr>
            <w:r w:rsidRPr="0029583B">
              <w:rPr>
                <w:rFonts w:cs="AdvTimes"/>
                <w:sz w:val="18"/>
                <w:szCs w:val="18"/>
              </w:rPr>
              <w:t>Martin-Munoz, 2019a</w:t>
            </w:r>
            <w:r w:rsidRPr="0029583B">
              <w:rPr>
                <w:rFonts w:cs="AdvTimes"/>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20</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egg</w:t>
            </w:r>
            <w:r w:rsidRPr="0029583B">
              <w:rPr>
                <w:rFonts w:cs="AdvTimes"/>
                <w:sz w:val="18"/>
                <w:szCs w:val="18"/>
              </w:rPr>
              <w:t>, N=76 OIT, 25 control)</w:t>
            </w:r>
          </w:p>
        </w:tc>
      </w:tr>
      <w:tr w:rsidR="00BC3E28" w:rsidRPr="0029583B" w14:paraId="0BA69CC3" w14:textId="77777777" w:rsidTr="00BC3E28">
        <w:tc>
          <w:tcPr>
            <w:tcW w:w="1526" w:type="dxa"/>
            <w:vMerge/>
          </w:tcPr>
          <w:p w14:paraId="32AC9694" w14:textId="77777777" w:rsidR="00BC3E28" w:rsidRPr="0029583B" w:rsidRDefault="00BC3E28" w:rsidP="00BC3E28">
            <w:pPr>
              <w:spacing w:line="240" w:lineRule="auto"/>
              <w:rPr>
                <w:b/>
                <w:sz w:val="18"/>
                <w:szCs w:val="18"/>
              </w:rPr>
            </w:pPr>
          </w:p>
        </w:tc>
        <w:tc>
          <w:tcPr>
            <w:tcW w:w="12190" w:type="dxa"/>
          </w:tcPr>
          <w:p w14:paraId="2219841C" w14:textId="77777777" w:rsidR="00BC3E28" w:rsidRPr="0029583B" w:rsidRDefault="00BC3E28" w:rsidP="00BC3E28">
            <w:pPr>
              <w:spacing w:line="240" w:lineRule="auto"/>
              <w:rPr>
                <w:rFonts w:cs="AdvTimes"/>
                <w:sz w:val="18"/>
                <w:szCs w:val="18"/>
              </w:rPr>
            </w:pPr>
            <w:r w:rsidRPr="0029583B">
              <w:rPr>
                <w:rFonts w:cs="AdvTimes"/>
                <w:sz w:val="18"/>
                <w:szCs w:val="18"/>
              </w:rPr>
              <w:t>Higher baseline sIgE levels were associated with OIT discontinuation or persistent reactions to OIT dosing. Optimal predictive cut-off levels were: egg-white sIgE: 9.41 kU/L; ovalbumin-sIgE: 6.49 kU/L and ovomucoid-sIgE: 8.85 kU/L.</w:t>
            </w:r>
          </w:p>
        </w:tc>
        <w:tc>
          <w:tcPr>
            <w:tcW w:w="3402" w:type="dxa"/>
          </w:tcPr>
          <w:p w14:paraId="47EDDF91" w14:textId="6C552543" w:rsidR="00BC3E28" w:rsidRPr="0029583B" w:rsidRDefault="00BC3E28" w:rsidP="005F2998">
            <w:pPr>
              <w:spacing w:line="240" w:lineRule="auto"/>
              <w:rPr>
                <w:rFonts w:cs="AdvTimes"/>
                <w:sz w:val="18"/>
                <w:szCs w:val="18"/>
              </w:rPr>
            </w:pPr>
            <w:r w:rsidRPr="0029583B">
              <w:rPr>
                <w:rFonts w:cs="AdvTimes"/>
                <w:sz w:val="18"/>
                <w:szCs w:val="18"/>
              </w:rPr>
              <w:t>Vazquez-Ortiz, 2014</w:t>
            </w:r>
            <w:r w:rsidRPr="0029583B">
              <w:rPr>
                <w:rFonts w:cs="AdvTimes"/>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WYXpxdWV6LU9ydGl6PC9BdXRob3I+PFllYXI+MjAxNDwv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xMzAtNDE8L3BhZ2VzPjx2b2x1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54</w:t>
            </w:r>
            <w:r w:rsidRPr="0029583B">
              <w:rPr>
                <w:rFonts w:cs="AdvTimes"/>
                <w:sz w:val="18"/>
                <w:szCs w:val="18"/>
              </w:rPr>
              <w:fldChar w:fldCharType="end"/>
            </w:r>
            <w:r w:rsidRPr="0029583B">
              <w:rPr>
                <w:rFonts w:cs="AdvTimes"/>
                <w:sz w:val="18"/>
                <w:szCs w:val="18"/>
              </w:rPr>
              <w:t xml:space="preserve"> (CCT </w:t>
            </w:r>
            <w:r w:rsidRPr="0029583B">
              <w:rPr>
                <w:rFonts w:cs="AdvTimes"/>
                <w:b/>
                <w:sz w:val="18"/>
                <w:szCs w:val="18"/>
              </w:rPr>
              <w:t>egg</w:t>
            </w:r>
            <w:r w:rsidRPr="0029583B">
              <w:rPr>
                <w:rFonts w:cs="AdvTimes"/>
                <w:sz w:val="18"/>
                <w:szCs w:val="18"/>
              </w:rPr>
              <w:t>, N=50 OIT, N=32 control)</w:t>
            </w:r>
          </w:p>
        </w:tc>
      </w:tr>
      <w:tr w:rsidR="00BC3E28" w:rsidRPr="0029583B" w14:paraId="0CC7014C" w14:textId="77777777" w:rsidTr="00BC3E28">
        <w:tc>
          <w:tcPr>
            <w:tcW w:w="1526" w:type="dxa"/>
            <w:vMerge/>
          </w:tcPr>
          <w:p w14:paraId="11D8AB93" w14:textId="77777777" w:rsidR="00BC3E28" w:rsidRPr="0029583B" w:rsidRDefault="00BC3E28" w:rsidP="00BC3E28">
            <w:pPr>
              <w:spacing w:line="240" w:lineRule="auto"/>
              <w:rPr>
                <w:b/>
                <w:sz w:val="18"/>
                <w:szCs w:val="18"/>
              </w:rPr>
            </w:pPr>
          </w:p>
        </w:tc>
        <w:tc>
          <w:tcPr>
            <w:tcW w:w="12190" w:type="dxa"/>
          </w:tcPr>
          <w:p w14:paraId="403AEBDC" w14:textId="77777777" w:rsidR="00BC3E28" w:rsidRPr="0029583B" w:rsidRDefault="00BC3E28" w:rsidP="00BC3E28">
            <w:pPr>
              <w:spacing w:line="240" w:lineRule="auto"/>
              <w:rPr>
                <w:rFonts w:cs="AdvTimes"/>
                <w:sz w:val="18"/>
                <w:szCs w:val="18"/>
              </w:rPr>
            </w:pPr>
            <w:r w:rsidRPr="0029583B">
              <w:rPr>
                <w:rFonts w:cs="AdvTimes"/>
                <w:sz w:val="18"/>
                <w:szCs w:val="18"/>
              </w:rPr>
              <w:t>Fewer patients with lower sIgE levels (&lt;3.5 kU/L) experienced adverse events (6/10, 60%) compared to 13/17 (76%) of patients with higher sIgE levels &gt;3.5 kU/L (P=NR).</w:t>
            </w:r>
          </w:p>
        </w:tc>
        <w:tc>
          <w:tcPr>
            <w:tcW w:w="3402" w:type="dxa"/>
          </w:tcPr>
          <w:p w14:paraId="2F773F60" w14:textId="1C940842" w:rsidR="00BC3E28" w:rsidRPr="0029583B" w:rsidRDefault="00BC3E28" w:rsidP="005F2998">
            <w:pPr>
              <w:spacing w:line="240" w:lineRule="auto"/>
              <w:rPr>
                <w:rFonts w:cs="AdvTimes"/>
                <w:sz w:val="18"/>
                <w:szCs w:val="18"/>
              </w:rPr>
            </w:pPr>
            <w:r w:rsidRPr="0029583B">
              <w:rPr>
                <w:rFonts w:cs="AdvTimes"/>
                <w:sz w:val="18"/>
                <w:szCs w:val="18"/>
              </w:rPr>
              <w:t>Garcia-Ara, 2013</w:t>
            </w:r>
            <w:r w:rsidRPr="0029583B">
              <w:rPr>
                <w:rFonts w:cs="AdvTimes"/>
                <w:sz w:val="18"/>
                <w:szCs w:val="18"/>
              </w:rPr>
              <w:fldChar w:fldCharType="begin">
                <w:fldData xml:space="preserve">PEVuZE5vdGU+PENpdGU+PEF1dGhvcj5HYXJjaWEtQXJhPC9BdXRob3I+PFllYXI+MjAxMzwvWWVh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YWx0LXBlcmlvZGljYWw+PHBhZ2VzPjI5MC00PC9wYWdl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HYXJjaWEtQXJhPC9BdXRob3I+PFllYXI+MjAxMzwvWWVh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43</w:t>
            </w:r>
            <w:r w:rsidRPr="0029583B">
              <w:rPr>
                <w:rFonts w:cs="AdvTimes"/>
                <w:sz w:val="18"/>
                <w:szCs w:val="18"/>
              </w:rPr>
              <w:fldChar w:fldCharType="end"/>
            </w:r>
            <w:r w:rsidRPr="0029583B">
              <w:rPr>
                <w:rFonts w:cs="AdvTimes"/>
                <w:sz w:val="18"/>
                <w:szCs w:val="18"/>
              </w:rPr>
              <w:t xml:space="preserve"> (CCT, </w:t>
            </w:r>
            <w:r w:rsidRPr="0029583B">
              <w:rPr>
                <w:rFonts w:cs="AdvTimes"/>
                <w:b/>
                <w:sz w:val="18"/>
                <w:szCs w:val="18"/>
              </w:rPr>
              <w:t>milk</w:t>
            </w:r>
            <w:r w:rsidRPr="0029583B">
              <w:rPr>
                <w:rFonts w:cs="AdvTimes"/>
                <w:sz w:val="18"/>
                <w:szCs w:val="18"/>
              </w:rPr>
              <w:t>, N=36 OIT; N=19 control)</w:t>
            </w:r>
          </w:p>
        </w:tc>
      </w:tr>
      <w:tr w:rsidR="00BC3E28" w:rsidRPr="00A241D7" w14:paraId="23F2444A" w14:textId="77777777" w:rsidTr="00BC3E28">
        <w:tc>
          <w:tcPr>
            <w:tcW w:w="1526" w:type="dxa"/>
            <w:vMerge/>
          </w:tcPr>
          <w:p w14:paraId="498975A9" w14:textId="77777777" w:rsidR="00BC3E28" w:rsidRPr="0029583B" w:rsidRDefault="00BC3E28" w:rsidP="00BC3E28">
            <w:pPr>
              <w:spacing w:line="240" w:lineRule="auto"/>
              <w:rPr>
                <w:b/>
                <w:sz w:val="18"/>
                <w:szCs w:val="18"/>
              </w:rPr>
            </w:pPr>
          </w:p>
        </w:tc>
        <w:tc>
          <w:tcPr>
            <w:tcW w:w="12190" w:type="dxa"/>
          </w:tcPr>
          <w:p w14:paraId="39739EF3" w14:textId="77777777" w:rsidR="00BC3E28" w:rsidRPr="0029583B" w:rsidRDefault="00BC3E28" w:rsidP="00BC3E28">
            <w:pPr>
              <w:spacing w:line="264" w:lineRule="auto"/>
              <w:rPr>
                <w:rFonts w:cs="AdvTimes"/>
                <w:sz w:val="18"/>
                <w:szCs w:val="18"/>
              </w:rPr>
            </w:pPr>
            <w:r w:rsidRPr="0029583B">
              <w:rPr>
                <w:rFonts w:cs="AdvTimes"/>
                <w:sz w:val="18"/>
                <w:szCs w:val="18"/>
              </w:rPr>
              <w:t>Cox proportional hazards multivariate regression model identified sIgE ≥50 kU/L (HR 2.59, 95% CI 1.4-4.78, P=0.002) as independent risk factor for persistence of allergic reactions.</w:t>
            </w:r>
          </w:p>
        </w:tc>
        <w:tc>
          <w:tcPr>
            <w:tcW w:w="3402" w:type="dxa"/>
          </w:tcPr>
          <w:p w14:paraId="23A59FDA" w14:textId="41D2102C" w:rsidR="00BC3E28" w:rsidRPr="0029583B" w:rsidRDefault="00BC3E28" w:rsidP="005F2998">
            <w:pPr>
              <w:spacing w:line="240" w:lineRule="auto"/>
              <w:rPr>
                <w:rFonts w:cs="AdvTimes"/>
                <w:sz w:val="18"/>
                <w:szCs w:val="18"/>
              </w:rPr>
            </w:pPr>
            <w:r w:rsidRPr="0029583B">
              <w:rPr>
                <w:rFonts w:cs="AdvTimes"/>
                <w:sz w:val="18"/>
                <w:szCs w:val="18"/>
              </w:rPr>
              <w:t>Vazquez-Ortiz, 2013</w:t>
            </w:r>
            <w:r w:rsidRPr="0029583B">
              <w:rPr>
                <w:rFonts w:cs="AdvTimes"/>
                <w:sz w:val="18"/>
                <w:szCs w:val="18"/>
              </w:rPr>
              <w:fldChar w:fldCharType="begin">
                <w:fldData xml:space="preserve">PEVuZE5vdGU+PENpdGU+PEF1dGhvcj5WYXpxdWV6LU9ydGl6PC9BdXRob3I+PFllYXI+MjAxMzwv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=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WYXpxdWV6LU9ydGl6PC9BdXRob3I+PFllYXI+MjAxMzwv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=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84</w:t>
            </w:r>
            <w:r w:rsidRPr="0029583B">
              <w:rPr>
                <w:rFonts w:cs="AdvTimes"/>
                <w:sz w:val="18"/>
                <w:szCs w:val="18"/>
              </w:rPr>
              <w:fldChar w:fldCharType="end"/>
            </w:r>
            <w:r w:rsidRPr="0029583B">
              <w:rPr>
                <w:rFonts w:cs="AdvTimes"/>
                <w:sz w:val="18"/>
                <w:szCs w:val="18"/>
              </w:rPr>
              <w:t xml:space="preserve"> (case series,  </w:t>
            </w:r>
            <w:r w:rsidRPr="0029583B">
              <w:rPr>
                <w:rFonts w:cs="AdvTimes"/>
                <w:b/>
                <w:sz w:val="18"/>
                <w:szCs w:val="18"/>
              </w:rPr>
              <w:t>milk</w:t>
            </w:r>
            <w:r w:rsidRPr="0029583B">
              <w:rPr>
                <w:rFonts w:cs="AdvTimes"/>
                <w:sz w:val="18"/>
                <w:szCs w:val="18"/>
              </w:rPr>
              <w:t xml:space="preserve">, N=81) </w:t>
            </w:r>
          </w:p>
        </w:tc>
      </w:tr>
      <w:tr w:rsidR="00BC3E28" w:rsidRPr="00A241D7" w14:paraId="0652AC99" w14:textId="77777777" w:rsidTr="00BC3E28">
        <w:tc>
          <w:tcPr>
            <w:tcW w:w="1526" w:type="dxa"/>
          </w:tcPr>
          <w:p w14:paraId="20329969" w14:textId="77777777" w:rsidR="00BC3E28" w:rsidRPr="0029583B" w:rsidRDefault="00BC3E28" w:rsidP="00BC3E28">
            <w:pPr>
              <w:spacing w:line="240" w:lineRule="auto"/>
              <w:rPr>
                <w:b/>
                <w:sz w:val="18"/>
                <w:szCs w:val="18"/>
              </w:rPr>
            </w:pPr>
            <w:r w:rsidRPr="0029583B">
              <w:rPr>
                <w:b/>
                <w:sz w:val="18"/>
                <w:szCs w:val="18"/>
              </w:rPr>
              <w:lastRenderedPageBreak/>
              <w:t>SPT</w:t>
            </w:r>
          </w:p>
        </w:tc>
        <w:tc>
          <w:tcPr>
            <w:tcW w:w="12190" w:type="dxa"/>
          </w:tcPr>
          <w:p w14:paraId="50341268" w14:textId="77777777" w:rsidR="00BC3E28" w:rsidRPr="0029583B" w:rsidRDefault="00BC3E28" w:rsidP="00BC3E28">
            <w:pPr>
              <w:spacing w:line="240" w:lineRule="auto"/>
              <w:rPr>
                <w:rFonts w:cs="AdvTimes"/>
                <w:sz w:val="18"/>
                <w:szCs w:val="18"/>
              </w:rPr>
            </w:pPr>
            <w:r w:rsidRPr="0029583B">
              <w:rPr>
                <w:rFonts w:cs="AdvTimes"/>
                <w:sz w:val="18"/>
                <w:szCs w:val="18"/>
              </w:rPr>
              <w:t>Peanut SPT was the only significant predictor of the rate of GI AEs, both before and after adjusting for sex, age, asthma, log peanut-specific IgE, atopic dermatitis, and AR. Rates of GI AEs increased 1.8-fold (95% CI: 1.4, 2.4, p-value: &lt;0.001) for every 5 mm increase in SPT size.</w:t>
            </w:r>
          </w:p>
        </w:tc>
        <w:tc>
          <w:tcPr>
            <w:tcW w:w="3402" w:type="dxa"/>
          </w:tcPr>
          <w:p w14:paraId="78B301A2" w14:textId="28C43649" w:rsidR="00BC3E28" w:rsidRPr="0029583B" w:rsidRDefault="00BC3E28" w:rsidP="005F2998">
            <w:pPr>
              <w:spacing w:line="240" w:lineRule="auto"/>
              <w:rPr>
                <w:rFonts w:cs="AdvTimes"/>
                <w:sz w:val="18"/>
                <w:szCs w:val="18"/>
              </w:rPr>
            </w:pPr>
            <w:r w:rsidRPr="0029583B">
              <w:rPr>
                <w:rFonts w:cs="AdvTimes"/>
                <w:sz w:val="18"/>
                <w:szCs w:val="18"/>
              </w:rPr>
              <w:t>Virkud, 2017</w:t>
            </w:r>
            <w:r w:rsidRPr="0029583B">
              <w:rPr>
                <w:rFonts w:cs="AdvTimes"/>
                <w:sz w:val="18"/>
                <w:szCs w:val="18"/>
              </w:rPr>
              <w:fldChar w:fldCharType="begin">
                <w:fldData xml:space="preserve">PEVuZE5vdGU+PENpdGU+PEF1dGhvcj5WaXJrdWQ8L0F1dGhvcj48WWVhcj4yMDE3PC9ZZWFyPjxS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g4Mi04ODguZTU8L3BhZ2VzPjx2b2x1bWU+MTM5PC92b2x1bWU+PG51bWJlcj4z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WaXJrdWQ8L0F1dGhvcj48WWVhcj4yMDE3PC9ZZWFyPjxS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g4Mi04ODguZTU8L3BhZ2VzPjx2b2x1bWU+MTM5PC92b2x1bWU+PG51bWJlcj4z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85</w:t>
            </w:r>
            <w:r w:rsidRPr="0029583B">
              <w:rPr>
                <w:rFonts w:cs="AdvTimes"/>
                <w:sz w:val="18"/>
                <w:szCs w:val="18"/>
              </w:rPr>
              <w:fldChar w:fldCharType="end"/>
            </w:r>
            <w:r w:rsidRPr="0029583B">
              <w:rPr>
                <w:rFonts w:cs="AdvTimes"/>
                <w:sz w:val="18"/>
                <w:szCs w:val="18"/>
              </w:rPr>
              <w:t xml:space="preserve"> (retrospective pooled analysis of 3 RCTs, </w:t>
            </w:r>
            <w:r w:rsidRPr="0029583B">
              <w:rPr>
                <w:rFonts w:cs="AdvTimes"/>
                <w:b/>
                <w:sz w:val="18"/>
                <w:szCs w:val="18"/>
              </w:rPr>
              <w:t>peanut</w:t>
            </w:r>
            <w:r w:rsidRPr="0029583B">
              <w:rPr>
                <w:rFonts w:cs="AdvTimes"/>
                <w:sz w:val="18"/>
                <w:szCs w:val="18"/>
              </w:rPr>
              <w:t>, N=104)</w:t>
            </w:r>
          </w:p>
        </w:tc>
      </w:tr>
      <w:tr w:rsidR="00BC3E28" w:rsidRPr="0029583B" w14:paraId="597A1865" w14:textId="77777777" w:rsidTr="00BC3E28">
        <w:trPr>
          <w:trHeight w:val="346"/>
        </w:trPr>
        <w:tc>
          <w:tcPr>
            <w:tcW w:w="1526" w:type="dxa"/>
          </w:tcPr>
          <w:p w14:paraId="2CB43017" w14:textId="77777777" w:rsidR="00BC3E28" w:rsidRPr="0029583B" w:rsidRDefault="00BC3E28" w:rsidP="00BC3E28">
            <w:pPr>
              <w:spacing w:line="240" w:lineRule="auto"/>
              <w:rPr>
                <w:b/>
                <w:sz w:val="18"/>
                <w:szCs w:val="18"/>
              </w:rPr>
            </w:pPr>
            <w:r w:rsidRPr="0029583B">
              <w:rPr>
                <w:b/>
                <w:sz w:val="18"/>
                <w:szCs w:val="18"/>
              </w:rPr>
              <w:t>Maximum tolerated dose of food allergen</w:t>
            </w:r>
          </w:p>
        </w:tc>
        <w:tc>
          <w:tcPr>
            <w:tcW w:w="12190" w:type="dxa"/>
          </w:tcPr>
          <w:p w14:paraId="17A5B946" w14:textId="77777777" w:rsidR="00BC3E28" w:rsidRPr="0029583B" w:rsidRDefault="00BC3E28" w:rsidP="00BC3E28">
            <w:pPr>
              <w:spacing w:line="264" w:lineRule="auto"/>
              <w:rPr>
                <w:sz w:val="18"/>
                <w:szCs w:val="18"/>
              </w:rPr>
            </w:pPr>
            <w:r w:rsidRPr="0029583B">
              <w:rPr>
                <w:rFonts w:cs="AdvTimes"/>
                <w:sz w:val="18"/>
                <w:szCs w:val="18"/>
              </w:rPr>
              <w:t>Patients who dropped out had lower baseline threshold response dose (P &lt; 0.05).</w:t>
            </w:r>
          </w:p>
        </w:tc>
        <w:tc>
          <w:tcPr>
            <w:tcW w:w="3402" w:type="dxa"/>
          </w:tcPr>
          <w:p w14:paraId="4BC180E1" w14:textId="61EFCE43" w:rsidR="00BC3E28" w:rsidRPr="0029583B" w:rsidRDefault="00BC3E28" w:rsidP="005F2998">
            <w:pPr>
              <w:spacing w:line="240" w:lineRule="auto"/>
              <w:rPr>
                <w:rFonts w:cs="AdvTimes"/>
                <w:sz w:val="18"/>
                <w:szCs w:val="18"/>
              </w:rPr>
            </w:pPr>
            <w:r w:rsidRPr="0029583B">
              <w:rPr>
                <w:rFonts w:cs="AdvTimes"/>
                <w:sz w:val="18"/>
                <w:szCs w:val="18"/>
              </w:rPr>
              <w:t>Martin-Munoz, 2019a</w:t>
            </w:r>
            <w:r w:rsidRPr="0029583B">
              <w:rPr>
                <w:rFonts w:cs="AdvTimes"/>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29583B">
              <w:rPr>
                <w:rFonts w:cs="AdvTimes"/>
                <w:sz w:val="18"/>
                <w:szCs w:val="18"/>
              </w:rPr>
            </w:r>
            <w:r w:rsidRPr="0029583B">
              <w:rPr>
                <w:rFonts w:cs="AdvTimes"/>
                <w:sz w:val="18"/>
                <w:szCs w:val="18"/>
              </w:rPr>
              <w:fldChar w:fldCharType="separate"/>
            </w:r>
            <w:r w:rsidR="005F2998" w:rsidRPr="005F2998">
              <w:rPr>
                <w:rFonts w:cs="AdvTimes"/>
                <w:noProof/>
                <w:sz w:val="18"/>
                <w:szCs w:val="18"/>
                <w:vertAlign w:val="superscript"/>
              </w:rPr>
              <w:t>20</w:t>
            </w:r>
            <w:r w:rsidRPr="0029583B">
              <w:rPr>
                <w:rFonts w:cs="AdvTimes"/>
                <w:sz w:val="18"/>
                <w:szCs w:val="18"/>
              </w:rPr>
              <w:fldChar w:fldCharType="end"/>
            </w:r>
            <w:r w:rsidRPr="0029583B">
              <w:rPr>
                <w:rFonts w:cs="AdvTimes"/>
                <w:sz w:val="18"/>
                <w:szCs w:val="18"/>
              </w:rPr>
              <w:t xml:space="preserve"> (RCT </w:t>
            </w:r>
            <w:r w:rsidRPr="0029583B">
              <w:rPr>
                <w:rFonts w:cs="AdvTimes"/>
                <w:b/>
                <w:sz w:val="18"/>
                <w:szCs w:val="18"/>
              </w:rPr>
              <w:t>egg</w:t>
            </w:r>
            <w:r w:rsidRPr="0029583B">
              <w:rPr>
                <w:rFonts w:cs="AdvTimes"/>
                <w:sz w:val="18"/>
                <w:szCs w:val="18"/>
              </w:rPr>
              <w:t>, N=76 OIT, 25 control)</w:t>
            </w:r>
          </w:p>
        </w:tc>
      </w:tr>
    </w:tbl>
    <w:p w14:paraId="3C06C0AB" w14:textId="77777777" w:rsidR="00BC3E28" w:rsidRDefault="00BC3E28" w:rsidP="00BC3E28">
      <w:pPr>
        <w:rPr>
          <w:rFonts w:cs="AdvTimes"/>
          <w:szCs w:val="20"/>
        </w:rPr>
      </w:pPr>
    </w:p>
    <w:p w14:paraId="6A1A4220" w14:textId="77777777" w:rsidR="00BC3E28" w:rsidRDefault="00BC3E28">
      <w:pPr>
        <w:spacing w:after="160"/>
        <w:rPr>
          <w:rFonts w:cs="AdvTimes"/>
          <w:szCs w:val="20"/>
        </w:rPr>
      </w:pPr>
      <w:r>
        <w:rPr>
          <w:rFonts w:cs="AdvTimes"/>
          <w:szCs w:val="20"/>
        </w:rPr>
        <w:br w:type="page"/>
      </w:r>
    </w:p>
    <w:p w14:paraId="0C67B5F2" w14:textId="77777777" w:rsidR="00BC3E28" w:rsidRPr="000D2B4B" w:rsidRDefault="00BC3E28" w:rsidP="00A54C7A">
      <w:pPr>
        <w:pStyle w:val="Titre3"/>
      </w:pPr>
      <w:bookmarkStart w:id="79" w:name="_Toc27666870"/>
      <w:bookmarkStart w:id="80" w:name="_Toc22572267"/>
      <w:r>
        <w:lastRenderedPageBreak/>
        <w:t>Impact of b</w:t>
      </w:r>
      <w:r w:rsidRPr="000D2B4B">
        <w:t xml:space="preserve">aseline </w:t>
      </w:r>
      <w:r>
        <w:t>asthma status on safety outcomes</w:t>
      </w:r>
      <w:bookmarkEnd w:id="79"/>
    </w:p>
    <w:p w14:paraId="01BBC31C" w14:textId="616E8789" w:rsidR="00BC3E28" w:rsidRPr="0029583B" w:rsidRDefault="00BC3E28" w:rsidP="00BC3E28">
      <w:pPr>
        <w:rPr>
          <w:rFonts w:cs="AdvTimes"/>
          <w:szCs w:val="20"/>
        </w:rPr>
      </w:pPr>
      <w:bookmarkStart w:id="81" w:name="_Toc22572268"/>
      <w:bookmarkEnd w:id="80"/>
      <w:r w:rsidRPr="0029583B">
        <w:rPr>
          <w:rFonts w:cs="AdvTimes"/>
          <w:szCs w:val="20"/>
        </w:rPr>
        <w:t>In many interventional (Bird, 2018;</w:t>
      </w:r>
      <w:r w:rsidRPr="0029583B">
        <w:rPr>
          <w:rFonts w:cs="AdvTimes"/>
          <w:szCs w:val="20"/>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CaXJkPC9BdXRob3I+PFllYXI+MjAxODwvWWVhcj48UmVj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YtNDg1LmUzPC9wYWdlcz48dm9sdW1lPjY8L3Zv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5</w:t>
      </w:r>
      <w:r w:rsidRPr="0029583B">
        <w:rPr>
          <w:rFonts w:cs="AdvTimes"/>
          <w:szCs w:val="20"/>
        </w:rPr>
        <w:fldChar w:fldCharType="end"/>
      </w:r>
      <w:r w:rsidRPr="0029583B">
        <w:rPr>
          <w:rFonts w:cs="AdvTimes"/>
          <w:szCs w:val="20"/>
        </w:rPr>
        <w:t xml:space="preserve"> Blumchen, 2019;</w:t>
      </w:r>
      <w:r w:rsidRPr="0029583B">
        <w:rPr>
          <w:rFonts w:cs="AdvTimes"/>
          <w:szCs w:val="20"/>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2</w:t>
      </w:r>
      <w:r w:rsidRPr="0029583B">
        <w:rPr>
          <w:rFonts w:cs="AdvTimes"/>
          <w:szCs w:val="20"/>
        </w:rPr>
        <w:fldChar w:fldCharType="end"/>
      </w:r>
      <w:r w:rsidRPr="0029583B">
        <w:rPr>
          <w:rFonts w:cs="AdvTimes"/>
          <w:szCs w:val="20"/>
        </w:rPr>
        <w:t xml:space="preserve"> Longo, 2008;</w:t>
      </w:r>
      <w:r w:rsidRPr="0029583B">
        <w:rPr>
          <w:rFonts w:cs="AdvTimes"/>
          <w:szCs w:val="20"/>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Mb25nbzwvQXV0aG9yPjxZZWFyPjIwMDg8L1llYXI+PFJl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M0My03PC9wYWdlcz48dm9sdW1lPjEyMTwvdm9sdW1lPjxudW1iZXI+MjwvbnVtYmVy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10</w:t>
      </w:r>
      <w:r w:rsidRPr="0029583B">
        <w:rPr>
          <w:rFonts w:cs="AdvTimes"/>
          <w:szCs w:val="20"/>
        </w:rPr>
        <w:fldChar w:fldCharType="end"/>
      </w:r>
      <w:r w:rsidRPr="0029583B">
        <w:rPr>
          <w:rFonts w:cs="AdvTimes"/>
          <w:szCs w:val="20"/>
        </w:rPr>
        <w:t xml:space="preserve"> Martin-Munoz, 2019;</w:t>
      </w:r>
      <w:r w:rsidRPr="0029583B">
        <w:rPr>
          <w:rFonts w:cs="AdvTimes"/>
          <w:szCs w:val="20"/>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20</w:t>
      </w:r>
      <w:r w:rsidRPr="0029583B">
        <w:rPr>
          <w:rFonts w:cs="AdvTimes"/>
          <w:szCs w:val="20"/>
        </w:rPr>
        <w:fldChar w:fldCharType="end"/>
      </w:r>
      <w:r w:rsidRPr="0029583B">
        <w:rPr>
          <w:rFonts w:cs="AdvTimes"/>
          <w:szCs w:val="20"/>
        </w:rPr>
        <w:t xml:space="preserve"> Reier-Nilsen, 2019;</w:t>
      </w:r>
      <w:r w:rsidRPr="0029583B">
        <w:rPr>
          <w:rFonts w:cs="AdvTimes"/>
          <w:szCs w:val="20"/>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3</w:t>
      </w:r>
      <w:r w:rsidRPr="0029583B">
        <w:rPr>
          <w:rFonts w:cs="AdvTimes"/>
          <w:szCs w:val="20"/>
        </w:rPr>
        <w:fldChar w:fldCharType="end"/>
      </w:r>
      <w:r w:rsidRPr="0029583B">
        <w:rPr>
          <w:rFonts w:cs="AdvTimes"/>
          <w:szCs w:val="20"/>
        </w:rPr>
        <w:t xml:space="preserve"> Tang, 2015;</w:t>
      </w:r>
      <w:r w:rsidRPr="0029583B">
        <w:rPr>
          <w:rFonts w:cs="AdvTimes"/>
          <w:szCs w:val="20"/>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4</w:t>
      </w:r>
      <w:r w:rsidRPr="0029583B">
        <w:rPr>
          <w:rFonts w:cs="AdvTimes"/>
          <w:szCs w:val="20"/>
        </w:rPr>
        <w:fldChar w:fldCharType="end"/>
      </w:r>
      <w:r w:rsidRPr="0029583B">
        <w:rPr>
          <w:rFonts w:cs="AdvTimes"/>
          <w:szCs w:val="20"/>
        </w:rPr>
        <w:t xml:space="preserve"> Vickery, 2018</w:t>
      </w:r>
      <w:r w:rsidRPr="0029583B">
        <w:rPr>
          <w:rFonts w:cs="AdvTimes"/>
          <w:szCs w:val="20"/>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6</w:t>
      </w:r>
      <w:r w:rsidRPr="0029583B">
        <w:rPr>
          <w:rFonts w:cs="AdvTimes"/>
          <w:szCs w:val="20"/>
        </w:rPr>
        <w:fldChar w:fldCharType="end"/>
      </w:r>
      <w:r w:rsidRPr="0029583B">
        <w:rPr>
          <w:rFonts w:cs="AdvTimes"/>
          <w:szCs w:val="20"/>
        </w:rPr>
        <w:t>) and in some observational (Levy, 2014;</w:t>
      </w:r>
      <w:r w:rsidRPr="0029583B">
        <w:rPr>
          <w:rFonts w:cs="AdvTimes"/>
          <w:szCs w:val="20"/>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14</w:t>
      </w:r>
      <w:r w:rsidRPr="0029583B">
        <w:rPr>
          <w:rFonts w:cs="AdvTimes"/>
          <w:szCs w:val="20"/>
        </w:rPr>
        <w:fldChar w:fldCharType="end"/>
      </w:r>
      <w:r w:rsidRPr="0029583B">
        <w:rPr>
          <w:rFonts w:cs="AdvTimes"/>
          <w:szCs w:val="20"/>
        </w:rPr>
        <w:t xml:space="preserve"> Nachshon, 2018;</w:t>
      </w:r>
      <w:r w:rsidRPr="0029583B">
        <w:rPr>
          <w:rFonts w:cs="AdvTimes"/>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rFonts w:cs="AdvTimes"/>
          <w:szCs w:val="20"/>
        </w:rPr>
        <w:instrText xml:space="preserve"> ADDIN EN.CITE </w:instrText>
      </w:r>
      <w:r w:rsidR="005F2998">
        <w:rPr>
          <w:rFonts w:cs="AdvTimes"/>
          <w:szCs w:val="20"/>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rFonts w:cs="AdvTimes"/>
          <w:szCs w:val="20"/>
        </w:rPr>
        <w:instrText xml:space="preserve"> ADDIN EN.CITE.DATA </w:instrText>
      </w:r>
      <w:r w:rsidR="005F2998">
        <w:rPr>
          <w:rFonts w:cs="AdvTimes"/>
          <w:szCs w:val="20"/>
        </w:rPr>
      </w:r>
      <w:r w:rsidR="005F2998">
        <w:rPr>
          <w:rFonts w:cs="AdvTimes"/>
          <w:szCs w:val="20"/>
        </w:rPr>
        <w:fldChar w:fldCharType="end"/>
      </w:r>
      <w:r w:rsidRPr="0029583B">
        <w:rPr>
          <w:rFonts w:cs="AdvTimes"/>
          <w:szCs w:val="20"/>
        </w:rPr>
      </w:r>
      <w:r w:rsidRPr="0029583B">
        <w:rPr>
          <w:rFonts w:cs="AdvTimes"/>
          <w:szCs w:val="20"/>
        </w:rPr>
        <w:fldChar w:fldCharType="separate"/>
      </w:r>
      <w:r w:rsidR="005F2998" w:rsidRPr="005F2998">
        <w:rPr>
          <w:rFonts w:cs="AdvTimes"/>
          <w:noProof/>
          <w:szCs w:val="20"/>
          <w:vertAlign w:val="superscript"/>
        </w:rPr>
        <w:t>7</w:t>
      </w:r>
      <w:r w:rsidRPr="0029583B">
        <w:rPr>
          <w:rFonts w:cs="AdvTimes"/>
          <w:szCs w:val="20"/>
        </w:rPr>
        <w:fldChar w:fldCharType="end"/>
      </w:r>
      <w:r w:rsidRPr="0029583B">
        <w:rPr>
          <w:rFonts w:cs="AdvTimes"/>
          <w:szCs w:val="20"/>
        </w:rPr>
        <w:t>)</w:t>
      </w:r>
      <w:hyperlink w:anchor="_ENREF_45" w:tooltip="Nachshon, 2018 #13434" w:history="1"/>
      <w:r w:rsidRPr="0029583B">
        <w:rPr>
          <w:rFonts w:cs="AdvTimes"/>
          <w:szCs w:val="20"/>
        </w:rPr>
        <w:t xml:space="preserve"> studies severe and/or poorly controlled or unstable asthma was an exclusion criterion for OIT.</w:t>
      </w:r>
    </w:p>
    <w:p w14:paraId="1B38B382" w14:textId="77777777" w:rsidR="00BC3E28" w:rsidRPr="0029583B" w:rsidRDefault="00BC3E28" w:rsidP="00BC3E28">
      <w:pPr>
        <w:rPr>
          <w:rFonts w:cs="AdvTimes"/>
          <w:szCs w:val="20"/>
        </w:rPr>
      </w:pPr>
    </w:p>
    <w:p w14:paraId="694B4DC1" w14:textId="77777777" w:rsidR="00BC3E28" w:rsidRPr="0029583B" w:rsidRDefault="00BC3E28" w:rsidP="00BC3E28">
      <w:pPr>
        <w:spacing w:line="264" w:lineRule="auto"/>
        <w:rPr>
          <w:rFonts w:cs="AdvTimes"/>
          <w:b/>
          <w:szCs w:val="20"/>
        </w:rPr>
      </w:pPr>
      <w:r w:rsidRPr="0029583B">
        <w:rPr>
          <w:rFonts w:cs="AdvTimes"/>
          <w:b/>
          <w:szCs w:val="20"/>
        </w:rPr>
        <w:t>Asthma-related outcomes in RCTs with N</w:t>
      </w:r>
      <w:r w:rsidRPr="0029583B">
        <w:rPr>
          <w:b/>
          <w:szCs w:val="20"/>
        </w:rPr>
        <w:t>&gt;</w:t>
      </w:r>
      <w:r w:rsidRPr="0029583B">
        <w:rPr>
          <w:rFonts w:cs="AdvTimes"/>
          <w:b/>
          <w:szCs w:val="20"/>
        </w:rPr>
        <w:t>50:</w:t>
      </w:r>
    </w:p>
    <w:p w14:paraId="08F2D98E" w14:textId="24FCAEB7" w:rsidR="00BC3E28" w:rsidRPr="0029583B" w:rsidRDefault="00BC3E28" w:rsidP="00DA4442">
      <w:pPr>
        <w:pStyle w:val="Paragraphedeliste"/>
        <w:numPr>
          <w:ilvl w:val="0"/>
          <w:numId w:val="23"/>
        </w:numPr>
        <w:spacing w:after="0"/>
        <w:rPr>
          <w:rFonts w:cs="AdvTimes"/>
        </w:rPr>
      </w:pPr>
      <w:r w:rsidRPr="0029583B">
        <w:rPr>
          <w:rFonts w:cs="AdvTimes"/>
        </w:rPr>
        <w:t>Martin-Munoz, 2019a</w:t>
      </w:r>
      <w:r w:rsidRPr="0029583B">
        <w:rPr>
          <w:rFonts w:cs="AdvTimes"/>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rPr>
        <w:instrText xml:space="preserve"> ADDIN EN.CITE </w:instrText>
      </w:r>
      <w:r w:rsidR="005F2998">
        <w:rPr>
          <w:rFonts w:cs="AdvTimes"/>
        </w:rPr>
        <w:fldChar w:fldCharType="begin">
          <w:fldData xml:space="preserve">PEVuZE5vdGU+PENpdGU+PEF1dGhvcj5NYXJ0aW4tTXVub3o8L0F1dGhvcj48WWVhcj4yMDE5PC9Z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gxLTkyPC9wYWdlcz48dm9sdW1lPjMwPC92b2x1bWU+PG51bWJlcj4xPC9u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=
</w:fldData>
        </w:fldChar>
      </w:r>
      <w:r w:rsidR="005F2998">
        <w:rPr>
          <w:rFonts w:cs="AdvTimes"/>
        </w:rPr>
        <w:instrText xml:space="preserve"> ADDIN EN.CITE.DATA </w:instrText>
      </w:r>
      <w:r w:rsidR="005F2998">
        <w:rPr>
          <w:rFonts w:cs="AdvTimes"/>
        </w:rPr>
      </w:r>
      <w:r w:rsidR="005F2998">
        <w:rPr>
          <w:rFonts w:cs="AdvTimes"/>
        </w:rPr>
        <w:fldChar w:fldCharType="end"/>
      </w:r>
      <w:r w:rsidRPr="0029583B">
        <w:rPr>
          <w:rFonts w:cs="AdvTimes"/>
        </w:rPr>
      </w:r>
      <w:r w:rsidRPr="0029583B">
        <w:rPr>
          <w:rFonts w:cs="AdvTimes"/>
        </w:rPr>
        <w:fldChar w:fldCharType="separate"/>
      </w:r>
      <w:r w:rsidR="005F2998" w:rsidRPr="005F2998">
        <w:rPr>
          <w:rFonts w:cs="AdvTimes"/>
          <w:noProof/>
          <w:vertAlign w:val="superscript"/>
        </w:rPr>
        <w:t>20</w:t>
      </w:r>
      <w:r w:rsidRPr="0029583B">
        <w:rPr>
          <w:rFonts w:cs="AdvTimes"/>
        </w:rPr>
        <w:fldChar w:fldCharType="end"/>
      </w:r>
      <w:r w:rsidRPr="0029583B">
        <w:rPr>
          <w:rFonts w:cs="AdvTimes"/>
        </w:rPr>
        <w:t xml:space="preserve"> (Spain – </w:t>
      </w:r>
      <w:r w:rsidRPr="0029583B">
        <w:rPr>
          <w:rFonts w:cs="AdvTimes"/>
          <w:b/>
        </w:rPr>
        <w:t>egg</w:t>
      </w:r>
      <w:r w:rsidRPr="0029583B">
        <w:rPr>
          <w:rFonts w:cs="AdvTimes"/>
        </w:rPr>
        <w:t>, age 6-9 years, N=101, asthma 30/101 [30%], severe or uncontrolled asthma at baseline excluded): Among all patients who started OIT (N=88) 8 (9.1%) withdrew during the build-up phase because of uncontrolled asthma.</w:t>
      </w:r>
    </w:p>
    <w:p w14:paraId="6790DA66" w14:textId="77777777" w:rsidR="00BC3E28" w:rsidRPr="0029583B" w:rsidRDefault="00BC3E28" w:rsidP="00DA4442">
      <w:pPr>
        <w:pStyle w:val="Paragraphedeliste"/>
        <w:numPr>
          <w:ilvl w:val="0"/>
          <w:numId w:val="23"/>
        </w:numPr>
        <w:spacing w:after="0"/>
        <w:rPr>
          <w:rFonts w:cs="AdvTimes"/>
        </w:rPr>
      </w:pPr>
      <w:r w:rsidRPr="0029583B">
        <w:rPr>
          <w:rFonts w:cs="AdvTimes"/>
        </w:rPr>
        <w:t xml:space="preserve">Blumchen, 2019 (Germany– </w:t>
      </w:r>
      <w:r w:rsidRPr="0029583B">
        <w:rPr>
          <w:rFonts w:cs="AdvTimes"/>
          <w:b/>
        </w:rPr>
        <w:t>peanut</w:t>
      </w:r>
      <w:r w:rsidRPr="0029583B">
        <w:rPr>
          <w:rFonts w:cs="AdvTimes"/>
        </w:rPr>
        <w:t>, age 3.2-17.8 years, N=62, uncontrolled asthma excluded, asthma: 65% placebo, 42% OIT) : After the course of OIT, no difference was found with respect to newly diagnosed atopic diseases (bronchial asthma, atopic dermatitis, allergic rhinoconjunctivitis) or worsening established atopic diseases at baseline.</w:t>
      </w:r>
    </w:p>
    <w:p w14:paraId="3B1775A3" w14:textId="0CDCB1DE" w:rsidR="00BC3E28" w:rsidRDefault="00BC3E28" w:rsidP="00DA4442">
      <w:pPr>
        <w:pStyle w:val="Paragraphedeliste"/>
        <w:numPr>
          <w:ilvl w:val="0"/>
          <w:numId w:val="23"/>
        </w:numPr>
        <w:spacing w:after="0"/>
        <w:rPr>
          <w:rFonts w:cs="AdvTimes"/>
        </w:rPr>
      </w:pPr>
      <w:r w:rsidRPr="0029583B">
        <w:rPr>
          <w:rFonts w:cs="AdvTimes"/>
        </w:rPr>
        <w:t>Vickery, 2018</w:t>
      </w:r>
      <w:r w:rsidRPr="0029583B">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 </w:instrText>
      </w:r>
      <w:r w:rsidR="005F2998">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instrText xml:space="preserve"> ADDIN EN.CITE.DATA </w:instrText>
      </w:r>
      <w:r w:rsidR="005F2998">
        <w:fldChar w:fldCharType="end"/>
      </w:r>
      <w:r w:rsidRPr="0029583B">
        <w:fldChar w:fldCharType="separate"/>
      </w:r>
      <w:r w:rsidR="005F2998" w:rsidRPr="005F2998">
        <w:rPr>
          <w:noProof/>
          <w:vertAlign w:val="superscript"/>
        </w:rPr>
        <w:t>6</w:t>
      </w:r>
      <w:r w:rsidRPr="0029583B">
        <w:fldChar w:fldCharType="end"/>
      </w:r>
      <w:r w:rsidRPr="0029583B">
        <w:t>(</w:t>
      </w:r>
      <w:r w:rsidRPr="0029583B">
        <w:rPr>
          <w:b/>
        </w:rPr>
        <w:t>peanut</w:t>
      </w:r>
      <w:r w:rsidRPr="0029583B">
        <w:t>, poorly controlled asthma excluded, 53% of patients had asthma at baseline</w:t>
      </w:r>
      <w:r w:rsidRPr="0029583B">
        <w:rPr>
          <w:rFonts w:cs="AdvTimes"/>
        </w:rPr>
        <w:t>): Asthma exacerbation was recorded as an SAE in 2 OIT patients (4-17 years, N=372, 0.54%) and no placebo (N=124) patient.</w:t>
      </w:r>
    </w:p>
    <w:p w14:paraId="0E08CE5A" w14:textId="77777777" w:rsidR="00BC3E28" w:rsidRPr="0029583B" w:rsidRDefault="00BC3E28" w:rsidP="00BC3E28">
      <w:pPr>
        <w:pStyle w:val="Paragraphedeliste"/>
        <w:spacing w:after="0"/>
        <w:ind w:left="360"/>
        <w:rPr>
          <w:rFonts w:cs="AdvTimes"/>
        </w:rPr>
      </w:pPr>
    </w:p>
    <w:p w14:paraId="02E107E6" w14:textId="77777777" w:rsidR="007C7924" w:rsidRPr="00BC3E28" w:rsidRDefault="007C7924" w:rsidP="00BC3E28">
      <w:pPr>
        <w:spacing w:line="264" w:lineRule="auto"/>
        <w:rPr>
          <w:rFonts w:cs="AdvTimes"/>
          <w:b/>
          <w:szCs w:val="20"/>
        </w:rPr>
      </w:pPr>
      <w:r w:rsidRPr="00BC3E28">
        <w:rPr>
          <w:rFonts w:cs="AdvTimes"/>
          <w:b/>
          <w:szCs w:val="20"/>
        </w:rPr>
        <w:t xml:space="preserve">Correlations between baseline asthma status and OIT </w:t>
      </w:r>
      <w:r w:rsidR="00BC3E28" w:rsidRPr="00BC3E28">
        <w:rPr>
          <w:rFonts w:cs="AdvTimes"/>
          <w:b/>
          <w:szCs w:val="20"/>
        </w:rPr>
        <w:t xml:space="preserve">safety / tolerability </w:t>
      </w:r>
      <w:r w:rsidRPr="00BC3E28">
        <w:rPr>
          <w:rFonts w:cs="AdvTimes"/>
          <w:b/>
          <w:szCs w:val="20"/>
        </w:rPr>
        <w:t>outcomes in large case series</w:t>
      </w:r>
      <w:bookmarkEnd w:id="81"/>
    </w:p>
    <w:tbl>
      <w:tblPr>
        <w:tblW w:w="158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30"/>
        <w:gridCol w:w="3969"/>
        <w:gridCol w:w="2977"/>
      </w:tblGrid>
      <w:tr w:rsidR="00BC3E28" w:rsidRPr="00BC3E28" w14:paraId="1AEBDE68" w14:textId="77777777" w:rsidTr="00BC3E28">
        <w:tc>
          <w:tcPr>
            <w:tcW w:w="8930" w:type="dxa"/>
          </w:tcPr>
          <w:p w14:paraId="0DF8B4AF" w14:textId="77777777" w:rsidR="00BC3E28" w:rsidRPr="00BC3E28" w:rsidRDefault="00BC3E28" w:rsidP="00675E3D">
            <w:pPr>
              <w:contextualSpacing/>
              <w:rPr>
                <w:b/>
                <w:sz w:val="18"/>
                <w:szCs w:val="18"/>
              </w:rPr>
            </w:pPr>
            <w:r>
              <w:rPr>
                <w:b/>
                <w:sz w:val="18"/>
                <w:szCs w:val="18"/>
              </w:rPr>
              <w:t xml:space="preserve">Outcomes and </w:t>
            </w:r>
            <w:r w:rsidRPr="00BC3E28">
              <w:rPr>
                <w:b/>
                <w:sz w:val="18"/>
                <w:szCs w:val="18"/>
              </w:rPr>
              <w:t>Correlation</w:t>
            </w:r>
            <w:r>
              <w:rPr>
                <w:b/>
                <w:sz w:val="18"/>
                <w:szCs w:val="18"/>
              </w:rPr>
              <w:t>s</w:t>
            </w:r>
          </w:p>
        </w:tc>
        <w:tc>
          <w:tcPr>
            <w:tcW w:w="3969" w:type="dxa"/>
          </w:tcPr>
          <w:p w14:paraId="193864E9" w14:textId="77777777" w:rsidR="00BC3E28" w:rsidRPr="00BC3E28" w:rsidRDefault="00BC3E28" w:rsidP="00675E3D">
            <w:pPr>
              <w:contextualSpacing/>
              <w:rPr>
                <w:b/>
                <w:sz w:val="18"/>
                <w:szCs w:val="18"/>
              </w:rPr>
            </w:pPr>
            <w:r w:rsidRPr="00BC3E28">
              <w:rPr>
                <w:b/>
                <w:sz w:val="18"/>
                <w:szCs w:val="18"/>
              </w:rPr>
              <w:t>Proportion of patients with asthma</w:t>
            </w:r>
          </w:p>
        </w:tc>
        <w:tc>
          <w:tcPr>
            <w:tcW w:w="2977" w:type="dxa"/>
          </w:tcPr>
          <w:p w14:paraId="23840621" w14:textId="77777777" w:rsidR="00BC3E28" w:rsidRPr="00BC3E28" w:rsidRDefault="00BC3E28" w:rsidP="00675E3D">
            <w:pPr>
              <w:contextualSpacing/>
              <w:rPr>
                <w:b/>
                <w:sz w:val="18"/>
                <w:szCs w:val="18"/>
              </w:rPr>
            </w:pPr>
            <w:r w:rsidRPr="00BC3E28">
              <w:rPr>
                <w:b/>
                <w:sz w:val="18"/>
                <w:szCs w:val="18"/>
              </w:rPr>
              <w:t>Reference</w:t>
            </w:r>
          </w:p>
        </w:tc>
      </w:tr>
      <w:tr w:rsidR="00BC3E28" w:rsidRPr="00BC3E28" w14:paraId="170BA7BA" w14:textId="77777777" w:rsidTr="00BC3E28">
        <w:tc>
          <w:tcPr>
            <w:tcW w:w="8930" w:type="dxa"/>
          </w:tcPr>
          <w:p w14:paraId="65BFFB05" w14:textId="77777777" w:rsidR="00BC3E28" w:rsidRPr="00BC3E28" w:rsidRDefault="00BC3E28" w:rsidP="00675E3D">
            <w:pPr>
              <w:contextualSpacing/>
              <w:rPr>
                <w:sz w:val="18"/>
                <w:szCs w:val="18"/>
              </w:rPr>
            </w:pPr>
            <w:r w:rsidRPr="00BC3E28">
              <w:rPr>
                <w:sz w:val="18"/>
                <w:szCs w:val="18"/>
              </w:rPr>
              <w:t xml:space="preserve">Compared to patients without asthma (N=93), patients with asthma (N= 101) had </w:t>
            </w:r>
            <w:r w:rsidRPr="00BC3E28">
              <w:rPr>
                <w:b/>
                <w:sz w:val="18"/>
                <w:szCs w:val="18"/>
              </w:rPr>
              <w:t>more ETRs</w:t>
            </w:r>
            <w:r w:rsidRPr="00BC3E28">
              <w:rPr>
                <w:sz w:val="18"/>
                <w:szCs w:val="18"/>
              </w:rPr>
              <w:t xml:space="preserve"> during up-dosing (61% vs 34% of patients, mean ETRs per patient: 1.1 [SD 1.2] vs 0.4 [SD 0.7], P &lt; .001) and at home (26% vs 4.2% of patients, mean ETRs per patient: 0.4 [SD 0.8] vs 0.1 [SD 0.5], P &lt; .001).</w:t>
            </w:r>
          </w:p>
        </w:tc>
        <w:tc>
          <w:tcPr>
            <w:tcW w:w="3969" w:type="dxa"/>
          </w:tcPr>
          <w:p w14:paraId="110DD459" w14:textId="77777777" w:rsidR="00BC3E28" w:rsidRPr="00BC3E28" w:rsidRDefault="00BC3E28" w:rsidP="00675E3D">
            <w:pPr>
              <w:contextualSpacing/>
              <w:rPr>
                <w:sz w:val="18"/>
                <w:szCs w:val="18"/>
              </w:rPr>
            </w:pPr>
            <w:r w:rsidRPr="00BC3E28">
              <w:rPr>
                <w:sz w:val="18"/>
                <w:szCs w:val="18"/>
              </w:rPr>
              <w:t>101 patients with asthma, 93 no asthma</w:t>
            </w:r>
          </w:p>
        </w:tc>
        <w:tc>
          <w:tcPr>
            <w:tcW w:w="2977" w:type="dxa"/>
          </w:tcPr>
          <w:p w14:paraId="5A981287" w14:textId="3133C38E" w:rsidR="00BC3E28" w:rsidRPr="00BC3E28" w:rsidRDefault="00BC3E28" w:rsidP="005F2998">
            <w:pPr>
              <w:contextualSpacing/>
              <w:rPr>
                <w:sz w:val="18"/>
                <w:szCs w:val="18"/>
              </w:rPr>
            </w:pPr>
            <w:r w:rsidRPr="00BC3E28">
              <w:rPr>
                <w:sz w:val="18"/>
                <w:szCs w:val="18"/>
              </w:rPr>
              <w:t>Elizur, 2015</w:t>
            </w:r>
            <w:r w:rsidRPr="00BC3E28">
              <w:rPr>
                <w:sz w:val="18"/>
                <w:szCs w:val="18"/>
              </w:rPr>
              <w:fldChar w:fldCharType="begin">
                <w:fldData xml:space="preserve">PEVuZE5vdGU+PENpdGU+PEF1dGhvcj5FbGl6dXI8L0F1dGhvcj48WWVhcj4yMDE1PC9ZZWFyPjxS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FbGl6dXI8L0F1dGhvcj48WWVhcj4yMDE1PC9ZZWFyPjxS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BC3E28">
              <w:rPr>
                <w:sz w:val="18"/>
                <w:szCs w:val="18"/>
              </w:rPr>
            </w:r>
            <w:r w:rsidRPr="00BC3E28">
              <w:rPr>
                <w:sz w:val="18"/>
                <w:szCs w:val="18"/>
              </w:rPr>
              <w:fldChar w:fldCharType="separate"/>
            </w:r>
            <w:r w:rsidR="005F2998" w:rsidRPr="005F2998">
              <w:rPr>
                <w:noProof/>
                <w:sz w:val="18"/>
                <w:szCs w:val="18"/>
                <w:vertAlign w:val="superscript"/>
              </w:rPr>
              <w:t>73</w:t>
            </w:r>
            <w:r w:rsidRPr="00BC3E28">
              <w:rPr>
                <w:sz w:val="18"/>
                <w:szCs w:val="18"/>
              </w:rPr>
              <w:fldChar w:fldCharType="end"/>
            </w:r>
            <w:r w:rsidRPr="00BC3E28">
              <w:rPr>
                <w:sz w:val="18"/>
                <w:szCs w:val="18"/>
              </w:rPr>
              <w:t xml:space="preserve"> (</w:t>
            </w:r>
            <w:r w:rsidRPr="00BC3E28">
              <w:rPr>
                <w:b/>
                <w:sz w:val="18"/>
                <w:szCs w:val="18"/>
              </w:rPr>
              <w:t>milk</w:t>
            </w:r>
            <w:r w:rsidRPr="00BC3E28">
              <w:rPr>
                <w:sz w:val="18"/>
                <w:szCs w:val="18"/>
              </w:rPr>
              <w:t>, N=194)</w:t>
            </w:r>
          </w:p>
        </w:tc>
      </w:tr>
      <w:tr w:rsidR="00BC3E28" w:rsidRPr="00BC3E28" w14:paraId="7A8ADB43" w14:textId="77777777" w:rsidTr="00BC3E28">
        <w:tc>
          <w:tcPr>
            <w:tcW w:w="8930" w:type="dxa"/>
          </w:tcPr>
          <w:p w14:paraId="352E4684" w14:textId="77777777" w:rsidR="00BC3E28" w:rsidRPr="00BC3E28" w:rsidRDefault="00BC3E28" w:rsidP="00675E3D">
            <w:pPr>
              <w:contextualSpacing/>
              <w:rPr>
                <w:sz w:val="18"/>
                <w:szCs w:val="18"/>
              </w:rPr>
            </w:pPr>
            <w:r w:rsidRPr="00BC3E28">
              <w:rPr>
                <w:sz w:val="18"/>
                <w:szCs w:val="18"/>
              </w:rPr>
              <w:t xml:space="preserve">During the initial 10-day hospital-based “rush” phase, there was a </w:t>
            </w:r>
            <w:r w:rsidRPr="00BC3E28">
              <w:rPr>
                <w:b/>
                <w:sz w:val="18"/>
                <w:szCs w:val="18"/>
              </w:rPr>
              <w:t>significant association</w:t>
            </w:r>
            <w:r w:rsidRPr="00BC3E28">
              <w:rPr>
                <w:sz w:val="18"/>
                <w:szCs w:val="18"/>
              </w:rPr>
              <w:t xml:space="preserve"> between the incidence of moderate to severe reactions and history of asthma (P=0.01).</w:t>
            </w:r>
          </w:p>
          <w:p w14:paraId="4B53F56B" w14:textId="77777777" w:rsidR="00BC3E28" w:rsidRPr="00BC3E28" w:rsidRDefault="00BC3E28" w:rsidP="00675E3D">
            <w:pPr>
              <w:contextualSpacing/>
              <w:rPr>
                <w:sz w:val="18"/>
                <w:szCs w:val="18"/>
              </w:rPr>
            </w:pPr>
            <w:r w:rsidRPr="00BC3E28">
              <w:rPr>
                <w:sz w:val="18"/>
                <w:szCs w:val="18"/>
              </w:rPr>
              <w:t xml:space="preserve">During OIT dosing phase at home, there was </w:t>
            </w:r>
            <w:r w:rsidRPr="00BC3E28">
              <w:rPr>
                <w:b/>
                <w:sz w:val="18"/>
                <w:szCs w:val="18"/>
              </w:rPr>
              <w:t>no significant correlation</w:t>
            </w:r>
            <w:r w:rsidRPr="00BC3E28">
              <w:rPr>
                <w:sz w:val="18"/>
                <w:szCs w:val="18"/>
              </w:rPr>
              <w:t xml:space="preserve"> between the presence of asthma and/or viral wheezing and the total number of reactions or reactions requiring nebulised epinephrine. </w:t>
            </w:r>
          </w:p>
        </w:tc>
        <w:tc>
          <w:tcPr>
            <w:tcW w:w="3969" w:type="dxa"/>
          </w:tcPr>
          <w:p w14:paraId="6EFADDF0" w14:textId="77777777" w:rsidR="00BC3E28" w:rsidRPr="00BC3E28" w:rsidRDefault="00BC3E28" w:rsidP="00675E3D">
            <w:pPr>
              <w:contextualSpacing/>
              <w:rPr>
                <w:sz w:val="18"/>
                <w:szCs w:val="18"/>
              </w:rPr>
            </w:pPr>
            <w:r w:rsidRPr="00BC3E28">
              <w:rPr>
                <w:sz w:val="18"/>
                <w:szCs w:val="18"/>
              </w:rPr>
              <w:t>asthma: 66%, viral wheezing: 34%</w:t>
            </w:r>
          </w:p>
        </w:tc>
        <w:tc>
          <w:tcPr>
            <w:tcW w:w="2977" w:type="dxa"/>
          </w:tcPr>
          <w:p w14:paraId="292138C0" w14:textId="6AEBE5A6" w:rsidR="00BC3E28" w:rsidRPr="00BC3E28" w:rsidRDefault="00BC3E28" w:rsidP="005F2998">
            <w:pPr>
              <w:contextualSpacing/>
              <w:rPr>
                <w:sz w:val="18"/>
                <w:szCs w:val="18"/>
              </w:rPr>
            </w:pPr>
            <w:r w:rsidRPr="00BC3E28">
              <w:rPr>
                <w:sz w:val="18"/>
                <w:szCs w:val="18"/>
              </w:rPr>
              <w:t>Barbi, 2012b</w:t>
            </w:r>
            <w:r w:rsidRPr="00BC3E28">
              <w:rPr>
                <w:sz w:val="18"/>
                <w:szCs w:val="18"/>
              </w:rPr>
              <w:fldChar w:fldCharType="begin">
                <w:fldData xml:space="preserve">PEVuZE5vdGU+PENpdGU+PEF1dGhvcj5CYXJiaTwvQXV0aG9yPjxZZWFyPjIwMTI8L1llYXI+PFJl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YXJiaTwvQXV0aG9yPjxZZWFyPjIwMTI8L1llYXI+PFJl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BC3E28">
              <w:rPr>
                <w:sz w:val="18"/>
                <w:szCs w:val="18"/>
              </w:rPr>
            </w:r>
            <w:r w:rsidRPr="00BC3E28">
              <w:rPr>
                <w:sz w:val="18"/>
                <w:szCs w:val="18"/>
              </w:rPr>
              <w:fldChar w:fldCharType="separate"/>
            </w:r>
            <w:r w:rsidR="005F2998" w:rsidRPr="005F2998">
              <w:rPr>
                <w:noProof/>
                <w:sz w:val="18"/>
                <w:szCs w:val="18"/>
                <w:vertAlign w:val="superscript"/>
              </w:rPr>
              <w:t>86</w:t>
            </w:r>
            <w:r w:rsidRPr="00BC3E28">
              <w:rPr>
                <w:sz w:val="18"/>
                <w:szCs w:val="18"/>
              </w:rPr>
              <w:fldChar w:fldCharType="end"/>
            </w:r>
            <w:r w:rsidRPr="00BC3E28">
              <w:rPr>
                <w:sz w:val="18"/>
                <w:szCs w:val="18"/>
              </w:rPr>
              <w:t xml:space="preserve"> and Barbi, 2012a</w:t>
            </w:r>
            <w:r w:rsidRPr="00BC3E28">
              <w:rPr>
                <w:sz w:val="18"/>
                <w:szCs w:val="18"/>
              </w:rPr>
              <w:fldChar w:fldCharType="begin">
                <w:fldData xml:space="preserve">PEVuZE5vdGU+PENpdGU+PEF1dGhvcj5CYXJiaTwvQXV0aG9yPjxZZWFyPjIwMTI8L1llYXI+PFJl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CYXJiaTwvQXV0aG9yPjxZZWFyPjIwMTI8L1llYXI+PFJl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BC3E28">
              <w:rPr>
                <w:sz w:val="18"/>
                <w:szCs w:val="18"/>
              </w:rPr>
            </w:r>
            <w:r w:rsidRPr="00BC3E28">
              <w:rPr>
                <w:sz w:val="18"/>
                <w:szCs w:val="18"/>
              </w:rPr>
              <w:fldChar w:fldCharType="separate"/>
            </w:r>
            <w:r w:rsidR="005F2998" w:rsidRPr="005F2998">
              <w:rPr>
                <w:noProof/>
                <w:sz w:val="18"/>
                <w:szCs w:val="18"/>
                <w:vertAlign w:val="superscript"/>
              </w:rPr>
              <w:t>87</w:t>
            </w:r>
            <w:r w:rsidRPr="00BC3E28">
              <w:rPr>
                <w:sz w:val="18"/>
                <w:szCs w:val="18"/>
              </w:rPr>
              <w:fldChar w:fldCharType="end"/>
            </w:r>
            <w:r w:rsidRPr="00BC3E28">
              <w:rPr>
                <w:sz w:val="18"/>
                <w:szCs w:val="18"/>
              </w:rPr>
              <w:t xml:space="preserve"> (</w:t>
            </w:r>
            <w:r w:rsidRPr="00BC3E28">
              <w:rPr>
                <w:b/>
                <w:sz w:val="18"/>
                <w:szCs w:val="18"/>
              </w:rPr>
              <w:t>milk,</w:t>
            </w:r>
            <w:r w:rsidRPr="00BC3E28">
              <w:rPr>
                <w:sz w:val="18"/>
                <w:szCs w:val="18"/>
              </w:rPr>
              <w:t xml:space="preserve"> N=132)</w:t>
            </w:r>
          </w:p>
        </w:tc>
      </w:tr>
      <w:tr w:rsidR="00BC3E28" w:rsidRPr="00BC3E28" w14:paraId="324830A5" w14:textId="77777777" w:rsidTr="00BC3E28">
        <w:tc>
          <w:tcPr>
            <w:tcW w:w="8930" w:type="dxa"/>
          </w:tcPr>
          <w:p w14:paraId="3C0A9E6A" w14:textId="77777777" w:rsidR="00BC3E28" w:rsidRPr="00BC3E28" w:rsidRDefault="00BC3E28" w:rsidP="00675E3D">
            <w:pPr>
              <w:contextualSpacing/>
              <w:rPr>
                <w:sz w:val="18"/>
                <w:szCs w:val="18"/>
              </w:rPr>
            </w:pPr>
            <w:r w:rsidRPr="00BC3E28">
              <w:rPr>
                <w:sz w:val="18"/>
                <w:szCs w:val="18"/>
              </w:rPr>
              <w:t xml:space="preserve">History of intermittent asthma </w:t>
            </w:r>
            <w:r w:rsidRPr="00BC3E28">
              <w:rPr>
                <w:b/>
                <w:sz w:val="18"/>
                <w:szCs w:val="18"/>
              </w:rPr>
              <w:t>increased the risk</w:t>
            </w:r>
            <w:r w:rsidRPr="00BC3E28">
              <w:rPr>
                <w:sz w:val="18"/>
                <w:szCs w:val="18"/>
              </w:rPr>
              <w:t xml:space="preserve"> of </w:t>
            </w:r>
            <w:r w:rsidRPr="00BC3E28">
              <w:rPr>
                <w:b/>
                <w:sz w:val="18"/>
                <w:szCs w:val="18"/>
              </w:rPr>
              <w:t>ETRs</w:t>
            </w:r>
            <w:r w:rsidRPr="00BC3E28">
              <w:rPr>
                <w:sz w:val="18"/>
                <w:szCs w:val="18"/>
              </w:rPr>
              <w:t xml:space="preserve"> (P = .035) and </w:t>
            </w:r>
            <w:r w:rsidRPr="00BC3E28">
              <w:rPr>
                <w:b/>
                <w:sz w:val="18"/>
                <w:szCs w:val="18"/>
              </w:rPr>
              <w:t>ELORs</w:t>
            </w:r>
            <w:r w:rsidRPr="00BC3E28">
              <w:rPr>
                <w:sz w:val="18"/>
                <w:szCs w:val="18"/>
              </w:rPr>
              <w:t xml:space="preserve"> (P = .014) during dose escalation.</w:t>
            </w:r>
          </w:p>
        </w:tc>
        <w:tc>
          <w:tcPr>
            <w:tcW w:w="3969" w:type="dxa"/>
          </w:tcPr>
          <w:p w14:paraId="7E6C12C2" w14:textId="77777777" w:rsidR="00BC3E28" w:rsidRPr="00BC3E28" w:rsidRDefault="00BC3E28" w:rsidP="00675E3D">
            <w:pPr>
              <w:contextualSpacing/>
              <w:rPr>
                <w:sz w:val="18"/>
                <w:szCs w:val="18"/>
              </w:rPr>
            </w:pPr>
            <w:r w:rsidRPr="00BC3E28">
              <w:rPr>
                <w:sz w:val="18"/>
                <w:szCs w:val="18"/>
              </w:rPr>
              <w:t>asthma: persistent: 43%, intermittent: 21%</w:t>
            </w:r>
          </w:p>
        </w:tc>
        <w:tc>
          <w:tcPr>
            <w:tcW w:w="2977" w:type="dxa"/>
          </w:tcPr>
          <w:p w14:paraId="13189CE8" w14:textId="1CB2E8C6" w:rsidR="00BC3E28" w:rsidRPr="00BC3E28" w:rsidRDefault="00BC3E28" w:rsidP="005F2998">
            <w:pPr>
              <w:contextualSpacing/>
              <w:rPr>
                <w:sz w:val="18"/>
                <w:szCs w:val="18"/>
              </w:rPr>
            </w:pPr>
            <w:r w:rsidRPr="00BC3E28">
              <w:rPr>
                <w:sz w:val="18"/>
                <w:szCs w:val="18"/>
              </w:rPr>
              <w:t>Wasserman, 2018</w:t>
            </w:r>
            <w:r w:rsidRPr="00BC3E2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 </w:instrText>
            </w:r>
            <w:r w:rsidR="005F2998">
              <w:rPr>
                <w:sz w:val="18"/>
                <w:szCs w:val="18"/>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BC3E28">
              <w:rPr>
                <w:sz w:val="18"/>
                <w:szCs w:val="18"/>
              </w:rPr>
            </w:r>
            <w:r w:rsidRPr="00BC3E28">
              <w:rPr>
                <w:sz w:val="18"/>
                <w:szCs w:val="18"/>
              </w:rPr>
              <w:fldChar w:fldCharType="separate"/>
            </w:r>
            <w:r w:rsidR="005F2998" w:rsidRPr="005F2998">
              <w:rPr>
                <w:noProof/>
                <w:sz w:val="18"/>
                <w:szCs w:val="18"/>
                <w:vertAlign w:val="superscript"/>
              </w:rPr>
              <w:t>8</w:t>
            </w:r>
            <w:r w:rsidRPr="00BC3E28">
              <w:rPr>
                <w:sz w:val="18"/>
                <w:szCs w:val="18"/>
              </w:rPr>
              <w:fldChar w:fldCharType="end"/>
            </w:r>
            <w:r w:rsidRPr="00BC3E28">
              <w:rPr>
                <w:sz w:val="18"/>
                <w:szCs w:val="18"/>
              </w:rPr>
              <w:t xml:space="preserve"> (</w:t>
            </w:r>
            <w:r w:rsidRPr="00BC3E28">
              <w:rPr>
                <w:b/>
                <w:sz w:val="18"/>
                <w:szCs w:val="18"/>
              </w:rPr>
              <w:t>peanut</w:t>
            </w:r>
            <w:r w:rsidRPr="00BC3E28">
              <w:rPr>
                <w:sz w:val="18"/>
                <w:szCs w:val="18"/>
              </w:rPr>
              <w:t>, N=270)</w:t>
            </w:r>
          </w:p>
        </w:tc>
      </w:tr>
      <w:tr w:rsidR="00BC3E28" w:rsidRPr="00BC3E28" w14:paraId="30ED418D" w14:textId="77777777" w:rsidTr="00BC3E28">
        <w:tc>
          <w:tcPr>
            <w:tcW w:w="8930" w:type="dxa"/>
          </w:tcPr>
          <w:p w14:paraId="167F04E8" w14:textId="77777777" w:rsidR="00BC3E28" w:rsidRPr="00BC3E28" w:rsidRDefault="00BC3E28" w:rsidP="00675E3D">
            <w:pPr>
              <w:contextualSpacing/>
              <w:rPr>
                <w:sz w:val="18"/>
                <w:szCs w:val="18"/>
              </w:rPr>
            </w:pPr>
            <w:r w:rsidRPr="00BC3E28">
              <w:rPr>
                <w:sz w:val="18"/>
                <w:szCs w:val="18"/>
              </w:rPr>
              <w:t>While asthma was not significant in predicting rates of AEs overall, the presence of asthma significantly increased AE rates by 2.3 times during maintenance (P=0.03)</w:t>
            </w:r>
          </w:p>
        </w:tc>
        <w:tc>
          <w:tcPr>
            <w:tcW w:w="3969" w:type="dxa"/>
          </w:tcPr>
          <w:p w14:paraId="21EBFF64" w14:textId="77777777" w:rsidR="00BC3E28" w:rsidRPr="00BC3E28" w:rsidRDefault="00BC3E28" w:rsidP="00675E3D">
            <w:pPr>
              <w:contextualSpacing/>
              <w:rPr>
                <w:sz w:val="18"/>
                <w:szCs w:val="18"/>
              </w:rPr>
            </w:pPr>
            <w:r w:rsidRPr="00BC3E28">
              <w:rPr>
                <w:sz w:val="18"/>
                <w:szCs w:val="18"/>
              </w:rPr>
              <w:t>asthma: 44%</w:t>
            </w:r>
          </w:p>
        </w:tc>
        <w:tc>
          <w:tcPr>
            <w:tcW w:w="2977" w:type="dxa"/>
          </w:tcPr>
          <w:p w14:paraId="75B16143" w14:textId="0B1A7EDC" w:rsidR="00BC3E28" w:rsidRPr="00BC3E28" w:rsidRDefault="00BC3E28" w:rsidP="005F2998">
            <w:pPr>
              <w:contextualSpacing/>
              <w:rPr>
                <w:sz w:val="18"/>
                <w:szCs w:val="18"/>
              </w:rPr>
            </w:pPr>
            <w:r w:rsidRPr="00BC3E28">
              <w:rPr>
                <w:rFonts w:cs="AdvTimes"/>
                <w:sz w:val="18"/>
                <w:szCs w:val="18"/>
              </w:rPr>
              <w:t>Virkud, 2017</w:t>
            </w:r>
            <w:r w:rsidRPr="00BC3E28">
              <w:rPr>
                <w:rFonts w:cs="AdvTimes"/>
                <w:sz w:val="18"/>
                <w:szCs w:val="18"/>
              </w:rPr>
              <w:fldChar w:fldCharType="begin">
                <w:fldData xml:space="preserve">PEVuZE5vdGU+PENpdGU+PEF1dGhvcj5WaXJrdWQ8L0F1dGhvcj48WWVhcj4yMDE3PC9ZZWFyPjxS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g4Mi04ODguZTU8L3BhZ2VzPjx2b2x1bWU+MTM5PC92b2x1bWU+PG51bWJlcj4z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WaXJrdWQ8L0F1dGhvcj48WWVhcj4yMDE3PC9ZZWFyPjxS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BC3E28">
              <w:rPr>
                <w:rFonts w:cs="AdvTimes"/>
                <w:sz w:val="18"/>
                <w:szCs w:val="18"/>
              </w:rPr>
            </w:r>
            <w:r w:rsidRPr="00BC3E28">
              <w:rPr>
                <w:rFonts w:cs="AdvTimes"/>
                <w:sz w:val="18"/>
                <w:szCs w:val="18"/>
              </w:rPr>
              <w:fldChar w:fldCharType="separate"/>
            </w:r>
            <w:r w:rsidR="005F2998" w:rsidRPr="005F2998">
              <w:rPr>
                <w:rFonts w:cs="AdvTimes"/>
                <w:noProof/>
                <w:sz w:val="18"/>
                <w:szCs w:val="18"/>
                <w:vertAlign w:val="superscript"/>
              </w:rPr>
              <w:t>85</w:t>
            </w:r>
            <w:r w:rsidRPr="00BC3E28">
              <w:rPr>
                <w:rFonts w:cs="AdvTimes"/>
                <w:sz w:val="18"/>
                <w:szCs w:val="18"/>
              </w:rPr>
              <w:fldChar w:fldCharType="end"/>
            </w:r>
            <w:r w:rsidRPr="00BC3E28">
              <w:rPr>
                <w:rFonts w:cs="AdvTimes"/>
                <w:sz w:val="18"/>
                <w:szCs w:val="18"/>
              </w:rPr>
              <w:t xml:space="preserve"> (retrospective pooled analysis of 3 RCTs, </w:t>
            </w:r>
            <w:r w:rsidRPr="00BC3E28">
              <w:rPr>
                <w:rFonts w:cs="AdvTimes"/>
                <w:b/>
                <w:sz w:val="18"/>
                <w:szCs w:val="18"/>
              </w:rPr>
              <w:t>peanut</w:t>
            </w:r>
            <w:r w:rsidRPr="00BC3E28">
              <w:rPr>
                <w:rFonts w:cs="AdvTimes"/>
                <w:sz w:val="18"/>
                <w:szCs w:val="18"/>
              </w:rPr>
              <w:t>, N=104)</w:t>
            </w:r>
          </w:p>
        </w:tc>
      </w:tr>
      <w:tr w:rsidR="00BC3E28" w:rsidRPr="00BC3E28" w14:paraId="3BB7338B" w14:textId="77777777" w:rsidTr="00BC3E28">
        <w:tc>
          <w:tcPr>
            <w:tcW w:w="8930" w:type="dxa"/>
          </w:tcPr>
          <w:p w14:paraId="18F87B97" w14:textId="77777777" w:rsidR="00BC3E28" w:rsidRPr="00BC3E28" w:rsidRDefault="00BC3E28" w:rsidP="00675E3D">
            <w:pPr>
              <w:contextualSpacing/>
              <w:rPr>
                <w:sz w:val="18"/>
                <w:szCs w:val="18"/>
              </w:rPr>
            </w:pPr>
            <w:r w:rsidRPr="00BC3E28">
              <w:rPr>
                <w:sz w:val="18"/>
                <w:szCs w:val="18"/>
              </w:rPr>
              <w:t xml:space="preserve">3 cases (2.3% of 130) of </w:t>
            </w:r>
            <w:r w:rsidRPr="00BC3E28">
              <w:rPr>
                <w:b/>
                <w:sz w:val="18"/>
                <w:szCs w:val="18"/>
              </w:rPr>
              <w:t>life-threatening anaphylaxis</w:t>
            </w:r>
            <w:r w:rsidRPr="00BC3E28">
              <w:rPr>
                <w:sz w:val="18"/>
                <w:szCs w:val="18"/>
              </w:rPr>
              <w:t xml:space="preserve"> all in </w:t>
            </w:r>
            <w:r w:rsidRPr="00BC3E28">
              <w:rPr>
                <w:b/>
                <w:sz w:val="18"/>
                <w:szCs w:val="18"/>
              </w:rPr>
              <w:t>teenage</w:t>
            </w:r>
            <w:r w:rsidRPr="00BC3E28">
              <w:rPr>
                <w:sz w:val="18"/>
                <w:szCs w:val="18"/>
              </w:rPr>
              <w:t xml:space="preserve"> boys with persistent asthma under suboptimal control, </w:t>
            </w:r>
            <w:r w:rsidRPr="00BC3E28">
              <w:rPr>
                <w:b/>
                <w:sz w:val="18"/>
                <w:szCs w:val="18"/>
              </w:rPr>
              <w:t>high milk- or egg-specific IgE levels</w:t>
            </w:r>
            <w:r w:rsidRPr="00BC3E28">
              <w:rPr>
                <w:sz w:val="18"/>
                <w:szCs w:val="18"/>
              </w:rPr>
              <w:t xml:space="preserve">, and </w:t>
            </w:r>
            <w:r w:rsidRPr="00BC3E28">
              <w:rPr>
                <w:b/>
                <w:sz w:val="18"/>
                <w:szCs w:val="18"/>
              </w:rPr>
              <w:t>risk-taking behaviors</w:t>
            </w:r>
            <w:r w:rsidRPr="00BC3E28">
              <w:rPr>
                <w:sz w:val="18"/>
                <w:szCs w:val="18"/>
              </w:rPr>
              <w:t>, including poor</w:t>
            </w:r>
          </w:p>
          <w:p w14:paraId="0FAA20A2" w14:textId="77777777" w:rsidR="00BC3E28" w:rsidRPr="00BC3E28" w:rsidRDefault="00BC3E28" w:rsidP="00675E3D">
            <w:pPr>
              <w:contextualSpacing/>
              <w:rPr>
                <w:sz w:val="18"/>
                <w:szCs w:val="18"/>
              </w:rPr>
            </w:pPr>
            <w:r w:rsidRPr="00BC3E28">
              <w:rPr>
                <w:sz w:val="18"/>
                <w:szCs w:val="18"/>
              </w:rPr>
              <w:t>compliance to OIT and/or to asthma management plans</w:t>
            </w:r>
          </w:p>
        </w:tc>
        <w:tc>
          <w:tcPr>
            <w:tcW w:w="3969" w:type="dxa"/>
          </w:tcPr>
          <w:p w14:paraId="0CB292FD" w14:textId="77777777" w:rsidR="00BC3E28" w:rsidRPr="00BC3E28" w:rsidRDefault="00BC3E28" w:rsidP="00675E3D">
            <w:pPr>
              <w:contextualSpacing/>
              <w:rPr>
                <w:sz w:val="18"/>
                <w:szCs w:val="18"/>
              </w:rPr>
            </w:pPr>
            <w:r w:rsidRPr="00BC3E28">
              <w:rPr>
                <w:sz w:val="18"/>
                <w:szCs w:val="18"/>
              </w:rPr>
              <w:t>35% of patients (45/130) were on steps 3 to 4 of asthma treatment and 10% were adolescents (13-18 years old)</w:t>
            </w:r>
          </w:p>
        </w:tc>
        <w:tc>
          <w:tcPr>
            <w:tcW w:w="2977" w:type="dxa"/>
          </w:tcPr>
          <w:p w14:paraId="39BDA6DD" w14:textId="20839853" w:rsidR="00BC3E28" w:rsidRPr="00BC3E28" w:rsidRDefault="00BC3E28" w:rsidP="005F2998">
            <w:pPr>
              <w:contextualSpacing/>
              <w:rPr>
                <w:rFonts w:cs="AdvTimes"/>
                <w:sz w:val="18"/>
                <w:szCs w:val="18"/>
              </w:rPr>
            </w:pPr>
            <w:r w:rsidRPr="00BC3E28">
              <w:rPr>
                <w:rFonts w:cs="AdvTimes"/>
                <w:sz w:val="18"/>
                <w:szCs w:val="18"/>
              </w:rPr>
              <w:t>Vazquez-Ortiz, 2014</w:t>
            </w:r>
            <w:r w:rsidRPr="00BC3E28">
              <w:rPr>
                <w:rFonts w:cs="AdvTimes"/>
                <w:sz w:val="18"/>
                <w:szCs w:val="18"/>
              </w:rPr>
              <w:fldChar w:fldCharType="begin">
                <w:fldData xml:space="preserve">PEVuZE5vdGU+PENpdGU+PEF1dGhvcj5WYXpxdWV6LU9ydGl6PC9BdXRob3I+PFllYXI+MjAxNDwv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0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</w:fldData>
              </w:fldChar>
            </w:r>
            <w:r w:rsidR="005F2998">
              <w:rPr>
                <w:rFonts w:cs="AdvTimes"/>
                <w:sz w:val="18"/>
                <w:szCs w:val="18"/>
              </w:rPr>
              <w:instrText xml:space="preserve"> ADDIN EN.CITE </w:instrText>
            </w:r>
            <w:r w:rsidR="005F2998">
              <w:rPr>
                <w:rFonts w:cs="AdvTimes"/>
                <w:sz w:val="18"/>
                <w:szCs w:val="18"/>
              </w:rPr>
              <w:fldChar w:fldCharType="begin">
                <w:fldData xml:space="preserve">PEVuZE5vdGU+PENpdGU+PEF1dGhvcj5WYXpxdWV6LU9ydGl6PC9BdXRob3I+PFllYXI+MjAxNDwv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</w:fldData>
              </w:fldChar>
            </w:r>
            <w:r w:rsidR="005F2998">
              <w:rPr>
                <w:rFonts w:cs="AdvTimes"/>
                <w:sz w:val="18"/>
                <w:szCs w:val="18"/>
              </w:rPr>
              <w:instrText xml:space="preserve"> ADDIN EN.CITE.DATA </w:instrText>
            </w:r>
            <w:r w:rsidR="005F2998">
              <w:rPr>
                <w:rFonts w:cs="AdvTimes"/>
                <w:sz w:val="18"/>
                <w:szCs w:val="18"/>
              </w:rPr>
            </w:r>
            <w:r w:rsidR="005F2998">
              <w:rPr>
                <w:rFonts w:cs="AdvTimes"/>
                <w:sz w:val="18"/>
                <w:szCs w:val="18"/>
              </w:rPr>
              <w:fldChar w:fldCharType="end"/>
            </w:r>
            <w:r w:rsidRPr="00BC3E28">
              <w:rPr>
                <w:rFonts w:cs="AdvTimes"/>
                <w:sz w:val="18"/>
                <w:szCs w:val="18"/>
              </w:rPr>
            </w:r>
            <w:r w:rsidRPr="00BC3E28">
              <w:rPr>
                <w:rFonts w:cs="AdvTimes"/>
                <w:sz w:val="18"/>
                <w:szCs w:val="18"/>
              </w:rPr>
              <w:fldChar w:fldCharType="separate"/>
            </w:r>
            <w:r w:rsidR="005F2998" w:rsidRPr="005F2998">
              <w:rPr>
                <w:rFonts w:cs="AdvTimes"/>
                <w:noProof/>
                <w:sz w:val="18"/>
                <w:szCs w:val="18"/>
                <w:vertAlign w:val="superscript"/>
              </w:rPr>
              <w:t>88</w:t>
            </w:r>
            <w:r w:rsidRPr="00BC3E28">
              <w:rPr>
                <w:rFonts w:cs="AdvTimes"/>
                <w:sz w:val="18"/>
                <w:szCs w:val="18"/>
              </w:rPr>
              <w:fldChar w:fldCharType="end"/>
            </w:r>
            <w:r w:rsidRPr="00BC3E28">
              <w:rPr>
                <w:rFonts w:cs="AdvTimes"/>
                <w:sz w:val="18"/>
                <w:szCs w:val="18"/>
              </w:rPr>
              <w:t xml:space="preserve"> (</w:t>
            </w:r>
            <w:r w:rsidRPr="00BC3E28">
              <w:rPr>
                <w:rFonts w:cs="AdvTimes"/>
                <w:b/>
                <w:sz w:val="18"/>
                <w:szCs w:val="18"/>
              </w:rPr>
              <w:t>egg, milk,</w:t>
            </w:r>
            <w:r w:rsidRPr="00BC3E28">
              <w:rPr>
                <w:rFonts w:cs="AdvTimes"/>
                <w:sz w:val="18"/>
                <w:szCs w:val="18"/>
              </w:rPr>
              <w:t xml:space="preserve"> N=130)</w:t>
            </w:r>
          </w:p>
        </w:tc>
      </w:tr>
    </w:tbl>
    <w:p w14:paraId="7E412B5E" w14:textId="77777777" w:rsidR="007C7924" w:rsidRDefault="007C7924" w:rsidP="007C7924">
      <w:pPr>
        <w:rPr>
          <w:rFonts w:cs="AdvTimes"/>
          <w:szCs w:val="20"/>
        </w:rPr>
      </w:pPr>
    </w:p>
    <w:p w14:paraId="2529A71E" w14:textId="77777777" w:rsidR="007C7924" w:rsidRDefault="007C7924" w:rsidP="007C7924">
      <w:pPr>
        <w:rPr>
          <w:szCs w:val="18"/>
        </w:rPr>
      </w:pPr>
    </w:p>
    <w:p w14:paraId="49FCE804" w14:textId="77777777" w:rsidR="007C7924" w:rsidRDefault="007C7924" w:rsidP="007C7924">
      <w:pPr>
        <w:rPr>
          <w:szCs w:val="18"/>
        </w:rPr>
      </w:pPr>
      <w:r>
        <w:rPr>
          <w:szCs w:val="18"/>
        </w:rPr>
        <w:br w:type="page"/>
      </w:r>
    </w:p>
    <w:p w14:paraId="065DAB30" w14:textId="77777777" w:rsidR="007C7924" w:rsidRDefault="007C7924" w:rsidP="00D40837">
      <w:pPr>
        <w:pStyle w:val="Titre2"/>
      </w:pPr>
      <w:bookmarkStart w:id="82" w:name="_Toc22572269"/>
      <w:bookmarkStart w:id="83" w:name="_Toc27666871"/>
      <w:r>
        <w:lastRenderedPageBreak/>
        <w:t>IMPACT ON QUALITY OF LIFE</w:t>
      </w:r>
      <w:bookmarkEnd w:id="82"/>
      <w:bookmarkEnd w:id="83"/>
    </w:p>
    <w:p w14:paraId="527CF9B9" w14:textId="77777777" w:rsidR="007A6A2B" w:rsidRDefault="007A6A2B" w:rsidP="007A6A2B"/>
    <w:tbl>
      <w:tblPr>
        <w:tblW w:w="17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1408"/>
        <w:gridCol w:w="1500"/>
        <w:gridCol w:w="1271"/>
        <w:gridCol w:w="5841"/>
        <w:gridCol w:w="2303"/>
        <w:gridCol w:w="3914"/>
      </w:tblGrid>
      <w:tr w:rsidR="007A6A2B" w:rsidRPr="00A241D7" w14:paraId="2249BAFB" w14:textId="77777777" w:rsidTr="005249F9">
        <w:trPr>
          <w:tblHeader/>
        </w:trPr>
        <w:tc>
          <w:tcPr>
            <w:tcW w:w="1535" w:type="dxa"/>
          </w:tcPr>
          <w:p w14:paraId="1F850B45" w14:textId="77777777" w:rsidR="007A6A2B" w:rsidRPr="0029583B" w:rsidRDefault="007A6A2B" w:rsidP="005249F9">
            <w:pPr>
              <w:spacing w:line="240" w:lineRule="auto"/>
              <w:rPr>
                <w:b/>
                <w:sz w:val="18"/>
                <w:szCs w:val="18"/>
              </w:rPr>
            </w:pPr>
            <w:r w:rsidRPr="0029583B">
              <w:rPr>
                <w:b/>
                <w:sz w:val="18"/>
                <w:szCs w:val="18"/>
              </w:rPr>
              <w:t>Study – food allergen</w:t>
            </w:r>
          </w:p>
          <w:p w14:paraId="4E0E2078" w14:textId="77777777" w:rsidR="007A6A2B" w:rsidRPr="0029583B" w:rsidRDefault="007A6A2B" w:rsidP="005249F9">
            <w:pPr>
              <w:spacing w:line="240" w:lineRule="auto"/>
              <w:rPr>
                <w:b/>
                <w:sz w:val="18"/>
                <w:szCs w:val="18"/>
              </w:rPr>
            </w:pPr>
          </w:p>
          <w:p w14:paraId="0F008399" w14:textId="77777777" w:rsidR="007A6A2B" w:rsidRPr="0029583B" w:rsidRDefault="007A6A2B" w:rsidP="005249F9">
            <w:pPr>
              <w:spacing w:line="240" w:lineRule="auto"/>
              <w:rPr>
                <w:b/>
                <w:sz w:val="18"/>
                <w:szCs w:val="18"/>
              </w:rPr>
            </w:pPr>
            <w:r w:rsidRPr="0029583B">
              <w:rPr>
                <w:b/>
                <w:sz w:val="18"/>
                <w:szCs w:val="18"/>
              </w:rPr>
              <w:t>Study design</w:t>
            </w:r>
          </w:p>
        </w:tc>
        <w:tc>
          <w:tcPr>
            <w:tcW w:w="1408" w:type="dxa"/>
          </w:tcPr>
          <w:p w14:paraId="21C53C8E" w14:textId="77777777" w:rsidR="007A6A2B" w:rsidRPr="0029583B" w:rsidRDefault="007A6A2B" w:rsidP="005249F9">
            <w:pPr>
              <w:spacing w:line="240" w:lineRule="auto"/>
              <w:rPr>
                <w:b/>
                <w:sz w:val="18"/>
                <w:szCs w:val="18"/>
              </w:rPr>
            </w:pPr>
            <w:r w:rsidRPr="0029583B">
              <w:rPr>
                <w:b/>
                <w:sz w:val="18"/>
                <w:szCs w:val="18"/>
              </w:rPr>
              <w:t>OIT protocol variables</w:t>
            </w:r>
          </w:p>
        </w:tc>
        <w:tc>
          <w:tcPr>
            <w:tcW w:w="1500" w:type="dxa"/>
          </w:tcPr>
          <w:p w14:paraId="26B0E15D" w14:textId="77777777" w:rsidR="007A6A2B" w:rsidRPr="0029583B" w:rsidRDefault="007A6A2B" w:rsidP="005249F9">
            <w:pPr>
              <w:spacing w:line="240" w:lineRule="auto"/>
              <w:rPr>
                <w:b/>
                <w:sz w:val="18"/>
                <w:szCs w:val="18"/>
              </w:rPr>
            </w:pPr>
            <w:r w:rsidRPr="0029583B">
              <w:rPr>
                <w:b/>
                <w:sz w:val="18"/>
                <w:szCs w:val="18"/>
              </w:rPr>
              <w:t>PRO data collection</w:t>
            </w:r>
          </w:p>
        </w:tc>
        <w:tc>
          <w:tcPr>
            <w:tcW w:w="1271" w:type="dxa"/>
          </w:tcPr>
          <w:p w14:paraId="6AC27517" w14:textId="77777777" w:rsidR="007A6A2B" w:rsidRPr="0029583B" w:rsidRDefault="007A6A2B" w:rsidP="005249F9">
            <w:pPr>
              <w:spacing w:line="240" w:lineRule="auto"/>
              <w:rPr>
                <w:b/>
                <w:sz w:val="18"/>
                <w:szCs w:val="18"/>
              </w:rPr>
            </w:pPr>
            <w:r w:rsidRPr="0029583B">
              <w:rPr>
                <w:b/>
                <w:sz w:val="18"/>
                <w:szCs w:val="18"/>
              </w:rPr>
              <w:t>Number and age of patients enrolled</w:t>
            </w:r>
          </w:p>
        </w:tc>
        <w:tc>
          <w:tcPr>
            <w:tcW w:w="5841" w:type="dxa"/>
          </w:tcPr>
          <w:p w14:paraId="4112D80F" w14:textId="77777777" w:rsidR="007A6A2B" w:rsidRPr="0029583B" w:rsidRDefault="007A6A2B" w:rsidP="005249F9">
            <w:pPr>
              <w:spacing w:line="240" w:lineRule="auto"/>
              <w:rPr>
                <w:b/>
                <w:sz w:val="18"/>
                <w:szCs w:val="18"/>
              </w:rPr>
            </w:pPr>
            <w:r w:rsidRPr="0029583B">
              <w:rPr>
                <w:b/>
                <w:sz w:val="18"/>
                <w:szCs w:val="18"/>
              </w:rPr>
              <w:t>PRO Results (n: number of patients with valid responses)</w:t>
            </w:r>
          </w:p>
        </w:tc>
        <w:tc>
          <w:tcPr>
            <w:tcW w:w="2303" w:type="dxa"/>
          </w:tcPr>
          <w:p w14:paraId="0AF79616" w14:textId="77777777" w:rsidR="007A6A2B" w:rsidRPr="0029583B" w:rsidRDefault="007A6A2B" w:rsidP="005249F9">
            <w:pPr>
              <w:spacing w:line="240" w:lineRule="auto"/>
              <w:rPr>
                <w:b/>
                <w:sz w:val="18"/>
                <w:szCs w:val="18"/>
              </w:rPr>
            </w:pPr>
            <w:r w:rsidRPr="0029583B">
              <w:rPr>
                <w:b/>
                <w:sz w:val="18"/>
                <w:szCs w:val="18"/>
              </w:rPr>
              <w:t>Factors that influenced QoL outcomes</w:t>
            </w:r>
          </w:p>
        </w:tc>
        <w:tc>
          <w:tcPr>
            <w:tcW w:w="3914" w:type="dxa"/>
          </w:tcPr>
          <w:p w14:paraId="57458D47" w14:textId="77777777" w:rsidR="007A6A2B" w:rsidRPr="0029583B" w:rsidRDefault="007A6A2B" w:rsidP="005249F9">
            <w:pPr>
              <w:spacing w:line="240" w:lineRule="auto"/>
              <w:rPr>
                <w:b/>
                <w:sz w:val="18"/>
                <w:szCs w:val="18"/>
              </w:rPr>
            </w:pPr>
            <w:r w:rsidRPr="0029583B">
              <w:rPr>
                <w:b/>
                <w:sz w:val="18"/>
                <w:szCs w:val="18"/>
              </w:rPr>
              <w:t>Main findings and study limitations</w:t>
            </w:r>
          </w:p>
        </w:tc>
      </w:tr>
      <w:tr w:rsidR="007A6A2B" w:rsidRPr="00A241D7" w14:paraId="6B05A9C6" w14:textId="77777777" w:rsidTr="005249F9">
        <w:tc>
          <w:tcPr>
            <w:tcW w:w="1535" w:type="dxa"/>
          </w:tcPr>
          <w:p w14:paraId="0196EF07" w14:textId="0E298024" w:rsidR="007A6A2B" w:rsidRPr="0029583B" w:rsidRDefault="007A6A2B" w:rsidP="005249F9">
            <w:pPr>
              <w:spacing w:line="240" w:lineRule="auto"/>
              <w:rPr>
                <w:sz w:val="18"/>
                <w:szCs w:val="18"/>
              </w:rPr>
            </w:pPr>
            <w:r w:rsidRPr="0029583B">
              <w:rPr>
                <w:sz w:val="18"/>
                <w:szCs w:val="18"/>
              </w:rPr>
              <w:t>Anagnostou 2014</w:t>
            </w:r>
            <w:r w:rsidRPr="0029583B">
              <w:rPr>
                <w:sz w:val="18"/>
                <w:szCs w:val="18"/>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BbmFnbm9zdG91PC9BdXRob3I+PFllYXI+MjAxNDwvWWVh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k3LTMw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1</w:t>
            </w:r>
            <w:r w:rsidRPr="0029583B">
              <w:rPr>
                <w:sz w:val="18"/>
                <w:szCs w:val="18"/>
              </w:rPr>
              <w:fldChar w:fldCharType="end"/>
            </w:r>
            <w:r w:rsidRPr="0029583B">
              <w:rPr>
                <w:sz w:val="18"/>
                <w:szCs w:val="18"/>
              </w:rPr>
              <w:t xml:space="preserve"> - peanut</w:t>
            </w:r>
          </w:p>
          <w:p w14:paraId="165C89BB" w14:textId="77777777" w:rsidR="007A6A2B" w:rsidRPr="0029583B" w:rsidRDefault="007A6A2B" w:rsidP="005249F9">
            <w:pPr>
              <w:spacing w:line="240" w:lineRule="auto"/>
              <w:rPr>
                <w:sz w:val="18"/>
                <w:szCs w:val="18"/>
              </w:rPr>
            </w:pPr>
          </w:p>
          <w:p w14:paraId="771C8886" w14:textId="77777777" w:rsidR="007A6A2B" w:rsidRPr="0029583B" w:rsidRDefault="007A6A2B" w:rsidP="005249F9">
            <w:pPr>
              <w:spacing w:line="240" w:lineRule="auto"/>
              <w:rPr>
                <w:sz w:val="18"/>
                <w:szCs w:val="18"/>
              </w:rPr>
            </w:pPr>
            <w:r w:rsidRPr="0029583B">
              <w:rPr>
                <w:sz w:val="18"/>
                <w:szCs w:val="18"/>
              </w:rPr>
              <w:t>Crossover, open-label RCT</w:t>
            </w:r>
          </w:p>
          <w:p w14:paraId="1CAE6DDD" w14:textId="77777777" w:rsidR="007A6A2B" w:rsidRPr="0029583B" w:rsidRDefault="007A6A2B" w:rsidP="005249F9">
            <w:pPr>
              <w:spacing w:line="240" w:lineRule="auto"/>
              <w:rPr>
                <w:sz w:val="18"/>
                <w:szCs w:val="18"/>
              </w:rPr>
            </w:pPr>
          </w:p>
        </w:tc>
        <w:tc>
          <w:tcPr>
            <w:tcW w:w="1408" w:type="dxa"/>
          </w:tcPr>
          <w:p w14:paraId="6AB965D0" w14:textId="77777777" w:rsidR="007A6A2B" w:rsidRPr="0029583B" w:rsidRDefault="007A6A2B" w:rsidP="005249F9">
            <w:pPr>
              <w:spacing w:line="240" w:lineRule="auto"/>
              <w:rPr>
                <w:sz w:val="18"/>
                <w:szCs w:val="18"/>
              </w:rPr>
            </w:pPr>
            <w:r w:rsidRPr="0029583B">
              <w:rPr>
                <w:sz w:val="18"/>
                <w:szCs w:val="18"/>
              </w:rPr>
              <w:t>Target dose: 800 mg/d PP</w:t>
            </w:r>
          </w:p>
          <w:p w14:paraId="6583D50C" w14:textId="77777777" w:rsidR="007A6A2B" w:rsidRPr="0029583B" w:rsidRDefault="007A6A2B" w:rsidP="005249F9">
            <w:pPr>
              <w:spacing w:line="240" w:lineRule="auto"/>
              <w:rPr>
                <w:sz w:val="18"/>
                <w:szCs w:val="18"/>
              </w:rPr>
            </w:pPr>
            <w:r w:rsidRPr="0029583B">
              <w:rPr>
                <w:sz w:val="18"/>
                <w:szCs w:val="18"/>
              </w:rPr>
              <w:t>Up-dosing interval: 2-3 weeks</w:t>
            </w:r>
          </w:p>
          <w:p w14:paraId="0D910A33" w14:textId="77777777" w:rsidR="007A6A2B" w:rsidRPr="0029583B" w:rsidRDefault="007A6A2B" w:rsidP="005249F9">
            <w:pPr>
              <w:spacing w:line="240" w:lineRule="auto"/>
              <w:rPr>
                <w:sz w:val="18"/>
                <w:szCs w:val="18"/>
              </w:rPr>
            </w:pPr>
            <w:r w:rsidRPr="0029583B">
              <w:rPr>
                <w:sz w:val="18"/>
                <w:szCs w:val="18"/>
              </w:rPr>
              <w:t>Length of build-up phase: 26 weeks</w:t>
            </w:r>
          </w:p>
          <w:p w14:paraId="1040FC08" w14:textId="77777777" w:rsidR="007A6A2B" w:rsidRPr="0029583B" w:rsidRDefault="007A6A2B" w:rsidP="005249F9">
            <w:pPr>
              <w:spacing w:line="240" w:lineRule="auto"/>
              <w:rPr>
                <w:sz w:val="18"/>
                <w:szCs w:val="18"/>
              </w:rPr>
            </w:pPr>
          </w:p>
        </w:tc>
        <w:tc>
          <w:tcPr>
            <w:tcW w:w="1500" w:type="dxa"/>
          </w:tcPr>
          <w:p w14:paraId="2811668C" w14:textId="77777777" w:rsidR="007A6A2B" w:rsidRPr="0029583B" w:rsidRDefault="007A6A2B" w:rsidP="005249F9">
            <w:pPr>
              <w:spacing w:line="240" w:lineRule="auto"/>
              <w:rPr>
                <w:sz w:val="18"/>
                <w:szCs w:val="18"/>
              </w:rPr>
            </w:pPr>
            <w:r w:rsidRPr="0029583B">
              <w:rPr>
                <w:b/>
                <w:sz w:val="18"/>
                <w:szCs w:val="18"/>
              </w:rPr>
              <w:t>FAQLQ-PF</w:t>
            </w:r>
            <w:r w:rsidRPr="0029583B">
              <w:rPr>
                <w:sz w:val="18"/>
                <w:szCs w:val="18"/>
              </w:rPr>
              <w:t xml:space="preserve"> at end of OIT (26 weeks) – parent proxy </w:t>
            </w:r>
          </w:p>
        </w:tc>
        <w:tc>
          <w:tcPr>
            <w:tcW w:w="1271" w:type="dxa"/>
          </w:tcPr>
          <w:p w14:paraId="3E97BFB5" w14:textId="77777777" w:rsidR="007A6A2B" w:rsidRPr="0029583B" w:rsidRDefault="007A6A2B" w:rsidP="005249F9">
            <w:pPr>
              <w:spacing w:line="240" w:lineRule="auto"/>
              <w:rPr>
                <w:sz w:val="18"/>
                <w:szCs w:val="18"/>
              </w:rPr>
            </w:pPr>
            <w:r w:rsidRPr="0029583B">
              <w:rPr>
                <w:sz w:val="18"/>
                <w:szCs w:val="18"/>
              </w:rPr>
              <w:t>N=99 (49 OIT, 50 control)</w:t>
            </w:r>
          </w:p>
          <w:p w14:paraId="5EA25B18" w14:textId="77777777" w:rsidR="007A6A2B" w:rsidRPr="0029583B" w:rsidRDefault="007A6A2B" w:rsidP="005249F9">
            <w:pPr>
              <w:spacing w:line="240" w:lineRule="auto"/>
              <w:rPr>
                <w:sz w:val="18"/>
                <w:szCs w:val="18"/>
              </w:rPr>
            </w:pPr>
          </w:p>
          <w:p w14:paraId="158D877B" w14:textId="77777777" w:rsidR="007A6A2B" w:rsidRPr="0029583B" w:rsidRDefault="007A6A2B" w:rsidP="005249F9">
            <w:pPr>
              <w:spacing w:line="240" w:lineRule="auto"/>
              <w:rPr>
                <w:sz w:val="18"/>
                <w:szCs w:val="18"/>
              </w:rPr>
            </w:pPr>
            <w:r w:rsidRPr="0029583B">
              <w:rPr>
                <w:sz w:val="18"/>
                <w:szCs w:val="18"/>
              </w:rPr>
              <w:t>Age:   7–16, median 12.4</w:t>
            </w:r>
          </w:p>
          <w:p w14:paraId="71933267" w14:textId="77777777" w:rsidR="007A6A2B" w:rsidRPr="0029583B" w:rsidRDefault="007A6A2B" w:rsidP="005249F9">
            <w:pPr>
              <w:spacing w:line="240" w:lineRule="auto"/>
              <w:rPr>
                <w:sz w:val="18"/>
                <w:szCs w:val="18"/>
              </w:rPr>
            </w:pPr>
          </w:p>
          <w:p w14:paraId="37018684" w14:textId="77777777" w:rsidR="007A6A2B" w:rsidRPr="0029583B" w:rsidRDefault="007A6A2B" w:rsidP="005249F9">
            <w:pPr>
              <w:spacing w:line="240" w:lineRule="auto"/>
              <w:rPr>
                <w:sz w:val="18"/>
                <w:szCs w:val="18"/>
              </w:rPr>
            </w:pPr>
            <w:r w:rsidRPr="0029583B">
              <w:rPr>
                <w:sz w:val="18"/>
                <w:szCs w:val="18"/>
              </w:rPr>
              <w:t>FAQLQ-PF completed by parents of children of 7-12 yrs old</w:t>
            </w:r>
          </w:p>
          <w:p w14:paraId="50923B69" w14:textId="77777777" w:rsidR="007A6A2B" w:rsidRPr="0029583B" w:rsidRDefault="007A6A2B" w:rsidP="005249F9">
            <w:pPr>
              <w:spacing w:line="240" w:lineRule="auto"/>
              <w:rPr>
                <w:sz w:val="18"/>
                <w:szCs w:val="18"/>
              </w:rPr>
            </w:pPr>
          </w:p>
        </w:tc>
        <w:tc>
          <w:tcPr>
            <w:tcW w:w="5841" w:type="dxa"/>
          </w:tcPr>
          <w:p w14:paraId="14FE1399" w14:textId="77777777" w:rsidR="007A6A2B" w:rsidRPr="0029583B" w:rsidRDefault="007A6A2B" w:rsidP="005249F9">
            <w:pPr>
              <w:spacing w:line="240" w:lineRule="auto"/>
              <w:rPr>
                <w:sz w:val="18"/>
                <w:szCs w:val="18"/>
              </w:rPr>
            </w:pPr>
            <w:r w:rsidRPr="0029583B">
              <w:rPr>
                <w:sz w:val="18"/>
                <w:szCs w:val="18"/>
              </w:rPr>
              <w:t xml:space="preserve">Median (range) change in </w:t>
            </w:r>
            <w:r w:rsidRPr="0029583B">
              <w:rPr>
                <w:b/>
                <w:sz w:val="18"/>
                <w:szCs w:val="18"/>
              </w:rPr>
              <w:t>FAQLQ-PF</w:t>
            </w:r>
            <w:r w:rsidRPr="0029583B">
              <w:rPr>
                <w:sz w:val="18"/>
                <w:szCs w:val="18"/>
              </w:rPr>
              <w:t xml:space="preserve"> score from baseline to post-treatment: </w:t>
            </w:r>
          </w:p>
          <w:p w14:paraId="72428FFF" w14:textId="77777777" w:rsidR="007A6A2B" w:rsidRPr="0029583B" w:rsidRDefault="007A6A2B" w:rsidP="005249F9">
            <w:pPr>
              <w:spacing w:line="240" w:lineRule="auto"/>
              <w:rPr>
                <w:sz w:val="18"/>
                <w:szCs w:val="18"/>
              </w:rPr>
            </w:pPr>
            <w:r w:rsidRPr="0029583B">
              <w:rPr>
                <w:sz w:val="18"/>
                <w:szCs w:val="18"/>
              </w:rPr>
              <w:t xml:space="preserve">OIT: (n=19): -1.61 (-4.87 to 0.24), P&lt;0.001 (Wilcoxon signed rank test) </w:t>
            </w:r>
          </w:p>
          <w:p w14:paraId="7E9B2B69" w14:textId="77777777" w:rsidR="007A6A2B" w:rsidRPr="0029583B" w:rsidRDefault="007A6A2B" w:rsidP="005249F9">
            <w:pPr>
              <w:spacing w:line="240" w:lineRule="auto"/>
              <w:rPr>
                <w:sz w:val="18"/>
                <w:szCs w:val="18"/>
              </w:rPr>
            </w:pPr>
            <w:r w:rsidRPr="0029583B">
              <w:rPr>
                <w:sz w:val="18"/>
                <w:szCs w:val="18"/>
              </w:rPr>
              <w:t xml:space="preserve">Control after crossing over to OIT (n=20):  -1.41 (-4.83 to 1.38) </w:t>
            </w:r>
          </w:p>
        </w:tc>
        <w:tc>
          <w:tcPr>
            <w:tcW w:w="2303" w:type="dxa"/>
          </w:tcPr>
          <w:p w14:paraId="21DD4C10" w14:textId="77777777" w:rsidR="007A6A2B" w:rsidRPr="0029583B" w:rsidRDefault="007A6A2B" w:rsidP="005249F9">
            <w:pPr>
              <w:spacing w:line="240" w:lineRule="auto"/>
              <w:rPr>
                <w:sz w:val="18"/>
                <w:szCs w:val="18"/>
              </w:rPr>
            </w:pPr>
            <w:r w:rsidRPr="0029583B">
              <w:rPr>
                <w:sz w:val="18"/>
                <w:szCs w:val="18"/>
              </w:rPr>
              <w:t>NR</w:t>
            </w:r>
          </w:p>
        </w:tc>
        <w:tc>
          <w:tcPr>
            <w:tcW w:w="3914" w:type="dxa"/>
          </w:tcPr>
          <w:p w14:paraId="41BBD176" w14:textId="77777777" w:rsidR="007A6A2B" w:rsidRPr="0029583B" w:rsidRDefault="007A6A2B" w:rsidP="005249F9">
            <w:pPr>
              <w:spacing w:line="240" w:lineRule="auto"/>
              <w:rPr>
                <w:sz w:val="18"/>
                <w:szCs w:val="18"/>
              </w:rPr>
            </w:pPr>
            <w:r w:rsidRPr="0029583B">
              <w:rPr>
                <w:sz w:val="18"/>
                <w:szCs w:val="18"/>
              </w:rPr>
              <w:t>OIT was associated with improvement in the parental FAQLQ-PF total score compared to baseline.</w:t>
            </w:r>
          </w:p>
          <w:p w14:paraId="5D5F78ED" w14:textId="77777777" w:rsidR="007A6A2B" w:rsidRPr="0029583B" w:rsidRDefault="007A6A2B" w:rsidP="005249F9">
            <w:pPr>
              <w:spacing w:line="240" w:lineRule="auto"/>
              <w:rPr>
                <w:sz w:val="18"/>
                <w:szCs w:val="18"/>
              </w:rPr>
            </w:pPr>
          </w:p>
          <w:p w14:paraId="32AF0CDE" w14:textId="77777777" w:rsidR="007A6A2B" w:rsidRPr="0029583B" w:rsidRDefault="007A6A2B" w:rsidP="005249F9">
            <w:pPr>
              <w:spacing w:line="240" w:lineRule="auto"/>
              <w:rPr>
                <w:sz w:val="18"/>
                <w:szCs w:val="18"/>
              </w:rPr>
            </w:pPr>
            <w:r w:rsidRPr="0029583B">
              <w:rPr>
                <w:sz w:val="18"/>
                <w:szCs w:val="18"/>
                <w:u w:val="single"/>
              </w:rPr>
              <w:t>Limitations</w:t>
            </w:r>
            <w:r w:rsidRPr="0029583B">
              <w:rPr>
                <w:sz w:val="18"/>
                <w:szCs w:val="18"/>
              </w:rPr>
              <w:t xml:space="preserve">: </w:t>
            </w:r>
          </w:p>
          <w:p w14:paraId="008D624A" w14:textId="77777777" w:rsidR="007A6A2B" w:rsidRPr="0029583B" w:rsidRDefault="007A6A2B" w:rsidP="005249F9">
            <w:pPr>
              <w:spacing w:line="240" w:lineRule="auto"/>
              <w:rPr>
                <w:sz w:val="18"/>
                <w:szCs w:val="18"/>
              </w:rPr>
            </w:pPr>
            <w:r w:rsidRPr="0029583B">
              <w:rPr>
                <w:sz w:val="18"/>
                <w:szCs w:val="18"/>
              </w:rPr>
              <w:t>No comparator</w:t>
            </w:r>
          </w:p>
          <w:p w14:paraId="4B0068DB" w14:textId="77777777" w:rsidR="007A6A2B" w:rsidRPr="0029583B" w:rsidRDefault="007A6A2B" w:rsidP="005249F9">
            <w:pPr>
              <w:spacing w:line="240" w:lineRule="auto"/>
              <w:rPr>
                <w:sz w:val="18"/>
                <w:szCs w:val="18"/>
              </w:rPr>
            </w:pPr>
            <w:r w:rsidRPr="0029583B">
              <w:rPr>
                <w:sz w:val="18"/>
                <w:szCs w:val="18"/>
              </w:rPr>
              <w:t>Only parent report (no children),</w:t>
            </w:r>
          </w:p>
          <w:p w14:paraId="69C36755" w14:textId="77777777" w:rsidR="007A6A2B" w:rsidRPr="0029583B" w:rsidRDefault="007A6A2B" w:rsidP="005249F9">
            <w:pPr>
              <w:spacing w:line="240" w:lineRule="auto"/>
              <w:rPr>
                <w:sz w:val="18"/>
                <w:szCs w:val="18"/>
              </w:rPr>
            </w:pPr>
            <w:r w:rsidRPr="0029583B">
              <w:rPr>
                <w:sz w:val="18"/>
                <w:szCs w:val="18"/>
              </w:rPr>
              <w:t>Measured at one time point only</w:t>
            </w:r>
          </w:p>
          <w:p w14:paraId="08602204" w14:textId="77777777" w:rsidR="007A6A2B" w:rsidRPr="0029583B" w:rsidRDefault="007A6A2B" w:rsidP="005249F9">
            <w:pPr>
              <w:spacing w:line="240" w:lineRule="auto"/>
              <w:rPr>
                <w:sz w:val="18"/>
                <w:szCs w:val="18"/>
              </w:rPr>
            </w:pPr>
            <w:r w:rsidRPr="0029583B">
              <w:rPr>
                <w:sz w:val="18"/>
                <w:szCs w:val="18"/>
              </w:rPr>
              <w:t>No information about the different domains of QoL</w:t>
            </w:r>
          </w:p>
        </w:tc>
      </w:tr>
      <w:tr w:rsidR="007A6A2B" w:rsidRPr="00A241D7" w14:paraId="536C0562" w14:textId="77777777" w:rsidTr="005249F9">
        <w:tc>
          <w:tcPr>
            <w:tcW w:w="1535" w:type="dxa"/>
          </w:tcPr>
          <w:p w14:paraId="534F0538" w14:textId="557F06BD" w:rsidR="007A6A2B" w:rsidRPr="0029583B" w:rsidRDefault="007A6A2B" w:rsidP="005249F9">
            <w:pPr>
              <w:spacing w:line="240" w:lineRule="auto"/>
              <w:rPr>
                <w:sz w:val="18"/>
                <w:szCs w:val="18"/>
              </w:rPr>
            </w:pPr>
            <w:r w:rsidRPr="0029583B">
              <w:rPr>
                <w:sz w:val="18"/>
                <w:szCs w:val="18"/>
              </w:rPr>
              <w:t>Dunn Galvin, 2018</w:t>
            </w:r>
            <w:r w:rsidRPr="0029583B">
              <w:rPr>
                <w:sz w:val="18"/>
                <w:szCs w:val="18"/>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 w:val="18"/>
                <w:szCs w:val="18"/>
              </w:rPr>
              <w:instrText xml:space="preserve"> ADDIN EN.CITE </w:instrText>
            </w:r>
            <w:r w:rsidR="005F2998">
              <w:rPr>
                <w:sz w:val="18"/>
                <w:szCs w:val="18"/>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89</w:t>
            </w:r>
            <w:r w:rsidRPr="0029583B">
              <w:rPr>
                <w:sz w:val="18"/>
                <w:szCs w:val="18"/>
              </w:rPr>
              <w:fldChar w:fldCharType="end"/>
            </w:r>
            <w:r w:rsidRPr="0029583B">
              <w:rPr>
                <w:sz w:val="18"/>
                <w:szCs w:val="18"/>
              </w:rPr>
              <w:t>, Tang, 2015</w:t>
            </w:r>
            <w:r w:rsidRPr="0029583B">
              <w:rPr>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UYW5nPC9BdXRob3I+PFllYXI+MjAxNTwvWWVhcj48UmVj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M3LTQ0LmU4PC9wYWdlcz48dm9sdW1lPjEzNTwvdm9sdW1lPjxudW1i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4</w:t>
            </w:r>
            <w:r w:rsidRPr="0029583B">
              <w:rPr>
                <w:sz w:val="18"/>
                <w:szCs w:val="18"/>
              </w:rPr>
              <w:fldChar w:fldCharType="end"/>
            </w:r>
            <w:r w:rsidRPr="0029583B">
              <w:rPr>
                <w:sz w:val="18"/>
                <w:szCs w:val="18"/>
              </w:rPr>
              <w:t xml:space="preserve"> – peanut</w:t>
            </w:r>
          </w:p>
          <w:p w14:paraId="19880B97" w14:textId="77777777" w:rsidR="007A6A2B" w:rsidRPr="0029583B" w:rsidRDefault="007A6A2B" w:rsidP="005249F9">
            <w:pPr>
              <w:spacing w:line="240" w:lineRule="auto"/>
              <w:rPr>
                <w:sz w:val="18"/>
                <w:szCs w:val="18"/>
              </w:rPr>
            </w:pPr>
          </w:p>
          <w:p w14:paraId="133155F5" w14:textId="77777777" w:rsidR="007A6A2B" w:rsidRPr="0029583B" w:rsidRDefault="007A6A2B" w:rsidP="005249F9">
            <w:pPr>
              <w:spacing w:line="240" w:lineRule="auto"/>
              <w:rPr>
                <w:sz w:val="18"/>
                <w:szCs w:val="18"/>
              </w:rPr>
            </w:pPr>
            <w:r w:rsidRPr="0029583B">
              <w:rPr>
                <w:sz w:val="18"/>
                <w:szCs w:val="18"/>
              </w:rPr>
              <w:t>DBPCRT</w:t>
            </w:r>
          </w:p>
          <w:p w14:paraId="66BB5106" w14:textId="77777777" w:rsidR="007A6A2B" w:rsidRPr="0029583B" w:rsidRDefault="007A6A2B" w:rsidP="005249F9">
            <w:pPr>
              <w:spacing w:line="240" w:lineRule="auto"/>
              <w:rPr>
                <w:sz w:val="18"/>
                <w:szCs w:val="18"/>
              </w:rPr>
            </w:pPr>
          </w:p>
        </w:tc>
        <w:tc>
          <w:tcPr>
            <w:tcW w:w="1408" w:type="dxa"/>
          </w:tcPr>
          <w:p w14:paraId="3B2035C9" w14:textId="77777777" w:rsidR="007A6A2B" w:rsidRPr="0029583B" w:rsidRDefault="007A6A2B" w:rsidP="005249F9">
            <w:pPr>
              <w:spacing w:line="240" w:lineRule="auto"/>
              <w:rPr>
                <w:sz w:val="18"/>
                <w:szCs w:val="18"/>
              </w:rPr>
            </w:pPr>
            <w:r w:rsidRPr="0029583B">
              <w:rPr>
                <w:sz w:val="18"/>
                <w:szCs w:val="18"/>
              </w:rPr>
              <w:t>Target dose 2000 mg/d PP</w:t>
            </w:r>
          </w:p>
          <w:p w14:paraId="5DBC3B5B" w14:textId="77777777" w:rsidR="007A6A2B" w:rsidRPr="0029583B" w:rsidRDefault="007A6A2B" w:rsidP="005249F9">
            <w:pPr>
              <w:spacing w:line="240" w:lineRule="auto"/>
              <w:rPr>
                <w:sz w:val="18"/>
                <w:szCs w:val="18"/>
              </w:rPr>
            </w:pPr>
            <w:r w:rsidRPr="0029583B">
              <w:rPr>
                <w:sz w:val="18"/>
                <w:szCs w:val="18"/>
              </w:rPr>
              <w:t>Up-dosing interval: 2 weeks</w:t>
            </w:r>
          </w:p>
          <w:p w14:paraId="193DFC03" w14:textId="77777777" w:rsidR="007A6A2B" w:rsidRPr="0029583B" w:rsidRDefault="007A6A2B" w:rsidP="005249F9">
            <w:pPr>
              <w:spacing w:line="240" w:lineRule="auto"/>
              <w:rPr>
                <w:sz w:val="18"/>
                <w:szCs w:val="18"/>
              </w:rPr>
            </w:pPr>
            <w:r w:rsidRPr="0029583B">
              <w:rPr>
                <w:sz w:val="18"/>
                <w:szCs w:val="18"/>
              </w:rPr>
              <w:t>Length of build-up phase: 8 months</w:t>
            </w:r>
          </w:p>
          <w:p w14:paraId="79F9AC6B" w14:textId="77777777" w:rsidR="007A6A2B" w:rsidRPr="0029583B" w:rsidRDefault="007A6A2B" w:rsidP="005249F9">
            <w:pPr>
              <w:spacing w:line="240" w:lineRule="auto"/>
              <w:rPr>
                <w:sz w:val="18"/>
                <w:szCs w:val="18"/>
              </w:rPr>
            </w:pPr>
            <w:r w:rsidRPr="0029583B">
              <w:rPr>
                <w:sz w:val="18"/>
                <w:szCs w:val="18"/>
              </w:rPr>
              <w:t>Maintenance dose and duration: 2000 mg/d PP for 10 months</w:t>
            </w:r>
          </w:p>
          <w:p w14:paraId="7A5880F3" w14:textId="77777777" w:rsidR="007A6A2B" w:rsidRPr="0029583B" w:rsidRDefault="007A6A2B" w:rsidP="005249F9">
            <w:pPr>
              <w:spacing w:line="240" w:lineRule="auto"/>
              <w:rPr>
                <w:sz w:val="18"/>
                <w:szCs w:val="18"/>
              </w:rPr>
            </w:pPr>
          </w:p>
        </w:tc>
        <w:tc>
          <w:tcPr>
            <w:tcW w:w="1500" w:type="dxa"/>
          </w:tcPr>
          <w:p w14:paraId="3057E2B0" w14:textId="77777777" w:rsidR="007A6A2B" w:rsidRPr="0029583B" w:rsidRDefault="007A6A2B" w:rsidP="005249F9">
            <w:pPr>
              <w:spacing w:line="240" w:lineRule="auto"/>
              <w:rPr>
                <w:sz w:val="18"/>
                <w:szCs w:val="18"/>
              </w:rPr>
            </w:pPr>
            <w:r w:rsidRPr="0029583B">
              <w:rPr>
                <w:b/>
                <w:sz w:val="18"/>
                <w:szCs w:val="18"/>
              </w:rPr>
              <w:t>FAQLQ-PF</w:t>
            </w:r>
            <w:r w:rsidRPr="0029583B">
              <w:rPr>
                <w:sz w:val="18"/>
                <w:szCs w:val="18"/>
              </w:rPr>
              <w:t xml:space="preserve"> and</w:t>
            </w:r>
          </w:p>
          <w:p w14:paraId="36A04FE2" w14:textId="77777777" w:rsidR="007A6A2B" w:rsidRPr="0029583B" w:rsidRDefault="007A6A2B" w:rsidP="005249F9">
            <w:pPr>
              <w:spacing w:line="240" w:lineRule="auto"/>
              <w:rPr>
                <w:sz w:val="18"/>
                <w:szCs w:val="18"/>
              </w:rPr>
            </w:pPr>
            <w:r w:rsidRPr="0029583B">
              <w:rPr>
                <w:b/>
                <w:sz w:val="18"/>
                <w:szCs w:val="18"/>
              </w:rPr>
              <w:t>FAIM</w:t>
            </w:r>
            <w:r w:rsidRPr="0029583B">
              <w:rPr>
                <w:sz w:val="18"/>
                <w:szCs w:val="18"/>
              </w:rPr>
              <w:t xml:space="preserve"> (– parent proxy) at:</w:t>
            </w:r>
          </w:p>
          <w:p w14:paraId="3F2551B1" w14:textId="77777777" w:rsidR="007A6A2B" w:rsidRPr="0029583B" w:rsidRDefault="007A6A2B" w:rsidP="005249F9">
            <w:pPr>
              <w:spacing w:line="240" w:lineRule="auto"/>
              <w:rPr>
                <w:sz w:val="18"/>
                <w:szCs w:val="18"/>
              </w:rPr>
            </w:pPr>
            <w:r w:rsidRPr="0029583B">
              <w:rPr>
                <w:sz w:val="18"/>
                <w:szCs w:val="18"/>
              </w:rPr>
              <w:t>T0 (baseline)</w:t>
            </w:r>
          </w:p>
          <w:p w14:paraId="15BBBCCF" w14:textId="77777777" w:rsidR="007A6A2B" w:rsidRPr="0029583B" w:rsidRDefault="007A6A2B" w:rsidP="005249F9">
            <w:pPr>
              <w:spacing w:line="240" w:lineRule="auto"/>
              <w:rPr>
                <w:sz w:val="18"/>
                <w:szCs w:val="18"/>
              </w:rPr>
            </w:pPr>
            <w:r w:rsidRPr="0029583B">
              <w:rPr>
                <w:sz w:val="18"/>
                <w:szCs w:val="18"/>
              </w:rPr>
              <w:t>T1 (end-of treatment, 18 months from T0 and before assessment of SU)</w:t>
            </w:r>
          </w:p>
          <w:p w14:paraId="5E470BF1" w14:textId="77777777" w:rsidR="007A6A2B" w:rsidRPr="0029583B" w:rsidRDefault="007A6A2B" w:rsidP="005249F9">
            <w:pPr>
              <w:spacing w:line="240" w:lineRule="auto"/>
              <w:rPr>
                <w:sz w:val="18"/>
                <w:szCs w:val="18"/>
              </w:rPr>
            </w:pPr>
            <w:r w:rsidRPr="0029583B">
              <w:rPr>
                <w:sz w:val="18"/>
                <w:szCs w:val="18"/>
              </w:rPr>
              <w:t xml:space="preserve">T3 (3 months post-treatment) </w:t>
            </w:r>
          </w:p>
          <w:p w14:paraId="66A205F9" w14:textId="77777777" w:rsidR="007A6A2B" w:rsidRPr="0029583B" w:rsidRDefault="007A6A2B" w:rsidP="005249F9">
            <w:pPr>
              <w:spacing w:line="240" w:lineRule="auto"/>
              <w:rPr>
                <w:sz w:val="18"/>
                <w:szCs w:val="18"/>
              </w:rPr>
            </w:pPr>
            <w:r w:rsidRPr="0029583B">
              <w:rPr>
                <w:sz w:val="18"/>
                <w:szCs w:val="18"/>
              </w:rPr>
              <w:t>T4 (12 month post-treatment)</w:t>
            </w:r>
          </w:p>
        </w:tc>
        <w:tc>
          <w:tcPr>
            <w:tcW w:w="1271" w:type="dxa"/>
          </w:tcPr>
          <w:p w14:paraId="70CC1119" w14:textId="77777777" w:rsidR="007A6A2B" w:rsidRPr="0029583B" w:rsidRDefault="007A6A2B" w:rsidP="005249F9">
            <w:pPr>
              <w:spacing w:line="240" w:lineRule="auto"/>
              <w:rPr>
                <w:sz w:val="18"/>
                <w:szCs w:val="18"/>
              </w:rPr>
            </w:pPr>
            <w:r w:rsidRPr="0029583B">
              <w:rPr>
                <w:sz w:val="18"/>
                <w:szCs w:val="18"/>
              </w:rPr>
              <w:t>N=62 (31 OIT, 31 placebo)</w:t>
            </w:r>
          </w:p>
          <w:p w14:paraId="5FB8DEA5" w14:textId="77777777" w:rsidR="007A6A2B" w:rsidRPr="0029583B" w:rsidRDefault="007A6A2B" w:rsidP="005249F9">
            <w:pPr>
              <w:spacing w:line="240" w:lineRule="auto"/>
              <w:rPr>
                <w:sz w:val="18"/>
                <w:szCs w:val="18"/>
              </w:rPr>
            </w:pPr>
          </w:p>
          <w:p w14:paraId="524255CE" w14:textId="77777777" w:rsidR="007A6A2B" w:rsidRPr="0029583B" w:rsidRDefault="007A6A2B" w:rsidP="005249F9">
            <w:pPr>
              <w:spacing w:line="240" w:lineRule="auto"/>
              <w:rPr>
                <w:sz w:val="18"/>
                <w:szCs w:val="18"/>
              </w:rPr>
            </w:pPr>
            <w:r w:rsidRPr="0029583B">
              <w:rPr>
                <w:sz w:val="18"/>
                <w:szCs w:val="18"/>
              </w:rPr>
              <w:t>Age: 1–10, mean 6</w:t>
            </w:r>
          </w:p>
          <w:p w14:paraId="55E28EF6" w14:textId="77777777" w:rsidR="007A6A2B" w:rsidRPr="0029583B" w:rsidRDefault="007A6A2B" w:rsidP="005249F9">
            <w:pPr>
              <w:spacing w:line="240" w:lineRule="auto"/>
              <w:rPr>
                <w:sz w:val="18"/>
                <w:szCs w:val="18"/>
              </w:rPr>
            </w:pPr>
          </w:p>
        </w:tc>
        <w:tc>
          <w:tcPr>
            <w:tcW w:w="5841" w:type="dxa"/>
          </w:tcPr>
          <w:p w14:paraId="6F934603" w14:textId="77777777" w:rsidR="007A6A2B" w:rsidRPr="0029583B" w:rsidRDefault="007A6A2B" w:rsidP="005249F9">
            <w:pPr>
              <w:spacing w:line="240" w:lineRule="auto"/>
              <w:rPr>
                <w:sz w:val="18"/>
                <w:szCs w:val="18"/>
              </w:rPr>
            </w:pPr>
            <w:r w:rsidRPr="0029583B">
              <w:rPr>
                <w:sz w:val="18"/>
                <w:szCs w:val="18"/>
              </w:rPr>
              <w:t xml:space="preserve">Mean (95% CI) change in </w:t>
            </w:r>
            <w:r w:rsidRPr="0029583B">
              <w:rPr>
                <w:b/>
                <w:sz w:val="18"/>
                <w:szCs w:val="18"/>
              </w:rPr>
              <w:t>FAQLQ-PF total score</w:t>
            </w:r>
            <w:r w:rsidRPr="0029583B">
              <w:rPr>
                <w:sz w:val="18"/>
                <w:szCs w:val="18"/>
              </w:rPr>
              <w:t xml:space="preserve"> from T0 to:</w:t>
            </w:r>
          </w:p>
          <w:tbl>
            <w:tblPr>
              <w:tblW w:w="5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7"/>
              <w:gridCol w:w="1766"/>
              <w:gridCol w:w="2482"/>
            </w:tblGrid>
            <w:tr w:rsidR="007A6A2B" w:rsidRPr="00A241D7" w14:paraId="15059A46" w14:textId="77777777" w:rsidTr="005249F9">
              <w:tc>
                <w:tcPr>
                  <w:tcW w:w="1367" w:type="dxa"/>
                </w:tcPr>
                <w:p w14:paraId="7FF1C856" w14:textId="77777777" w:rsidR="007A6A2B" w:rsidRPr="0029583B" w:rsidRDefault="007A6A2B" w:rsidP="005249F9">
                  <w:pPr>
                    <w:spacing w:line="240" w:lineRule="auto"/>
                    <w:rPr>
                      <w:sz w:val="18"/>
                      <w:szCs w:val="18"/>
                    </w:rPr>
                  </w:pPr>
                </w:p>
              </w:tc>
              <w:tc>
                <w:tcPr>
                  <w:tcW w:w="1766" w:type="dxa"/>
                </w:tcPr>
                <w:p w14:paraId="799F9721" w14:textId="77777777" w:rsidR="007A6A2B" w:rsidRPr="0029583B" w:rsidRDefault="007A6A2B" w:rsidP="005249F9">
                  <w:pPr>
                    <w:spacing w:line="240" w:lineRule="auto"/>
                    <w:rPr>
                      <w:sz w:val="18"/>
                      <w:szCs w:val="18"/>
                    </w:rPr>
                  </w:pPr>
                  <w:r w:rsidRPr="0029583B">
                    <w:rPr>
                      <w:sz w:val="18"/>
                      <w:szCs w:val="18"/>
                    </w:rPr>
                    <w:t>OIT</w:t>
                  </w:r>
                </w:p>
              </w:tc>
              <w:tc>
                <w:tcPr>
                  <w:tcW w:w="2482" w:type="dxa"/>
                </w:tcPr>
                <w:p w14:paraId="7A75D1FC" w14:textId="77777777" w:rsidR="007A6A2B" w:rsidRPr="0029583B" w:rsidRDefault="007A6A2B" w:rsidP="005249F9">
                  <w:pPr>
                    <w:spacing w:line="240" w:lineRule="auto"/>
                    <w:rPr>
                      <w:sz w:val="18"/>
                      <w:szCs w:val="18"/>
                    </w:rPr>
                  </w:pPr>
                  <w:r w:rsidRPr="0029583B">
                    <w:rPr>
                      <w:sz w:val="18"/>
                      <w:szCs w:val="18"/>
                    </w:rPr>
                    <w:t>Placebo</w:t>
                  </w:r>
                </w:p>
              </w:tc>
            </w:tr>
            <w:tr w:rsidR="007A6A2B" w:rsidRPr="00A241D7" w14:paraId="70781C69" w14:textId="77777777" w:rsidTr="005249F9">
              <w:tc>
                <w:tcPr>
                  <w:tcW w:w="1367" w:type="dxa"/>
                </w:tcPr>
                <w:p w14:paraId="12FC2E4C" w14:textId="77777777" w:rsidR="007A6A2B" w:rsidRPr="0029583B" w:rsidRDefault="007A6A2B" w:rsidP="005249F9">
                  <w:pPr>
                    <w:spacing w:line="240" w:lineRule="auto"/>
                    <w:rPr>
                      <w:sz w:val="18"/>
                      <w:szCs w:val="18"/>
                    </w:rPr>
                  </w:pPr>
                  <w:r w:rsidRPr="0029583B">
                    <w:rPr>
                      <w:sz w:val="18"/>
                      <w:szCs w:val="18"/>
                    </w:rPr>
                    <w:t>End of treatment (T1)</w:t>
                  </w:r>
                </w:p>
              </w:tc>
              <w:tc>
                <w:tcPr>
                  <w:tcW w:w="4248" w:type="dxa"/>
                  <w:gridSpan w:val="2"/>
                </w:tcPr>
                <w:p w14:paraId="6F88DC4B" w14:textId="77777777" w:rsidR="007A6A2B" w:rsidRPr="0029583B" w:rsidRDefault="007A6A2B" w:rsidP="005249F9">
                  <w:pPr>
                    <w:spacing w:line="240" w:lineRule="auto"/>
                    <w:rPr>
                      <w:sz w:val="18"/>
                      <w:szCs w:val="18"/>
                    </w:rPr>
                  </w:pPr>
                  <w:r w:rsidRPr="0029583B">
                    <w:rPr>
                      <w:sz w:val="18"/>
                      <w:szCs w:val="18"/>
                    </w:rPr>
                    <w:t xml:space="preserve">No statistically significant improvement </w:t>
                  </w:r>
                </w:p>
              </w:tc>
            </w:tr>
            <w:tr w:rsidR="007A6A2B" w:rsidRPr="00A241D7" w14:paraId="6B3BC278" w14:textId="77777777" w:rsidTr="005249F9">
              <w:tc>
                <w:tcPr>
                  <w:tcW w:w="1367" w:type="dxa"/>
                </w:tcPr>
                <w:p w14:paraId="4AE6C907" w14:textId="77777777" w:rsidR="007A6A2B" w:rsidRPr="0029583B" w:rsidRDefault="007A6A2B" w:rsidP="005249F9">
                  <w:pPr>
                    <w:spacing w:line="240" w:lineRule="auto"/>
                    <w:rPr>
                      <w:sz w:val="18"/>
                      <w:szCs w:val="18"/>
                    </w:rPr>
                  </w:pPr>
                  <w:r w:rsidRPr="0029583B">
                    <w:rPr>
                      <w:sz w:val="18"/>
                      <w:szCs w:val="18"/>
                    </w:rPr>
                    <w:t>T3: 3 months after T1</w:t>
                  </w:r>
                </w:p>
              </w:tc>
              <w:tc>
                <w:tcPr>
                  <w:tcW w:w="1766" w:type="dxa"/>
                </w:tcPr>
                <w:p w14:paraId="12BAE624" w14:textId="77777777" w:rsidR="007A6A2B" w:rsidRPr="0029583B" w:rsidRDefault="007A6A2B" w:rsidP="005249F9">
                  <w:pPr>
                    <w:spacing w:line="240" w:lineRule="auto"/>
                    <w:rPr>
                      <w:sz w:val="18"/>
                      <w:szCs w:val="18"/>
                    </w:rPr>
                  </w:pPr>
                  <w:r w:rsidRPr="0029583B">
                    <w:rPr>
                      <w:color w:val="2F5496" w:themeColor="accent1" w:themeShade="BF"/>
                      <w:sz w:val="18"/>
                      <w:szCs w:val="18"/>
                    </w:rPr>
                    <w:t xml:space="preserve">(n=24): +0.8 (0.001 to 1.7), P=0.05* </w:t>
                  </w:r>
                </w:p>
              </w:tc>
              <w:tc>
                <w:tcPr>
                  <w:tcW w:w="2482" w:type="dxa"/>
                </w:tcPr>
                <w:p w14:paraId="271BA954" w14:textId="77777777" w:rsidR="007A6A2B" w:rsidRPr="0029583B" w:rsidRDefault="007A6A2B" w:rsidP="005249F9">
                  <w:pPr>
                    <w:spacing w:line="240" w:lineRule="auto"/>
                    <w:rPr>
                      <w:sz w:val="18"/>
                      <w:szCs w:val="18"/>
                    </w:rPr>
                  </w:pPr>
                  <w:r w:rsidRPr="0029583B">
                    <w:rPr>
                      <w:sz w:val="18"/>
                      <w:szCs w:val="18"/>
                    </w:rPr>
                    <w:t xml:space="preserve">(n=27): 0.4 (-0.3 to 1.1), P=0.3 </w:t>
                  </w:r>
                </w:p>
              </w:tc>
            </w:tr>
            <w:tr w:rsidR="007A6A2B" w:rsidRPr="00A241D7" w14:paraId="7620CDA7" w14:textId="77777777" w:rsidTr="005249F9">
              <w:tc>
                <w:tcPr>
                  <w:tcW w:w="1367" w:type="dxa"/>
                </w:tcPr>
                <w:p w14:paraId="6EA07651" w14:textId="77777777" w:rsidR="007A6A2B" w:rsidRPr="0029583B" w:rsidRDefault="007A6A2B" w:rsidP="005249F9">
                  <w:pPr>
                    <w:spacing w:line="240" w:lineRule="auto"/>
                    <w:rPr>
                      <w:sz w:val="18"/>
                      <w:szCs w:val="18"/>
                    </w:rPr>
                  </w:pPr>
                  <w:r w:rsidRPr="0029583B">
                    <w:rPr>
                      <w:sz w:val="18"/>
                      <w:szCs w:val="18"/>
                    </w:rPr>
                    <w:t>T4: 12 months after T1</w:t>
                  </w:r>
                </w:p>
              </w:tc>
              <w:tc>
                <w:tcPr>
                  <w:tcW w:w="1766" w:type="dxa"/>
                </w:tcPr>
                <w:p w14:paraId="1CE80407" w14:textId="77777777" w:rsidR="007A6A2B" w:rsidRPr="0029583B" w:rsidRDefault="007A6A2B" w:rsidP="005249F9">
                  <w:pPr>
                    <w:spacing w:line="240" w:lineRule="auto"/>
                    <w:rPr>
                      <w:sz w:val="18"/>
                      <w:szCs w:val="18"/>
                    </w:rPr>
                  </w:pPr>
                  <w:r w:rsidRPr="0029583B">
                    <w:rPr>
                      <w:color w:val="2F5496" w:themeColor="accent1" w:themeShade="BF"/>
                      <w:sz w:val="18"/>
                      <w:szCs w:val="18"/>
                    </w:rPr>
                    <w:t>(n=20): +1.3 (0.4 to 2.1), P=0.005*</w:t>
                  </w:r>
                </w:p>
              </w:tc>
              <w:tc>
                <w:tcPr>
                  <w:tcW w:w="2482" w:type="dxa"/>
                </w:tcPr>
                <w:p w14:paraId="0BEF4B1A" w14:textId="77777777" w:rsidR="007A6A2B" w:rsidRPr="0029583B" w:rsidRDefault="007A6A2B" w:rsidP="005249F9">
                  <w:pPr>
                    <w:spacing w:line="240" w:lineRule="auto"/>
                    <w:rPr>
                      <w:sz w:val="18"/>
                      <w:szCs w:val="18"/>
                    </w:rPr>
                  </w:pPr>
                  <w:r w:rsidRPr="0029583B">
                    <w:rPr>
                      <w:sz w:val="18"/>
                      <w:szCs w:val="18"/>
                    </w:rPr>
                    <w:t>(n=22): -0.6 (-0.8 to 0.7), P=0.8</w:t>
                  </w:r>
                </w:p>
              </w:tc>
            </w:tr>
          </w:tbl>
          <w:p w14:paraId="637E7C1F" w14:textId="77777777" w:rsidR="007A6A2B" w:rsidRPr="0029583B" w:rsidRDefault="007A6A2B" w:rsidP="005249F9">
            <w:pPr>
              <w:spacing w:line="240" w:lineRule="auto"/>
              <w:rPr>
                <w:sz w:val="18"/>
                <w:szCs w:val="18"/>
              </w:rPr>
            </w:pPr>
          </w:p>
          <w:p w14:paraId="066CA63B" w14:textId="77777777" w:rsidR="007A6A2B" w:rsidRPr="0029583B" w:rsidRDefault="007A6A2B" w:rsidP="005249F9">
            <w:pPr>
              <w:spacing w:line="240" w:lineRule="auto"/>
              <w:rPr>
                <w:sz w:val="18"/>
                <w:szCs w:val="18"/>
              </w:rPr>
            </w:pPr>
            <w:r w:rsidRPr="0029583B">
              <w:rPr>
                <w:sz w:val="18"/>
                <w:szCs w:val="18"/>
              </w:rPr>
              <w:t>Improvement in FAQLQ-PF score by ≥0.5 (MCID) 3 months post-treatment (T3): OIT: 77%; Placebo: 34%; Absolute risk reduction: 42.2%; NNT = 2.3 (95% CI 10 to 2)</w:t>
            </w:r>
          </w:p>
          <w:p w14:paraId="1131C74E" w14:textId="77777777" w:rsidR="007A6A2B" w:rsidRPr="0029583B" w:rsidRDefault="007A6A2B" w:rsidP="005249F9">
            <w:pPr>
              <w:spacing w:line="240" w:lineRule="auto"/>
              <w:rPr>
                <w:sz w:val="18"/>
                <w:szCs w:val="18"/>
              </w:rPr>
            </w:pPr>
          </w:p>
          <w:p w14:paraId="3DB7B2B5" w14:textId="77777777" w:rsidR="007A6A2B" w:rsidRPr="0029583B" w:rsidRDefault="007A6A2B" w:rsidP="005249F9">
            <w:pPr>
              <w:spacing w:line="240" w:lineRule="auto"/>
              <w:rPr>
                <w:sz w:val="18"/>
                <w:szCs w:val="18"/>
              </w:rPr>
            </w:pPr>
            <w:r w:rsidRPr="0029583B">
              <w:rPr>
                <w:sz w:val="18"/>
                <w:szCs w:val="18"/>
              </w:rPr>
              <w:t>Improvement (mean difference from baseline) by subsca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1984"/>
              <w:gridCol w:w="1887"/>
            </w:tblGrid>
            <w:tr w:rsidR="007A6A2B" w:rsidRPr="00A241D7" w14:paraId="054B75B4" w14:textId="77777777" w:rsidTr="005249F9">
              <w:tc>
                <w:tcPr>
                  <w:tcW w:w="834" w:type="dxa"/>
                </w:tcPr>
                <w:p w14:paraId="4B4FAC82" w14:textId="77777777" w:rsidR="007A6A2B" w:rsidRPr="0029583B" w:rsidRDefault="007A6A2B" w:rsidP="005249F9">
                  <w:pPr>
                    <w:spacing w:line="240" w:lineRule="auto"/>
                    <w:rPr>
                      <w:sz w:val="18"/>
                      <w:szCs w:val="18"/>
                    </w:rPr>
                  </w:pPr>
                </w:p>
              </w:tc>
              <w:tc>
                <w:tcPr>
                  <w:tcW w:w="1984" w:type="dxa"/>
                </w:tcPr>
                <w:p w14:paraId="4A99E080" w14:textId="77777777" w:rsidR="007A6A2B" w:rsidRPr="0029583B" w:rsidRDefault="007A6A2B" w:rsidP="005249F9">
                  <w:pPr>
                    <w:spacing w:line="240" w:lineRule="auto"/>
                    <w:rPr>
                      <w:sz w:val="18"/>
                      <w:szCs w:val="18"/>
                    </w:rPr>
                  </w:pPr>
                  <w:r w:rsidRPr="0029583B">
                    <w:rPr>
                      <w:sz w:val="18"/>
                      <w:szCs w:val="18"/>
                    </w:rPr>
                    <w:t>T3</w:t>
                  </w:r>
                </w:p>
              </w:tc>
              <w:tc>
                <w:tcPr>
                  <w:tcW w:w="1887" w:type="dxa"/>
                </w:tcPr>
                <w:p w14:paraId="0C467036" w14:textId="77777777" w:rsidR="007A6A2B" w:rsidRPr="0029583B" w:rsidRDefault="007A6A2B" w:rsidP="005249F9">
                  <w:pPr>
                    <w:spacing w:line="240" w:lineRule="auto"/>
                    <w:rPr>
                      <w:sz w:val="18"/>
                      <w:szCs w:val="18"/>
                    </w:rPr>
                  </w:pPr>
                  <w:r w:rsidRPr="0029583B">
                    <w:rPr>
                      <w:sz w:val="18"/>
                      <w:szCs w:val="18"/>
                    </w:rPr>
                    <w:t>T4</w:t>
                  </w:r>
                </w:p>
              </w:tc>
            </w:tr>
            <w:tr w:rsidR="007A6A2B" w:rsidRPr="00A241D7" w14:paraId="233DE2BA" w14:textId="77777777" w:rsidTr="005249F9">
              <w:tc>
                <w:tcPr>
                  <w:tcW w:w="834" w:type="dxa"/>
                </w:tcPr>
                <w:p w14:paraId="3AEF22B4" w14:textId="77777777" w:rsidR="007A6A2B" w:rsidRPr="0029583B" w:rsidRDefault="007A6A2B" w:rsidP="005249F9">
                  <w:pPr>
                    <w:spacing w:line="240" w:lineRule="auto"/>
                    <w:rPr>
                      <w:sz w:val="18"/>
                      <w:szCs w:val="18"/>
                    </w:rPr>
                  </w:pPr>
                  <w:r w:rsidRPr="0029583B">
                    <w:rPr>
                      <w:sz w:val="18"/>
                      <w:szCs w:val="18"/>
                    </w:rPr>
                    <w:t>FA </w:t>
                  </w:r>
                </w:p>
              </w:tc>
              <w:tc>
                <w:tcPr>
                  <w:tcW w:w="1984" w:type="dxa"/>
                </w:tcPr>
                <w:p w14:paraId="03132298" w14:textId="77777777" w:rsidR="007A6A2B" w:rsidRPr="0029583B" w:rsidRDefault="007A6A2B" w:rsidP="005249F9">
                  <w:pPr>
                    <w:spacing w:line="240" w:lineRule="auto"/>
                    <w:rPr>
                      <w:sz w:val="18"/>
                      <w:szCs w:val="18"/>
                    </w:rPr>
                  </w:pPr>
                  <w:r w:rsidRPr="0029583B">
                    <w:rPr>
                      <w:color w:val="2F5496" w:themeColor="accent1" w:themeShade="BF"/>
                      <w:sz w:val="18"/>
                      <w:szCs w:val="18"/>
                    </w:rPr>
                    <w:t>1.1, P = .003*</w:t>
                  </w:r>
                </w:p>
              </w:tc>
              <w:tc>
                <w:tcPr>
                  <w:tcW w:w="1887" w:type="dxa"/>
                </w:tcPr>
                <w:p w14:paraId="1022D479"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1.4, P = .001*</w:t>
                  </w:r>
                </w:p>
              </w:tc>
            </w:tr>
            <w:tr w:rsidR="007A6A2B" w:rsidRPr="00A241D7" w14:paraId="401AFB66" w14:textId="77777777" w:rsidTr="005249F9">
              <w:tc>
                <w:tcPr>
                  <w:tcW w:w="834" w:type="dxa"/>
                </w:tcPr>
                <w:p w14:paraId="182FCFF7" w14:textId="77777777" w:rsidR="007A6A2B" w:rsidRPr="0029583B" w:rsidRDefault="007A6A2B" w:rsidP="005249F9">
                  <w:pPr>
                    <w:spacing w:line="240" w:lineRule="auto"/>
                    <w:rPr>
                      <w:sz w:val="18"/>
                      <w:szCs w:val="18"/>
                    </w:rPr>
                  </w:pPr>
                  <w:r w:rsidRPr="0029583B">
                    <w:rPr>
                      <w:sz w:val="18"/>
                      <w:szCs w:val="18"/>
                    </w:rPr>
                    <w:t>SDL </w:t>
                  </w:r>
                </w:p>
              </w:tc>
              <w:tc>
                <w:tcPr>
                  <w:tcW w:w="1984" w:type="dxa"/>
                </w:tcPr>
                <w:p w14:paraId="7D49FAC3" w14:textId="77777777" w:rsidR="007A6A2B" w:rsidRPr="0029583B" w:rsidRDefault="007A6A2B" w:rsidP="005249F9">
                  <w:pPr>
                    <w:spacing w:line="240" w:lineRule="auto"/>
                    <w:rPr>
                      <w:sz w:val="18"/>
                      <w:szCs w:val="18"/>
                    </w:rPr>
                  </w:pPr>
                  <w:r w:rsidRPr="0029583B">
                    <w:rPr>
                      <w:sz w:val="18"/>
                      <w:szCs w:val="18"/>
                    </w:rPr>
                    <w:t>0.9, P = .09</w:t>
                  </w:r>
                </w:p>
              </w:tc>
              <w:tc>
                <w:tcPr>
                  <w:tcW w:w="1887" w:type="dxa"/>
                </w:tcPr>
                <w:p w14:paraId="1A260859"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1.2, P = .005*</w:t>
                  </w:r>
                </w:p>
              </w:tc>
            </w:tr>
            <w:tr w:rsidR="007A6A2B" w:rsidRPr="00A241D7" w14:paraId="2769B0ED" w14:textId="77777777" w:rsidTr="005249F9">
              <w:tc>
                <w:tcPr>
                  <w:tcW w:w="834" w:type="dxa"/>
                </w:tcPr>
                <w:p w14:paraId="662B5351" w14:textId="77777777" w:rsidR="007A6A2B" w:rsidRPr="0029583B" w:rsidRDefault="007A6A2B" w:rsidP="005249F9">
                  <w:pPr>
                    <w:spacing w:line="240" w:lineRule="auto"/>
                    <w:rPr>
                      <w:sz w:val="18"/>
                      <w:szCs w:val="18"/>
                    </w:rPr>
                  </w:pPr>
                  <w:r w:rsidRPr="0029583B">
                    <w:rPr>
                      <w:sz w:val="18"/>
                      <w:szCs w:val="18"/>
                    </w:rPr>
                    <w:t>EI</w:t>
                  </w:r>
                </w:p>
              </w:tc>
              <w:tc>
                <w:tcPr>
                  <w:tcW w:w="1984" w:type="dxa"/>
                </w:tcPr>
                <w:p w14:paraId="27282D68" w14:textId="77777777" w:rsidR="007A6A2B" w:rsidRPr="0029583B" w:rsidRDefault="007A6A2B" w:rsidP="005249F9">
                  <w:pPr>
                    <w:spacing w:line="240" w:lineRule="auto"/>
                    <w:rPr>
                      <w:sz w:val="18"/>
                      <w:szCs w:val="18"/>
                    </w:rPr>
                  </w:pPr>
                  <w:r w:rsidRPr="0029583B">
                    <w:rPr>
                      <w:sz w:val="18"/>
                      <w:szCs w:val="18"/>
                    </w:rPr>
                    <w:t>0.6, P = .1</w:t>
                  </w:r>
                </w:p>
              </w:tc>
              <w:tc>
                <w:tcPr>
                  <w:tcW w:w="1887" w:type="dxa"/>
                </w:tcPr>
                <w:p w14:paraId="4B62C699" w14:textId="77777777" w:rsidR="007A6A2B" w:rsidRPr="0029583B" w:rsidRDefault="007A6A2B" w:rsidP="005249F9">
                  <w:pPr>
                    <w:spacing w:line="240" w:lineRule="auto"/>
                    <w:rPr>
                      <w:sz w:val="18"/>
                      <w:szCs w:val="18"/>
                    </w:rPr>
                  </w:pPr>
                  <w:r w:rsidRPr="0029583B">
                    <w:rPr>
                      <w:color w:val="2F5496" w:themeColor="accent1" w:themeShade="BF"/>
                      <w:sz w:val="18"/>
                      <w:szCs w:val="18"/>
                    </w:rPr>
                    <w:t>1.1, P = .01*</w:t>
                  </w:r>
                </w:p>
              </w:tc>
            </w:tr>
          </w:tbl>
          <w:p w14:paraId="1CB549AB" w14:textId="77777777" w:rsidR="007A6A2B" w:rsidRPr="0029583B" w:rsidRDefault="007A6A2B" w:rsidP="005249F9">
            <w:pPr>
              <w:spacing w:line="240" w:lineRule="auto"/>
              <w:rPr>
                <w:sz w:val="18"/>
                <w:szCs w:val="18"/>
              </w:rPr>
            </w:pPr>
          </w:p>
          <w:p w14:paraId="71D7E93A" w14:textId="77777777" w:rsidR="007A6A2B" w:rsidRPr="0029583B" w:rsidRDefault="007A6A2B" w:rsidP="005249F9">
            <w:pPr>
              <w:spacing w:line="240" w:lineRule="auto"/>
              <w:rPr>
                <w:sz w:val="18"/>
                <w:szCs w:val="18"/>
              </w:rPr>
            </w:pPr>
            <w:r w:rsidRPr="0029583B">
              <w:rPr>
                <w:sz w:val="18"/>
                <w:szCs w:val="18"/>
              </w:rPr>
              <w:t xml:space="preserve">Mean (95% CI) change in </w:t>
            </w:r>
            <w:r w:rsidRPr="0029583B">
              <w:rPr>
                <w:b/>
                <w:sz w:val="18"/>
                <w:szCs w:val="18"/>
              </w:rPr>
              <w:t>FAIM score</w:t>
            </w:r>
            <w:r w:rsidRPr="0029583B">
              <w:rPr>
                <w:sz w:val="18"/>
                <w:szCs w:val="18"/>
              </w:rPr>
              <w:t xml:space="preserve"> from T0 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7"/>
              <w:gridCol w:w="1701"/>
              <w:gridCol w:w="2406"/>
            </w:tblGrid>
            <w:tr w:rsidR="007A6A2B" w:rsidRPr="00A241D7" w14:paraId="60CC8D87" w14:textId="77777777" w:rsidTr="005249F9">
              <w:tc>
                <w:tcPr>
                  <w:tcW w:w="1367" w:type="dxa"/>
                </w:tcPr>
                <w:p w14:paraId="031B5A8C" w14:textId="77777777" w:rsidR="007A6A2B" w:rsidRPr="0029583B" w:rsidRDefault="007A6A2B" w:rsidP="005249F9">
                  <w:pPr>
                    <w:spacing w:line="240" w:lineRule="auto"/>
                    <w:rPr>
                      <w:sz w:val="18"/>
                      <w:szCs w:val="18"/>
                    </w:rPr>
                  </w:pPr>
                </w:p>
              </w:tc>
              <w:tc>
                <w:tcPr>
                  <w:tcW w:w="1701" w:type="dxa"/>
                </w:tcPr>
                <w:p w14:paraId="4B6D65BB" w14:textId="77777777" w:rsidR="007A6A2B" w:rsidRPr="0029583B" w:rsidRDefault="007A6A2B" w:rsidP="005249F9">
                  <w:pPr>
                    <w:spacing w:line="240" w:lineRule="auto"/>
                    <w:rPr>
                      <w:sz w:val="18"/>
                      <w:szCs w:val="18"/>
                    </w:rPr>
                  </w:pPr>
                  <w:r w:rsidRPr="0029583B">
                    <w:rPr>
                      <w:sz w:val="18"/>
                      <w:szCs w:val="18"/>
                    </w:rPr>
                    <w:t>OIT</w:t>
                  </w:r>
                </w:p>
              </w:tc>
              <w:tc>
                <w:tcPr>
                  <w:tcW w:w="2406" w:type="dxa"/>
                </w:tcPr>
                <w:p w14:paraId="3EE48B9B" w14:textId="77777777" w:rsidR="007A6A2B" w:rsidRPr="0029583B" w:rsidRDefault="007A6A2B" w:rsidP="005249F9">
                  <w:pPr>
                    <w:spacing w:line="240" w:lineRule="auto"/>
                    <w:rPr>
                      <w:sz w:val="18"/>
                      <w:szCs w:val="18"/>
                    </w:rPr>
                  </w:pPr>
                  <w:r w:rsidRPr="0029583B">
                    <w:rPr>
                      <w:sz w:val="18"/>
                      <w:szCs w:val="18"/>
                    </w:rPr>
                    <w:t>Placebo</w:t>
                  </w:r>
                </w:p>
              </w:tc>
            </w:tr>
            <w:tr w:rsidR="007A6A2B" w:rsidRPr="00A241D7" w14:paraId="0D2DA20D" w14:textId="77777777" w:rsidTr="005249F9">
              <w:tc>
                <w:tcPr>
                  <w:tcW w:w="1367" w:type="dxa"/>
                </w:tcPr>
                <w:p w14:paraId="225E542E" w14:textId="77777777" w:rsidR="007A6A2B" w:rsidRPr="0029583B" w:rsidRDefault="007A6A2B" w:rsidP="005249F9">
                  <w:pPr>
                    <w:spacing w:line="240" w:lineRule="auto"/>
                    <w:rPr>
                      <w:sz w:val="18"/>
                      <w:szCs w:val="18"/>
                    </w:rPr>
                  </w:pPr>
                  <w:r w:rsidRPr="0029583B">
                    <w:rPr>
                      <w:sz w:val="18"/>
                      <w:szCs w:val="18"/>
                    </w:rPr>
                    <w:lastRenderedPageBreak/>
                    <w:t>End of treatment (T1)</w:t>
                  </w:r>
                </w:p>
              </w:tc>
              <w:tc>
                <w:tcPr>
                  <w:tcW w:w="1701" w:type="dxa"/>
                </w:tcPr>
                <w:p w14:paraId="17D01DEA"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n=29): +0.8 (0.4 to 1.3), P=0.002*</w:t>
                  </w:r>
                </w:p>
              </w:tc>
              <w:tc>
                <w:tcPr>
                  <w:tcW w:w="2406" w:type="dxa"/>
                </w:tcPr>
                <w:p w14:paraId="26184C23" w14:textId="77777777" w:rsidR="007A6A2B" w:rsidRPr="0029583B" w:rsidRDefault="007A6A2B" w:rsidP="005249F9">
                  <w:pPr>
                    <w:spacing w:line="240" w:lineRule="auto"/>
                    <w:rPr>
                      <w:sz w:val="18"/>
                      <w:szCs w:val="18"/>
                    </w:rPr>
                  </w:pPr>
                  <w:r w:rsidRPr="0029583B">
                    <w:rPr>
                      <w:sz w:val="18"/>
                      <w:szCs w:val="18"/>
                    </w:rPr>
                    <w:t>(n=28): -0.2 (-0.5 to 0.2), P=0.3</w:t>
                  </w:r>
                </w:p>
              </w:tc>
            </w:tr>
            <w:tr w:rsidR="007A6A2B" w:rsidRPr="00A241D7" w14:paraId="09DA0C7E" w14:textId="77777777" w:rsidTr="005249F9">
              <w:tc>
                <w:tcPr>
                  <w:tcW w:w="1367" w:type="dxa"/>
                </w:tcPr>
                <w:p w14:paraId="2AAE7D34" w14:textId="77777777" w:rsidR="007A6A2B" w:rsidRPr="0029583B" w:rsidRDefault="007A6A2B" w:rsidP="005249F9">
                  <w:pPr>
                    <w:spacing w:line="240" w:lineRule="auto"/>
                    <w:rPr>
                      <w:sz w:val="18"/>
                      <w:szCs w:val="18"/>
                    </w:rPr>
                  </w:pPr>
                  <w:r w:rsidRPr="0029583B">
                    <w:rPr>
                      <w:sz w:val="18"/>
                      <w:szCs w:val="18"/>
                    </w:rPr>
                    <w:t>T3: 3 months after T1</w:t>
                  </w:r>
                </w:p>
              </w:tc>
              <w:tc>
                <w:tcPr>
                  <w:tcW w:w="1701" w:type="dxa"/>
                </w:tcPr>
                <w:p w14:paraId="0305FB60"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n=24): +0.5 (0.04 to 1.0),</w:t>
                  </w:r>
                  <w:r w:rsidRPr="0029583B">
                    <w:rPr>
                      <w:b/>
                      <w:color w:val="2F5496" w:themeColor="accent1" w:themeShade="BF"/>
                      <w:sz w:val="18"/>
                      <w:szCs w:val="18"/>
                    </w:rPr>
                    <w:t xml:space="preserve"> </w:t>
                  </w:r>
                  <w:r w:rsidRPr="0029583B">
                    <w:rPr>
                      <w:color w:val="2F5496" w:themeColor="accent1" w:themeShade="BF"/>
                      <w:sz w:val="18"/>
                      <w:szCs w:val="18"/>
                    </w:rPr>
                    <w:t>P=0.03*</w:t>
                  </w:r>
                </w:p>
              </w:tc>
              <w:tc>
                <w:tcPr>
                  <w:tcW w:w="2406" w:type="dxa"/>
                </w:tcPr>
                <w:p w14:paraId="1789504B" w14:textId="77777777" w:rsidR="007A6A2B" w:rsidRPr="0029583B" w:rsidRDefault="007A6A2B" w:rsidP="005249F9">
                  <w:pPr>
                    <w:spacing w:line="240" w:lineRule="auto"/>
                    <w:rPr>
                      <w:sz w:val="18"/>
                      <w:szCs w:val="18"/>
                    </w:rPr>
                  </w:pPr>
                  <w:r w:rsidRPr="0029583B">
                    <w:rPr>
                      <w:sz w:val="18"/>
                      <w:szCs w:val="18"/>
                    </w:rPr>
                    <w:t>(n=27): -0.3 (-0.6 to 0.04), P=0.02</w:t>
                  </w:r>
                </w:p>
              </w:tc>
            </w:tr>
            <w:tr w:rsidR="007A6A2B" w:rsidRPr="00A241D7" w14:paraId="326197EA" w14:textId="77777777" w:rsidTr="005249F9">
              <w:tc>
                <w:tcPr>
                  <w:tcW w:w="1367" w:type="dxa"/>
                </w:tcPr>
                <w:p w14:paraId="0D1DED95" w14:textId="77777777" w:rsidR="007A6A2B" w:rsidRPr="0029583B" w:rsidRDefault="007A6A2B" w:rsidP="005249F9">
                  <w:pPr>
                    <w:spacing w:line="240" w:lineRule="auto"/>
                    <w:rPr>
                      <w:sz w:val="18"/>
                      <w:szCs w:val="18"/>
                    </w:rPr>
                  </w:pPr>
                  <w:r w:rsidRPr="0029583B">
                    <w:rPr>
                      <w:sz w:val="18"/>
                      <w:szCs w:val="18"/>
                    </w:rPr>
                    <w:t>T4: 12 months after T1</w:t>
                  </w:r>
                </w:p>
              </w:tc>
              <w:tc>
                <w:tcPr>
                  <w:tcW w:w="1701" w:type="dxa"/>
                </w:tcPr>
                <w:p w14:paraId="50301C42"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n=20): +0.4 (0.1 to 0.8), P=0.04*</w:t>
                  </w:r>
                </w:p>
              </w:tc>
              <w:tc>
                <w:tcPr>
                  <w:tcW w:w="2406" w:type="dxa"/>
                </w:tcPr>
                <w:p w14:paraId="60B8F37B" w14:textId="77777777" w:rsidR="007A6A2B" w:rsidRPr="0029583B" w:rsidRDefault="007A6A2B" w:rsidP="005249F9">
                  <w:pPr>
                    <w:spacing w:line="240" w:lineRule="auto"/>
                    <w:rPr>
                      <w:sz w:val="18"/>
                      <w:szCs w:val="18"/>
                    </w:rPr>
                  </w:pPr>
                  <w:r w:rsidRPr="0029583B">
                    <w:rPr>
                      <w:sz w:val="18"/>
                      <w:szCs w:val="18"/>
                    </w:rPr>
                    <w:t>(n=22): -0.13 (-0.4 to 0.1), P=0.3</w:t>
                  </w:r>
                </w:p>
              </w:tc>
            </w:tr>
          </w:tbl>
          <w:p w14:paraId="650DCADD" w14:textId="77777777" w:rsidR="007A6A2B" w:rsidRPr="0029583B" w:rsidRDefault="007A6A2B" w:rsidP="005249F9">
            <w:pPr>
              <w:spacing w:line="240" w:lineRule="auto"/>
              <w:rPr>
                <w:sz w:val="18"/>
                <w:szCs w:val="18"/>
              </w:rPr>
            </w:pPr>
          </w:p>
          <w:p w14:paraId="5D2C7ED6" w14:textId="77777777" w:rsidR="007A6A2B" w:rsidRPr="0029583B" w:rsidRDefault="007A6A2B" w:rsidP="005249F9">
            <w:pPr>
              <w:spacing w:line="240" w:lineRule="auto"/>
              <w:rPr>
                <w:sz w:val="18"/>
                <w:szCs w:val="18"/>
              </w:rPr>
            </w:pPr>
            <w:r w:rsidRPr="0029583B">
              <w:rPr>
                <w:sz w:val="18"/>
                <w:szCs w:val="18"/>
              </w:rPr>
              <w:t>Improvement (mean difference from baseline) by subscale:</w:t>
            </w:r>
          </w:p>
          <w:tbl>
            <w:tblPr>
              <w:tblW w:w="5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20"/>
              <w:gridCol w:w="1134"/>
              <w:gridCol w:w="1134"/>
            </w:tblGrid>
            <w:tr w:rsidR="007A6A2B" w:rsidRPr="0029583B" w14:paraId="0DA8FDA2" w14:textId="77777777" w:rsidTr="005249F9">
              <w:tc>
                <w:tcPr>
                  <w:tcW w:w="3320" w:type="dxa"/>
                </w:tcPr>
                <w:p w14:paraId="0F0ACFEE" w14:textId="77777777" w:rsidR="007A6A2B" w:rsidRPr="0029583B" w:rsidRDefault="007A6A2B" w:rsidP="005249F9">
                  <w:pPr>
                    <w:spacing w:line="240" w:lineRule="auto"/>
                    <w:rPr>
                      <w:b/>
                      <w:sz w:val="18"/>
                      <w:szCs w:val="18"/>
                    </w:rPr>
                  </w:pPr>
                  <w:r w:rsidRPr="0029583B">
                    <w:rPr>
                      <w:b/>
                      <w:sz w:val="18"/>
                      <w:szCs w:val="18"/>
                    </w:rPr>
                    <w:t>Chance of:</w:t>
                  </w:r>
                </w:p>
              </w:tc>
              <w:tc>
                <w:tcPr>
                  <w:tcW w:w="1134" w:type="dxa"/>
                </w:tcPr>
                <w:p w14:paraId="2CD79E6D" w14:textId="77777777" w:rsidR="007A6A2B" w:rsidRPr="0029583B" w:rsidRDefault="007A6A2B" w:rsidP="005249F9">
                  <w:pPr>
                    <w:spacing w:line="240" w:lineRule="auto"/>
                    <w:rPr>
                      <w:b/>
                      <w:sz w:val="18"/>
                      <w:szCs w:val="18"/>
                    </w:rPr>
                  </w:pPr>
                  <w:r w:rsidRPr="0029583B">
                    <w:rPr>
                      <w:b/>
                      <w:sz w:val="18"/>
                      <w:szCs w:val="18"/>
                    </w:rPr>
                    <w:t>T3</w:t>
                  </w:r>
                </w:p>
              </w:tc>
              <w:tc>
                <w:tcPr>
                  <w:tcW w:w="1134" w:type="dxa"/>
                </w:tcPr>
                <w:p w14:paraId="66E58194" w14:textId="77777777" w:rsidR="007A6A2B" w:rsidRPr="0029583B" w:rsidRDefault="007A6A2B" w:rsidP="005249F9">
                  <w:pPr>
                    <w:spacing w:line="240" w:lineRule="auto"/>
                    <w:rPr>
                      <w:b/>
                      <w:sz w:val="18"/>
                      <w:szCs w:val="18"/>
                    </w:rPr>
                  </w:pPr>
                  <w:r w:rsidRPr="0029583B">
                    <w:rPr>
                      <w:b/>
                      <w:sz w:val="18"/>
                      <w:szCs w:val="18"/>
                    </w:rPr>
                    <w:t>T4</w:t>
                  </w:r>
                </w:p>
              </w:tc>
            </w:tr>
            <w:tr w:rsidR="007A6A2B" w:rsidRPr="0029583B" w14:paraId="49EA4B7C" w14:textId="77777777" w:rsidTr="005249F9">
              <w:tc>
                <w:tcPr>
                  <w:tcW w:w="3320" w:type="dxa"/>
                </w:tcPr>
                <w:p w14:paraId="2716F4CA" w14:textId="77777777" w:rsidR="007A6A2B" w:rsidRPr="0029583B" w:rsidRDefault="007A6A2B" w:rsidP="005249F9">
                  <w:pPr>
                    <w:spacing w:line="240" w:lineRule="auto"/>
                    <w:rPr>
                      <w:sz w:val="18"/>
                      <w:szCs w:val="18"/>
                    </w:rPr>
                  </w:pPr>
                  <w:r w:rsidRPr="0029583B">
                    <w:rPr>
                      <w:sz w:val="18"/>
                      <w:szCs w:val="18"/>
                    </w:rPr>
                    <w:t>Severe reaction, FAIM-2</w:t>
                  </w:r>
                </w:p>
              </w:tc>
              <w:tc>
                <w:tcPr>
                  <w:tcW w:w="1134" w:type="dxa"/>
                </w:tcPr>
                <w:p w14:paraId="36B9A10E" w14:textId="77777777" w:rsidR="007A6A2B" w:rsidRPr="0029583B" w:rsidRDefault="007A6A2B" w:rsidP="005249F9">
                  <w:pPr>
                    <w:spacing w:line="240" w:lineRule="auto"/>
                    <w:rPr>
                      <w:sz w:val="18"/>
                      <w:szCs w:val="18"/>
                    </w:rPr>
                  </w:pPr>
                  <w:r w:rsidRPr="0029583B">
                    <w:rPr>
                      <w:color w:val="2F5496" w:themeColor="accent1" w:themeShade="BF"/>
                      <w:sz w:val="18"/>
                      <w:szCs w:val="18"/>
                    </w:rPr>
                    <w:t>1.0, P=.03*</w:t>
                  </w:r>
                </w:p>
              </w:tc>
              <w:tc>
                <w:tcPr>
                  <w:tcW w:w="1134" w:type="dxa"/>
                </w:tcPr>
                <w:p w14:paraId="0A646E5B"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0.8, P=.04*</w:t>
                  </w:r>
                </w:p>
              </w:tc>
            </w:tr>
            <w:tr w:rsidR="007A6A2B" w:rsidRPr="0029583B" w14:paraId="0E3C2262" w14:textId="77777777" w:rsidTr="005249F9">
              <w:tc>
                <w:tcPr>
                  <w:tcW w:w="3320" w:type="dxa"/>
                </w:tcPr>
                <w:p w14:paraId="3C5EB741" w14:textId="77777777" w:rsidR="007A6A2B" w:rsidRPr="0029583B" w:rsidRDefault="007A6A2B" w:rsidP="005249F9">
                  <w:pPr>
                    <w:spacing w:line="240" w:lineRule="auto"/>
                    <w:rPr>
                      <w:sz w:val="18"/>
                      <w:szCs w:val="18"/>
                    </w:rPr>
                  </w:pPr>
                  <w:r w:rsidRPr="0029583B">
                    <w:rPr>
                      <w:sz w:val="18"/>
                      <w:szCs w:val="18"/>
                    </w:rPr>
                    <w:t>Dying from allergen ingestion, FAIM 3</w:t>
                  </w:r>
                </w:p>
              </w:tc>
              <w:tc>
                <w:tcPr>
                  <w:tcW w:w="1134" w:type="dxa"/>
                </w:tcPr>
                <w:p w14:paraId="18A8FEF9" w14:textId="77777777" w:rsidR="007A6A2B" w:rsidRPr="0029583B" w:rsidRDefault="007A6A2B" w:rsidP="005249F9">
                  <w:pPr>
                    <w:spacing w:line="240" w:lineRule="auto"/>
                    <w:rPr>
                      <w:sz w:val="18"/>
                      <w:szCs w:val="18"/>
                    </w:rPr>
                  </w:pPr>
                  <w:r w:rsidRPr="0029583B">
                    <w:rPr>
                      <w:sz w:val="18"/>
                      <w:szCs w:val="18"/>
                    </w:rPr>
                    <w:t>1.0, P=.1</w:t>
                  </w:r>
                </w:p>
              </w:tc>
              <w:tc>
                <w:tcPr>
                  <w:tcW w:w="1134" w:type="dxa"/>
                </w:tcPr>
                <w:p w14:paraId="264A5F70"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1.2, P=.01*</w:t>
                  </w:r>
                </w:p>
              </w:tc>
            </w:tr>
            <w:tr w:rsidR="007A6A2B" w:rsidRPr="0029583B" w14:paraId="7884ED90" w14:textId="77777777" w:rsidTr="005249F9">
              <w:tc>
                <w:tcPr>
                  <w:tcW w:w="3320" w:type="dxa"/>
                </w:tcPr>
                <w:p w14:paraId="33FFC326" w14:textId="77777777" w:rsidR="007A6A2B" w:rsidRPr="0029583B" w:rsidRDefault="007A6A2B" w:rsidP="005249F9">
                  <w:pPr>
                    <w:spacing w:line="240" w:lineRule="auto"/>
                    <w:rPr>
                      <w:sz w:val="18"/>
                      <w:szCs w:val="18"/>
                    </w:rPr>
                  </w:pPr>
                  <w:r w:rsidRPr="0029583B">
                    <w:rPr>
                      <w:sz w:val="18"/>
                      <w:szCs w:val="18"/>
                    </w:rPr>
                    <w:t>Accidentally eating allergen, FAIM-1</w:t>
                  </w:r>
                </w:p>
              </w:tc>
              <w:tc>
                <w:tcPr>
                  <w:tcW w:w="1134" w:type="dxa"/>
                </w:tcPr>
                <w:p w14:paraId="75EE4F76"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0.9, P=.02*</w:t>
                  </w:r>
                </w:p>
              </w:tc>
              <w:tc>
                <w:tcPr>
                  <w:tcW w:w="1134" w:type="dxa"/>
                </w:tcPr>
                <w:p w14:paraId="526B46B8" w14:textId="77777777" w:rsidR="007A6A2B" w:rsidRPr="0029583B" w:rsidRDefault="007A6A2B" w:rsidP="005249F9">
                  <w:pPr>
                    <w:spacing w:line="240" w:lineRule="auto"/>
                    <w:rPr>
                      <w:color w:val="2F5496" w:themeColor="accent1" w:themeShade="BF"/>
                      <w:sz w:val="18"/>
                      <w:szCs w:val="18"/>
                    </w:rPr>
                  </w:pPr>
                  <w:r w:rsidRPr="0029583B">
                    <w:rPr>
                      <w:color w:val="2F5496" w:themeColor="accent1" w:themeShade="BF"/>
                      <w:sz w:val="18"/>
                      <w:szCs w:val="18"/>
                    </w:rPr>
                    <w:t>0.7, P=.04*</w:t>
                  </w:r>
                </w:p>
              </w:tc>
            </w:tr>
            <w:tr w:rsidR="007A6A2B" w:rsidRPr="0029583B" w14:paraId="2CFFEBDC" w14:textId="77777777" w:rsidTr="005249F9">
              <w:tc>
                <w:tcPr>
                  <w:tcW w:w="3320" w:type="dxa"/>
                </w:tcPr>
                <w:p w14:paraId="1E9A9CA9" w14:textId="77777777" w:rsidR="007A6A2B" w:rsidRPr="0029583B" w:rsidRDefault="007A6A2B" w:rsidP="005249F9">
                  <w:pPr>
                    <w:spacing w:line="240" w:lineRule="auto"/>
                    <w:rPr>
                      <w:sz w:val="18"/>
                      <w:szCs w:val="18"/>
                    </w:rPr>
                  </w:pPr>
                  <w:r w:rsidRPr="0029583B">
                    <w:rPr>
                      <w:sz w:val="18"/>
                      <w:szCs w:val="18"/>
                    </w:rPr>
                    <w:t>Minimal improvement, FAIM-4</w:t>
                  </w:r>
                </w:p>
              </w:tc>
              <w:tc>
                <w:tcPr>
                  <w:tcW w:w="2268" w:type="dxa"/>
                  <w:gridSpan w:val="2"/>
                </w:tcPr>
                <w:p w14:paraId="2C78AFE0" w14:textId="77777777" w:rsidR="007A6A2B" w:rsidRPr="0029583B" w:rsidRDefault="007A6A2B" w:rsidP="005249F9">
                  <w:pPr>
                    <w:spacing w:line="240" w:lineRule="auto"/>
                    <w:jc w:val="center"/>
                    <w:rPr>
                      <w:sz w:val="18"/>
                      <w:szCs w:val="18"/>
                    </w:rPr>
                  </w:pPr>
                  <w:r w:rsidRPr="0029583B">
                    <w:rPr>
                      <w:sz w:val="18"/>
                      <w:szCs w:val="18"/>
                    </w:rPr>
                    <w:t>P=0.3</w:t>
                  </w:r>
                </w:p>
              </w:tc>
            </w:tr>
          </w:tbl>
          <w:p w14:paraId="71081556" w14:textId="77777777" w:rsidR="007A6A2B" w:rsidRPr="0029583B" w:rsidRDefault="007A6A2B" w:rsidP="005249F9">
            <w:pPr>
              <w:spacing w:line="240" w:lineRule="auto"/>
              <w:rPr>
                <w:sz w:val="18"/>
                <w:szCs w:val="18"/>
              </w:rPr>
            </w:pPr>
          </w:p>
        </w:tc>
        <w:tc>
          <w:tcPr>
            <w:tcW w:w="2303" w:type="dxa"/>
          </w:tcPr>
          <w:p w14:paraId="5E2769D8" w14:textId="77777777" w:rsidR="007A6A2B" w:rsidRPr="0029583B" w:rsidRDefault="007A6A2B" w:rsidP="005249F9">
            <w:pPr>
              <w:spacing w:line="240" w:lineRule="auto"/>
              <w:rPr>
                <w:sz w:val="18"/>
                <w:szCs w:val="18"/>
              </w:rPr>
            </w:pPr>
            <w:r w:rsidRPr="0029583B">
              <w:rPr>
                <w:sz w:val="18"/>
                <w:szCs w:val="18"/>
              </w:rPr>
              <w:lastRenderedPageBreak/>
              <w:t>In the OIT group, 23 patients attained SU, 5 patients failed to achieve SU and 3 withdrew.</w:t>
            </w:r>
          </w:p>
          <w:p w14:paraId="29146900" w14:textId="77777777" w:rsidR="007A6A2B" w:rsidRPr="0029583B" w:rsidRDefault="007A6A2B" w:rsidP="005249F9">
            <w:pPr>
              <w:spacing w:line="240" w:lineRule="auto"/>
              <w:rPr>
                <w:sz w:val="18"/>
                <w:szCs w:val="18"/>
              </w:rPr>
            </w:pPr>
          </w:p>
          <w:p w14:paraId="0F0CDD33" w14:textId="77777777" w:rsidR="007A6A2B" w:rsidRPr="0029583B" w:rsidRDefault="007A6A2B" w:rsidP="005249F9">
            <w:pPr>
              <w:spacing w:line="240" w:lineRule="auto"/>
              <w:rPr>
                <w:sz w:val="18"/>
                <w:szCs w:val="18"/>
              </w:rPr>
            </w:pPr>
            <w:r w:rsidRPr="0029583B">
              <w:rPr>
                <w:sz w:val="18"/>
                <w:szCs w:val="18"/>
              </w:rPr>
              <w:t>Patients who did not achieve SU (n=NR) showed no improvement in FAQLQ-PF scores at 3 or 12 months post-treatment (Mean Difference T0-T3 0.58, t = 1.05, P =0.4; Mean Difference T0-T4 0.2, t =0.23, P =0 .8).</w:t>
            </w:r>
          </w:p>
          <w:p w14:paraId="7B8EA9D7" w14:textId="77777777" w:rsidR="007A6A2B" w:rsidRPr="0029583B" w:rsidRDefault="007A6A2B" w:rsidP="005249F9">
            <w:pPr>
              <w:spacing w:line="240" w:lineRule="auto"/>
              <w:rPr>
                <w:sz w:val="18"/>
                <w:szCs w:val="18"/>
              </w:rPr>
            </w:pPr>
          </w:p>
          <w:p w14:paraId="2B16A5C7" w14:textId="77777777" w:rsidR="007A6A2B" w:rsidRPr="0029583B" w:rsidRDefault="007A6A2B" w:rsidP="005249F9">
            <w:pPr>
              <w:spacing w:line="240" w:lineRule="auto"/>
              <w:rPr>
                <w:sz w:val="18"/>
                <w:szCs w:val="18"/>
              </w:rPr>
            </w:pPr>
            <w:r w:rsidRPr="0029583B">
              <w:rPr>
                <w:sz w:val="18"/>
                <w:szCs w:val="18"/>
              </w:rPr>
              <w:t xml:space="preserve">Patients who achieved SU (n=NR) reported a significant improvement in FAQLQ-PF scores across all subscales at 3 (T3) </w:t>
            </w:r>
            <w:r w:rsidRPr="0029583B">
              <w:rPr>
                <w:sz w:val="18"/>
                <w:szCs w:val="18"/>
              </w:rPr>
              <w:lastRenderedPageBreak/>
              <w:t>and 12 (T4) months post-treatment (Mean Difference T0-T3 1.3, t = 2.8, P = .01; Mean Difference T0-T4 1.8, t = 2.7, P = .001).</w:t>
            </w:r>
          </w:p>
        </w:tc>
        <w:tc>
          <w:tcPr>
            <w:tcW w:w="3914" w:type="dxa"/>
          </w:tcPr>
          <w:p w14:paraId="1EE282C2" w14:textId="77777777" w:rsidR="007A6A2B" w:rsidRPr="0029583B" w:rsidRDefault="007A6A2B" w:rsidP="005249F9">
            <w:pPr>
              <w:spacing w:line="240" w:lineRule="auto"/>
              <w:rPr>
                <w:sz w:val="18"/>
                <w:szCs w:val="18"/>
              </w:rPr>
            </w:pPr>
            <w:r w:rsidRPr="0029583B">
              <w:rPr>
                <w:sz w:val="18"/>
                <w:szCs w:val="18"/>
              </w:rPr>
              <w:lastRenderedPageBreak/>
              <w:t>In a placebo-controlled trial, OIT was associated with clinically-important improvement of parental FAQLQ-PF scores compared to baseline 3 months and 12 months after the end of treatment, while there was no change in the placebo group.</w:t>
            </w:r>
          </w:p>
          <w:p w14:paraId="72BF208B" w14:textId="77777777" w:rsidR="007A6A2B" w:rsidRPr="0029583B" w:rsidRDefault="007A6A2B" w:rsidP="005249F9">
            <w:pPr>
              <w:spacing w:line="240" w:lineRule="auto"/>
              <w:rPr>
                <w:sz w:val="18"/>
                <w:szCs w:val="18"/>
              </w:rPr>
            </w:pPr>
          </w:p>
          <w:p w14:paraId="29506D0F" w14:textId="77777777" w:rsidR="007A6A2B" w:rsidRPr="0029583B" w:rsidRDefault="007A6A2B" w:rsidP="005249F9">
            <w:pPr>
              <w:spacing w:line="240" w:lineRule="auto"/>
              <w:rPr>
                <w:sz w:val="18"/>
                <w:szCs w:val="18"/>
              </w:rPr>
            </w:pPr>
            <w:r w:rsidRPr="0029583B">
              <w:rPr>
                <w:sz w:val="18"/>
                <w:szCs w:val="18"/>
              </w:rPr>
              <w:t>Improvements were recorded in each of the 3 domains of the FAQLQ-PF, with the greatest improvement in the domain “food avoidance”.</w:t>
            </w:r>
          </w:p>
          <w:p w14:paraId="0D7495F8" w14:textId="77777777" w:rsidR="007A6A2B" w:rsidRPr="0029583B" w:rsidRDefault="007A6A2B" w:rsidP="005249F9">
            <w:pPr>
              <w:spacing w:line="240" w:lineRule="auto"/>
              <w:rPr>
                <w:sz w:val="18"/>
                <w:szCs w:val="18"/>
              </w:rPr>
            </w:pPr>
          </w:p>
          <w:p w14:paraId="4CAA0370" w14:textId="77777777" w:rsidR="007A6A2B" w:rsidRPr="0029583B" w:rsidRDefault="007A6A2B" w:rsidP="005249F9">
            <w:pPr>
              <w:spacing w:line="240" w:lineRule="auto"/>
              <w:rPr>
                <w:sz w:val="18"/>
                <w:szCs w:val="18"/>
              </w:rPr>
            </w:pPr>
            <w:r w:rsidRPr="0029583B">
              <w:rPr>
                <w:sz w:val="18"/>
                <w:szCs w:val="18"/>
              </w:rPr>
              <w:t>Improvements were positively associated with achieving SU.</w:t>
            </w:r>
          </w:p>
          <w:p w14:paraId="3152D04E" w14:textId="77777777" w:rsidR="007A6A2B" w:rsidRPr="0029583B" w:rsidRDefault="007A6A2B" w:rsidP="005249F9">
            <w:pPr>
              <w:spacing w:line="240" w:lineRule="auto"/>
              <w:rPr>
                <w:sz w:val="18"/>
                <w:szCs w:val="18"/>
              </w:rPr>
            </w:pPr>
          </w:p>
          <w:p w14:paraId="510E1A66" w14:textId="77777777" w:rsidR="007A6A2B" w:rsidRPr="0029583B" w:rsidRDefault="007A6A2B" w:rsidP="005249F9">
            <w:pPr>
              <w:spacing w:line="240" w:lineRule="auto"/>
              <w:rPr>
                <w:sz w:val="18"/>
                <w:szCs w:val="18"/>
              </w:rPr>
            </w:pPr>
            <w:r w:rsidRPr="0029583B">
              <w:rPr>
                <w:sz w:val="18"/>
                <w:szCs w:val="18"/>
                <w:u w:val="single"/>
              </w:rPr>
              <w:t>Limitations</w:t>
            </w:r>
            <w:r w:rsidRPr="0029583B">
              <w:rPr>
                <w:sz w:val="18"/>
                <w:szCs w:val="18"/>
              </w:rPr>
              <w:t xml:space="preserve">: </w:t>
            </w:r>
          </w:p>
          <w:p w14:paraId="2517A1A2" w14:textId="77777777" w:rsidR="007A6A2B" w:rsidRPr="0029583B" w:rsidRDefault="007A6A2B" w:rsidP="005249F9">
            <w:pPr>
              <w:spacing w:line="240" w:lineRule="auto"/>
              <w:rPr>
                <w:sz w:val="18"/>
                <w:szCs w:val="18"/>
              </w:rPr>
            </w:pPr>
            <w:r w:rsidRPr="0029583B">
              <w:rPr>
                <w:sz w:val="18"/>
                <w:szCs w:val="18"/>
              </w:rPr>
              <w:t>*Incomplete FU: by 12 months post-treatment, FAQLQ-PF data is only available from approx. 2/3 of the patients originally enrolled.</w:t>
            </w:r>
          </w:p>
          <w:p w14:paraId="16A090E1" w14:textId="77777777" w:rsidR="007A6A2B" w:rsidRPr="0029583B" w:rsidRDefault="007A6A2B" w:rsidP="005249F9">
            <w:pPr>
              <w:spacing w:line="240" w:lineRule="auto"/>
              <w:rPr>
                <w:sz w:val="18"/>
                <w:szCs w:val="18"/>
              </w:rPr>
            </w:pPr>
            <w:r w:rsidRPr="0029583B">
              <w:rPr>
                <w:sz w:val="18"/>
                <w:szCs w:val="18"/>
              </w:rPr>
              <w:t>*No statistical analysis to compare change in FAQLQ-PF scores between the OIT and the placebo group.</w:t>
            </w:r>
          </w:p>
          <w:p w14:paraId="28E2D717" w14:textId="77777777" w:rsidR="007A6A2B" w:rsidRPr="0029583B" w:rsidRDefault="007A6A2B" w:rsidP="005249F9">
            <w:pPr>
              <w:spacing w:line="240" w:lineRule="auto"/>
              <w:rPr>
                <w:sz w:val="18"/>
                <w:szCs w:val="18"/>
              </w:rPr>
            </w:pPr>
            <w:r w:rsidRPr="0029583B">
              <w:rPr>
                <w:sz w:val="18"/>
                <w:szCs w:val="18"/>
              </w:rPr>
              <w:lastRenderedPageBreak/>
              <w:t>*Only parental report (no children)</w:t>
            </w:r>
          </w:p>
          <w:p w14:paraId="21624E8C" w14:textId="77777777" w:rsidR="007A6A2B" w:rsidRPr="0029583B" w:rsidRDefault="007A6A2B" w:rsidP="005249F9">
            <w:pPr>
              <w:spacing w:line="240" w:lineRule="auto"/>
              <w:rPr>
                <w:sz w:val="18"/>
                <w:szCs w:val="18"/>
              </w:rPr>
            </w:pPr>
            <w:r w:rsidRPr="0029583B">
              <w:rPr>
                <w:sz w:val="18"/>
                <w:szCs w:val="18"/>
              </w:rPr>
              <w:t>*Placebo-controlled</w:t>
            </w:r>
            <w:r>
              <w:rPr>
                <w:sz w:val="18"/>
                <w:szCs w:val="18"/>
              </w:rPr>
              <w:t xml:space="preserve"> (up to T1?)</w:t>
            </w:r>
            <w:r w:rsidRPr="0029583B">
              <w:rPr>
                <w:sz w:val="18"/>
                <w:szCs w:val="18"/>
              </w:rPr>
              <w:t xml:space="preserve">: Subjective impact of OIT may not be fully captured in the absence of assurance of successful treatment </w:t>
            </w:r>
          </w:p>
        </w:tc>
      </w:tr>
      <w:tr w:rsidR="007A6A2B" w:rsidRPr="00A241D7" w14:paraId="237433EA" w14:textId="77777777" w:rsidTr="005249F9">
        <w:tc>
          <w:tcPr>
            <w:tcW w:w="1535" w:type="dxa"/>
          </w:tcPr>
          <w:p w14:paraId="7217671A" w14:textId="7BA62EB8" w:rsidR="007A6A2B" w:rsidRPr="0029583B" w:rsidRDefault="007A6A2B" w:rsidP="005249F9">
            <w:pPr>
              <w:spacing w:line="240" w:lineRule="auto"/>
              <w:rPr>
                <w:sz w:val="18"/>
                <w:szCs w:val="18"/>
              </w:rPr>
            </w:pPr>
            <w:r w:rsidRPr="0029583B">
              <w:rPr>
                <w:sz w:val="18"/>
                <w:szCs w:val="18"/>
              </w:rPr>
              <w:lastRenderedPageBreak/>
              <w:t>Blumchen, 2019</w:t>
            </w:r>
            <w:r w:rsidRPr="0029583B">
              <w:rPr>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8"/>
                <w:szCs w:val="18"/>
              </w:rPr>
              <w:instrText xml:space="preserve"> ADDIN EN.CITE </w:instrText>
            </w:r>
            <w:r w:rsidR="005F2998">
              <w:rPr>
                <w:sz w:val="18"/>
                <w:szCs w:val="18"/>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2</w:t>
            </w:r>
            <w:r w:rsidRPr="0029583B">
              <w:rPr>
                <w:sz w:val="18"/>
                <w:szCs w:val="18"/>
              </w:rPr>
              <w:fldChar w:fldCharType="end"/>
            </w:r>
            <w:r w:rsidRPr="0029583B">
              <w:rPr>
                <w:sz w:val="18"/>
                <w:szCs w:val="18"/>
              </w:rPr>
              <w:t xml:space="preserve"> - peanut</w:t>
            </w:r>
          </w:p>
          <w:p w14:paraId="06DB3CDF" w14:textId="77777777" w:rsidR="007A6A2B" w:rsidRPr="0029583B" w:rsidRDefault="007A6A2B" w:rsidP="005249F9">
            <w:pPr>
              <w:spacing w:line="240" w:lineRule="auto"/>
              <w:rPr>
                <w:sz w:val="18"/>
                <w:szCs w:val="18"/>
              </w:rPr>
            </w:pPr>
          </w:p>
          <w:p w14:paraId="23BAE432" w14:textId="77777777" w:rsidR="007A6A2B" w:rsidRPr="0029583B" w:rsidRDefault="007A6A2B" w:rsidP="005249F9">
            <w:pPr>
              <w:spacing w:line="240" w:lineRule="auto"/>
              <w:rPr>
                <w:sz w:val="18"/>
                <w:szCs w:val="18"/>
              </w:rPr>
            </w:pPr>
            <w:r w:rsidRPr="0029583B">
              <w:rPr>
                <w:sz w:val="18"/>
                <w:szCs w:val="18"/>
              </w:rPr>
              <w:t>DBPCRT</w:t>
            </w:r>
          </w:p>
        </w:tc>
        <w:tc>
          <w:tcPr>
            <w:tcW w:w="1408" w:type="dxa"/>
          </w:tcPr>
          <w:p w14:paraId="53D119F2" w14:textId="77777777" w:rsidR="007A6A2B" w:rsidRPr="0029583B" w:rsidRDefault="007A6A2B" w:rsidP="005249F9">
            <w:pPr>
              <w:spacing w:line="240" w:lineRule="auto"/>
              <w:rPr>
                <w:sz w:val="18"/>
                <w:szCs w:val="18"/>
              </w:rPr>
            </w:pPr>
            <w:r w:rsidRPr="0029583B">
              <w:rPr>
                <w:sz w:val="18"/>
                <w:szCs w:val="18"/>
              </w:rPr>
              <w:t>Target dose: 125-250 mg PP</w:t>
            </w:r>
          </w:p>
          <w:p w14:paraId="17DD3335" w14:textId="77777777" w:rsidR="007A6A2B" w:rsidRPr="0029583B" w:rsidRDefault="007A6A2B" w:rsidP="005249F9">
            <w:pPr>
              <w:spacing w:line="240" w:lineRule="auto"/>
              <w:rPr>
                <w:sz w:val="18"/>
                <w:szCs w:val="18"/>
              </w:rPr>
            </w:pPr>
            <w:r w:rsidRPr="0029583B">
              <w:rPr>
                <w:sz w:val="18"/>
                <w:szCs w:val="18"/>
              </w:rPr>
              <w:t>Build-up interval: 2 weeks</w:t>
            </w:r>
          </w:p>
          <w:p w14:paraId="1C022703" w14:textId="77777777" w:rsidR="007A6A2B" w:rsidRPr="0029583B" w:rsidRDefault="007A6A2B" w:rsidP="005249F9">
            <w:pPr>
              <w:spacing w:line="240" w:lineRule="auto"/>
              <w:rPr>
                <w:sz w:val="18"/>
                <w:szCs w:val="18"/>
              </w:rPr>
            </w:pPr>
            <w:r w:rsidRPr="0029583B">
              <w:rPr>
                <w:sz w:val="18"/>
                <w:szCs w:val="18"/>
              </w:rPr>
              <w:t>Build-up duration: up to 14 months</w:t>
            </w:r>
          </w:p>
          <w:p w14:paraId="199F5EC1" w14:textId="77777777" w:rsidR="007A6A2B" w:rsidRPr="0029583B" w:rsidRDefault="007A6A2B" w:rsidP="005249F9">
            <w:pPr>
              <w:spacing w:line="240" w:lineRule="auto"/>
              <w:rPr>
                <w:sz w:val="18"/>
                <w:szCs w:val="18"/>
              </w:rPr>
            </w:pPr>
            <w:r w:rsidRPr="0029583B">
              <w:rPr>
                <w:sz w:val="18"/>
                <w:szCs w:val="18"/>
              </w:rPr>
              <w:t>Maintenance dose and duration: median: 125 mg/d for  8±2 weeks</w:t>
            </w:r>
          </w:p>
          <w:p w14:paraId="1202E297" w14:textId="77777777" w:rsidR="007A6A2B" w:rsidRPr="0029583B" w:rsidRDefault="007A6A2B" w:rsidP="005249F9">
            <w:pPr>
              <w:spacing w:line="240" w:lineRule="auto"/>
              <w:rPr>
                <w:sz w:val="18"/>
                <w:szCs w:val="18"/>
              </w:rPr>
            </w:pPr>
          </w:p>
          <w:p w14:paraId="13BB717B" w14:textId="77777777" w:rsidR="007A6A2B" w:rsidRPr="0029583B" w:rsidRDefault="007A6A2B" w:rsidP="005249F9">
            <w:pPr>
              <w:spacing w:line="240" w:lineRule="auto"/>
              <w:jc w:val="center"/>
              <w:rPr>
                <w:sz w:val="18"/>
                <w:szCs w:val="18"/>
              </w:rPr>
            </w:pPr>
          </w:p>
        </w:tc>
        <w:tc>
          <w:tcPr>
            <w:tcW w:w="1500" w:type="dxa"/>
          </w:tcPr>
          <w:p w14:paraId="18FD3F1F" w14:textId="77777777" w:rsidR="007A6A2B" w:rsidRPr="0029583B" w:rsidRDefault="007A6A2B" w:rsidP="005249F9">
            <w:pPr>
              <w:spacing w:line="240" w:lineRule="auto"/>
              <w:rPr>
                <w:sz w:val="18"/>
                <w:szCs w:val="18"/>
              </w:rPr>
            </w:pPr>
            <w:r w:rsidRPr="0029583B">
              <w:rPr>
                <w:b/>
                <w:sz w:val="18"/>
                <w:szCs w:val="18"/>
              </w:rPr>
              <w:t>FAQLQ-PF</w:t>
            </w:r>
            <w:r w:rsidRPr="0029583B">
              <w:rPr>
                <w:sz w:val="18"/>
                <w:szCs w:val="18"/>
              </w:rPr>
              <w:t xml:space="preserve"> (for mothers of children age 3-12) at a median of 9.5 weeks (IQR, 5-15.3) after final OFC</w:t>
            </w:r>
          </w:p>
          <w:p w14:paraId="466B4E05" w14:textId="77777777" w:rsidR="007A6A2B" w:rsidRPr="0029583B" w:rsidRDefault="007A6A2B" w:rsidP="005249F9">
            <w:pPr>
              <w:spacing w:line="240" w:lineRule="auto"/>
              <w:rPr>
                <w:sz w:val="18"/>
                <w:szCs w:val="18"/>
              </w:rPr>
            </w:pPr>
          </w:p>
          <w:p w14:paraId="1D9CF3C7" w14:textId="77777777" w:rsidR="007A6A2B" w:rsidRPr="0029583B" w:rsidRDefault="007A6A2B" w:rsidP="005249F9">
            <w:pPr>
              <w:spacing w:line="240" w:lineRule="auto"/>
              <w:rPr>
                <w:sz w:val="18"/>
                <w:szCs w:val="18"/>
              </w:rPr>
            </w:pPr>
            <w:r w:rsidRPr="0029583B">
              <w:rPr>
                <w:b/>
                <w:sz w:val="18"/>
                <w:szCs w:val="18"/>
              </w:rPr>
              <w:t>FAQLQ-CF</w:t>
            </w:r>
            <w:r w:rsidRPr="0029583B">
              <w:rPr>
                <w:sz w:val="18"/>
                <w:szCs w:val="18"/>
              </w:rPr>
              <w:t xml:space="preserve"> (for children age 8-12) at a median of 11 weeks (IQR, 7-16) after final OFC</w:t>
            </w:r>
          </w:p>
        </w:tc>
        <w:tc>
          <w:tcPr>
            <w:tcW w:w="1271" w:type="dxa"/>
          </w:tcPr>
          <w:p w14:paraId="2940EA98" w14:textId="77777777" w:rsidR="007A6A2B" w:rsidRPr="0029583B" w:rsidRDefault="007A6A2B" w:rsidP="005249F9">
            <w:pPr>
              <w:spacing w:line="240" w:lineRule="auto"/>
              <w:rPr>
                <w:sz w:val="18"/>
                <w:szCs w:val="18"/>
              </w:rPr>
            </w:pPr>
            <w:r w:rsidRPr="0029583B">
              <w:rPr>
                <w:sz w:val="18"/>
                <w:szCs w:val="18"/>
              </w:rPr>
              <w:t>N=62  (31 OIT, 31 placebo)</w:t>
            </w:r>
          </w:p>
          <w:p w14:paraId="3A747FC4" w14:textId="77777777" w:rsidR="007A6A2B" w:rsidRPr="0029583B" w:rsidRDefault="007A6A2B" w:rsidP="005249F9">
            <w:pPr>
              <w:spacing w:line="240" w:lineRule="auto"/>
              <w:rPr>
                <w:sz w:val="18"/>
                <w:szCs w:val="18"/>
              </w:rPr>
            </w:pPr>
          </w:p>
          <w:p w14:paraId="22566509" w14:textId="77777777" w:rsidR="007A6A2B" w:rsidRPr="0029583B" w:rsidRDefault="007A6A2B" w:rsidP="005249F9">
            <w:pPr>
              <w:spacing w:line="240" w:lineRule="auto"/>
              <w:rPr>
                <w:sz w:val="18"/>
                <w:szCs w:val="18"/>
              </w:rPr>
            </w:pPr>
            <w:r w:rsidRPr="0029583B">
              <w:rPr>
                <w:sz w:val="18"/>
                <w:szCs w:val="18"/>
              </w:rPr>
              <w:t>Age: 3.2-17.8, median 6.8</w:t>
            </w:r>
          </w:p>
          <w:p w14:paraId="676ED426" w14:textId="77777777" w:rsidR="007A6A2B" w:rsidRPr="0029583B" w:rsidRDefault="007A6A2B" w:rsidP="005249F9">
            <w:pPr>
              <w:spacing w:line="240" w:lineRule="auto"/>
              <w:rPr>
                <w:sz w:val="18"/>
                <w:szCs w:val="18"/>
              </w:rPr>
            </w:pPr>
          </w:p>
          <w:p w14:paraId="21CD9364" w14:textId="77777777" w:rsidR="007A6A2B" w:rsidRPr="0029583B" w:rsidRDefault="007A6A2B" w:rsidP="005249F9">
            <w:pPr>
              <w:spacing w:line="240" w:lineRule="auto"/>
              <w:rPr>
                <w:sz w:val="18"/>
                <w:szCs w:val="18"/>
                <w:lang w:val="fr-CA"/>
              </w:rPr>
            </w:pPr>
            <w:r w:rsidRPr="0029583B">
              <w:rPr>
                <w:sz w:val="18"/>
                <w:szCs w:val="18"/>
                <w:lang w:val="fr-CA"/>
              </w:rPr>
              <w:t>FAQLQ-PF: OIT: 27, placebo: 21</w:t>
            </w:r>
          </w:p>
          <w:p w14:paraId="669C3825" w14:textId="77777777" w:rsidR="007A6A2B" w:rsidRPr="0029583B" w:rsidRDefault="007A6A2B" w:rsidP="005249F9">
            <w:pPr>
              <w:spacing w:line="240" w:lineRule="auto"/>
              <w:rPr>
                <w:sz w:val="18"/>
                <w:szCs w:val="18"/>
                <w:lang w:val="fr-CA"/>
              </w:rPr>
            </w:pPr>
          </w:p>
          <w:p w14:paraId="1222D4F6" w14:textId="77777777" w:rsidR="007A6A2B" w:rsidRPr="0029583B" w:rsidRDefault="007A6A2B" w:rsidP="005249F9">
            <w:pPr>
              <w:spacing w:line="240" w:lineRule="auto"/>
              <w:rPr>
                <w:sz w:val="18"/>
                <w:szCs w:val="18"/>
                <w:lang w:val="fr-CA"/>
              </w:rPr>
            </w:pPr>
            <w:r w:rsidRPr="0029583B">
              <w:rPr>
                <w:sz w:val="18"/>
                <w:szCs w:val="18"/>
                <w:lang w:val="fr-CA"/>
              </w:rPr>
              <w:t>FAQLQ-CF: OIT: 11, placebo: 9</w:t>
            </w:r>
          </w:p>
          <w:p w14:paraId="5D509BF6" w14:textId="77777777" w:rsidR="007A6A2B" w:rsidRPr="0029583B" w:rsidRDefault="007A6A2B" w:rsidP="005249F9">
            <w:pPr>
              <w:spacing w:line="240" w:lineRule="auto"/>
              <w:rPr>
                <w:sz w:val="18"/>
                <w:szCs w:val="18"/>
              </w:rPr>
            </w:pPr>
            <w:r w:rsidRPr="0029583B">
              <w:rPr>
                <w:sz w:val="18"/>
                <w:szCs w:val="18"/>
              </w:rPr>
              <w:t>BOT: OIT : 50 mothers of children (3-12 years), 21 children (8-12 years)</w:t>
            </w:r>
          </w:p>
        </w:tc>
        <w:tc>
          <w:tcPr>
            <w:tcW w:w="5841" w:type="dxa"/>
          </w:tcPr>
          <w:p w14:paraId="787C07DA" w14:textId="77777777" w:rsidR="007A6A2B" w:rsidRPr="0029583B" w:rsidRDefault="007A6A2B" w:rsidP="005249F9">
            <w:pPr>
              <w:spacing w:line="240" w:lineRule="auto"/>
              <w:rPr>
                <w:b/>
                <w:sz w:val="18"/>
                <w:szCs w:val="18"/>
                <w:u w:val="single"/>
              </w:rPr>
            </w:pPr>
            <w:r w:rsidRPr="0029583B">
              <w:rPr>
                <w:b/>
                <w:sz w:val="18"/>
                <w:szCs w:val="18"/>
                <w:u w:val="single"/>
              </w:rPr>
              <w:t>FAQLQ-PF (mothers)</w:t>
            </w:r>
          </w:p>
          <w:p w14:paraId="49462E15" w14:textId="77777777" w:rsidR="007A6A2B" w:rsidRPr="0029583B" w:rsidRDefault="007A6A2B" w:rsidP="005249F9">
            <w:pPr>
              <w:spacing w:line="240" w:lineRule="auto"/>
              <w:rPr>
                <w:sz w:val="18"/>
                <w:szCs w:val="18"/>
              </w:rPr>
            </w:pPr>
            <w:r w:rsidRPr="0029583B">
              <w:rPr>
                <w:sz w:val="18"/>
                <w:szCs w:val="18"/>
              </w:rPr>
              <w:t>Total score: median change from baseline not statistically significant in both OIT (n=20) and placebo (n=18) groups</w:t>
            </w:r>
          </w:p>
          <w:p w14:paraId="2462A715" w14:textId="77777777" w:rsidR="007A6A2B" w:rsidRPr="0029583B" w:rsidRDefault="007A6A2B" w:rsidP="005249F9">
            <w:pPr>
              <w:spacing w:line="240" w:lineRule="auto"/>
              <w:rPr>
                <w:sz w:val="18"/>
                <w:szCs w:val="18"/>
              </w:rPr>
            </w:pPr>
            <w:r w:rsidRPr="0029583B">
              <w:rPr>
                <w:sz w:val="18"/>
                <w:szCs w:val="18"/>
              </w:rPr>
              <w:t>No statistically significant change in all sub-scales</w:t>
            </w:r>
          </w:p>
          <w:p w14:paraId="77B0A718" w14:textId="77777777" w:rsidR="007A6A2B" w:rsidRPr="0029583B" w:rsidRDefault="007A6A2B" w:rsidP="005249F9">
            <w:pPr>
              <w:spacing w:line="240" w:lineRule="auto"/>
              <w:rPr>
                <w:sz w:val="18"/>
                <w:szCs w:val="18"/>
              </w:rPr>
            </w:pPr>
            <w:r w:rsidRPr="0029583B">
              <w:rPr>
                <w:sz w:val="18"/>
                <w:szCs w:val="18"/>
              </w:rPr>
              <w:t>No statistically significant difference in changes between OIT and placebo.</w:t>
            </w:r>
          </w:p>
          <w:p w14:paraId="4F073516" w14:textId="77777777" w:rsidR="007A6A2B" w:rsidRPr="0029583B" w:rsidRDefault="007A6A2B" w:rsidP="005249F9">
            <w:pPr>
              <w:spacing w:line="240" w:lineRule="auto"/>
              <w:rPr>
                <w:sz w:val="18"/>
                <w:szCs w:val="18"/>
              </w:rPr>
            </w:pPr>
          </w:p>
          <w:p w14:paraId="628C6016" w14:textId="77777777" w:rsidR="007A6A2B" w:rsidRPr="0029583B" w:rsidRDefault="007A6A2B" w:rsidP="005249F9">
            <w:pPr>
              <w:spacing w:line="240" w:lineRule="auto"/>
              <w:rPr>
                <w:b/>
                <w:sz w:val="18"/>
                <w:szCs w:val="18"/>
                <w:u w:val="single"/>
              </w:rPr>
            </w:pPr>
            <w:r w:rsidRPr="0029583B">
              <w:rPr>
                <w:b/>
                <w:sz w:val="18"/>
                <w:szCs w:val="18"/>
                <w:u w:val="single"/>
              </w:rPr>
              <w:t>FAQLQ-CF (children age, 8-12 years)</w:t>
            </w:r>
          </w:p>
          <w:p w14:paraId="3E4F16B1" w14:textId="77777777" w:rsidR="007A6A2B" w:rsidRPr="0029583B" w:rsidRDefault="007A6A2B" w:rsidP="005249F9">
            <w:pPr>
              <w:spacing w:line="240" w:lineRule="auto"/>
              <w:rPr>
                <w:sz w:val="18"/>
                <w:szCs w:val="18"/>
              </w:rPr>
            </w:pPr>
            <w:r w:rsidRPr="0029583B">
              <w:rPr>
                <w:sz w:val="18"/>
                <w:szCs w:val="18"/>
              </w:rPr>
              <w:t>Total score: median change from baseline statistically significant in OIT group (n=9): -1.0 [IQR -2.7 to -0.5]; not statistically significant in placebo group (n=8): -0.1 [IQR-1.2-0.7], but difference between OIT and placebo not statistically significant (P=0.1)</w:t>
            </w:r>
          </w:p>
          <w:p w14:paraId="7B2650F3" w14:textId="77777777" w:rsidR="007A6A2B" w:rsidRPr="0029583B" w:rsidRDefault="007A6A2B" w:rsidP="005249F9">
            <w:pPr>
              <w:spacing w:line="240" w:lineRule="auto"/>
              <w:rPr>
                <w:sz w:val="18"/>
                <w:szCs w:val="18"/>
              </w:rPr>
            </w:pPr>
            <w:r w:rsidRPr="0029583B">
              <w:rPr>
                <w:sz w:val="18"/>
                <w:szCs w:val="18"/>
              </w:rPr>
              <w:t>By subscale, statistically significant improvement from baseline for:</w:t>
            </w:r>
          </w:p>
          <w:p w14:paraId="07FC7384" w14:textId="77777777" w:rsidR="007A6A2B" w:rsidRPr="0029583B" w:rsidRDefault="007A6A2B" w:rsidP="00DA4442">
            <w:pPr>
              <w:pStyle w:val="Paragraphedeliste"/>
              <w:numPr>
                <w:ilvl w:val="0"/>
                <w:numId w:val="17"/>
              </w:numPr>
              <w:spacing w:after="0" w:line="240" w:lineRule="auto"/>
              <w:ind w:left="272" w:hanging="142"/>
              <w:rPr>
                <w:sz w:val="18"/>
                <w:szCs w:val="18"/>
              </w:rPr>
            </w:pPr>
            <w:r w:rsidRPr="0029583B">
              <w:rPr>
                <w:sz w:val="18"/>
                <w:szCs w:val="18"/>
              </w:rPr>
              <w:t>RAE (-2.0 [IQR -3.3 to -0.9])</w:t>
            </w:r>
          </w:p>
          <w:p w14:paraId="7AE83E88" w14:textId="77777777" w:rsidR="007A6A2B" w:rsidRPr="0029583B" w:rsidRDefault="007A6A2B" w:rsidP="00DA4442">
            <w:pPr>
              <w:pStyle w:val="Paragraphedeliste"/>
              <w:numPr>
                <w:ilvl w:val="0"/>
                <w:numId w:val="17"/>
              </w:numPr>
              <w:spacing w:after="0" w:line="240" w:lineRule="auto"/>
              <w:ind w:left="272" w:hanging="142"/>
              <w:rPr>
                <w:sz w:val="18"/>
                <w:szCs w:val="18"/>
              </w:rPr>
            </w:pPr>
            <w:r w:rsidRPr="0029583B">
              <w:rPr>
                <w:sz w:val="18"/>
                <w:szCs w:val="18"/>
              </w:rPr>
              <w:t xml:space="preserve">EI (-1.8 [IQR -2.8 to -0.9]), and </w:t>
            </w:r>
          </w:p>
          <w:p w14:paraId="3AB3CE5C" w14:textId="77777777" w:rsidR="007A6A2B" w:rsidRPr="0029583B" w:rsidRDefault="007A6A2B" w:rsidP="00DA4442">
            <w:pPr>
              <w:pStyle w:val="Paragraphedeliste"/>
              <w:numPr>
                <w:ilvl w:val="0"/>
                <w:numId w:val="17"/>
              </w:numPr>
              <w:spacing w:after="0" w:line="240" w:lineRule="auto"/>
              <w:ind w:left="272" w:hanging="142"/>
              <w:rPr>
                <w:sz w:val="18"/>
                <w:szCs w:val="18"/>
              </w:rPr>
            </w:pPr>
            <w:r w:rsidRPr="0029583B">
              <w:rPr>
                <w:sz w:val="18"/>
                <w:szCs w:val="18"/>
              </w:rPr>
              <w:t xml:space="preserve">AA (-1.9 [-3 to -0.1]), </w:t>
            </w:r>
          </w:p>
          <w:p w14:paraId="1F006914" w14:textId="77777777" w:rsidR="007A6A2B" w:rsidRPr="0029583B" w:rsidRDefault="007A6A2B" w:rsidP="005249F9">
            <w:pPr>
              <w:spacing w:line="240" w:lineRule="auto"/>
              <w:rPr>
                <w:sz w:val="18"/>
                <w:szCs w:val="18"/>
              </w:rPr>
            </w:pPr>
            <w:proofErr w:type="gramStart"/>
            <w:r w:rsidRPr="0029583B">
              <w:rPr>
                <w:sz w:val="18"/>
                <w:szCs w:val="18"/>
              </w:rPr>
              <w:t>but</w:t>
            </w:r>
            <w:proofErr w:type="gramEnd"/>
            <w:r w:rsidRPr="0029583B">
              <w:rPr>
                <w:sz w:val="18"/>
                <w:szCs w:val="18"/>
              </w:rPr>
              <w:t xml:space="preserve"> not for DR.</w:t>
            </w:r>
          </w:p>
          <w:p w14:paraId="6DCBECF2" w14:textId="77777777" w:rsidR="007A6A2B" w:rsidRPr="0029583B" w:rsidRDefault="007A6A2B" w:rsidP="005249F9">
            <w:pPr>
              <w:spacing w:line="240" w:lineRule="auto"/>
              <w:rPr>
                <w:sz w:val="18"/>
                <w:szCs w:val="18"/>
              </w:rPr>
            </w:pPr>
            <w:r w:rsidRPr="0029583B">
              <w:rPr>
                <w:sz w:val="18"/>
                <w:szCs w:val="18"/>
              </w:rPr>
              <w:t>Changes statistically different from placebo only for  “risk of accidental exposure” and “emotional impact”  (P=0.02 for both)</w:t>
            </w:r>
          </w:p>
        </w:tc>
        <w:tc>
          <w:tcPr>
            <w:tcW w:w="2303" w:type="dxa"/>
          </w:tcPr>
          <w:p w14:paraId="434DE119" w14:textId="77777777" w:rsidR="007A6A2B" w:rsidRPr="0029583B" w:rsidRDefault="007A6A2B" w:rsidP="005249F9">
            <w:pPr>
              <w:spacing w:line="240" w:lineRule="auto"/>
              <w:rPr>
                <w:sz w:val="18"/>
                <w:szCs w:val="18"/>
              </w:rPr>
            </w:pPr>
            <w:r w:rsidRPr="0029583B">
              <w:rPr>
                <w:sz w:val="18"/>
                <w:szCs w:val="18"/>
              </w:rPr>
              <w:t>Not reported</w:t>
            </w:r>
          </w:p>
        </w:tc>
        <w:tc>
          <w:tcPr>
            <w:tcW w:w="3914" w:type="dxa"/>
          </w:tcPr>
          <w:p w14:paraId="1DC14630" w14:textId="77777777" w:rsidR="007A6A2B" w:rsidRPr="0029583B" w:rsidRDefault="007A6A2B" w:rsidP="005249F9">
            <w:pPr>
              <w:spacing w:line="240" w:lineRule="auto"/>
              <w:rPr>
                <w:sz w:val="18"/>
                <w:szCs w:val="18"/>
              </w:rPr>
            </w:pPr>
            <w:r w:rsidRPr="0029583B">
              <w:rPr>
                <w:sz w:val="18"/>
                <w:szCs w:val="18"/>
              </w:rPr>
              <w:t>In a placebo-controlled RCT, at approx. 3 months post-treatment there was no significant change of parental FAQLQ-PF scores compared to baseline or to placebo. However, children (age 8-12) in the OIT group reported clinically important and statistically significant improvements from baseline in the FAQLQ-CF total score and in all domains, except “dietary restrictions”. There were no significant changes from baseline in the children’s placebo group; differences between the two groups were not statistically significant, except for “risk of accidental exposure” and “emotional impact”.</w:t>
            </w:r>
          </w:p>
          <w:p w14:paraId="1AAE6B91" w14:textId="77777777" w:rsidR="007A6A2B" w:rsidRPr="0029583B" w:rsidRDefault="007A6A2B" w:rsidP="005249F9">
            <w:pPr>
              <w:spacing w:line="240" w:lineRule="auto"/>
              <w:rPr>
                <w:sz w:val="18"/>
                <w:szCs w:val="18"/>
              </w:rPr>
            </w:pPr>
          </w:p>
          <w:p w14:paraId="30616222" w14:textId="77777777" w:rsidR="007A6A2B" w:rsidRPr="0029583B" w:rsidRDefault="007A6A2B" w:rsidP="005249F9">
            <w:pPr>
              <w:spacing w:line="240" w:lineRule="auto"/>
              <w:rPr>
                <w:sz w:val="18"/>
                <w:szCs w:val="18"/>
              </w:rPr>
            </w:pPr>
            <w:r w:rsidRPr="0029583B">
              <w:rPr>
                <w:sz w:val="18"/>
                <w:szCs w:val="18"/>
                <w:u w:val="single"/>
              </w:rPr>
              <w:t>Limitations</w:t>
            </w:r>
            <w:r w:rsidRPr="0029583B">
              <w:rPr>
                <w:sz w:val="18"/>
                <w:szCs w:val="18"/>
              </w:rPr>
              <w:t xml:space="preserve">: </w:t>
            </w:r>
          </w:p>
          <w:p w14:paraId="22FE7EA1" w14:textId="77777777" w:rsidR="007A6A2B" w:rsidRPr="0029583B" w:rsidRDefault="007A6A2B" w:rsidP="005249F9">
            <w:pPr>
              <w:spacing w:line="240" w:lineRule="auto"/>
              <w:rPr>
                <w:sz w:val="18"/>
                <w:szCs w:val="18"/>
              </w:rPr>
            </w:pPr>
            <w:r w:rsidRPr="0029583B">
              <w:rPr>
                <w:sz w:val="18"/>
                <w:szCs w:val="18"/>
              </w:rPr>
              <w:t>*Incomplete FU</w:t>
            </w:r>
          </w:p>
          <w:p w14:paraId="184CBCE2" w14:textId="77777777" w:rsidR="007A6A2B" w:rsidRPr="0029583B" w:rsidRDefault="007A6A2B" w:rsidP="005249F9">
            <w:pPr>
              <w:spacing w:line="240" w:lineRule="auto"/>
              <w:rPr>
                <w:sz w:val="18"/>
                <w:szCs w:val="18"/>
              </w:rPr>
            </w:pPr>
            <w:r w:rsidRPr="0029583B">
              <w:rPr>
                <w:sz w:val="18"/>
                <w:szCs w:val="18"/>
              </w:rPr>
              <w:t>*Small sample size, particularly for the children (20 in total)</w:t>
            </w:r>
          </w:p>
          <w:p w14:paraId="52F6EE23" w14:textId="77777777" w:rsidR="007A6A2B" w:rsidRPr="0029583B" w:rsidRDefault="007A6A2B" w:rsidP="005249F9">
            <w:pPr>
              <w:spacing w:line="240" w:lineRule="auto"/>
              <w:rPr>
                <w:sz w:val="18"/>
                <w:szCs w:val="18"/>
              </w:rPr>
            </w:pPr>
            <w:r w:rsidRPr="0029583B">
              <w:rPr>
                <w:sz w:val="18"/>
                <w:szCs w:val="18"/>
              </w:rPr>
              <w:t>*Outcomes measured at one time point only</w:t>
            </w:r>
          </w:p>
          <w:p w14:paraId="661A8BDB" w14:textId="77777777" w:rsidR="007A6A2B" w:rsidRPr="0029583B" w:rsidRDefault="007A6A2B" w:rsidP="005249F9">
            <w:pPr>
              <w:spacing w:line="240" w:lineRule="auto"/>
              <w:rPr>
                <w:sz w:val="18"/>
                <w:szCs w:val="18"/>
              </w:rPr>
            </w:pPr>
            <w:r w:rsidRPr="0029583B">
              <w:rPr>
                <w:sz w:val="18"/>
                <w:szCs w:val="18"/>
              </w:rPr>
              <w:t>*Placebo-controlled: Subjective impact of OIT on QoL may not be fully captured in the absence of assurance of successful treatment</w:t>
            </w:r>
          </w:p>
        </w:tc>
      </w:tr>
      <w:tr w:rsidR="007A6A2B" w:rsidRPr="00A241D7" w14:paraId="02536CCF" w14:textId="77777777" w:rsidTr="005249F9">
        <w:tc>
          <w:tcPr>
            <w:tcW w:w="1535" w:type="dxa"/>
          </w:tcPr>
          <w:p w14:paraId="3BF86C4D" w14:textId="5510757E" w:rsidR="007A6A2B" w:rsidRPr="0029583B" w:rsidRDefault="007A6A2B" w:rsidP="005249F9">
            <w:pPr>
              <w:spacing w:line="240" w:lineRule="auto"/>
              <w:rPr>
                <w:sz w:val="18"/>
                <w:szCs w:val="18"/>
              </w:rPr>
            </w:pPr>
            <w:r w:rsidRPr="0029583B">
              <w:rPr>
                <w:sz w:val="18"/>
                <w:szCs w:val="18"/>
              </w:rPr>
              <w:lastRenderedPageBreak/>
              <w:t>Reier-Nilsen, 2019b</w:t>
            </w:r>
            <w:r w:rsidRPr="0029583B">
              <w:rPr>
                <w:sz w:val="18"/>
                <w:szCs w:val="18"/>
              </w:rPr>
              <w:fldChar w:fldCharType="begin"/>
            </w:r>
            <w:r w:rsidR="005F2998">
              <w:rPr>
                <w:sz w:val="18"/>
                <w:szCs w:val="18"/>
              </w:rPr>
              <w:instrText xml:space="preserve"> ADDIN EN.CITE &lt;EndNote&gt;&lt;Cite&gt;&lt;Author&gt;Reier-Nilsen&lt;/Author&gt;&lt;Year&gt;2019&lt;/Year&gt;&lt;RecNum&gt;13494&lt;/RecNum&gt;&lt;DisplayText&gt;&lt;style face="superscript"&gt;90&lt;/style&gt;&lt;/DisplayText&gt;&lt;record&gt;&lt;rec-number&gt;13494&lt;/rec-number&gt;&lt;foreign-keys&gt;&lt;key app="EN" db-id="x9wzz5atbsd22oefrz25wtay2xf5fvep500r" timestamp="1558543023"&gt;13494&lt;/key&gt;&lt;/foreign-keys&gt;&lt;ref-type name="Journal Article"&gt;17&lt;/ref-type&gt;&lt;contributors&gt;&lt;authors&gt;&lt;author&gt;Reier-Nilsen, T.&lt;/author&gt;&lt;author&gt;Carlsen, K. C. L.&lt;/author&gt;&lt;author&gt;Michelsen, M. M.&lt;/author&gt;&lt;author&gt;Drottning, S.&lt;/author&gt;&lt;author&gt;Carlsen, K. H.&lt;/author&gt;&lt;author&gt;Zhang, C.&lt;/author&gt;&lt;author&gt;Borres, M. P.&lt;/author&gt;&lt;author&gt;Haland, G.&lt;/author&gt;&lt;/authors&gt;&lt;/contributors&gt;&lt;auth-address&gt;Division of Pediatric and Adolescent Medicine, Oslo University Hospital, Oslo, Norway.&amp;#xD;Institute of Clinical Medicine, University of Oslo, Oslo, Norway.&amp;#xD;Department of Biostatistics, Institute of Basic Medical Sciences, Faculty of Medicine, University of Oslo.&amp;#xD;Thermo-Fisher Scientific, Uppsala, Sweden.&amp;#xD;Department of Women&amp;apos;s and Children&amp;apos;s Health, Uppsala University, Uppsala, Sweden.&lt;/auth-address&gt;&lt;titles&gt;&lt;title&gt;Parent and child perception of quality of life in a randomized controlled peanut oral immunotherapy trial&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edition&gt;2019/04/24&lt;/edition&gt;&lt;dates&gt;&lt;year&gt;2019&lt;/year&gt;&lt;pub-dates&gt;&lt;date&gt;Apr 23&lt;/date&gt;&lt;/pub-dates&gt;&lt;/dates&gt;&lt;isbn&gt;1399-3038 (Electronic)&amp;#xD;0905-6157 (Linking)&lt;/isbn&gt;&lt;accession-num&gt;31013372&lt;/accession-num&gt;&lt;urls&gt;&lt;related-urls&gt;&lt;url&gt;http://www.ncbi.nlm.nih.gov/pubmed/31013372&lt;/url&gt;&lt;/related-urls&gt;&lt;/urls&gt;&lt;custom1&gt;RCT, N=77&lt;/custom1&gt;&lt;electronic-resource-num&gt;10.1111/pai.13066&lt;/electronic-resource-num&gt;&lt;language&gt;eng&lt;/language&gt;&lt;/record&gt;&lt;/Cite&gt;&lt;/EndNote&gt;</w:instrText>
            </w:r>
            <w:r w:rsidRPr="0029583B">
              <w:rPr>
                <w:sz w:val="18"/>
                <w:szCs w:val="18"/>
              </w:rPr>
              <w:fldChar w:fldCharType="separate"/>
            </w:r>
            <w:r w:rsidR="005F2998" w:rsidRPr="005F2998">
              <w:rPr>
                <w:noProof/>
                <w:sz w:val="18"/>
                <w:szCs w:val="18"/>
                <w:vertAlign w:val="superscript"/>
              </w:rPr>
              <w:t>90</w:t>
            </w:r>
            <w:r w:rsidRPr="0029583B">
              <w:rPr>
                <w:sz w:val="18"/>
                <w:szCs w:val="18"/>
              </w:rPr>
              <w:fldChar w:fldCharType="end"/>
            </w:r>
            <w:r w:rsidRPr="0029583B">
              <w:rPr>
                <w:sz w:val="18"/>
                <w:szCs w:val="18"/>
              </w:rPr>
              <w:t xml:space="preserve"> and 2019a</w:t>
            </w:r>
            <w:r w:rsidRPr="0029583B">
              <w:rPr>
                <w:sz w:val="18"/>
                <w:szCs w:val="18"/>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8"/>
                <w:szCs w:val="18"/>
              </w:rPr>
              <w:instrText xml:space="preserve"> ADDIN EN.CITE </w:instrText>
            </w:r>
            <w:r w:rsidR="005F2998">
              <w:rPr>
                <w:sz w:val="18"/>
                <w:szCs w:val="18"/>
              </w:rPr>
              <w:fldChar w:fldCharType="begin">
                <w:fldData xml:space="preserve">PEVuZE5vdGU+PENpdGU+PEF1dGhvcj5SZWllci1OaWxzZW48L0F1dGhvcj48WWVhcj4yMDE5PC9Z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zMzct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3</w:t>
            </w:r>
            <w:r w:rsidRPr="0029583B">
              <w:rPr>
                <w:sz w:val="18"/>
                <w:szCs w:val="18"/>
              </w:rPr>
              <w:fldChar w:fldCharType="end"/>
            </w:r>
            <w:r w:rsidRPr="0029583B">
              <w:rPr>
                <w:sz w:val="18"/>
                <w:szCs w:val="18"/>
              </w:rPr>
              <w:t xml:space="preserve"> - peanut </w:t>
            </w:r>
          </w:p>
          <w:p w14:paraId="445FAD13" w14:textId="77777777" w:rsidR="007A6A2B" w:rsidRPr="0029583B" w:rsidRDefault="007A6A2B" w:rsidP="005249F9">
            <w:pPr>
              <w:spacing w:line="240" w:lineRule="auto"/>
              <w:rPr>
                <w:sz w:val="18"/>
                <w:szCs w:val="18"/>
              </w:rPr>
            </w:pPr>
          </w:p>
          <w:p w14:paraId="257F8958" w14:textId="77777777" w:rsidR="007A6A2B" w:rsidRPr="0029583B" w:rsidRDefault="007A6A2B" w:rsidP="005249F9">
            <w:pPr>
              <w:spacing w:line="240" w:lineRule="auto"/>
              <w:rPr>
                <w:sz w:val="18"/>
                <w:szCs w:val="18"/>
              </w:rPr>
            </w:pPr>
            <w:r w:rsidRPr="0029583B">
              <w:rPr>
                <w:sz w:val="18"/>
                <w:szCs w:val="18"/>
              </w:rPr>
              <w:t>RCT-open label</w:t>
            </w:r>
          </w:p>
          <w:p w14:paraId="28C4CDD6" w14:textId="77777777" w:rsidR="007A6A2B" w:rsidRPr="0029583B" w:rsidRDefault="007A6A2B" w:rsidP="005249F9">
            <w:pPr>
              <w:spacing w:line="240" w:lineRule="auto"/>
              <w:rPr>
                <w:sz w:val="18"/>
                <w:szCs w:val="18"/>
              </w:rPr>
            </w:pPr>
          </w:p>
        </w:tc>
        <w:tc>
          <w:tcPr>
            <w:tcW w:w="1408" w:type="dxa"/>
          </w:tcPr>
          <w:p w14:paraId="21194E8E" w14:textId="77777777" w:rsidR="007A6A2B" w:rsidRPr="0029583B" w:rsidRDefault="007A6A2B" w:rsidP="005249F9">
            <w:pPr>
              <w:spacing w:line="240" w:lineRule="auto"/>
              <w:rPr>
                <w:sz w:val="18"/>
                <w:szCs w:val="18"/>
              </w:rPr>
            </w:pPr>
            <w:r w:rsidRPr="0029583B">
              <w:rPr>
                <w:sz w:val="18"/>
                <w:szCs w:val="18"/>
              </w:rPr>
              <w:t>Target dose: 5000 mg PP</w:t>
            </w:r>
          </w:p>
          <w:p w14:paraId="62E75FD2" w14:textId="77777777" w:rsidR="007A6A2B" w:rsidRPr="0029583B" w:rsidRDefault="007A6A2B" w:rsidP="005249F9">
            <w:pPr>
              <w:spacing w:line="240" w:lineRule="auto"/>
              <w:rPr>
                <w:sz w:val="18"/>
                <w:szCs w:val="18"/>
              </w:rPr>
            </w:pPr>
            <w:r w:rsidRPr="0029583B">
              <w:rPr>
                <w:sz w:val="18"/>
                <w:szCs w:val="18"/>
              </w:rPr>
              <w:t>Build-up interval: 2 weeks</w:t>
            </w:r>
          </w:p>
          <w:p w14:paraId="6153EB01" w14:textId="77777777" w:rsidR="007A6A2B" w:rsidRPr="0029583B" w:rsidRDefault="007A6A2B" w:rsidP="005249F9">
            <w:pPr>
              <w:spacing w:line="240" w:lineRule="auto"/>
              <w:rPr>
                <w:sz w:val="18"/>
                <w:szCs w:val="18"/>
              </w:rPr>
            </w:pPr>
            <w:r w:rsidRPr="0029583B">
              <w:rPr>
                <w:sz w:val="18"/>
                <w:szCs w:val="18"/>
              </w:rPr>
              <w:t>Build-up duration: 50-78 weeks</w:t>
            </w:r>
          </w:p>
          <w:p w14:paraId="6B6B7EE5" w14:textId="77777777" w:rsidR="007A6A2B" w:rsidRPr="0029583B" w:rsidRDefault="007A6A2B" w:rsidP="005249F9">
            <w:pPr>
              <w:spacing w:line="240" w:lineRule="auto"/>
              <w:rPr>
                <w:sz w:val="18"/>
                <w:szCs w:val="18"/>
              </w:rPr>
            </w:pPr>
            <w:r w:rsidRPr="0029583B">
              <w:rPr>
                <w:sz w:val="18"/>
                <w:szCs w:val="18"/>
              </w:rPr>
              <w:t>Maintenance dose and duration planned: 5000 mg/d for 36 months; observed:  mean 3322 mg PP (range 350 to 5000)</w:t>
            </w:r>
          </w:p>
        </w:tc>
        <w:tc>
          <w:tcPr>
            <w:tcW w:w="1500" w:type="dxa"/>
          </w:tcPr>
          <w:p w14:paraId="15F008DC" w14:textId="77777777" w:rsidR="007A6A2B" w:rsidRPr="0029583B" w:rsidRDefault="007A6A2B" w:rsidP="005249F9">
            <w:pPr>
              <w:spacing w:line="240" w:lineRule="auto"/>
              <w:rPr>
                <w:sz w:val="18"/>
                <w:szCs w:val="18"/>
              </w:rPr>
            </w:pPr>
            <w:r w:rsidRPr="0029583B">
              <w:rPr>
                <w:b/>
                <w:sz w:val="18"/>
                <w:szCs w:val="18"/>
              </w:rPr>
              <w:t>PedsQL 4.0</w:t>
            </w:r>
            <w:r w:rsidRPr="0029583B">
              <w:rPr>
                <w:sz w:val="18"/>
                <w:szCs w:val="18"/>
              </w:rPr>
              <w:t xml:space="preserve"> (parents and children) at enrolment (Y0), after 1 year (end of up-dosing) (Y1) and after 2 years (Y2) of OIT</w:t>
            </w:r>
          </w:p>
          <w:p w14:paraId="3490A887" w14:textId="77777777" w:rsidR="007A6A2B" w:rsidRPr="0029583B" w:rsidRDefault="007A6A2B" w:rsidP="005249F9">
            <w:pPr>
              <w:spacing w:line="240" w:lineRule="auto"/>
              <w:rPr>
                <w:sz w:val="18"/>
                <w:szCs w:val="18"/>
              </w:rPr>
            </w:pPr>
          </w:p>
          <w:p w14:paraId="2C9E1D42" w14:textId="77777777" w:rsidR="007A6A2B" w:rsidRPr="0029583B" w:rsidRDefault="007A6A2B" w:rsidP="005249F9">
            <w:pPr>
              <w:spacing w:line="240" w:lineRule="auto"/>
              <w:rPr>
                <w:sz w:val="18"/>
                <w:szCs w:val="18"/>
              </w:rPr>
            </w:pPr>
            <w:r w:rsidRPr="0029583B">
              <w:rPr>
                <w:b/>
                <w:sz w:val="18"/>
                <w:szCs w:val="18"/>
              </w:rPr>
              <w:t>FAQL-PB</w:t>
            </w:r>
            <w:r w:rsidRPr="0029583B">
              <w:rPr>
                <w:sz w:val="18"/>
                <w:szCs w:val="18"/>
              </w:rPr>
              <w:t xml:space="preserve"> (parents)</w:t>
            </w:r>
          </w:p>
        </w:tc>
        <w:tc>
          <w:tcPr>
            <w:tcW w:w="1271" w:type="dxa"/>
          </w:tcPr>
          <w:p w14:paraId="48D53B20" w14:textId="77777777" w:rsidR="007A6A2B" w:rsidRPr="0029583B" w:rsidRDefault="007A6A2B" w:rsidP="005249F9">
            <w:pPr>
              <w:spacing w:line="240" w:lineRule="auto"/>
              <w:rPr>
                <w:sz w:val="18"/>
                <w:szCs w:val="18"/>
              </w:rPr>
            </w:pPr>
            <w:r w:rsidRPr="0029583B">
              <w:rPr>
                <w:sz w:val="18"/>
                <w:szCs w:val="18"/>
              </w:rPr>
              <w:t>N=77 (57 OIT, 20 control)</w:t>
            </w:r>
          </w:p>
          <w:p w14:paraId="374A25C6" w14:textId="77777777" w:rsidR="007A6A2B" w:rsidRPr="0029583B" w:rsidRDefault="007A6A2B" w:rsidP="005249F9">
            <w:pPr>
              <w:spacing w:line="240" w:lineRule="auto"/>
              <w:rPr>
                <w:sz w:val="18"/>
                <w:szCs w:val="18"/>
              </w:rPr>
            </w:pPr>
          </w:p>
          <w:p w14:paraId="3297ED07" w14:textId="77777777" w:rsidR="007A6A2B" w:rsidRPr="0029583B" w:rsidRDefault="007A6A2B" w:rsidP="005249F9">
            <w:pPr>
              <w:spacing w:line="240" w:lineRule="auto"/>
              <w:rPr>
                <w:sz w:val="18"/>
                <w:szCs w:val="18"/>
              </w:rPr>
            </w:pPr>
            <w:r w:rsidRPr="0029583B">
              <w:rPr>
                <w:sz w:val="18"/>
                <w:szCs w:val="18"/>
              </w:rPr>
              <w:t>Age: 5-15, median 10.1 OIT and 8.9 control</w:t>
            </w:r>
          </w:p>
        </w:tc>
        <w:tc>
          <w:tcPr>
            <w:tcW w:w="5841" w:type="dxa"/>
          </w:tcPr>
          <w:p w14:paraId="096D060E" w14:textId="77777777" w:rsidR="007A6A2B" w:rsidRPr="0029583B" w:rsidRDefault="007A6A2B" w:rsidP="005249F9">
            <w:pPr>
              <w:spacing w:line="240" w:lineRule="auto"/>
              <w:rPr>
                <w:sz w:val="18"/>
                <w:szCs w:val="18"/>
              </w:rPr>
            </w:pPr>
            <w:r w:rsidRPr="0029583B">
              <w:rPr>
                <w:sz w:val="18"/>
                <w:szCs w:val="18"/>
              </w:rPr>
              <w:t xml:space="preserve">Mean (95% CI) </w:t>
            </w:r>
            <w:r w:rsidRPr="0029583B">
              <w:rPr>
                <w:b/>
                <w:sz w:val="18"/>
                <w:szCs w:val="18"/>
              </w:rPr>
              <w:t>PedsQL 4.0</w:t>
            </w:r>
            <w:r w:rsidRPr="0029583B">
              <w:rPr>
                <w:sz w:val="18"/>
                <w:szCs w:val="18"/>
              </w:rPr>
              <w:t xml:space="preserve"> scores from baseline to Y2:</w:t>
            </w:r>
          </w:p>
          <w:tbl>
            <w:tblPr>
              <w:tblW w:w="5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6"/>
              <w:gridCol w:w="2268"/>
              <w:gridCol w:w="1133"/>
            </w:tblGrid>
            <w:tr w:rsidR="007A6A2B" w:rsidRPr="00A241D7" w14:paraId="483C1B9F" w14:textId="77777777" w:rsidTr="005249F9">
              <w:tc>
                <w:tcPr>
                  <w:tcW w:w="2046" w:type="dxa"/>
                </w:tcPr>
                <w:p w14:paraId="368DF8C4" w14:textId="77777777" w:rsidR="007A6A2B" w:rsidRPr="0029583B" w:rsidRDefault="007A6A2B" w:rsidP="005249F9">
                  <w:pPr>
                    <w:spacing w:line="240" w:lineRule="auto"/>
                    <w:rPr>
                      <w:b/>
                      <w:sz w:val="18"/>
                      <w:szCs w:val="18"/>
                    </w:rPr>
                  </w:pPr>
                  <w:r w:rsidRPr="0029583B">
                    <w:rPr>
                      <w:b/>
                      <w:sz w:val="18"/>
                      <w:szCs w:val="18"/>
                    </w:rPr>
                    <w:t>OIT (n=39)</w:t>
                  </w:r>
                </w:p>
              </w:tc>
              <w:tc>
                <w:tcPr>
                  <w:tcW w:w="2268" w:type="dxa"/>
                </w:tcPr>
                <w:p w14:paraId="7F8D3B16" w14:textId="77777777" w:rsidR="007A6A2B" w:rsidRPr="0029583B" w:rsidRDefault="007A6A2B" w:rsidP="005249F9">
                  <w:pPr>
                    <w:spacing w:line="240" w:lineRule="auto"/>
                    <w:rPr>
                      <w:b/>
                      <w:sz w:val="18"/>
                      <w:szCs w:val="18"/>
                    </w:rPr>
                  </w:pPr>
                  <w:r w:rsidRPr="0029583B">
                    <w:rPr>
                      <w:b/>
                      <w:sz w:val="18"/>
                      <w:szCs w:val="18"/>
                    </w:rPr>
                    <w:t>Control (n=20)</w:t>
                  </w:r>
                </w:p>
              </w:tc>
              <w:tc>
                <w:tcPr>
                  <w:tcW w:w="1133" w:type="dxa"/>
                </w:tcPr>
                <w:p w14:paraId="6820AA8F" w14:textId="77777777" w:rsidR="007A6A2B" w:rsidRPr="0029583B" w:rsidRDefault="007A6A2B" w:rsidP="005249F9">
                  <w:pPr>
                    <w:spacing w:line="240" w:lineRule="auto"/>
                    <w:rPr>
                      <w:b/>
                      <w:sz w:val="18"/>
                      <w:szCs w:val="18"/>
                    </w:rPr>
                  </w:pPr>
                  <w:r w:rsidRPr="0029583B">
                    <w:rPr>
                      <w:b/>
                      <w:sz w:val="18"/>
                      <w:szCs w:val="18"/>
                    </w:rPr>
                    <w:t>Between groups</w:t>
                  </w:r>
                </w:p>
              </w:tc>
            </w:tr>
            <w:tr w:rsidR="007A6A2B" w:rsidRPr="00A241D7" w14:paraId="7910CC6E" w14:textId="77777777" w:rsidTr="005249F9">
              <w:tc>
                <w:tcPr>
                  <w:tcW w:w="2046" w:type="dxa"/>
                </w:tcPr>
                <w:p w14:paraId="44FC7D46" w14:textId="77777777" w:rsidR="007A6A2B" w:rsidRPr="0029583B" w:rsidRDefault="007A6A2B" w:rsidP="005249F9">
                  <w:pPr>
                    <w:spacing w:line="240" w:lineRule="auto"/>
                    <w:rPr>
                      <w:b/>
                      <w:sz w:val="18"/>
                      <w:szCs w:val="18"/>
                    </w:rPr>
                  </w:pPr>
                  <w:r w:rsidRPr="0029583B">
                    <w:rPr>
                      <w:b/>
                      <w:sz w:val="18"/>
                      <w:szCs w:val="18"/>
                    </w:rPr>
                    <w:t>Children</w:t>
                  </w:r>
                </w:p>
              </w:tc>
              <w:tc>
                <w:tcPr>
                  <w:tcW w:w="2268" w:type="dxa"/>
                </w:tcPr>
                <w:p w14:paraId="255ED075" w14:textId="77777777" w:rsidR="007A6A2B" w:rsidRPr="0029583B" w:rsidRDefault="007A6A2B" w:rsidP="005249F9">
                  <w:pPr>
                    <w:spacing w:line="240" w:lineRule="auto"/>
                    <w:rPr>
                      <w:sz w:val="18"/>
                      <w:szCs w:val="18"/>
                    </w:rPr>
                  </w:pPr>
                </w:p>
              </w:tc>
              <w:tc>
                <w:tcPr>
                  <w:tcW w:w="1133" w:type="dxa"/>
                </w:tcPr>
                <w:p w14:paraId="416FCCCE" w14:textId="77777777" w:rsidR="007A6A2B" w:rsidRPr="0029583B" w:rsidRDefault="007A6A2B" w:rsidP="005249F9">
                  <w:pPr>
                    <w:spacing w:line="240" w:lineRule="auto"/>
                    <w:rPr>
                      <w:sz w:val="18"/>
                      <w:szCs w:val="18"/>
                    </w:rPr>
                  </w:pPr>
                </w:p>
              </w:tc>
            </w:tr>
            <w:tr w:rsidR="007A6A2B" w:rsidRPr="00A241D7" w14:paraId="2CCAE533" w14:textId="77777777" w:rsidTr="005249F9">
              <w:trPr>
                <w:trHeight w:val="398"/>
              </w:trPr>
              <w:tc>
                <w:tcPr>
                  <w:tcW w:w="2046" w:type="dxa"/>
                </w:tcPr>
                <w:p w14:paraId="147F90C0" w14:textId="77777777" w:rsidR="007A6A2B" w:rsidRPr="0029583B" w:rsidRDefault="007A6A2B" w:rsidP="005249F9">
                  <w:pPr>
                    <w:spacing w:line="240" w:lineRule="auto"/>
                    <w:rPr>
                      <w:sz w:val="18"/>
                      <w:szCs w:val="18"/>
                    </w:rPr>
                  </w:pPr>
                  <w:r w:rsidRPr="0029583B">
                    <w:rPr>
                      <w:sz w:val="18"/>
                      <w:szCs w:val="18"/>
                    </w:rPr>
                    <w:t xml:space="preserve">from 82.1 to 86.7: </w:t>
                  </w:r>
                  <w:r w:rsidRPr="0029583B">
                    <w:rPr>
                      <w:color w:val="2F5496" w:themeColor="accent1" w:themeShade="BF"/>
                      <w:sz w:val="18"/>
                      <w:szCs w:val="18"/>
                    </w:rPr>
                    <w:t>+</w:t>
                  </w:r>
                  <w:r w:rsidRPr="0029583B">
                    <w:rPr>
                      <w:b/>
                      <w:color w:val="2F5496" w:themeColor="accent1" w:themeShade="BF"/>
                      <w:sz w:val="18"/>
                      <w:szCs w:val="18"/>
                    </w:rPr>
                    <w:t>4.4</w:t>
                  </w:r>
                  <w:r w:rsidRPr="0029583B">
                    <w:rPr>
                      <w:color w:val="2F5496" w:themeColor="accent1" w:themeShade="BF"/>
                      <w:sz w:val="18"/>
                      <w:szCs w:val="18"/>
                    </w:rPr>
                    <w:t xml:space="preserve"> (0.5, 8.3) P&lt;.0001*</w:t>
                  </w:r>
                </w:p>
              </w:tc>
              <w:tc>
                <w:tcPr>
                  <w:tcW w:w="2268" w:type="dxa"/>
                </w:tcPr>
                <w:p w14:paraId="7CE0C1BB" w14:textId="77777777" w:rsidR="007A6A2B" w:rsidRPr="0029583B" w:rsidRDefault="007A6A2B" w:rsidP="005249F9">
                  <w:pPr>
                    <w:spacing w:line="240" w:lineRule="auto"/>
                    <w:rPr>
                      <w:sz w:val="18"/>
                      <w:szCs w:val="18"/>
                    </w:rPr>
                  </w:pPr>
                  <w:r w:rsidRPr="0029583B">
                    <w:rPr>
                      <w:sz w:val="18"/>
                      <w:szCs w:val="18"/>
                    </w:rPr>
                    <w:t xml:space="preserve">from 83.4 to 82.2: </w:t>
                  </w:r>
                  <w:r w:rsidRPr="0029583B">
                    <w:rPr>
                      <w:b/>
                      <w:sz w:val="18"/>
                      <w:szCs w:val="18"/>
                    </w:rPr>
                    <w:t>-0.9</w:t>
                  </w:r>
                  <w:r w:rsidRPr="0029583B">
                    <w:rPr>
                      <w:sz w:val="18"/>
                      <w:szCs w:val="18"/>
                    </w:rPr>
                    <w:t xml:space="preserve"> (-7.9, 6.11), P=0.8</w:t>
                  </w:r>
                </w:p>
              </w:tc>
              <w:tc>
                <w:tcPr>
                  <w:tcW w:w="1133" w:type="dxa"/>
                </w:tcPr>
                <w:p w14:paraId="557514AC" w14:textId="77777777" w:rsidR="007A6A2B" w:rsidRPr="0029583B" w:rsidRDefault="007A6A2B" w:rsidP="005249F9">
                  <w:pPr>
                    <w:spacing w:line="240" w:lineRule="auto"/>
                    <w:rPr>
                      <w:sz w:val="18"/>
                      <w:szCs w:val="18"/>
                    </w:rPr>
                  </w:pPr>
                  <w:r w:rsidRPr="0029583B">
                    <w:rPr>
                      <w:sz w:val="18"/>
                      <w:szCs w:val="18"/>
                    </w:rPr>
                    <w:t>P= 0.12</w:t>
                  </w:r>
                </w:p>
                <w:p w14:paraId="07A70080" w14:textId="77777777" w:rsidR="007A6A2B" w:rsidRPr="0029583B" w:rsidRDefault="007A6A2B" w:rsidP="005249F9">
                  <w:pPr>
                    <w:spacing w:line="240" w:lineRule="auto"/>
                    <w:rPr>
                      <w:sz w:val="18"/>
                      <w:szCs w:val="18"/>
                    </w:rPr>
                  </w:pPr>
                </w:p>
              </w:tc>
            </w:tr>
            <w:tr w:rsidR="007A6A2B" w:rsidRPr="00A241D7" w14:paraId="1C268EAB" w14:textId="77777777" w:rsidTr="005249F9">
              <w:trPr>
                <w:trHeight w:val="64"/>
              </w:trPr>
              <w:tc>
                <w:tcPr>
                  <w:tcW w:w="2046" w:type="dxa"/>
                </w:tcPr>
                <w:p w14:paraId="7EC79FED" w14:textId="77777777" w:rsidR="007A6A2B" w:rsidRPr="0029583B" w:rsidRDefault="007A6A2B" w:rsidP="005249F9">
                  <w:pPr>
                    <w:spacing w:line="240" w:lineRule="auto"/>
                    <w:rPr>
                      <w:b/>
                      <w:sz w:val="18"/>
                      <w:szCs w:val="18"/>
                    </w:rPr>
                  </w:pPr>
                  <w:r w:rsidRPr="0029583B">
                    <w:rPr>
                      <w:b/>
                      <w:sz w:val="18"/>
                      <w:szCs w:val="18"/>
                    </w:rPr>
                    <w:t>Parents</w:t>
                  </w:r>
                </w:p>
              </w:tc>
              <w:tc>
                <w:tcPr>
                  <w:tcW w:w="2268" w:type="dxa"/>
                </w:tcPr>
                <w:p w14:paraId="4B4F5576" w14:textId="77777777" w:rsidR="007A6A2B" w:rsidRPr="0029583B" w:rsidRDefault="007A6A2B" w:rsidP="005249F9">
                  <w:pPr>
                    <w:spacing w:line="240" w:lineRule="auto"/>
                    <w:rPr>
                      <w:sz w:val="18"/>
                      <w:szCs w:val="18"/>
                    </w:rPr>
                  </w:pPr>
                </w:p>
              </w:tc>
              <w:tc>
                <w:tcPr>
                  <w:tcW w:w="1133" w:type="dxa"/>
                </w:tcPr>
                <w:p w14:paraId="3D8E6E34" w14:textId="77777777" w:rsidR="007A6A2B" w:rsidRPr="0029583B" w:rsidRDefault="007A6A2B" w:rsidP="005249F9">
                  <w:pPr>
                    <w:spacing w:line="240" w:lineRule="auto"/>
                    <w:rPr>
                      <w:sz w:val="18"/>
                      <w:szCs w:val="18"/>
                    </w:rPr>
                  </w:pPr>
                </w:p>
              </w:tc>
            </w:tr>
            <w:tr w:rsidR="007A6A2B" w:rsidRPr="00A241D7" w14:paraId="35D26BF5" w14:textId="77777777" w:rsidTr="005249F9">
              <w:tc>
                <w:tcPr>
                  <w:tcW w:w="2046" w:type="dxa"/>
                </w:tcPr>
                <w:p w14:paraId="0E3BFE6E" w14:textId="77777777" w:rsidR="007A6A2B" w:rsidRPr="0029583B" w:rsidRDefault="007A6A2B" w:rsidP="005249F9">
                  <w:pPr>
                    <w:spacing w:line="240" w:lineRule="auto"/>
                    <w:rPr>
                      <w:sz w:val="18"/>
                      <w:szCs w:val="18"/>
                    </w:rPr>
                  </w:pPr>
                  <w:r w:rsidRPr="0029583B">
                    <w:rPr>
                      <w:sz w:val="18"/>
                      <w:szCs w:val="18"/>
                    </w:rPr>
                    <w:t xml:space="preserve">from 78.7 to 83.7: </w:t>
                  </w:r>
                  <w:r w:rsidRPr="0029583B">
                    <w:rPr>
                      <w:b/>
                      <w:color w:val="2F5496" w:themeColor="accent1" w:themeShade="BF"/>
                      <w:sz w:val="18"/>
                      <w:szCs w:val="18"/>
                    </w:rPr>
                    <w:t>+9.3</w:t>
                  </w:r>
                  <w:r w:rsidRPr="0029583B">
                    <w:rPr>
                      <w:color w:val="2F5496" w:themeColor="accent1" w:themeShade="BF"/>
                      <w:sz w:val="18"/>
                      <w:szCs w:val="18"/>
                    </w:rPr>
                    <w:t xml:space="preserve"> (4.3, 14.3) P&lt;.0001*</w:t>
                  </w:r>
                </w:p>
              </w:tc>
              <w:tc>
                <w:tcPr>
                  <w:tcW w:w="2268" w:type="dxa"/>
                </w:tcPr>
                <w:p w14:paraId="2E9C804D" w14:textId="77777777" w:rsidR="007A6A2B" w:rsidRPr="0029583B" w:rsidRDefault="007A6A2B" w:rsidP="005249F9">
                  <w:pPr>
                    <w:spacing w:line="240" w:lineRule="auto"/>
                    <w:rPr>
                      <w:sz w:val="18"/>
                      <w:szCs w:val="18"/>
                    </w:rPr>
                  </w:pPr>
                  <w:r w:rsidRPr="0029583B">
                    <w:rPr>
                      <w:sz w:val="18"/>
                      <w:szCs w:val="18"/>
                    </w:rPr>
                    <w:t xml:space="preserve">from 81.7 to 82.1: </w:t>
                  </w:r>
                  <w:r w:rsidRPr="0029583B">
                    <w:rPr>
                      <w:b/>
                      <w:sz w:val="18"/>
                      <w:szCs w:val="18"/>
                    </w:rPr>
                    <w:t>+0.4</w:t>
                  </w:r>
                  <w:r w:rsidRPr="0029583B">
                    <w:rPr>
                      <w:sz w:val="18"/>
                      <w:szCs w:val="18"/>
                    </w:rPr>
                    <w:t xml:space="preserve"> (4.3, 14.3), P=0.9</w:t>
                  </w:r>
                </w:p>
              </w:tc>
              <w:tc>
                <w:tcPr>
                  <w:tcW w:w="1133" w:type="dxa"/>
                </w:tcPr>
                <w:p w14:paraId="44F2E89B" w14:textId="77777777" w:rsidR="007A6A2B" w:rsidRPr="0029583B" w:rsidRDefault="007A6A2B" w:rsidP="005249F9">
                  <w:pPr>
                    <w:spacing w:line="240" w:lineRule="auto"/>
                    <w:rPr>
                      <w:sz w:val="18"/>
                      <w:szCs w:val="18"/>
                    </w:rPr>
                  </w:pPr>
                  <w:r w:rsidRPr="0029583B">
                    <w:rPr>
                      <w:color w:val="4472C4" w:themeColor="accent1"/>
                      <w:sz w:val="18"/>
                      <w:szCs w:val="18"/>
                    </w:rPr>
                    <w:t>P=0.02*</w:t>
                  </w:r>
                </w:p>
              </w:tc>
            </w:tr>
          </w:tbl>
          <w:p w14:paraId="64847430" w14:textId="77777777" w:rsidR="007A6A2B" w:rsidRPr="0029583B" w:rsidRDefault="007A6A2B" w:rsidP="005249F9">
            <w:pPr>
              <w:spacing w:line="240" w:lineRule="auto"/>
              <w:rPr>
                <w:sz w:val="18"/>
                <w:szCs w:val="18"/>
              </w:rPr>
            </w:pPr>
          </w:p>
          <w:p w14:paraId="486A3BA4" w14:textId="77777777" w:rsidR="007A6A2B" w:rsidRPr="0029583B" w:rsidRDefault="007A6A2B" w:rsidP="005249F9">
            <w:pPr>
              <w:spacing w:line="240" w:lineRule="auto"/>
              <w:rPr>
                <w:sz w:val="18"/>
                <w:szCs w:val="18"/>
              </w:rPr>
            </w:pPr>
            <w:r w:rsidRPr="0029583B">
              <w:rPr>
                <w:b/>
                <w:sz w:val="18"/>
                <w:szCs w:val="18"/>
              </w:rPr>
              <w:t>Parents’ FAQL-PB</w:t>
            </w:r>
            <w:r w:rsidRPr="0029583B">
              <w:rPr>
                <w:sz w:val="18"/>
                <w:szCs w:val="18"/>
              </w:rPr>
              <w:t xml:space="preserve"> improved significantly among both the OIT-group by -9.9 (95% CI -14.6, -5.3) (P&lt;0.0001) and the control group by -9.4 (-15.3, -3.6) (P=0.004) from Y0 to Y2, with no significant difference between groups (P=0.57)</w:t>
            </w:r>
          </w:p>
        </w:tc>
        <w:tc>
          <w:tcPr>
            <w:tcW w:w="2303" w:type="dxa"/>
          </w:tcPr>
          <w:p w14:paraId="2E7ED321" w14:textId="77777777" w:rsidR="007A6A2B" w:rsidRPr="0029583B" w:rsidRDefault="007A6A2B" w:rsidP="005249F9">
            <w:pPr>
              <w:spacing w:line="240" w:lineRule="auto"/>
              <w:rPr>
                <w:sz w:val="18"/>
                <w:szCs w:val="18"/>
              </w:rPr>
            </w:pPr>
            <w:r w:rsidRPr="0029583B">
              <w:rPr>
                <w:sz w:val="18"/>
                <w:szCs w:val="18"/>
              </w:rPr>
              <w:t>In multivariate robust regression analysis, none of the factors examined (age, gender, maintenance dose, perceived burden of GI AEs and perceived burden of taste/amount) were associated with a change in PedsQL4.0 (child), PedsQL4.0 (parent) or FAQL-PB (parents) scores.</w:t>
            </w:r>
          </w:p>
        </w:tc>
        <w:tc>
          <w:tcPr>
            <w:tcW w:w="3914" w:type="dxa"/>
          </w:tcPr>
          <w:p w14:paraId="52765694" w14:textId="77777777" w:rsidR="007A6A2B" w:rsidRPr="0029583B" w:rsidRDefault="007A6A2B" w:rsidP="005249F9">
            <w:pPr>
              <w:spacing w:line="240" w:lineRule="auto"/>
              <w:rPr>
                <w:sz w:val="18"/>
                <w:szCs w:val="18"/>
              </w:rPr>
            </w:pPr>
            <w:r w:rsidRPr="0029583B">
              <w:rPr>
                <w:sz w:val="18"/>
                <w:szCs w:val="18"/>
              </w:rPr>
              <w:t>Mean generic PedsQL 4.0 scores improved significantly from baseline to Y2 in both children and parents, while no significant difference was seen in controls. Compared to controls, the improvement was significantly different among parents only.</w:t>
            </w:r>
          </w:p>
          <w:p w14:paraId="20E45172" w14:textId="77777777" w:rsidR="007A6A2B" w:rsidRPr="0029583B" w:rsidRDefault="007A6A2B" w:rsidP="005249F9">
            <w:pPr>
              <w:spacing w:line="240" w:lineRule="auto"/>
              <w:rPr>
                <w:sz w:val="18"/>
                <w:szCs w:val="18"/>
              </w:rPr>
            </w:pPr>
          </w:p>
          <w:p w14:paraId="7215488B" w14:textId="77777777" w:rsidR="007A6A2B" w:rsidRPr="0029583B" w:rsidRDefault="007A6A2B" w:rsidP="005249F9">
            <w:pPr>
              <w:spacing w:line="240" w:lineRule="auto"/>
              <w:rPr>
                <w:sz w:val="18"/>
                <w:szCs w:val="18"/>
              </w:rPr>
            </w:pPr>
            <w:r w:rsidRPr="0029583B">
              <w:rPr>
                <w:sz w:val="18"/>
                <w:szCs w:val="18"/>
                <w:u w:val="single"/>
              </w:rPr>
              <w:t>Limitations</w:t>
            </w:r>
            <w:r w:rsidRPr="0029583B">
              <w:rPr>
                <w:sz w:val="18"/>
                <w:szCs w:val="18"/>
              </w:rPr>
              <w:t xml:space="preserve">: </w:t>
            </w:r>
          </w:p>
          <w:p w14:paraId="358CFD4C" w14:textId="77777777" w:rsidR="007A6A2B" w:rsidRPr="0029583B" w:rsidRDefault="007A6A2B" w:rsidP="005249F9">
            <w:pPr>
              <w:spacing w:line="240" w:lineRule="auto"/>
              <w:rPr>
                <w:sz w:val="18"/>
                <w:szCs w:val="18"/>
              </w:rPr>
            </w:pPr>
            <w:r w:rsidRPr="0029583B">
              <w:rPr>
                <w:sz w:val="18"/>
                <w:szCs w:val="18"/>
              </w:rPr>
              <w:t>*Incomplete FU: Data not available for 32% (18/57) of the children who discontinued OIT</w:t>
            </w:r>
          </w:p>
          <w:p w14:paraId="7CDE2FBC" w14:textId="77777777" w:rsidR="007A6A2B" w:rsidRPr="0029583B" w:rsidRDefault="007A6A2B" w:rsidP="005249F9">
            <w:pPr>
              <w:spacing w:line="240" w:lineRule="auto"/>
              <w:rPr>
                <w:sz w:val="18"/>
                <w:szCs w:val="18"/>
              </w:rPr>
            </w:pPr>
            <w:r w:rsidRPr="0029583B">
              <w:rPr>
                <w:sz w:val="18"/>
                <w:szCs w:val="18"/>
              </w:rPr>
              <w:t xml:space="preserve">*Small sample size </w:t>
            </w:r>
          </w:p>
          <w:p w14:paraId="72DA4B69" w14:textId="77777777" w:rsidR="007A6A2B" w:rsidRPr="0029583B" w:rsidRDefault="007A6A2B" w:rsidP="005249F9">
            <w:pPr>
              <w:spacing w:line="240" w:lineRule="auto"/>
              <w:rPr>
                <w:sz w:val="18"/>
                <w:szCs w:val="18"/>
              </w:rPr>
            </w:pPr>
            <w:r w:rsidRPr="0029583B">
              <w:rPr>
                <w:sz w:val="18"/>
                <w:szCs w:val="18"/>
              </w:rPr>
              <w:t>*Children completed a generic QoL instrument only</w:t>
            </w:r>
          </w:p>
          <w:p w14:paraId="3B8BEEC2" w14:textId="77777777" w:rsidR="007A6A2B" w:rsidRPr="0029583B" w:rsidRDefault="007A6A2B" w:rsidP="005249F9">
            <w:pPr>
              <w:spacing w:line="240" w:lineRule="auto"/>
              <w:rPr>
                <w:sz w:val="18"/>
                <w:szCs w:val="18"/>
              </w:rPr>
            </w:pPr>
            <w:r w:rsidRPr="0029583B">
              <w:rPr>
                <w:sz w:val="18"/>
                <w:szCs w:val="18"/>
              </w:rPr>
              <w:t>*No information about the different domains of QoL</w:t>
            </w:r>
          </w:p>
        </w:tc>
      </w:tr>
      <w:tr w:rsidR="007A6A2B" w:rsidRPr="0029583B" w14:paraId="115EB7D1" w14:textId="77777777" w:rsidTr="005249F9">
        <w:tc>
          <w:tcPr>
            <w:tcW w:w="1535" w:type="dxa"/>
          </w:tcPr>
          <w:p w14:paraId="5581FCFE" w14:textId="098F7A06" w:rsidR="007A6A2B" w:rsidRPr="0029583B" w:rsidRDefault="007A6A2B" w:rsidP="005249F9">
            <w:pPr>
              <w:spacing w:line="240" w:lineRule="auto"/>
              <w:rPr>
                <w:sz w:val="18"/>
                <w:szCs w:val="18"/>
              </w:rPr>
            </w:pPr>
            <w:r w:rsidRPr="0029583B">
              <w:rPr>
                <w:sz w:val="18"/>
                <w:szCs w:val="18"/>
              </w:rPr>
              <w:t>Epstein Rigbi, 2019</w:t>
            </w:r>
            <w:r w:rsidRPr="0029583B">
              <w:rPr>
                <w:sz w:val="18"/>
                <w:szCs w:val="18"/>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 w:val="18"/>
                <w:szCs w:val="18"/>
              </w:rPr>
              <w:instrText xml:space="preserve"> ADDIN EN.CITE </w:instrText>
            </w:r>
            <w:r w:rsidR="005F2998">
              <w:rPr>
                <w:sz w:val="18"/>
                <w:szCs w:val="18"/>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 w:val="18"/>
                <w:szCs w:val="18"/>
              </w:rPr>
              <w:instrText xml:space="preserve"> ADDIN EN.CITE.DATA </w:instrText>
            </w:r>
            <w:r w:rsidR="005F2998">
              <w:rPr>
                <w:sz w:val="18"/>
                <w:szCs w:val="18"/>
              </w:rPr>
            </w:r>
            <w:r w:rsidR="005F2998">
              <w:rPr>
                <w:sz w:val="18"/>
                <w:szCs w:val="18"/>
              </w:rPr>
              <w:fldChar w:fldCharType="end"/>
            </w:r>
            <w:r w:rsidRPr="0029583B">
              <w:rPr>
                <w:sz w:val="18"/>
                <w:szCs w:val="18"/>
              </w:rPr>
            </w:r>
            <w:r w:rsidRPr="0029583B">
              <w:rPr>
                <w:sz w:val="18"/>
                <w:szCs w:val="18"/>
              </w:rPr>
              <w:fldChar w:fldCharType="separate"/>
            </w:r>
            <w:r w:rsidR="005F2998" w:rsidRPr="005F2998">
              <w:rPr>
                <w:noProof/>
                <w:sz w:val="18"/>
                <w:szCs w:val="18"/>
                <w:vertAlign w:val="superscript"/>
              </w:rPr>
              <w:t>91</w:t>
            </w:r>
            <w:r w:rsidRPr="0029583B">
              <w:rPr>
                <w:sz w:val="18"/>
                <w:szCs w:val="18"/>
              </w:rPr>
              <w:fldChar w:fldCharType="end"/>
            </w:r>
            <w:r w:rsidRPr="0029583B">
              <w:rPr>
                <w:sz w:val="18"/>
                <w:szCs w:val="18"/>
              </w:rPr>
              <w:t xml:space="preserve"> - milk, peanut, egg, sesame, or tree nuts</w:t>
            </w:r>
          </w:p>
          <w:p w14:paraId="76D3742A" w14:textId="77777777" w:rsidR="007A6A2B" w:rsidRPr="0029583B" w:rsidRDefault="007A6A2B" w:rsidP="005249F9">
            <w:pPr>
              <w:spacing w:line="240" w:lineRule="auto"/>
              <w:rPr>
                <w:sz w:val="18"/>
                <w:szCs w:val="18"/>
              </w:rPr>
            </w:pPr>
          </w:p>
          <w:p w14:paraId="291C6293" w14:textId="77777777" w:rsidR="007A6A2B" w:rsidRPr="0029583B" w:rsidRDefault="007A6A2B" w:rsidP="005249F9">
            <w:pPr>
              <w:spacing w:line="240" w:lineRule="auto"/>
              <w:rPr>
                <w:sz w:val="18"/>
                <w:szCs w:val="18"/>
              </w:rPr>
            </w:pPr>
            <w:r w:rsidRPr="0029583B">
              <w:rPr>
                <w:sz w:val="18"/>
                <w:szCs w:val="18"/>
              </w:rPr>
              <w:t>Prospective cohort study</w:t>
            </w:r>
          </w:p>
          <w:p w14:paraId="40FE69DC" w14:textId="77777777" w:rsidR="007A6A2B" w:rsidRPr="0029583B" w:rsidRDefault="007A6A2B" w:rsidP="005249F9">
            <w:pPr>
              <w:spacing w:line="240" w:lineRule="auto"/>
              <w:rPr>
                <w:sz w:val="18"/>
                <w:szCs w:val="18"/>
              </w:rPr>
            </w:pPr>
          </w:p>
        </w:tc>
        <w:tc>
          <w:tcPr>
            <w:tcW w:w="1408" w:type="dxa"/>
          </w:tcPr>
          <w:p w14:paraId="7B2FE932" w14:textId="77777777" w:rsidR="007A6A2B" w:rsidRPr="0029583B" w:rsidRDefault="007A6A2B" w:rsidP="005249F9">
            <w:pPr>
              <w:spacing w:line="240" w:lineRule="auto"/>
              <w:rPr>
                <w:sz w:val="18"/>
                <w:szCs w:val="18"/>
              </w:rPr>
            </w:pPr>
            <w:r w:rsidRPr="0029583B">
              <w:rPr>
                <w:sz w:val="18"/>
                <w:szCs w:val="18"/>
              </w:rPr>
              <w:t>Target doses (mg protein): Milk: 7,200; egg: 12,000; peanut: 3,000; sesame: 5,000; tree nuts: 4,000</w:t>
            </w:r>
          </w:p>
          <w:p w14:paraId="78121FEB" w14:textId="77777777" w:rsidR="007A6A2B" w:rsidRPr="0029583B" w:rsidRDefault="007A6A2B" w:rsidP="005249F9">
            <w:pPr>
              <w:spacing w:line="240" w:lineRule="auto"/>
              <w:rPr>
                <w:sz w:val="18"/>
                <w:szCs w:val="18"/>
              </w:rPr>
            </w:pPr>
            <w:r w:rsidRPr="0029583B">
              <w:rPr>
                <w:sz w:val="18"/>
                <w:szCs w:val="18"/>
              </w:rPr>
              <w:t>4 weeks (1 month)</w:t>
            </w:r>
          </w:p>
          <w:p w14:paraId="6A5F64D8" w14:textId="77777777" w:rsidR="007A6A2B" w:rsidRPr="0029583B" w:rsidRDefault="007A6A2B" w:rsidP="005249F9">
            <w:pPr>
              <w:spacing w:line="240" w:lineRule="auto"/>
              <w:rPr>
                <w:sz w:val="18"/>
                <w:szCs w:val="18"/>
              </w:rPr>
            </w:pPr>
            <w:r w:rsidRPr="0029583B">
              <w:rPr>
                <w:sz w:val="18"/>
                <w:szCs w:val="18"/>
              </w:rPr>
              <w:t>Planned: 8 months; observed: mean 7.8 (SD 5.7) months</w:t>
            </w:r>
          </w:p>
          <w:p w14:paraId="68AC90A7" w14:textId="77777777" w:rsidR="007A6A2B" w:rsidRPr="0029583B" w:rsidRDefault="007A6A2B" w:rsidP="005249F9">
            <w:pPr>
              <w:spacing w:line="240" w:lineRule="auto"/>
              <w:rPr>
                <w:sz w:val="18"/>
                <w:szCs w:val="18"/>
              </w:rPr>
            </w:pPr>
            <w:r w:rsidRPr="0029583B">
              <w:rPr>
                <w:sz w:val="18"/>
                <w:szCs w:val="18"/>
              </w:rPr>
              <w:t xml:space="preserve">Maintenance (mg protein): Peanut, sesame, and </w:t>
            </w:r>
            <w:r w:rsidRPr="0029583B">
              <w:rPr>
                <w:sz w:val="18"/>
                <w:szCs w:val="18"/>
              </w:rPr>
              <w:lastRenderedPageBreak/>
              <w:t>tree nuts: 1200; milk: 3600; egg: 6000</w:t>
            </w:r>
          </w:p>
        </w:tc>
        <w:tc>
          <w:tcPr>
            <w:tcW w:w="1500" w:type="dxa"/>
          </w:tcPr>
          <w:p w14:paraId="3F363CDF" w14:textId="77777777" w:rsidR="007A6A2B" w:rsidRPr="0029583B" w:rsidRDefault="007A6A2B" w:rsidP="005249F9">
            <w:pPr>
              <w:spacing w:line="240" w:lineRule="auto"/>
              <w:rPr>
                <w:sz w:val="18"/>
                <w:szCs w:val="18"/>
              </w:rPr>
            </w:pPr>
            <w:r w:rsidRPr="0029583B">
              <w:rPr>
                <w:b/>
                <w:sz w:val="18"/>
                <w:szCs w:val="18"/>
              </w:rPr>
              <w:lastRenderedPageBreak/>
              <w:t>FAQLQ-PF</w:t>
            </w:r>
            <w:r w:rsidRPr="0029583B">
              <w:rPr>
                <w:sz w:val="18"/>
                <w:szCs w:val="18"/>
              </w:rPr>
              <w:t xml:space="preserve"> (parents) at OIT initiation, mid up-dosing (4 months of OIT), after reaching maintenance (end of treatment), and 6 months into maintenance</w:t>
            </w:r>
          </w:p>
        </w:tc>
        <w:tc>
          <w:tcPr>
            <w:tcW w:w="1271" w:type="dxa"/>
          </w:tcPr>
          <w:p w14:paraId="1ECA0790" w14:textId="77777777" w:rsidR="007A6A2B" w:rsidRPr="0029583B" w:rsidRDefault="007A6A2B" w:rsidP="005249F9">
            <w:pPr>
              <w:spacing w:line="240" w:lineRule="auto"/>
              <w:rPr>
                <w:sz w:val="18"/>
                <w:szCs w:val="18"/>
              </w:rPr>
            </w:pPr>
            <w:r w:rsidRPr="0029583B">
              <w:rPr>
                <w:sz w:val="18"/>
                <w:szCs w:val="18"/>
              </w:rPr>
              <w:t>N=191 (consecutive patients initiating OIT), 48 control group (matched for age and allergenic foods)</w:t>
            </w:r>
          </w:p>
          <w:p w14:paraId="4790DCE7" w14:textId="77777777" w:rsidR="007A6A2B" w:rsidRPr="0029583B" w:rsidRDefault="007A6A2B" w:rsidP="005249F9">
            <w:pPr>
              <w:spacing w:line="240" w:lineRule="auto"/>
              <w:rPr>
                <w:sz w:val="18"/>
                <w:szCs w:val="18"/>
              </w:rPr>
            </w:pPr>
          </w:p>
          <w:p w14:paraId="1B776F99" w14:textId="77777777" w:rsidR="007A6A2B" w:rsidRPr="0029583B" w:rsidRDefault="007A6A2B" w:rsidP="005249F9">
            <w:pPr>
              <w:spacing w:line="240" w:lineRule="auto"/>
              <w:rPr>
                <w:sz w:val="18"/>
                <w:szCs w:val="18"/>
              </w:rPr>
            </w:pPr>
            <w:r w:rsidRPr="0029583B">
              <w:rPr>
                <w:sz w:val="18"/>
                <w:szCs w:val="18"/>
              </w:rPr>
              <w:t>Age: 4-12, mean 6.3</w:t>
            </w:r>
          </w:p>
        </w:tc>
        <w:tc>
          <w:tcPr>
            <w:tcW w:w="5841" w:type="dxa"/>
          </w:tcPr>
          <w:p w14:paraId="500106B7" w14:textId="77777777" w:rsidR="007A6A2B" w:rsidRPr="0029583B" w:rsidRDefault="007A6A2B" w:rsidP="005249F9">
            <w:pPr>
              <w:spacing w:line="240" w:lineRule="auto"/>
              <w:rPr>
                <w:sz w:val="18"/>
                <w:szCs w:val="18"/>
              </w:rPr>
            </w:pPr>
            <w:r w:rsidRPr="0029583B">
              <w:rPr>
                <w:sz w:val="18"/>
                <w:szCs w:val="18"/>
              </w:rPr>
              <w:t>Mean scores in 175 (of 191, 92% follow-up) patients (158 had reached full, 14 partial maintenance dose, 3 discontinued [failed OIT])</w:t>
            </w:r>
          </w:p>
          <w:tbl>
            <w:tblPr>
              <w:tblW w:w="5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709"/>
              <w:gridCol w:w="2268"/>
              <w:gridCol w:w="1135"/>
            </w:tblGrid>
            <w:tr w:rsidR="007A6A2B" w:rsidRPr="00A241D7" w14:paraId="3E24DE77" w14:textId="77777777" w:rsidTr="005249F9">
              <w:tc>
                <w:tcPr>
                  <w:tcW w:w="1336" w:type="dxa"/>
                </w:tcPr>
                <w:p w14:paraId="526B74EB" w14:textId="77777777" w:rsidR="007A6A2B" w:rsidRPr="0029583B" w:rsidRDefault="007A6A2B" w:rsidP="005249F9">
                  <w:pPr>
                    <w:spacing w:line="240" w:lineRule="auto"/>
                    <w:rPr>
                      <w:b/>
                      <w:sz w:val="18"/>
                      <w:szCs w:val="18"/>
                    </w:rPr>
                  </w:pPr>
                  <w:r w:rsidRPr="0029583B">
                    <w:rPr>
                      <w:b/>
                      <w:sz w:val="18"/>
                      <w:szCs w:val="18"/>
                    </w:rPr>
                    <w:t>FAQLQ-PF</w:t>
                  </w:r>
                </w:p>
              </w:tc>
              <w:tc>
                <w:tcPr>
                  <w:tcW w:w="709" w:type="dxa"/>
                </w:tcPr>
                <w:p w14:paraId="7F713E6C" w14:textId="77777777" w:rsidR="007A6A2B" w:rsidRPr="0029583B" w:rsidRDefault="007A6A2B" w:rsidP="005249F9">
                  <w:pPr>
                    <w:spacing w:line="240" w:lineRule="auto"/>
                    <w:rPr>
                      <w:b/>
                      <w:sz w:val="18"/>
                      <w:szCs w:val="18"/>
                    </w:rPr>
                  </w:pPr>
                  <w:r w:rsidRPr="0029583B">
                    <w:rPr>
                      <w:b/>
                      <w:sz w:val="18"/>
                      <w:szCs w:val="18"/>
                    </w:rPr>
                    <w:t>OIT start</w:t>
                  </w:r>
                </w:p>
              </w:tc>
              <w:tc>
                <w:tcPr>
                  <w:tcW w:w="2268" w:type="dxa"/>
                </w:tcPr>
                <w:p w14:paraId="3674BA62" w14:textId="77777777" w:rsidR="007A6A2B" w:rsidRPr="0029583B" w:rsidRDefault="007A6A2B" w:rsidP="005249F9">
                  <w:pPr>
                    <w:spacing w:line="240" w:lineRule="auto"/>
                    <w:rPr>
                      <w:b/>
                      <w:sz w:val="18"/>
                      <w:szCs w:val="18"/>
                    </w:rPr>
                  </w:pPr>
                  <w:r w:rsidRPr="0029583B">
                    <w:rPr>
                      <w:b/>
                      <w:sz w:val="18"/>
                      <w:szCs w:val="18"/>
                    </w:rPr>
                    <w:t>Reaching maintenance or treatment cessation</w:t>
                  </w:r>
                </w:p>
              </w:tc>
              <w:tc>
                <w:tcPr>
                  <w:tcW w:w="1135" w:type="dxa"/>
                </w:tcPr>
                <w:p w14:paraId="371F12E6" w14:textId="77777777" w:rsidR="007A6A2B" w:rsidRPr="0029583B" w:rsidRDefault="007A6A2B" w:rsidP="005249F9">
                  <w:pPr>
                    <w:spacing w:line="240" w:lineRule="auto"/>
                    <w:rPr>
                      <w:sz w:val="18"/>
                      <w:szCs w:val="18"/>
                    </w:rPr>
                  </w:pPr>
                </w:p>
              </w:tc>
            </w:tr>
            <w:tr w:rsidR="007A6A2B" w:rsidRPr="00A241D7" w14:paraId="529FF4AC" w14:textId="77777777" w:rsidTr="005249F9">
              <w:tc>
                <w:tcPr>
                  <w:tcW w:w="1336" w:type="dxa"/>
                </w:tcPr>
                <w:p w14:paraId="27775E10" w14:textId="77777777" w:rsidR="007A6A2B" w:rsidRPr="0029583B" w:rsidRDefault="007A6A2B" w:rsidP="005249F9">
                  <w:pPr>
                    <w:spacing w:line="240" w:lineRule="auto"/>
                    <w:rPr>
                      <w:b/>
                      <w:sz w:val="18"/>
                      <w:szCs w:val="18"/>
                    </w:rPr>
                  </w:pPr>
                  <w:r w:rsidRPr="0029583B">
                    <w:rPr>
                      <w:b/>
                      <w:sz w:val="18"/>
                      <w:szCs w:val="18"/>
                    </w:rPr>
                    <w:t>Total score</w:t>
                  </w:r>
                </w:p>
              </w:tc>
              <w:tc>
                <w:tcPr>
                  <w:tcW w:w="709" w:type="dxa"/>
                </w:tcPr>
                <w:p w14:paraId="296055B2" w14:textId="77777777" w:rsidR="007A6A2B" w:rsidRPr="0029583B" w:rsidRDefault="007A6A2B" w:rsidP="005249F9">
                  <w:pPr>
                    <w:spacing w:line="240" w:lineRule="auto"/>
                    <w:rPr>
                      <w:sz w:val="18"/>
                      <w:szCs w:val="18"/>
                    </w:rPr>
                  </w:pPr>
                  <w:r w:rsidRPr="0029583B">
                    <w:rPr>
                      <w:sz w:val="18"/>
                      <w:szCs w:val="18"/>
                    </w:rPr>
                    <w:t>3.69</w:t>
                  </w:r>
                </w:p>
              </w:tc>
              <w:tc>
                <w:tcPr>
                  <w:tcW w:w="2268" w:type="dxa"/>
                </w:tcPr>
                <w:p w14:paraId="6FC444E2" w14:textId="77777777" w:rsidR="007A6A2B" w:rsidRPr="0029583B" w:rsidRDefault="007A6A2B" w:rsidP="005249F9">
                  <w:pPr>
                    <w:spacing w:line="240" w:lineRule="auto"/>
                    <w:rPr>
                      <w:sz w:val="18"/>
                      <w:szCs w:val="18"/>
                    </w:rPr>
                  </w:pPr>
                  <w:r w:rsidRPr="0029583B">
                    <w:rPr>
                      <w:sz w:val="18"/>
                      <w:szCs w:val="18"/>
                    </w:rPr>
                    <w:t>3.19</w:t>
                  </w:r>
                </w:p>
              </w:tc>
              <w:tc>
                <w:tcPr>
                  <w:tcW w:w="1135" w:type="dxa"/>
                </w:tcPr>
                <w:p w14:paraId="57938D48" w14:textId="77777777" w:rsidR="007A6A2B" w:rsidRPr="0029583B" w:rsidRDefault="007A6A2B" w:rsidP="005249F9">
                  <w:pPr>
                    <w:spacing w:line="240" w:lineRule="auto"/>
                    <w:rPr>
                      <w:sz w:val="18"/>
                      <w:szCs w:val="18"/>
                    </w:rPr>
                  </w:pPr>
                  <w:r w:rsidRPr="0029583B">
                    <w:rPr>
                      <w:sz w:val="18"/>
                      <w:szCs w:val="18"/>
                    </w:rPr>
                    <w:t>P &lt; .001*</w:t>
                  </w:r>
                </w:p>
              </w:tc>
            </w:tr>
            <w:tr w:rsidR="007A6A2B" w:rsidRPr="00A241D7" w14:paraId="14336784" w14:textId="77777777" w:rsidTr="005249F9">
              <w:tc>
                <w:tcPr>
                  <w:tcW w:w="1336" w:type="dxa"/>
                </w:tcPr>
                <w:p w14:paraId="5D7A4B71" w14:textId="77777777" w:rsidR="007A6A2B" w:rsidRPr="0029583B" w:rsidRDefault="007A6A2B" w:rsidP="005249F9">
                  <w:pPr>
                    <w:spacing w:line="240" w:lineRule="auto"/>
                    <w:rPr>
                      <w:b/>
                      <w:sz w:val="18"/>
                      <w:szCs w:val="18"/>
                    </w:rPr>
                  </w:pPr>
                  <w:r w:rsidRPr="0029583B">
                    <w:rPr>
                      <w:b/>
                      <w:sz w:val="18"/>
                      <w:szCs w:val="18"/>
                    </w:rPr>
                    <w:t>EI</w:t>
                  </w:r>
                </w:p>
              </w:tc>
              <w:tc>
                <w:tcPr>
                  <w:tcW w:w="709" w:type="dxa"/>
                </w:tcPr>
                <w:p w14:paraId="37AD098A" w14:textId="77777777" w:rsidR="007A6A2B" w:rsidRPr="0029583B" w:rsidRDefault="007A6A2B" w:rsidP="005249F9">
                  <w:pPr>
                    <w:spacing w:line="240" w:lineRule="auto"/>
                    <w:rPr>
                      <w:sz w:val="18"/>
                      <w:szCs w:val="18"/>
                    </w:rPr>
                  </w:pPr>
                  <w:r w:rsidRPr="0029583B">
                    <w:rPr>
                      <w:sz w:val="18"/>
                      <w:szCs w:val="18"/>
                    </w:rPr>
                    <w:t>3.66</w:t>
                  </w:r>
                </w:p>
              </w:tc>
              <w:tc>
                <w:tcPr>
                  <w:tcW w:w="2268" w:type="dxa"/>
                </w:tcPr>
                <w:p w14:paraId="0453C4A9" w14:textId="77777777" w:rsidR="007A6A2B" w:rsidRPr="0029583B" w:rsidRDefault="007A6A2B" w:rsidP="005249F9">
                  <w:pPr>
                    <w:spacing w:line="240" w:lineRule="auto"/>
                    <w:rPr>
                      <w:sz w:val="18"/>
                      <w:szCs w:val="18"/>
                    </w:rPr>
                  </w:pPr>
                  <w:r w:rsidRPr="0029583B">
                    <w:rPr>
                      <w:sz w:val="18"/>
                      <w:szCs w:val="18"/>
                    </w:rPr>
                    <w:t>3.32</w:t>
                  </w:r>
                </w:p>
              </w:tc>
              <w:tc>
                <w:tcPr>
                  <w:tcW w:w="1135" w:type="dxa"/>
                </w:tcPr>
                <w:p w14:paraId="1CAC2C7D" w14:textId="77777777" w:rsidR="007A6A2B" w:rsidRPr="0029583B" w:rsidRDefault="007A6A2B" w:rsidP="005249F9">
                  <w:pPr>
                    <w:spacing w:line="240" w:lineRule="auto"/>
                    <w:rPr>
                      <w:sz w:val="18"/>
                      <w:szCs w:val="18"/>
                    </w:rPr>
                  </w:pPr>
                  <w:r w:rsidRPr="0029583B">
                    <w:rPr>
                      <w:sz w:val="18"/>
                      <w:szCs w:val="18"/>
                    </w:rPr>
                    <w:t>P=0.001*</w:t>
                  </w:r>
                </w:p>
              </w:tc>
            </w:tr>
            <w:tr w:rsidR="007A6A2B" w:rsidRPr="00A241D7" w14:paraId="62C7BA3C" w14:textId="77777777" w:rsidTr="005249F9">
              <w:tc>
                <w:tcPr>
                  <w:tcW w:w="1336" w:type="dxa"/>
                </w:tcPr>
                <w:p w14:paraId="1316FDF6" w14:textId="77777777" w:rsidR="007A6A2B" w:rsidRPr="0029583B" w:rsidRDefault="007A6A2B" w:rsidP="005249F9">
                  <w:pPr>
                    <w:spacing w:line="240" w:lineRule="auto"/>
                    <w:rPr>
                      <w:b/>
                      <w:sz w:val="18"/>
                      <w:szCs w:val="18"/>
                    </w:rPr>
                  </w:pPr>
                  <w:r w:rsidRPr="0029583B">
                    <w:rPr>
                      <w:b/>
                      <w:sz w:val="18"/>
                      <w:szCs w:val="18"/>
                    </w:rPr>
                    <w:t>FA</w:t>
                  </w:r>
                </w:p>
              </w:tc>
              <w:tc>
                <w:tcPr>
                  <w:tcW w:w="709" w:type="dxa"/>
                </w:tcPr>
                <w:p w14:paraId="74197306" w14:textId="77777777" w:rsidR="007A6A2B" w:rsidRPr="0029583B" w:rsidRDefault="007A6A2B" w:rsidP="005249F9">
                  <w:pPr>
                    <w:spacing w:line="240" w:lineRule="auto"/>
                    <w:rPr>
                      <w:sz w:val="18"/>
                      <w:szCs w:val="18"/>
                    </w:rPr>
                  </w:pPr>
                  <w:r w:rsidRPr="0029583B">
                    <w:rPr>
                      <w:sz w:val="18"/>
                      <w:szCs w:val="18"/>
                    </w:rPr>
                    <w:t>3.90</w:t>
                  </w:r>
                </w:p>
              </w:tc>
              <w:tc>
                <w:tcPr>
                  <w:tcW w:w="2268" w:type="dxa"/>
                </w:tcPr>
                <w:p w14:paraId="0F5E90EA" w14:textId="77777777" w:rsidR="007A6A2B" w:rsidRPr="0029583B" w:rsidRDefault="007A6A2B" w:rsidP="005249F9">
                  <w:pPr>
                    <w:spacing w:line="240" w:lineRule="auto"/>
                    <w:rPr>
                      <w:sz w:val="18"/>
                      <w:szCs w:val="18"/>
                    </w:rPr>
                  </w:pPr>
                  <w:r w:rsidRPr="0029583B">
                    <w:rPr>
                      <w:sz w:val="18"/>
                      <w:szCs w:val="18"/>
                    </w:rPr>
                    <w:t>3.32</w:t>
                  </w:r>
                </w:p>
              </w:tc>
              <w:tc>
                <w:tcPr>
                  <w:tcW w:w="1135" w:type="dxa"/>
                </w:tcPr>
                <w:p w14:paraId="39EA0B7E" w14:textId="77777777" w:rsidR="007A6A2B" w:rsidRPr="0029583B" w:rsidRDefault="007A6A2B" w:rsidP="005249F9">
                  <w:pPr>
                    <w:spacing w:line="240" w:lineRule="auto"/>
                    <w:rPr>
                      <w:sz w:val="18"/>
                      <w:szCs w:val="18"/>
                    </w:rPr>
                  </w:pPr>
                  <w:r w:rsidRPr="0029583B">
                    <w:rPr>
                      <w:sz w:val="18"/>
                      <w:szCs w:val="18"/>
                    </w:rPr>
                    <w:t>P&lt;0.001*</w:t>
                  </w:r>
                </w:p>
              </w:tc>
            </w:tr>
            <w:tr w:rsidR="007A6A2B" w:rsidRPr="00A241D7" w14:paraId="470895B1" w14:textId="77777777" w:rsidTr="005249F9">
              <w:tc>
                <w:tcPr>
                  <w:tcW w:w="1336" w:type="dxa"/>
                </w:tcPr>
                <w:p w14:paraId="23408B5B" w14:textId="77777777" w:rsidR="007A6A2B" w:rsidRPr="0029583B" w:rsidRDefault="007A6A2B" w:rsidP="005249F9">
                  <w:pPr>
                    <w:spacing w:line="240" w:lineRule="auto"/>
                    <w:rPr>
                      <w:b/>
                      <w:sz w:val="18"/>
                      <w:szCs w:val="18"/>
                    </w:rPr>
                  </w:pPr>
                  <w:r w:rsidRPr="0029583B">
                    <w:rPr>
                      <w:b/>
                      <w:sz w:val="18"/>
                      <w:szCs w:val="18"/>
                    </w:rPr>
                    <w:t>SDL</w:t>
                  </w:r>
                </w:p>
              </w:tc>
              <w:tc>
                <w:tcPr>
                  <w:tcW w:w="709" w:type="dxa"/>
                </w:tcPr>
                <w:p w14:paraId="7E2EE9B0" w14:textId="77777777" w:rsidR="007A6A2B" w:rsidRPr="0029583B" w:rsidRDefault="007A6A2B" w:rsidP="005249F9">
                  <w:pPr>
                    <w:spacing w:line="240" w:lineRule="auto"/>
                    <w:rPr>
                      <w:sz w:val="18"/>
                      <w:szCs w:val="18"/>
                    </w:rPr>
                  </w:pPr>
                  <w:r w:rsidRPr="0029583B">
                    <w:rPr>
                      <w:sz w:val="18"/>
                      <w:szCs w:val="18"/>
                    </w:rPr>
                    <w:t>3.50</w:t>
                  </w:r>
                </w:p>
              </w:tc>
              <w:tc>
                <w:tcPr>
                  <w:tcW w:w="2268" w:type="dxa"/>
                </w:tcPr>
                <w:p w14:paraId="68C7F7A7" w14:textId="77777777" w:rsidR="007A6A2B" w:rsidRPr="0029583B" w:rsidRDefault="007A6A2B" w:rsidP="005249F9">
                  <w:pPr>
                    <w:spacing w:line="240" w:lineRule="auto"/>
                    <w:rPr>
                      <w:sz w:val="18"/>
                      <w:szCs w:val="18"/>
                    </w:rPr>
                  </w:pPr>
                  <w:r w:rsidRPr="0029583B">
                    <w:rPr>
                      <w:sz w:val="18"/>
                      <w:szCs w:val="18"/>
                    </w:rPr>
                    <w:t>2.94</w:t>
                  </w:r>
                </w:p>
              </w:tc>
              <w:tc>
                <w:tcPr>
                  <w:tcW w:w="1135" w:type="dxa"/>
                </w:tcPr>
                <w:p w14:paraId="5A749F1A" w14:textId="77777777" w:rsidR="007A6A2B" w:rsidRPr="0029583B" w:rsidRDefault="007A6A2B" w:rsidP="005249F9">
                  <w:pPr>
                    <w:spacing w:line="240" w:lineRule="auto"/>
                    <w:rPr>
                      <w:sz w:val="18"/>
                      <w:szCs w:val="18"/>
                    </w:rPr>
                  </w:pPr>
                  <w:r w:rsidRPr="0029583B">
                    <w:rPr>
                      <w:sz w:val="18"/>
                      <w:szCs w:val="18"/>
                    </w:rPr>
                    <w:t>P&lt;0.001*</w:t>
                  </w:r>
                </w:p>
              </w:tc>
            </w:tr>
          </w:tbl>
          <w:p w14:paraId="2F637AB3" w14:textId="77777777" w:rsidR="007A6A2B" w:rsidRPr="0029583B" w:rsidRDefault="007A6A2B" w:rsidP="005249F9">
            <w:pPr>
              <w:spacing w:line="240" w:lineRule="auto"/>
              <w:rPr>
                <w:sz w:val="18"/>
                <w:szCs w:val="18"/>
              </w:rPr>
            </w:pPr>
            <w:r w:rsidRPr="0029583B">
              <w:rPr>
                <w:sz w:val="18"/>
                <w:szCs w:val="18"/>
              </w:rPr>
              <w:t>No significant changes in the control group (n=48) between 2 time points (mean interval 13.3 [SD11.2] months) in any of the domains or in the total score.</w:t>
            </w:r>
          </w:p>
          <w:p w14:paraId="1666DEE0" w14:textId="77777777" w:rsidR="007A6A2B" w:rsidRPr="0029583B" w:rsidRDefault="007A6A2B" w:rsidP="005249F9">
            <w:pPr>
              <w:spacing w:line="240" w:lineRule="auto"/>
              <w:rPr>
                <w:sz w:val="18"/>
                <w:szCs w:val="18"/>
              </w:rPr>
            </w:pPr>
          </w:p>
          <w:p w14:paraId="0380F38C" w14:textId="77777777" w:rsidR="007A6A2B" w:rsidRPr="0029583B" w:rsidRDefault="007A6A2B" w:rsidP="005249F9">
            <w:pPr>
              <w:spacing w:line="240" w:lineRule="auto"/>
              <w:rPr>
                <w:sz w:val="18"/>
                <w:szCs w:val="18"/>
              </w:rPr>
            </w:pPr>
            <w:r w:rsidRPr="0029583B">
              <w:rPr>
                <w:sz w:val="18"/>
                <w:szCs w:val="18"/>
              </w:rPr>
              <w:t>The 14 patients who reached a partial maintenance dose (150-2700 mg protein) experienced a significant improvement in mean FA (P=0.001), SDL (P=0.036), and total (P=0.015), scores, but not for EI (P=0.12) from start of OIT to maintenance. The 3 patients who failed OIT reported no significant change from the start of OIT to treatment cessation (range, 2.6-4.3 months).</w:t>
            </w:r>
          </w:p>
          <w:p w14:paraId="050BEFDF" w14:textId="77777777" w:rsidR="007A6A2B" w:rsidRPr="0029583B" w:rsidRDefault="007A6A2B" w:rsidP="005249F9">
            <w:pPr>
              <w:spacing w:line="240" w:lineRule="auto"/>
              <w:rPr>
                <w:sz w:val="18"/>
                <w:szCs w:val="18"/>
              </w:rPr>
            </w:pPr>
          </w:p>
          <w:p w14:paraId="35FDDF5B" w14:textId="77777777" w:rsidR="007A6A2B" w:rsidRPr="0029583B" w:rsidRDefault="007A6A2B" w:rsidP="005249F9">
            <w:pPr>
              <w:spacing w:line="240" w:lineRule="auto"/>
              <w:rPr>
                <w:sz w:val="18"/>
                <w:szCs w:val="18"/>
              </w:rPr>
            </w:pPr>
            <w:r w:rsidRPr="0029583B">
              <w:rPr>
                <w:sz w:val="18"/>
                <w:szCs w:val="18"/>
              </w:rPr>
              <w:lastRenderedPageBreak/>
              <w:t>Among 85 patients (of 96 eligible for mid-point assessment, 88.5% follow-up) who completed the FAQLQPF at mid up-dosing, a statistically significant improvement was seen between the start of OIT and mid-up-dosing for FA, SDL, and the total score but not for the EI domain:</w:t>
            </w:r>
          </w:p>
          <w:p w14:paraId="676E7960" w14:textId="77777777" w:rsidR="007A6A2B" w:rsidRPr="0029583B" w:rsidRDefault="007A6A2B" w:rsidP="005249F9">
            <w:pPr>
              <w:spacing w:line="240" w:lineRule="auto"/>
              <w:rPr>
                <w:sz w:val="18"/>
                <w:szCs w:val="18"/>
              </w:rPr>
            </w:pPr>
            <w:r w:rsidRPr="0029583B">
              <w:rPr>
                <w:noProof/>
                <w:sz w:val="18"/>
                <w:szCs w:val="18"/>
                <w:lang w:val="fr-CA" w:eastAsia="fr-CA"/>
              </w:rPr>
              <w:drawing>
                <wp:inline distT="0" distB="0" distL="0" distR="0" wp14:anchorId="46556DB6" wp14:editId="565EBE93">
                  <wp:extent cx="1876859" cy="1144988"/>
                  <wp:effectExtent l="0" t="0" r="952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7023" cy="1145088"/>
                          </a:xfrm>
                          <a:prstGeom prst="rect">
                            <a:avLst/>
                          </a:prstGeom>
                          <a:noFill/>
                          <a:ln>
                            <a:noFill/>
                          </a:ln>
                        </pic:spPr>
                      </pic:pic>
                    </a:graphicData>
                  </a:graphic>
                </wp:inline>
              </w:drawing>
            </w:r>
          </w:p>
          <w:p w14:paraId="1433577B" w14:textId="77777777" w:rsidR="007A6A2B" w:rsidRPr="0029583B" w:rsidRDefault="007A6A2B" w:rsidP="005249F9">
            <w:pPr>
              <w:spacing w:line="240" w:lineRule="auto"/>
              <w:rPr>
                <w:sz w:val="18"/>
                <w:szCs w:val="18"/>
              </w:rPr>
            </w:pPr>
            <w:r w:rsidRPr="0029583B">
              <w:rPr>
                <w:sz w:val="18"/>
                <w:szCs w:val="18"/>
              </w:rPr>
              <w:t xml:space="preserve"> Among the subset of patients whose FAQLQ-PF total score deteriorated (increased by &gt; 0.5) from baseline to mid up-dosing (n=NR), FAQLQ-PF scores returned to near-baseline upon reaching maintenance. </w:t>
            </w:r>
          </w:p>
          <w:p w14:paraId="10AFC9FA" w14:textId="77777777" w:rsidR="007A6A2B" w:rsidRPr="0029583B" w:rsidRDefault="007A6A2B" w:rsidP="005249F9">
            <w:pPr>
              <w:spacing w:line="240" w:lineRule="auto"/>
              <w:rPr>
                <w:sz w:val="18"/>
                <w:szCs w:val="18"/>
              </w:rPr>
            </w:pPr>
          </w:p>
          <w:p w14:paraId="42E42974" w14:textId="77777777" w:rsidR="007A6A2B" w:rsidRPr="0029583B" w:rsidRDefault="007A6A2B" w:rsidP="005249F9">
            <w:pPr>
              <w:spacing w:line="240" w:lineRule="auto"/>
              <w:rPr>
                <w:sz w:val="18"/>
                <w:szCs w:val="18"/>
              </w:rPr>
            </w:pPr>
            <w:r w:rsidRPr="0029583B">
              <w:rPr>
                <w:sz w:val="18"/>
                <w:szCs w:val="18"/>
              </w:rPr>
              <w:t>Mean FAQLQ-PF scores among 93 OIT patients with 6-months of maintenance (of 105, 88.6% follow-u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9"/>
              <w:gridCol w:w="957"/>
              <w:gridCol w:w="1317"/>
              <w:gridCol w:w="2034"/>
            </w:tblGrid>
            <w:tr w:rsidR="007A6A2B" w:rsidRPr="00A241D7" w14:paraId="3FDCEB7A" w14:textId="77777777" w:rsidTr="005249F9">
              <w:tc>
                <w:tcPr>
                  <w:tcW w:w="1259" w:type="dxa"/>
                </w:tcPr>
                <w:p w14:paraId="4617125E" w14:textId="77777777" w:rsidR="007A6A2B" w:rsidRPr="0029583B" w:rsidRDefault="007A6A2B" w:rsidP="005249F9">
                  <w:pPr>
                    <w:spacing w:line="240" w:lineRule="auto"/>
                    <w:rPr>
                      <w:sz w:val="18"/>
                      <w:szCs w:val="18"/>
                    </w:rPr>
                  </w:pPr>
                </w:p>
              </w:tc>
              <w:tc>
                <w:tcPr>
                  <w:tcW w:w="907" w:type="dxa"/>
                </w:tcPr>
                <w:p w14:paraId="7E288812" w14:textId="77777777" w:rsidR="007A6A2B" w:rsidRPr="0029583B" w:rsidRDefault="007A6A2B" w:rsidP="005249F9">
                  <w:pPr>
                    <w:spacing w:line="240" w:lineRule="auto"/>
                    <w:rPr>
                      <w:b/>
                      <w:sz w:val="18"/>
                      <w:szCs w:val="18"/>
                    </w:rPr>
                  </w:pPr>
                  <w:r w:rsidRPr="0029583B">
                    <w:rPr>
                      <w:b/>
                      <w:sz w:val="18"/>
                      <w:szCs w:val="18"/>
                    </w:rPr>
                    <w:t>Baseline</w:t>
                  </w:r>
                </w:p>
              </w:tc>
              <w:tc>
                <w:tcPr>
                  <w:tcW w:w="1247" w:type="dxa"/>
                </w:tcPr>
                <w:p w14:paraId="73F91844" w14:textId="77777777" w:rsidR="007A6A2B" w:rsidRPr="0029583B" w:rsidRDefault="007A6A2B" w:rsidP="005249F9">
                  <w:pPr>
                    <w:spacing w:line="240" w:lineRule="auto"/>
                    <w:rPr>
                      <w:b/>
                      <w:sz w:val="18"/>
                      <w:szCs w:val="18"/>
                    </w:rPr>
                  </w:pPr>
                  <w:r w:rsidRPr="0029583B">
                    <w:rPr>
                      <w:b/>
                      <w:sz w:val="18"/>
                      <w:szCs w:val="18"/>
                    </w:rPr>
                    <w:t>Reaching maintenance</w:t>
                  </w:r>
                </w:p>
              </w:tc>
              <w:tc>
                <w:tcPr>
                  <w:tcW w:w="2034" w:type="dxa"/>
                </w:tcPr>
                <w:p w14:paraId="3624E11D" w14:textId="77777777" w:rsidR="007A6A2B" w:rsidRPr="0029583B" w:rsidRDefault="007A6A2B" w:rsidP="005249F9">
                  <w:pPr>
                    <w:spacing w:line="240" w:lineRule="auto"/>
                    <w:rPr>
                      <w:b/>
                      <w:sz w:val="18"/>
                      <w:szCs w:val="18"/>
                    </w:rPr>
                  </w:pPr>
                  <w:r w:rsidRPr="0029583B">
                    <w:rPr>
                      <w:b/>
                      <w:sz w:val="18"/>
                      <w:szCs w:val="18"/>
                    </w:rPr>
                    <w:t>6 months of maintenance</w:t>
                  </w:r>
                </w:p>
              </w:tc>
            </w:tr>
            <w:tr w:rsidR="007A6A2B" w:rsidRPr="00A241D7" w14:paraId="1B2A79BF" w14:textId="77777777" w:rsidTr="005249F9">
              <w:tc>
                <w:tcPr>
                  <w:tcW w:w="1259" w:type="dxa"/>
                </w:tcPr>
                <w:p w14:paraId="19428E46" w14:textId="77777777" w:rsidR="007A6A2B" w:rsidRPr="0029583B" w:rsidRDefault="007A6A2B" w:rsidP="005249F9">
                  <w:pPr>
                    <w:spacing w:line="240" w:lineRule="auto"/>
                    <w:rPr>
                      <w:b/>
                      <w:sz w:val="18"/>
                      <w:szCs w:val="18"/>
                    </w:rPr>
                  </w:pPr>
                  <w:r w:rsidRPr="0029583B">
                    <w:rPr>
                      <w:b/>
                      <w:sz w:val="18"/>
                      <w:szCs w:val="18"/>
                    </w:rPr>
                    <w:t>Total score</w:t>
                  </w:r>
                </w:p>
              </w:tc>
              <w:tc>
                <w:tcPr>
                  <w:tcW w:w="907" w:type="dxa"/>
                </w:tcPr>
                <w:p w14:paraId="2958DCF0" w14:textId="77777777" w:rsidR="007A6A2B" w:rsidRPr="0029583B" w:rsidRDefault="007A6A2B" w:rsidP="005249F9">
                  <w:pPr>
                    <w:spacing w:line="240" w:lineRule="auto"/>
                    <w:rPr>
                      <w:sz w:val="18"/>
                      <w:szCs w:val="18"/>
                    </w:rPr>
                  </w:pPr>
                  <w:r w:rsidRPr="0029583B">
                    <w:rPr>
                      <w:sz w:val="18"/>
                      <w:szCs w:val="18"/>
                    </w:rPr>
                    <w:t>3.55</w:t>
                  </w:r>
                </w:p>
              </w:tc>
              <w:tc>
                <w:tcPr>
                  <w:tcW w:w="1247" w:type="dxa"/>
                </w:tcPr>
                <w:p w14:paraId="51209DEE" w14:textId="77777777" w:rsidR="007A6A2B" w:rsidRPr="0029583B" w:rsidRDefault="007A6A2B" w:rsidP="005249F9">
                  <w:pPr>
                    <w:spacing w:line="240" w:lineRule="auto"/>
                    <w:rPr>
                      <w:sz w:val="18"/>
                      <w:szCs w:val="18"/>
                    </w:rPr>
                  </w:pPr>
                  <w:r w:rsidRPr="0029583B">
                    <w:rPr>
                      <w:sz w:val="18"/>
                      <w:szCs w:val="18"/>
                    </w:rPr>
                    <w:t>3.23</w:t>
                  </w:r>
                </w:p>
              </w:tc>
              <w:tc>
                <w:tcPr>
                  <w:tcW w:w="2034" w:type="dxa"/>
                </w:tcPr>
                <w:p w14:paraId="6B579CE2" w14:textId="77777777" w:rsidR="007A6A2B" w:rsidRPr="0029583B" w:rsidRDefault="007A6A2B" w:rsidP="005249F9">
                  <w:pPr>
                    <w:spacing w:line="240" w:lineRule="auto"/>
                    <w:rPr>
                      <w:sz w:val="18"/>
                      <w:szCs w:val="18"/>
                    </w:rPr>
                  </w:pPr>
                  <w:r w:rsidRPr="0029583B">
                    <w:rPr>
                      <w:sz w:val="18"/>
                      <w:szCs w:val="18"/>
                    </w:rPr>
                    <w:t>2.55</w:t>
                  </w:r>
                </w:p>
              </w:tc>
            </w:tr>
            <w:tr w:rsidR="007A6A2B" w:rsidRPr="00A241D7" w14:paraId="1D4D33A2" w14:textId="77777777" w:rsidTr="005249F9">
              <w:tc>
                <w:tcPr>
                  <w:tcW w:w="1259" w:type="dxa"/>
                </w:tcPr>
                <w:p w14:paraId="478D60BD" w14:textId="77777777" w:rsidR="007A6A2B" w:rsidRPr="0029583B" w:rsidRDefault="007A6A2B" w:rsidP="005249F9">
                  <w:pPr>
                    <w:spacing w:line="240" w:lineRule="auto"/>
                    <w:rPr>
                      <w:b/>
                      <w:sz w:val="18"/>
                      <w:szCs w:val="18"/>
                    </w:rPr>
                  </w:pPr>
                  <w:r w:rsidRPr="0029583B">
                    <w:rPr>
                      <w:b/>
                      <w:sz w:val="18"/>
                      <w:szCs w:val="18"/>
                    </w:rPr>
                    <w:t>EI</w:t>
                  </w:r>
                </w:p>
              </w:tc>
              <w:tc>
                <w:tcPr>
                  <w:tcW w:w="907" w:type="dxa"/>
                </w:tcPr>
                <w:p w14:paraId="15C51006" w14:textId="77777777" w:rsidR="007A6A2B" w:rsidRPr="0029583B" w:rsidRDefault="007A6A2B" w:rsidP="005249F9">
                  <w:pPr>
                    <w:spacing w:line="240" w:lineRule="auto"/>
                    <w:rPr>
                      <w:sz w:val="18"/>
                      <w:szCs w:val="18"/>
                    </w:rPr>
                  </w:pPr>
                  <w:r w:rsidRPr="0029583B">
                    <w:rPr>
                      <w:sz w:val="18"/>
                      <w:szCs w:val="18"/>
                    </w:rPr>
                    <w:t>3.55</w:t>
                  </w:r>
                </w:p>
              </w:tc>
              <w:tc>
                <w:tcPr>
                  <w:tcW w:w="1247" w:type="dxa"/>
                </w:tcPr>
                <w:p w14:paraId="44047618" w14:textId="77777777" w:rsidR="007A6A2B" w:rsidRPr="0029583B" w:rsidRDefault="007A6A2B" w:rsidP="005249F9">
                  <w:pPr>
                    <w:spacing w:line="240" w:lineRule="auto"/>
                    <w:rPr>
                      <w:sz w:val="18"/>
                      <w:szCs w:val="18"/>
                    </w:rPr>
                  </w:pPr>
                  <w:r w:rsidRPr="0029583B">
                    <w:rPr>
                      <w:sz w:val="18"/>
                      <w:szCs w:val="18"/>
                    </w:rPr>
                    <w:t>3.37</w:t>
                  </w:r>
                </w:p>
              </w:tc>
              <w:tc>
                <w:tcPr>
                  <w:tcW w:w="2034" w:type="dxa"/>
                </w:tcPr>
                <w:p w14:paraId="7A334E3B" w14:textId="77777777" w:rsidR="007A6A2B" w:rsidRPr="0029583B" w:rsidRDefault="007A6A2B" w:rsidP="005249F9">
                  <w:pPr>
                    <w:spacing w:line="240" w:lineRule="auto"/>
                    <w:rPr>
                      <w:sz w:val="18"/>
                      <w:szCs w:val="18"/>
                    </w:rPr>
                  </w:pPr>
                  <w:r w:rsidRPr="0029583B">
                    <w:rPr>
                      <w:sz w:val="18"/>
                      <w:szCs w:val="18"/>
                    </w:rPr>
                    <w:t>2.87</w:t>
                  </w:r>
                </w:p>
              </w:tc>
            </w:tr>
            <w:tr w:rsidR="007A6A2B" w:rsidRPr="00A241D7" w14:paraId="39B2A8CB" w14:textId="77777777" w:rsidTr="005249F9">
              <w:tc>
                <w:tcPr>
                  <w:tcW w:w="1259" w:type="dxa"/>
                </w:tcPr>
                <w:p w14:paraId="35C28D9E" w14:textId="77777777" w:rsidR="007A6A2B" w:rsidRPr="0029583B" w:rsidRDefault="007A6A2B" w:rsidP="005249F9">
                  <w:pPr>
                    <w:spacing w:line="240" w:lineRule="auto"/>
                    <w:rPr>
                      <w:b/>
                      <w:sz w:val="18"/>
                      <w:szCs w:val="18"/>
                    </w:rPr>
                  </w:pPr>
                  <w:r w:rsidRPr="0029583B">
                    <w:rPr>
                      <w:b/>
                      <w:sz w:val="18"/>
                      <w:szCs w:val="18"/>
                    </w:rPr>
                    <w:t>FA</w:t>
                  </w:r>
                </w:p>
              </w:tc>
              <w:tc>
                <w:tcPr>
                  <w:tcW w:w="907" w:type="dxa"/>
                </w:tcPr>
                <w:p w14:paraId="03BFAFFB" w14:textId="77777777" w:rsidR="007A6A2B" w:rsidRPr="0029583B" w:rsidRDefault="007A6A2B" w:rsidP="005249F9">
                  <w:pPr>
                    <w:spacing w:line="240" w:lineRule="auto"/>
                    <w:rPr>
                      <w:sz w:val="18"/>
                      <w:szCs w:val="18"/>
                    </w:rPr>
                  </w:pPr>
                  <w:r w:rsidRPr="0029583B">
                    <w:rPr>
                      <w:sz w:val="18"/>
                      <w:szCs w:val="18"/>
                    </w:rPr>
                    <w:t>3.78</w:t>
                  </w:r>
                </w:p>
              </w:tc>
              <w:tc>
                <w:tcPr>
                  <w:tcW w:w="1247" w:type="dxa"/>
                </w:tcPr>
                <w:p w14:paraId="6BCEF1E5" w14:textId="77777777" w:rsidR="007A6A2B" w:rsidRPr="0029583B" w:rsidRDefault="007A6A2B" w:rsidP="005249F9">
                  <w:pPr>
                    <w:spacing w:line="240" w:lineRule="auto"/>
                    <w:rPr>
                      <w:sz w:val="18"/>
                      <w:szCs w:val="18"/>
                    </w:rPr>
                  </w:pPr>
                  <w:r w:rsidRPr="0029583B">
                    <w:rPr>
                      <w:sz w:val="18"/>
                      <w:szCs w:val="18"/>
                    </w:rPr>
                    <w:t>3.32</w:t>
                  </w:r>
                </w:p>
              </w:tc>
              <w:tc>
                <w:tcPr>
                  <w:tcW w:w="2034" w:type="dxa"/>
                </w:tcPr>
                <w:p w14:paraId="7D22C37E" w14:textId="77777777" w:rsidR="007A6A2B" w:rsidRPr="0029583B" w:rsidRDefault="007A6A2B" w:rsidP="005249F9">
                  <w:pPr>
                    <w:spacing w:line="240" w:lineRule="auto"/>
                    <w:rPr>
                      <w:sz w:val="18"/>
                      <w:szCs w:val="18"/>
                    </w:rPr>
                  </w:pPr>
                  <w:r w:rsidRPr="0029583B">
                    <w:rPr>
                      <w:sz w:val="18"/>
                      <w:szCs w:val="18"/>
                    </w:rPr>
                    <w:t>2.55</w:t>
                  </w:r>
                </w:p>
              </w:tc>
            </w:tr>
            <w:tr w:rsidR="007A6A2B" w:rsidRPr="00A241D7" w14:paraId="2BF00FFA" w14:textId="77777777" w:rsidTr="005249F9">
              <w:tc>
                <w:tcPr>
                  <w:tcW w:w="1259" w:type="dxa"/>
                </w:tcPr>
                <w:p w14:paraId="16023C81" w14:textId="77777777" w:rsidR="007A6A2B" w:rsidRPr="0029583B" w:rsidRDefault="007A6A2B" w:rsidP="005249F9">
                  <w:pPr>
                    <w:spacing w:line="240" w:lineRule="auto"/>
                    <w:rPr>
                      <w:b/>
                      <w:sz w:val="18"/>
                      <w:szCs w:val="18"/>
                    </w:rPr>
                  </w:pPr>
                  <w:r w:rsidRPr="0029583B">
                    <w:rPr>
                      <w:b/>
                      <w:sz w:val="18"/>
                      <w:szCs w:val="18"/>
                    </w:rPr>
                    <w:t>SDL</w:t>
                  </w:r>
                </w:p>
              </w:tc>
              <w:tc>
                <w:tcPr>
                  <w:tcW w:w="907" w:type="dxa"/>
                </w:tcPr>
                <w:p w14:paraId="6ED7E2A6" w14:textId="77777777" w:rsidR="007A6A2B" w:rsidRPr="0029583B" w:rsidRDefault="007A6A2B" w:rsidP="005249F9">
                  <w:pPr>
                    <w:spacing w:line="240" w:lineRule="auto"/>
                    <w:rPr>
                      <w:sz w:val="18"/>
                      <w:szCs w:val="18"/>
                    </w:rPr>
                  </w:pPr>
                  <w:r w:rsidRPr="0029583B">
                    <w:rPr>
                      <w:sz w:val="18"/>
                      <w:szCs w:val="18"/>
                    </w:rPr>
                    <w:t>3.33</w:t>
                  </w:r>
                </w:p>
              </w:tc>
              <w:tc>
                <w:tcPr>
                  <w:tcW w:w="1247" w:type="dxa"/>
                </w:tcPr>
                <w:p w14:paraId="6B1EE693" w14:textId="77777777" w:rsidR="007A6A2B" w:rsidRPr="0029583B" w:rsidRDefault="007A6A2B" w:rsidP="005249F9">
                  <w:pPr>
                    <w:spacing w:line="240" w:lineRule="auto"/>
                    <w:rPr>
                      <w:sz w:val="18"/>
                      <w:szCs w:val="18"/>
                    </w:rPr>
                  </w:pPr>
                  <w:r w:rsidRPr="0029583B">
                    <w:rPr>
                      <w:sz w:val="18"/>
                      <w:szCs w:val="18"/>
                    </w:rPr>
                    <w:t>2.99</w:t>
                  </w:r>
                </w:p>
              </w:tc>
              <w:tc>
                <w:tcPr>
                  <w:tcW w:w="2034" w:type="dxa"/>
                </w:tcPr>
                <w:p w14:paraId="1B808160" w14:textId="77777777" w:rsidR="007A6A2B" w:rsidRPr="0029583B" w:rsidRDefault="007A6A2B" w:rsidP="005249F9">
                  <w:pPr>
                    <w:spacing w:line="240" w:lineRule="auto"/>
                    <w:rPr>
                      <w:sz w:val="18"/>
                      <w:szCs w:val="18"/>
                    </w:rPr>
                  </w:pPr>
                  <w:r w:rsidRPr="0029583B">
                    <w:rPr>
                      <w:sz w:val="18"/>
                      <w:szCs w:val="18"/>
                    </w:rPr>
                    <w:t>2.28</w:t>
                  </w:r>
                </w:p>
              </w:tc>
            </w:tr>
          </w:tbl>
          <w:p w14:paraId="33A1A3F7" w14:textId="77777777" w:rsidR="007A6A2B" w:rsidRPr="0029583B" w:rsidRDefault="007A6A2B" w:rsidP="005249F9">
            <w:pPr>
              <w:autoSpaceDE w:val="0"/>
              <w:autoSpaceDN w:val="0"/>
              <w:adjustRightInd w:val="0"/>
              <w:spacing w:line="240" w:lineRule="auto"/>
              <w:rPr>
                <w:rFonts w:eastAsia="Times New Roman"/>
                <w:sz w:val="16"/>
                <w:szCs w:val="16"/>
                <w:lang w:eastAsia="fr-CA"/>
              </w:rPr>
            </w:pPr>
            <w:r w:rsidRPr="0029583B">
              <w:rPr>
                <w:rFonts w:eastAsia="Times New Roman"/>
                <w:sz w:val="16"/>
                <w:szCs w:val="16"/>
                <w:lang w:eastAsia="fr-CA"/>
              </w:rPr>
              <w:t>Significant differences were found for FA, SDL, and total score between start and maintenance and for all domains from maintenance to follow-up.</w:t>
            </w:r>
          </w:p>
          <w:p w14:paraId="5B1C12C5" w14:textId="77777777" w:rsidR="007A6A2B" w:rsidRPr="0029583B" w:rsidRDefault="007A6A2B" w:rsidP="005249F9">
            <w:pPr>
              <w:autoSpaceDE w:val="0"/>
              <w:autoSpaceDN w:val="0"/>
              <w:adjustRightInd w:val="0"/>
              <w:spacing w:line="240" w:lineRule="auto"/>
              <w:rPr>
                <w:rFonts w:eastAsia="Times New Roman"/>
                <w:sz w:val="16"/>
                <w:szCs w:val="16"/>
                <w:lang w:eastAsia="fr-CA"/>
              </w:rPr>
            </w:pPr>
          </w:p>
          <w:p w14:paraId="5F08F9D0" w14:textId="77777777" w:rsidR="007A6A2B" w:rsidRPr="0029583B" w:rsidRDefault="007A6A2B" w:rsidP="005249F9">
            <w:pPr>
              <w:autoSpaceDE w:val="0"/>
              <w:autoSpaceDN w:val="0"/>
              <w:adjustRightInd w:val="0"/>
              <w:spacing w:line="240" w:lineRule="auto"/>
              <w:rPr>
                <w:rFonts w:eastAsia="Times New Roman"/>
                <w:sz w:val="16"/>
                <w:szCs w:val="16"/>
                <w:lang w:eastAsia="fr-CA"/>
              </w:rPr>
            </w:pPr>
            <w:r w:rsidRPr="0029583B">
              <w:rPr>
                <w:rFonts w:eastAsia="Times New Roman"/>
                <w:sz w:val="16"/>
                <w:szCs w:val="16"/>
                <w:lang w:eastAsia="fr-CA"/>
              </w:rPr>
              <w:t xml:space="preserve">The 14 patients reaching partial maintenance reported had worse </w:t>
            </w:r>
            <w:r w:rsidRPr="0029583B">
              <w:rPr>
                <w:sz w:val="18"/>
                <w:szCs w:val="18"/>
              </w:rPr>
              <w:t xml:space="preserve">FAQLQ-PF scores at baseline and reported significant improvement in the FA (P=.001) and SDL (P=.036) domain and the Total score (P=.015) </w:t>
            </w:r>
          </w:p>
        </w:tc>
        <w:tc>
          <w:tcPr>
            <w:tcW w:w="2303" w:type="dxa"/>
          </w:tcPr>
          <w:p w14:paraId="76649021" w14:textId="77777777" w:rsidR="007A6A2B" w:rsidRPr="0029583B" w:rsidRDefault="007A6A2B" w:rsidP="005249F9">
            <w:pPr>
              <w:spacing w:line="240" w:lineRule="auto"/>
              <w:rPr>
                <w:sz w:val="18"/>
                <w:szCs w:val="18"/>
              </w:rPr>
            </w:pPr>
            <w:r w:rsidRPr="0029583B">
              <w:rPr>
                <w:sz w:val="18"/>
                <w:szCs w:val="18"/>
              </w:rPr>
              <w:lastRenderedPageBreak/>
              <w:t xml:space="preserve">In linear regression analysis, a </w:t>
            </w:r>
            <w:r w:rsidRPr="0029583B">
              <w:rPr>
                <w:b/>
                <w:sz w:val="18"/>
                <w:szCs w:val="18"/>
              </w:rPr>
              <w:t>single food allergy</w:t>
            </w:r>
            <w:r w:rsidRPr="0029583B">
              <w:rPr>
                <w:sz w:val="18"/>
                <w:szCs w:val="18"/>
              </w:rPr>
              <w:t xml:space="preserve"> (P&lt;0.001 SDL and total P=0.01EI, P=0.003 FA), and a </w:t>
            </w:r>
            <w:r w:rsidRPr="0029583B">
              <w:rPr>
                <w:b/>
                <w:sz w:val="18"/>
                <w:szCs w:val="18"/>
              </w:rPr>
              <w:t>worse baseline FAQLQ-PF score</w:t>
            </w:r>
            <w:r w:rsidRPr="0029583B">
              <w:rPr>
                <w:sz w:val="18"/>
                <w:szCs w:val="18"/>
              </w:rPr>
              <w:t xml:space="preserve"> (P&lt;0.001, all domains and total) predicted a greater improvement in FAQLQ-PF scores from start to maintenance/ cessation of treatment. </w:t>
            </w:r>
          </w:p>
          <w:p w14:paraId="0AFA2D97" w14:textId="77777777" w:rsidR="007A6A2B" w:rsidRPr="0029583B" w:rsidRDefault="007A6A2B" w:rsidP="005249F9">
            <w:pPr>
              <w:spacing w:line="240" w:lineRule="auto"/>
              <w:rPr>
                <w:sz w:val="18"/>
                <w:szCs w:val="18"/>
              </w:rPr>
            </w:pPr>
            <w:r w:rsidRPr="0029583B">
              <w:rPr>
                <w:sz w:val="18"/>
                <w:szCs w:val="18"/>
              </w:rPr>
              <w:t>History of anaphylaxis was associated with greater improvement in single-factor analysis (&lt;.05)</w:t>
            </w:r>
          </w:p>
          <w:p w14:paraId="3AB3A70A" w14:textId="77777777" w:rsidR="007A6A2B" w:rsidRPr="0029583B" w:rsidRDefault="007A6A2B" w:rsidP="005249F9">
            <w:pPr>
              <w:spacing w:line="240" w:lineRule="auto"/>
              <w:rPr>
                <w:sz w:val="18"/>
                <w:szCs w:val="18"/>
              </w:rPr>
            </w:pPr>
            <w:r w:rsidRPr="0029583B">
              <w:rPr>
                <w:b/>
                <w:sz w:val="18"/>
                <w:szCs w:val="18"/>
                <w:u w:val="single"/>
              </w:rPr>
              <w:lastRenderedPageBreak/>
              <w:t>Not significant</w:t>
            </w:r>
            <w:r w:rsidRPr="0029583B">
              <w:rPr>
                <w:sz w:val="18"/>
                <w:szCs w:val="18"/>
              </w:rPr>
              <w:t>: asthma, food allergy treated, SHTD (starting dose), reactions during treatment, duration of OIT.</w:t>
            </w:r>
          </w:p>
          <w:p w14:paraId="191BF26B" w14:textId="77777777" w:rsidR="007A6A2B" w:rsidRPr="0029583B" w:rsidRDefault="007A6A2B" w:rsidP="005249F9">
            <w:pPr>
              <w:spacing w:line="240" w:lineRule="auto"/>
              <w:rPr>
                <w:sz w:val="18"/>
                <w:szCs w:val="18"/>
              </w:rPr>
            </w:pPr>
            <w:r w:rsidRPr="0029583B">
              <w:rPr>
                <w:b/>
                <w:sz w:val="18"/>
                <w:szCs w:val="18"/>
                <w:u w:val="single"/>
              </w:rPr>
              <w:t>Borderline significant</w:t>
            </w:r>
            <w:r w:rsidRPr="0029583B">
              <w:rPr>
                <w:sz w:val="18"/>
                <w:szCs w:val="18"/>
              </w:rPr>
              <w:t xml:space="preserve"> for EI and SDL: younger age</w:t>
            </w:r>
          </w:p>
          <w:p w14:paraId="602FA6CB" w14:textId="77777777" w:rsidR="007A6A2B" w:rsidRPr="0029583B" w:rsidRDefault="007A6A2B" w:rsidP="005249F9">
            <w:pPr>
              <w:spacing w:line="240" w:lineRule="auto"/>
              <w:rPr>
                <w:sz w:val="18"/>
                <w:szCs w:val="18"/>
              </w:rPr>
            </w:pPr>
          </w:p>
          <w:p w14:paraId="1F1EB53B" w14:textId="77777777" w:rsidR="007A6A2B" w:rsidRPr="0029583B" w:rsidRDefault="007A6A2B" w:rsidP="005249F9">
            <w:pPr>
              <w:spacing w:line="240" w:lineRule="auto"/>
              <w:rPr>
                <w:sz w:val="18"/>
                <w:szCs w:val="18"/>
              </w:rPr>
            </w:pPr>
            <w:r w:rsidRPr="0029583B">
              <w:rPr>
                <w:sz w:val="18"/>
                <w:szCs w:val="18"/>
              </w:rPr>
              <w:t>Among the 158 patients who reached full desensitization, younger age predicted a greater improvement in the FAQLQ-PF scores. (EI, P=0.029, FA, P=n.s., SDL, P=0.021, total score, P=0.042)</w:t>
            </w:r>
          </w:p>
        </w:tc>
        <w:tc>
          <w:tcPr>
            <w:tcW w:w="3914" w:type="dxa"/>
          </w:tcPr>
          <w:p w14:paraId="781B5918" w14:textId="77777777" w:rsidR="007A6A2B" w:rsidRPr="0029583B" w:rsidRDefault="007A6A2B" w:rsidP="005249F9">
            <w:pPr>
              <w:spacing w:line="240" w:lineRule="auto"/>
              <w:rPr>
                <w:sz w:val="18"/>
                <w:szCs w:val="18"/>
              </w:rPr>
            </w:pPr>
            <w:r w:rsidRPr="0029583B">
              <w:rPr>
                <w:sz w:val="18"/>
                <w:szCs w:val="18"/>
              </w:rPr>
              <w:lastRenderedPageBreak/>
              <w:t>In a prospective cohort study, parents’ FAQLQ-PF scores significantly improved in all dimensions from OIT initiation to reaching full and/or partial maintenance, whereas there was no change in controls.</w:t>
            </w:r>
          </w:p>
          <w:p w14:paraId="4C35E48E" w14:textId="77777777" w:rsidR="007A6A2B" w:rsidRPr="0029583B" w:rsidRDefault="007A6A2B" w:rsidP="005249F9">
            <w:pPr>
              <w:spacing w:line="240" w:lineRule="auto"/>
              <w:rPr>
                <w:sz w:val="18"/>
                <w:szCs w:val="18"/>
              </w:rPr>
            </w:pPr>
          </w:p>
          <w:p w14:paraId="4A8DF8B9" w14:textId="77777777" w:rsidR="007A6A2B" w:rsidRPr="0029583B" w:rsidRDefault="007A6A2B" w:rsidP="005249F9">
            <w:pPr>
              <w:spacing w:line="240" w:lineRule="auto"/>
              <w:rPr>
                <w:sz w:val="18"/>
                <w:szCs w:val="18"/>
              </w:rPr>
            </w:pPr>
            <w:r w:rsidRPr="0029583B">
              <w:rPr>
                <w:sz w:val="18"/>
                <w:szCs w:val="18"/>
              </w:rPr>
              <w:t>Worse baseline QOL, a single food allergy, and younger age predicted greater QOL improvements.</w:t>
            </w:r>
          </w:p>
          <w:p w14:paraId="438BA294" w14:textId="77777777" w:rsidR="007A6A2B" w:rsidRPr="0029583B" w:rsidRDefault="007A6A2B" w:rsidP="005249F9">
            <w:pPr>
              <w:spacing w:line="240" w:lineRule="auto"/>
              <w:rPr>
                <w:sz w:val="18"/>
                <w:szCs w:val="18"/>
              </w:rPr>
            </w:pPr>
          </w:p>
          <w:p w14:paraId="5EE8EBA5" w14:textId="77777777" w:rsidR="007A6A2B" w:rsidRPr="0029583B" w:rsidRDefault="007A6A2B" w:rsidP="005249F9">
            <w:pPr>
              <w:spacing w:line="240" w:lineRule="auto"/>
              <w:rPr>
                <w:sz w:val="18"/>
                <w:szCs w:val="18"/>
              </w:rPr>
            </w:pPr>
            <w:r w:rsidRPr="0029583B">
              <w:rPr>
                <w:sz w:val="18"/>
                <w:szCs w:val="18"/>
              </w:rPr>
              <w:t>Among the subset of patients whose FAQLQ-PF total score deteriorated from baseline to mid up-dosing, FAQLQ-PF scores returned to near-baseline upon reaching maintenance.</w:t>
            </w:r>
          </w:p>
          <w:p w14:paraId="28A4F7A7" w14:textId="77777777" w:rsidR="007A6A2B" w:rsidRPr="0029583B" w:rsidRDefault="007A6A2B" w:rsidP="005249F9">
            <w:pPr>
              <w:spacing w:line="240" w:lineRule="auto"/>
              <w:rPr>
                <w:sz w:val="18"/>
                <w:szCs w:val="18"/>
              </w:rPr>
            </w:pPr>
          </w:p>
          <w:p w14:paraId="5BBD8BEC" w14:textId="77777777" w:rsidR="007A6A2B" w:rsidRPr="0029583B" w:rsidRDefault="007A6A2B" w:rsidP="005249F9">
            <w:pPr>
              <w:spacing w:line="240" w:lineRule="auto"/>
              <w:rPr>
                <w:sz w:val="18"/>
                <w:szCs w:val="18"/>
              </w:rPr>
            </w:pPr>
            <w:r w:rsidRPr="0029583B">
              <w:rPr>
                <w:sz w:val="18"/>
                <w:szCs w:val="18"/>
              </w:rPr>
              <w:t>Additional significant improvement in QOL was observed 6 months after reaching maintenance.</w:t>
            </w:r>
          </w:p>
          <w:p w14:paraId="11ADB6CD" w14:textId="77777777" w:rsidR="007A6A2B" w:rsidRPr="0029583B" w:rsidRDefault="007A6A2B" w:rsidP="005249F9">
            <w:pPr>
              <w:spacing w:line="240" w:lineRule="auto"/>
              <w:rPr>
                <w:sz w:val="18"/>
                <w:szCs w:val="18"/>
              </w:rPr>
            </w:pPr>
          </w:p>
          <w:p w14:paraId="504A96AF" w14:textId="77777777" w:rsidR="007A6A2B" w:rsidRPr="0029583B" w:rsidRDefault="007A6A2B" w:rsidP="005249F9">
            <w:pPr>
              <w:spacing w:line="240" w:lineRule="auto"/>
              <w:rPr>
                <w:sz w:val="18"/>
                <w:szCs w:val="18"/>
              </w:rPr>
            </w:pPr>
            <w:r w:rsidRPr="0029583B">
              <w:rPr>
                <w:sz w:val="18"/>
                <w:szCs w:val="18"/>
                <w:u w:val="single"/>
              </w:rPr>
              <w:lastRenderedPageBreak/>
              <w:t>Limitations</w:t>
            </w:r>
            <w:r w:rsidRPr="0029583B">
              <w:rPr>
                <w:sz w:val="18"/>
                <w:szCs w:val="18"/>
              </w:rPr>
              <w:t xml:space="preserve">: </w:t>
            </w:r>
          </w:p>
          <w:p w14:paraId="5883AAF6" w14:textId="77777777" w:rsidR="007A6A2B" w:rsidRPr="0029583B" w:rsidRDefault="007A6A2B" w:rsidP="005249F9">
            <w:pPr>
              <w:spacing w:line="240" w:lineRule="auto"/>
              <w:rPr>
                <w:sz w:val="18"/>
                <w:szCs w:val="18"/>
              </w:rPr>
            </w:pPr>
            <w:r w:rsidRPr="0029583B">
              <w:rPr>
                <w:sz w:val="18"/>
                <w:szCs w:val="18"/>
              </w:rPr>
              <w:t>*Not randomized: there may have been significant differences between controls and OIT groups</w:t>
            </w:r>
          </w:p>
          <w:p w14:paraId="4E429514" w14:textId="77777777" w:rsidR="007A6A2B" w:rsidRPr="0029583B" w:rsidRDefault="007A6A2B" w:rsidP="005249F9">
            <w:pPr>
              <w:spacing w:line="240" w:lineRule="auto"/>
              <w:rPr>
                <w:sz w:val="18"/>
                <w:szCs w:val="18"/>
              </w:rPr>
            </w:pPr>
            <w:r w:rsidRPr="0029583B">
              <w:rPr>
                <w:sz w:val="18"/>
                <w:szCs w:val="18"/>
              </w:rPr>
              <w:t>*Only parent-reported QoL measures</w:t>
            </w:r>
          </w:p>
          <w:p w14:paraId="6B5E07D0" w14:textId="77777777" w:rsidR="007A6A2B" w:rsidRPr="0029583B" w:rsidRDefault="007A6A2B" w:rsidP="005249F9">
            <w:pPr>
              <w:spacing w:line="240" w:lineRule="auto"/>
              <w:rPr>
                <w:sz w:val="18"/>
                <w:szCs w:val="18"/>
              </w:rPr>
            </w:pPr>
          </w:p>
        </w:tc>
      </w:tr>
      <w:tr w:rsidR="007A6A2B" w:rsidRPr="00A241D7" w14:paraId="516BA057" w14:textId="77777777" w:rsidTr="005249F9">
        <w:tc>
          <w:tcPr>
            <w:tcW w:w="1535" w:type="dxa"/>
          </w:tcPr>
          <w:p w14:paraId="79BE8D23" w14:textId="06C5692F" w:rsidR="007A6A2B" w:rsidRPr="0029583B" w:rsidRDefault="007A6A2B" w:rsidP="005249F9">
            <w:pPr>
              <w:spacing w:line="240" w:lineRule="auto"/>
              <w:rPr>
                <w:sz w:val="18"/>
                <w:szCs w:val="18"/>
              </w:rPr>
            </w:pPr>
            <w:r w:rsidRPr="0029583B">
              <w:rPr>
                <w:b/>
                <w:sz w:val="18"/>
                <w:szCs w:val="18"/>
              </w:rPr>
              <w:lastRenderedPageBreak/>
              <w:t xml:space="preserve">Factor, 2012 </w:t>
            </w:r>
            <w:r w:rsidRPr="0029583B">
              <w:rPr>
                <w:b/>
                <w:sz w:val="18"/>
                <w:szCs w:val="18"/>
              </w:rPr>
              <w:fldChar w:fldCharType="begin">
                <w:fldData xml:space="preserve">PEVuZE5vdGU+PENpdGU+PEF1dGhvcj5GYWN0b3I8L0F1dGhvcj48WWVhcj4yMDEyPC9ZZWFyPjxS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M0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</w:fldData>
              </w:fldChar>
            </w:r>
            <w:r w:rsidR="005F2998">
              <w:rPr>
                <w:b/>
                <w:sz w:val="18"/>
                <w:szCs w:val="18"/>
              </w:rPr>
              <w:instrText xml:space="preserve"> ADDIN EN.CITE </w:instrText>
            </w:r>
            <w:r w:rsidR="005F2998">
              <w:rPr>
                <w:b/>
                <w:sz w:val="18"/>
                <w:szCs w:val="18"/>
              </w:rPr>
              <w:fldChar w:fldCharType="begin">
                <w:fldData xml:space="preserve">PEVuZE5vdGU+PENpdGU+PEF1dGhvcj5GYWN0b3I8L0F1dGhvcj48WWVhcj4yMDEyPC9ZZWFyPjxS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M0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</w:fldData>
              </w:fldChar>
            </w:r>
            <w:r w:rsidR="005F2998">
              <w:rPr>
                <w:b/>
                <w:sz w:val="18"/>
                <w:szCs w:val="18"/>
              </w:rPr>
              <w:instrText xml:space="preserve"> ADDIN EN.CITE.DATA </w:instrText>
            </w:r>
            <w:r w:rsidR="005F2998">
              <w:rPr>
                <w:b/>
                <w:sz w:val="18"/>
                <w:szCs w:val="18"/>
              </w:rPr>
            </w:r>
            <w:r w:rsidR="005F2998">
              <w:rPr>
                <w:b/>
                <w:sz w:val="18"/>
                <w:szCs w:val="18"/>
              </w:rPr>
              <w:fldChar w:fldCharType="end"/>
            </w:r>
            <w:r w:rsidRPr="0029583B">
              <w:rPr>
                <w:b/>
                <w:sz w:val="18"/>
                <w:szCs w:val="18"/>
              </w:rPr>
            </w:r>
            <w:r w:rsidRPr="0029583B">
              <w:rPr>
                <w:b/>
                <w:sz w:val="18"/>
                <w:szCs w:val="18"/>
              </w:rPr>
              <w:fldChar w:fldCharType="separate"/>
            </w:r>
            <w:r w:rsidR="005F2998" w:rsidRPr="005F2998">
              <w:rPr>
                <w:b/>
                <w:noProof/>
                <w:sz w:val="18"/>
                <w:szCs w:val="18"/>
                <w:vertAlign w:val="superscript"/>
              </w:rPr>
              <w:t>92</w:t>
            </w:r>
            <w:r w:rsidRPr="0029583B">
              <w:rPr>
                <w:b/>
                <w:sz w:val="18"/>
                <w:szCs w:val="18"/>
              </w:rPr>
              <w:fldChar w:fldCharType="end"/>
            </w:r>
            <w:r w:rsidRPr="0029583B">
              <w:rPr>
                <w:sz w:val="18"/>
                <w:szCs w:val="18"/>
              </w:rPr>
              <w:t xml:space="preserve"> – peanut</w:t>
            </w:r>
          </w:p>
          <w:p w14:paraId="1E396B1B" w14:textId="77777777" w:rsidR="007A6A2B" w:rsidRPr="0029583B" w:rsidRDefault="007A6A2B" w:rsidP="005249F9">
            <w:pPr>
              <w:spacing w:line="240" w:lineRule="auto"/>
              <w:rPr>
                <w:sz w:val="18"/>
                <w:szCs w:val="18"/>
              </w:rPr>
            </w:pPr>
          </w:p>
          <w:p w14:paraId="1BCEBA29" w14:textId="77777777" w:rsidR="007A6A2B" w:rsidRPr="0029583B" w:rsidRDefault="007A6A2B" w:rsidP="005249F9">
            <w:pPr>
              <w:spacing w:line="240" w:lineRule="auto"/>
              <w:rPr>
                <w:sz w:val="18"/>
                <w:szCs w:val="18"/>
              </w:rPr>
            </w:pPr>
            <w:r w:rsidRPr="0029583B">
              <w:rPr>
                <w:sz w:val="18"/>
                <w:szCs w:val="18"/>
              </w:rPr>
              <w:t>Case series</w:t>
            </w:r>
          </w:p>
        </w:tc>
        <w:tc>
          <w:tcPr>
            <w:tcW w:w="1408" w:type="dxa"/>
          </w:tcPr>
          <w:p w14:paraId="64C87815" w14:textId="77777777" w:rsidR="007A6A2B" w:rsidRPr="0029583B" w:rsidRDefault="007A6A2B" w:rsidP="005249F9">
            <w:pPr>
              <w:spacing w:line="240" w:lineRule="auto"/>
              <w:rPr>
                <w:sz w:val="18"/>
                <w:szCs w:val="18"/>
              </w:rPr>
            </w:pPr>
            <w:r w:rsidRPr="0029583B">
              <w:rPr>
                <w:sz w:val="18"/>
                <w:szCs w:val="18"/>
              </w:rPr>
              <w:t>Build-up target: 450 mg PP /d</w:t>
            </w:r>
          </w:p>
          <w:p w14:paraId="79B39884" w14:textId="77777777" w:rsidR="007A6A2B" w:rsidRPr="0029583B" w:rsidRDefault="007A6A2B" w:rsidP="005249F9">
            <w:pPr>
              <w:spacing w:line="240" w:lineRule="auto"/>
              <w:rPr>
                <w:sz w:val="18"/>
                <w:szCs w:val="18"/>
              </w:rPr>
            </w:pPr>
            <w:r w:rsidRPr="0029583B">
              <w:rPr>
                <w:sz w:val="18"/>
                <w:szCs w:val="18"/>
              </w:rPr>
              <w:lastRenderedPageBreak/>
              <w:t>Build-up interval: 2 weeks</w:t>
            </w:r>
          </w:p>
          <w:p w14:paraId="79EEE674" w14:textId="77777777" w:rsidR="007A6A2B" w:rsidRPr="0029583B" w:rsidRDefault="007A6A2B" w:rsidP="005249F9">
            <w:pPr>
              <w:spacing w:line="240" w:lineRule="auto"/>
              <w:rPr>
                <w:sz w:val="18"/>
                <w:szCs w:val="18"/>
              </w:rPr>
            </w:pPr>
          </w:p>
        </w:tc>
        <w:tc>
          <w:tcPr>
            <w:tcW w:w="1500" w:type="dxa"/>
          </w:tcPr>
          <w:p w14:paraId="5D0BDC8F" w14:textId="77777777" w:rsidR="007A6A2B" w:rsidRPr="0029583B" w:rsidRDefault="007A6A2B" w:rsidP="005249F9">
            <w:pPr>
              <w:spacing w:line="240" w:lineRule="auto"/>
              <w:rPr>
                <w:sz w:val="18"/>
                <w:szCs w:val="18"/>
              </w:rPr>
            </w:pPr>
            <w:r w:rsidRPr="0029583B">
              <w:rPr>
                <w:sz w:val="18"/>
                <w:szCs w:val="18"/>
              </w:rPr>
              <w:lastRenderedPageBreak/>
              <w:t xml:space="preserve">At baseline and on achieving the maintenance </w:t>
            </w:r>
            <w:r w:rsidRPr="0029583B">
              <w:rPr>
                <w:sz w:val="18"/>
                <w:szCs w:val="18"/>
              </w:rPr>
              <w:lastRenderedPageBreak/>
              <w:t xml:space="preserve">dose: Parents of 5 to 12-year-old children: </w:t>
            </w:r>
            <w:r w:rsidRPr="0029583B">
              <w:rPr>
                <w:b/>
                <w:sz w:val="18"/>
                <w:szCs w:val="18"/>
              </w:rPr>
              <w:t>FAQLQ-PF</w:t>
            </w:r>
          </w:p>
          <w:p w14:paraId="2B1953DC" w14:textId="77777777" w:rsidR="007A6A2B" w:rsidRPr="0029583B" w:rsidRDefault="007A6A2B" w:rsidP="005249F9">
            <w:pPr>
              <w:spacing w:line="240" w:lineRule="auto"/>
              <w:rPr>
                <w:sz w:val="18"/>
                <w:szCs w:val="18"/>
              </w:rPr>
            </w:pPr>
            <w:r w:rsidRPr="0029583B">
              <w:rPr>
                <w:sz w:val="18"/>
                <w:szCs w:val="18"/>
              </w:rPr>
              <w:t xml:space="preserve">8-12-year-old children: </w:t>
            </w:r>
            <w:r w:rsidRPr="0029583B">
              <w:rPr>
                <w:b/>
                <w:sz w:val="18"/>
                <w:szCs w:val="18"/>
              </w:rPr>
              <w:t>FAQLQ-CF</w:t>
            </w:r>
          </w:p>
          <w:p w14:paraId="05B2E6B5" w14:textId="77777777" w:rsidR="007A6A2B" w:rsidRPr="0029583B" w:rsidRDefault="007A6A2B" w:rsidP="005249F9">
            <w:pPr>
              <w:spacing w:line="240" w:lineRule="auto"/>
              <w:rPr>
                <w:sz w:val="18"/>
                <w:szCs w:val="18"/>
              </w:rPr>
            </w:pPr>
            <w:r w:rsidRPr="0029583B">
              <w:rPr>
                <w:sz w:val="18"/>
                <w:szCs w:val="18"/>
              </w:rPr>
              <w:t xml:space="preserve">Teens (age 13-18): </w:t>
            </w:r>
            <w:r w:rsidRPr="0029583B">
              <w:rPr>
                <w:b/>
                <w:sz w:val="18"/>
                <w:szCs w:val="18"/>
              </w:rPr>
              <w:t>FAQLQ-TF</w:t>
            </w:r>
          </w:p>
        </w:tc>
        <w:tc>
          <w:tcPr>
            <w:tcW w:w="1271" w:type="dxa"/>
          </w:tcPr>
          <w:p w14:paraId="3B4961AE" w14:textId="77777777" w:rsidR="007A6A2B" w:rsidRPr="0029583B" w:rsidRDefault="007A6A2B" w:rsidP="005249F9">
            <w:pPr>
              <w:spacing w:line="240" w:lineRule="auto"/>
              <w:rPr>
                <w:sz w:val="18"/>
                <w:szCs w:val="18"/>
              </w:rPr>
            </w:pPr>
            <w:r w:rsidRPr="0029583B">
              <w:rPr>
                <w:sz w:val="18"/>
                <w:szCs w:val="18"/>
              </w:rPr>
              <w:lastRenderedPageBreak/>
              <w:t>N=100</w:t>
            </w:r>
          </w:p>
          <w:p w14:paraId="09352555" w14:textId="77777777" w:rsidR="007A6A2B" w:rsidRPr="0029583B" w:rsidRDefault="007A6A2B" w:rsidP="005249F9">
            <w:pPr>
              <w:spacing w:line="240" w:lineRule="auto"/>
              <w:rPr>
                <w:sz w:val="18"/>
                <w:szCs w:val="18"/>
              </w:rPr>
            </w:pPr>
          </w:p>
          <w:p w14:paraId="56E5EE8A" w14:textId="77777777" w:rsidR="007A6A2B" w:rsidRPr="0029583B" w:rsidRDefault="007A6A2B" w:rsidP="005249F9">
            <w:pPr>
              <w:spacing w:line="240" w:lineRule="auto"/>
              <w:rPr>
                <w:sz w:val="18"/>
                <w:szCs w:val="18"/>
              </w:rPr>
            </w:pPr>
            <w:r w:rsidRPr="0029583B">
              <w:rPr>
                <w:sz w:val="18"/>
                <w:szCs w:val="18"/>
              </w:rPr>
              <w:t>Age: 5-18 (85 aged 5-</w:t>
            </w:r>
            <w:r w:rsidRPr="0029583B">
              <w:rPr>
                <w:sz w:val="18"/>
                <w:szCs w:val="18"/>
              </w:rPr>
              <w:lastRenderedPageBreak/>
              <w:t>12, 35 aged 8-12, and 15 aged 13-18)</w:t>
            </w:r>
          </w:p>
        </w:tc>
        <w:tc>
          <w:tcPr>
            <w:tcW w:w="5841" w:type="dxa"/>
          </w:tcPr>
          <w:p w14:paraId="4DFD1AF8" w14:textId="77777777" w:rsidR="007A6A2B" w:rsidRPr="0029583B" w:rsidRDefault="007A6A2B" w:rsidP="005249F9">
            <w:pPr>
              <w:spacing w:line="240" w:lineRule="auto"/>
              <w:rPr>
                <w:sz w:val="18"/>
                <w:szCs w:val="18"/>
              </w:rPr>
            </w:pPr>
            <w:r w:rsidRPr="0029583B">
              <w:rPr>
                <w:sz w:val="18"/>
                <w:szCs w:val="18"/>
              </w:rPr>
              <w:lastRenderedPageBreak/>
              <w:t xml:space="preserve">Significant improvement in QoL in all domains (AA, DR, RAE, EI, FA, and SDL) with the exception of the EI domain on the teens’ survey. </w:t>
            </w:r>
          </w:p>
          <w:p w14:paraId="02007915" w14:textId="77777777" w:rsidR="007A6A2B" w:rsidRPr="0029583B" w:rsidRDefault="007A6A2B" w:rsidP="005249F9">
            <w:pPr>
              <w:spacing w:line="240" w:lineRule="auto"/>
              <w:rPr>
                <w:sz w:val="18"/>
                <w:szCs w:val="18"/>
              </w:rPr>
            </w:pPr>
          </w:p>
          <w:p w14:paraId="6731DE10" w14:textId="77777777" w:rsidR="007A6A2B" w:rsidRPr="0029583B" w:rsidRDefault="007A6A2B" w:rsidP="005249F9">
            <w:pPr>
              <w:spacing w:line="240" w:lineRule="auto"/>
              <w:rPr>
                <w:sz w:val="18"/>
                <w:szCs w:val="18"/>
              </w:rPr>
            </w:pPr>
            <w:r w:rsidRPr="0029583B">
              <w:rPr>
                <w:sz w:val="18"/>
                <w:szCs w:val="18"/>
              </w:rPr>
              <w:lastRenderedPageBreak/>
              <w:t xml:space="preserve">QoL significantly improved (P&lt;.02) on all 30 questions when parents assessed their children 5 to 12 years old. </w:t>
            </w:r>
          </w:p>
          <w:p w14:paraId="7F20F7EF" w14:textId="77777777" w:rsidR="007A6A2B" w:rsidRPr="0029583B" w:rsidRDefault="007A6A2B" w:rsidP="005249F9">
            <w:pPr>
              <w:spacing w:line="240" w:lineRule="auto"/>
              <w:rPr>
                <w:sz w:val="18"/>
                <w:szCs w:val="18"/>
              </w:rPr>
            </w:pPr>
          </w:p>
          <w:p w14:paraId="2ED480CA" w14:textId="77777777" w:rsidR="007A6A2B" w:rsidRPr="0029583B" w:rsidRDefault="007A6A2B" w:rsidP="005249F9">
            <w:pPr>
              <w:spacing w:line="240" w:lineRule="auto"/>
              <w:rPr>
                <w:sz w:val="18"/>
                <w:szCs w:val="18"/>
              </w:rPr>
            </w:pPr>
            <w:r w:rsidRPr="0029583B">
              <w:rPr>
                <w:sz w:val="18"/>
                <w:szCs w:val="18"/>
              </w:rPr>
              <w:t>When children (8–12 years old) and teens assessed themselves, QoL improved (P&lt;.05) on 22 of 24 questions and 12 of 18 questions, respectively.</w:t>
            </w:r>
          </w:p>
          <w:p w14:paraId="295D8DB1" w14:textId="77777777" w:rsidR="007A6A2B" w:rsidRPr="0029583B" w:rsidRDefault="007A6A2B" w:rsidP="005249F9">
            <w:pPr>
              <w:spacing w:line="240" w:lineRule="auto"/>
              <w:rPr>
                <w:sz w:val="18"/>
                <w:szCs w:val="18"/>
              </w:rPr>
            </w:pPr>
          </w:p>
          <w:p w14:paraId="05117DA5" w14:textId="77777777" w:rsidR="007A6A2B" w:rsidRPr="0029583B" w:rsidRDefault="007A6A2B" w:rsidP="005249F9">
            <w:pPr>
              <w:spacing w:line="240" w:lineRule="auto"/>
              <w:rPr>
                <w:sz w:val="18"/>
                <w:szCs w:val="18"/>
              </w:rPr>
            </w:pPr>
            <w:r w:rsidRPr="0029583B">
              <w:rPr>
                <w:sz w:val="18"/>
                <w:szCs w:val="18"/>
              </w:rPr>
              <w:t xml:space="preserve">Percentage of responses than decreased by </w:t>
            </w:r>
            <w:r w:rsidRPr="0029583B">
              <w:rPr>
                <w:rFonts w:ascii="Times New Roman" w:hAnsi="Times New Roman"/>
                <w:sz w:val="18"/>
                <w:szCs w:val="18"/>
              </w:rPr>
              <w:t>≤</w:t>
            </w:r>
            <w:r w:rsidRPr="0029583B">
              <w:rPr>
                <w:sz w:val="18"/>
                <w:szCs w:val="18"/>
              </w:rPr>
              <w:t xml:space="preserve"> 1 point by doma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7"/>
              <w:gridCol w:w="4216"/>
            </w:tblGrid>
            <w:tr w:rsidR="007A6A2B" w:rsidRPr="00A241D7" w14:paraId="5D6E5EE3" w14:textId="77777777" w:rsidTr="005249F9">
              <w:tc>
                <w:tcPr>
                  <w:tcW w:w="947" w:type="dxa"/>
                </w:tcPr>
                <w:p w14:paraId="0B0DDB37" w14:textId="77777777" w:rsidR="007A6A2B" w:rsidRPr="0029583B" w:rsidRDefault="007A6A2B" w:rsidP="005249F9">
                  <w:pPr>
                    <w:spacing w:line="240" w:lineRule="auto"/>
                    <w:rPr>
                      <w:b/>
                      <w:sz w:val="18"/>
                      <w:szCs w:val="18"/>
                    </w:rPr>
                  </w:pPr>
                  <w:r w:rsidRPr="0029583B">
                    <w:rPr>
                      <w:b/>
                      <w:sz w:val="18"/>
                      <w:szCs w:val="18"/>
                    </w:rPr>
                    <w:t>Parents (n=76)</w:t>
                  </w:r>
                </w:p>
              </w:tc>
              <w:tc>
                <w:tcPr>
                  <w:tcW w:w="4216" w:type="dxa"/>
                </w:tcPr>
                <w:p w14:paraId="2D9F9044" w14:textId="77777777" w:rsidR="007A6A2B" w:rsidRPr="0029583B" w:rsidRDefault="007A6A2B" w:rsidP="005249F9">
                  <w:pPr>
                    <w:spacing w:line="240" w:lineRule="auto"/>
                    <w:rPr>
                      <w:sz w:val="18"/>
                      <w:szCs w:val="18"/>
                    </w:rPr>
                  </w:pPr>
                  <w:r w:rsidRPr="0029583B">
                    <w:rPr>
                      <w:sz w:val="18"/>
                      <w:szCs w:val="18"/>
                    </w:rPr>
                    <w:t>FA: 65.7%, SDL: 64.4%; EI: 55.1%</w:t>
                  </w:r>
                </w:p>
              </w:tc>
            </w:tr>
            <w:tr w:rsidR="007A6A2B" w:rsidRPr="00A241D7" w14:paraId="43ECC427" w14:textId="77777777" w:rsidTr="005249F9">
              <w:tc>
                <w:tcPr>
                  <w:tcW w:w="947" w:type="dxa"/>
                </w:tcPr>
                <w:p w14:paraId="6E3B10AA" w14:textId="77777777" w:rsidR="007A6A2B" w:rsidRPr="0029583B" w:rsidRDefault="007A6A2B" w:rsidP="005249F9">
                  <w:pPr>
                    <w:spacing w:line="240" w:lineRule="auto"/>
                    <w:rPr>
                      <w:b/>
                      <w:sz w:val="18"/>
                      <w:szCs w:val="18"/>
                    </w:rPr>
                  </w:pPr>
                  <w:r w:rsidRPr="0029583B">
                    <w:rPr>
                      <w:b/>
                      <w:sz w:val="18"/>
                      <w:szCs w:val="18"/>
                    </w:rPr>
                    <w:t>Children (n=32)</w:t>
                  </w:r>
                </w:p>
              </w:tc>
              <w:tc>
                <w:tcPr>
                  <w:tcW w:w="4216" w:type="dxa"/>
                </w:tcPr>
                <w:p w14:paraId="6AFB40AB" w14:textId="77777777" w:rsidR="007A6A2B" w:rsidRPr="0029583B" w:rsidRDefault="007A6A2B" w:rsidP="005249F9">
                  <w:pPr>
                    <w:spacing w:line="240" w:lineRule="auto"/>
                    <w:rPr>
                      <w:sz w:val="18"/>
                      <w:szCs w:val="18"/>
                    </w:rPr>
                  </w:pPr>
                  <w:r w:rsidRPr="0029583B">
                    <w:rPr>
                      <w:sz w:val="18"/>
                      <w:szCs w:val="18"/>
                    </w:rPr>
                    <w:t>DR: 69.7%, RAE: 65.2%; AA: 62.7%;  EI: 56.5%</w:t>
                  </w:r>
                </w:p>
              </w:tc>
            </w:tr>
            <w:tr w:rsidR="007A6A2B" w:rsidRPr="00A241D7" w14:paraId="17A81306" w14:textId="77777777" w:rsidTr="005249F9">
              <w:tc>
                <w:tcPr>
                  <w:tcW w:w="947" w:type="dxa"/>
                </w:tcPr>
                <w:p w14:paraId="6D2DD286" w14:textId="77777777" w:rsidR="007A6A2B" w:rsidRPr="0029583B" w:rsidRDefault="007A6A2B" w:rsidP="005249F9">
                  <w:pPr>
                    <w:spacing w:line="240" w:lineRule="auto"/>
                    <w:rPr>
                      <w:b/>
                      <w:sz w:val="18"/>
                      <w:szCs w:val="18"/>
                    </w:rPr>
                  </w:pPr>
                  <w:r w:rsidRPr="0029583B">
                    <w:rPr>
                      <w:b/>
                      <w:sz w:val="18"/>
                      <w:szCs w:val="18"/>
                    </w:rPr>
                    <w:t>Teens (n=14)</w:t>
                  </w:r>
                </w:p>
              </w:tc>
              <w:tc>
                <w:tcPr>
                  <w:tcW w:w="4216" w:type="dxa"/>
                </w:tcPr>
                <w:p w14:paraId="11F24E07" w14:textId="77777777" w:rsidR="007A6A2B" w:rsidRPr="0029583B" w:rsidRDefault="007A6A2B" w:rsidP="005249F9">
                  <w:pPr>
                    <w:spacing w:line="240" w:lineRule="auto"/>
                    <w:rPr>
                      <w:sz w:val="18"/>
                      <w:szCs w:val="18"/>
                    </w:rPr>
                  </w:pPr>
                  <w:r w:rsidRPr="0029583B">
                    <w:rPr>
                      <w:sz w:val="18"/>
                      <w:szCs w:val="18"/>
                    </w:rPr>
                    <w:t>AADR: 71.9%, RAE: 67.9%; EI: 49.4%</w:t>
                  </w:r>
                </w:p>
              </w:tc>
            </w:tr>
          </w:tbl>
          <w:p w14:paraId="25EE94AA" w14:textId="77777777" w:rsidR="007A6A2B" w:rsidRPr="0029583B" w:rsidRDefault="007A6A2B" w:rsidP="005249F9">
            <w:pPr>
              <w:spacing w:line="240" w:lineRule="auto"/>
              <w:rPr>
                <w:sz w:val="18"/>
                <w:szCs w:val="18"/>
              </w:rPr>
            </w:pPr>
          </w:p>
          <w:p w14:paraId="4CC9FC2C" w14:textId="77777777" w:rsidR="007A6A2B" w:rsidRPr="0029583B" w:rsidRDefault="007A6A2B" w:rsidP="005249F9">
            <w:pPr>
              <w:spacing w:line="240" w:lineRule="auto"/>
              <w:rPr>
                <w:sz w:val="18"/>
                <w:szCs w:val="18"/>
              </w:rPr>
            </w:pPr>
          </w:p>
          <w:p w14:paraId="7BDC0995" w14:textId="77777777" w:rsidR="007A6A2B" w:rsidRPr="0029583B" w:rsidRDefault="007A6A2B" w:rsidP="005249F9">
            <w:pPr>
              <w:spacing w:line="240" w:lineRule="auto"/>
              <w:rPr>
                <w:sz w:val="18"/>
                <w:szCs w:val="18"/>
              </w:rPr>
            </w:pPr>
            <w:r w:rsidRPr="0029583B">
              <w:rPr>
                <w:sz w:val="18"/>
                <w:szCs w:val="18"/>
              </w:rPr>
              <w:t>See Figure bellow</w:t>
            </w:r>
          </w:p>
        </w:tc>
        <w:tc>
          <w:tcPr>
            <w:tcW w:w="2303" w:type="dxa"/>
          </w:tcPr>
          <w:p w14:paraId="4368A505" w14:textId="77777777" w:rsidR="007A6A2B" w:rsidRPr="0029583B" w:rsidRDefault="007A6A2B" w:rsidP="005249F9">
            <w:pPr>
              <w:spacing w:line="240" w:lineRule="auto"/>
              <w:rPr>
                <w:sz w:val="18"/>
                <w:szCs w:val="18"/>
              </w:rPr>
            </w:pPr>
            <w:r w:rsidRPr="0029583B">
              <w:rPr>
                <w:sz w:val="18"/>
                <w:szCs w:val="18"/>
              </w:rPr>
              <w:lastRenderedPageBreak/>
              <w:t>NA</w:t>
            </w:r>
          </w:p>
          <w:p w14:paraId="208F8F74" w14:textId="77777777" w:rsidR="007A6A2B" w:rsidRPr="0029583B" w:rsidRDefault="007A6A2B" w:rsidP="005249F9">
            <w:pPr>
              <w:rPr>
                <w:sz w:val="18"/>
                <w:szCs w:val="18"/>
              </w:rPr>
            </w:pPr>
          </w:p>
          <w:p w14:paraId="3E7F186D" w14:textId="77777777" w:rsidR="007A6A2B" w:rsidRPr="0029583B" w:rsidRDefault="007A6A2B" w:rsidP="005249F9">
            <w:pPr>
              <w:jc w:val="center"/>
              <w:rPr>
                <w:sz w:val="18"/>
                <w:szCs w:val="18"/>
              </w:rPr>
            </w:pPr>
          </w:p>
        </w:tc>
        <w:tc>
          <w:tcPr>
            <w:tcW w:w="3914" w:type="dxa"/>
          </w:tcPr>
          <w:p w14:paraId="2CD8EBC9" w14:textId="77777777" w:rsidR="007A6A2B" w:rsidRPr="0029583B" w:rsidRDefault="007A6A2B" w:rsidP="005249F9">
            <w:pPr>
              <w:spacing w:line="240" w:lineRule="auto"/>
              <w:rPr>
                <w:sz w:val="18"/>
                <w:szCs w:val="18"/>
              </w:rPr>
            </w:pPr>
          </w:p>
          <w:p w14:paraId="18DA3DDC" w14:textId="77777777" w:rsidR="007A6A2B" w:rsidRPr="0029583B" w:rsidRDefault="007A6A2B" w:rsidP="005249F9">
            <w:pPr>
              <w:spacing w:line="240" w:lineRule="auto"/>
              <w:rPr>
                <w:sz w:val="18"/>
                <w:szCs w:val="18"/>
              </w:rPr>
            </w:pPr>
            <w:r w:rsidRPr="0029583B">
              <w:rPr>
                <w:sz w:val="18"/>
                <w:szCs w:val="18"/>
                <w:u w:val="single"/>
              </w:rPr>
              <w:t>Limitations</w:t>
            </w:r>
            <w:r w:rsidRPr="0029583B">
              <w:rPr>
                <w:sz w:val="18"/>
                <w:szCs w:val="18"/>
              </w:rPr>
              <w:t xml:space="preserve">: </w:t>
            </w:r>
          </w:p>
          <w:p w14:paraId="0783F179" w14:textId="77777777" w:rsidR="007A6A2B" w:rsidRPr="0029583B" w:rsidRDefault="007A6A2B" w:rsidP="005249F9">
            <w:pPr>
              <w:spacing w:line="240" w:lineRule="auto"/>
              <w:rPr>
                <w:sz w:val="18"/>
                <w:szCs w:val="18"/>
              </w:rPr>
            </w:pPr>
            <w:r w:rsidRPr="0029583B">
              <w:rPr>
                <w:sz w:val="18"/>
                <w:szCs w:val="18"/>
              </w:rPr>
              <w:t>*No control group</w:t>
            </w:r>
          </w:p>
          <w:p w14:paraId="6BD36C8C" w14:textId="77777777" w:rsidR="007A6A2B" w:rsidRPr="0029583B" w:rsidRDefault="007A6A2B" w:rsidP="005249F9">
            <w:pPr>
              <w:spacing w:line="240" w:lineRule="auto"/>
              <w:rPr>
                <w:sz w:val="18"/>
                <w:szCs w:val="18"/>
              </w:rPr>
            </w:pPr>
            <w:r w:rsidRPr="0029583B">
              <w:rPr>
                <w:sz w:val="18"/>
                <w:szCs w:val="18"/>
              </w:rPr>
              <w:t>*No analysis</w:t>
            </w:r>
          </w:p>
          <w:p w14:paraId="28F81C8A" w14:textId="77777777" w:rsidR="007A6A2B" w:rsidRPr="0029583B" w:rsidRDefault="007A6A2B" w:rsidP="005249F9">
            <w:pPr>
              <w:spacing w:line="240" w:lineRule="auto"/>
              <w:rPr>
                <w:sz w:val="18"/>
                <w:szCs w:val="18"/>
              </w:rPr>
            </w:pPr>
          </w:p>
        </w:tc>
      </w:tr>
    </w:tbl>
    <w:p w14:paraId="28F30B04" w14:textId="77777777" w:rsidR="007C7924" w:rsidRDefault="007C7924" w:rsidP="007C7924">
      <w:pPr>
        <w:spacing w:line="264" w:lineRule="auto"/>
        <w:rPr>
          <w:i/>
          <w:szCs w:val="18"/>
        </w:rPr>
      </w:pPr>
      <w:proofErr w:type="gramStart"/>
      <w:r w:rsidRPr="00822567">
        <w:rPr>
          <w:i/>
          <w:szCs w:val="18"/>
        </w:rPr>
        <w:lastRenderedPageBreak/>
        <w:t>n</w:t>
      </w:r>
      <w:proofErr w:type="gramEnd"/>
      <w:r w:rsidRPr="00822567">
        <w:rPr>
          <w:i/>
          <w:szCs w:val="18"/>
        </w:rPr>
        <w:t>: number of patients with FAQLQ-PF data; N: number of patients enrolled; NA: not available; NR: not reported;  T3: 3 months after build-up phase, T4: 12 months after build-up phase</w:t>
      </w:r>
    </w:p>
    <w:p w14:paraId="0EFA5107" w14:textId="77777777" w:rsidR="007A6A2B" w:rsidRDefault="007A6A2B" w:rsidP="007C7924">
      <w:pPr>
        <w:spacing w:after="120"/>
        <w:rPr>
          <w:rFonts w:cs="AdvTimes"/>
          <w:b/>
          <w:sz w:val="18"/>
        </w:rPr>
      </w:pPr>
    </w:p>
    <w:p w14:paraId="34033257" w14:textId="77777777" w:rsidR="007C7924" w:rsidRPr="007A6A2B" w:rsidRDefault="007C7924" w:rsidP="007C7924">
      <w:pPr>
        <w:spacing w:after="120"/>
        <w:rPr>
          <w:rFonts w:cs="AdvTimes"/>
          <w:sz w:val="18"/>
        </w:rPr>
      </w:pPr>
      <w:r w:rsidRPr="007A6A2B">
        <w:rPr>
          <w:rFonts w:cs="AdvTimes"/>
          <w:b/>
          <w:sz w:val="18"/>
        </w:rPr>
        <w:t>FAIM</w:t>
      </w:r>
      <w:r w:rsidRPr="007A6A2B">
        <w:rPr>
          <w:rFonts w:cs="AdvTimes"/>
          <w:sz w:val="18"/>
        </w:rPr>
        <w:t>: Food Allergy Independent Measure: FAIM total score is based on 4 main questions, with a response scale from 0 (no chance) to 6 (very great chance): FAIM-1: chance of accidental exposure, FAIM-2: chance of a severe reaction on food exposure, FAIM-3: the chance of dying from food exposure and FAIM-4: chance of a child effectively treating him/herself or receiving effective treatment, following a food allergic reaction. Additional questions 5 and 6 ask (respectively) how many foods are avoided because of FA (categorized as single, 2, multiple &gt;2) and how much FA limits the type of activities that the child can take part in. A reduced FAIM score indicates an improvement in the parent’s perception of the chance of an adverse outcome for their child with FA.</w:t>
      </w:r>
    </w:p>
    <w:p w14:paraId="79AF014E" w14:textId="77777777" w:rsidR="007C7924" w:rsidRPr="007A6A2B" w:rsidRDefault="007C7924" w:rsidP="007C7924">
      <w:pPr>
        <w:spacing w:after="120"/>
        <w:rPr>
          <w:rFonts w:cs="AdvTimes"/>
          <w:sz w:val="18"/>
        </w:rPr>
      </w:pPr>
      <w:r w:rsidRPr="007A6A2B">
        <w:rPr>
          <w:rFonts w:cs="AdvTimes"/>
          <w:b/>
          <w:sz w:val="18"/>
        </w:rPr>
        <w:t>FAQL-PB</w:t>
      </w:r>
      <w:r w:rsidRPr="007A6A2B">
        <w:rPr>
          <w:rFonts w:cs="AdvTimes"/>
          <w:sz w:val="18"/>
        </w:rPr>
        <w:t>: Food Allergy Quality of Life–Parental Burden: 7-point Likert scale (1 = not troubled, 7 = extremely troubled) for each question are summated, reporting the sum ranging from 17-119.</w:t>
      </w:r>
    </w:p>
    <w:p w14:paraId="49D1F509" w14:textId="77777777" w:rsidR="007C7924" w:rsidRPr="007A6A2B" w:rsidRDefault="007C7924" w:rsidP="007C7924">
      <w:pPr>
        <w:spacing w:after="120"/>
        <w:rPr>
          <w:rFonts w:cs="AdvTimes"/>
          <w:sz w:val="18"/>
        </w:rPr>
      </w:pPr>
      <w:r w:rsidRPr="007A6A2B">
        <w:rPr>
          <w:rFonts w:cs="AdvTimes"/>
          <w:b/>
          <w:sz w:val="18"/>
        </w:rPr>
        <w:t>FAQLQ-PF</w:t>
      </w:r>
      <w:r w:rsidRPr="007A6A2B">
        <w:rPr>
          <w:rFonts w:cs="AdvTimes"/>
          <w:sz w:val="18"/>
        </w:rPr>
        <w:t xml:space="preserve">: Food Allergy Quality of Life—Parent Form: for parents of children age 0-12 years: 7-point Scale (0- minimal impairment to 6 –maximal impairment), averaged over 3 areas with equal weighting: Emotional impact (EI), Food anxiety (FA), and Social and dietary limitations (SDL). The minimal clinically important difference (MCID) for FAQLQ-PF is 0.5. </w:t>
      </w:r>
    </w:p>
    <w:p w14:paraId="16B24319" w14:textId="77777777" w:rsidR="007C7924" w:rsidRPr="007A6A2B" w:rsidRDefault="007C7924" w:rsidP="007C7924">
      <w:pPr>
        <w:spacing w:after="120"/>
        <w:rPr>
          <w:rFonts w:cs="AdvTimes"/>
          <w:sz w:val="18"/>
        </w:rPr>
      </w:pPr>
      <w:r w:rsidRPr="007A6A2B">
        <w:rPr>
          <w:rFonts w:cs="AdvTimes"/>
          <w:b/>
          <w:sz w:val="18"/>
        </w:rPr>
        <w:t>FAQLQ-CF</w:t>
      </w:r>
      <w:r w:rsidRPr="007A6A2B">
        <w:rPr>
          <w:rFonts w:cs="AdvTimes"/>
          <w:sz w:val="18"/>
        </w:rPr>
        <w:t>: Food Allergy Quality of Life—Child Form: for children age 8-12 years: 7-point Scale (1-not troubled to 7 –extremely troubled): 4 domains (24 items): Allergen avoidance (AA), Risk of accidental exposure (RAE), Emotional impact (EI), Dietary restrictions (DR).  The minimal clinically important difference (MCID) for FAQLQ-CF is 0.5.</w:t>
      </w:r>
    </w:p>
    <w:p w14:paraId="4FC4CDFA" w14:textId="77777777" w:rsidR="007C7924" w:rsidRPr="007A6A2B" w:rsidRDefault="007C7924" w:rsidP="007C7924">
      <w:pPr>
        <w:spacing w:after="120"/>
        <w:rPr>
          <w:rFonts w:cs="AdvTimes"/>
          <w:sz w:val="18"/>
        </w:rPr>
      </w:pPr>
      <w:r w:rsidRPr="007A6A2B">
        <w:rPr>
          <w:rFonts w:cs="AdvTimes"/>
          <w:b/>
          <w:sz w:val="18"/>
        </w:rPr>
        <w:t>MCID</w:t>
      </w:r>
      <w:r w:rsidRPr="007A6A2B">
        <w:rPr>
          <w:rFonts w:cs="AdvTimes"/>
          <w:sz w:val="18"/>
        </w:rPr>
        <w:t>: Minimally clinically important difference</w:t>
      </w:r>
    </w:p>
    <w:p w14:paraId="4C1EDCFE" w14:textId="77777777" w:rsidR="007C7924" w:rsidRPr="007A6A2B" w:rsidRDefault="007C7924" w:rsidP="007C7924">
      <w:pPr>
        <w:spacing w:after="120"/>
        <w:rPr>
          <w:rFonts w:cs="AdvTimes"/>
          <w:sz w:val="18"/>
        </w:rPr>
      </w:pPr>
      <w:r w:rsidRPr="007A6A2B">
        <w:rPr>
          <w:rFonts w:cs="AdvTimes"/>
          <w:b/>
          <w:sz w:val="18"/>
        </w:rPr>
        <w:t>PedsQL 4.0</w:t>
      </w:r>
      <w:r w:rsidRPr="007A6A2B">
        <w:rPr>
          <w:rFonts w:cs="AdvTimes"/>
          <w:sz w:val="18"/>
        </w:rPr>
        <w:t>: Pediatric Quality of Life Inventory Version 4.0: 5-point Likert-scale (0=never, 4=almost always) for 8-18 year-olds, and a simplified 3-point scale for 5-7 year-olds. The 13 items are reverse-scored (0=100, 1=75, 2=50, 3=25, 4=0) reporting the mean sum of each item. The minimal clinically important difference (MCID) is ≥5.3 for child self-report and 5.5 for parental proxy report.</w:t>
      </w:r>
    </w:p>
    <w:p w14:paraId="5710C8B3" w14:textId="77777777" w:rsidR="007C7924" w:rsidRDefault="007C7924" w:rsidP="007C7924">
      <w:pPr>
        <w:rPr>
          <w:rFonts w:cs="AdvTimes"/>
          <w:sz w:val="18"/>
          <w:szCs w:val="20"/>
        </w:rPr>
      </w:pPr>
      <w:r w:rsidRPr="007A6A2B">
        <w:rPr>
          <w:rFonts w:cs="AdvTimes"/>
          <w:b/>
          <w:sz w:val="18"/>
          <w:szCs w:val="20"/>
        </w:rPr>
        <w:t>Perceived treatment burden: VAS-form</w:t>
      </w:r>
      <w:r w:rsidRPr="007A6A2B">
        <w:rPr>
          <w:rFonts w:cs="AdvTimes"/>
          <w:sz w:val="18"/>
          <w:szCs w:val="20"/>
        </w:rPr>
        <w:t>: 3 domains: GI related AEs, taste and amount of daily peanut-dose, and time spent on OIT, range of VAS</w:t>
      </w:r>
      <w:proofErr w:type="gramStart"/>
      <w:r w:rsidRPr="007A6A2B">
        <w:rPr>
          <w:rFonts w:cs="AdvTimes"/>
          <w:sz w:val="18"/>
          <w:szCs w:val="20"/>
        </w:rPr>
        <w:t>:0</w:t>
      </w:r>
      <w:proofErr w:type="gramEnd"/>
      <w:r w:rsidRPr="007A6A2B">
        <w:rPr>
          <w:rFonts w:cs="AdvTimes"/>
          <w:sz w:val="18"/>
          <w:szCs w:val="20"/>
        </w:rPr>
        <w:t>=no burden, 10=massive burden</w:t>
      </w:r>
    </w:p>
    <w:p w14:paraId="4A61E450" w14:textId="77777777" w:rsidR="002C30E4" w:rsidRDefault="002C30E4" w:rsidP="007C7924">
      <w:pPr>
        <w:rPr>
          <w:rFonts w:cs="AdvTimes"/>
          <w:sz w:val="18"/>
          <w:szCs w:val="20"/>
        </w:rPr>
      </w:pPr>
    </w:p>
    <w:p w14:paraId="2880ACDA" w14:textId="1BABD2D3" w:rsidR="002C30E4" w:rsidRDefault="002C30E4" w:rsidP="002C30E4">
      <w:pPr>
        <w:pStyle w:val="Titre2"/>
      </w:pPr>
      <w:bookmarkStart w:id="84" w:name="_Toc27666872"/>
      <w:r>
        <w:t>References</w:t>
      </w:r>
      <w:bookmarkEnd w:id="84"/>
    </w:p>
    <w:p w14:paraId="2C5A2F76" w14:textId="77777777" w:rsidR="002C30E4" w:rsidRDefault="002C30E4" w:rsidP="002C30E4"/>
    <w:p w14:paraId="0C9A0BFB" w14:textId="77777777" w:rsidR="00085AE8" w:rsidRPr="00E1575B" w:rsidRDefault="002C30E4" w:rsidP="00085AE8">
      <w:pPr>
        <w:pStyle w:val="EndNoteBibliography"/>
        <w:ind w:left="720" w:hanging="720"/>
        <w:rPr>
          <w:lang w:val="en-CA"/>
        </w:rPr>
      </w:pPr>
      <w:r>
        <w:fldChar w:fldCharType="begin"/>
      </w:r>
      <w:r w:rsidRPr="00D40837">
        <w:rPr>
          <w:lang w:val="en-CA"/>
        </w:rPr>
        <w:instrText xml:space="preserve"> ADDIN EN.REFLIST </w:instrText>
      </w:r>
      <w:r>
        <w:fldChar w:fldCharType="separate"/>
      </w:r>
      <w:r w:rsidR="00085AE8" w:rsidRPr="00E1575B">
        <w:rPr>
          <w:lang w:val="en-CA"/>
        </w:rPr>
        <w:t>1.</w:t>
      </w:r>
      <w:r w:rsidR="00085AE8" w:rsidRPr="00E1575B">
        <w:rPr>
          <w:lang w:val="en-CA"/>
        </w:rPr>
        <w:tab/>
        <w:t xml:space="preserve">Anagnostou K, Islam S, King Y, et al. Assessing the efficacy of oral immunotherapy for the desensitisation of peanut allergy in children (STOP II): a phase 2 randomised controlled trial. </w:t>
      </w:r>
      <w:r w:rsidR="00085AE8" w:rsidRPr="00E1575B">
        <w:rPr>
          <w:i/>
          <w:lang w:val="en-CA"/>
        </w:rPr>
        <w:t xml:space="preserve">Lancet (London, England). </w:t>
      </w:r>
      <w:r w:rsidR="00085AE8" w:rsidRPr="00E1575B">
        <w:rPr>
          <w:lang w:val="en-CA"/>
        </w:rPr>
        <w:t>2014;383(9925):1297-1304.</w:t>
      </w:r>
    </w:p>
    <w:p w14:paraId="6E3845B7" w14:textId="77777777" w:rsidR="00085AE8" w:rsidRPr="00E1575B" w:rsidRDefault="00085AE8" w:rsidP="00085AE8">
      <w:pPr>
        <w:pStyle w:val="EndNoteBibliography"/>
        <w:ind w:left="720" w:hanging="720"/>
        <w:rPr>
          <w:lang w:val="en-CA"/>
        </w:rPr>
      </w:pPr>
      <w:r w:rsidRPr="00E1575B">
        <w:rPr>
          <w:lang w:val="en-CA"/>
        </w:rPr>
        <w:t>2.</w:t>
      </w:r>
      <w:r w:rsidRPr="00E1575B">
        <w:rPr>
          <w:lang w:val="en-CA"/>
        </w:rPr>
        <w:tab/>
        <w:t xml:space="preserve">Blumchen K, Trendelenburg V, Ahrens F, et al. Efficacy, Safety, and Quality of Life in a Multicenter, Randomized, Placebo-Controlled Trial of Low-Dose Peanut Oral Immunotherapy in Children with Peanut Allergy. </w:t>
      </w:r>
      <w:r w:rsidRPr="00E1575B">
        <w:rPr>
          <w:i/>
          <w:lang w:val="en-CA"/>
        </w:rPr>
        <w:t xml:space="preserve">The journal of allergy and clinical immunology In practice. </w:t>
      </w:r>
      <w:r w:rsidRPr="00E1575B">
        <w:rPr>
          <w:lang w:val="en-CA"/>
        </w:rPr>
        <w:t>2019;7(2):479-491.e410.</w:t>
      </w:r>
    </w:p>
    <w:p w14:paraId="057F7C78" w14:textId="77777777" w:rsidR="00085AE8" w:rsidRPr="00E1575B" w:rsidRDefault="00085AE8" w:rsidP="00085AE8">
      <w:pPr>
        <w:pStyle w:val="EndNoteBibliography"/>
        <w:ind w:left="720" w:hanging="720"/>
        <w:rPr>
          <w:lang w:val="en-CA"/>
        </w:rPr>
      </w:pPr>
      <w:r w:rsidRPr="00085AE8">
        <w:t>3.</w:t>
      </w:r>
      <w:r w:rsidRPr="00085AE8">
        <w:tab/>
        <w:t xml:space="preserve">Reier-Nilsen T, Michelsen MM, Lodrup Carlsen KC, et al. </w:t>
      </w:r>
      <w:r w:rsidRPr="00E1575B">
        <w:rPr>
          <w:lang w:val="en-CA"/>
        </w:rPr>
        <w:t xml:space="preserve">Feasibility of desensitizing children highly allergic to peanut by high-dose oral immunotherapy. </w:t>
      </w:r>
      <w:r w:rsidRPr="00E1575B">
        <w:rPr>
          <w:i/>
          <w:lang w:val="en-CA"/>
        </w:rPr>
        <w:t xml:space="preserve">Allergy. </w:t>
      </w:r>
      <w:r w:rsidRPr="00E1575B">
        <w:rPr>
          <w:lang w:val="en-CA"/>
        </w:rPr>
        <w:t>2019;74(2):337-348.</w:t>
      </w:r>
    </w:p>
    <w:p w14:paraId="091419B5" w14:textId="77777777" w:rsidR="00085AE8" w:rsidRPr="00E1575B" w:rsidRDefault="00085AE8" w:rsidP="00085AE8">
      <w:pPr>
        <w:pStyle w:val="EndNoteBibliography"/>
        <w:ind w:left="720" w:hanging="720"/>
        <w:rPr>
          <w:lang w:val="en-CA"/>
        </w:rPr>
      </w:pPr>
      <w:r w:rsidRPr="00E1575B">
        <w:rPr>
          <w:lang w:val="en-CA"/>
        </w:rPr>
        <w:t>4.</w:t>
      </w:r>
      <w:r w:rsidRPr="00E1575B">
        <w:rPr>
          <w:lang w:val="en-CA"/>
        </w:rPr>
        <w:tab/>
        <w:t xml:space="preserve">Tang ML, Ponsonby AL, Orsini F, et al. Administration of a probiotic with peanut oral immunotherapy: A randomized trial. </w:t>
      </w:r>
      <w:r w:rsidRPr="00E1575B">
        <w:rPr>
          <w:i/>
          <w:lang w:val="en-CA"/>
        </w:rPr>
        <w:t xml:space="preserve">The Journal of allergy and clinical immunology. </w:t>
      </w:r>
      <w:r w:rsidRPr="00E1575B">
        <w:rPr>
          <w:lang w:val="en-CA"/>
        </w:rPr>
        <w:t>2015;135(3):737-744.e738.</w:t>
      </w:r>
    </w:p>
    <w:p w14:paraId="3B881779" w14:textId="77777777" w:rsidR="00085AE8" w:rsidRPr="00E1575B" w:rsidRDefault="00085AE8" w:rsidP="00085AE8">
      <w:pPr>
        <w:pStyle w:val="EndNoteBibliography"/>
        <w:ind w:left="720" w:hanging="720"/>
        <w:rPr>
          <w:lang w:val="en-CA"/>
        </w:rPr>
      </w:pPr>
      <w:r w:rsidRPr="00E1575B">
        <w:rPr>
          <w:lang w:val="en-CA"/>
        </w:rPr>
        <w:t>5.</w:t>
      </w:r>
      <w:r w:rsidRPr="00E1575B">
        <w:rPr>
          <w:lang w:val="en-CA"/>
        </w:rPr>
        <w:tab/>
        <w:t xml:space="preserve">Bird JA, Spergel JM, Jones SM, et al. Efficacy and Safety of AR101 in Oral Immunotherapy for Peanut Allergy: Results of ARC001, a Randomized, Double-Blind, Placebo-Controlled Phase 2 Clinical Trial. </w:t>
      </w:r>
      <w:r w:rsidRPr="00E1575B">
        <w:rPr>
          <w:i/>
          <w:lang w:val="en-CA"/>
        </w:rPr>
        <w:t xml:space="preserve">The journal of allergy and clinical immunology In practice. </w:t>
      </w:r>
      <w:r w:rsidRPr="00E1575B">
        <w:rPr>
          <w:lang w:val="en-CA"/>
        </w:rPr>
        <w:t>2018;6(2):476-485.e473.</w:t>
      </w:r>
    </w:p>
    <w:p w14:paraId="40E36673" w14:textId="77777777" w:rsidR="00085AE8" w:rsidRPr="00E1575B" w:rsidRDefault="00085AE8" w:rsidP="00085AE8">
      <w:pPr>
        <w:pStyle w:val="EndNoteBibliography"/>
        <w:ind w:left="720" w:hanging="720"/>
        <w:rPr>
          <w:lang w:val="en-CA"/>
        </w:rPr>
      </w:pPr>
      <w:r w:rsidRPr="00E1575B">
        <w:rPr>
          <w:lang w:val="en-CA"/>
        </w:rPr>
        <w:t>6.</w:t>
      </w:r>
      <w:r w:rsidRPr="00E1575B">
        <w:rPr>
          <w:lang w:val="en-CA"/>
        </w:rPr>
        <w:tab/>
        <w:t xml:space="preserve">Vickery BP, Vereda A, Casale TB, et al. AR101 Oral Immunotherapy for Peanut Allergy. </w:t>
      </w:r>
      <w:r w:rsidRPr="00E1575B">
        <w:rPr>
          <w:i/>
          <w:lang w:val="en-CA"/>
        </w:rPr>
        <w:t xml:space="preserve">The New England journal of medicine. </w:t>
      </w:r>
      <w:r w:rsidRPr="00E1575B">
        <w:rPr>
          <w:lang w:val="en-CA"/>
        </w:rPr>
        <w:t>2018;379(21):1991-2001.</w:t>
      </w:r>
    </w:p>
    <w:p w14:paraId="156B12D4" w14:textId="77777777" w:rsidR="00085AE8" w:rsidRPr="00E1575B" w:rsidRDefault="00085AE8" w:rsidP="00085AE8">
      <w:pPr>
        <w:pStyle w:val="EndNoteBibliography"/>
        <w:ind w:left="720" w:hanging="720"/>
        <w:rPr>
          <w:lang w:val="en-CA"/>
        </w:rPr>
      </w:pPr>
      <w:r w:rsidRPr="00E1575B">
        <w:rPr>
          <w:lang w:val="en-CA"/>
        </w:rPr>
        <w:t>7.</w:t>
      </w:r>
      <w:r w:rsidRPr="00E1575B">
        <w:rPr>
          <w:lang w:val="en-CA"/>
        </w:rPr>
        <w:tab/>
        <w:t xml:space="preserve">Nachshon L, Goldberg MR, Katz Y, Levy MB, Elizur A. Long-term outcome of peanut oral immunotherapy-Real-life experience. </w:t>
      </w:r>
      <w:r w:rsidRPr="00E1575B">
        <w:rPr>
          <w:i/>
          <w:lang w:val="en-CA"/>
        </w:rPr>
        <w:t xml:space="preserve">Pediatric allergy and immunology : official publication of the European Society of Pediatric Allergy and Immunology. </w:t>
      </w:r>
      <w:r w:rsidRPr="00E1575B">
        <w:rPr>
          <w:lang w:val="en-CA"/>
        </w:rPr>
        <w:t>2018;29(5):519-526.</w:t>
      </w:r>
    </w:p>
    <w:p w14:paraId="5D32AE2B" w14:textId="77777777" w:rsidR="00085AE8" w:rsidRPr="00E1575B" w:rsidRDefault="00085AE8" w:rsidP="00085AE8">
      <w:pPr>
        <w:pStyle w:val="EndNoteBibliography"/>
        <w:ind w:left="720" w:hanging="720"/>
        <w:rPr>
          <w:lang w:val="en-CA"/>
        </w:rPr>
      </w:pPr>
      <w:r w:rsidRPr="00E1575B">
        <w:rPr>
          <w:lang w:val="en-CA"/>
        </w:rPr>
        <w:t>8.</w:t>
      </w:r>
      <w:r w:rsidRPr="00E1575B">
        <w:rPr>
          <w:lang w:val="en-CA"/>
        </w:rPr>
        <w:tab/>
        <w:t xml:space="preserve">Wasserman RL, Hague AR, Pence DM, et al. Real-World Experience with Peanut Oral Immunotherapy: Lessons Learned From 270 Patients. </w:t>
      </w:r>
      <w:r w:rsidRPr="00E1575B">
        <w:rPr>
          <w:i/>
          <w:lang w:val="en-CA"/>
        </w:rPr>
        <w:t xml:space="preserve">The journal of allergy and clinical immunology In practice. </w:t>
      </w:r>
      <w:r w:rsidRPr="00E1575B">
        <w:rPr>
          <w:lang w:val="en-CA"/>
        </w:rPr>
        <w:t>2019;7(2):418-426.e414.</w:t>
      </w:r>
    </w:p>
    <w:p w14:paraId="380D5755" w14:textId="77777777" w:rsidR="00085AE8" w:rsidRPr="00E1575B" w:rsidRDefault="00085AE8" w:rsidP="00085AE8">
      <w:pPr>
        <w:pStyle w:val="EndNoteBibliography"/>
        <w:ind w:left="720" w:hanging="720"/>
        <w:rPr>
          <w:lang w:val="en-CA"/>
        </w:rPr>
      </w:pPr>
      <w:r w:rsidRPr="00E1575B">
        <w:rPr>
          <w:lang w:val="en-CA"/>
        </w:rPr>
        <w:t>9.</w:t>
      </w:r>
      <w:r w:rsidRPr="00E1575B">
        <w:rPr>
          <w:lang w:val="en-CA"/>
        </w:rPr>
        <w:tab/>
        <w:t xml:space="preserve">Soller L, Abrams EM, Carr S, et al. First Real-World Safety Analysis of Preschool Peanut Oral Immunotherapy. </w:t>
      </w:r>
      <w:r w:rsidRPr="00E1575B">
        <w:rPr>
          <w:i/>
          <w:lang w:val="en-CA"/>
        </w:rPr>
        <w:t xml:space="preserve">The journal of allergy and clinical immunology In practice. </w:t>
      </w:r>
      <w:r w:rsidRPr="00E1575B">
        <w:rPr>
          <w:lang w:val="en-CA"/>
        </w:rPr>
        <w:t>2019.</w:t>
      </w:r>
    </w:p>
    <w:p w14:paraId="1699AFAE" w14:textId="77777777" w:rsidR="00085AE8" w:rsidRPr="00E1575B" w:rsidRDefault="00085AE8" w:rsidP="00085AE8">
      <w:pPr>
        <w:pStyle w:val="EndNoteBibliography"/>
        <w:ind w:left="720" w:hanging="720"/>
        <w:rPr>
          <w:lang w:val="en-CA"/>
        </w:rPr>
      </w:pPr>
      <w:r w:rsidRPr="00E1575B">
        <w:rPr>
          <w:lang w:val="en-CA"/>
        </w:rPr>
        <w:t>10.</w:t>
      </w:r>
      <w:r w:rsidRPr="00E1575B">
        <w:rPr>
          <w:lang w:val="en-CA"/>
        </w:rPr>
        <w:tab/>
        <w:t xml:space="preserve">Longo G, Barbi E, Berti I, et al. Specific oral tolerance induction in children with very severe cow's milk-induced reactions. </w:t>
      </w:r>
      <w:r w:rsidRPr="00E1575B">
        <w:rPr>
          <w:i/>
          <w:lang w:val="en-CA"/>
        </w:rPr>
        <w:t xml:space="preserve">The Journal of allergy and clinical immunology. </w:t>
      </w:r>
      <w:r w:rsidRPr="00E1575B">
        <w:rPr>
          <w:lang w:val="en-CA"/>
        </w:rPr>
        <w:t>2008;121(2):343-347.</w:t>
      </w:r>
    </w:p>
    <w:p w14:paraId="2FD3C89D" w14:textId="77777777" w:rsidR="00085AE8" w:rsidRPr="00E1575B" w:rsidRDefault="00085AE8" w:rsidP="00085AE8">
      <w:pPr>
        <w:pStyle w:val="EndNoteBibliography"/>
        <w:ind w:left="720" w:hanging="720"/>
        <w:rPr>
          <w:lang w:val="en-CA"/>
        </w:rPr>
      </w:pPr>
      <w:r w:rsidRPr="00E1575B">
        <w:rPr>
          <w:lang w:val="en-CA"/>
        </w:rPr>
        <w:t>11.</w:t>
      </w:r>
      <w:r w:rsidRPr="00E1575B">
        <w:rPr>
          <w:lang w:val="en-CA"/>
        </w:rPr>
        <w:tab/>
        <w:t xml:space="preserve">Martorell A, De la Hoz B, Ibanez MD, et al. Oral desensitization as a useful treatment in 2-year-old children with cow's milk allergy. </w:t>
      </w:r>
      <w:r w:rsidRPr="00E1575B">
        <w:rPr>
          <w:i/>
          <w:lang w:val="en-CA"/>
        </w:rPr>
        <w:t xml:space="preserve">Clinical and experimental allergy : journal of the British Society for Allergy and Clinical Immunology. </w:t>
      </w:r>
      <w:r w:rsidRPr="00E1575B">
        <w:rPr>
          <w:lang w:val="en-CA"/>
        </w:rPr>
        <w:t>2011;41(9):1297-1304.</w:t>
      </w:r>
    </w:p>
    <w:p w14:paraId="57472BB6" w14:textId="77777777" w:rsidR="00085AE8" w:rsidRPr="00E1575B" w:rsidRDefault="00085AE8" w:rsidP="00085AE8">
      <w:pPr>
        <w:pStyle w:val="EndNoteBibliography"/>
        <w:ind w:left="720" w:hanging="720"/>
        <w:rPr>
          <w:lang w:val="en-CA"/>
        </w:rPr>
      </w:pPr>
      <w:r w:rsidRPr="00E1575B">
        <w:rPr>
          <w:lang w:val="en-CA"/>
        </w:rPr>
        <w:t>12.</w:t>
      </w:r>
      <w:r w:rsidRPr="00E1575B">
        <w:rPr>
          <w:lang w:val="en-CA"/>
        </w:rPr>
        <w:tab/>
        <w:t xml:space="preserve">Morisset M, Moneret-Vautrin DA, Guenard L, et al. Oral desensitization in children with milk and egg allergies obtains recovery in a significant proportion of cases. A randomized study in 60 children with cow's milk allergy and 90 children with egg allergy. </w:t>
      </w:r>
      <w:r w:rsidRPr="00E1575B">
        <w:rPr>
          <w:i/>
          <w:lang w:val="en-CA"/>
        </w:rPr>
        <w:t xml:space="preserve">European annals of allergy and clinical immunology. </w:t>
      </w:r>
      <w:r w:rsidRPr="00E1575B">
        <w:rPr>
          <w:lang w:val="en-CA"/>
        </w:rPr>
        <w:t>2007;39(1):12-19.</w:t>
      </w:r>
    </w:p>
    <w:p w14:paraId="16A4F028" w14:textId="77777777" w:rsidR="00085AE8" w:rsidRPr="00E1575B" w:rsidRDefault="00085AE8" w:rsidP="00085AE8">
      <w:pPr>
        <w:pStyle w:val="EndNoteBibliography"/>
        <w:ind w:left="720" w:hanging="720"/>
        <w:rPr>
          <w:lang w:val="en-CA"/>
        </w:rPr>
      </w:pPr>
      <w:r w:rsidRPr="00E1575B">
        <w:rPr>
          <w:lang w:val="en-CA"/>
        </w:rPr>
        <w:t>13.</w:t>
      </w:r>
      <w:r w:rsidRPr="00E1575B">
        <w:rPr>
          <w:lang w:val="en-CA"/>
        </w:rPr>
        <w:tab/>
        <w:t xml:space="preserve">De Schryver S, Mazer B, Clarke AE, et al. Adverse Events in Oral Immunotherapy for the Desensitization of Cow's Milk Allergy in Children: A Randomized Controlled Trial. </w:t>
      </w:r>
      <w:r w:rsidRPr="00E1575B">
        <w:rPr>
          <w:i/>
          <w:lang w:val="en-CA"/>
        </w:rPr>
        <w:t xml:space="preserve">The journal of allergy and clinical immunology In practice. </w:t>
      </w:r>
      <w:r w:rsidRPr="00E1575B">
        <w:rPr>
          <w:lang w:val="en-CA"/>
        </w:rPr>
        <w:t>2019.</w:t>
      </w:r>
    </w:p>
    <w:p w14:paraId="54A857BD" w14:textId="77777777" w:rsidR="00085AE8" w:rsidRPr="00E1575B" w:rsidRDefault="00085AE8" w:rsidP="00085AE8">
      <w:pPr>
        <w:pStyle w:val="EndNoteBibliography"/>
        <w:ind w:left="720" w:hanging="720"/>
        <w:rPr>
          <w:lang w:val="en-CA"/>
        </w:rPr>
      </w:pPr>
      <w:r w:rsidRPr="00E1575B">
        <w:rPr>
          <w:lang w:val="en-CA"/>
        </w:rPr>
        <w:t>14.</w:t>
      </w:r>
      <w:r w:rsidRPr="00E1575B">
        <w:rPr>
          <w:lang w:val="en-CA"/>
        </w:rPr>
        <w:tab/>
        <w:t xml:space="preserve">Levy MB, Elizur A, Goldberg MR, Nachshon L, Katz Y. Clinical predictors for favorable outcomes in an oral immunotherapy program for IgE-mediated cow's milk allergy. </w:t>
      </w:r>
      <w:r w:rsidRPr="00E1575B">
        <w:rPr>
          <w:i/>
          <w:lang w:val="en-CA"/>
        </w:rPr>
        <w:t xml:space="preserve">Annals of allergy, asthma &amp; immunology : official publication of the American College of Allergy, Asthma, &amp; Immunology. </w:t>
      </w:r>
      <w:r w:rsidRPr="00E1575B">
        <w:rPr>
          <w:lang w:val="en-CA"/>
        </w:rPr>
        <w:t>2014;112(1):58-63.e51.</w:t>
      </w:r>
    </w:p>
    <w:p w14:paraId="12566CCC" w14:textId="77777777" w:rsidR="00085AE8" w:rsidRPr="00E1575B" w:rsidRDefault="00085AE8" w:rsidP="00085AE8">
      <w:pPr>
        <w:pStyle w:val="EndNoteBibliography"/>
        <w:ind w:left="720" w:hanging="720"/>
        <w:rPr>
          <w:lang w:val="en-CA"/>
        </w:rPr>
      </w:pPr>
      <w:r w:rsidRPr="00E1575B">
        <w:rPr>
          <w:lang w:val="en-CA"/>
        </w:rPr>
        <w:t>15.</w:t>
      </w:r>
      <w:r w:rsidRPr="00E1575B">
        <w:rPr>
          <w:lang w:val="en-CA"/>
        </w:rPr>
        <w:tab/>
        <w:t xml:space="preserve">Kauppila TK, Paassilta M, Kukkonen AK, Kuitunen M, Pelkonen AS, Makela MJ. Outcome of oral immunotherapy for persistent cow's milk allergy from 11 years of experience in Finland. </w:t>
      </w:r>
      <w:r w:rsidRPr="00E1575B">
        <w:rPr>
          <w:i/>
          <w:lang w:val="en-CA"/>
        </w:rPr>
        <w:t xml:space="preserve">Pediatric allergy and immunology : official publication of the European Society of Pediatric Allergy and Immunology. </w:t>
      </w:r>
      <w:r w:rsidRPr="00E1575B">
        <w:rPr>
          <w:lang w:val="en-CA"/>
        </w:rPr>
        <w:t>2019.</w:t>
      </w:r>
    </w:p>
    <w:p w14:paraId="1CE342A3" w14:textId="77777777" w:rsidR="00085AE8" w:rsidRPr="00E1575B" w:rsidRDefault="00085AE8" w:rsidP="00085AE8">
      <w:pPr>
        <w:pStyle w:val="EndNoteBibliography"/>
        <w:ind w:left="720" w:hanging="720"/>
        <w:rPr>
          <w:lang w:val="en-CA"/>
        </w:rPr>
      </w:pPr>
      <w:r w:rsidRPr="00E1575B">
        <w:rPr>
          <w:lang w:val="en-CA"/>
        </w:rPr>
        <w:t>16.</w:t>
      </w:r>
      <w:r w:rsidRPr="00E1575B">
        <w:rPr>
          <w:lang w:val="en-CA"/>
        </w:rPr>
        <w:tab/>
        <w:t xml:space="preserve">Elizur A, Appel MY, Goldberg MR, et al. Clinical and laboratory 2-year outcome of oral immunotherapy in patients with cow's milk allergy. </w:t>
      </w:r>
      <w:r w:rsidRPr="00E1575B">
        <w:rPr>
          <w:i/>
          <w:lang w:val="en-CA"/>
        </w:rPr>
        <w:t xml:space="preserve">Allergy. </w:t>
      </w:r>
      <w:r w:rsidRPr="00E1575B">
        <w:rPr>
          <w:lang w:val="en-CA"/>
        </w:rPr>
        <w:t>2016;71(2):275-278.</w:t>
      </w:r>
    </w:p>
    <w:p w14:paraId="337D9112" w14:textId="77777777" w:rsidR="00085AE8" w:rsidRPr="00E1575B" w:rsidRDefault="00085AE8" w:rsidP="00085AE8">
      <w:pPr>
        <w:pStyle w:val="EndNoteBibliography"/>
        <w:ind w:left="720" w:hanging="720"/>
        <w:rPr>
          <w:lang w:val="en-CA"/>
        </w:rPr>
      </w:pPr>
      <w:r w:rsidRPr="00E1575B">
        <w:rPr>
          <w:lang w:val="en-CA"/>
        </w:rPr>
        <w:lastRenderedPageBreak/>
        <w:t>17.</w:t>
      </w:r>
      <w:r w:rsidRPr="00E1575B">
        <w:rPr>
          <w:lang w:val="en-CA"/>
        </w:rPr>
        <w:tab/>
        <w:t xml:space="preserve">Burks AW, Jones SM, Plaut M. Oral Immunotherapy for Egg Allergy in Children REPLY. </w:t>
      </w:r>
      <w:r w:rsidRPr="00E1575B">
        <w:rPr>
          <w:i/>
          <w:lang w:val="en-CA"/>
        </w:rPr>
        <w:t xml:space="preserve">New England Journal of Medicine. </w:t>
      </w:r>
      <w:r w:rsidRPr="00E1575B">
        <w:rPr>
          <w:lang w:val="en-CA"/>
        </w:rPr>
        <w:t>2012;367(15):1472-1473.</w:t>
      </w:r>
    </w:p>
    <w:p w14:paraId="23B97A90" w14:textId="77777777" w:rsidR="00085AE8" w:rsidRPr="00E1575B" w:rsidRDefault="00085AE8" w:rsidP="00085AE8">
      <w:pPr>
        <w:pStyle w:val="EndNoteBibliography"/>
        <w:ind w:left="720" w:hanging="720"/>
        <w:rPr>
          <w:lang w:val="en-CA"/>
        </w:rPr>
      </w:pPr>
      <w:r w:rsidRPr="00E1575B">
        <w:rPr>
          <w:lang w:val="en-CA"/>
        </w:rPr>
        <w:t>18.</w:t>
      </w:r>
      <w:r w:rsidRPr="00E1575B">
        <w:rPr>
          <w:lang w:val="en-CA"/>
        </w:rPr>
        <w:tab/>
        <w:t xml:space="preserve">Escudero C, Rodriguez Del Rio P, Sanchez-Garcia S, et al. Early sustained unresponsiveness after short-course egg oral immunotherapy: a randomized controlled study in egg-allergic children. </w:t>
      </w:r>
      <w:r w:rsidRPr="00E1575B">
        <w:rPr>
          <w:i/>
          <w:lang w:val="en-CA"/>
        </w:rPr>
        <w:t xml:space="preserve">Clinical and experimental allergy : journal of the British Society for Allergy and Clinical Immunology. </w:t>
      </w:r>
      <w:r w:rsidRPr="00E1575B">
        <w:rPr>
          <w:lang w:val="en-CA"/>
        </w:rPr>
        <w:t>2015;45(12):1833-1843.</w:t>
      </w:r>
    </w:p>
    <w:p w14:paraId="1A203318" w14:textId="77777777" w:rsidR="00085AE8" w:rsidRPr="00085AE8" w:rsidRDefault="00085AE8" w:rsidP="00085AE8">
      <w:pPr>
        <w:pStyle w:val="EndNoteBibliography"/>
        <w:ind w:left="720" w:hanging="720"/>
      </w:pPr>
      <w:r w:rsidRPr="00E1575B">
        <w:rPr>
          <w:lang w:val="en-CA"/>
        </w:rPr>
        <w:t>19.</w:t>
      </w:r>
      <w:r w:rsidRPr="00E1575B">
        <w:rPr>
          <w:lang w:val="en-CA"/>
        </w:rPr>
        <w:tab/>
        <w:t xml:space="preserve">Fuentes-Aparicio V, Alvarez-Perea A, Infante S, Zapatero L, D'Oleo A, Alonso-Lebrero E. Specific oral tolerance induction in paediatric patients with persistent egg allergy. </w:t>
      </w:r>
      <w:r w:rsidRPr="00085AE8">
        <w:rPr>
          <w:i/>
        </w:rPr>
        <w:t xml:space="preserve">Allergologia et immunopathologia. </w:t>
      </w:r>
      <w:r w:rsidRPr="00085AE8">
        <w:t>2013;41(3):143-150.</w:t>
      </w:r>
    </w:p>
    <w:p w14:paraId="47DD3B23" w14:textId="77777777" w:rsidR="00085AE8" w:rsidRPr="00085AE8" w:rsidRDefault="00085AE8" w:rsidP="00085AE8">
      <w:pPr>
        <w:pStyle w:val="EndNoteBibliography"/>
        <w:ind w:left="720" w:hanging="720"/>
      </w:pPr>
      <w:r w:rsidRPr="00085AE8">
        <w:t>20.</w:t>
      </w:r>
      <w:r w:rsidRPr="00085AE8">
        <w:tab/>
        <w:t xml:space="preserve">Martin-Munoz MF, Belver MT, Alonso Lebrero E, et al. </w:t>
      </w:r>
      <w:r w:rsidRPr="00E1575B">
        <w:rPr>
          <w:lang w:val="en-CA"/>
        </w:rPr>
        <w:t xml:space="preserve">Egg oral immunotherapy in children (SEICAP I): Daily or weekly desensitization pattern. </w:t>
      </w:r>
      <w:r w:rsidRPr="00E1575B">
        <w:rPr>
          <w:i/>
          <w:lang w:val="en-CA"/>
        </w:rPr>
        <w:t xml:space="preserve">Pediatric allergy and immunology : official publication of the European Society of Pediatric Allergy and Immunology. </w:t>
      </w:r>
      <w:r w:rsidRPr="00085AE8">
        <w:t>2019;30(1):81-92.</w:t>
      </w:r>
    </w:p>
    <w:p w14:paraId="1B0E5BE7" w14:textId="77777777" w:rsidR="00085AE8" w:rsidRPr="00E1575B" w:rsidRDefault="00085AE8" w:rsidP="00085AE8">
      <w:pPr>
        <w:pStyle w:val="EndNoteBibliography"/>
        <w:ind w:left="720" w:hanging="720"/>
        <w:rPr>
          <w:lang w:val="en-CA"/>
        </w:rPr>
      </w:pPr>
      <w:r w:rsidRPr="00085AE8">
        <w:t>21.</w:t>
      </w:r>
      <w:r w:rsidRPr="00085AE8">
        <w:tab/>
        <w:t xml:space="preserve">Martin-Munoz MF, Alonso Lebrero E, Zapatero L, et al. </w:t>
      </w:r>
      <w:r w:rsidRPr="00E1575B">
        <w:rPr>
          <w:lang w:val="en-CA"/>
        </w:rPr>
        <w:t xml:space="preserve">Egg OIT in clinical practice (SEICAP II): Maintenance patterns and desensitization state after normalizing the diet. </w:t>
      </w:r>
      <w:r w:rsidRPr="00E1575B">
        <w:rPr>
          <w:i/>
          <w:lang w:val="en-CA"/>
        </w:rPr>
        <w:t xml:space="preserve">Pediatric allergy and immunology : official publication of the European Society of Pediatric Allergy and Immunology. </w:t>
      </w:r>
      <w:r w:rsidRPr="00E1575B">
        <w:rPr>
          <w:lang w:val="en-CA"/>
        </w:rPr>
        <w:t>2019;30(2):214-224.</w:t>
      </w:r>
    </w:p>
    <w:p w14:paraId="3E6AACFE" w14:textId="77777777" w:rsidR="00085AE8" w:rsidRPr="00085AE8" w:rsidRDefault="00085AE8" w:rsidP="00085AE8">
      <w:pPr>
        <w:pStyle w:val="EndNoteBibliography"/>
        <w:ind w:left="720" w:hanging="720"/>
      </w:pPr>
      <w:r w:rsidRPr="00E1575B">
        <w:rPr>
          <w:lang w:val="en-CA"/>
        </w:rPr>
        <w:t>22.</w:t>
      </w:r>
      <w:r w:rsidRPr="00E1575B">
        <w:rPr>
          <w:lang w:val="en-CA"/>
        </w:rPr>
        <w:tab/>
        <w:t xml:space="preserve">Begin P, Winterroth LC, Dominguez T, et al. Safety and feasibility of oral immunotherapy to multiple allergens for food allergy. </w:t>
      </w:r>
      <w:r w:rsidRPr="00085AE8">
        <w:rPr>
          <w:i/>
        </w:rPr>
        <w:t xml:space="preserve">Allergy Asthma Clin Immunol. </w:t>
      </w:r>
      <w:r w:rsidRPr="00085AE8">
        <w:t>2014;10(1):1.</w:t>
      </w:r>
    </w:p>
    <w:p w14:paraId="1DC39831" w14:textId="77777777" w:rsidR="00085AE8" w:rsidRPr="00E1575B" w:rsidRDefault="00085AE8" w:rsidP="00085AE8">
      <w:pPr>
        <w:pStyle w:val="EndNoteBibliography"/>
        <w:ind w:left="720" w:hanging="720"/>
        <w:rPr>
          <w:lang w:val="en-CA"/>
        </w:rPr>
      </w:pPr>
      <w:r w:rsidRPr="00085AE8">
        <w:t>23.</w:t>
      </w:r>
      <w:r w:rsidRPr="00085AE8">
        <w:tab/>
        <w:t xml:space="preserve">Begin P, Dominguez T, Wilson SP, et al. </w:t>
      </w:r>
      <w:r w:rsidRPr="00E1575B">
        <w:rPr>
          <w:lang w:val="en-CA"/>
        </w:rPr>
        <w:t xml:space="preserve">Phase 1 results of safety and tolerability in a rush oral immunotherapy protocol to multiple foods using Omalizumab. </w:t>
      </w:r>
      <w:r w:rsidRPr="00E1575B">
        <w:rPr>
          <w:i/>
          <w:lang w:val="en-CA"/>
        </w:rPr>
        <w:t xml:space="preserve">Allergy Asthma Clin Immunol. </w:t>
      </w:r>
      <w:r w:rsidRPr="00E1575B">
        <w:rPr>
          <w:lang w:val="en-CA"/>
        </w:rPr>
        <w:t>2014;10(1):7.</w:t>
      </w:r>
    </w:p>
    <w:p w14:paraId="08BCC176" w14:textId="77777777" w:rsidR="00085AE8" w:rsidRPr="00E1575B" w:rsidRDefault="00085AE8" w:rsidP="00085AE8">
      <w:pPr>
        <w:pStyle w:val="EndNoteBibliography"/>
        <w:ind w:left="720" w:hanging="720"/>
        <w:rPr>
          <w:lang w:val="en-CA"/>
        </w:rPr>
      </w:pPr>
      <w:r w:rsidRPr="00E1575B">
        <w:rPr>
          <w:lang w:val="en-CA"/>
        </w:rPr>
        <w:t>24.</w:t>
      </w:r>
      <w:r w:rsidRPr="00E1575B">
        <w:rPr>
          <w:lang w:val="en-CA"/>
        </w:rPr>
        <w:tab/>
        <w:t xml:space="preserve">Nowak-Wegrzyn A, Wood RA, Nadeau KC, et al. Multicenter, randomized, double-blind, placebo-controlled clinical trial of vital wheat gluten oral immunotherapy. </w:t>
      </w:r>
      <w:r w:rsidRPr="00E1575B">
        <w:rPr>
          <w:i/>
          <w:lang w:val="en-CA"/>
        </w:rPr>
        <w:t xml:space="preserve">The Journal of allergy and clinical immunology. </w:t>
      </w:r>
      <w:r w:rsidRPr="00E1575B">
        <w:rPr>
          <w:lang w:val="en-CA"/>
        </w:rPr>
        <w:t>2019;143(2):651-661.e659.</w:t>
      </w:r>
    </w:p>
    <w:p w14:paraId="0F722505" w14:textId="77777777" w:rsidR="00085AE8" w:rsidRPr="00E1575B" w:rsidRDefault="00085AE8" w:rsidP="00085AE8">
      <w:pPr>
        <w:pStyle w:val="EndNoteBibliography"/>
        <w:ind w:left="720" w:hanging="720"/>
        <w:rPr>
          <w:lang w:val="en-CA"/>
        </w:rPr>
      </w:pPr>
      <w:r w:rsidRPr="00E1575B">
        <w:rPr>
          <w:lang w:val="en-CA"/>
        </w:rPr>
        <w:t>25.</w:t>
      </w:r>
      <w:r w:rsidRPr="00E1575B">
        <w:rPr>
          <w:lang w:val="en-CA"/>
        </w:rPr>
        <w:tab/>
        <w:t xml:space="preserve">Kulmala P, Pelkonen AS, Kuitunen M, et al. Wheat oral immunotherapy was moderately successful but was associated with very frequent adverse events in children aged 6-18 years. </w:t>
      </w:r>
      <w:r w:rsidRPr="00E1575B">
        <w:rPr>
          <w:i/>
          <w:lang w:val="en-CA"/>
        </w:rPr>
        <w:t xml:space="preserve">Acta paediatrica (Oslo, Norway : 1992). </w:t>
      </w:r>
      <w:r w:rsidRPr="00E1575B">
        <w:rPr>
          <w:lang w:val="en-CA"/>
        </w:rPr>
        <w:t>2018;107(5):861-870.</w:t>
      </w:r>
    </w:p>
    <w:p w14:paraId="311E41F6" w14:textId="77777777" w:rsidR="00085AE8" w:rsidRPr="00E1575B" w:rsidRDefault="00085AE8" w:rsidP="00085AE8">
      <w:pPr>
        <w:pStyle w:val="EndNoteBibliography"/>
        <w:ind w:left="720" w:hanging="720"/>
        <w:rPr>
          <w:lang w:val="en-CA"/>
        </w:rPr>
      </w:pPr>
      <w:r w:rsidRPr="00E1575B">
        <w:rPr>
          <w:lang w:val="en-CA"/>
        </w:rPr>
        <w:t>26.</w:t>
      </w:r>
      <w:r w:rsidRPr="00E1575B">
        <w:rPr>
          <w:lang w:val="en-CA"/>
        </w:rPr>
        <w:tab/>
        <w:t xml:space="preserve">Elizur A, Appel MY, Nachshon L, et al. Walnut oral immunotherapy for desensitisation of walnut and additional tree nut allergies (Nut CRACKER): a single-centre, prospective cohort study. </w:t>
      </w:r>
      <w:r w:rsidRPr="00E1575B">
        <w:rPr>
          <w:i/>
          <w:lang w:val="en-CA"/>
        </w:rPr>
        <w:t xml:space="preserve">The Lancet Child &amp; adolescent health. </w:t>
      </w:r>
      <w:r w:rsidRPr="00E1575B">
        <w:rPr>
          <w:lang w:val="en-CA"/>
        </w:rPr>
        <w:t>2019;3(5):312-321.</w:t>
      </w:r>
    </w:p>
    <w:p w14:paraId="70C73442" w14:textId="77777777" w:rsidR="00085AE8" w:rsidRPr="00E1575B" w:rsidRDefault="00085AE8" w:rsidP="00085AE8">
      <w:pPr>
        <w:pStyle w:val="EndNoteBibliography"/>
        <w:ind w:left="720" w:hanging="720"/>
        <w:rPr>
          <w:lang w:val="en-CA"/>
        </w:rPr>
      </w:pPr>
      <w:r w:rsidRPr="00E1575B">
        <w:rPr>
          <w:lang w:val="en-CA"/>
        </w:rPr>
        <w:t>27.</w:t>
      </w:r>
      <w:r w:rsidRPr="00E1575B">
        <w:rPr>
          <w:lang w:val="en-CA"/>
        </w:rPr>
        <w:tab/>
        <w:t xml:space="preserve">Barni S, Mori F, Piccorossi A, et al. Low-Dose Oral Food Challenge with Hazelnut: Efficacy and Tolerability in Children. </w:t>
      </w:r>
      <w:r w:rsidRPr="00E1575B">
        <w:rPr>
          <w:i/>
          <w:lang w:val="en-CA"/>
        </w:rPr>
        <w:t xml:space="preserve">International archives of allergy and immunology. </w:t>
      </w:r>
      <w:r w:rsidRPr="00E1575B">
        <w:rPr>
          <w:lang w:val="en-CA"/>
        </w:rPr>
        <w:t>2019;178(1):97-100.</w:t>
      </w:r>
    </w:p>
    <w:p w14:paraId="411F8902" w14:textId="77777777" w:rsidR="00085AE8" w:rsidRPr="00E1575B" w:rsidRDefault="00085AE8" w:rsidP="00085AE8">
      <w:pPr>
        <w:pStyle w:val="EndNoteBibliography"/>
        <w:ind w:left="720" w:hanging="720"/>
        <w:rPr>
          <w:lang w:val="en-CA"/>
        </w:rPr>
      </w:pPr>
      <w:r w:rsidRPr="00E1575B">
        <w:rPr>
          <w:lang w:val="en-CA"/>
        </w:rPr>
        <w:t>28.</w:t>
      </w:r>
      <w:r w:rsidRPr="00E1575B">
        <w:rPr>
          <w:lang w:val="en-CA"/>
        </w:rPr>
        <w:tab/>
        <w:t xml:space="preserve">Nachshon L, Goldberg MR, Levy MB, et al. Efficacy and Safety of Sesame Oral Immunotherapy-A Real-World, Single-Center Study. </w:t>
      </w:r>
      <w:r w:rsidRPr="00E1575B">
        <w:rPr>
          <w:i/>
          <w:lang w:val="en-CA"/>
        </w:rPr>
        <w:t xml:space="preserve">The journal of allergy and clinical immunology In practice. </w:t>
      </w:r>
      <w:r w:rsidRPr="00E1575B">
        <w:rPr>
          <w:lang w:val="en-CA"/>
        </w:rPr>
        <w:t>2019.</w:t>
      </w:r>
    </w:p>
    <w:p w14:paraId="58E2B9D8" w14:textId="77777777" w:rsidR="00085AE8" w:rsidRPr="00E1575B" w:rsidRDefault="00085AE8" w:rsidP="00085AE8">
      <w:pPr>
        <w:pStyle w:val="EndNoteBibliography"/>
        <w:ind w:left="720" w:hanging="720"/>
        <w:rPr>
          <w:lang w:val="en-CA"/>
        </w:rPr>
      </w:pPr>
      <w:r w:rsidRPr="00E1575B">
        <w:rPr>
          <w:lang w:val="en-CA"/>
        </w:rPr>
        <w:t>29.</w:t>
      </w:r>
      <w:r w:rsidRPr="00E1575B">
        <w:rPr>
          <w:lang w:val="en-CA"/>
        </w:rPr>
        <w:tab/>
        <w:t xml:space="preserve">Nurmatov U, Dhami S, Arasi S, et al. Allergen immunotherapy for IgE-mediated food allergy: a systematic review and meta-analysis. </w:t>
      </w:r>
      <w:r w:rsidRPr="00E1575B">
        <w:rPr>
          <w:i/>
          <w:lang w:val="en-CA"/>
        </w:rPr>
        <w:t xml:space="preserve">Allergy. </w:t>
      </w:r>
      <w:r w:rsidRPr="00E1575B">
        <w:rPr>
          <w:lang w:val="en-CA"/>
        </w:rPr>
        <w:t>2017;72(8):1133-1147.</w:t>
      </w:r>
    </w:p>
    <w:p w14:paraId="66E2E4EB" w14:textId="77777777" w:rsidR="00085AE8" w:rsidRPr="00E1575B" w:rsidRDefault="00085AE8" w:rsidP="00085AE8">
      <w:pPr>
        <w:pStyle w:val="EndNoteBibliography"/>
        <w:ind w:left="720" w:hanging="720"/>
        <w:rPr>
          <w:lang w:val="en-CA"/>
        </w:rPr>
      </w:pPr>
      <w:r w:rsidRPr="00E1575B">
        <w:rPr>
          <w:lang w:val="en-CA"/>
        </w:rPr>
        <w:t>30.</w:t>
      </w:r>
      <w:r w:rsidRPr="00E1575B">
        <w:rPr>
          <w:lang w:val="en-CA"/>
        </w:rPr>
        <w:tab/>
        <w:t xml:space="preserve">Romantsik O, Tosca MA, Zappettini S, Calevo MG. Oral and sublingual immunotherapy for egg allergy. </w:t>
      </w:r>
      <w:r w:rsidRPr="00E1575B">
        <w:rPr>
          <w:i/>
          <w:lang w:val="en-CA"/>
        </w:rPr>
        <w:t xml:space="preserve">The Cochrane database of systematic reviews. </w:t>
      </w:r>
      <w:r w:rsidRPr="00E1575B">
        <w:rPr>
          <w:lang w:val="en-CA"/>
        </w:rPr>
        <w:t>2018;4:Cd010638.</w:t>
      </w:r>
    </w:p>
    <w:p w14:paraId="06E5BF22" w14:textId="77777777" w:rsidR="00085AE8" w:rsidRPr="00E1575B" w:rsidRDefault="00085AE8" w:rsidP="00085AE8">
      <w:pPr>
        <w:pStyle w:val="EndNoteBibliography"/>
        <w:ind w:left="720" w:hanging="720"/>
        <w:rPr>
          <w:lang w:val="en-CA"/>
        </w:rPr>
      </w:pPr>
      <w:r w:rsidRPr="00E1575B">
        <w:rPr>
          <w:lang w:val="en-CA"/>
        </w:rPr>
        <w:t>31.</w:t>
      </w:r>
      <w:r w:rsidRPr="00E1575B">
        <w:rPr>
          <w:lang w:val="en-CA"/>
        </w:rPr>
        <w:tab/>
        <w:t xml:space="preserve">Chu DK, Wood RA, French S, et al. Oral immunotherapy for peanut allergy (PACE): a systematic review and meta-analysis of efficacy and safety. </w:t>
      </w:r>
      <w:r w:rsidRPr="00E1575B">
        <w:rPr>
          <w:i/>
          <w:lang w:val="en-CA"/>
        </w:rPr>
        <w:t xml:space="preserve">The lancet. </w:t>
      </w:r>
      <w:r w:rsidRPr="00E1575B">
        <w:rPr>
          <w:lang w:val="en-CA"/>
        </w:rPr>
        <w:t>2019.</w:t>
      </w:r>
    </w:p>
    <w:p w14:paraId="42ACD546" w14:textId="77777777" w:rsidR="00085AE8" w:rsidRPr="00E1575B" w:rsidRDefault="00085AE8" w:rsidP="00085AE8">
      <w:pPr>
        <w:pStyle w:val="EndNoteBibliography"/>
        <w:ind w:left="720" w:hanging="720"/>
        <w:rPr>
          <w:lang w:val="en-CA"/>
        </w:rPr>
      </w:pPr>
      <w:r w:rsidRPr="00E1575B">
        <w:rPr>
          <w:lang w:val="en-CA"/>
        </w:rPr>
        <w:t>32.</w:t>
      </w:r>
      <w:r w:rsidRPr="00E1575B">
        <w:rPr>
          <w:lang w:val="en-CA"/>
        </w:rPr>
        <w:tab/>
        <w:t xml:space="preserve">Burks AW, Jones SM, Wood RA, et al. Oral immunotherapy for treatment of egg allergy in children. </w:t>
      </w:r>
      <w:r w:rsidRPr="00E1575B">
        <w:rPr>
          <w:i/>
          <w:lang w:val="en-CA"/>
        </w:rPr>
        <w:t xml:space="preserve">The New England journal of medicine. </w:t>
      </w:r>
      <w:r w:rsidRPr="00E1575B">
        <w:rPr>
          <w:lang w:val="en-CA"/>
        </w:rPr>
        <w:t>2012;367(3):233-243.</w:t>
      </w:r>
    </w:p>
    <w:p w14:paraId="271E7EC4" w14:textId="77777777" w:rsidR="00085AE8" w:rsidRPr="00E1575B" w:rsidRDefault="00085AE8" w:rsidP="00085AE8">
      <w:pPr>
        <w:pStyle w:val="EndNoteBibliography"/>
        <w:ind w:left="720" w:hanging="720"/>
        <w:rPr>
          <w:lang w:val="en-CA"/>
        </w:rPr>
      </w:pPr>
      <w:r w:rsidRPr="00E1575B">
        <w:rPr>
          <w:lang w:val="en-CA"/>
        </w:rPr>
        <w:t>33.</w:t>
      </w:r>
      <w:r w:rsidRPr="00E1575B">
        <w:rPr>
          <w:lang w:val="en-CA"/>
        </w:rPr>
        <w:tab/>
        <w:t xml:space="preserve">Caminiti L, Passalacqua G, Barberi S, et al. A new protocol for specific oral tolerance induction in children with IgE-mediated cow's milk allergy. </w:t>
      </w:r>
      <w:r w:rsidRPr="00E1575B">
        <w:rPr>
          <w:i/>
          <w:lang w:val="en-CA"/>
        </w:rPr>
        <w:t xml:space="preserve">Allergy and asthma proceedings. </w:t>
      </w:r>
      <w:r w:rsidRPr="00E1575B">
        <w:rPr>
          <w:lang w:val="en-CA"/>
        </w:rPr>
        <w:t>2009;30(4):443-448.</w:t>
      </w:r>
    </w:p>
    <w:p w14:paraId="30A2E37B" w14:textId="77777777" w:rsidR="00085AE8" w:rsidRPr="00E1575B" w:rsidRDefault="00085AE8" w:rsidP="00085AE8">
      <w:pPr>
        <w:pStyle w:val="EndNoteBibliography"/>
        <w:ind w:left="720" w:hanging="720"/>
        <w:rPr>
          <w:lang w:val="en-CA"/>
        </w:rPr>
      </w:pPr>
      <w:r w:rsidRPr="00E1575B">
        <w:rPr>
          <w:lang w:val="en-CA"/>
        </w:rPr>
        <w:t>34.</w:t>
      </w:r>
      <w:r w:rsidRPr="00E1575B">
        <w:rPr>
          <w:lang w:val="en-CA"/>
        </w:rPr>
        <w:tab/>
        <w:t xml:space="preserve">Caminiti L, Pajno GB, Crisafulli G, et al. Oral Immunotherapy for Egg Allergy: A Double-Blind Placebo-Controlled Study, with Postdesensitization Follow-Up. </w:t>
      </w:r>
      <w:r w:rsidRPr="00E1575B">
        <w:rPr>
          <w:i/>
          <w:lang w:val="en-CA"/>
        </w:rPr>
        <w:t xml:space="preserve">The journal of allergy and clinical immunology In practice. </w:t>
      </w:r>
      <w:r w:rsidRPr="00E1575B">
        <w:rPr>
          <w:lang w:val="en-CA"/>
        </w:rPr>
        <w:t>2015;3(4):532-539.</w:t>
      </w:r>
    </w:p>
    <w:p w14:paraId="659DB618" w14:textId="77777777" w:rsidR="00085AE8" w:rsidRPr="00E1575B" w:rsidRDefault="00085AE8" w:rsidP="00085AE8">
      <w:pPr>
        <w:pStyle w:val="EndNoteBibliography"/>
        <w:ind w:left="720" w:hanging="720"/>
        <w:rPr>
          <w:lang w:val="en-CA"/>
        </w:rPr>
      </w:pPr>
      <w:r w:rsidRPr="00E1575B">
        <w:rPr>
          <w:lang w:val="en-CA"/>
        </w:rPr>
        <w:t>35.</w:t>
      </w:r>
      <w:r w:rsidRPr="00E1575B">
        <w:rPr>
          <w:lang w:val="en-CA"/>
        </w:rPr>
        <w:tab/>
        <w:t xml:space="preserve">Dello Iacono I, Tripodi S, Calvani M, Panetta V, Verga MC, Miceli Sopo S. Specific oral tolerance induction with raw hen's egg in children with very severe egg allergy: a randomized controlled trial. </w:t>
      </w:r>
      <w:r w:rsidRPr="00E1575B">
        <w:rPr>
          <w:i/>
          <w:lang w:val="en-CA"/>
        </w:rPr>
        <w:t xml:space="preserve">Pediatric allergy and immunology : official publication of the European Society of Pediatric Allergy and Immunology. </w:t>
      </w:r>
      <w:r w:rsidRPr="00E1575B">
        <w:rPr>
          <w:lang w:val="en-CA"/>
        </w:rPr>
        <w:t>2013;24(1):66-74.</w:t>
      </w:r>
    </w:p>
    <w:p w14:paraId="7502D936" w14:textId="77777777" w:rsidR="00085AE8" w:rsidRPr="00E1575B" w:rsidRDefault="00085AE8" w:rsidP="00085AE8">
      <w:pPr>
        <w:pStyle w:val="EndNoteBibliography"/>
        <w:ind w:left="720" w:hanging="720"/>
        <w:rPr>
          <w:lang w:val="en-CA"/>
        </w:rPr>
      </w:pPr>
      <w:r w:rsidRPr="00E1575B">
        <w:rPr>
          <w:lang w:val="en-CA"/>
        </w:rPr>
        <w:t>36.</w:t>
      </w:r>
      <w:r w:rsidRPr="00E1575B">
        <w:rPr>
          <w:lang w:val="en-CA"/>
        </w:rPr>
        <w:tab/>
        <w:t xml:space="preserve">Lee JH, Kim WS, Kim H, Hahn YS. Increased cow's milk protein-specific IgG4 levels after oral desensitization in 7- to 12-month-old infants. </w:t>
      </w:r>
      <w:r w:rsidRPr="00E1575B">
        <w:rPr>
          <w:i/>
          <w:lang w:val="en-CA"/>
        </w:rPr>
        <w:t xml:space="preserve">Annals of allergy, asthma &amp; immunology : official publication of the American College of Allergy, Asthma, &amp; Immunology. </w:t>
      </w:r>
      <w:r w:rsidRPr="00E1575B">
        <w:rPr>
          <w:lang w:val="en-CA"/>
        </w:rPr>
        <w:t>2013;111(6):523-528.</w:t>
      </w:r>
    </w:p>
    <w:p w14:paraId="75053775" w14:textId="77777777" w:rsidR="00085AE8" w:rsidRPr="00E1575B" w:rsidRDefault="00085AE8" w:rsidP="00085AE8">
      <w:pPr>
        <w:pStyle w:val="EndNoteBibliography"/>
        <w:ind w:left="720" w:hanging="720"/>
        <w:rPr>
          <w:lang w:val="en-CA"/>
        </w:rPr>
      </w:pPr>
      <w:r w:rsidRPr="00E1575B">
        <w:rPr>
          <w:lang w:val="en-CA"/>
        </w:rPr>
        <w:lastRenderedPageBreak/>
        <w:t>37.</w:t>
      </w:r>
      <w:r w:rsidRPr="00E1575B">
        <w:rPr>
          <w:lang w:val="en-CA"/>
        </w:rPr>
        <w:tab/>
        <w:t xml:space="preserve">Meglio P, Giampietro PG, Carello R, Gabriele I, Avitabile S, Galli E. Oral food desensitization in children with IgE-mediated hen's egg allergy: a new protocol with raw hen's egg. </w:t>
      </w:r>
      <w:r w:rsidRPr="00E1575B">
        <w:rPr>
          <w:i/>
          <w:lang w:val="en-CA"/>
        </w:rPr>
        <w:t xml:space="preserve">Pediatric allergy and immunology : official publication of the European Society of Pediatric Allergy and Immunology. </w:t>
      </w:r>
      <w:r w:rsidRPr="00E1575B">
        <w:rPr>
          <w:lang w:val="en-CA"/>
        </w:rPr>
        <w:t>2013;24(1):75-83.</w:t>
      </w:r>
    </w:p>
    <w:p w14:paraId="341C964B" w14:textId="77777777" w:rsidR="00085AE8" w:rsidRPr="00E1575B" w:rsidRDefault="00085AE8" w:rsidP="00085AE8">
      <w:pPr>
        <w:pStyle w:val="EndNoteBibliography"/>
        <w:ind w:left="720" w:hanging="720"/>
        <w:rPr>
          <w:lang w:val="en-CA"/>
        </w:rPr>
      </w:pPr>
      <w:r w:rsidRPr="00E1575B">
        <w:rPr>
          <w:lang w:val="en-CA"/>
        </w:rPr>
        <w:t>38.</w:t>
      </w:r>
      <w:r w:rsidRPr="00E1575B">
        <w:rPr>
          <w:lang w:val="en-CA"/>
        </w:rPr>
        <w:tab/>
        <w:t xml:space="preserve">Pajno GB, Caminiti L, Ruggeri P, et al. Oral immunotherapy for cow's milk allergy with a weekly up-dosing regimen: a randomized single-blind controlled study. </w:t>
      </w:r>
      <w:r w:rsidRPr="00E1575B">
        <w:rPr>
          <w:i/>
          <w:lang w:val="en-CA"/>
        </w:rPr>
        <w:t xml:space="preserve">Annals of allergy, asthma &amp; immunology : official publication of the American College of Allergy, Asthma, &amp; Immunology. </w:t>
      </w:r>
      <w:r w:rsidRPr="00E1575B">
        <w:rPr>
          <w:lang w:val="en-CA"/>
        </w:rPr>
        <w:t>2010;105(5):376-381.</w:t>
      </w:r>
    </w:p>
    <w:p w14:paraId="75B21B6E" w14:textId="77777777" w:rsidR="00085AE8" w:rsidRPr="00E1575B" w:rsidRDefault="00085AE8" w:rsidP="00085AE8">
      <w:pPr>
        <w:pStyle w:val="EndNoteBibliography"/>
        <w:ind w:left="720" w:hanging="720"/>
        <w:rPr>
          <w:lang w:val="en-CA"/>
        </w:rPr>
      </w:pPr>
      <w:r w:rsidRPr="00E1575B">
        <w:rPr>
          <w:lang w:val="en-CA"/>
        </w:rPr>
        <w:t>39.</w:t>
      </w:r>
      <w:r w:rsidRPr="00E1575B">
        <w:rPr>
          <w:lang w:val="en-CA"/>
        </w:rPr>
        <w:tab/>
        <w:t xml:space="preserve">Patriarca G, Schiavino D, Nucera E, Schinco G, Milani A, Gasbarrini GB. Food allergy in children: results of a standardized protocol for oral desensitization. </w:t>
      </w:r>
      <w:r w:rsidRPr="00E1575B">
        <w:rPr>
          <w:i/>
          <w:lang w:val="en-CA"/>
        </w:rPr>
        <w:t xml:space="preserve">Hepato-gastroenterology. </w:t>
      </w:r>
      <w:r w:rsidRPr="00E1575B">
        <w:rPr>
          <w:lang w:val="en-CA"/>
        </w:rPr>
        <w:t>1998;45(19):52-58.</w:t>
      </w:r>
    </w:p>
    <w:p w14:paraId="4462A7A0" w14:textId="77777777" w:rsidR="00085AE8" w:rsidRPr="00E1575B" w:rsidRDefault="00085AE8" w:rsidP="00085AE8">
      <w:pPr>
        <w:pStyle w:val="EndNoteBibliography"/>
        <w:ind w:left="720" w:hanging="720"/>
        <w:rPr>
          <w:lang w:val="en-CA"/>
        </w:rPr>
      </w:pPr>
      <w:r w:rsidRPr="00E1575B">
        <w:rPr>
          <w:lang w:val="en-CA"/>
        </w:rPr>
        <w:t>40.</w:t>
      </w:r>
      <w:r w:rsidRPr="00E1575B">
        <w:rPr>
          <w:lang w:val="en-CA"/>
        </w:rPr>
        <w:tab/>
        <w:t xml:space="preserve">Skripak JM, Nash SD, Rowley H, et al. A randomized, double-blind, placebo-controlled study of milk oral immunotherapy for cow's milk allergy. </w:t>
      </w:r>
      <w:r w:rsidRPr="00E1575B">
        <w:rPr>
          <w:i/>
          <w:lang w:val="en-CA"/>
        </w:rPr>
        <w:t xml:space="preserve">The Journal of allergy and clinical immunology. </w:t>
      </w:r>
      <w:r w:rsidRPr="00E1575B">
        <w:rPr>
          <w:lang w:val="en-CA"/>
        </w:rPr>
        <w:t>2008;122(6):1154-1160.</w:t>
      </w:r>
    </w:p>
    <w:p w14:paraId="7F5DC406" w14:textId="77777777" w:rsidR="00085AE8" w:rsidRPr="00E1575B" w:rsidRDefault="00085AE8" w:rsidP="00085AE8">
      <w:pPr>
        <w:pStyle w:val="EndNoteBibliography"/>
        <w:ind w:left="720" w:hanging="720"/>
        <w:rPr>
          <w:lang w:val="en-CA"/>
        </w:rPr>
      </w:pPr>
      <w:r w:rsidRPr="00E1575B">
        <w:rPr>
          <w:lang w:val="en-CA"/>
        </w:rPr>
        <w:t>41.</w:t>
      </w:r>
      <w:r w:rsidRPr="00E1575B">
        <w:rPr>
          <w:lang w:val="en-CA"/>
        </w:rPr>
        <w:tab/>
        <w:t xml:space="preserve">Staden U, Rolinck-Werninghaus C, Brewe F, Wahn U, Niggemann B, Beyer K. Specific oral tolerance induction in food allergy in children: efficacy and clinical patterns of reaction. </w:t>
      </w:r>
      <w:r w:rsidRPr="00E1575B">
        <w:rPr>
          <w:i/>
          <w:lang w:val="en-CA"/>
        </w:rPr>
        <w:t xml:space="preserve">Allergy. </w:t>
      </w:r>
      <w:r w:rsidRPr="00E1575B">
        <w:rPr>
          <w:lang w:val="en-CA"/>
        </w:rPr>
        <w:t>2007;62(11):1261-1269.</w:t>
      </w:r>
    </w:p>
    <w:p w14:paraId="5A8B1D9A" w14:textId="77777777" w:rsidR="00085AE8" w:rsidRPr="00E1575B" w:rsidRDefault="00085AE8" w:rsidP="00085AE8">
      <w:pPr>
        <w:pStyle w:val="EndNoteBibliography"/>
        <w:ind w:left="720" w:hanging="720"/>
        <w:rPr>
          <w:lang w:val="en-CA"/>
        </w:rPr>
      </w:pPr>
      <w:r w:rsidRPr="00E1575B">
        <w:rPr>
          <w:lang w:val="en-CA"/>
        </w:rPr>
        <w:t>42.</w:t>
      </w:r>
      <w:r w:rsidRPr="00E1575B">
        <w:rPr>
          <w:lang w:val="en-CA"/>
        </w:rPr>
        <w:tab/>
        <w:t xml:space="preserve">Varshney P, Jones SM, Scurlock AM, et al. A randomized controlled study of peanut oral immunotherapy: clinical desensitization and modulation of the allergic response. </w:t>
      </w:r>
      <w:r w:rsidRPr="00E1575B">
        <w:rPr>
          <w:i/>
          <w:lang w:val="en-CA"/>
        </w:rPr>
        <w:t xml:space="preserve">The Journal of allergy and clinical immunology. </w:t>
      </w:r>
      <w:r w:rsidRPr="00E1575B">
        <w:rPr>
          <w:lang w:val="en-CA"/>
        </w:rPr>
        <w:t>2011;127(3):654-660.</w:t>
      </w:r>
    </w:p>
    <w:p w14:paraId="4A53BCB0" w14:textId="77777777" w:rsidR="00085AE8" w:rsidRPr="00085AE8" w:rsidRDefault="00085AE8" w:rsidP="00085AE8">
      <w:pPr>
        <w:pStyle w:val="EndNoteBibliography"/>
        <w:ind w:left="720" w:hanging="720"/>
      </w:pPr>
      <w:r w:rsidRPr="00E1575B">
        <w:rPr>
          <w:lang w:val="en-CA"/>
        </w:rPr>
        <w:t>43.</w:t>
      </w:r>
      <w:r w:rsidRPr="00E1575B">
        <w:rPr>
          <w:lang w:val="en-CA"/>
        </w:rPr>
        <w:tab/>
        <w:t xml:space="preserve">Garcia-Ara C, Pedrosa M, Belver MT, Martin-Munoz MF, Quirce S, Boyano-Martinez T. Efficacy and safety of oral desensitization in children with cow's milk allergy according to their serum specific IgE level. </w:t>
      </w:r>
      <w:r w:rsidRPr="00E1575B">
        <w:rPr>
          <w:i/>
          <w:lang w:val="en-CA"/>
        </w:rPr>
        <w:t xml:space="preserve">Annals of allergy, asthma &amp; immunology : official publication of the American College of Allergy, Asthma, &amp; Immunology. </w:t>
      </w:r>
      <w:r w:rsidRPr="00085AE8">
        <w:t>2013;110(4):290-294.</w:t>
      </w:r>
    </w:p>
    <w:p w14:paraId="4F21E7FD" w14:textId="77777777" w:rsidR="00085AE8" w:rsidRPr="00E1575B" w:rsidRDefault="00085AE8" w:rsidP="00085AE8">
      <w:pPr>
        <w:pStyle w:val="EndNoteBibliography"/>
        <w:ind w:left="720" w:hanging="720"/>
        <w:rPr>
          <w:lang w:val="en-CA"/>
        </w:rPr>
      </w:pPr>
      <w:r w:rsidRPr="00085AE8">
        <w:t>44.</w:t>
      </w:r>
      <w:r w:rsidRPr="00085AE8">
        <w:tab/>
        <w:t xml:space="preserve">Martinez-Botas J, Rodriguez-Alvarez M, Cerecedo I, et al. </w:t>
      </w:r>
      <w:r w:rsidRPr="00E1575B">
        <w:rPr>
          <w:lang w:val="en-CA"/>
        </w:rPr>
        <w:t xml:space="preserve">Identification of novel peptide biomarkers to predict safety and efficacy of cow's milk oral immunotherapy by peptide microarray. </w:t>
      </w:r>
      <w:r w:rsidRPr="00E1575B">
        <w:rPr>
          <w:i/>
          <w:lang w:val="en-CA"/>
        </w:rPr>
        <w:t xml:space="preserve">Clinical and experimental allergy : journal of the British Society for Allergy and Clinical Immunology. </w:t>
      </w:r>
      <w:r w:rsidRPr="00E1575B">
        <w:rPr>
          <w:lang w:val="en-CA"/>
        </w:rPr>
        <w:t>2015;45(6):1071-1084.</w:t>
      </w:r>
    </w:p>
    <w:p w14:paraId="03DE8E66" w14:textId="77777777" w:rsidR="00085AE8" w:rsidRPr="00E1575B" w:rsidRDefault="00085AE8" w:rsidP="00085AE8">
      <w:pPr>
        <w:pStyle w:val="EndNoteBibliography"/>
        <w:ind w:left="720" w:hanging="720"/>
        <w:rPr>
          <w:lang w:val="en-CA"/>
        </w:rPr>
      </w:pPr>
      <w:r w:rsidRPr="00E1575B">
        <w:rPr>
          <w:lang w:val="en-CA"/>
        </w:rPr>
        <w:t>45.</w:t>
      </w:r>
      <w:r w:rsidRPr="00E1575B">
        <w:rPr>
          <w:lang w:val="en-CA"/>
        </w:rPr>
        <w:tab/>
        <w:t xml:space="preserve">Syed A, Garcia MA, Lyu SC, et al. Peanut oral immunotherapy results in increased antigen-induced regulatory T-cell function and hypomethylation of forkhead box protein 3 (FOXP3). </w:t>
      </w:r>
      <w:r w:rsidRPr="00E1575B">
        <w:rPr>
          <w:i/>
          <w:lang w:val="en-CA"/>
        </w:rPr>
        <w:t xml:space="preserve">The Journal of allergy and clinical immunology. </w:t>
      </w:r>
      <w:r w:rsidRPr="00E1575B">
        <w:rPr>
          <w:lang w:val="en-CA"/>
        </w:rPr>
        <w:t>2014;133(2):500-510.</w:t>
      </w:r>
    </w:p>
    <w:p w14:paraId="20F15C70" w14:textId="77777777" w:rsidR="00085AE8" w:rsidRPr="00E1575B" w:rsidRDefault="00085AE8" w:rsidP="00085AE8">
      <w:pPr>
        <w:pStyle w:val="EndNoteBibliography"/>
        <w:ind w:left="720" w:hanging="720"/>
        <w:rPr>
          <w:lang w:val="en-CA"/>
        </w:rPr>
      </w:pPr>
      <w:r w:rsidRPr="00E1575B">
        <w:rPr>
          <w:lang w:val="en-CA"/>
        </w:rPr>
        <w:t>46.</w:t>
      </w:r>
      <w:r w:rsidRPr="00E1575B">
        <w:rPr>
          <w:lang w:val="en-CA"/>
        </w:rPr>
        <w:tab/>
        <w:t xml:space="preserve">Mansouri M, Movahhedi M, Pourpak Z, Akramian R, Shokohi Shormasti R, Mozaffari H. Oral desensitization in children with IgE-mediated cow’s milk allergy: a prospective clinical trial. </w:t>
      </w:r>
      <w:r w:rsidRPr="00E1575B">
        <w:rPr>
          <w:i/>
          <w:lang w:val="en-CA"/>
        </w:rPr>
        <w:t xml:space="preserve">Tehr Univ Med J. </w:t>
      </w:r>
      <w:r w:rsidRPr="00E1575B">
        <w:rPr>
          <w:lang w:val="en-CA"/>
        </w:rPr>
        <w:t>2007;65:11-18.</w:t>
      </w:r>
    </w:p>
    <w:p w14:paraId="08257EDB" w14:textId="77777777" w:rsidR="00085AE8" w:rsidRPr="00E1575B" w:rsidRDefault="00085AE8" w:rsidP="00085AE8">
      <w:pPr>
        <w:pStyle w:val="EndNoteBibliography"/>
        <w:ind w:left="720" w:hanging="720"/>
        <w:rPr>
          <w:lang w:val="en-CA"/>
        </w:rPr>
      </w:pPr>
      <w:r w:rsidRPr="00E1575B">
        <w:rPr>
          <w:lang w:val="en-CA"/>
        </w:rPr>
        <w:t>47.</w:t>
      </w:r>
      <w:r w:rsidRPr="00E1575B">
        <w:rPr>
          <w:lang w:val="en-CA"/>
        </w:rPr>
        <w:tab/>
        <w:t xml:space="preserve">Patriarca G, Nucera E, Roncallo C, et al. Oral desensitizing treatment in food allergy: clinical and immunological results. </w:t>
      </w:r>
      <w:r w:rsidRPr="00E1575B">
        <w:rPr>
          <w:i/>
          <w:lang w:val="en-CA"/>
        </w:rPr>
        <w:t xml:space="preserve">Alimentary pharmacology &amp; therapeutics. </w:t>
      </w:r>
      <w:r w:rsidRPr="00E1575B">
        <w:rPr>
          <w:lang w:val="en-CA"/>
        </w:rPr>
        <w:t>2003;17(3):459-465.</w:t>
      </w:r>
    </w:p>
    <w:p w14:paraId="29254955" w14:textId="77777777" w:rsidR="00085AE8" w:rsidRPr="00E1575B" w:rsidRDefault="00085AE8" w:rsidP="00085AE8">
      <w:pPr>
        <w:pStyle w:val="EndNoteBibliography"/>
        <w:ind w:left="720" w:hanging="720"/>
        <w:rPr>
          <w:lang w:val="en-CA"/>
        </w:rPr>
      </w:pPr>
      <w:r w:rsidRPr="00E1575B">
        <w:rPr>
          <w:lang w:val="en-CA"/>
        </w:rPr>
        <w:t>48.</w:t>
      </w:r>
      <w:r w:rsidRPr="00E1575B">
        <w:rPr>
          <w:lang w:val="en-CA"/>
        </w:rPr>
        <w:tab/>
        <w:t xml:space="preserve">Patriarca G, Nucera E, Pollastrini E, et al. Oral specific desensitization in food-allergic children. </w:t>
      </w:r>
      <w:r w:rsidRPr="00E1575B">
        <w:rPr>
          <w:i/>
          <w:lang w:val="en-CA"/>
        </w:rPr>
        <w:t xml:space="preserve">Digestive diseases and sciences. </w:t>
      </w:r>
      <w:r w:rsidRPr="00E1575B">
        <w:rPr>
          <w:lang w:val="en-CA"/>
        </w:rPr>
        <w:t>2007;52(7):1662-1672.</w:t>
      </w:r>
    </w:p>
    <w:p w14:paraId="1CF7EE3D" w14:textId="77777777" w:rsidR="00085AE8" w:rsidRPr="00E1575B" w:rsidRDefault="00085AE8" w:rsidP="00085AE8">
      <w:pPr>
        <w:pStyle w:val="EndNoteBibliography"/>
        <w:ind w:left="720" w:hanging="720"/>
        <w:rPr>
          <w:lang w:val="en-CA"/>
        </w:rPr>
      </w:pPr>
      <w:r w:rsidRPr="00E1575B">
        <w:rPr>
          <w:lang w:val="en-CA"/>
        </w:rPr>
        <w:t>49.</w:t>
      </w:r>
      <w:r w:rsidRPr="00E1575B">
        <w:rPr>
          <w:lang w:val="en-CA"/>
        </w:rPr>
        <w:tab/>
        <w:t xml:space="preserve">Fleischer DM, Burks AW, Vickery BP, et al. Sublingual immunotherapy for peanut allergy: a randomized, double-blind, placebo-controlled multicenter trial. </w:t>
      </w:r>
      <w:r w:rsidRPr="00E1575B">
        <w:rPr>
          <w:i/>
          <w:lang w:val="en-CA"/>
        </w:rPr>
        <w:t xml:space="preserve">The Journal of allergy and clinical immunology. </w:t>
      </w:r>
      <w:r w:rsidRPr="00E1575B">
        <w:rPr>
          <w:lang w:val="en-CA"/>
        </w:rPr>
        <w:t>2013;131(1):119-127 e111-117.</w:t>
      </w:r>
    </w:p>
    <w:p w14:paraId="78EAB96C" w14:textId="77777777" w:rsidR="00085AE8" w:rsidRPr="00E1575B" w:rsidRDefault="00085AE8" w:rsidP="00085AE8">
      <w:pPr>
        <w:pStyle w:val="EndNoteBibliography"/>
        <w:ind w:left="720" w:hanging="720"/>
        <w:rPr>
          <w:lang w:val="en-CA"/>
        </w:rPr>
      </w:pPr>
      <w:r w:rsidRPr="00E1575B">
        <w:rPr>
          <w:lang w:val="en-CA"/>
        </w:rPr>
        <w:t>50.</w:t>
      </w:r>
      <w:r w:rsidRPr="00E1575B">
        <w:rPr>
          <w:lang w:val="en-CA"/>
        </w:rPr>
        <w:tab/>
        <w:t xml:space="preserve">Kim EH, Bird JA, Kulis M, et al. Sublingual immunotherapy for peanut allergy: clinical and immunologic evidence of desensitization. </w:t>
      </w:r>
      <w:r w:rsidRPr="00E1575B">
        <w:rPr>
          <w:i/>
          <w:lang w:val="en-CA"/>
        </w:rPr>
        <w:t xml:space="preserve">The Journal of allergy and clinical immunology. </w:t>
      </w:r>
      <w:r w:rsidRPr="00E1575B">
        <w:rPr>
          <w:lang w:val="en-CA"/>
        </w:rPr>
        <w:t>2011;127(3):640-646 e641.</w:t>
      </w:r>
    </w:p>
    <w:p w14:paraId="5EA07E04" w14:textId="77777777" w:rsidR="00085AE8" w:rsidRPr="00E1575B" w:rsidRDefault="00085AE8" w:rsidP="00085AE8">
      <w:pPr>
        <w:pStyle w:val="EndNoteBibliography"/>
        <w:ind w:left="720" w:hanging="720"/>
        <w:rPr>
          <w:lang w:val="en-CA"/>
        </w:rPr>
      </w:pPr>
      <w:r w:rsidRPr="00E1575B">
        <w:rPr>
          <w:lang w:val="en-CA"/>
        </w:rPr>
        <w:t>51.</w:t>
      </w:r>
      <w:r w:rsidRPr="00E1575B">
        <w:rPr>
          <w:lang w:val="en-CA"/>
        </w:rPr>
        <w:tab/>
        <w:t xml:space="preserve">Akashi M, Yasudo H, Narita M, et al. Randomized controlled trial of oral immunotherapy for egg allergy in Japanese patients. </w:t>
      </w:r>
      <w:r w:rsidRPr="00E1575B">
        <w:rPr>
          <w:i/>
          <w:lang w:val="en-CA"/>
        </w:rPr>
        <w:t xml:space="preserve">Pediatrics international : official journal of the Japan Pediatric Society. </w:t>
      </w:r>
      <w:r w:rsidRPr="00E1575B">
        <w:rPr>
          <w:lang w:val="en-CA"/>
        </w:rPr>
        <w:t>2017;59(5):534-539.</w:t>
      </w:r>
    </w:p>
    <w:p w14:paraId="3DE9CC4F" w14:textId="77777777" w:rsidR="00085AE8" w:rsidRPr="00085AE8" w:rsidRDefault="00085AE8" w:rsidP="00085AE8">
      <w:pPr>
        <w:pStyle w:val="EndNoteBibliography"/>
        <w:ind w:left="720" w:hanging="720"/>
      </w:pPr>
      <w:r w:rsidRPr="00E1575B">
        <w:rPr>
          <w:lang w:val="en-CA"/>
        </w:rPr>
        <w:t>52.</w:t>
      </w:r>
      <w:r w:rsidRPr="00E1575B">
        <w:rPr>
          <w:lang w:val="en-CA"/>
        </w:rPr>
        <w:tab/>
        <w:t xml:space="preserve">Giavi S, Vissers YM, Muraro A, et al. Oral immunotherapy with low allergenic hydrolysed egg in egg allergic children. </w:t>
      </w:r>
      <w:r w:rsidRPr="00085AE8">
        <w:rPr>
          <w:i/>
        </w:rPr>
        <w:t xml:space="preserve">Allergy. </w:t>
      </w:r>
      <w:r w:rsidRPr="00085AE8">
        <w:t>2016;71(11):1575-1584.</w:t>
      </w:r>
    </w:p>
    <w:p w14:paraId="67457535" w14:textId="77777777" w:rsidR="00085AE8" w:rsidRPr="00085AE8" w:rsidRDefault="00085AE8" w:rsidP="00085AE8">
      <w:pPr>
        <w:pStyle w:val="EndNoteBibliography"/>
        <w:ind w:left="720" w:hanging="720"/>
      </w:pPr>
      <w:r w:rsidRPr="00085AE8">
        <w:t>53.</w:t>
      </w:r>
      <w:r w:rsidRPr="00085AE8">
        <w:tab/>
        <w:t xml:space="preserve">Perez-Rangel I, Rodriguez Del Rio P, Escudero C, Sanchez-Garcia S, Sanchez-Hernandez JJ, Ibanez MD. </w:t>
      </w:r>
      <w:r w:rsidRPr="00E1575B">
        <w:rPr>
          <w:lang w:val="en-CA"/>
        </w:rPr>
        <w:t xml:space="preserve">Efficacy and safety of high-dose rush oral immunotherapy in persistent egg allergic children: A randomized clinical trial. </w:t>
      </w:r>
      <w:r w:rsidRPr="00E1575B">
        <w:rPr>
          <w:i/>
          <w:lang w:val="en-CA"/>
        </w:rPr>
        <w:t xml:space="preserve">Annals of allergy, asthma &amp; immunology : official publication of the American College of Allergy, Asthma, &amp; Immunology. </w:t>
      </w:r>
      <w:r w:rsidRPr="00085AE8">
        <w:t>2017;118(3):356-364.e353.</w:t>
      </w:r>
    </w:p>
    <w:p w14:paraId="4A1211CF" w14:textId="77777777" w:rsidR="00085AE8" w:rsidRPr="00E1575B" w:rsidRDefault="00085AE8" w:rsidP="00085AE8">
      <w:pPr>
        <w:pStyle w:val="EndNoteBibliography"/>
        <w:ind w:left="720" w:hanging="720"/>
        <w:rPr>
          <w:lang w:val="en-CA"/>
        </w:rPr>
      </w:pPr>
      <w:r w:rsidRPr="00085AE8">
        <w:lastRenderedPageBreak/>
        <w:t>54.</w:t>
      </w:r>
      <w:r w:rsidRPr="00085AE8">
        <w:tab/>
        <w:t xml:space="preserve">Vazquez-Ortiz M, Alvaro M, Piquer M, et al. </w:t>
      </w:r>
      <w:r w:rsidRPr="00E1575B">
        <w:rPr>
          <w:lang w:val="en-CA"/>
        </w:rPr>
        <w:t xml:space="preserve">Baseline specific IgE levels are useful to predict safety of oral immunotherapy in egg-allergic children. </w:t>
      </w:r>
      <w:r w:rsidRPr="00E1575B">
        <w:rPr>
          <w:i/>
          <w:lang w:val="en-CA"/>
        </w:rPr>
        <w:t xml:space="preserve">Clinical and experimental allergy : journal of the British Society for Allergy and Clinical Immunology. </w:t>
      </w:r>
      <w:r w:rsidRPr="00E1575B">
        <w:rPr>
          <w:lang w:val="en-CA"/>
        </w:rPr>
        <w:t>2014;44(1):130-141.</w:t>
      </w:r>
    </w:p>
    <w:p w14:paraId="3042B306" w14:textId="77777777" w:rsidR="00085AE8" w:rsidRPr="00E1575B" w:rsidRDefault="00085AE8" w:rsidP="00085AE8">
      <w:pPr>
        <w:pStyle w:val="EndNoteBibliography"/>
        <w:ind w:left="720" w:hanging="720"/>
        <w:rPr>
          <w:lang w:val="en-CA"/>
        </w:rPr>
      </w:pPr>
      <w:r w:rsidRPr="00E1575B">
        <w:rPr>
          <w:lang w:val="en-CA"/>
        </w:rPr>
        <w:t>55.</w:t>
      </w:r>
      <w:r w:rsidRPr="00E1575B">
        <w:rPr>
          <w:lang w:val="en-CA"/>
        </w:rPr>
        <w:tab/>
        <w:t xml:space="preserve">Fauquert JL, Michaud E, Pereira B, et al. Peanut gastrointestinal delivery oral immunotherapy in adolescents: Results of the build-up phase of a randomized, double-blind, placebo-controlled trial (PITA study). </w:t>
      </w:r>
      <w:r w:rsidRPr="00E1575B">
        <w:rPr>
          <w:i/>
          <w:lang w:val="en-CA"/>
        </w:rPr>
        <w:t xml:space="preserve">Clinical and experimental allergy : journal of the British Society for Allergy and Clinical Immunology. </w:t>
      </w:r>
      <w:r w:rsidRPr="00E1575B">
        <w:rPr>
          <w:lang w:val="en-CA"/>
        </w:rPr>
        <w:t>2018;48(7):862-874.</w:t>
      </w:r>
    </w:p>
    <w:p w14:paraId="2DC0F53B" w14:textId="77777777" w:rsidR="00085AE8" w:rsidRPr="00E1575B" w:rsidRDefault="00085AE8" w:rsidP="00085AE8">
      <w:pPr>
        <w:pStyle w:val="EndNoteBibliography"/>
        <w:ind w:left="720" w:hanging="720"/>
        <w:rPr>
          <w:lang w:val="en-CA"/>
        </w:rPr>
      </w:pPr>
      <w:r w:rsidRPr="00E1575B">
        <w:rPr>
          <w:lang w:val="en-CA"/>
        </w:rPr>
        <w:t>56.</w:t>
      </w:r>
      <w:r w:rsidRPr="00E1575B">
        <w:rPr>
          <w:lang w:val="en-CA"/>
        </w:rPr>
        <w:tab/>
        <w:t xml:space="preserve">Wasserman RL, Factor JM, Baker JW, et al. Oral immunotherapy for peanut allergy: multipractice experience with epinephrine-treated reactions. </w:t>
      </w:r>
      <w:r w:rsidRPr="00E1575B">
        <w:rPr>
          <w:i/>
          <w:lang w:val="en-CA"/>
        </w:rPr>
        <w:t xml:space="preserve">The journal of allergy and clinical immunology In practice. </w:t>
      </w:r>
      <w:r w:rsidRPr="00E1575B">
        <w:rPr>
          <w:lang w:val="en-CA"/>
        </w:rPr>
        <w:t>2014;2(1):91-96.</w:t>
      </w:r>
    </w:p>
    <w:p w14:paraId="2997ECF6" w14:textId="51C0F99B" w:rsidR="00085AE8" w:rsidRPr="00E1575B" w:rsidRDefault="00085AE8" w:rsidP="00085AE8">
      <w:pPr>
        <w:pStyle w:val="EndNoteBibliography"/>
        <w:ind w:left="720" w:hanging="720"/>
        <w:rPr>
          <w:lang w:val="en-CA"/>
        </w:rPr>
      </w:pPr>
      <w:r w:rsidRPr="00E1575B">
        <w:rPr>
          <w:lang w:val="en-CA"/>
        </w:rPr>
        <w:t>57.</w:t>
      </w:r>
      <w:r w:rsidRPr="00E1575B">
        <w:rPr>
          <w:lang w:val="en-CA"/>
        </w:rPr>
        <w:tab/>
        <w:t xml:space="preserve">The Cochrane Collaboration. Cochrane Handbook for Systematic Reviews of Interventions. In: Higgins J, Green S, eds.2011: </w:t>
      </w:r>
      <w:hyperlink r:id="rId13" w:history="1">
        <w:r w:rsidRPr="00E1575B">
          <w:rPr>
            <w:rStyle w:val="Lienhypertexte"/>
            <w:lang w:val="en-CA"/>
          </w:rPr>
          <w:t>http://handbook-5-1.cochrane.org/</w:t>
        </w:r>
      </w:hyperlink>
      <w:r w:rsidRPr="00E1575B">
        <w:rPr>
          <w:lang w:val="en-CA"/>
        </w:rPr>
        <w:t>.</w:t>
      </w:r>
    </w:p>
    <w:p w14:paraId="3FE16BCF" w14:textId="77777777" w:rsidR="00085AE8" w:rsidRPr="00085AE8" w:rsidRDefault="00085AE8" w:rsidP="00085AE8">
      <w:pPr>
        <w:pStyle w:val="EndNoteBibliography"/>
        <w:ind w:left="720" w:hanging="720"/>
      </w:pPr>
      <w:r w:rsidRPr="00E1575B">
        <w:rPr>
          <w:lang w:val="en-CA"/>
        </w:rPr>
        <w:t>58.</w:t>
      </w:r>
      <w:r w:rsidRPr="00E1575B">
        <w:rPr>
          <w:lang w:val="en-CA"/>
        </w:rPr>
        <w:tab/>
        <w:t xml:space="preserve">Institute of Health Economics (IHE). Quality Appraisal of Case Series Studies Checklist. </w:t>
      </w:r>
      <w:r w:rsidRPr="00085AE8">
        <w:t>In:2014.</w:t>
      </w:r>
    </w:p>
    <w:p w14:paraId="001A454B" w14:textId="77777777" w:rsidR="00085AE8" w:rsidRPr="00E1575B" w:rsidRDefault="00085AE8" w:rsidP="00085AE8">
      <w:pPr>
        <w:pStyle w:val="EndNoteBibliography"/>
        <w:ind w:left="720" w:hanging="720"/>
        <w:rPr>
          <w:lang w:val="en-CA"/>
        </w:rPr>
      </w:pPr>
      <w:r w:rsidRPr="00085AE8">
        <w:t>59.</w:t>
      </w:r>
      <w:r w:rsidRPr="00085AE8">
        <w:tab/>
        <w:t xml:space="preserve">Pajno GB, Fernandez-Rivas M, Arasi S, et al. </w:t>
      </w:r>
      <w:r w:rsidRPr="00E1575B">
        <w:rPr>
          <w:lang w:val="en-CA"/>
        </w:rPr>
        <w:t xml:space="preserve">EAACI Guidelines on allergen immunotherapy: IgE-mediated food allergy. </w:t>
      </w:r>
      <w:r w:rsidRPr="00E1575B">
        <w:rPr>
          <w:i/>
          <w:lang w:val="en-CA"/>
        </w:rPr>
        <w:t xml:space="preserve">Allergy. </w:t>
      </w:r>
      <w:r w:rsidRPr="00E1575B">
        <w:rPr>
          <w:lang w:val="en-CA"/>
        </w:rPr>
        <w:t>2018;73(4):799-815.</w:t>
      </w:r>
    </w:p>
    <w:p w14:paraId="15AE1048" w14:textId="77777777" w:rsidR="00085AE8" w:rsidRPr="00E1575B" w:rsidRDefault="00085AE8" w:rsidP="00085AE8">
      <w:pPr>
        <w:pStyle w:val="EndNoteBibliography"/>
        <w:ind w:left="720" w:hanging="720"/>
        <w:rPr>
          <w:lang w:val="en-CA"/>
        </w:rPr>
      </w:pPr>
      <w:r w:rsidRPr="00E1575B">
        <w:rPr>
          <w:lang w:val="en-CA"/>
        </w:rPr>
        <w:t>60.</w:t>
      </w:r>
      <w:r w:rsidRPr="00E1575B">
        <w:rPr>
          <w:lang w:val="en-CA"/>
        </w:rPr>
        <w:tab/>
        <w:t xml:space="preserve">Jones SM, Burks AW, Keet C, et al. Long-term treatment with egg oral immunotherapy enhances sustained unresponsiveness that persists after cessation of therapy. </w:t>
      </w:r>
      <w:r w:rsidRPr="00E1575B">
        <w:rPr>
          <w:i/>
          <w:lang w:val="en-CA"/>
        </w:rPr>
        <w:t xml:space="preserve">The Journal of allergy and clinical immunology. </w:t>
      </w:r>
      <w:r w:rsidRPr="00E1575B">
        <w:rPr>
          <w:lang w:val="en-CA"/>
        </w:rPr>
        <w:t>2016;137(4):1117-1127.e1110.</w:t>
      </w:r>
    </w:p>
    <w:p w14:paraId="7F97CBF1" w14:textId="77777777" w:rsidR="00085AE8" w:rsidRPr="00E1575B" w:rsidRDefault="00085AE8" w:rsidP="00085AE8">
      <w:pPr>
        <w:pStyle w:val="EndNoteBibliography"/>
        <w:ind w:left="720" w:hanging="720"/>
        <w:rPr>
          <w:lang w:val="en-CA"/>
        </w:rPr>
      </w:pPr>
      <w:r w:rsidRPr="00E1575B">
        <w:rPr>
          <w:lang w:val="en-CA"/>
        </w:rPr>
        <w:t>61.</w:t>
      </w:r>
      <w:r w:rsidRPr="00E1575B">
        <w:rPr>
          <w:lang w:val="en-CA"/>
        </w:rPr>
        <w:tab/>
        <w:t xml:space="preserve">Hsiao KC, Ponsonby AL, Axelrad C, Pitkin S, Tang MLK. Long-term clinical and immunological effects of probiotic and peanut oral immunotherapy after treatment cessation: 4-year follow-up of a randomised, double-blind, placebo-controlled trial. </w:t>
      </w:r>
      <w:r w:rsidRPr="00E1575B">
        <w:rPr>
          <w:i/>
          <w:lang w:val="en-CA"/>
        </w:rPr>
        <w:t xml:space="preserve">The Lancet Child &amp; adolescent health. </w:t>
      </w:r>
      <w:r w:rsidRPr="00E1575B">
        <w:rPr>
          <w:lang w:val="en-CA"/>
        </w:rPr>
        <w:t>2017;1(2):97-105.</w:t>
      </w:r>
    </w:p>
    <w:p w14:paraId="782C2300" w14:textId="77777777" w:rsidR="00085AE8" w:rsidRPr="00E1575B" w:rsidRDefault="00085AE8" w:rsidP="00085AE8">
      <w:pPr>
        <w:pStyle w:val="EndNoteBibliography"/>
        <w:ind w:left="720" w:hanging="720"/>
        <w:rPr>
          <w:lang w:val="en-CA"/>
        </w:rPr>
      </w:pPr>
      <w:r w:rsidRPr="00E1575B">
        <w:rPr>
          <w:lang w:val="en-CA"/>
        </w:rPr>
        <w:t>62.</w:t>
      </w:r>
      <w:r w:rsidRPr="00E1575B">
        <w:rPr>
          <w:lang w:val="en-CA"/>
        </w:rPr>
        <w:tab/>
        <w:t xml:space="preserve">Meglio P, Giampietro PG, Carello R, Galli E. Oral immunotherapy in children with IgE-mediated hen's egg allergy: Follow-ups at 2.5 and 7 years. </w:t>
      </w:r>
      <w:r w:rsidRPr="00E1575B">
        <w:rPr>
          <w:i/>
          <w:lang w:val="en-CA"/>
        </w:rPr>
        <w:t xml:space="preserve">Allergy &amp; rhinology (Providence, RI). </w:t>
      </w:r>
      <w:r w:rsidRPr="00E1575B">
        <w:rPr>
          <w:lang w:val="en-CA"/>
        </w:rPr>
        <w:t>2017;8(3):157-169.</w:t>
      </w:r>
    </w:p>
    <w:p w14:paraId="634CD304" w14:textId="77777777" w:rsidR="00085AE8" w:rsidRPr="00E1575B" w:rsidRDefault="00085AE8" w:rsidP="00085AE8">
      <w:pPr>
        <w:pStyle w:val="EndNoteBibliography"/>
        <w:ind w:left="720" w:hanging="720"/>
        <w:rPr>
          <w:lang w:val="en-CA"/>
        </w:rPr>
      </w:pPr>
      <w:r w:rsidRPr="00E1575B">
        <w:rPr>
          <w:lang w:val="en-CA"/>
        </w:rPr>
        <w:t>63.</w:t>
      </w:r>
      <w:r w:rsidRPr="00E1575B">
        <w:rPr>
          <w:lang w:val="en-CA"/>
        </w:rPr>
        <w:tab/>
        <w:t xml:space="preserve">Sampson HA, Leung DYM, Jones SM, et al. Egg Oral Immunotherapy (OIT) Induces More Rapid Desensitization and Sustained Unresponsiveness (SU) in Egg-Allergic, Baked-egg Tolerant Children than the Addition of Daily Baked-egg Products. </w:t>
      </w:r>
      <w:r w:rsidRPr="00E1575B">
        <w:rPr>
          <w:i/>
          <w:lang w:val="en-CA"/>
        </w:rPr>
        <w:t xml:space="preserve">Journal of Allergy and Clinical Immunology. </w:t>
      </w:r>
      <w:r w:rsidRPr="00E1575B">
        <w:rPr>
          <w:lang w:val="en-CA"/>
        </w:rPr>
        <w:t>2019;143(2):AB255-AB255.</w:t>
      </w:r>
    </w:p>
    <w:p w14:paraId="4B806A4A" w14:textId="77777777" w:rsidR="00085AE8" w:rsidRPr="00E1575B" w:rsidRDefault="00085AE8" w:rsidP="00085AE8">
      <w:pPr>
        <w:pStyle w:val="EndNoteBibliography"/>
        <w:ind w:left="720" w:hanging="720"/>
        <w:rPr>
          <w:lang w:val="en-CA"/>
        </w:rPr>
      </w:pPr>
      <w:r w:rsidRPr="00E1575B">
        <w:rPr>
          <w:lang w:val="en-CA"/>
        </w:rPr>
        <w:t>64.</w:t>
      </w:r>
      <w:r w:rsidRPr="00E1575B">
        <w:rPr>
          <w:lang w:val="en-CA"/>
        </w:rPr>
        <w:tab/>
        <w:t xml:space="preserve">Vickery BP, Scurlock AM, Kulis M, et al. Sustained unresponsiveness to peanut in subjects who have completed peanut oral immunotherapy. </w:t>
      </w:r>
      <w:r w:rsidRPr="00E1575B">
        <w:rPr>
          <w:i/>
          <w:lang w:val="en-CA"/>
        </w:rPr>
        <w:t xml:space="preserve">The Journal of allergy and clinical immunology. </w:t>
      </w:r>
      <w:r w:rsidRPr="00E1575B">
        <w:rPr>
          <w:lang w:val="en-CA"/>
        </w:rPr>
        <w:t>2014;133(2):468-475.</w:t>
      </w:r>
    </w:p>
    <w:p w14:paraId="6D08FFA6" w14:textId="77777777" w:rsidR="00085AE8" w:rsidRPr="00E1575B" w:rsidRDefault="00085AE8" w:rsidP="00085AE8">
      <w:pPr>
        <w:pStyle w:val="EndNoteBibliography"/>
        <w:ind w:left="720" w:hanging="720"/>
        <w:rPr>
          <w:lang w:val="en-CA"/>
        </w:rPr>
      </w:pPr>
      <w:r w:rsidRPr="00E1575B">
        <w:rPr>
          <w:lang w:val="en-CA"/>
        </w:rPr>
        <w:t>65.</w:t>
      </w:r>
      <w:r w:rsidRPr="00E1575B">
        <w:rPr>
          <w:lang w:val="en-CA"/>
        </w:rPr>
        <w:tab/>
        <w:t xml:space="preserve">Nagakura KI, Yanagida N, Sato S, et al. Low-dose oral immunotherapy for children with anaphylactic peanut allergy in Japan. </w:t>
      </w:r>
      <w:r w:rsidRPr="00E1575B">
        <w:rPr>
          <w:i/>
          <w:lang w:val="en-CA"/>
        </w:rPr>
        <w:t xml:space="preserve">Pediatric allergy and immunology : official publication of the European Society of Pediatric Allergy and Immunology. </w:t>
      </w:r>
      <w:r w:rsidRPr="00E1575B">
        <w:rPr>
          <w:lang w:val="en-CA"/>
        </w:rPr>
        <w:t>2018;29(5):512-518.</w:t>
      </w:r>
    </w:p>
    <w:p w14:paraId="2371EF4A" w14:textId="77777777" w:rsidR="00085AE8" w:rsidRPr="00E1575B" w:rsidRDefault="00085AE8" w:rsidP="00085AE8">
      <w:pPr>
        <w:pStyle w:val="EndNoteBibliography"/>
        <w:ind w:left="720" w:hanging="720"/>
        <w:rPr>
          <w:lang w:val="en-CA"/>
        </w:rPr>
      </w:pPr>
      <w:r w:rsidRPr="00E1575B">
        <w:rPr>
          <w:lang w:val="en-CA"/>
        </w:rPr>
        <w:t>66.</w:t>
      </w:r>
      <w:r w:rsidRPr="00E1575B">
        <w:rPr>
          <w:lang w:val="en-CA"/>
        </w:rPr>
        <w:tab/>
        <w:t xml:space="preserve">Narisety SD, Frischmeyer-Guerrerio PA, Keet CA, et al. A randomized, double-blind, placebo-controlled pilot study of sublingual versus oral immunotherapy for the treatment of peanut allergy. </w:t>
      </w:r>
      <w:r w:rsidRPr="00E1575B">
        <w:rPr>
          <w:i/>
          <w:lang w:val="en-CA"/>
        </w:rPr>
        <w:t xml:space="preserve">The Journal of allergy and clinical immunology. </w:t>
      </w:r>
      <w:r w:rsidRPr="00E1575B">
        <w:rPr>
          <w:lang w:val="en-CA"/>
        </w:rPr>
        <w:t>2015;135(5):1275-1282.e1271-1276.</w:t>
      </w:r>
    </w:p>
    <w:p w14:paraId="5FAAC728" w14:textId="77777777" w:rsidR="00085AE8" w:rsidRPr="00E1575B" w:rsidRDefault="00085AE8" w:rsidP="00085AE8">
      <w:pPr>
        <w:pStyle w:val="EndNoteBibliography"/>
        <w:ind w:left="720" w:hanging="720"/>
        <w:rPr>
          <w:lang w:val="en-CA"/>
        </w:rPr>
      </w:pPr>
      <w:r w:rsidRPr="00E1575B">
        <w:rPr>
          <w:lang w:val="en-CA"/>
        </w:rPr>
        <w:t>67.</w:t>
      </w:r>
      <w:r w:rsidRPr="00E1575B">
        <w:rPr>
          <w:lang w:val="en-CA"/>
        </w:rPr>
        <w:tab/>
        <w:t xml:space="preserve">Takahashi M, Taniuchi S, Soejima K, Hatano Y, Yamanouchi S, Kaneko K. Two-weeks-sustained unresponsiveness by oral immunotherapy using microwave heated cow's milk for children with cow's milk allergy. </w:t>
      </w:r>
      <w:r w:rsidRPr="00E1575B">
        <w:rPr>
          <w:i/>
          <w:lang w:val="en-CA"/>
        </w:rPr>
        <w:t xml:space="preserve">Allergy, asthma, and clinical immunology : official journal of the Canadian Society of Allergy and Clinical Immunology. </w:t>
      </w:r>
      <w:r w:rsidRPr="00E1575B">
        <w:rPr>
          <w:lang w:val="en-CA"/>
        </w:rPr>
        <w:t>2016;12(1):44.</w:t>
      </w:r>
    </w:p>
    <w:p w14:paraId="4EFBFD94" w14:textId="77777777" w:rsidR="00085AE8" w:rsidRPr="00E1575B" w:rsidRDefault="00085AE8" w:rsidP="00085AE8">
      <w:pPr>
        <w:pStyle w:val="EndNoteBibliography"/>
        <w:ind w:left="720" w:hanging="720"/>
        <w:rPr>
          <w:lang w:val="en-CA"/>
        </w:rPr>
      </w:pPr>
      <w:r w:rsidRPr="00E1575B">
        <w:rPr>
          <w:lang w:val="en-CA"/>
        </w:rPr>
        <w:t>68.</w:t>
      </w:r>
      <w:r w:rsidRPr="00E1575B">
        <w:rPr>
          <w:lang w:val="en-CA"/>
        </w:rPr>
        <w:tab/>
        <w:t xml:space="preserve">Vickery BP, Berglund JP, Burk CM, et al. Early oral immunotherapy in peanut-allergic preschool children is safe and highly effective. </w:t>
      </w:r>
      <w:r w:rsidRPr="00E1575B">
        <w:rPr>
          <w:i/>
          <w:lang w:val="en-CA"/>
        </w:rPr>
        <w:t xml:space="preserve">The Journal of allergy and clinical immunology. </w:t>
      </w:r>
      <w:r w:rsidRPr="00E1575B">
        <w:rPr>
          <w:lang w:val="en-CA"/>
        </w:rPr>
        <w:t>2017;139(1):173-181.e178.</w:t>
      </w:r>
    </w:p>
    <w:p w14:paraId="5B5EA912" w14:textId="77777777" w:rsidR="00085AE8" w:rsidRPr="00E1575B" w:rsidRDefault="00085AE8" w:rsidP="00085AE8">
      <w:pPr>
        <w:pStyle w:val="EndNoteBibliography"/>
        <w:ind w:left="720" w:hanging="720"/>
        <w:rPr>
          <w:lang w:val="en-CA"/>
        </w:rPr>
      </w:pPr>
      <w:r w:rsidRPr="00E1575B">
        <w:rPr>
          <w:lang w:val="en-CA"/>
        </w:rPr>
        <w:t>69.</w:t>
      </w:r>
      <w:r w:rsidRPr="00E1575B">
        <w:rPr>
          <w:lang w:val="en-CA"/>
        </w:rPr>
        <w:tab/>
        <w:t xml:space="preserve">Yanagida N, Sato S, Asaumi T, Nagakura K, Ogura K, Ebisawa M. Safety and Efficacy of Low-Dose Oral Immunotherapy for Hen's Egg Allergy in Children. </w:t>
      </w:r>
      <w:r w:rsidRPr="00E1575B">
        <w:rPr>
          <w:i/>
          <w:lang w:val="en-CA"/>
        </w:rPr>
        <w:t xml:space="preserve">International archives of allergy and immunology. </w:t>
      </w:r>
      <w:r w:rsidRPr="00E1575B">
        <w:rPr>
          <w:lang w:val="en-CA"/>
        </w:rPr>
        <w:t>2016;171(3-4):265-268.</w:t>
      </w:r>
    </w:p>
    <w:p w14:paraId="03639564" w14:textId="77777777" w:rsidR="00085AE8" w:rsidRPr="00E1575B" w:rsidRDefault="00085AE8" w:rsidP="00085AE8">
      <w:pPr>
        <w:pStyle w:val="EndNoteBibliography"/>
        <w:ind w:left="720" w:hanging="720"/>
        <w:rPr>
          <w:lang w:val="en-CA"/>
        </w:rPr>
      </w:pPr>
      <w:r w:rsidRPr="00E1575B">
        <w:rPr>
          <w:lang w:val="en-CA"/>
        </w:rPr>
        <w:t>70.</w:t>
      </w:r>
      <w:r w:rsidRPr="00E1575B">
        <w:rPr>
          <w:lang w:val="en-CA"/>
        </w:rPr>
        <w:tab/>
        <w:t xml:space="preserve">Burks A, Casale T, Beyer K, et al. Age-Related Findings from the Peanut Allergy Oral Immunotherapy Study of Ar101 for Desensitization (Palisade) Study. </w:t>
      </w:r>
      <w:r w:rsidRPr="00E1575B">
        <w:rPr>
          <w:i/>
          <w:lang w:val="en-CA"/>
        </w:rPr>
        <w:t xml:space="preserve">Annals of allergy, asthma and immunology. </w:t>
      </w:r>
      <w:r w:rsidRPr="00E1575B">
        <w:rPr>
          <w:lang w:val="en-CA"/>
        </w:rPr>
        <w:t>2018;Conference:. 2018 annual scientific meeting of the american college of allergy asthma and immunology. United states 121(5 Supplement):S4.</w:t>
      </w:r>
    </w:p>
    <w:p w14:paraId="70B2D12B" w14:textId="77777777" w:rsidR="00085AE8" w:rsidRPr="00E1575B" w:rsidRDefault="00085AE8" w:rsidP="00085AE8">
      <w:pPr>
        <w:pStyle w:val="EndNoteBibliography"/>
        <w:ind w:left="720" w:hanging="720"/>
        <w:rPr>
          <w:lang w:val="en-CA"/>
        </w:rPr>
      </w:pPr>
      <w:r w:rsidRPr="00E1575B">
        <w:rPr>
          <w:lang w:val="en-CA"/>
        </w:rPr>
        <w:lastRenderedPageBreak/>
        <w:t>71.</w:t>
      </w:r>
      <w:r w:rsidRPr="00E1575B">
        <w:rPr>
          <w:lang w:val="en-CA"/>
        </w:rPr>
        <w:tab/>
        <w:t xml:space="preserve">Mantyla J, Thomander T, Hakulinen A, et al. The effect of oral immunotherapy treatment in severe IgE mediated milk, peanut, and egg allergy in adults. </w:t>
      </w:r>
      <w:r w:rsidRPr="00E1575B">
        <w:rPr>
          <w:i/>
          <w:lang w:val="en-CA"/>
        </w:rPr>
        <w:t xml:space="preserve">Immunity, inflammation and disease. </w:t>
      </w:r>
      <w:r w:rsidRPr="00E1575B">
        <w:rPr>
          <w:lang w:val="en-CA"/>
        </w:rPr>
        <w:t>2018;6(2):307-311.</w:t>
      </w:r>
    </w:p>
    <w:p w14:paraId="12CD694F" w14:textId="77777777" w:rsidR="00085AE8" w:rsidRPr="00E1575B" w:rsidRDefault="00085AE8" w:rsidP="00085AE8">
      <w:pPr>
        <w:pStyle w:val="EndNoteBibliography"/>
        <w:ind w:left="720" w:hanging="720"/>
        <w:rPr>
          <w:lang w:val="en-CA"/>
        </w:rPr>
      </w:pPr>
      <w:r w:rsidRPr="00E1575B">
        <w:rPr>
          <w:lang w:val="en-CA"/>
        </w:rPr>
        <w:t>72.</w:t>
      </w:r>
      <w:r w:rsidRPr="00E1575B">
        <w:rPr>
          <w:lang w:val="en-CA"/>
        </w:rPr>
        <w:tab/>
        <w:t xml:space="preserve">Blumchen K, Beder A, Beschorner J, et al. Modified oral food challenge used with sensitization biomarkers provides more real-life clinical thresholds for peanut allergy. </w:t>
      </w:r>
      <w:r w:rsidRPr="00E1575B">
        <w:rPr>
          <w:i/>
          <w:lang w:val="en-CA"/>
        </w:rPr>
        <w:t xml:space="preserve">The Journal of allergy and clinical immunology. </w:t>
      </w:r>
      <w:r w:rsidRPr="00E1575B">
        <w:rPr>
          <w:lang w:val="en-CA"/>
        </w:rPr>
        <w:t>2014;134(2):390-398.</w:t>
      </w:r>
    </w:p>
    <w:p w14:paraId="724723FC" w14:textId="77777777" w:rsidR="00085AE8" w:rsidRPr="00E1575B" w:rsidRDefault="00085AE8" w:rsidP="00085AE8">
      <w:pPr>
        <w:pStyle w:val="EndNoteBibliography"/>
        <w:ind w:left="720" w:hanging="720"/>
        <w:rPr>
          <w:lang w:val="en-CA"/>
        </w:rPr>
      </w:pPr>
      <w:r w:rsidRPr="00E1575B">
        <w:rPr>
          <w:lang w:val="en-CA"/>
        </w:rPr>
        <w:t>73.</w:t>
      </w:r>
      <w:r w:rsidRPr="00E1575B">
        <w:rPr>
          <w:lang w:val="en-CA"/>
        </w:rPr>
        <w:tab/>
        <w:t xml:space="preserve">Elizur A, Goldberg MR, Levy MB, Nachshon L, Katz Y. Oral immunotherapy in cow's milk allergic patients: course and long-term outcome according to asthma status. </w:t>
      </w:r>
      <w:r w:rsidRPr="00E1575B">
        <w:rPr>
          <w:i/>
          <w:lang w:val="en-CA"/>
        </w:rPr>
        <w:t xml:space="preserve">Annals of allergy, asthma &amp; immunology : official publication of the American College of Allergy, Asthma, &amp; Immunology. </w:t>
      </w:r>
      <w:r w:rsidRPr="00E1575B">
        <w:rPr>
          <w:lang w:val="en-CA"/>
        </w:rPr>
        <w:t>2015;114(3):240-244.e241.</w:t>
      </w:r>
    </w:p>
    <w:p w14:paraId="29547339" w14:textId="77777777" w:rsidR="00085AE8" w:rsidRPr="00E1575B" w:rsidRDefault="00085AE8" w:rsidP="00085AE8">
      <w:pPr>
        <w:pStyle w:val="EndNoteBibliography"/>
        <w:ind w:left="720" w:hanging="720"/>
        <w:rPr>
          <w:lang w:val="en-CA"/>
        </w:rPr>
      </w:pPr>
      <w:r w:rsidRPr="00E1575B">
        <w:rPr>
          <w:lang w:val="en-CA"/>
        </w:rPr>
        <w:t>74.</w:t>
      </w:r>
      <w:r w:rsidRPr="00E1575B">
        <w:rPr>
          <w:lang w:val="en-CA"/>
        </w:rPr>
        <w:tab/>
        <w:t xml:space="preserve">Cox L, Larenas-Linnemann D, Lockey RF, Passalacqua G. Speaking the same language: The World Allergy Organization Subcutaneous Immunotherapy Systemic Reaction Grading System. </w:t>
      </w:r>
      <w:r w:rsidRPr="00E1575B">
        <w:rPr>
          <w:i/>
          <w:lang w:val="en-CA"/>
        </w:rPr>
        <w:t xml:space="preserve">The Journal of allergy and clinical immunology. </w:t>
      </w:r>
      <w:r w:rsidRPr="00E1575B">
        <w:rPr>
          <w:lang w:val="en-CA"/>
        </w:rPr>
        <w:t>2010;125(3):569-574, 574 e561-574 e567.</w:t>
      </w:r>
    </w:p>
    <w:p w14:paraId="3296695A" w14:textId="77777777" w:rsidR="00085AE8" w:rsidRPr="00E1575B" w:rsidRDefault="00085AE8" w:rsidP="00085AE8">
      <w:pPr>
        <w:pStyle w:val="EndNoteBibliography"/>
        <w:ind w:left="720" w:hanging="720"/>
        <w:rPr>
          <w:lang w:val="en-CA"/>
        </w:rPr>
      </w:pPr>
      <w:r w:rsidRPr="00E1575B">
        <w:rPr>
          <w:lang w:val="en-CA"/>
        </w:rPr>
        <w:t>75.</w:t>
      </w:r>
      <w:r w:rsidRPr="00E1575B">
        <w:rPr>
          <w:lang w:val="en-CA"/>
        </w:rPr>
        <w:tab/>
        <w:t xml:space="preserve">Sampson HA. Anaphylaxis and emergency treatment. </w:t>
      </w:r>
      <w:r w:rsidRPr="00E1575B">
        <w:rPr>
          <w:i/>
          <w:lang w:val="en-CA"/>
        </w:rPr>
        <w:t xml:space="preserve">Pediatrics. </w:t>
      </w:r>
      <w:r w:rsidRPr="00E1575B">
        <w:rPr>
          <w:lang w:val="en-CA"/>
        </w:rPr>
        <w:t>2003;111(6 Pt 3):1601-1608.</w:t>
      </w:r>
    </w:p>
    <w:p w14:paraId="61100D9D" w14:textId="77777777" w:rsidR="00085AE8" w:rsidRPr="00E1575B" w:rsidRDefault="00085AE8" w:rsidP="00085AE8">
      <w:pPr>
        <w:pStyle w:val="EndNoteBibliography"/>
        <w:ind w:left="720" w:hanging="720"/>
        <w:rPr>
          <w:lang w:val="en-CA"/>
        </w:rPr>
      </w:pPr>
      <w:r w:rsidRPr="00E1575B">
        <w:rPr>
          <w:lang w:val="en-CA"/>
        </w:rPr>
        <w:t>76.</w:t>
      </w:r>
      <w:r w:rsidRPr="00E1575B">
        <w:rPr>
          <w:lang w:val="en-CA"/>
        </w:rPr>
        <w:tab/>
        <w:t xml:space="preserve">Muraro A, Roberts G, Clark A, et al. The management of anaphylaxis in childhood: position paper of the European academy of allergology and clinical immunology. </w:t>
      </w:r>
      <w:r w:rsidRPr="00E1575B">
        <w:rPr>
          <w:i/>
          <w:lang w:val="en-CA"/>
        </w:rPr>
        <w:t xml:space="preserve">Allergy. </w:t>
      </w:r>
      <w:r w:rsidRPr="00E1575B">
        <w:rPr>
          <w:lang w:val="en-CA"/>
        </w:rPr>
        <w:t>2007;62(8):857-871.</w:t>
      </w:r>
    </w:p>
    <w:p w14:paraId="5FDE7C89" w14:textId="77777777" w:rsidR="00085AE8" w:rsidRPr="00E1575B" w:rsidRDefault="00085AE8" w:rsidP="00085AE8">
      <w:pPr>
        <w:pStyle w:val="EndNoteBibliography"/>
        <w:ind w:left="720" w:hanging="720"/>
        <w:rPr>
          <w:lang w:val="en-CA"/>
        </w:rPr>
      </w:pPr>
      <w:r w:rsidRPr="00E1575B">
        <w:rPr>
          <w:lang w:val="en-CA"/>
        </w:rPr>
        <w:t>77.</w:t>
      </w:r>
      <w:r w:rsidRPr="00E1575B">
        <w:rPr>
          <w:lang w:val="en-CA"/>
        </w:rPr>
        <w:tab/>
        <w:t xml:space="preserve">Manabe T, Sato S, Yanagida N, et al. Long-term outcomes after sustained unresponsiveness in patients who underwent oral immunotherapy for egg, cow's milk, or wheat allergy. </w:t>
      </w:r>
      <w:r w:rsidRPr="00E1575B">
        <w:rPr>
          <w:i/>
          <w:lang w:val="en-CA"/>
        </w:rPr>
        <w:t xml:space="preserve">Allergology international : official journal of the Japanese Society of Allergology. </w:t>
      </w:r>
      <w:r w:rsidRPr="00E1575B">
        <w:rPr>
          <w:lang w:val="en-CA"/>
        </w:rPr>
        <w:t>2019.</w:t>
      </w:r>
    </w:p>
    <w:p w14:paraId="110E1D4F" w14:textId="77777777" w:rsidR="00085AE8" w:rsidRPr="00E1575B" w:rsidRDefault="00085AE8" w:rsidP="00085AE8">
      <w:pPr>
        <w:pStyle w:val="EndNoteBibliography"/>
        <w:ind w:left="720" w:hanging="720"/>
        <w:rPr>
          <w:lang w:val="en-CA"/>
        </w:rPr>
      </w:pPr>
      <w:r w:rsidRPr="00E1575B">
        <w:rPr>
          <w:lang w:val="en-CA"/>
        </w:rPr>
        <w:t>78.</w:t>
      </w:r>
      <w:r w:rsidRPr="00E1575B">
        <w:rPr>
          <w:lang w:val="en-CA"/>
        </w:rPr>
        <w:tab/>
        <w:t xml:space="preserve">Lucendo AJ, Arias A, Tenias JM. Relation between eosinophilic esophagitis and oral immunotherapy for food allergy: a systematic review with meta-analysis. </w:t>
      </w:r>
      <w:r w:rsidRPr="00E1575B">
        <w:rPr>
          <w:i/>
          <w:lang w:val="en-CA"/>
        </w:rPr>
        <w:t xml:space="preserve">Ann Allergy Asthma Immunol. </w:t>
      </w:r>
      <w:r w:rsidRPr="00E1575B">
        <w:rPr>
          <w:lang w:val="en-CA"/>
        </w:rPr>
        <w:t>2014;113(6):624-629.</w:t>
      </w:r>
    </w:p>
    <w:p w14:paraId="230FE92C" w14:textId="77777777" w:rsidR="00085AE8" w:rsidRPr="00E1575B" w:rsidRDefault="00085AE8" w:rsidP="00085AE8">
      <w:pPr>
        <w:pStyle w:val="EndNoteBibliography"/>
        <w:ind w:left="720" w:hanging="720"/>
        <w:rPr>
          <w:lang w:val="en-CA"/>
        </w:rPr>
      </w:pPr>
      <w:r w:rsidRPr="00E1575B">
        <w:rPr>
          <w:lang w:val="en-CA"/>
        </w:rPr>
        <w:t>79.</w:t>
      </w:r>
      <w:r w:rsidRPr="00E1575B">
        <w:rPr>
          <w:lang w:val="en-CA"/>
        </w:rPr>
        <w:tab/>
        <w:t xml:space="preserve">Goldberg MR, Elizur A, Nachshon L, et al. Oral immunotherapy-induced gastrointestinal symptoms and peripheral blood eosinophil responses. </w:t>
      </w:r>
      <w:r w:rsidRPr="00E1575B">
        <w:rPr>
          <w:i/>
          <w:lang w:val="en-CA"/>
        </w:rPr>
        <w:t xml:space="preserve">The Journal of allergy and clinical immunology. </w:t>
      </w:r>
      <w:r w:rsidRPr="00E1575B">
        <w:rPr>
          <w:lang w:val="en-CA"/>
        </w:rPr>
        <w:t>2017;139(4):1388-1390.e1384.</w:t>
      </w:r>
    </w:p>
    <w:p w14:paraId="52525356" w14:textId="77777777" w:rsidR="00085AE8" w:rsidRPr="00E1575B" w:rsidRDefault="00085AE8" w:rsidP="00085AE8">
      <w:pPr>
        <w:pStyle w:val="EndNoteBibliography"/>
        <w:ind w:left="720" w:hanging="720"/>
        <w:rPr>
          <w:lang w:val="en-CA"/>
        </w:rPr>
      </w:pPr>
      <w:r w:rsidRPr="00E1575B">
        <w:rPr>
          <w:lang w:val="en-CA"/>
        </w:rPr>
        <w:t>80.</w:t>
      </w:r>
      <w:r w:rsidRPr="00E1575B">
        <w:rPr>
          <w:lang w:val="en-CA"/>
        </w:rPr>
        <w:tab/>
        <w:t xml:space="preserve">Goldberg MR, Nachshon L, Levy MB, Elizur A, Katz Y. Risk Factors and Treatment Outcomes for Oral Immunotherapy-Induced Gastrointestinal Symptoms and Eosinophilic Responses (OITIGER). </w:t>
      </w:r>
      <w:r w:rsidRPr="00E1575B">
        <w:rPr>
          <w:i/>
          <w:lang w:val="en-CA"/>
        </w:rPr>
        <w:t xml:space="preserve">The journal of allergy and clinical immunology In practice. </w:t>
      </w:r>
      <w:r w:rsidRPr="00E1575B">
        <w:rPr>
          <w:lang w:val="en-CA"/>
        </w:rPr>
        <w:t>2019.</w:t>
      </w:r>
    </w:p>
    <w:p w14:paraId="100F304E" w14:textId="77777777" w:rsidR="00085AE8" w:rsidRPr="00085AE8" w:rsidRDefault="00085AE8" w:rsidP="00085AE8">
      <w:pPr>
        <w:pStyle w:val="EndNoteBibliography"/>
        <w:ind w:left="720" w:hanging="720"/>
      </w:pPr>
      <w:r w:rsidRPr="00E1575B">
        <w:rPr>
          <w:lang w:val="en-CA"/>
        </w:rPr>
        <w:t>81.</w:t>
      </w:r>
      <w:r w:rsidRPr="00E1575B">
        <w:rPr>
          <w:lang w:val="en-CA"/>
        </w:rPr>
        <w:tab/>
        <w:t xml:space="preserve">Echeverria-Zudaire LA, Fernandez-Fernandez S, Rayo-Fernandez A, Munoz-Archidona C, Checa-Rodriguez R. Primary eosinophilic gastrointestinal disorders in children who have received food oral immunotherapy. </w:t>
      </w:r>
      <w:r w:rsidRPr="00085AE8">
        <w:rPr>
          <w:i/>
        </w:rPr>
        <w:t xml:space="preserve">Allergol Immunopathol (Madr). </w:t>
      </w:r>
      <w:r w:rsidRPr="00085AE8">
        <w:t>2016;44(6):531-536.</w:t>
      </w:r>
    </w:p>
    <w:p w14:paraId="458B93D7" w14:textId="77777777" w:rsidR="00085AE8" w:rsidRPr="00E1575B" w:rsidRDefault="00085AE8" w:rsidP="00085AE8">
      <w:pPr>
        <w:pStyle w:val="EndNoteBibliography"/>
        <w:ind w:left="720" w:hanging="720"/>
        <w:rPr>
          <w:lang w:val="en-CA"/>
        </w:rPr>
      </w:pPr>
      <w:r w:rsidRPr="00085AE8">
        <w:t>82.</w:t>
      </w:r>
      <w:r w:rsidRPr="00085AE8">
        <w:tab/>
        <w:t xml:space="preserve">Gomez Torrijos E, Mendez Diaz Y, Moreno Lozano L, et al. </w:t>
      </w:r>
      <w:r w:rsidRPr="00E1575B">
        <w:rPr>
          <w:lang w:val="en-CA"/>
        </w:rPr>
        <w:t xml:space="preserve">Frequency and Course of Eosinophilic Esophagitis During Oral Immunotherapy for Cow's Milk Allergy in a Series of 57 Children. </w:t>
      </w:r>
      <w:r w:rsidRPr="00E1575B">
        <w:rPr>
          <w:i/>
          <w:lang w:val="en-CA"/>
        </w:rPr>
        <w:t xml:space="preserve">Journal of investigational allergology &amp; clinical immunology. </w:t>
      </w:r>
      <w:r w:rsidRPr="00E1575B">
        <w:rPr>
          <w:lang w:val="en-CA"/>
        </w:rPr>
        <w:t>2017;27(2):132-133.</w:t>
      </w:r>
    </w:p>
    <w:p w14:paraId="1DEE8309" w14:textId="77777777" w:rsidR="00085AE8" w:rsidRPr="00E1575B" w:rsidRDefault="00085AE8" w:rsidP="00085AE8">
      <w:pPr>
        <w:pStyle w:val="EndNoteBibliography"/>
        <w:ind w:left="720" w:hanging="720"/>
        <w:rPr>
          <w:lang w:val="en-CA"/>
        </w:rPr>
      </w:pPr>
      <w:r w:rsidRPr="00E1575B">
        <w:rPr>
          <w:lang w:val="en-CA"/>
        </w:rPr>
        <w:t>83.</w:t>
      </w:r>
      <w:r w:rsidRPr="00E1575B">
        <w:rPr>
          <w:lang w:val="en-CA"/>
        </w:rPr>
        <w:tab/>
        <w:t xml:space="preserve">Rodriguez CG, Torrijos EG, De la Pinzon FR, et al. Dysphagia in a boy treated with oral immunotherapy for cow's milk allergy. </w:t>
      </w:r>
      <w:r w:rsidRPr="00E1575B">
        <w:rPr>
          <w:i/>
          <w:lang w:val="en-CA"/>
        </w:rPr>
        <w:t xml:space="preserve">Journal of investigational allergology &amp; clinical immunology. </w:t>
      </w:r>
      <w:r w:rsidRPr="00E1575B">
        <w:rPr>
          <w:lang w:val="en-CA"/>
        </w:rPr>
        <w:t>2014;24(5):363-365.</w:t>
      </w:r>
    </w:p>
    <w:p w14:paraId="50C7AC77" w14:textId="77777777" w:rsidR="00085AE8" w:rsidRPr="00E1575B" w:rsidRDefault="00085AE8" w:rsidP="00085AE8">
      <w:pPr>
        <w:pStyle w:val="EndNoteBibliography"/>
        <w:ind w:left="720" w:hanging="720"/>
        <w:rPr>
          <w:lang w:val="en-CA"/>
        </w:rPr>
      </w:pPr>
      <w:r w:rsidRPr="00E1575B">
        <w:rPr>
          <w:lang w:val="en-CA"/>
        </w:rPr>
        <w:t>84.</w:t>
      </w:r>
      <w:r w:rsidRPr="00E1575B">
        <w:rPr>
          <w:lang w:val="en-CA"/>
        </w:rPr>
        <w:tab/>
        <w:t xml:space="preserve">Vazquez-Ortiz M, Alvaro-Lozano M, Alsina L, et al. Safety and predictors of adverse events during oral immunotherapy for milk allergy: severity of reaction at oral challenge, specific IgE and prick test. </w:t>
      </w:r>
      <w:r w:rsidRPr="00E1575B">
        <w:rPr>
          <w:i/>
          <w:lang w:val="en-CA"/>
        </w:rPr>
        <w:t xml:space="preserve">Clinical and experimental allergy : journal of the British Society for Allergy and Clinical Immunology. </w:t>
      </w:r>
      <w:r w:rsidRPr="00E1575B">
        <w:rPr>
          <w:lang w:val="en-CA"/>
        </w:rPr>
        <w:t>2013;43(1):92-102.</w:t>
      </w:r>
    </w:p>
    <w:p w14:paraId="79414515" w14:textId="77777777" w:rsidR="00085AE8" w:rsidRPr="00E1575B" w:rsidRDefault="00085AE8" w:rsidP="00085AE8">
      <w:pPr>
        <w:pStyle w:val="EndNoteBibliography"/>
        <w:ind w:left="720" w:hanging="720"/>
        <w:rPr>
          <w:lang w:val="en-CA"/>
        </w:rPr>
      </w:pPr>
      <w:r w:rsidRPr="00E1575B">
        <w:rPr>
          <w:lang w:val="en-CA"/>
        </w:rPr>
        <w:t>85.</w:t>
      </w:r>
      <w:r w:rsidRPr="00E1575B">
        <w:rPr>
          <w:lang w:val="en-CA"/>
        </w:rPr>
        <w:tab/>
        <w:t xml:space="preserve">Virkud YV, Burks AW, Steele PH, et al. Novel baseline predictors of adverse events during oral immunotherapy in children with peanut allergy. </w:t>
      </w:r>
      <w:r w:rsidRPr="00E1575B">
        <w:rPr>
          <w:i/>
          <w:lang w:val="en-CA"/>
        </w:rPr>
        <w:t xml:space="preserve">The Journal of allergy and clinical immunology. </w:t>
      </w:r>
      <w:r w:rsidRPr="00E1575B">
        <w:rPr>
          <w:lang w:val="en-CA"/>
        </w:rPr>
        <w:t>2017;139(3):882-888.e885.</w:t>
      </w:r>
    </w:p>
    <w:p w14:paraId="46CDAF54" w14:textId="77777777" w:rsidR="00085AE8" w:rsidRPr="00085AE8" w:rsidRDefault="00085AE8" w:rsidP="00085AE8">
      <w:pPr>
        <w:pStyle w:val="EndNoteBibliography"/>
        <w:ind w:left="720" w:hanging="720"/>
      </w:pPr>
      <w:r w:rsidRPr="00E1575B">
        <w:rPr>
          <w:lang w:val="en-CA"/>
        </w:rPr>
        <w:t>86.</w:t>
      </w:r>
      <w:r w:rsidRPr="00E1575B">
        <w:rPr>
          <w:lang w:val="en-CA"/>
        </w:rPr>
        <w:tab/>
        <w:t xml:space="preserve">Barbi E, Longo G, Berti I, et al. Adverse effects during specific oral tolerance induction: in home phase. </w:t>
      </w:r>
      <w:r w:rsidRPr="00085AE8">
        <w:rPr>
          <w:i/>
        </w:rPr>
        <w:t xml:space="preserve">Allergologia et immunopathologia. </w:t>
      </w:r>
      <w:r w:rsidRPr="00085AE8">
        <w:t>2012;40(1):41-50.</w:t>
      </w:r>
    </w:p>
    <w:p w14:paraId="3E3BF9A0" w14:textId="77777777" w:rsidR="00085AE8" w:rsidRPr="00E1575B" w:rsidRDefault="00085AE8" w:rsidP="00085AE8">
      <w:pPr>
        <w:pStyle w:val="EndNoteBibliography"/>
        <w:ind w:left="720" w:hanging="720"/>
        <w:rPr>
          <w:lang w:val="en-CA"/>
        </w:rPr>
      </w:pPr>
      <w:r w:rsidRPr="00085AE8">
        <w:t>87.</w:t>
      </w:r>
      <w:r w:rsidRPr="00085AE8">
        <w:tab/>
        <w:t xml:space="preserve">Barbi E, Longo G, Berti I, et al. </w:t>
      </w:r>
      <w:r w:rsidRPr="00E1575B">
        <w:rPr>
          <w:lang w:val="en-CA"/>
        </w:rPr>
        <w:t xml:space="preserve">Adverse effects during specific oral tolerance induction: in-hospital "rush" phase. </w:t>
      </w:r>
      <w:r w:rsidRPr="00E1575B">
        <w:rPr>
          <w:i/>
          <w:lang w:val="en-CA"/>
        </w:rPr>
        <w:t xml:space="preserve">European annals of allergy and clinical immunology. </w:t>
      </w:r>
      <w:r w:rsidRPr="00E1575B">
        <w:rPr>
          <w:lang w:val="en-CA"/>
        </w:rPr>
        <w:t>2012;44(1):18-25.</w:t>
      </w:r>
    </w:p>
    <w:p w14:paraId="681270A6" w14:textId="77777777" w:rsidR="00085AE8" w:rsidRPr="00E1575B" w:rsidRDefault="00085AE8" w:rsidP="00085AE8">
      <w:pPr>
        <w:pStyle w:val="EndNoteBibliography"/>
        <w:ind w:left="720" w:hanging="720"/>
        <w:rPr>
          <w:lang w:val="en-CA"/>
        </w:rPr>
      </w:pPr>
      <w:r w:rsidRPr="00E1575B">
        <w:rPr>
          <w:lang w:val="en-CA"/>
        </w:rPr>
        <w:t>88.</w:t>
      </w:r>
      <w:r w:rsidRPr="00E1575B">
        <w:rPr>
          <w:lang w:val="en-CA"/>
        </w:rPr>
        <w:tab/>
        <w:t xml:space="preserve">Vazquez-Ortiz M, Alvaro M, Piquer M, et al. Life-threatening anaphylaxis to egg and milk oral immunotherapy in asthmatic teenagers. </w:t>
      </w:r>
      <w:r w:rsidRPr="00E1575B">
        <w:rPr>
          <w:i/>
          <w:lang w:val="en-CA"/>
        </w:rPr>
        <w:t xml:space="preserve">Annals of allergy, asthma &amp; immunology : official publication of the American College of Allergy, Asthma, &amp; Immunology. </w:t>
      </w:r>
      <w:r w:rsidRPr="00E1575B">
        <w:rPr>
          <w:lang w:val="en-CA"/>
        </w:rPr>
        <w:t>2014;113(4):482-484.</w:t>
      </w:r>
    </w:p>
    <w:p w14:paraId="23C81A1B" w14:textId="77777777" w:rsidR="00085AE8" w:rsidRPr="00E1575B" w:rsidRDefault="00085AE8" w:rsidP="00085AE8">
      <w:pPr>
        <w:pStyle w:val="EndNoteBibliography"/>
        <w:ind w:left="720" w:hanging="720"/>
        <w:rPr>
          <w:lang w:val="en-CA"/>
        </w:rPr>
      </w:pPr>
      <w:r w:rsidRPr="00E1575B">
        <w:rPr>
          <w:lang w:val="en-CA"/>
        </w:rPr>
        <w:lastRenderedPageBreak/>
        <w:t>89.</w:t>
      </w:r>
      <w:r w:rsidRPr="00E1575B">
        <w:rPr>
          <w:lang w:val="en-CA"/>
        </w:rPr>
        <w:tab/>
        <w:t xml:space="preserve">Dunn Galvin A, McMahon S, Ponsonby AL, Hsiao KC, Tang MLK. The longitudinal impact of probiotic and peanut oral immunotherapy on health-related quality of life. </w:t>
      </w:r>
      <w:r w:rsidRPr="00E1575B">
        <w:rPr>
          <w:i/>
          <w:lang w:val="en-CA"/>
        </w:rPr>
        <w:t xml:space="preserve">Allergy. </w:t>
      </w:r>
      <w:r w:rsidRPr="00E1575B">
        <w:rPr>
          <w:lang w:val="en-CA"/>
        </w:rPr>
        <w:t>2018;73(3):560-568.</w:t>
      </w:r>
    </w:p>
    <w:p w14:paraId="259CB906" w14:textId="77777777" w:rsidR="00085AE8" w:rsidRPr="00E1575B" w:rsidRDefault="00085AE8" w:rsidP="00085AE8">
      <w:pPr>
        <w:pStyle w:val="EndNoteBibliography"/>
        <w:ind w:left="720" w:hanging="720"/>
        <w:rPr>
          <w:lang w:val="en-CA"/>
        </w:rPr>
      </w:pPr>
      <w:r w:rsidRPr="00E1575B">
        <w:rPr>
          <w:lang w:val="en-CA"/>
        </w:rPr>
        <w:t>90.</w:t>
      </w:r>
      <w:r w:rsidRPr="00E1575B">
        <w:rPr>
          <w:lang w:val="en-CA"/>
        </w:rPr>
        <w:tab/>
        <w:t xml:space="preserve">Reier-Nilsen T, Carlsen KCL, Michelsen MM, et al. Parent and child perception of quality of life in a randomized controlled peanut oral immunotherapy trial. </w:t>
      </w:r>
      <w:r w:rsidRPr="00E1575B">
        <w:rPr>
          <w:i/>
          <w:lang w:val="en-CA"/>
        </w:rPr>
        <w:t xml:space="preserve">Pediatric allergy and immunology : official publication of the European Society of Pediatric Allergy and Immunology. </w:t>
      </w:r>
      <w:r w:rsidRPr="00E1575B">
        <w:rPr>
          <w:lang w:val="en-CA"/>
        </w:rPr>
        <w:t>2019.</w:t>
      </w:r>
    </w:p>
    <w:p w14:paraId="359181CD" w14:textId="77777777" w:rsidR="00085AE8" w:rsidRPr="00E1575B" w:rsidRDefault="00085AE8" w:rsidP="00085AE8">
      <w:pPr>
        <w:pStyle w:val="EndNoteBibliography"/>
        <w:ind w:left="720" w:hanging="720"/>
        <w:rPr>
          <w:lang w:val="en-CA"/>
        </w:rPr>
      </w:pPr>
      <w:r w:rsidRPr="00E1575B">
        <w:rPr>
          <w:lang w:val="en-CA"/>
        </w:rPr>
        <w:t>91.</w:t>
      </w:r>
      <w:r w:rsidRPr="00E1575B">
        <w:rPr>
          <w:lang w:val="en-CA"/>
        </w:rPr>
        <w:tab/>
        <w:t xml:space="preserve">Epstein-Rigbi N, Goldberg MR, Levy MB, Nachshon L, Elizur A. Quality of Life of Food-Allergic Patients Before, During, and After Oral Immunotherapy. </w:t>
      </w:r>
      <w:r w:rsidRPr="00E1575B">
        <w:rPr>
          <w:i/>
          <w:lang w:val="en-CA"/>
        </w:rPr>
        <w:t xml:space="preserve">The journal of allergy and clinical immunology In practice. </w:t>
      </w:r>
      <w:r w:rsidRPr="00E1575B">
        <w:rPr>
          <w:lang w:val="en-CA"/>
        </w:rPr>
        <w:t>2019;7(2):429-436.e422.</w:t>
      </w:r>
    </w:p>
    <w:p w14:paraId="5C5274B8" w14:textId="77777777" w:rsidR="00085AE8" w:rsidRPr="00E1575B" w:rsidRDefault="00085AE8" w:rsidP="00085AE8">
      <w:pPr>
        <w:pStyle w:val="EndNoteBibliography"/>
        <w:ind w:left="720" w:hanging="720"/>
        <w:rPr>
          <w:lang w:val="en-CA"/>
        </w:rPr>
      </w:pPr>
      <w:r w:rsidRPr="00E1575B">
        <w:rPr>
          <w:lang w:val="en-CA"/>
        </w:rPr>
        <w:t>92.</w:t>
      </w:r>
      <w:r w:rsidRPr="00E1575B">
        <w:rPr>
          <w:lang w:val="en-CA"/>
        </w:rPr>
        <w:tab/>
        <w:t xml:space="preserve">Factor JM, Mendelson L, Lee J, Nouman G, Lester MR. Effect of oral immunotherapy to peanut on food-specific quality of life. </w:t>
      </w:r>
      <w:r w:rsidRPr="00E1575B">
        <w:rPr>
          <w:i/>
          <w:lang w:val="en-CA"/>
        </w:rPr>
        <w:t xml:space="preserve">Annals of allergy, asthma &amp; immunology : official publication of the American College of Allergy, Asthma, &amp; Immunology. </w:t>
      </w:r>
      <w:r w:rsidRPr="00E1575B">
        <w:rPr>
          <w:lang w:val="en-CA"/>
        </w:rPr>
        <w:t>2012;109(5):348-352.e342.</w:t>
      </w:r>
    </w:p>
    <w:p w14:paraId="56BB7662" w14:textId="77777777" w:rsidR="00085AE8" w:rsidRPr="00E1575B" w:rsidRDefault="00085AE8" w:rsidP="00085AE8">
      <w:pPr>
        <w:pStyle w:val="EndNoteBibliography"/>
        <w:ind w:left="720" w:hanging="720"/>
        <w:rPr>
          <w:lang w:val="en-CA"/>
        </w:rPr>
      </w:pPr>
      <w:r w:rsidRPr="00E1575B">
        <w:rPr>
          <w:lang w:val="en-CA"/>
        </w:rPr>
        <w:t>93.</w:t>
      </w:r>
      <w:r w:rsidRPr="00E1575B">
        <w:rPr>
          <w:lang w:val="en-CA"/>
        </w:rPr>
        <w:tab/>
        <w:t xml:space="preserve">Remington BC, Krone T, Koppelman SJ. Quantitative risk reduction through peanut immunotherapy: Safety benefits of an increased threshold in Europe. </w:t>
      </w:r>
      <w:r w:rsidRPr="00E1575B">
        <w:rPr>
          <w:i/>
          <w:lang w:val="en-CA"/>
        </w:rPr>
        <w:t xml:space="preserve">Pediatric allergy and immunology : official publication of the European Society of Pediatric Allergy and Immunology. </w:t>
      </w:r>
      <w:r w:rsidRPr="00E1575B">
        <w:rPr>
          <w:lang w:val="en-CA"/>
        </w:rPr>
        <w:t>2018;29(7):762-772.</w:t>
      </w:r>
    </w:p>
    <w:p w14:paraId="63E16E3F" w14:textId="77777777" w:rsidR="00085AE8" w:rsidRPr="00E1575B" w:rsidRDefault="00085AE8" w:rsidP="00085AE8">
      <w:pPr>
        <w:pStyle w:val="EndNoteBibliography"/>
        <w:ind w:left="720" w:hanging="720"/>
        <w:rPr>
          <w:lang w:val="en-CA"/>
        </w:rPr>
      </w:pPr>
      <w:r w:rsidRPr="00E1575B">
        <w:rPr>
          <w:lang w:val="en-CA"/>
        </w:rPr>
        <w:t>94.</w:t>
      </w:r>
      <w:r w:rsidRPr="00E1575B">
        <w:rPr>
          <w:lang w:val="en-CA"/>
        </w:rPr>
        <w:tab/>
        <w:t xml:space="preserve">Baumert JL, Taylor SL, Koppelman SJ. Quantitative Assessment of the Safety Benefits Associated with Increasing Clinical Peanut Thresholds Through Immunotherapy. </w:t>
      </w:r>
      <w:r w:rsidRPr="00E1575B">
        <w:rPr>
          <w:i/>
          <w:lang w:val="en-CA"/>
        </w:rPr>
        <w:t xml:space="preserve">The journal of allergy and clinical immunology In practice. </w:t>
      </w:r>
      <w:r w:rsidRPr="00E1575B">
        <w:rPr>
          <w:lang w:val="en-CA"/>
        </w:rPr>
        <w:t>2018;6(2):457-465.e454.</w:t>
      </w:r>
    </w:p>
    <w:p w14:paraId="7426B207" w14:textId="77777777" w:rsidR="00085AE8" w:rsidRPr="00E1575B" w:rsidRDefault="00085AE8" w:rsidP="00085AE8">
      <w:pPr>
        <w:pStyle w:val="EndNoteBibliography"/>
        <w:ind w:left="720" w:hanging="720"/>
        <w:rPr>
          <w:lang w:val="en-CA"/>
        </w:rPr>
      </w:pPr>
      <w:r w:rsidRPr="00E1575B">
        <w:rPr>
          <w:lang w:val="en-CA"/>
        </w:rPr>
        <w:t>95.</w:t>
      </w:r>
      <w:r w:rsidRPr="00E1575B">
        <w:rPr>
          <w:lang w:val="en-CA"/>
        </w:rPr>
        <w:tab/>
        <w:t xml:space="preserve">Aimmune Therapeutics. </w:t>
      </w:r>
      <w:r w:rsidRPr="00E1575B">
        <w:rPr>
          <w:i/>
          <w:lang w:val="en-CA"/>
        </w:rPr>
        <w:t xml:space="preserve">Allergenic Products Advisory Committee Meeting (APAC) Briefing Document - Peanut, Arachis hypogaea, Allergen Powder for Oral Administration (Proposed Trade Name: Palforzia). </w:t>
      </w:r>
      <w:r w:rsidRPr="00E1575B">
        <w:rPr>
          <w:lang w:val="en-CA"/>
        </w:rPr>
        <w:t>2019.</w:t>
      </w:r>
    </w:p>
    <w:p w14:paraId="68FE4433" w14:textId="77777777" w:rsidR="00085AE8" w:rsidRPr="00E1575B" w:rsidRDefault="00085AE8" w:rsidP="00085AE8">
      <w:pPr>
        <w:pStyle w:val="EndNoteBibliography"/>
        <w:ind w:left="720" w:hanging="720"/>
        <w:rPr>
          <w:lang w:val="en-CA"/>
        </w:rPr>
      </w:pPr>
      <w:r w:rsidRPr="00E1575B">
        <w:rPr>
          <w:lang w:val="en-CA"/>
        </w:rPr>
        <w:t>96.</w:t>
      </w:r>
      <w:r w:rsidRPr="00E1575B">
        <w:rPr>
          <w:lang w:val="en-CA"/>
        </w:rPr>
        <w:tab/>
        <w:t xml:space="preserve">Eapen AA, Lavery WJ, Siddiqui JS, et al. Oral Immunotherapy for Multiple Foods in a Pediatric Allergy Clinic Setting. </w:t>
      </w:r>
      <w:r w:rsidRPr="00E1575B">
        <w:rPr>
          <w:i/>
          <w:lang w:val="en-CA"/>
        </w:rPr>
        <w:t xml:space="preserve">Annals of allergy, asthma &amp; immunology : official publication of the American College of Allergy, Asthma, &amp; Immunology. </w:t>
      </w:r>
      <w:r w:rsidRPr="00E1575B">
        <w:rPr>
          <w:lang w:val="en-CA"/>
        </w:rPr>
        <w:t>2019.</w:t>
      </w:r>
    </w:p>
    <w:p w14:paraId="5319B427" w14:textId="77777777" w:rsidR="00085AE8" w:rsidRPr="00E1575B" w:rsidRDefault="00085AE8" w:rsidP="00085AE8">
      <w:pPr>
        <w:pStyle w:val="EndNoteBibliography"/>
        <w:ind w:left="720" w:hanging="720"/>
        <w:rPr>
          <w:lang w:val="en-CA"/>
        </w:rPr>
      </w:pPr>
      <w:r w:rsidRPr="00E1575B">
        <w:rPr>
          <w:lang w:val="en-CA"/>
        </w:rPr>
        <w:t>97.</w:t>
      </w:r>
      <w:r w:rsidRPr="00E1575B">
        <w:rPr>
          <w:lang w:val="en-CA"/>
        </w:rPr>
        <w:tab/>
        <w:t xml:space="preserve">Andorf S, Purington N, Block WM, et al. Anti-IgE treatment with oral immunotherapy in multifood allergic participants: a double-blind, randomised, controlled trial. </w:t>
      </w:r>
      <w:r w:rsidRPr="00E1575B">
        <w:rPr>
          <w:i/>
          <w:lang w:val="en-CA"/>
        </w:rPr>
        <w:t xml:space="preserve">Lancet Gastroenterol Hepatol. </w:t>
      </w:r>
      <w:r w:rsidRPr="00E1575B">
        <w:rPr>
          <w:lang w:val="en-CA"/>
        </w:rPr>
        <w:t>2018;3(2):85-94.</w:t>
      </w:r>
    </w:p>
    <w:p w14:paraId="24DFF33F" w14:textId="77777777" w:rsidR="00085AE8" w:rsidRPr="00E1575B" w:rsidRDefault="00085AE8" w:rsidP="00085AE8">
      <w:pPr>
        <w:pStyle w:val="EndNoteBibliography"/>
        <w:ind w:left="720" w:hanging="720"/>
        <w:rPr>
          <w:lang w:val="en-CA"/>
        </w:rPr>
      </w:pPr>
      <w:r w:rsidRPr="00E1575B">
        <w:rPr>
          <w:lang w:val="en-CA"/>
        </w:rPr>
        <w:t>98.</w:t>
      </w:r>
      <w:r w:rsidRPr="00E1575B">
        <w:rPr>
          <w:lang w:val="en-CA"/>
        </w:rPr>
        <w:tab/>
        <w:t xml:space="preserve">Martorell A, Alonso E, Echeverria L, et al. Oral Immunotherapy for Food Allergy: A Spanish Guideline. Immunotherapy Egg and Milk Spanish Guide (ITEMS Guide). Part I: Cow Milk and Egg Oral Immunotherapy: Introduction, Methodology, Rationale, Current State, Indications, Contraindications, and Oral Immunotherapy Build-up Phase. </w:t>
      </w:r>
      <w:r w:rsidRPr="00E1575B">
        <w:rPr>
          <w:i/>
          <w:lang w:val="en-CA"/>
        </w:rPr>
        <w:t xml:space="preserve">J Investig Allergol Clin Immunol. </w:t>
      </w:r>
      <w:r w:rsidRPr="00E1575B">
        <w:rPr>
          <w:lang w:val="en-CA"/>
        </w:rPr>
        <w:t>2017;27(4):225-237.</w:t>
      </w:r>
    </w:p>
    <w:p w14:paraId="5A664682" w14:textId="77777777" w:rsidR="00085AE8" w:rsidRPr="00E1575B" w:rsidRDefault="00085AE8" w:rsidP="00085AE8">
      <w:pPr>
        <w:pStyle w:val="EndNoteBibliography"/>
        <w:ind w:left="720" w:hanging="720"/>
        <w:rPr>
          <w:lang w:val="en-CA"/>
        </w:rPr>
      </w:pPr>
      <w:r w:rsidRPr="00E1575B">
        <w:rPr>
          <w:lang w:val="en-CA"/>
        </w:rPr>
        <w:t>99.</w:t>
      </w:r>
      <w:r w:rsidRPr="00E1575B">
        <w:rPr>
          <w:lang w:val="en-CA"/>
        </w:rPr>
        <w:tab/>
        <w:t xml:space="preserve">Wasserman RL, Jones DH, Windom HH. Oral immunotherapy for food allergy: The FAST perspective. </w:t>
      </w:r>
      <w:r w:rsidRPr="00E1575B">
        <w:rPr>
          <w:i/>
          <w:lang w:val="en-CA"/>
        </w:rPr>
        <w:t xml:space="preserve">Annals of allergy, asthma &amp; immunology : official publication of the American College of Allergy, Asthma, &amp; Immunology. </w:t>
      </w:r>
      <w:r w:rsidRPr="00E1575B">
        <w:rPr>
          <w:lang w:val="en-CA"/>
        </w:rPr>
        <w:t>2018;121(3):272-275.</w:t>
      </w:r>
    </w:p>
    <w:p w14:paraId="4D98343A" w14:textId="77777777" w:rsidR="00085AE8" w:rsidRPr="00E1575B" w:rsidRDefault="00085AE8" w:rsidP="00085AE8">
      <w:pPr>
        <w:pStyle w:val="EndNoteBibliography"/>
        <w:ind w:left="720" w:hanging="720"/>
        <w:rPr>
          <w:lang w:val="en-CA"/>
        </w:rPr>
      </w:pPr>
      <w:r w:rsidRPr="00E1575B">
        <w:rPr>
          <w:lang w:val="en-CA"/>
        </w:rPr>
        <w:t>100.</w:t>
      </w:r>
      <w:r w:rsidRPr="00E1575B">
        <w:rPr>
          <w:lang w:val="en-CA"/>
        </w:rPr>
        <w:tab/>
        <w:t xml:space="preserve">Pajno GB, Caminiti L, Salzano G, et al. Comparison between two maintenance feeding regimens after successful cow's milk oral desensitization. </w:t>
      </w:r>
      <w:r w:rsidRPr="00E1575B">
        <w:rPr>
          <w:i/>
          <w:lang w:val="en-CA"/>
        </w:rPr>
        <w:t xml:space="preserve">Pediatric allergy and immunology : official publication of the European Society of Pediatric Allergy and Immunology. </w:t>
      </w:r>
      <w:r w:rsidRPr="00E1575B">
        <w:rPr>
          <w:lang w:val="en-CA"/>
        </w:rPr>
        <w:t>2013;24(4):376-381.</w:t>
      </w:r>
    </w:p>
    <w:p w14:paraId="3B18F5AE" w14:textId="77777777" w:rsidR="00085AE8" w:rsidRPr="00E1575B" w:rsidRDefault="00085AE8" w:rsidP="00085AE8">
      <w:pPr>
        <w:pStyle w:val="EndNoteBibliography"/>
        <w:ind w:left="720" w:hanging="720"/>
        <w:rPr>
          <w:lang w:val="en-CA"/>
        </w:rPr>
      </w:pPr>
      <w:r w:rsidRPr="00E1575B">
        <w:rPr>
          <w:lang w:val="en-CA"/>
        </w:rPr>
        <w:t>101.</w:t>
      </w:r>
      <w:r w:rsidRPr="00E1575B">
        <w:rPr>
          <w:lang w:val="en-CA"/>
        </w:rPr>
        <w:tab/>
        <w:t xml:space="preserve">Hill DA, Dudley JW, Spergel JM. The Prevalence of Eosinophilic Esophagitis in Pediatric Patients with IgE-Mediated Food Allergy. </w:t>
      </w:r>
      <w:r w:rsidRPr="00E1575B">
        <w:rPr>
          <w:i/>
          <w:lang w:val="en-CA"/>
        </w:rPr>
        <w:t xml:space="preserve">The journal of allergy and clinical immunology In practice. </w:t>
      </w:r>
      <w:r w:rsidRPr="00E1575B">
        <w:rPr>
          <w:lang w:val="en-CA"/>
        </w:rPr>
        <w:t>2017;5(2):369-375.</w:t>
      </w:r>
    </w:p>
    <w:p w14:paraId="5930BA53" w14:textId="77777777" w:rsidR="00085AE8" w:rsidRPr="00E1575B" w:rsidRDefault="00085AE8" w:rsidP="00085AE8">
      <w:pPr>
        <w:pStyle w:val="EndNoteBibliography"/>
        <w:ind w:left="720" w:hanging="720"/>
        <w:rPr>
          <w:lang w:val="en-CA"/>
        </w:rPr>
      </w:pPr>
      <w:r w:rsidRPr="00E1575B">
        <w:rPr>
          <w:lang w:val="en-CA"/>
        </w:rPr>
        <w:t>102.</w:t>
      </w:r>
      <w:r w:rsidRPr="00E1575B">
        <w:rPr>
          <w:lang w:val="en-CA"/>
        </w:rPr>
        <w:tab/>
        <w:t xml:space="preserve">Wood RA, Kim JS, Lindblad R, et al. A randomized, double-blind, placebo-controlled study of omalizumab combined with oral immunotherapy for the treatment of cow's milk allergy. </w:t>
      </w:r>
      <w:r w:rsidRPr="00E1575B">
        <w:rPr>
          <w:i/>
          <w:lang w:val="en-CA"/>
        </w:rPr>
        <w:t xml:space="preserve">The Journal of allergy and clinical immunology. </w:t>
      </w:r>
      <w:r w:rsidRPr="00E1575B">
        <w:rPr>
          <w:lang w:val="en-CA"/>
        </w:rPr>
        <w:t>2016;137(4):1103-1110.e1111.</w:t>
      </w:r>
    </w:p>
    <w:p w14:paraId="2B139D85" w14:textId="77777777" w:rsidR="00085AE8" w:rsidRPr="00E1575B" w:rsidRDefault="00085AE8" w:rsidP="00085AE8">
      <w:pPr>
        <w:pStyle w:val="EndNoteBibliography"/>
        <w:ind w:left="720" w:hanging="720"/>
        <w:rPr>
          <w:lang w:val="en-CA"/>
        </w:rPr>
      </w:pPr>
      <w:r w:rsidRPr="00E1575B">
        <w:rPr>
          <w:lang w:val="en-CA"/>
        </w:rPr>
        <w:t>103.</w:t>
      </w:r>
      <w:r w:rsidRPr="00E1575B">
        <w:rPr>
          <w:lang w:val="en-CA"/>
        </w:rPr>
        <w:tab/>
        <w:t xml:space="preserve">MacGinnitie AJ, Rachid R, Gragg H, et al. Omalizumab facilitates rapid oral desensitization for peanut allergy. </w:t>
      </w:r>
      <w:r w:rsidRPr="00E1575B">
        <w:rPr>
          <w:i/>
          <w:lang w:val="en-CA"/>
        </w:rPr>
        <w:t xml:space="preserve">J Allergy Clin Immunol. </w:t>
      </w:r>
      <w:r w:rsidRPr="00E1575B">
        <w:rPr>
          <w:lang w:val="en-CA"/>
        </w:rPr>
        <w:t>2017;139(3):873-881 e878.</w:t>
      </w:r>
    </w:p>
    <w:p w14:paraId="7D9DBD05" w14:textId="77777777" w:rsidR="00085AE8" w:rsidRPr="00E1575B" w:rsidRDefault="00085AE8" w:rsidP="00085AE8">
      <w:pPr>
        <w:pStyle w:val="EndNoteBibliography"/>
        <w:ind w:left="720" w:hanging="720"/>
        <w:rPr>
          <w:lang w:val="en-CA"/>
        </w:rPr>
      </w:pPr>
      <w:r w:rsidRPr="00E1575B">
        <w:rPr>
          <w:lang w:val="en-CA"/>
        </w:rPr>
        <w:t>104.</w:t>
      </w:r>
      <w:r w:rsidRPr="00E1575B">
        <w:rPr>
          <w:lang w:val="en-CA"/>
        </w:rPr>
        <w:tab/>
        <w:t xml:space="preserve">Takahashi M, Taniuchi S, Soejima K, Sudo K, Hatano Y, Kaneko K. New efficacy of LTRAs (montelukast sodium): it possibly prevents food-induced abdominal symptoms during oral immunotherapy. </w:t>
      </w:r>
      <w:r w:rsidRPr="00E1575B">
        <w:rPr>
          <w:i/>
          <w:lang w:val="en-CA"/>
        </w:rPr>
        <w:t xml:space="preserve">Allergy Asthma Clin Immunol. </w:t>
      </w:r>
      <w:r w:rsidRPr="00E1575B">
        <w:rPr>
          <w:lang w:val="en-CA"/>
        </w:rPr>
        <w:t>2014;10(1):3.</w:t>
      </w:r>
    </w:p>
    <w:p w14:paraId="3CD75482" w14:textId="77777777" w:rsidR="00085AE8" w:rsidRPr="00E1575B" w:rsidRDefault="00085AE8" w:rsidP="00085AE8">
      <w:pPr>
        <w:pStyle w:val="EndNoteBibliography"/>
        <w:ind w:left="720" w:hanging="720"/>
        <w:rPr>
          <w:lang w:val="en-CA"/>
        </w:rPr>
      </w:pPr>
      <w:r w:rsidRPr="00E1575B">
        <w:rPr>
          <w:lang w:val="en-CA"/>
        </w:rPr>
        <w:t>105.</w:t>
      </w:r>
      <w:r w:rsidRPr="00E1575B">
        <w:rPr>
          <w:lang w:val="en-CA"/>
        </w:rPr>
        <w:tab/>
        <w:t xml:space="preserve">Yokooji T, Matsuo H. Sodium Cromoglycate Prevents Exacerbation of IgE-Mediated Food-Allergic Reaction Induced by Aspirin in a Rat Model of Egg Allergy. </w:t>
      </w:r>
      <w:r w:rsidRPr="00E1575B">
        <w:rPr>
          <w:i/>
          <w:lang w:val="en-CA"/>
        </w:rPr>
        <w:t xml:space="preserve">International archives of allergy and immunology. </w:t>
      </w:r>
      <w:r w:rsidRPr="00E1575B">
        <w:rPr>
          <w:lang w:val="en-CA"/>
        </w:rPr>
        <w:t>2015;167(3):193-202.</w:t>
      </w:r>
    </w:p>
    <w:p w14:paraId="0CFCCBB2" w14:textId="77777777" w:rsidR="00085AE8" w:rsidRPr="00085AE8" w:rsidRDefault="00085AE8" w:rsidP="00085AE8">
      <w:pPr>
        <w:pStyle w:val="EndNoteBibliography"/>
        <w:ind w:left="720" w:hanging="720"/>
      </w:pPr>
      <w:r w:rsidRPr="00E1575B">
        <w:rPr>
          <w:lang w:val="en-CA"/>
        </w:rPr>
        <w:lastRenderedPageBreak/>
        <w:t>106.</w:t>
      </w:r>
      <w:r w:rsidRPr="00E1575B">
        <w:rPr>
          <w:lang w:val="en-CA"/>
        </w:rPr>
        <w:tab/>
        <w:t xml:space="preserve">Hirano I, Dellon ES, Hamilton JD, et al. Efficacy of Dupilumab in a Phase 2 Randomized Trial of Adults With Active Eosinophilic Esophagitis. </w:t>
      </w:r>
      <w:r w:rsidRPr="00085AE8">
        <w:rPr>
          <w:i/>
        </w:rPr>
        <w:t xml:space="preserve">Gastroenterology. </w:t>
      </w:r>
      <w:r w:rsidRPr="00085AE8">
        <w:t>2020;158(1):111-122 e110.</w:t>
      </w:r>
    </w:p>
    <w:p w14:paraId="6B73EE3A" w14:textId="2D6168C3" w:rsidR="002C30E4" w:rsidRPr="007A6A2B" w:rsidRDefault="002C30E4" w:rsidP="002C30E4">
      <w:pPr>
        <w:rPr>
          <w:sz w:val="22"/>
        </w:rPr>
        <w:sectPr w:rsidR="002C30E4" w:rsidRPr="007A6A2B" w:rsidSect="007C7924">
          <w:pgSz w:w="20160" w:h="12240" w:orient="landscape" w:code="5"/>
          <w:pgMar w:top="1800" w:right="1440" w:bottom="1800" w:left="1440" w:header="708" w:footer="708" w:gutter="0"/>
          <w:cols w:space="708"/>
          <w:docGrid w:linePitch="360"/>
        </w:sectPr>
      </w:pPr>
      <w:r>
        <w:fldChar w:fldCharType="end"/>
      </w:r>
    </w:p>
    <w:p w14:paraId="39F05F5B" w14:textId="5B0CB6A9" w:rsidR="001E3A18" w:rsidRDefault="000B63B5" w:rsidP="00D40837">
      <w:pPr>
        <w:pStyle w:val="Titre1"/>
      </w:pPr>
      <w:bookmarkStart w:id="85" w:name="_Ref26468465"/>
      <w:bookmarkStart w:id="86" w:name="_Toc26546061"/>
      <w:bookmarkStart w:id="87" w:name="_Toc27666873"/>
      <w:r>
        <w:lastRenderedPageBreak/>
        <w:t xml:space="preserve">Appendix </w:t>
      </w:r>
      <w:r w:rsidR="00DA4442">
        <w:t>4</w:t>
      </w:r>
      <w:r>
        <w:t xml:space="preserve">: Narrative summaries of </w:t>
      </w:r>
      <w:r w:rsidRPr="000B63B5">
        <w:t>the data that led to the recommendation</w:t>
      </w:r>
      <w:r>
        <w:t>s</w:t>
      </w:r>
      <w:bookmarkEnd w:id="85"/>
      <w:bookmarkEnd w:id="86"/>
      <w:bookmarkEnd w:id="87"/>
    </w:p>
    <w:p w14:paraId="55870837" w14:textId="77777777" w:rsidR="00483B26" w:rsidRDefault="00483B26" w:rsidP="00D40837">
      <w:pPr>
        <w:pStyle w:val="Titre2"/>
        <w:rPr>
          <w:rFonts w:ascii="Times New Roman" w:hAnsi="Times New Roman" w:cs="Times New Roman"/>
          <w:lang w:eastAsia="fr-CA"/>
        </w:rPr>
      </w:pPr>
      <w:bookmarkStart w:id="88" w:name="_Toc26546062"/>
      <w:bookmarkStart w:id="89" w:name="_Toc27666874"/>
      <w:r>
        <w:t>Recommendations on patient-centered care</w:t>
      </w:r>
      <w:bookmarkEnd w:id="88"/>
      <w:bookmarkEnd w:id="89"/>
      <w:r>
        <w:rPr>
          <w:rFonts w:ascii="Times New Roman" w:hAnsi="Times New Roman" w:cs="Times New Roman"/>
          <w:lang w:eastAsia="fr-CA"/>
        </w:rPr>
        <w:t xml:space="preserve"> </w:t>
      </w:r>
    </w:p>
    <w:p w14:paraId="3852FDDF" w14:textId="61A953EE" w:rsidR="00483B26" w:rsidRPr="00483B26" w:rsidRDefault="00483B26" w:rsidP="00483B26">
      <w:pPr>
        <w:rPr>
          <w:szCs w:val="20"/>
        </w:rPr>
      </w:pPr>
      <w:r w:rsidRPr="00483B26">
        <w:rPr>
          <w:szCs w:val="20"/>
        </w:rPr>
        <w:t>Four studies in which parents completed the FAQLQ-PF questionnaire (a validated HRQoL instrument in food allergy) regarding the HRQoL of their allergic child both at baseline and after the build-up phase reported statistically and clinically significant improvements in the Total score</w:t>
      </w:r>
      <w:proofErr w:type="gramStart"/>
      <w:r w:rsidRPr="00483B26">
        <w:rPr>
          <w:szCs w:val="20"/>
        </w:rPr>
        <w:t>,</w:t>
      </w:r>
      <w:proofErr w:type="gramEnd"/>
      <w:r w:rsidRPr="00483B26">
        <w:rPr>
          <w:szCs w:val="20"/>
        </w:rPr>
        <w:fldChar w:fldCharType="begin">
          <w:fldData xml:space="preserve">PEVuZE5vdGU+PENpdGU+PEF1dGhvcj5BbmFnbm9zdG91PC9BdXRob3I+PFllYXI+MjAxNDwvWWVh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Mjk3LTMwNDwvcGFnZXM+PHZvbHVtZT4zODM8L3ZvbHVtZT48bnVtYmVyPjk5MjU8L251bWJl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U2MC01Njg8L3BhZ2VzPjx2b2x1bWU+NzM8L3ZvbHVtZT48bnVt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jktNDM2LmUyPC9wYWdlcz48dm9sdW1lPjc8L3ZvbHVtZT48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zNDgtMzUyLmUyPC9wYWdlcz48dm9sdW1lPjEwOTwvdm9sdW1lPjxudW1iZXI+NTwv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</w:fldData>
        </w:fldChar>
      </w:r>
      <w:r w:rsidR="005F2998">
        <w:rPr>
          <w:szCs w:val="20"/>
        </w:rPr>
        <w:instrText xml:space="preserve"> ADDIN EN.CITE </w:instrText>
      </w:r>
      <w:r w:rsidR="005F2998">
        <w:rPr>
          <w:szCs w:val="20"/>
        </w:rPr>
        <w:fldChar w:fldCharType="begin">
          <w:fldData xml:space="preserve">PEVuZE5vdGU+PENpdGU+PEF1dGhvcj5BbmFnbm9zdG91PC9BdXRob3I+PFllYXI+MjAxNDwvWWVh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jktNDM2LmUyPC9wYWdlcz48dm9sdW1lPjc8L3ZvbHVtZT48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1,89,91,92</w:t>
      </w:r>
      <w:r w:rsidRPr="00483B26">
        <w:rPr>
          <w:szCs w:val="20"/>
        </w:rPr>
        <w:fldChar w:fldCharType="end"/>
      </w:r>
      <w:r w:rsidRPr="00483B26">
        <w:rPr>
          <w:szCs w:val="20"/>
        </w:rPr>
        <w:t xml:space="preserve">  with the greatest improvements in the Food Anxiety domain.</w:t>
      </w:r>
      <w:r w:rsidRPr="00483B26">
        <w:rPr>
          <w:szCs w:val="20"/>
        </w:rPr>
        <w:fldChar w:fldCharType="begin">
          <w:fldData xml:space="preserve">PEVuZE5vdGU+PENpdGU+PEF1dGhvcj5FcHN0ZWluLVJpZ2JpPC9BdXRob3I+PFllYXI+MjAxOTwv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U2MC01Njg8L3BhZ2VzPjx2b2x1bWU+NzM8L3ZvbHVtZT48bnVtYmVyPjM8L251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g5LDkxPC9zdHlsZT48L0Rpc3BsYXlUZXh0PjxyZWNvcmQ+PHJlYy1udW1iZXI+MTUy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89,91</w:t>
      </w:r>
      <w:r w:rsidRPr="00483B26">
        <w:rPr>
          <w:szCs w:val="20"/>
        </w:rPr>
        <w:fldChar w:fldCharType="end"/>
      </w:r>
      <w:r w:rsidRPr="00483B26">
        <w:rPr>
          <w:szCs w:val="20"/>
        </w:rPr>
        <w:t xml:space="preserve"> Two of them had randomized</w:t>
      </w:r>
      <w:r w:rsidRPr="00483B26">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89</w:t>
      </w:r>
      <w:r w:rsidRPr="00483B26">
        <w:rPr>
          <w:szCs w:val="20"/>
        </w:rPr>
        <w:fldChar w:fldCharType="end"/>
      </w:r>
      <w:r w:rsidRPr="00483B26">
        <w:rPr>
          <w:szCs w:val="20"/>
        </w:rPr>
        <w:t xml:space="preserve"> or non-randomized</w:t>
      </w:r>
      <w:r w:rsidRPr="00483B26">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91</w:t>
      </w:r>
      <w:r w:rsidRPr="00483B26">
        <w:rPr>
          <w:szCs w:val="20"/>
        </w:rPr>
        <w:fldChar w:fldCharType="end"/>
      </w:r>
      <w:r w:rsidRPr="00483B26">
        <w:rPr>
          <w:szCs w:val="20"/>
        </w:rPr>
        <w:t xml:space="preserve"> control groups, in which HRQoL did not change significantly.</w:t>
      </w:r>
      <w:r w:rsidRPr="00483B26">
        <w:rPr>
          <w:szCs w:val="20"/>
        </w:rPr>
        <w:fldChar w:fldCharType="begin">
          <w:fldData xml:space="preserve">PEVuZE5vdGU+PENpdGU+PEF1dGhvcj5EdW5uIEdhbHZpbjwvQXV0aG9yPjxZZWFyPjIwMTg8L1ll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NTYwLTU2ODwv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</w:fldData>
        </w:fldChar>
      </w:r>
      <w:r w:rsidR="005F2998">
        <w:rPr>
          <w:szCs w:val="20"/>
        </w:rPr>
        <w:instrText xml:space="preserve"> ADDIN EN.CITE </w:instrText>
      </w:r>
      <w:r w:rsidR="005F2998">
        <w:rPr>
          <w:szCs w:val="20"/>
        </w:rPr>
        <w:fldChar w:fldCharType="begin">
          <w:fldData xml:space="preserve">PEVuZE5vdGU+PENpdGU+PEF1dGhvcj5EdW5uIEdhbHZpbjwvQXV0aG9yPjxZZWFyPjIwMTg8L1ll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89,91</w:t>
      </w:r>
      <w:r w:rsidRPr="00483B26">
        <w:rPr>
          <w:szCs w:val="20"/>
        </w:rPr>
        <w:fldChar w:fldCharType="end"/>
      </w:r>
      <w:r w:rsidRPr="00483B26">
        <w:rPr>
          <w:szCs w:val="20"/>
        </w:rPr>
        <w:t xml:space="preserve"> The RCT observed that 77% of OIT patients reported clinically significant improvement in the Total score three months after completion of double-blind treatment compared to 34% of patients that had been randomized to placebo (P=significant),</w:t>
      </w:r>
      <w:r w:rsidRPr="00483B26">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89</w:t>
      </w:r>
      <w:r w:rsidRPr="00483B26">
        <w:rPr>
          <w:szCs w:val="20"/>
        </w:rPr>
        <w:fldChar w:fldCharType="end"/>
      </w:r>
      <w:r w:rsidR="00663416">
        <w:rPr>
          <w:szCs w:val="20"/>
        </w:rPr>
        <w:t xml:space="preserve"> with achieving sustained unresponsiveness</w:t>
      </w:r>
      <w:r w:rsidRPr="00483B26">
        <w:rPr>
          <w:szCs w:val="20"/>
        </w:rPr>
        <w:t xml:space="preserve"> significantly associated with larger QoL improvements.</w:t>
      </w:r>
      <w:r w:rsidRPr="00483B26">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EdW5uIEdhbHZpbjwvQXV0aG9yPjxZZWFyPjIwMTg8L1ll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89</w:t>
      </w:r>
      <w:r w:rsidRPr="00483B26">
        <w:rPr>
          <w:szCs w:val="20"/>
        </w:rPr>
        <w:fldChar w:fldCharType="end"/>
      </w:r>
      <w:r w:rsidRPr="00483B26">
        <w:rPr>
          <w:szCs w:val="20"/>
        </w:rPr>
        <w:t xml:space="preserve"> FAQLQ-PF data for 66 patients from one Canadian OIT clinic also showed significant improvements upon </w:t>
      </w:r>
      <w:r w:rsidRPr="00663416">
        <w:rPr>
          <w:szCs w:val="20"/>
        </w:rPr>
        <w:t>completion of OIT (data on file). In contrast</w:t>
      </w:r>
      <w:r w:rsidRPr="00483B26">
        <w:rPr>
          <w:szCs w:val="20"/>
        </w:rPr>
        <w:t>, in one double-blind peanut OIT RCT there were no statistically significant changes in FAQLQ-PF scores</w:t>
      </w:r>
      <w:r w:rsidR="00663416">
        <w:rPr>
          <w:szCs w:val="20"/>
        </w:rPr>
        <w:t xml:space="preserve"> in the OIT arm</w:t>
      </w:r>
      <w:r w:rsidRPr="00483B26">
        <w:rPr>
          <w:szCs w:val="20"/>
        </w:rPr>
        <w:t>, although there where numerical improvements.</w:t>
      </w:r>
      <w:r w:rsidRPr="00483B26">
        <w:rPr>
          <w:szCs w:val="20"/>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Cs w:val="20"/>
        </w:rPr>
        <w:instrText xml:space="preserve"> ADDIN EN.CITE </w:instrText>
      </w:r>
      <w:r w:rsidR="005F2998">
        <w:rPr>
          <w:szCs w:val="20"/>
        </w:rPr>
        <w:fldChar w:fldCharType="begin">
          <w:fldData xml:space="preserve">PEVuZE5vdGU+PENpdGU+PEF1dGhvcj5CbHVtY2hlbjwvQXV0aG9yPjxZZWFyPjIwMTk8L1llYXI+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2</w:t>
      </w:r>
      <w:r w:rsidRPr="00483B26">
        <w:rPr>
          <w:szCs w:val="20"/>
        </w:rPr>
        <w:fldChar w:fldCharType="end"/>
      </w:r>
      <w:r w:rsidRPr="00483B26">
        <w:rPr>
          <w:szCs w:val="20"/>
        </w:rPr>
        <w:t xml:space="preserve"> </w:t>
      </w:r>
    </w:p>
    <w:p w14:paraId="62E23052" w14:textId="24607DA1" w:rsidR="00483B26" w:rsidRPr="00483B26" w:rsidRDefault="00483B26" w:rsidP="00483B26">
      <w:pPr>
        <w:rPr>
          <w:rFonts w:cstheme="minorBidi"/>
          <w:szCs w:val="20"/>
        </w:rPr>
      </w:pPr>
      <w:r w:rsidRPr="00483B26">
        <w:rPr>
          <w:szCs w:val="20"/>
        </w:rPr>
        <w:t>Two of the FAQLQ studies included self-reported data from a small number of children and teenagers (N=17 and 46)</w:t>
      </w:r>
      <w:proofErr w:type="gramStart"/>
      <w:r w:rsidRPr="00483B26">
        <w:rPr>
          <w:szCs w:val="20"/>
        </w:rPr>
        <w:t>;</w:t>
      </w:r>
      <w:proofErr w:type="gramEnd"/>
      <w:r w:rsidRPr="00483B26">
        <w:rPr>
          <w:szCs w:val="20"/>
        </w:rPr>
        <w:fldChar w:fldCharType="begin">
          <w:fldData xml:space="preserve">PEVuZE5vdGU+PENpdGU+PEF1dGhvcj5CbHVtY2hlbjwvQXV0aG9yPjxZZWFyPjIwMTk8L1llYXI+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M0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</w:fldData>
        </w:fldChar>
      </w:r>
      <w:r w:rsidR="005F2998">
        <w:rPr>
          <w:szCs w:val="20"/>
        </w:rPr>
        <w:instrText xml:space="preserve"> ADDIN EN.CITE </w:instrText>
      </w:r>
      <w:r w:rsidR="005F2998">
        <w:rPr>
          <w:szCs w:val="20"/>
        </w:rPr>
        <w:fldChar w:fldCharType="begin">
          <w:fldData xml:space="preserve">PEVuZE5vdGU+PENpdGU+PEF1dGhvcj5CbHVtY2hlbjwvQXV0aG9yPjxZZWFyPjIwMTk8L1llYXI+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2,92</w:t>
      </w:r>
      <w:r w:rsidRPr="00483B26">
        <w:rPr>
          <w:szCs w:val="20"/>
        </w:rPr>
        <w:fldChar w:fldCharType="end"/>
      </w:r>
      <w:r w:rsidRPr="00483B26">
        <w:rPr>
          <w:szCs w:val="20"/>
        </w:rPr>
        <w:t xml:space="preserve"> these reported significant improvements from baseline in the Total score and in most of its sub-domains. </w:t>
      </w:r>
    </w:p>
    <w:p w14:paraId="1A64B19A" w14:textId="318B7392" w:rsidR="00483B26" w:rsidRPr="00483B26" w:rsidRDefault="00483B26" w:rsidP="00483B26">
      <w:pPr>
        <w:rPr>
          <w:szCs w:val="20"/>
        </w:rPr>
      </w:pPr>
      <w:r w:rsidRPr="00483B26">
        <w:rPr>
          <w:szCs w:val="20"/>
        </w:rPr>
        <w:t>One open-label RCT</w:t>
      </w:r>
      <w:r w:rsidRPr="00483B26">
        <w:rPr>
          <w:szCs w:val="20"/>
        </w:rPr>
        <w:fldChar w:fldCharType="begin"/>
      </w:r>
      <w:r w:rsidR="005F2998">
        <w:rPr>
          <w:szCs w:val="20"/>
        </w:rPr>
        <w:instrText xml:space="preserve"> ADDIN EN.CITE &lt;EndNote&gt;&lt;Cite&gt;&lt;Author&gt;Reier-Nilsen&lt;/Author&gt;&lt;Year&gt;2019&lt;/Year&gt;&lt;RecNum&gt;13494&lt;/RecNum&gt;&lt;DisplayText&gt;&lt;style face="superscript"&gt;90&lt;/style&gt;&lt;/DisplayText&gt;&lt;record&gt;&lt;rec-number&gt;13494&lt;/rec-number&gt;&lt;foreign-keys&gt;&lt;key app="EN" db-id="x9wzz5atbsd22oefrz25wtay2xf5fvep500r" timestamp="1558543023"&gt;13494&lt;/key&gt;&lt;/foreign-keys&gt;&lt;ref-type name="Journal Article"&gt;17&lt;/ref-type&gt;&lt;contributors&gt;&lt;authors&gt;&lt;author&gt;Reier-Nilsen, T.&lt;/author&gt;&lt;author&gt;Carlsen, K. C. L.&lt;/author&gt;&lt;author&gt;Michelsen, M. M.&lt;/author&gt;&lt;author&gt;Drottning, S.&lt;/author&gt;&lt;author&gt;Carlsen, K. H.&lt;/author&gt;&lt;author&gt;Zhang, C.&lt;/author&gt;&lt;author&gt;Borres, M. P.&lt;/author&gt;&lt;author&gt;Haland, G.&lt;/author&gt;&lt;/authors&gt;&lt;/contributors&gt;&lt;auth-address&gt;Division of Pediatric and Adolescent Medicine, Oslo University Hospital, Oslo, Norway.&amp;#xD;Institute of Clinical Medicine, University of Oslo, Oslo, Norway.&amp;#xD;Department of Biostatistics, Institute of Basic Medical Sciences, Faculty of Medicine, University of Oslo.&amp;#xD;Thermo-Fisher Scientific, Uppsala, Sweden.&amp;#xD;Department of Women&amp;apos;s and Children&amp;apos;s Health, Uppsala University, Uppsala, Sweden.&lt;/auth-address&gt;&lt;titles&gt;&lt;title&gt;Parent and child perception of quality of life in a randomized controlled peanut oral immunotherapy trial&lt;/title&gt;&lt;secondary-title&gt;Pediatr Allergy Immunol&lt;/secondary-title&gt;&lt;/titles&gt;&lt;periodical&gt;&lt;full-title&gt;Pediatr Allergy Immunol&lt;/full-title&gt;&lt;abbr-1&gt;Pediatric allergy and immunology : official publication of the European Society of Pediatric Allergy and Immunology&lt;/abbr-1&gt;&lt;/periodical&gt;&lt;edition&gt;2019/04/24&lt;/edition&gt;&lt;dates&gt;&lt;year&gt;2019&lt;/year&gt;&lt;pub-dates&gt;&lt;date&gt;Apr 23&lt;/date&gt;&lt;/pub-dates&gt;&lt;/dates&gt;&lt;isbn&gt;1399-3038 (Electronic)&amp;#xD;0905-6157 (Linking)&lt;/isbn&gt;&lt;accession-num&gt;31013372&lt;/accession-num&gt;&lt;urls&gt;&lt;related-urls&gt;&lt;url&gt;http://www.ncbi.nlm.nih.gov/pubmed/31013372&lt;/url&gt;&lt;/related-urls&gt;&lt;/urls&gt;&lt;custom1&gt;RCT, N=77&lt;/custom1&gt;&lt;electronic-resource-num&gt;10.1111/pai.13066&lt;/electronic-resource-num&gt;&lt;language&gt;eng&lt;/language&gt;&lt;/record&gt;&lt;/Cite&gt;&lt;/EndNote&gt;</w:instrText>
      </w:r>
      <w:r w:rsidRPr="00483B26">
        <w:rPr>
          <w:szCs w:val="20"/>
        </w:rPr>
        <w:fldChar w:fldCharType="separate"/>
      </w:r>
      <w:r w:rsidR="005F2998" w:rsidRPr="005F2998">
        <w:rPr>
          <w:noProof/>
          <w:szCs w:val="20"/>
          <w:vertAlign w:val="superscript"/>
        </w:rPr>
        <w:t>90</w:t>
      </w:r>
      <w:r w:rsidRPr="00483B26">
        <w:rPr>
          <w:szCs w:val="20"/>
        </w:rPr>
        <w:fldChar w:fldCharType="end"/>
      </w:r>
      <w:r w:rsidRPr="00483B26">
        <w:rPr>
          <w:szCs w:val="20"/>
        </w:rPr>
        <w:t xml:space="preserve"> used the generic Pediatric Quality of Life Inventory Version 4.0 questionnaire. The mean total score improved significantly from baseline to year 2 in the OIT group in both the children and their parents, with no significant changes in the control group; differences in the changes were statistically significant for the parents only.</w:t>
      </w:r>
    </w:p>
    <w:p w14:paraId="0B441A41" w14:textId="730DFE8D" w:rsidR="00B36ECA" w:rsidRDefault="00483B26" w:rsidP="00483B26">
      <w:pPr>
        <w:rPr>
          <w:szCs w:val="20"/>
        </w:rPr>
      </w:pPr>
      <w:r w:rsidRPr="00483B26">
        <w:rPr>
          <w:szCs w:val="20"/>
        </w:rPr>
        <w:t>In a longitudinal study following 175 children, the mean FAQLQ-PF scores improved from baseline through mid-up-dosing to reaching maintenance and further at 6 months into maintenance, with the greatest improvements seen during maintenance.</w:t>
      </w:r>
      <w:r w:rsidRPr="00483B26">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91</w:t>
      </w:r>
      <w:r w:rsidRPr="00483B26">
        <w:rPr>
          <w:szCs w:val="20"/>
        </w:rPr>
        <w:fldChar w:fldCharType="end"/>
      </w:r>
      <w:r w:rsidRPr="00483B26">
        <w:rPr>
          <w:szCs w:val="20"/>
        </w:rPr>
        <w:t xml:space="preserve"> In this cohort, a subset of patients reported deterioration in QoL during mid-up-dosing with a return to baseline levels upon reaching maintenance.</w:t>
      </w:r>
      <w:r w:rsidRPr="00483B26">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91</w:t>
      </w:r>
      <w:r w:rsidRPr="00483B26">
        <w:rPr>
          <w:szCs w:val="20"/>
        </w:rPr>
        <w:fldChar w:fldCharType="end"/>
      </w:r>
      <w:r w:rsidRPr="00483B26">
        <w:rPr>
          <w:szCs w:val="20"/>
        </w:rPr>
        <w:t xml:space="preserve"> Having a history of anaphylactic reactions and worse food-allergy related QoL at baseline was associated with larger QoL improvements.</w:t>
      </w:r>
      <w:r w:rsidRPr="00483B26">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91</w:t>
      </w:r>
      <w:r w:rsidRPr="00483B26">
        <w:rPr>
          <w:szCs w:val="20"/>
        </w:rPr>
        <w:fldChar w:fldCharType="end"/>
      </w:r>
      <w:r w:rsidRPr="00483B26">
        <w:rPr>
          <w:szCs w:val="20"/>
        </w:rPr>
        <w:t xml:space="preserve"> The type of food allergy treated (peanut, egg, milk) was not significant, but having multiple food allergies (in the context of single-food OIT) was associated with </w:t>
      </w:r>
      <w:r w:rsidR="00663416">
        <w:rPr>
          <w:szCs w:val="20"/>
        </w:rPr>
        <w:t>less positive</w:t>
      </w:r>
      <w:r w:rsidRPr="00483B26">
        <w:rPr>
          <w:szCs w:val="20"/>
        </w:rPr>
        <w:t xml:space="preserve"> QoL outcomes.</w:t>
      </w:r>
      <w:r w:rsidRPr="00483B26">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FcHN0ZWluLVJpZ2JpPC9BdXRob3I+PFllYXI+MjAxOTwv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483B26">
        <w:rPr>
          <w:szCs w:val="20"/>
        </w:rPr>
      </w:r>
      <w:r w:rsidRPr="00483B26">
        <w:rPr>
          <w:szCs w:val="20"/>
        </w:rPr>
        <w:fldChar w:fldCharType="separate"/>
      </w:r>
      <w:r w:rsidR="005F2998" w:rsidRPr="005F2998">
        <w:rPr>
          <w:noProof/>
          <w:szCs w:val="20"/>
          <w:vertAlign w:val="superscript"/>
        </w:rPr>
        <w:t>91</w:t>
      </w:r>
      <w:r w:rsidRPr="00483B26">
        <w:rPr>
          <w:szCs w:val="20"/>
        </w:rPr>
        <w:fldChar w:fldCharType="end"/>
      </w:r>
    </w:p>
    <w:p w14:paraId="23FE256F" w14:textId="4EAFE0B1" w:rsidR="00483B26" w:rsidRPr="00483B26" w:rsidRDefault="00483B26" w:rsidP="00483B26">
      <w:pPr>
        <w:rPr>
          <w:szCs w:val="20"/>
        </w:rPr>
      </w:pPr>
      <w:r w:rsidRPr="00483B26">
        <w:rPr>
          <w:szCs w:val="20"/>
        </w:rPr>
        <w:t xml:space="preserve"> </w:t>
      </w:r>
    </w:p>
    <w:p w14:paraId="67EEC78C" w14:textId="77777777" w:rsidR="009A2BC8" w:rsidRPr="009A2BC8" w:rsidRDefault="009A2BC8" w:rsidP="00D40837">
      <w:pPr>
        <w:pStyle w:val="Titre2"/>
      </w:pPr>
      <w:bookmarkStart w:id="90" w:name="_Toc26546063"/>
      <w:bookmarkStart w:id="91" w:name="_Toc27666875"/>
      <w:r w:rsidRPr="009A2BC8">
        <w:t>Recommendations on eligible food allergens</w:t>
      </w:r>
      <w:r>
        <w:t xml:space="preserve"> and</w:t>
      </w:r>
      <w:r w:rsidRPr="009A2BC8">
        <w:t xml:space="preserve"> clinical outcomes that can be achieved by OIT</w:t>
      </w:r>
      <w:bookmarkEnd w:id="90"/>
      <w:bookmarkEnd w:id="91"/>
    </w:p>
    <w:p w14:paraId="4E6A36DA" w14:textId="7C401258" w:rsidR="009A2BC8" w:rsidRPr="009A2BC8" w:rsidRDefault="009A2BC8" w:rsidP="009A2BC8">
      <w:pPr>
        <w:rPr>
          <w:szCs w:val="20"/>
          <w:lang w:eastAsia="fr-CA"/>
        </w:rPr>
      </w:pPr>
      <w:r w:rsidRPr="009A2BC8">
        <w:rPr>
          <w:szCs w:val="20"/>
        </w:rPr>
        <w:t>A majority of patients undergoing OIT tolerate a higher amount of all food allergen</w:t>
      </w:r>
      <w:r w:rsidR="00B36ECA">
        <w:rPr>
          <w:szCs w:val="20"/>
        </w:rPr>
        <w:t>s</w:t>
      </w:r>
      <w:r w:rsidRPr="009A2BC8">
        <w:rPr>
          <w:szCs w:val="20"/>
        </w:rPr>
        <w:t xml:space="preserve"> at the end of the build-up phase (</w:t>
      </w:r>
      <w:r w:rsidRPr="009A2BC8">
        <w:rPr>
          <w:i/>
          <w:szCs w:val="20"/>
        </w:rPr>
        <w:t>at least</w:t>
      </w:r>
      <w:r w:rsidRPr="009A2BC8">
        <w:rPr>
          <w:szCs w:val="20"/>
        </w:rPr>
        <w:t xml:space="preserve"> </w:t>
      </w:r>
      <w:r w:rsidRPr="009A2BC8">
        <w:rPr>
          <w:i/>
          <w:szCs w:val="20"/>
        </w:rPr>
        <w:t>partial desensitization</w:t>
      </w:r>
      <w:r w:rsidRPr="009A2BC8">
        <w:rPr>
          <w:szCs w:val="20"/>
        </w:rPr>
        <w:t>: peanut: 73-90</w:t>
      </w:r>
      <w:r w:rsidRPr="00C85744">
        <w:rPr>
          <w:szCs w:val="20"/>
        </w:rPr>
        <w:t>% [</w:t>
      </w:r>
      <w:r w:rsidRPr="00C85744">
        <w:rPr>
          <w:szCs w:val="20"/>
        </w:rPr>
        <w:fldChar w:fldCharType="begin"/>
      </w:r>
      <w:r w:rsidR="005F2998">
        <w:rPr>
          <w:szCs w:val="20"/>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C85744">
        <w:rPr>
          <w:szCs w:val="20"/>
        </w:rPr>
        <w:fldChar w:fldCharType="separate"/>
      </w:r>
      <w:r w:rsidR="005F2998" w:rsidRPr="005F2998">
        <w:rPr>
          <w:noProof/>
          <w:szCs w:val="20"/>
          <w:vertAlign w:val="superscript"/>
        </w:rPr>
        <w:t>31</w:t>
      </w:r>
      <w:r w:rsidRPr="00C85744">
        <w:rPr>
          <w:szCs w:val="20"/>
        </w:rPr>
        <w:fldChar w:fldCharType="end"/>
      </w:r>
      <w:r w:rsidRPr="00C85744">
        <w:rPr>
          <w:szCs w:val="20"/>
        </w:rPr>
        <w:t>see note under Figure 1],</w:t>
      </w:r>
      <w:r w:rsidRPr="009A2BC8">
        <w:rPr>
          <w:rFonts w:cstheme="minorHAnsi"/>
          <w:szCs w:val="20"/>
        </w:rPr>
        <w:fldChar w:fldCharType="begin">
          <w:fldData xml:space="preserve">PEVuZE5vdGU+PENpdGU+PEF1dGhvcj5XYXNzZXJtYW48L0F1dGhvcj48WWVhcj4yMDE0PC9ZZWFy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XYXNzZXJtYW48L0F1dGhvcj48WWVhcj4yMDE0PC9ZZWFy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9,56</w:t>
      </w:r>
      <w:r w:rsidRPr="009A2BC8">
        <w:rPr>
          <w:rFonts w:cstheme="minorHAnsi"/>
          <w:szCs w:val="20"/>
        </w:rPr>
        <w:fldChar w:fldCharType="end"/>
      </w:r>
      <w:r w:rsidRPr="009A2BC8">
        <w:rPr>
          <w:rFonts w:cstheme="minorHAnsi"/>
          <w:szCs w:val="20"/>
        </w:rPr>
        <w:t xml:space="preserve"> </w:t>
      </w:r>
      <w:r w:rsidRPr="009A2BC8">
        <w:rPr>
          <w:szCs w:val="20"/>
        </w:rPr>
        <w:t>chicken’s egg: 82%,</w:t>
      </w:r>
      <w:r w:rsidRPr="009A2BC8">
        <w:rPr>
          <w:szCs w:val="20"/>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Sb21hbnRzaWs8L0F1dGhvcj48WWVhcj4yMDE4PC9ZZWFy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2QwMTA2Mzg8L3BhZ2VzPjx2b2x1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30</w:t>
      </w:r>
      <w:r w:rsidRPr="009A2BC8">
        <w:rPr>
          <w:szCs w:val="20"/>
        </w:rPr>
        <w:fldChar w:fldCharType="end"/>
      </w:r>
      <w:r w:rsidRPr="009A2BC8">
        <w:rPr>
          <w:szCs w:val="20"/>
        </w:rPr>
        <w:t xml:space="preserve"> cow’s milk: 78-89%,</w:t>
      </w:r>
      <w:r w:rsidRPr="009A2BC8">
        <w:rPr>
          <w:szCs w:val="20"/>
        </w:rPr>
        <w:fldChar w:fldCharType="begin">
          <w:fldData xml:space="preserve">PEVuZE5vdGU+PENpdGU+PEF1dGhvcj5OdXJtYXRvdjwvQXV0aG9yPjxZZWFyPjIwMTc8L1llYXI+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</w:fldData>
        </w:fldChar>
      </w:r>
      <w:r w:rsidR="005F2998">
        <w:rPr>
          <w:szCs w:val="20"/>
        </w:rPr>
        <w:instrText xml:space="preserve"> ADDIN EN.CITE </w:instrText>
      </w:r>
      <w:r w:rsidR="005F2998">
        <w:rPr>
          <w:szCs w:val="20"/>
        </w:rPr>
        <w:fldChar w:fldCharType="begin">
          <w:fldData xml:space="preserve">PEVuZE5vdGU+PENpdGU+PEF1dGhvcj5OdXJtYXRvdjwvQXV0aG9yPjxZZWFyPjIwMTc8L1llYXI+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14,15,29</w:t>
      </w:r>
      <w:r w:rsidRPr="009A2BC8">
        <w:rPr>
          <w:szCs w:val="20"/>
        </w:rPr>
        <w:fldChar w:fldCharType="end"/>
      </w:r>
      <w:r w:rsidRPr="009A2BC8">
        <w:rPr>
          <w:szCs w:val="20"/>
        </w:rPr>
        <w:t xml:space="preserve"> hazelnut: 65%,</w:t>
      </w:r>
      <w:r w:rsidRPr="009A2BC8">
        <w:rPr>
          <w:rFonts w:cstheme="minorHAnsi"/>
          <w:szCs w:val="20"/>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27</w:t>
      </w:r>
      <w:r w:rsidRPr="009A2BC8">
        <w:rPr>
          <w:rFonts w:cstheme="minorHAnsi"/>
          <w:szCs w:val="20"/>
        </w:rPr>
        <w:fldChar w:fldCharType="end"/>
      </w:r>
      <w:r w:rsidRPr="009A2BC8">
        <w:rPr>
          <w:szCs w:val="20"/>
        </w:rPr>
        <w:t xml:space="preserve"> sesame: 100%</w:t>
      </w:r>
      <w:r w:rsidRPr="009A2BC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8</w:t>
      </w:r>
      <w:r w:rsidRPr="009A2BC8">
        <w:rPr>
          <w:szCs w:val="20"/>
          <w:lang w:eastAsia="fr-CA"/>
        </w:rPr>
        <w:fldChar w:fldCharType="end"/>
      </w:r>
      <w:r w:rsidRPr="009A2BC8">
        <w:rPr>
          <w:szCs w:val="20"/>
        </w:rPr>
        <w:t>), a significantly higher proportion compared to control patients in all controlled studies (Figure 1). (Note: For peanuts, an increase in the eliciting dose from less than 100 mg to 300 mg peanut protein was estimated to provide an at least 95% reduction of the risk of an allergic reaction stemming from exposure to traces of peanut in packaged foods.</w:t>
      </w:r>
      <w:r w:rsidRPr="009A2BC8">
        <w:rPr>
          <w:szCs w:val="20"/>
          <w:lang w:eastAsia="fr-CA"/>
        </w:rPr>
        <w:fldChar w:fldCharType="begin">
          <w:fldData xml:space="preserve">PEVuZE5vdGU+PENpdGU+PEF1dGhvcj5SZW1pbmd0b248L0F1dGhvcj48WWVhcj4yMDE4PC9ZZWFy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cGFnZXM+NzYyLTc3MjwvcGFnZXM+PHZvbHVt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SZW1pbmd0b248L0F1dGhvcj48WWVhcj4yMDE4PC9ZZWFy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93,94</w:t>
      </w:r>
      <w:r w:rsidRPr="009A2BC8">
        <w:rPr>
          <w:szCs w:val="20"/>
          <w:lang w:eastAsia="fr-CA"/>
        </w:rPr>
        <w:fldChar w:fldCharType="end"/>
      </w:r>
      <w:r w:rsidRPr="009A2BC8">
        <w:rPr>
          <w:szCs w:val="20"/>
          <w:lang w:eastAsia="fr-CA"/>
        </w:rPr>
        <w:t>)</w:t>
      </w:r>
      <w:r w:rsidRPr="009A2BC8">
        <w:rPr>
          <w:szCs w:val="20"/>
        </w:rPr>
        <w:t xml:space="preserve"> Many patients can tolerate a full serving (</w:t>
      </w:r>
      <w:r w:rsidRPr="009A2BC8">
        <w:rPr>
          <w:i/>
          <w:szCs w:val="20"/>
        </w:rPr>
        <w:t>complete desensitization</w:t>
      </w:r>
      <w:r w:rsidRPr="009A2BC8">
        <w:rPr>
          <w:szCs w:val="20"/>
        </w:rPr>
        <w:t>: chicken’s egg: 45-84%</w:t>
      </w:r>
      <w:proofErr w:type="gramStart"/>
      <w:r w:rsidRPr="009A2BC8">
        <w:rPr>
          <w:szCs w:val="20"/>
        </w:rPr>
        <w:t>,</w:t>
      </w:r>
      <w:proofErr w:type="gramEnd"/>
      <w:r w:rsidRPr="009A2BC8">
        <w:rPr>
          <w:szCs w:val="20"/>
        </w:rPr>
        <w:fldChar w:fldCharType="begin">
          <w:fldData xml:space="preserve">PEVuZE5vdGU+PENpdGU+PEF1dGhvcj5Sb21hbnRzaWs8L0F1dGhvcj48WWVhcj4yMDE4PC9ZZWFy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2QwMTA2Mzg8L3BhZ2VzPjx2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YWx0LXBlcmlv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</w:fldData>
        </w:fldChar>
      </w:r>
      <w:r w:rsidR="005F2998">
        <w:rPr>
          <w:szCs w:val="20"/>
        </w:rPr>
        <w:instrText xml:space="preserve"> ADDIN EN.CITE </w:instrText>
      </w:r>
      <w:r w:rsidR="005F2998">
        <w:rPr>
          <w:szCs w:val="20"/>
        </w:rPr>
        <w:fldChar w:fldCharType="begin">
          <w:fldData xml:space="preserve">PEVuZE5vdGU+PENpdGU+PEF1dGhvcj5Sb21hbnRzaWs8L0F1dGhvcj48WWVhcj4yMDE4PC9ZZWFy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YWx0LXBlcmlv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0,30</w:t>
      </w:r>
      <w:r w:rsidRPr="009A2BC8">
        <w:rPr>
          <w:szCs w:val="20"/>
        </w:rPr>
        <w:fldChar w:fldCharType="end"/>
      </w:r>
      <w:r w:rsidRPr="009A2BC8">
        <w:rPr>
          <w:szCs w:val="20"/>
        </w:rPr>
        <w:t xml:space="preserve"> cow’s milk: 60-71%,</w:t>
      </w:r>
      <w:r w:rsidRPr="009A2BC8">
        <w:rPr>
          <w:szCs w:val="20"/>
        </w:rPr>
        <w:fldChar w:fldCharType="begin">
          <w:fldData xml:space="preserve">PEVuZE5vdGU+PENpdGU+PEF1dGhvcj5EZSBTY2hyeXZlcjwvQXV0aG9yPjxZZWFyPjIwMTk8L1ll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lZGl0aW9uPjIw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OC02My5lMTwvcGFnZXM+PHZvbHVtZT4xMTI8L3ZvbHVtZT48bnVtYmVyPjE8L251bWJl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</w:fldData>
        </w:fldChar>
      </w:r>
      <w:r w:rsidR="005F2998">
        <w:rPr>
          <w:szCs w:val="20"/>
        </w:rPr>
        <w:instrText xml:space="preserve"> ADDIN EN.CITE </w:instrText>
      </w:r>
      <w:r w:rsidR="005F2998">
        <w:rPr>
          <w:szCs w:val="20"/>
        </w:rPr>
        <w:fldChar w:fldCharType="begin">
          <w:fldData xml:space="preserve">PEVuZE5vdGU+PENpdGU+PEF1dGhvcj5EZSBTY2hyeXZlcjwvQXV0aG9yPjxZZWFyPjIwMTk8L1ll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13-15</w:t>
      </w:r>
      <w:r w:rsidRPr="009A2BC8">
        <w:rPr>
          <w:szCs w:val="20"/>
        </w:rPr>
        <w:fldChar w:fldCharType="end"/>
      </w:r>
      <w:r w:rsidRPr="009A2BC8">
        <w:rPr>
          <w:szCs w:val="20"/>
        </w:rPr>
        <w:t xml:space="preserve"> wheat: 52-64%,</w:t>
      </w:r>
      <w:r w:rsidRPr="009A2BC8">
        <w:rPr>
          <w:szCs w:val="20"/>
          <w:lang w:eastAsia="fr-CA"/>
        </w:rPr>
        <w:fldChar w:fldCharType="begin">
          <w:fldData xml:space="preserve">PEVuZE5vdGU+PENpdGU+PEF1dGhvcj5Ob3dhay1XZWdyenluPC9BdXRob3I+PFllYXI+MjAxOTwv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2NTEtNjYxLmU5PC9wYWdlcz48dm9sdW1l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Ob3dhay1XZWdyenluPC9BdXRob3I+PFllYXI+MjAxOTwv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2NTEtNjYxLmU5PC9wYWdlcz48dm9sdW1l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4,25</w:t>
      </w:r>
      <w:r w:rsidRPr="009A2BC8">
        <w:rPr>
          <w:szCs w:val="20"/>
          <w:lang w:eastAsia="fr-CA"/>
        </w:rPr>
        <w:fldChar w:fldCharType="end"/>
      </w:r>
      <w:r w:rsidRPr="009A2BC8">
        <w:rPr>
          <w:szCs w:val="20"/>
        </w:rPr>
        <w:t xml:space="preserve"> walnut: 89%,</w:t>
      </w:r>
      <w:r w:rsidRPr="009A2BC8">
        <w:rPr>
          <w:szCs w:val="20"/>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6</w:t>
      </w:r>
      <w:r w:rsidRPr="009A2BC8">
        <w:rPr>
          <w:szCs w:val="20"/>
          <w:lang w:eastAsia="fr-CA"/>
        </w:rPr>
        <w:fldChar w:fldCharType="end"/>
      </w:r>
      <w:r w:rsidRPr="009A2BC8">
        <w:rPr>
          <w:szCs w:val="20"/>
          <w:lang w:eastAsia="fr-CA"/>
        </w:rPr>
        <w:t xml:space="preserve"> sesame: 88%</w:t>
      </w:r>
      <w:r w:rsidRPr="009A2BC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8</w:t>
      </w:r>
      <w:r w:rsidRPr="009A2BC8">
        <w:rPr>
          <w:szCs w:val="20"/>
          <w:lang w:eastAsia="fr-CA"/>
        </w:rPr>
        <w:fldChar w:fldCharType="end"/>
      </w:r>
      <w:r w:rsidRPr="009A2BC8">
        <w:rPr>
          <w:szCs w:val="20"/>
          <w:lang w:eastAsia="fr-CA"/>
        </w:rPr>
        <w:t>) or a cumulative dose of at least 1 g peanut protein (4.2 peanuts) (56-78</w:t>
      </w:r>
      <w:r w:rsidRPr="00C85744">
        <w:rPr>
          <w:szCs w:val="20"/>
          <w:lang w:eastAsia="fr-CA"/>
        </w:rPr>
        <w:t>%) (Figure 1).</w:t>
      </w:r>
      <w:r w:rsidRPr="00C85744">
        <w:rPr>
          <w:szCs w:val="20"/>
        </w:rPr>
        <w:fldChar w:fldCharType="begin">
          <w:fldData xml:space="preserve">PEVuZE5vdGU+PENpdGU+PEF1dGhvcj5DaHU8L0F1dGhvcj48WWVhcj4yMDE5PC9ZZWFyPjxSZWNO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</w:fldData>
        </w:fldChar>
      </w:r>
      <w:r w:rsidR="005F2998">
        <w:rPr>
          <w:szCs w:val="20"/>
        </w:rPr>
        <w:instrText xml:space="preserve"> ADDIN EN.CITE </w:instrText>
      </w:r>
      <w:r w:rsidR="005F2998">
        <w:rPr>
          <w:szCs w:val="20"/>
        </w:rPr>
        <w:fldChar w:fldCharType="begin">
          <w:fldData xml:space="preserve">PEVuZE5vdGU+PENpdGU+PEF1dGhvcj5DaHU8L0F1dGhvcj48WWVhcj4yMDE5PC9ZZWFyPjxSZWNO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</w:fldData>
        </w:fldChar>
      </w:r>
      <w:r w:rsidR="005F2998">
        <w:rPr>
          <w:szCs w:val="20"/>
        </w:rPr>
        <w:instrText xml:space="preserve"> ADDIN EN.CITE.DATA </w:instrText>
      </w:r>
      <w:r w:rsidR="005F2998">
        <w:rPr>
          <w:szCs w:val="20"/>
        </w:rPr>
      </w:r>
      <w:r w:rsidR="005F2998">
        <w:rPr>
          <w:szCs w:val="20"/>
        </w:rPr>
        <w:fldChar w:fldCharType="end"/>
      </w:r>
      <w:r w:rsidRPr="00C85744">
        <w:rPr>
          <w:szCs w:val="20"/>
        </w:rPr>
      </w:r>
      <w:r w:rsidRPr="00C85744">
        <w:rPr>
          <w:szCs w:val="20"/>
        </w:rPr>
        <w:fldChar w:fldCharType="separate"/>
      </w:r>
      <w:r w:rsidR="005F2998" w:rsidRPr="005F2998">
        <w:rPr>
          <w:noProof/>
          <w:szCs w:val="20"/>
          <w:vertAlign w:val="superscript"/>
        </w:rPr>
        <w:t>8,31</w:t>
      </w:r>
      <w:r w:rsidRPr="00C85744">
        <w:rPr>
          <w:szCs w:val="20"/>
        </w:rPr>
        <w:fldChar w:fldCharType="end"/>
      </w:r>
      <w:r w:rsidRPr="009A2BC8">
        <w:rPr>
          <w:szCs w:val="20"/>
        </w:rPr>
        <w:t xml:space="preserve"> A sizable proportion of patients continue consuming the food allergen regularly in the longer term (</w:t>
      </w:r>
      <w:r w:rsidRPr="009A2BC8">
        <w:rPr>
          <w:i/>
          <w:szCs w:val="20"/>
        </w:rPr>
        <w:t>continued consumption</w:t>
      </w:r>
      <w:r w:rsidRPr="009A2BC8">
        <w:rPr>
          <w:szCs w:val="20"/>
        </w:rPr>
        <w:t>: peanut: 35-78%,</w:t>
      </w:r>
      <w:r w:rsidRPr="009A2BC8">
        <w:rPr>
          <w:rFonts w:cstheme="minorHAnsi"/>
          <w:szCs w:val="20"/>
        </w:rPr>
        <w:fldChar w:fldCharType="begin">
          <w:fldData xml:space="preserve">PEVuZE5vdGU+PENpdGU+PEF1dGhvcj5OYWNoc2hvbjwvQXV0aG9yPjxZZWFyPjIwMTg8L1llYXI+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OYWNoc2hvbjwvQXV0aG9yPjxZZWFyPjIwMTg8L1llYXI+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7,61</w:t>
      </w:r>
      <w:r w:rsidRPr="009A2BC8">
        <w:rPr>
          <w:rFonts w:cstheme="minorHAnsi"/>
          <w:szCs w:val="20"/>
        </w:rPr>
        <w:fldChar w:fldCharType="end"/>
      </w:r>
      <w:r w:rsidRPr="009A2BC8">
        <w:rPr>
          <w:rFonts w:cstheme="minorHAnsi"/>
          <w:szCs w:val="20"/>
        </w:rPr>
        <w:t xml:space="preserve"> chicken’s egg: 58-70%,</w:t>
      </w:r>
      <w:r w:rsidRPr="009A2BC8">
        <w:rPr>
          <w:rFonts w:cstheme="minorHAnsi"/>
          <w:szCs w:val="20"/>
        </w:rPr>
        <w:fldChar w:fldCharType="begin">
          <w:fldData xml:space="preserve">PEVuZE5vdGU+PENpdGU+PEF1dGhvcj5Kb25lczwvQXV0aG9yPjxZZWFyPjIwMTY8L1llYXI+PFJl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ExMTctMTEyNy5lMTA8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Kb25lczwvQXV0aG9yPjxZZWFyPjIwMTY8L1llYXI+PFJl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60,62</w:t>
      </w:r>
      <w:r w:rsidRPr="009A2BC8">
        <w:rPr>
          <w:rFonts w:cstheme="minorHAnsi"/>
          <w:szCs w:val="20"/>
        </w:rPr>
        <w:fldChar w:fldCharType="end"/>
      </w:r>
      <w:r w:rsidRPr="009A2BC8">
        <w:rPr>
          <w:rFonts w:cstheme="minorHAnsi"/>
          <w:szCs w:val="20"/>
        </w:rPr>
        <w:t xml:space="preserve"> wheat: 39%,</w:t>
      </w:r>
      <w:r w:rsidRPr="009A2BC8">
        <w:rPr>
          <w:rFonts w:cstheme="minorHAnsi"/>
          <w:szCs w:val="20"/>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25</w:t>
      </w:r>
      <w:r w:rsidRPr="009A2BC8">
        <w:rPr>
          <w:rFonts w:cstheme="minorHAnsi"/>
          <w:szCs w:val="20"/>
        </w:rPr>
        <w:fldChar w:fldCharType="end"/>
      </w:r>
      <w:r w:rsidRPr="009A2BC8">
        <w:rPr>
          <w:rFonts w:cstheme="minorHAnsi"/>
          <w:szCs w:val="20"/>
        </w:rPr>
        <w:t xml:space="preserve"> walnut: 70%</w:t>
      </w:r>
      <w:r w:rsidRPr="009A2BC8">
        <w:rPr>
          <w:rFonts w:cstheme="minorHAnsi"/>
          <w:szCs w:val="20"/>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26</w:t>
      </w:r>
      <w:r w:rsidRPr="009A2BC8">
        <w:rPr>
          <w:rFonts w:cstheme="minorHAnsi"/>
          <w:szCs w:val="20"/>
        </w:rPr>
        <w:fldChar w:fldCharType="end"/>
      </w:r>
      <w:r w:rsidRPr="009A2BC8">
        <w:rPr>
          <w:rFonts w:cstheme="minorHAnsi"/>
          <w:szCs w:val="20"/>
        </w:rPr>
        <w:t>, hazelnut: 65%,</w:t>
      </w:r>
      <w:r w:rsidRPr="009A2BC8">
        <w:rPr>
          <w:rFonts w:cstheme="minorHAnsi"/>
          <w:szCs w:val="20"/>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CYXJuaTwvQXV0aG9yPjxZZWFyPjIwMTk8L1llYXI+PFJl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27</w:t>
      </w:r>
      <w:r w:rsidRPr="009A2BC8">
        <w:rPr>
          <w:rFonts w:cstheme="minorHAnsi"/>
          <w:szCs w:val="20"/>
        </w:rPr>
        <w:fldChar w:fldCharType="end"/>
      </w:r>
      <w:r w:rsidRPr="009A2BC8">
        <w:rPr>
          <w:rFonts w:cstheme="minorHAnsi"/>
          <w:szCs w:val="20"/>
        </w:rPr>
        <w:t xml:space="preserve"> sesame: 88%</w:t>
      </w:r>
      <w:r w:rsidRPr="009A2BC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8</w:t>
      </w:r>
      <w:r w:rsidRPr="009A2BC8">
        <w:rPr>
          <w:szCs w:val="20"/>
          <w:lang w:eastAsia="fr-CA"/>
        </w:rPr>
        <w:fldChar w:fldCharType="end"/>
      </w:r>
      <w:r w:rsidRPr="009A2BC8">
        <w:rPr>
          <w:szCs w:val="20"/>
          <w:lang w:eastAsia="fr-CA"/>
        </w:rPr>
        <w:t>) and a variable proportion can maintain tolerance to the allergen after a period of food avoidance (</w:t>
      </w:r>
      <w:r w:rsidRPr="009A2BC8">
        <w:rPr>
          <w:i/>
          <w:szCs w:val="20"/>
          <w:lang w:eastAsia="fr-CA"/>
        </w:rPr>
        <w:t xml:space="preserve">sustained </w:t>
      </w:r>
      <w:r w:rsidRPr="009A2BC8">
        <w:rPr>
          <w:i/>
          <w:szCs w:val="20"/>
          <w:lang w:eastAsia="fr-CA"/>
        </w:rPr>
        <w:lastRenderedPageBreak/>
        <w:t>unresponsiveness</w:t>
      </w:r>
      <w:r w:rsidRPr="009A2BC8">
        <w:rPr>
          <w:szCs w:val="20"/>
          <w:lang w:eastAsia="fr-CA"/>
        </w:rPr>
        <w:t>: peanut: 13-74%</w:t>
      </w:r>
      <w:r w:rsidRPr="009A2BC8">
        <w:rPr>
          <w:rFonts w:cstheme="minorHAnsi"/>
          <w:szCs w:val="20"/>
        </w:rPr>
        <w:fldChar w:fldCharType="begin">
          <w:fldData xml:space="preserve">PEVuZE5vdGU+PENpdGU+PEF1dGhvcj5UYW5nPC9BdXRob3I+PFllYXI+MjAxNTwvWWVhcj48UmVj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3MzctNDQuZTg8L3BhZ2VzPjx2b2x1bWU+MTM1PC92b2x1bWU+PG51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=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UYW5nPC9BdXRob3I+PFllYXI+MjAxNTwvWWVhcj48UmVj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=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4,8</w:t>
      </w:r>
      <w:r w:rsidRPr="009A2BC8">
        <w:rPr>
          <w:rFonts w:cstheme="minorHAnsi"/>
          <w:szCs w:val="20"/>
        </w:rPr>
        <w:fldChar w:fldCharType="end"/>
      </w:r>
      <w:r w:rsidRPr="009A2BC8">
        <w:rPr>
          <w:rFonts w:cstheme="minorHAnsi"/>
          <w:szCs w:val="20"/>
        </w:rPr>
        <w:t xml:space="preserve">  chicken’s egg: </w:t>
      </w:r>
      <w:r w:rsidRPr="009A2BC8">
        <w:rPr>
          <w:szCs w:val="20"/>
          <w:lang w:eastAsia="fr-CA"/>
        </w:rPr>
        <w:t>35-44%</w:t>
      </w:r>
      <w:r w:rsidRPr="009A2BC8">
        <w:rPr>
          <w:rFonts w:cstheme="minorHAnsi"/>
          <w:szCs w:val="20"/>
        </w:rPr>
        <w:fldChar w:fldCharType="begin">
          <w:fldData xml:space="preserve">PEVuZE5vdGU+PENpdGU+PEF1dGhvcj5OdXJtYXRvdjwvQXV0aG9yPjxZZWFyPjIwMTc8L1llYXI+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OdXJtYXRvdjwvQXV0aG9yPjxZZWFyPjIwMTc8L1llYXI+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29,63</w:t>
      </w:r>
      <w:r w:rsidRPr="009A2BC8">
        <w:rPr>
          <w:rFonts w:cstheme="minorHAnsi"/>
          <w:szCs w:val="20"/>
        </w:rPr>
        <w:fldChar w:fldCharType="end"/>
      </w:r>
      <w:r w:rsidRPr="009A2BC8">
        <w:rPr>
          <w:rFonts w:cstheme="minorHAnsi"/>
          <w:szCs w:val="20"/>
        </w:rPr>
        <w:t xml:space="preserve">  cow’s milk: 21%,</w:t>
      </w:r>
      <w:r w:rsidRPr="009A2BC8">
        <w:rPr>
          <w:rFonts w:cstheme="minorHAnsi"/>
          <w:szCs w:val="20"/>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67</w:t>
      </w:r>
      <w:r w:rsidRPr="009A2BC8">
        <w:rPr>
          <w:rFonts w:cstheme="minorHAnsi"/>
          <w:szCs w:val="20"/>
        </w:rPr>
        <w:fldChar w:fldCharType="end"/>
      </w:r>
      <w:r w:rsidRPr="009A2BC8">
        <w:rPr>
          <w:rFonts w:cstheme="minorHAnsi"/>
          <w:szCs w:val="20"/>
        </w:rPr>
        <w:t xml:space="preserve"> wheat: 13%</w:t>
      </w:r>
      <w:r w:rsidRPr="009A2BC8">
        <w:rPr>
          <w:rFonts w:cstheme="minorHAnsi"/>
          <w:szCs w:val="20"/>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rFonts w:cstheme="minorHAnsi"/>
          <w:szCs w:val="20"/>
        </w:rPr>
        <w:instrText xml:space="preserve"> ADDIN EN.CITE </w:instrText>
      </w:r>
      <w:r w:rsidR="005F2998">
        <w:rPr>
          <w:rFonts w:cstheme="minorHAnsi"/>
          <w:szCs w:val="20"/>
        </w:rPr>
        <w:fldChar w:fldCharType="begin">
          <w:fldData xml:space="preserve">PEVuZE5vdGU+PENpdGU+PEF1dGhvcj5UYWthaGFzaGk8L0F1dGhvcj48WWVhcj4yMDE2PC9ZZWFy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</w:fldData>
        </w:fldChar>
      </w:r>
      <w:r w:rsidR="005F2998">
        <w:rPr>
          <w:rFonts w:cstheme="minorHAnsi"/>
          <w:szCs w:val="20"/>
        </w:rPr>
        <w:instrText xml:space="preserve"> ADDIN EN.CITE.DATA </w:instrText>
      </w:r>
      <w:r w:rsidR="005F2998">
        <w:rPr>
          <w:rFonts w:cstheme="minorHAnsi"/>
          <w:szCs w:val="20"/>
        </w:rPr>
      </w:r>
      <w:r w:rsidR="005F2998">
        <w:rPr>
          <w:rFonts w:cstheme="minorHAnsi"/>
          <w:szCs w:val="20"/>
        </w:rPr>
        <w:fldChar w:fldCharType="end"/>
      </w:r>
      <w:r w:rsidRPr="009A2BC8">
        <w:rPr>
          <w:rFonts w:cstheme="minorHAnsi"/>
          <w:szCs w:val="20"/>
        </w:rPr>
      </w:r>
      <w:r w:rsidRPr="009A2BC8">
        <w:rPr>
          <w:rFonts w:cstheme="minorHAnsi"/>
          <w:szCs w:val="20"/>
        </w:rPr>
        <w:fldChar w:fldCharType="separate"/>
      </w:r>
      <w:r w:rsidR="005F2998" w:rsidRPr="005F2998">
        <w:rPr>
          <w:rFonts w:cstheme="minorHAnsi"/>
          <w:noProof/>
          <w:szCs w:val="20"/>
          <w:vertAlign w:val="superscript"/>
        </w:rPr>
        <w:t>67</w:t>
      </w:r>
      <w:r w:rsidRPr="009A2BC8">
        <w:rPr>
          <w:rFonts w:cstheme="minorHAnsi"/>
          <w:szCs w:val="20"/>
        </w:rPr>
        <w:fldChar w:fldCharType="end"/>
      </w:r>
      <w:r w:rsidRPr="009A2BC8">
        <w:rPr>
          <w:szCs w:val="20"/>
          <w:lang w:eastAsia="fr-CA"/>
        </w:rPr>
        <w:t xml:space="preserve">), but the amount of available data for this outcome is limited. </w:t>
      </w:r>
    </w:p>
    <w:p w14:paraId="5BC71FBC" w14:textId="746D79FE" w:rsidR="009A2BC8" w:rsidRPr="009A2BC8" w:rsidRDefault="009A2BC8" w:rsidP="009A2BC8">
      <w:pPr>
        <w:rPr>
          <w:rFonts w:asciiTheme="minorHAnsi" w:hAnsiTheme="minorHAnsi"/>
          <w:szCs w:val="20"/>
        </w:rPr>
      </w:pPr>
      <w:r w:rsidRPr="009A2BC8">
        <w:rPr>
          <w:szCs w:val="20"/>
        </w:rPr>
        <w:t>Patients undergoing OIT are more likely to experience allergic reactions related to consuming the OIT food allergen dose than patients who are avoiding the food. A majority of OIT patients have at least one allergic reaction, and, based on meta-analyses of milk, egg and peanut OIT trials, 16% to 17% of patients experience systemic or anaphylactic reactions (vs 1.6-2.6% of control patients),</w:t>
      </w:r>
      <w:r w:rsidRPr="009A2BC8">
        <w:rPr>
          <w:szCs w:val="20"/>
        </w:rPr>
        <w:fldChar w:fldCharType="begin">
          <w:fldData xml:space="preserve">PEVuZE5vdGU+PENpdGU+PEF1dGhvcj5OdXJtYXRvdjwvQXV0aG9yPjxZZWFyPjIwMTc8L1llYXI+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=
</w:fldData>
        </w:fldChar>
      </w:r>
      <w:r w:rsidR="005F2998">
        <w:rPr>
          <w:szCs w:val="20"/>
        </w:rPr>
        <w:instrText xml:space="preserve"> ADDIN EN.CITE </w:instrText>
      </w:r>
      <w:r w:rsidR="005F2998">
        <w:rPr>
          <w:szCs w:val="20"/>
        </w:rPr>
        <w:fldChar w:fldCharType="begin">
          <w:fldData xml:space="preserve">PEVuZE5vdGU+PENpdGU+PEF1dGhvcj5OdXJtYXRvdjwvQXV0aG9yPjxZZWFyPjIwMTc8L1llYXI+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=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9,31</w:t>
      </w:r>
      <w:r w:rsidRPr="009A2BC8">
        <w:rPr>
          <w:szCs w:val="20"/>
        </w:rPr>
        <w:fldChar w:fldCharType="end"/>
      </w:r>
      <w:r w:rsidRPr="009A2BC8">
        <w:rPr>
          <w:szCs w:val="20"/>
          <w:lang w:eastAsia="fr-CA"/>
        </w:rPr>
        <w:t xml:space="preserve"> </w:t>
      </w:r>
      <w:r w:rsidRPr="009A2BC8">
        <w:rPr>
          <w:szCs w:val="20"/>
        </w:rPr>
        <w:t>which require the use of epinephrine in 8.4% to 12% of patients (vs 0-3.7% of control patients).</w:t>
      </w:r>
      <w:r w:rsidRPr="009A2BC8">
        <w:rPr>
          <w:szCs w:val="20"/>
        </w:rPr>
        <w:fldChar w:fldCharType="begin">
          <w:fldData xml:space="preserve">PEVuZE5vdGU+PENpdGU+PEF1dGhvcj5DaHU8L0F1dGhvcj48WWVhcj4yMDE5PC9ZZWFyPjxSZWNO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xMDYzODwvcGFnZXM+PHZvbHVtZT40PC92b2x1bWU+PGVk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</w:fldData>
        </w:fldChar>
      </w:r>
      <w:r w:rsidR="005F2998">
        <w:rPr>
          <w:szCs w:val="20"/>
        </w:rPr>
        <w:instrText xml:space="preserve"> ADDIN EN.CITE </w:instrText>
      </w:r>
      <w:r w:rsidR="005F2998">
        <w:rPr>
          <w:szCs w:val="20"/>
        </w:rPr>
        <w:fldChar w:fldCharType="begin">
          <w:fldData xml:space="preserve">PEVuZE5vdGU+PENpdGU+PEF1dGhvcj5DaHU8L0F1dGhvcj48WWVhcj4yMDE5PC9ZZWFyPjxSZWNO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xMDYzODwvcGFnZXM+PHZvbHVtZT40PC92b2x1bWU+PGVk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30,31</w:t>
      </w:r>
      <w:r w:rsidRPr="009A2BC8">
        <w:rPr>
          <w:szCs w:val="20"/>
        </w:rPr>
        <w:fldChar w:fldCharType="end"/>
      </w:r>
      <w:r w:rsidRPr="009A2BC8">
        <w:rPr>
          <w:szCs w:val="20"/>
        </w:rPr>
        <w:t xml:space="preserve"> One meta-analysis estimated that peanut OIT approximately doubled the risk of serious adverse events (SAEs) (6.2% vs 3.0% control).</w:t>
      </w:r>
      <w:r w:rsidRPr="009A2BC8">
        <w:rPr>
          <w:szCs w:val="20"/>
        </w:rPr>
        <w:fldChar w:fldCharType="begin"/>
      </w:r>
      <w:r w:rsidR="005F2998">
        <w:rPr>
          <w:szCs w:val="20"/>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9A2BC8">
        <w:rPr>
          <w:szCs w:val="20"/>
        </w:rPr>
        <w:fldChar w:fldCharType="separate"/>
      </w:r>
      <w:r w:rsidR="005F2998" w:rsidRPr="005F2998">
        <w:rPr>
          <w:noProof/>
          <w:szCs w:val="20"/>
          <w:vertAlign w:val="superscript"/>
        </w:rPr>
        <w:t>31</w:t>
      </w:r>
      <w:r w:rsidRPr="009A2BC8">
        <w:rPr>
          <w:szCs w:val="20"/>
        </w:rPr>
        <w:fldChar w:fldCharType="end"/>
      </w:r>
      <w:r w:rsidRPr="009A2BC8">
        <w:rPr>
          <w:szCs w:val="20"/>
        </w:rPr>
        <w:t xml:space="preserve"> Quality assessment of this analysis based on original source publications indicated misclassification of adverse events in some cases, suggesting that the rate of SAEs may be similar between OIT and control groups. </w:t>
      </w:r>
    </w:p>
    <w:p w14:paraId="011967A3" w14:textId="23EE43D2" w:rsidR="009A2BC8" w:rsidRPr="009A2BC8" w:rsidRDefault="009A2BC8" w:rsidP="009A2BC8">
      <w:pPr>
        <w:rPr>
          <w:szCs w:val="20"/>
        </w:rPr>
      </w:pPr>
      <w:r w:rsidRPr="009A2BC8">
        <w:rPr>
          <w:szCs w:val="20"/>
        </w:rPr>
        <w:t>Analyses of data from double-blind RCTs of peanut OIT indicate that adverse events related to accidental exposure to the food allergen occur in fe</w:t>
      </w:r>
      <w:r w:rsidR="00B36ECA">
        <w:rPr>
          <w:szCs w:val="20"/>
        </w:rPr>
        <w:t>wer patients undergoing OIT than</w:t>
      </w:r>
      <w:r w:rsidRPr="009A2BC8">
        <w:rPr>
          <w:szCs w:val="20"/>
        </w:rPr>
        <w:t xml:space="preserve"> in patients receiving placebo.</w:t>
      </w:r>
      <w:r w:rsidRPr="009A2BC8">
        <w:rPr>
          <w:szCs w:val="20"/>
        </w:rPr>
        <w:fldChar w:fldCharType="begin">
          <w:fldData xml:space="preserve">PEVuZE5vdGU+PENpdGU+PEF1dGhvcj5BaW1tdW5lIFRoZXJhcGV1dGljczwvQXV0aG9yPjxZZWFy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ktNDkxLmUxMDwvcGFnZXM+PHZvbHVtZT43PC92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BaW1tdW5lIFRoZXJhcGV1dGljczwvQXV0aG9yPjxZZWFy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0NzktNDkxLmUxMDwvcGFnZXM+PHZvbHVtZT43PC92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95</w:t>
      </w:r>
      <w:r w:rsidRPr="009A2BC8">
        <w:rPr>
          <w:szCs w:val="20"/>
        </w:rPr>
        <w:fldChar w:fldCharType="end"/>
      </w:r>
    </w:p>
    <w:p w14:paraId="46A980C0" w14:textId="6EE616CB" w:rsidR="009A2BC8" w:rsidRPr="009A2BC8" w:rsidRDefault="009A2BC8" w:rsidP="009A2BC8">
      <w:pPr>
        <w:rPr>
          <w:szCs w:val="20"/>
        </w:rPr>
      </w:pPr>
      <w:r w:rsidRPr="009A2BC8">
        <w:rPr>
          <w:szCs w:val="20"/>
        </w:rPr>
        <w:t>The average rate of discontinuation due to adverse events in peanut OIT RCTs has been estimated at 13% compared to 3.7% of control patients.</w:t>
      </w:r>
      <w:r w:rsidRPr="009A2BC8">
        <w:rPr>
          <w:szCs w:val="20"/>
        </w:rPr>
        <w:fldChar w:fldCharType="begin"/>
      </w:r>
      <w:r w:rsidR="005F2998">
        <w:rPr>
          <w:szCs w:val="20"/>
        </w:rPr>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9A2BC8">
        <w:rPr>
          <w:szCs w:val="20"/>
        </w:rPr>
        <w:fldChar w:fldCharType="separate"/>
      </w:r>
      <w:r w:rsidR="005F2998" w:rsidRPr="005F2998">
        <w:rPr>
          <w:noProof/>
          <w:szCs w:val="20"/>
          <w:vertAlign w:val="superscript"/>
        </w:rPr>
        <w:t>31</w:t>
      </w:r>
      <w:r w:rsidRPr="009A2BC8">
        <w:rPr>
          <w:szCs w:val="20"/>
        </w:rPr>
        <w:fldChar w:fldCharType="end"/>
      </w:r>
      <w:r w:rsidRPr="009A2BC8">
        <w:rPr>
          <w:szCs w:val="20"/>
        </w:rPr>
        <w:t xml:space="preserve"> Discontinuation rates due to adverse events ranged from 0 to 18% across egg</w:t>
      </w:r>
      <w:r w:rsidRPr="009A2BC8">
        <w:rPr>
          <w:szCs w:val="20"/>
        </w:rPr>
        <w:fldChar w:fldCharType="begin">
          <w:fldData xml:space="preserve">PEVuZE5vdGU+PENpdGU+PEF1dGhvcj5CdXJrczwvQXV0aG9yPjxZZWFyPjIwMTI8L1llYXI+PFJl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xODMzLTQzPC9wYWdlcz48dm9sdW1lPjQ1PC92b2x1bWU+PG51bWJlcj4xMjwvbnVtYmVyPjxl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</w:fldData>
        </w:fldChar>
      </w:r>
      <w:r w:rsidR="005F2998">
        <w:rPr>
          <w:szCs w:val="20"/>
        </w:rPr>
        <w:instrText xml:space="preserve"> ADDIN EN.CITE </w:instrText>
      </w:r>
      <w:r w:rsidR="005F2998">
        <w:rPr>
          <w:szCs w:val="20"/>
        </w:rPr>
        <w:fldChar w:fldCharType="begin">
          <w:fldData xml:space="preserve">PEVuZE5vdGU+PENpdGU+PEF1dGhvcj5CdXJrczwvQXV0aG9yPjxZZWFyPjIwMTI8L1llYXI+PFJl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12,17-19,21</w:t>
      </w:r>
      <w:r w:rsidRPr="009A2BC8">
        <w:rPr>
          <w:szCs w:val="20"/>
        </w:rPr>
        <w:fldChar w:fldCharType="end"/>
      </w:r>
      <w:r w:rsidRPr="009A2BC8">
        <w:rPr>
          <w:szCs w:val="20"/>
        </w:rPr>
        <w:t xml:space="preserve"> and wheat</w:t>
      </w:r>
      <w:r w:rsidRPr="009A2BC8">
        <w:rPr>
          <w:szCs w:val="20"/>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Cs w:val="20"/>
        </w:rPr>
        <w:instrText xml:space="preserve"> ADDIN EN.CITE </w:instrText>
      </w:r>
      <w:r w:rsidR="005F2998">
        <w:rPr>
          <w:szCs w:val="20"/>
        </w:rPr>
        <w:fldChar w:fldCharType="begin">
          <w:fldData xml:space="preserve">PEVuZE5vdGU+PENpdGU+PEF1dGhvcj5Ob3dhay1XZWdyenluPC9BdXRob3I+PFllYXI+MjAxOTwv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2NTEtNjYxLmU5PC9wYWdlcz48dm9sdW1lPjE0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4</w:t>
      </w:r>
      <w:r w:rsidRPr="009A2BC8">
        <w:rPr>
          <w:szCs w:val="20"/>
        </w:rPr>
        <w:fldChar w:fldCharType="end"/>
      </w:r>
      <w:r w:rsidRPr="009A2BC8">
        <w:rPr>
          <w:szCs w:val="20"/>
        </w:rPr>
        <w:t xml:space="preserve"> RCTs, sesame</w:t>
      </w:r>
      <w:r w:rsidRPr="009A2BC8">
        <w:rPr>
          <w:szCs w:val="20"/>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rPr>
        <w:instrText xml:space="preserve"> ADDIN EN.CITE </w:instrText>
      </w:r>
      <w:r w:rsidR="005F2998">
        <w:rPr>
          <w:szCs w:val="20"/>
        </w:rPr>
        <w:fldChar w:fldCharType="begin">
          <w:fldData xml:space="preserve">PEVuZE5vdGU+PENpdGU+PEF1dGhvcj5OYWNoc2hvbjwvQXV0aG9yPjxZZWFyPjIwMTk8L1llYXI+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8</w:t>
      </w:r>
      <w:r w:rsidRPr="009A2BC8">
        <w:rPr>
          <w:szCs w:val="20"/>
        </w:rPr>
        <w:fldChar w:fldCharType="end"/>
      </w:r>
      <w:r w:rsidRPr="009A2BC8">
        <w:rPr>
          <w:szCs w:val="20"/>
        </w:rPr>
        <w:t xml:space="preserve"> and walnut</w:t>
      </w:r>
      <w:r w:rsidRPr="009A2BC8">
        <w:rPr>
          <w:szCs w:val="20"/>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Cs w:val="20"/>
        </w:rPr>
        <w:instrText xml:space="preserve"> ADDIN EN.CITE </w:instrText>
      </w:r>
      <w:r w:rsidR="005F2998">
        <w:rPr>
          <w:szCs w:val="20"/>
        </w:rPr>
        <w:fldChar w:fldCharType="begin">
          <w:fldData xml:space="preserve">PEVuZE5vdGU+PENpdGU+PEF1dGhvcj5FbGl6dXI8L0F1dGhvcj48WWVhcj4yMDE5PC9ZZWFyPjxS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6</w:t>
      </w:r>
      <w:r w:rsidRPr="009A2BC8">
        <w:rPr>
          <w:szCs w:val="20"/>
        </w:rPr>
        <w:fldChar w:fldCharType="end"/>
      </w:r>
      <w:r w:rsidRPr="009A2BC8">
        <w:rPr>
          <w:szCs w:val="20"/>
        </w:rPr>
        <w:t xml:space="preserve"> CCTs as well as </w:t>
      </w:r>
      <w:r w:rsidR="00B36ECA">
        <w:rPr>
          <w:szCs w:val="20"/>
        </w:rPr>
        <w:t xml:space="preserve">in </w:t>
      </w:r>
      <w:r w:rsidRPr="009A2BC8">
        <w:rPr>
          <w:szCs w:val="20"/>
        </w:rPr>
        <w:t>peanut</w:t>
      </w:r>
      <w:r w:rsidRPr="009A2BC8">
        <w:rPr>
          <w:szCs w:val="20"/>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Cs w:val="20"/>
        </w:rPr>
        <w:instrText xml:space="preserve"> ADDIN EN.CITE </w:instrText>
      </w:r>
      <w:r w:rsidR="005F2998">
        <w:rPr>
          <w:szCs w:val="20"/>
        </w:rPr>
        <w:fldChar w:fldCharType="begin">
          <w:fldData xml:space="preserve">PEVuZE5vdGU+PENpdGU+PEF1dGhvcj5XYXNzZXJtYW48L0F1dGhvcj48WWVhcj4yMDE5PC9ZZWFy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8</w:t>
      </w:r>
      <w:r w:rsidRPr="009A2BC8">
        <w:rPr>
          <w:szCs w:val="20"/>
        </w:rPr>
        <w:fldChar w:fldCharType="end"/>
      </w:r>
      <w:r w:rsidRPr="009A2BC8">
        <w:rPr>
          <w:szCs w:val="20"/>
        </w:rPr>
        <w:t xml:space="preserve"> and milk</w:t>
      </w:r>
      <w:r w:rsidRPr="009A2BC8">
        <w:rPr>
          <w:szCs w:val="20"/>
        </w:rPr>
        <w:fldChar w:fldCharType="begin">
          <w:fldData xml:space="preserve">PEVuZE5vdGU+PENpdGU+PEF1dGhvcj5MZXZ5PC9BdXRob3I+PFllYXI+MjAxNDwvWWVhcj48UmVj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1OC02My5lMTwvcGFnZXM+PHZvbHVtZT4xMTI8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=
</w:fldData>
        </w:fldChar>
      </w:r>
      <w:r w:rsidR="005F2998">
        <w:rPr>
          <w:szCs w:val="20"/>
        </w:rPr>
        <w:instrText xml:space="preserve"> ADDIN EN.CITE </w:instrText>
      </w:r>
      <w:r w:rsidR="005F2998">
        <w:rPr>
          <w:szCs w:val="20"/>
        </w:rPr>
        <w:fldChar w:fldCharType="begin">
          <w:fldData xml:space="preserve">PEVuZE5vdGU+PENpdGU+PEF1dGhvcj5MZXZ5PC9BdXRob3I+PFllYXI+MjAxNDwvWWVhcj48UmVj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1OC02My5lMTwvcGFnZXM+PHZvbHVtZT4xMTI8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=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14,15</w:t>
      </w:r>
      <w:r w:rsidRPr="009A2BC8">
        <w:rPr>
          <w:szCs w:val="20"/>
        </w:rPr>
        <w:fldChar w:fldCharType="end"/>
      </w:r>
      <w:r w:rsidRPr="009A2BC8">
        <w:rPr>
          <w:szCs w:val="20"/>
        </w:rPr>
        <w:t xml:space="preserve"> clinical practice. One exception is a wheat case series, in which an overall of 43% of patients discontinued OIT, 40% of them due to mild or moderate adverse events occurring during the 12-month maintenance.</w:t>
      </w:r>
      <w:r w:rsidRPr="009A2BC8">
        <w:rPr>
          <w:szCs w:val="20"/>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Cs w:val="20"/>
          <w:lang w:eastAsia="fr-CA"/>
        </w:rPr>
        <w:instrText xml:space="preserve"> ADDIN EN.CITE </w:instrText>
      </w:r>
      <w:r w:rsidR="005F2998">
        <w:rPr>
          <w:szCs w:val="20"/>
          <w:lang w:eastAsia="fr-CA"/>
        </w:rPr>
        <w:fldChar w:fldCharType="begin">
          <w:fldData xml:space="preserve">PEVuZE5vdGU+PENpdGU+PEF1dGhvcj5LdWxtYWxhPC9BdXRob3I+PFllYXI+MjAxODwvWWVhcj48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=
</w:fldData>
        </w:fldChar>
      </w:r>
      <w:r w:rsidR="005F2998">
        <w:rPr>
          <w:szCs w:val="20"/>
          <w:lang w:eastAsia="fr-CA"/>
        </w:rPr>
        <w:instrText xml:space="preserve"> ADDIN EN.CITE.DATA </w:instrText>
      </w:r>
      <w:r w:rsidR="005F2998">
        <w:rPr>
          <w:szCs w:val="20"/>
          <w:lang w:eastAsia="fr-CA"/>
        </w:rPr>
      </w:r>
      <w:r w:rsidR="005F2998">
        <w:rPr>
          <w:szCs w:val="20"/>
          <w:lang w:eastAsia="fr-CA"/>
        </w:rPr>
        <w:fldChar w:fldCharType="end"/>
      </w:r>
      <w:r w:rsidRPr="009A2BC8">
        <w:rPr>
          <w:szCs w:val="20"/>
          <w:lang w:eastAsia="fr-CA"/>
        </w:rPr>
      </w:r>
      <w:r w:rsidRPr="009A2BC8">
        <w:rPr>
          <w:szCs w:val="20"/>
          <w:lang w:eastAsia="fr-CA"/>
        </w:rPr>
        <w:fldChar w:fldCharType="separate"/>
      </w:r>
      <w:r w:rsidR="005F2998" w:rsidRPr="005F2998">
        <w:rPr>
          <w:noProof/>
          <w:szCs w:val="20"/>
          <w:vertAlign w:val="superscript"/>
          <w:lang w:eastAsia="fr-CA"/>
        </w:rPr>
        <w:t>25</w:t>
      </w:r>
      <w:r w:rsidRPr="009A2BC8">
        <w:rPr>
          <w:szCs w:val="20"/>
          <w:lang w:eastAsia="fr-CA"/>
        </w:rPr>
        <w:fldChar w:fldCharType="end"/>
      </w:r>
    </w:p>
    <w:p w14:paraId="6FBD29DA" w14:textId="77CEF7F3" w:rsidR="009A2BC8" w:rsidRDefault="009A2BC8" w:rsidP="009A2BC8">
      <w:pPr>
        <w:rPr>
          <w:szCs w:val="20"/>
        </w:rPr>
      </w:pPr>
      <w:r w:rsidRPr="009A2BC8">
        <w:rPr>
          <w:szCs w:val="20"/>
        </w:rPr>
        <w:t>Many studies across different designs and food allergens report that the occurrence or severity of allergic reactions declines as the treatment progresses from the build-up to the maintenance phase.</w:t>
      </w:r>
      <w:r w:rsidRPr="009A2BC8">
        <w:rPr>
          <w:szCs w:val="20"/>
        </w:rPr>
        <w:fldChar w:fldCharType="begin">
          <w:fldData xml:space="preserve">Y3Ryb25pYyk8L2lzYm4+PGFjY2Vzc2lvbi1udW0+MzEwMDI5NTc8L2FjY2Vzc2lvbi1udW0+PHVy
bHM+PHJlbGF0ZWQtdXJscz48dXJsPjxzdHlsZSBmYWNlPSJ1bmRlcmxpbmUiIGZvbnQ9ImRlZmF1
bHQiIHNpemU9IjEwMCUiPmh0dHBzOi8vd3d3Lm5jYmkubmxtLm5paC5nb3YvcHVibWVkLzMxMDAy
OTU3PC9zdHlsZT48L3VybD48L3JlbGF0ZWQtdXJscz48L3VybHM+PGVsZWN0cm9uaWMtcmVzb3Vy
Y2UtbnVtPjEwLjEwMTYvai5qYWlwLjIwMTkuMDQuMDEwPC9lbGVjdHJvbmljLXJlc291cmNlLW51
bT48L3JlY29yZD48L0NpdGU+PC9FbmROb3RlPgB=
</w:fldData>
        </w:fldChar>
      </w:r>
      <w:r w:rsidR="005F2998">
        <w:rPr>
          <w:szCs w:val="20"/>
        </w:rPr>
        <w:instrText xml:space="preserve"> ADDIN EN.CITE </w:instrText>
      </w:r>
      <w:r w:rsidR="005F2998">
        <w:rPr>
          <w:szCs w:val="20"/>
        </w:rPr>
        <w:fldChar w:fldCharType="begin">
          <w:fldData xml:space="preserve">PEVuZE5vdGU+PENpdGU+PEF1dGhvcj5NYXJ0aW4tTXVub3o8L0F1dGhvcj48WWVhcj4yMDE5PC9Z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IzMy00MzwvcGFnZXM+PHZvbHVtZT4zNjc8L3ZvbHVtZT48bnVtYmVyPjM8L251bWJl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==
</w:fldData>
        </w:fldChar>
      </w:r>
      <w:r w:rsidR="005F2998">
        <w:rPr>
          <w:szCs w:val="20"/>
        </w:rPr>
        <w:instrText xml:space="preserve"> ADDIN EN.CITE.DATA </w:instrText>
      </w:r>
      <w:r w:rsidR="005F2998">
        <w:rPr>
          <w:szCs w:val="20"/>
        </w:rPr>
      </w:r>
      <w:r w:rsidR="005F2998">
        <w:rPr>
          <w:szCs w:val="20"/>
        </w:rPr>
        <w:fldChar w:fldCharType="end"/>
      </w:r>
      <w:r w:rsidR="005F2998">
        <w:rPr>
          <w:szCs w:val="20"/>
        </w:rPr>
        <w:fldChar w:fldCharType="begin">
          <w:fldData xml:space="preserve">Y3Ryb25pYyk8L2lzYm4+PGFjY2Vzc2lvbi1udW0+MzEwMDI5NTc8L2FjY2Vzc2lvbi1udW0+PHVy
bHM+PHJlbGF0ZWQtdXJscz48dXJsPjxzdHlsZSBmYWNlPSJ1bmRlcmxpbmUiIGZvbnQ9ImRlZmF1
bHQiIHNpemU9IjEwMCUiPmh0dHBzOi8vd3d3Lm5jYmkubmxtLm5paC5nb3YvcHVibWVkLzMxMDAy
OTU3PC9zdHlsZT48L3VybD48L3JlbGF0ZWQtdXJscz48L3VybHM+PGVsZWN0cm9uaWMtcmVzb3Vy
Y2UtbnVtPjEwLjEwMTYvai5qYWlwLjIwMTkuMDQuMDEwPC9lbGVjdHJvbmljLXJlc291cmNlLW51
bT48L3JlY29yZD48L0NpdGU+PC9FbmROb3RlPgB=
</w:fldData>
        </w:fldChar>
      </w:r>
      <w:r w:rsidR="005F2998">
        <w:rPr>
          <w:szCs w:val="20"/>
        </w:rPr>
        <w:instrText xml:space="preserve"> ADDIN EN.CITE.DATA </w:instrText>
      </w:r>
      <w:r w:rsidR="005F2998">
        <w:rPr>
          <w:szCs w:val="20"/>
        </w:rPr>
      </w:r>
      <w:r w:rsidR="005F2998">
        <w:rPr>
          <w:szCs w:val="20"/>
        </w:rPr>
        <w:fldChar w:fldCharType="end"/>
      </w:r>
      <w:r w:rsidRPr="009A2BC8">
        <w:rPr>
          <w:szCs w:val="20"/>
        </w:rPr>
      </w:r>
      <w:r w:rsidRPr="009A2BC8">
        <w:rPr>
          <w:szCs w:val="20"/>
        </w:rPr>
        <w:fldChar w:fldCharType="separate"/>
      </w:r>
      <w:r w:rsidR="005F2998" w:rsidRPr="005F2998">
        <w:rPr>
          <w:noProof/>
          <w:szCs w:val="20"/>
          <w:vertAlign w:val="superscript"/>
        </w:rPr>
        <w:t>2,3,8,9,13,20,25,26,28,32,56</w:t>
      </w:r>
      <w:r w:rsidRPr="009A2BC8">
        <w:rPr>
          <w:szCs w:val="20"/>
        </w:rPr>
        <w:fldChar w:fldCharType="end"/>
      </w:r>
    </w:p>
    <w:p w14:paraId="17CF33D2" w14:textId="77777777" w:rsidR="00D40837" w:rsidRDefault="00D40837" w:rsidP="009A2BC8">
      <w:pPr>
        <w:rPr>
          <w:szCs w:val="20"/>
        </w:rPr>
      </w:pPr>
    </w:p>
    <w:p w14:paraId="46FB8F46" w14:textId="77777777" w:rsidR="009A2BC8" w:rsidRDefault="009A2BC8" w:rsidP="00D40837">
      <w:pPr>
        <w:pStyle w:val="Titre2"/>
      </w:pPr>
      <w:bookmarkStart w:id="92" w:name="_Toc26546064"/>
      <w:bookmarkStart w:id="93" w:name="_Toc27666876"/>
      <w:r>
        <w:t>Recommendations on who could benefit from OIT (indications)</w:t>
      </w:r>
      <w:bookmarkEnd w:id="92"/>
      <w:bookmarkEnd w:id="93"/>
      <w:r>
        <w:t xml:space="preserve"> </w:t>
      </w:r>
    </w:p>
    <w:p w14:paraId="3BB44CAB" w14:textId="77A1A6E0" w:rsidR="009A2BC8" w:rsidRPr="00E532C8" w:rsidRDefault="009A2BC8" w:rsidP="009A2BC8">
      <w:pPr>
        <w:rPr>
          <w:rFonts w:eastAsiaTheme="majorEastAsia"/>
          <w:sz w:val="18"/>
          <w:szCs w:val="24"/>
        </w:rPr>
      </w:pPr>
      <w:r w:rsidRPr="00E532C8">
        <w:rPr>
          <w:rFonts w:eastAsiaTheme="majorEastAsia"/>
          <w:szCs w:val="24"/>
        </w:rPr>
        <w:t>Most food OIT studies included children and adolescents across wide age ranges. Large case series of milk and peanut OIT, including patients starting from the age of four and up to 27 years, reported no significant association between age and safety outcomes and inconsistent observations regarding efficacy.</w:t>
      </w:r>
      <w:r w:rsidRPr="00E532C8">
        <w:rPr>
          <w:szCs w:val="18"/>
        </w:rPr>
        <w:fldChar w:fldCharType="begin">
          <w:fldData xml:space="preserve">PEVuZE5vdGU+PENpdGU+PEF1dGhvcj5FbGl6dXI8L0F1dGhvcj48WWVhcj4yMDE2PC9ZZWFyPjxS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Mjc1LTg8L3BhZ2VzPjx2b2x1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lZGl0aW9uPjIwMTkvMDEvMjg8L2Vk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U4LTYzLmUxPC9wYWdlcz48dm9sdW1lPjExMjwvdm9sdW1lPjxudW1iZXI+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1MTktNTI2PC9wYWdlcz48dm9sdW1lPjI5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</w:fldData>
        </w:fldChar>
      </w:r>
      <w:r w:rsidR="005F2998">
        <w:rPr>
          <w:szCs w:val="18"/>
        </w:rPr>
        <w:instrText xml:space="preserve"> ADDIN EN.CITE </w:instrText>
      </w:r>
      <w:r w:rsidR="005F2998">
        <w:rPr>
          <w:szCs w:val="18"/>
        </w:rPr>
        <w:fldChar w:fldCharType="begin">
          <w:fldData xml:space="preserve">PEVuZE5vdGU+PENpdGU+PEF1dGhvcj5FbGl6dXI8L0F1dGhvcj48WWVhcj4yMDE2PC9ZZWFyPjxS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U4LTYzLmUxPC9wYWdlcz48dm9sdW1lPjExMjwvdm9sdW1lPjxudW1iZXI+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7,14-16</w:t>
      </w:r>
      <w:r w:rsidRPr="00E532C8">
        <w:rPr>
          <w:szCs w:val="18"/>
        </w:rPr>
        <w:fldChar w:fldCharType="end"/>
      </w:r>
      <w:r w:rsidRPr="00E532C8">
        <w:rPr>
          <w:szCs w:val="18"/>
        </w:rPr>
        <w:t xml:space="preserve"> </w:t>
      </w:r>
      <w:r w:rsidRPr="00E532C8">
        <w:rPr>
          <w:rFonts w:eastAsiaTheme="majorEastAsia"/>
          <w:szCs w:val="24"/>
        </w:rPr>
        <w:t xml:space="preserve">  </w:t>
      </w:r>
    </w:p>
    <w:p w14:paraId="0EEE069A" w14:textId="234A5C67" w:rsidR="009A2BC8" w:rsidRDefault="009A2BC8" w:rsidP="009A2BC8">
      <w:pPr>
        <w:rPr>
          <w:bCs/>
        </w:rPr>
      </w:pPr>
      <w:r w:rsidRPr="00E532C8">
        <w:t>Three studies focused on toddlers and pre-school children (age 1-5 years) (2 peanut</w:t>
      </w:r>
      <w:r w:rsidRPr="00E532C8">
        <w:rPr>
          <w:szCs w:val="18"/>
        </w:rPr>
        <w:fldChar w:fldCharType="begin">
          <w:fldData xml:space="preserve">PEVuZE5vdGU+PENpdGU+PEF1dGhvcj5WaWNrZXJ5PC9BdXRob3I+PFllYXI+MjAxNzwvWWVhcj48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zMtMTgxLmU4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=
</w:fldData>
        </w:fldChar>
      </w:r>
      <w:r w:rsidR="005F2998">
        <w:rPr>
          <w:szCs w:val="18"/>
        </w:rPr>
        <w:instrText xml:space="preserve"> ADDIN EN.CITE </w:instrText>
      </w:r>
      <w:r w:rsidR="005F2998">
        <w:rPr>
          <w:szCs w:val="18"/>
        </w:rPr>
        <w:fldChar w:fldCharType="begin">
          <w:fldData xml:space="preserve">PEVuZE5vdGU+PENpdGU+PEF1dGhvcj5WaWNrZXJ5PC9BdXRob3I+PFllYXI+MjAxNzwvWWVhcj48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zMtMTgxLmU4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=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9,68</w:t>
      </w:r>
      <w:r w:rsidRPr="00E532C8">
        <w:rPr>
          <w:szCs w:val="18"/>
        </w:rPr>
        <w:fldChar w:fldCharType="end"/>
      </w:r>
      <w:r w:rsidRPr="00E532C8">
        <w:t xml:space="preserve"> and 1 milk OIT</w:t>
      </w:r>
      <w:r w:rsidRPr="00E532C8">
        <w:rPr>
          <w:szCs w:val="18"/>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Cs w:val="18"/>
        </w:rPr>
        <w:instrText xml:space="preserve"> ADDIN EN.CITE </w:instrText>
      </w:r>
      <w:r w:rsidR="005F2998">
        <w:rPr>
          <w:szCs w:val="18"/>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11</w:t>
      </w:r>
      <w:r w:rsidRPr="00E532C8">
        <w:rPr>
          <w:szCs w:val="18"/>
        </w:rPr>
        <w:fldChar w:fldCharType="end"/>
      </w:r>
      <w:r w:rsidRPr="00E532C8">
        <w:t>); they indicate high efficacy (81-90% desensitization,</w:t>
      </w:r>
      <w:r w:rsidRPr="00E532C8">
        <w:rPr>
          <w:szCs w:val="18"/>
        </w:rPr>
        <w:fldChar w:fldCharType="begin">
          <w:fldData xml:space="preserve">PEVuZE5vdGU+PENpdGU+PEF1dGhvcj5WaWNrZXJ5PC9BdXRob3I+PFllYXI+MjAxNzwvWWVhcj48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xNzMtMTgx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</w:fldData>
        </w:fldChar>
      </w:r>
      <w:r w:rsidR="005F2998">
        <w:rPr>
          <w:szCs w:val="18"/>
        </w:rPr>
        <w:instrText xml:space="preserve"> ADDIN EN.CITE </w:instrText>
      </w:r>
      <w:r w:rsidR="005F2998">
        <w:rPr>
          <w:szCs w:val="18"/>
        </w:rPr>
        <w:fldChar w:fldCharType="begin">
          <w:fldData xml:space="preserve">PEVuZE5vdGU+PENpdGU+PEF1dGhvcj5WaWNrZXJ5PC9BdXRob3I+PFllYXI+MjAxNzwvWWVhcj48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xNzMtMTgx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9,11,68</w:t>
      </w:r>
      <w:r w:rsidRPr="00E532C8">
        <w:rPr>
          <w:szCs w:val="18"/>
        </w:rPr>
        <w:fldChar w:fldCharType="end"/>
      </w:r>
      <w:r w:rsidRPr="00E532C8">
        <w:t xml:space="preserve"> 78% </w:t>
      </w:r>
      <w:r w:rsidR="00C85744">
        <w:t>sustained unresponsiveness</w:t>
      </w:r>
      <w:r w:rsidRPr="00E532C8">
        <w:t>,</w:t>
      </w:r>
      <w:r w:rsidRPr="00E532C8">
        <w:rPr>
          <w:szCs w:val="18"/>
        </w:rPr>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rPr>
          <w:szCs w:val="18"/>
        </w:rPr>
        <w:instrText xml:space="preserve"> ADDIN EN.CITE </w:instrText>
      </w:r>
      <w:r w:rsidR="005F2998">
        <w:rPr>
          <w:szCs w:val="18"/>
        </w:rPr>
        <w:fldChar w:fldCharType="begin">
          <w:fldData xml:space="preserve">PEVuZE5vdGU+PENpdGU+PEF1dGhvcj5WaWNrZXJ5PC9BdXRob3I+PFllYXI+MjAxNzwvWWVhcj48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68</w:t>
      </w:r>
      <w:r w:rsidRPr="00E532C8">
        <w:rPr>
          <w:szCs w:val="18"/>
        </w:rPr>
        <w:fldChar w:fldCharType="end"/>
      </w:r>
      <w:r w:rsidRPr="00E532C8">
        <w:t xml:space="preserve"> 90% continued consumption</w:t>
      </w:r>
      <w:r w:rsidRPr="00E532C8">
        <w:rPr>
          <w:szCs w:val="18"/>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Cs w:val="18"/>
        </w:rPr>
        <w:instrText xml:space="preserve"> ADDIN EN.CITE </w:instrText>
      </w:r>
      <w:r w:rsidR="005F2998">
        <w:rPr>
          <w:szCs w:val="18"/>
        </w:rPr>
        <w:fldChar w:fldCharType="begin">
          <w:fldData xml:space="preserve">PEVuZE5vdGU+PENpdGU+PEF1dGhvcj5NYXJ0b3JlbGw8L0F1dGhvcj48WWVhcj4yMDExPC9ZZWFy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11</w:t>
      </w:r>
      <w:r w:rsidRPr="00E532C8">
        <w:rPr>
          <w:szCs w:val="18"/>
        </w:rPr>
        <w:fldChar w:fldCharType="end"/>
      </w:r>
      <w:r w:rsidRPr="00E532C8">
        <w:t xml:space="preserve">) and an excellent safety profile in this age group (0-0.4% had severe reactions). One peanut OIT RCT focused on adolescents (age 12-17 years); it reported a desensitization rate (400 mg peanut protein) of 81% compared to 11% for the placebo group. A second RCT, performing a sub-group analysis, reported that absolute differences in </w:t>
      </w:r>
      <w:r w:rsidR="00C825E5">
        <w:t>desensitization</w:t>
      </w:r>
      <w:r w:rsidRPr="00E532C8">
        <w:t xml:space="preserve"> rates between OIT and placebo groups were comparable for adolescents and children aged 4 to 11 years (58% [95% CI 40 to 77%]  and 66% [95% CI 54% to 78%] respectively).</w:t>
      </w:r>
      <w:r w:rsidRPr="00E532C8">
        <w:rPr>
          <w:szCs w:val="18"/>
        </w:rPr>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rPr>
          <w:szCs w:val="18"/>
        </w:rPr>
        <w:instrText xml:space="preserve"> ADDIN EN.CITE </w:instrText>
      </w:r>
      <w:r w:rsidR="005F2998">
        <w:rPr>
          <w:szCs w:val="18"/>
        </w:rPr>
        <w:fldChar w:fldCharType="begin">
          <w:fldData xml:space="preserve">PEVuZE5vdGU+PENpdGU+PEF1dGhvcj5CdXJrczwvQXV0aG9yPjxZZWFyPjIwMTg8L1llYXI+PFJl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70</w:t>
      </w:r>
      <w:r w:rsidRPr="00E532C8">
        <w:rPr>
          <w:szCs w:val="18"/>
        </w:rPr>
        <w:fldChar w:fldCharType="end"/>
      </w:r>
      <w:r w:rsidRPr="00E532C8">
        <w:rPr>
          <w:szCs w:val="18"/>
          <w:vertAlign w:val="superscript"/>
        </w:rPr>
        <w:t>,</w:t>
      </w:r>
      <w:r w:rsidRPr="00E532C8">
        <w:rPr>
          <w:szCs w:val="18"/>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Cs w:val="18"/>
        </w:rPr>
        <w:instrText xml:space="preserve"> ADDIN EN.CITE </w:instrText>
      </w:r>
      <w:r w:rsidR="005F2998">
        <w:rPr>
          <w:szCs w:val="18"/>
        </w:rPr>
        <w:fldChar w:fldCharType="begin">
          <w:fldData xml:space="preserve">PEVuZE5vdGU+PENpdGU+PEF1dGhvcj5WaWNrZXJ5PC9BdXRob3I+PFllYXI+MjAxODwvWWVhcj48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kxLTIwMDE8L3BhZ2VzPjx2b2x1bWU+Mzc5PC92b2x1bWU+PG51bWJlcj4yMTwvbnVt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6</w:t>
      </w:r>
      <w:r w:rsidRPr="00E532C8">
        <w:rPr>
          <w:szCs w:val="18"/>
        </w:rPr>
        <w:fldChar w:fldCharType="end"/>
      </w:r>
      <w:r w:rsidRPr="00E532C8">
        <w:t xml:space="preserve"> The same study also included adults (for a secondary end-point analysis), </w:t>
      </w:r>
      <w:r w:rsidRPr="00E532C8">
        <w:rPr>
          <w:bCs/>
        </w:rPr>
        <w:t>reporting a desensitization rate of 41% with OIT vs 14.3% with placebo, but the number of patients was small (41 in OIT and 14 in placebo group) and the difference was not statistically significant.</w:t>
      </w:r>
      <w:r w:rsidRPr="00E532C8">
        <w:rPr>
          <w:bCs/>
        </w:rPr>
        <w:fldChar w:fldCharType="begin">
          <w:fldData xml:space="preserve">PEVuZE5vdGU+PENpdGU+PEF1dGhvcj5CdXJrczwvQXV0aG9yPjxZZWFyPjIwMTg8L1llYXI+PFJl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5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</w:fldData>
        </w:fldChar>
      </w:r>
      <w:r w:rsidR="005F2998">
        <w:rPr>
          <w:bCs/>
        </w:rPr>
        <w:instrText xml:space="preserve"> ADDIN EN.CITE </w:instrText>
      </w:r>
      <w:r w:rsidR="005F2998">
        <w:rPr>
          <w:bCs/>
        </w:rPr>
        <w:fldChar w:fldCharType="begin">
          <w:fldData xml:space="preserve">PEVuZE5vdGU+PENpdGU+PEF1dGhvcj5CdXJrczwvQXV0aG9yPjxZZWFyPjIwMTg8L1llYXI+PFJl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5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</w:fldData>
        </w:fldChar>
      </w:r>
      <w:r w:rsidR="005F2998">
        <w:rPr>
          <w:bCs/>
        </w:rPr>
        <w:instrText xml:space="preserve"> ADDIN EN.CITE.DATA </w:instrText>
      </w:r>
      <w:r w:rsidR="005F2998">
        <w:rPr>
          <w:bCs/>
        </w:rPr>
      </w:r>
      <w:r w:rsidR="005F2998">
        <w:rPr>
          <w:bCs/>
        </w:rPr>
        <w:fldChar w:fldCharType="end"/>
      </w:r>
      <w:r w:rsidRPr="00E532C8">
        <w:rPr>
          <w:bCs/>
        </w:rPr>
      </w:r>
      <w:r w:rsidRPr="00E532C8">
        <w:rPr>
          <w:bCs/>
        </w:rPr>
        <w:fldChar w:fldCharType="separate"/>
      </w:r>
      <w:r w:rsidR="005F2998" w:rsidRPr="005F2998">
        <w:rPr>
          <w:bCs/>
          <w:noProof/>
          <w:vertAlign w:val="superscript"/>
        </w:rPr>
        <w:t>6,70</w:t>
      </w:r>
      <w:r w:rsidRPr="00E532C8">
        <w:rPr>
          <w:bCs/>
        </w:rPr>
        <w:fldChar w:fldCharType="end"/>
      </w:r>
      <w:r w:rsidRPr="00E532C8">
        <w:rPr>
          <w:bCs/>
        </w:rPr>
        <w:t xml:space="preserve"> One small case series of 23 adults receiving OIT reported significant increases in the amount of protein that patients were able to tolerate.</w:t>
      </w:r>
      <w:r w:rsidRPr="00E532C8">
        <w:rPr>
          <w:bCs/>
        </w:rPr>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rPr>
          <w:bCs/>
        </w:rPr>
        <w:instrText xml:space="preserve"> ADDIN EN.CITE </w:instrText>
      </w:r>
      <w:r w:rsidR="005F2998">
        <w:rPr>
          <w:bCs/>
        </w:rPr>
        <w:fldChar w:fldCharType="begin">
          <w:fldData xml:space="preserve">PEVuZE5vdGU+PENpdGU+PEF1dGhvcj5NYW50eWxhPC9BdXRob3I+PFllYXI+MjAxODwvWWVhcj48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</w:fldData>
        </w:fldChar>
      </w:r>
      <w:r w:rsidR="005F2998">
        <w:rPr>
          <w:bCs/>
        </w:rPr>
        <w:instrText xml:space="preserve"> ADDIN EN.CITE.DATA </w:instrText>
      </w:r>
      <w:r w:rsidR="005F2998">
        <w:rPr>
          <w:bCs/>
        </w:rPr>
      </w:r>
      <w:r w:rsidR="005F2998">
        <w:rPr>
          <w:bCs/>
        </w:rPr>
        <w:fldChar w:fldCharType="end"/>
      </w:r>
      <w:r w:rsidRPr="00E532C8">
        <w:rPr>
          <w:bCs/>
        </w:rPr>
      </w:r>
      <w:r w:rsidRPr="00E532C8">
        <w:rPr>
          <w:bCs/>
        </w:rPr>
        <w:fldChar w:fldCharType="separate"/>
      </w:r>
      <w:r w:rsidR="005F2998" w:rsidRPr="005F2998">
        <w:rPr>
          <w:bCs/>
          <w:noProof/>
          <w:vertAlign w:val="superscript"/>
        </w:rPr>
        <w:t>71</w:t>
      </w:r>
      <w:r w:rsidRPr="00E532C8">
        <w:rPr>
          <w:bCs/>
        </w:rPr>
        <w:fldChar w:fldCharType="end"/>
      </w:r>
    </w:p>
    <w:p w14:paraId="0303B4A4" w14:textId="77777777" w:rsidR="00D40837" w:rsidRPr="00E532C8" w:rsidRDefault="00D40837" w:rsidP="009A2BC8">
      <w:pPr>
        <w:rPr>
          <w:bCs/>
        </w:rPr>
      </w:pPr>
    </w:p>
    <w:p w14:paraId="5C800A8D" w14:textId="77777777" w:rsidR="004167E0" w:rsidRDefault="004167E0" w:rsidP="00D40837">
      <w:pPr>
        <w:pStyle w:val="Titre2"/>
      </w:pPr>
      <w:bookmarkStart w:id="94" w:name="_Toc26546065"/>
      <w:bookmarkStart w:id="95" w:name="_Toc27666877"/>
      <w:r>
        <w:t>Recommendations on contra-indications</w:t>
      </w:r>
      <w:bookmarkEnd w:id="94"/>
      <w:bookmarkEnd w:id="95"/>
    </w:p>
    <w:p w14:paraId="37219D70" w14:textId="00818BD0" w:rsidR="004167E0" w:rsidRPr="00E532C8" w:rsidRDefault="004167E0" w:rsidP="004167E0">
      <w:pPr>
        <w:spacing w:line="276" w:lineRule="auto"/>
        <w:rPr>
          <w:bCs/>
          <w:sz w:val="18"/>
          <w:szCs w:val="18"/>
        </w:rPr>
      </w:pPr>
      <w:r w:rsidRPr="00E532C8">
        <w:rPr>
          <w:bCs/>
        </w:rPr>
        <w:t xml:space="preserve">A history of anaphylactic reactions to the targeted food allergen was generally not an </w:t>
      </w:r>
      <w:r w:rsidRPr="00E532C8">
        <w:rPr>
          <w:bCs/>
          <w:szCs w:val="18"/>
        </w:rPr>
        <w:t>exclusion criterion in OIT studies. Evidence from large case series on whether baseline history of anaphylaxis had an impact on OIT outcomes is inconsistent</w:t>
      </w:r>
      <w:proofErr w:type="gramStart"/>
      <w:r w:rsidRPr="00E532C8">
        <w:rPr>
          <w:bCs/>
          <w:szCs w:val="18"/>
        </w:rPr>
        <w:t>,</w:t>
      </w:r>
      <w:proofErr w:type="gramEnd"/>
      <w:r w:rsidRPr="00E532C8">
        <w:rPr>
          <w:bCs/>
          <w:szCs w:val="18"/>
        </w:rPr>
        <w:fldChar w:fldCharType="begin">
          <w:fldData xml:space="preserve">PEVuZE5vdGU+PENpdGU+PEF1dGhvcj5FbGl6dXI8L0F1dGhvcj48WWVhcj4yMDE2PC9ZZWFyPjxS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GFsdC1wZXJpb2RpY2FsPjxmdWxsLXRpdGxlPkFu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</w:fldData>
        </w:fldChar>
      </w:r>
      <w:r w:rsidR="005F2998">
        <w:rPr>
          <w:bCs/>
          <w:szCs w:val="18"/>
        </w:rPr>
        <w:instrText xml:space="preserve"> ADDIN EN.CITE </w:instrText>
      </w:r>
      <w:r w:rsidR="005F2998">
        <w:rPr>
          <w:bCs/>
          <w:szCs w:val="18"/>
        </w:rPr>
        <w:fldChar w:fldCharType="begin">
          <w:fldData xml:space="preserve">PEVuZE5vdGU+PENpdGU+PEF1dGhvcj5FbGl6dXI8L0F1dGhvcj48WWVhcj4yMDE2PC9ZZWFyPjxS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7,8,14,16</w:t>
      </w:r>
      <w:r w:rsidRPr="00E532C8">
        <w:rPr>
          <w:bCs/>
          <w:szCs w:val="18"/>
        </w:rPr>
        <w:fldChar w:fldCharType="end"/>
      </w:r>
      <w:r w:rsidRPr="00E532C8">
        <w:rPr>
          <w:bCs/>
          <w:szCs w:val="18"/>
        </w:rPr>
        <w:t xml:space="preserve"> but most patients with a history of anaphylaxis were able to achieve at least partial desensitization.</w:t>
      </w:r>
      <w:r w:rsidRPr="00E532C8">
        <w:rPr>
          <w:bCs/>
          <w:szCs w:val="18"/>
        </w:rPr>
        <w:fldChar w:fldCharType="begin">
          <w:fldData xml:space="preserve">PEVuZE5vdGU+PENpdGU+PEF1dGhvcj5XYXNzZXJtYW48L0F1dGhvcj48WWVhcj4yMDE5PC9ZZWFy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TgtNDI2LmU0PC9wYWdlcz48dm9sdW1lPjc8L3ZvbHVtZT48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cGVyaW9kaWNhbD48YWx0LXBlcmlvZGljYWw+PGZ1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</w:fldData>
        </w:fldChar>
      </w:r>
      <w:r w:rsidR="005F2998">
        <w:rPr>
          <w:bCs/>
          <w:szCs w:val="18"/>
        </w:rPr>
        <w:instrText xml:space="preserve"> ADDIN EN.CITE </w:instrText>
      </w:r>
      <w:r w:rsidR="005F2998">
        <w:rPr>
          <w:bCs/>
          <w:szCs w:val="18"/>
        </w:rPr>
        <w:fldChar w:fldCharType="begin">
          <w:fldData xml:space="preserve">PEVuZE5vdGU+PENpdGU+PEF1dGhvcj5XYXNzZXJtYW48L0F1dGhvcj48WWVhcj4yMDE5PC9ZZWFy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TgtNDI2LmU0PC9wYWdlcz48dm9sdW1lPjc8L3ZvbHVtZT48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8,14</w:t>
      </w:r>
      <w:r w:rsidRPr="00E532C8">
        <w:rPr>
          <w:bCs/>
          <w:szCs w:val="18"/>
        </w:rPr>
        <w:fldChar w:fldCharType="end"/>
      </w:r>
    </w:p>
    <w:p w14:paraId="1FA19FD7" w14:textId="723D7DA7" w:rsidR="004167E0" w:rsidRPr="00E532C8" w:rsidRDefault="004167E0" w:rsidP="004167E0">
      <w:pPr>
        <w:spacing w:line="276" w:lineRule="auto"/>
        <w:rPr>
          <w:bCs/>
          <w:szCs w:val="20"/>
        </w:rPr>
      </w:pPr>
      <w:r w:rsidRPr="00E532C8">
        <w:rPr>
          <w:bCs/>
        </w:rPr>
        <w:t>Across two reports of OIT clinical practice, there was no correlation between a patient’s number of food allergies and the outcomes of</w:t>
      </w:r>
      <w:r w:rsidRPr="00E532C8">
        <w:rPr>
          <w:bCs/>
          <w:szCs w:val="18"/>
        </w:rPr>
        <w:t xml:space="preserve"> single-food OIT.</w:t>
      </w:r>
      <w:r w:rsidRPr="00E532C8">
        <w:rPr>
          <w:bCs/>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Cs/>
          <w:szCs w:val="18"/>
        </w:rPr>
        <w:instrText xml:space="preserve"> ADDIN EN.CITE </w:instrText>
      </w:r>
      <w:r w:rsidR="005F2998">
        <w:rPr>
          <w:bCs/>
          <w:szCs w:val="18"/>
        </w:rPr>
        <w:fldChar w:fldCharType="begin">
          <w:fldData xml:space="preserve">PEVuZE5vdGU+PENpdGU+PEF1dGhvcj5MZXZ5PC9BdXRob3I+PFllYXI+MjAxNDwvWWVhcj48UmVj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1OC02My5lMTwvcGFnZXM+PHZvbHVtZT4xMTI8L3Zv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14</w:t>
      </w:r>
      <w:r w:rsidRPr="00E532C8">
        <w:rPr>
          <w:bCs/>
          <w:szCs w:val="18"/>
        </w:rPr>
        <w:fldChar w:fldCharType="end"/>
      </w:r>
      <w:r w:rsidRPr="00E532C8">
        <w:rPr>
          <w:bCs/>
          <w:szCs w:val="18"/>
        </w:rPr>
        <w:t xml:space="preserve"> </w:t>
      </w:r>
      <w:r w:rsidRPr="00E532C8">
        <w:rPr>
          <w:bCs/>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bCs/>
          <w:szCs w:val="18"/>
        </w:rPr>
        <w:instrText xml:space="preserve"> ADDIN EN.CITE </w:instrText>
      </w:r>
      <w:r w:rsidR="005F2998">
        <w:rPr>
          <w:bCs/>
          <w:szCs w:val="18"/>
        </w:rPr>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7</w:t>
      </w:r>
      <w:r w:rsidRPr="00E532C8">
        <w:rPr>
          <w:bCs/>
          <w:szCs w:val="18"/>
        </w:rPr>
        <w:fldChar w:fldCharType="end"/>
      </w:r>
      <w:r w:rsidRPr="00E532C8">
        <w:rPr>
          <w:bCs/>
          <w:szCs w:val="18"/>
        </w:rPr>
        <w:t xml:space="preserve"> Studies of multi-food OIT targeting </w:t>
      </w:r>
      <w:r w:rsidRPr="00E532C8">
        <w:rPr>
          <w:bCs/>
          <w:szCs w:val="18"/>
        </w:rPr>
        <w:lastRenderedPageBreak/>
        <w:t>patients with multiple food allergies raise no particular safety or efficacy issues in this patient demographic.</w:t>
      </w:r>
      <w:r w:rsidRPr="00E532C8">
        <w:rPr>
          <w:bCs/>
        </w:rPr>
        <w:fldChar w:fldCharType="begin">
          <w:fldData xml:space="preserve">PEVuZE5vdGU+PENpdGU+PEF1dGhvcj5CZWdpbjwvQXV0aG9yPjxZZWFyPjIwMTQ8L1llYXI+PFJl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lZGl0aW9uPjIwMTkvMDkvMDk8L2Vk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</w:fldData>
        </w:fldChar>
      </w:r>
      <w:r w:rsidR="005F2998">
        <w:rPr>
          <w:bCs/>
        </w:rPr>
        <w:instrText xml:space="preserve"> ADDIN EN.CITE </w:instrText>
      </w:r>
      <w:r w:rsidR="005F2998">
        <w:rPr>
          <w:bCs/>
        </w:rPr>
        <w:fldChar w:fldCharType="begin">
          <w:fldData xml:space="preserve">PEVuZE5vdGU+PENpdGU+PEF1dGhvcj5CZWdpbjwvQXV0aG9yPjxZZWFyPjIwMTQ8L1llYXI+PFJl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</w:fldData>
        </w:fldChar>
      </w:r>
      <w:r w:rsidR="005F2998">
        <w:rPr>
          <w:bCs/>
        </w:rPr>
        <w:instrText xml:space="preserve"> ADDIN EN.CITE.DATA </w:instrText>
      </w:r>
      <w:r w:rsidR="005F2998">
        <w:rPr>
          <w:bCs/>
        </w:rPr>
      </w:r>
      <w:r w:rsidR="005F2998">
        <w:rPr>
          <w:bCs/>
        </w:rPr>
        <w:fldChar w:fldCharType="end"/>
      </w:r>
      <w:r w:rsidRPr="00E532C8">
        <w:rPr>
          <w:bCs/>
        </w:rPr>
      </w:r>
      <w:r w:rsidRPr="00E532C8">
        <w:rPr>
          <w:bCs/>
        </w:rPr>
        <w:fldChar w:fldCharType="separate"/>
      </w:r>
      <w:r w:rsidR="005F2998" w:rsidRPr="005F2998">
        <w:rPr>
          <w:bCs/>
          <w:noProof/>
          <w:vertAlign w:val="superscript"/>
        </w:rPr>
        <w:t>22,23,96,97</w:t>
      </w:r>
      <w:r w:rsidRPr="00E532C8">
        <w:rPr>
          <w:bCs/>
        </w:rPr>
        <w:fldChar w:fldCharType="end"/>
      </w:r>
    </w:p>
    <w:p w14:paraId="167DBFE4" w14:textId="486A08DB" w:rsidR="004167E0" w:rsidRPr="00E532C8" w:rsidRDefault="004167E0" w:rsidP="004167E0">
      <w:pPr>
        <w:spacing w:line="276" w:lineRule="auto"/>
        <w:rPr>
          <w:bCs/>
          <w:szCs w:val="18"/>
        </w:rPr>
      </w:pPr>
      <w:r w:rsidRPr="00E532C8">
        <w:rPr>
          <w:bCs/>
        </w:rPr>
        <w:t xml:space="preserve">In many </w:t>
      </w:r>
      <w:r w:rsidRPr="00E532C8">
        <w:rPr>
          <w:bCs/>
          <w:szCs w:val="18"/>
        </w:rPr>
        <w:t>RCTs</w:t>
      </w:r>
      <w:r w:rsidRPr="00E532C8">
        <w:rPr>
          <w:bCs/>
        </w:rPr>
        <w:fldChar w:fldCharType="begin">
          <w:fldData xml:space="preserve">PEVuZE5vdGU+PENpdGU+PEF1dGhvcj5CaXJkPC9BdXRob3I+PFllYXI+MjAxODwvWWVhcj48UmVj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zNDMtNzwvcGFnZXM+PHZvbHVtZT4xMjE8L3ZvbHVtZT48bnVtYmVyPjI8L251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ODEt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3MzctNDQuZTg8L3BhZ2VzPjx2b2x1bWU+MTM1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5MS0yMDAxPC9wYWdlcz48dm9sdW1lPjM3OTwvdm9s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</w:fldData>
        </w:fldChar>
      </w:r>
      <w:r w:rsidR="005F2998">
        <w:rPr>
          <w:bCs/>
        </w:rPr>
        <w:instrText xml:space="preserve"> ADDIN EN.CITE </w:instrText>
      </w:r>
      <w:r w:rsidR="005F2998">
        <w:rPr>
          <w:bCs/>
        </w:rPr>
        <w:fldChar w:fldCharType="begin">
          <w:fldData xml:space="preserve">PEVuZE5vdGU+PENpdGU+PEF1dGhvcj5CaXJkPC9BdXRob3I+PFllYXI+MjAxODwvWWVhcj48UmVj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zNDMtNzwvcGFnZXM+PHZvbHVtZT4xMjE8L3ZvbHVtZT48bnVtYmVyPjI8L251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3MzctNDQuZTg8L3BhZ2VzPjx2b2x1bWU+MTM1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k5MS0yMDAxPC9wYWdlcz48dm9sdW1lPjM3OTwvdm9s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</w:fldData>
        </w:fldChar>
      </w:r>
      <w:r w:rsidR="005F2998">
        <w:rPr>
          <w:bCs/>
        </w:rPr>
        <w:instrText xml:space="preserve"> ADDIN EN.CITE.DATA </w:instrText>
      </w:r>
      <w:r w:rsidR="005F2998">
        <w:rPr>
          <w:bCs/>
        </w:rPr>
      </w:r>
      <w:r w:rsidR="005F2998">
        <w:rPr>
          <w:bCs/>
        </w:rPr>
        <w:fldChar w:fldCharType="end"/>
      </w:r>
      <w:r w:rsidRPr="00E532C8">
        <w:rPr>
          <w:bCs/>
        </w:rPr>
      </w:r>
      <w:r w:rsidRPr="00E532C8">
        <w:rPr>
          <w:bCs/>
        </w:rPr>
        <w:fldChar w:fldCharType="separate"/>
      </w:r>
      <w:r w:rsidR="005F2998" w:rsidRPr="005F2998">
        <w:rPr>
          <w:bCs/>
          <w:noProof/>
          <w:vertAlign w:val="superscript"/>
        </w:rPr>
        <w:t>2-6,10,13,20</w:t>
      </w:r>
      <w:r w:rsidRPr="00E532C8">
        <w:rPr>
          <w:bCs/>
        </w:rPr>
        <w:fldChar w:fldCharType="end"/>
      </w:r>
      <w:r w:rsidRPr="00E532C8">
        <w:rPr>
          <w:bCs/>
        </w:rPr>
        <w:t xml:space="preserve"> and reports of clinical practice</w:t>
      </w:r>
      <w:proofErr w:type="gramStart"/>
      <w:r w:rsidRPr="00E532C8">
        <w:rPr>
          <w:bCs/>
        </w:rPr>
        <w:t>,</w:t>
      </w:r>
      <w:proofErr w:type="gramEnd"/>
      <w:r w:rsidRPr="00E532C8">
        <w:rPr>
          <w:bCs/>
        </w:rPr>
        <w:fldChar w:fldCharType="begin">
          <w:fldData xml:space="preserve">PEVuZE5vdGU+PENpdGU+PEF1dGhvcj5MZXZ5PC9BdXRob3I+PFllYXI+MjAxNDwvWWVhcj48UmVj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GFsdC1wZXJpb2RpY2FsPjxmdWxsLXRpdGxlPkFubiBB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UxOS01MjY8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</w:fldData>
        </w:fldChar>
      </w:r>
      <w:r w:rsidR="005F2998">
        <w:rPr>
          <w:bCs/>
        </w:rPr>
        <w:instrText xml:space="preserve"> ADDIN EN.CITE </w:instrText>
      </w:r>
      <w:r w:rsidR="005F2998">
        <w:rPr>
          <w:bCs/>
        </w:rPr>
        <w:fldChar w:fldCharType="begin">
          <w:fldData xml:space="preserve">PEVuZE5vdGU+PENpdGU+PEF1dGhvcj5MZXZ5PC9BdXRob3I+PFllYXI+MjAxNDwvWWVhcj48UmVj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</w:fldData>
        </w:fldChar>
      </w:r>
      <w:r w:rsidR="005F2998">
        <w:rPr>
          <w:bCs/>
        </w:rPr>
        <w:instrText xml:space="preserve"> ADDIN EN.CITE.DATA </w:instrText>
      </w:r>
      <w:r w:rsidR="005F2998">
        <w:rPr>
          <w:bCs/>
        </w:rPr>
      </w:r>
      <w:r w:rsidR="005F2998">
        <w:rPr>
          <w:bCs/>
        </w:rPr>
        <w:fldChar w:fldCharType="end"/>
      </w:r>
      <w:r w:rsidRPr="00E532C8">
        <w:rPr>
          <w:bCs/>
        </w:rPr>
      </w:r>
      <w:r w:rsidRPr="00E532C8">
        <w:rPr>
          <w:bCs/>
        </w:rPr>
        <w:fldChar w:fldCharType="separate"/>
      </w:r>
      <w:r w:rsidR="005F2998" w:rsidRPr="005F2998">
        <w:rPr>
          <w:bCs/>
          <w:noProof/>
          <w:vertAlign w:val="superscript"/>
        </w:rPr>
        <w:t>7,9,14</w:t>
      </w:r>
      <w:r w:rsidRPr="00E532C8">
        <w:rPr>
          <w:bCs/>
        </w:rPr>
        <w:fldChar w:fldCharType="end"/>
      </w:r>
      <w:r w:rsidRPr="00E532C8">
        <w:rPr>
          <w:bCs/>
        </w:rPr>
        <w:t xml:space="preserve"> severe and/or poorly controlled or unstable asthma was an exclusion criterion for OIT. Baseline asthma was associated with an increased risk of adverse reactions in large case series, </w:t>
      </w:r>
      <w:r w:rsidRPr="00E532C8">
        <w:rPr>
          <w:bCs/>
          <w:szCs w:val="18"/>
        </w:rPr>
        <w:fldChar w:fldCharType="begin">
          <w:fldData xml:space="preserve">PEVuZE5vdGU+PENpdGU+PEF1dGhvcj5FbGl6dXI8L0F1dGhvcj48WWVhcj4yMDE1PC9ZZWFyPjxS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yNDAtMjQ0LmUxPC9wYWdlcz48dm9sdW1lPjExNDwv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OC0yNTwvcGFnZXM+PHZvbHVtZT40NDwvdm9sdW1lPjxudW1iZXI+MTwvbnVt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ODgyLTg4OC5lNTwvcGFnZXM+PHZvbHVtZT4xMzk8L3ZvbHVtZT48bnVt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</w:fldData>
        </w:fldChar>
      </w:r>
      <w:r w:rsidR="005F2998">
        <w:rPr>
          <w:bCs/>
          <w:szCs w:val="18"/>
        </w:rPr>
        <w:instrText xml:space="preserve"> ADDIN EN.CITE </w:instrText>
      </w:r>
      <w:r w:rsidR="005F2998">
        <w:rPr>
          <w:bCs/>
          <w:szCs w:val="18"/>
        </w:rPr>
        <w:fldChar w:fldCharType="begin">
          <w:fldData xml:space="preserve">PEVuZE5vdGU+PENpdGU+PEF1dGhvcj5FbGl6dXI8L0F1dGhvcj48WWVhcj4yMDE1PC9ZZWFyPjxS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ODgyLTg4OC5lNTwvcGFnZXM+PHZvbHVtZT4xMzk8L3ZvbHVtZT48bnVt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8,73,85,87</w:t>
      </w:r>
      <w:r w:rsidRPr="00E532C8">
        <w:rPr>
          <w:bCs/>
          <w:szCs w:val="18"/>
        </w:rPr>
        <w:fldChar w:fldCharType="end"/>
      </w:r>
      <w:r w:rsidRPr="00E532C8">
        <w:rPr>
          <w:bCs/>
          <w:szCs w:val="18"/>
        </w:rPr>
        <w:t xml:space="preserve"> and asthma exacerbation was recorded as an adverse event in peanut and egg RCTs.</w:t>
      </w:r>
      <w:r w:rsidRPr="00E532C8">
        <w:rPr>
          <w:szCs w:val="18"/>
        </w:rPr>
        <w:fldChar w:fldCharType="begin">
          <w:fldData xml:space="preserve">PEVuZE5vdGU+PENpdGU+PEF1dGhvcj5NYXJ0aW4tTXVub3o8L0F1dGhvcj48WWVhcj4yMDE5PC9Z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YWx0LXBlcmlvZGljYWw+PGZ1bGwtdGl0bGU+UGVkaWF0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kxLTIwMDE8L3BhZ2VzPjx2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</w:fldData>
        </w:fldChar>
      </w:r>
      <w:r w:rsidR="005F2998">
        <w:rPr>
          <w:szCs w:val="18"/>
        </w:rPr>
        <w:instrText xml:space="preserve"> ADDIN EN.CITE </w:instrText>
      </w:r>
      <w:r w:rsidR="005F2998">
        <w:rPr>
          <w:szCs w:val="18"/>
        </w:rPr>
        <w:fldChar w:fldCharType="begin">
          <w:fldData xml:space="preserve">PEVuZE5vdGU+PENpdGU+PEF1dGhvcj5NYXJ0aW4tTXVub3o8L0F1dGhvcj48WWVhcj4yMDE5PC9Z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YWx0LXBlcmlvZGljYWw+PGZ1bGwtdGl0bGU+UGVkaWF0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OTkxLTIwMDE8L3BhZ2VzPjx2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6,20</w:t>
      </w:r>
      <w:r w:rsidRPr="00E532C8">
        <w:rPr>
          <w:szCs w:val="18"/>
        </w:rPr>
        <w:fldChar w:fldCharType="end"/>
      </w:r>
      <w:r w:rsidRPr="00E532C8">
        <w:rPr>
          <w:bCs/>
          <w:szCs w:val="18"/>
        </w:rPr>
        <w:t xml:space="preserve"> Nevertheless, most patients with controlled asthma were able to achieve at least partial desensitization.</w:t>
      </w:r>
      <w:r w:rsidRPr="00E532C8">
        <w:rPr>
          <w:bCs/>
          <w:szCs w:val="18"/>
        </w:rPr>
        <w:fldChar w:fldCharType="begin">
          <w:fldData xml:space="preserve">PEVuZE5vdGU+PENpdGU+PEF1dGhvcj5LYXVwcGlsYTwvQXV0aG9yPjxZZWFyPjIwMTk8L1llYXI+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UxOS01MjY8L3BhZ2VzPjx2b2x1bWU+Mjk8L3ZvbHVtZT48bnVtYmVyPjU8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I0MC0yNDQuZTE8L3BhZ2VzPjx2b2x1bWU+MTE0PC92b2x1bWU+PG51bWJl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</w:fldData>
        </w:fldChar>
      </w:r>
      <w:r w:rsidR="005F2998">
        <w:rPr>
          <w:bCs/>
          <w:szCs w:val="18"/>
        </w:rPr>
        <w:instrText xml:space="preserve"> ADDIN EN.CITE </w:instrText>
      </w:r>
      <w:r w:rsidR="005F2998">
        <w:rPr>
          <w:bCs/>
          <w:szCs w:val="18"/>
        </w:rPr>
        <w:fldChar w:fldCharType="begin">
          <w:fldData xml:space="preserve">PEVuZE5vdGU+PENpdGU+PEF1dGhvcj5LYXVwcGlsYTwvQXV0aG9yPjxZZWFyPjIwMTk8L1llYXI+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I0MC0yNDQuZTE8L3BhZ2VzPjx2b2x1bWU+MTE0PC92b2x1bWU+PG51bWJl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</w:fldData>
        </w:fldChar>
      </w:r>
      <w:r w:rsidR="005F2998">
        <w:rPr>
          <w:bCs/>
          <w:szCs w:val="18"/>
        </w:rPr>
        <w:instrText xml:space="preserve"> ADDIN EN.CITE.DATA </w:instrText>
      </w:r>
      <w:r w:rsidR="005F2998">
        <w:rPr>
          <w:bCs/>
          <w:szCs w:val="18"/>
        </w:rPr>
      </w:r>
      <w:r w:rsidR="005F2998">
        <w:rPr>
          <w:bCs/>
          <w:szCs w:val="18"/>
        </w:rPr>
        <w:fldChar w:fldCharType="end"/>
      </w:r>
      <w:r w:rsidRPr="00E532C8">
        <w:rPr>
          <w:bCs/>
          <w:szCs w:val="18"/>
        </w:rPr>
      </w:r>
      <w:r w:rsidRPr="00E532C8">
        <w:rPr>
          <w:bCs/>
          <w:szCs w:val="18"/>
        </w:rPr>
        <w:fldChar w:fldCharType="separate"/>
      </w:r>
      <w:r w:rsidR="005F2998" w:rsidRPr="005F2998">
        <w:rPr>
          <w:bCs/>
          <w:noProof/>
          <w:szCs w:val="18"/>
          <w:vertAlign w:val="superscript"/>
        </w:rPr>
        <w:t>7,8,15,73</w:t>
      </w:r>
      <w:r w:rsidRPr="00E532C8">
        <w:rPr>
          <w:bCs/>
          <w:szCs w:val="18"/>
        </w:rPr>
        <w:fldChar w:fldCharType="end"/>
      </w:r>
      <w:r w:rsidRPr="00E532C8">
        <w:rPr>
          <w:bCs/>
          <w:szCs w:val="18"/>
        </w:rPr>
        <w:t xml:space="preserve"> </w:t>
      </w:r>
    </w:p>
    <w:p w14:paraId="71375DEC" w14:textId="742161D6" w:rsidR="004167E0" w:rsidRDefault="004167E0" w:rsidP="004167E0">
      <w:pPr>
        <w:spacing w:line="276" w:lineRule="auto"/>
        <w:rPr>
          <w:szCs w:val="18"/>
        </w:rPr>
      </w:pPr>
      <w:r w:rsidRPr="00E532C8">
        <w:rPr>
          <w:szCs w:val="18"/>
        </w:rPr>
        <w:t xml:space="preserve">OIT requires patients (and/or </w:t>
      </w:r>
      <w:r w:rsidRPr="00E532C8">
        <w:rPr>
          <w:bCs/>
          <w:szCs w:val="18"/>
        </w:rPr>
        <w:t>their</w:t>
      </w:r>
      <w:r w:rsidRPr="00E532C8">
        <w:rPr>
          <w:szCs w:val="18"/>
        </w:rPr>
        <w:t xml:space="preserve"> caregivers) to regularly attend visits, understand and follow instructions regarding administering the treatment at home, and be able to recognize and treat adverse events.</w:t>
      </w:r>
      <w:r w:rsidRPr="00E532C8">
        <w:rPr>
          <w:szCs w:val="18"/>
        </w:rPr>
        <w:fldChar w:fldCharType="begin">
          <w:fldData xml:space="preserve">PEVuZE5vdGU+PENpdGU+PEF1dGhvcj5QYWpubzwvQXV0aG9yPjxZZWFyPjIwMTg8L1llYXI+PFJl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Nzk5LTgxNTwvcGFnZXM+PHZvbHVtZT43Mzwv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yNzItMjc1PC9wYWdlcz48dm9sdW1l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</w:fldData>
        </w:fldChar>
      </w:r>
      <w:r w:rsidR="005F2998">
        <w:rPr>
          <w:szCs w:val="18"/>
        </w:rPr>
        <w:instrText xml:space="preserve"> ADDIN EN.CITE </w:instrText>
      </w:r>
      <w:r w:rsidR="005F2998">
        <w:rPr>
          <w:szCs w:val="18"/>
        </w:rPr>
        <w:fldChar w:fldCharType="begin">
          <w:fldData xml:space="preserve">PEVuZE5vdGU+PENpdGU+PEF1dGhvcj5QYWpubzwvQXV0aG9yPjxZZWFyPjIwMTg8L1llYXI+PFJl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</w:fldData>
        </w:fldChar>
      </w:r>
      <w:r w:rsidR="005F2998">
        <w:rPr>
          <w:szCs w:val="18"/>
        </w:rPr>
        <w:instrText xml:space="preserve"> ADDIN EN.CITE.DATA </w:instrText>
      </w:r>
      <w:r w:rsidR="005F2998">
        <w:rPr>
          <w:szCs w:val="18"/>
        </w:rPr>
      </w:r>
      <w:r w:rsidR="005F2998">
        <w:rPr>
          <w:szCs w:val="18"/>
        </w:rPr>
        <w:fldChar w:fldCharType="end"/>
      </w:r>
      <w:r w:rsidRPr="00E532C8">
        <w:rPr>
          <w:szCs w:val="18"/>
        </w:rPr>
      </w:r>
      <w:r w:rsidRPr="00E532C8">
        <w:rPr>
          <w:szCs w:val="18"/>
        </w:rPr>
        <w:fldChar w:fldCharType="separate"/>
      </w:r>
      <w:r w:rsidR="005F2998" w:rsidRPr="005F2998">
        <w:rPr>
          <w:noProof/>
          <w:szCs w:val="18"/>
          <w:vertAlign w:val="superscript"/>
        </w:rPr>
        <w:t>59,98,99</w:t>
      </w:r>
      <w:r w:rsidRPr="00E532C8">
        <w:rPr>
          <w:szCs w:val="18"/>
        </w:rPr>
        <w:fldChar w:fldCharType="end"/>
      </w:r>
    </w:p>
    <w:p w14:paraId="741B2D9A" w14:textId="77777777" w:rsidR="0045133E" w:rsidRDefault="0045133E" w:rsidP="00D40837">
      <w:pPr>
        <w:pStyle w:val="Titre2"/>
      </w:pPr>
      <w:bookmarkStart w:id="96" w:name="_Toc26546066"/>
      <w:bookmarkStart w:id="97" w:name="_Toc27666878"/>
      <w:r w:rsidRPr="00580862">
        <w:t>Recommendations on personalized protocols</w:t>
      </w:r>
      <w:bookmarkEnd w:id="96"/>
      <w:bookmarkEnd w:id="97"/>
      <w:r w:rsidRPr="00580862">
        <w:t xml:space="preserve"> </w:t>
      </w:r>
    </w:p>
    <w:p w14:paraId="51B16B59" w14:textId="77777777" w:rsidR="0045133E" w:rsidRDefault="0045133E" w:rsidP="0045133E">
      <w:r>
        <w:t>Published OIT protocols vary in terms of food allergen product and preparation, initial dose escalation, build-up starting and target dose, up-doing frequency, length of build-up phase and maintenance d</w:t>
      </w:r>
      <w:r w:rsidR="00C85744">
        <w:t xml:space="preserve">ose and frequency (see </w:t>
      </w:r>
      <w:r>
        <w:t xml:space="preserve">Table A1 in </w:t>
      </w:r>
      <w:r w:rsidR="00C85744">
        <w:t>Appendix 2</w:t>
      </w:r>
      <w:r>
        <w:t xml:space="preserve">). </w:t>
      </w:r>
    </w:p>
    <w:p w14:paraId="1E701FA8" w14:textId="7730DDFC" w:rsidR="0045133E" w:rsidRDefault="0045133E" w:rsidP="0045133E">
      <w:r w:rsidRPr="008F445A">
        <w:t xml:space="preserve">Most </w:t>
      </w:r>
      <w:r>
        <w:t xml:space="preserve">OIT </w:t>
      </w:r>
      <w:r w:rsidRPr="008F445A">
        <w:t xml:space="preserve">clinical trials and all </w:t>
      </w:r>
      <w:r>
        <w:t xml:space="preserve">OIT </w:t>
      </w:r>
      <w:r w:rsidRPr="008F445A">
        <w:t>clinical practice</w:t>
      </w:r>
      <w:r>
        <w:t xml:space="preserve"> studies</w:t>
      </w:r>
      <w:r w:rsidRPr="008F445A">
        <w:t xml:space="preserve"> </w:t>
      </w:r>
      <w:r w:rsidRPr="008F4384">
        <w:t xml:space="preserve">used non-pharmaceutical </w:t>
      </w:r>
      <w:r w:rsidRPr="008F445A">
        <w:t xml:space="preserve">food-based products. There </w:t>
      </w:r>
      <w:r>
        <w:t>are</w:t>
      </w:r>
      <w:r w:rsidRPr="008F445A">
        <w:t xml:space="preserve"> no head-to-head comparison</w:t>
      </w:r>
      <w:r>
        <w:t>s</w:t>
      </w:r>
      <w:r w:rsidRPr="008F445A">
        <w:t xml:space="preserve"> </w:t>
      </w:r>
      <w:r w:rsidRPr="008F4384">
        <w:t>between pharmaceutical and</w:t>
      </w:r>
      <w:r w:rsidRPr="008F445A">
        <w:t xml:space="preserve"> food-based products.</w:t>
      </w:r>
      <w:r>
        <w:t xml:space="preserve"> Meta-analysis of peanut OIT RCTs found that both </w:t>
      </w:r>
      <w:r w:rsidRPr="00CA2792">
        <w:t>proprietary and non-proprietary OIT products le</w:t>
      </w:r>
      <w:r>
        <w:t>d to desensitization</w:t>
      </w:r>
      <w:r w:rsidRPr="00CA2792">
        <w:t xml:space="preserve"> </w:t>
      </w:r>
      <w:r>
        <w:t>versus placebo or usual care</w:t>
      </w:r>
      <w:r w:rsidRPr="00CA2792">
        <w:t xml:space="preserve"> (non-proprietary: 67% [64/93] vs 7.5% ([4/53]; proprietary: 53% [256/481] vs 2.2% [5/231]).</w:t>
      </w:r>
      <w:r w:rsidRPr="00CA2792">
        <w:fldChar w:fldCharType="begin"/>
      </w:r>
      <w:r w:rsidR="005F2998">
        <w:instrText xml:space="preserve"> ADDIN EN.CITE &lt;EndNote&gt;&lt;Cite&gt;&lt;Author&gt;Chu&lt;/Author&gt;&lt;Year&gt;2019&lt;/Year&gt;&lt;RecNum&gt;13400&lt;/RecNum&gt;&lt;DisplayText&gt;&lt;style face="superscript"&gt;31&lt;/style&gt;&lt;/DisplayText&gt;&lt;record&gt;&lt;rec-number&gt;13400&lt;/rec-number&gt;&lt;foreign-keys&gt;&lt;key app="EN" db-id="x9wzz5atbsd22oefrz25wtay2xf5fvep500r" timestamp="1558553325"&gt;13400&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ü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dates&gt;&lt;year&gt;2019&lt;/year&gt;&lt;pub-dates&gt;&lt;date&gt;2019/04/25/&lt;/date&gt;&lt;/pub-dates&gt;&lt;/dates&gt;&lt;isbn&gt;0140-6736&lt;/isbn&gt;&lt;urls&gt;&lt;related-urls&gt;&lt;url&gt;http://www.sciencedirect.com/science/article/pii/S0140673619304209&lt;/url&gt;&lt;/related-urls&gt;&lt;/urls&gt;&lt;custom1&gt;systematic review&lt;/custom1&gt;&lt;electronic-resource-num&gt;10.1016/S0140-6736(19)30420-9&lt;/electronic-resource-num&gt;&lt;/record&gt;&lt;/Cite&gt;&lt;/EndNote&gt;</w:instrText>
      </w:r>
      <w:r w:rsidRPr="00CA2792">
        <w:fldChar w:fldCharType="separate"/>
      </w:r>
      <w:r w:rsidR="005F2998" w:rsidRPr="005F2998">
        <w:rPr>
          <w:noProof/>
          <w:vertAlign w:val="superscript"/>
        </w:rPr>
        <w:t>31</w:t>
      </w:r>
      <w:r w:rsidRPr="00CA2792">
        <w:fldChar w:fldCharType="end"/>
      </w:r>
      <w:r w:rsidRPr="00CA2792">
        <w:t xml:space="preserve"> </w:t>
      </w:r>
    </w:p>
    <w:p w14:paraId="4E7B4034" w14:textId="5E4AB7B3" w:rsidR="0045133E" w:rsidRDefault="0045133E" w:rsidP="0045133E">
      <w:r>
        <w:t>In terms of data directly comparing different OIT protocols, o</w:t>
      </w:r>
      <w:r w:rsidRPr="00CA2792">
        <w:t xml:space="preserve">ne </w:t>
      </w:r>
      <w:r>
        <w:t>egg OIT RCT</w:t>
      </w:r>
      <w:r w:rsidRPr="00CA2792">
        <w:t xml:space="preserve"> </w:t>
      </w:r>
      <w:r>
        <w:t>indicated</w:t>
      </w:r>
      <w:r w:rsidRPr="00CA2792">
        <w:t xml:space="preserve"> </w:t>
      </w:r>
      <w:r>
        <w:t>better</w:t>
      </w:r>
      <w:r w:rsidRPr="00CA2792">
        <w:t xml:space="preserve"> efficacy outco</w:t>
      </w:r>
      <w:r>
        <w:t>mes when weekly up-dosing was combined with small daily dose increments than with weekly up-dosing only.</w:t>
      </w:r>
      <w:r w:rsidRPr="001D566D">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instrText xml:space="preserve"> ADDIN EN.CITE </w:instrText>
      </w:r>
      <w:r w:rsidR="005F2998">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instrText xml:space="preserve"> ADDIN EN.CITE.DATA </w:instrText>
      </w:r>
      <w:r w:rsidR="005F2998">
        <w:fldChar w:fldCharType="end"/>
      </w:r>
      <w:r w:rsidRPr="001D566D">
        <w:fldChar w:fldCharType="separate"/>
      </w:r>
      <w:r w:rsidR="005F2998" w:rsidRPr="005F2998">
        <w:rPr>
          <w:noProof/>
          <w:vertAlign w:val="superscript"/>
        </w:rPr>
        <w:t>29</w:t>
      </w:r>
      <w:r w:rsidRPr="001D566D">
        <w:fldChar w:fldCharType="end"/>
      </w:r>
      <w:r>
        <w:t xml:space="preserve"> With respect to safety, this approach was associated with higher</w:t>
      </w:r>
      <w:r w:rsidRPr="00D4694C">
        <w:t xml:space="preserve"> rates of mild and local reactions but </w:t>
      </w:r>
      <w:r>
        <w:t>lower rates</w:t>
      </w:r>
      <w:r w:rsidRPr="00D4694C">
        <w:t xml:space="preserve"> of moderate to severe reaction</w:t>
      </w:r>
      <w:r w:rsidRPr="001D566D">
        <w:t>s.</w:t>
      </w:r>
      <w:r w:rsidRPr="001D566D">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instrText xml:space="preserve"> ADDIN EN.CITE </w:instrText>
      </w:r>
      <w:r w:rsidR="005F2998">
        <w:fldChar w:fldCharType="begin">
          <w:fldData xml:space="preserve">PEVuZE5vdGU+PENpdGU+PEF1dGhvcj5OdXJtYXRvdjwvQXV0aG9yPjxZZWFyPjIwMTc8L1llYXI+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</w:fldData>
        </w:fldChar>
      </w:r>
      <w:r w:rsidR="005F2998">
        <w:instrText xml:space="preserve"> ADDIN EN.CITE.DATA </w:instrText>
      </w:r>
      <w:r w:rsidR="005F2998">
        <w:fldChar w:fldCharType="end"/>
      </w:r>
      <w:r w:rsidRPr="001D566D">
        <w:fldChar w:fldCharType="separate"/>
      </w:r>
      <w:r w:rsidR="005F2998" w:rsidRPr="005F2998">
        <w:rPr>
          <w:noProof/>
          <w:vertAlign w:val="superscript"/>
        </w:rPr>
        <w:t>29</w:t>
      </w:r>
      <w:r w:rsidRPr="001D566D">
        <w:fldChar w:fldCharType="end"/>
      </w:r>
      <w:r w:rsidRPr="001D566D">
        <w:t xml:space="preserve"> </w:t>
      </w:r>
      <w:r>
        <w:t xml:space="preserve">Two small RCTs reported similar efficacy outcomes </w:t>
      </w:r>
      <w:r w:rsidRPr="001D566D">
        <w:rPr>
          <w:szCs w:val="18"/>
        </w:rPr>
        <w:t xml:space="preserve">comparing different target </w:t>
      </w:r>
      <w:r>
        <w:rPr>
          <w:szCs w:val="18"/>
        </w:rPr>
        <w:t xml:space="preserve">or maintenance </w:t>
      </w:r>
      <w:r w:rsidRPr="0088219F">
        <w:rPr>
          <w:szCs w:val="18"/>
        </w:rPr>
        <w:t>doses</w:t>
      </w:r>
      <w:proofErr w:type="gramStart"/>
      <w:r>
        <w:rPr>
          <w:szCs w:val="18"/>
        </w:rPr>
        <w:t>;</w:t>
      </w:r>
      <w:proofErr w:type="gramEnd"/>
      <w:r w:rsidRPr="0088219F">
        <w:rPr>
          <w:lang w:eastAsia="fr-CA"/>
        </w:rPr>
        <w:fldChar w:fldCharType="begin">
          <w:fldData xml:space="preserve">PEVuZE5vdGU+PENpdGU+PEF1dGhvcj5Ob3dhay1XZWdyenluPC9BdXRob3I+PFllYXI+MjAxOTwv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2NTEtNjYxLmU5PC9wYWdlcz48dm9sdW1l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NzMtMTgxLmU4PC9wYWdlcz48dm9sdW1lPjEzOTwvdm9s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</w:fldData>
        </w:fldChar>
      </w:r>
      <w:r w:rsidR="005F2998">
        <w:rPr>
          <w:lang w:eastAsia="fr-CA"/>
        </w:rPr>
        <w:instrText xml:space="preserve"> ADDIN EN.CITE </w:instrText>
      </w:r>
      <w:r w:rsidR="005F2998">
        <w:rPr>
          <w:lang w:eastAsia="fr-CA"/>
        </w:rPr>
        <w:fldChar w:fldCharType="begin">
          <w:fldData xml:space="preserve">PEVuZE5vdGU+PENpdGU+PEF1dGhvcj5Ob3dhay1XZWdyenluPC9BdXRob3I+PFllYXI+MjAxOTwv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2NTEtNjYxLmU5PC9wYWdlcz48dm9sdW1l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xNzMtMTgxLmU4PC9wYWdlcz48dm9sdW1lPjEzOTwvdm9s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</w:fldData>
        </w:fldChar>
      </w:r>
      <w:r w:rsidR="005F2998">
        <w:rPr>
          <w:lang w:eastAsia="fr-CA"/>
        </w:rPr>
        <w:instrText xml:space="preserve"> ADDIN EN.CITE.DATA </w:instrText>
      </w:r>
      <w:r w:rsidR="005F2998">
        <w:rPr>
          <w:lang w:eastAsia="fr-CA"/>
        </w:rPr>
      </w:r>
      <w:r w:rsidR="005F2998">
        <w:rPr>
          <w:lang w:eastAsia="fr-CA"/>
        </w:rPr>
        <w:fldChar w:fldCharType="end"/>
      </w:r>
      <w:r w:rsidRPr="0088219F">
        <w:rPr>
          <w:lang w:eastAsia="fr-CA"/>
        </w:rPr>
      </w:r>
      <w:r w:rsidRPr="0088219F">
        <w:rPr>
          <w:lang w:eastAsia="fr-CA"/>
        </w:rPr>
        <w:fldChar w:fldCharType="separate"/>
      </w:r>
      <w:r w:rsidR="005F2998" w:rsidRPr="005F2998">
        <w:rPr>
          <w:noProof/>
          <w:vertAlign w:val="superscript"/>
          <w:lang w:eastAsia="fr-CA"/>
        </w:rPr>
        <w:t>24,68</w:t>
      </w:r>
      <w:r w:rsidRPr="0088219F">
        <w:rPr>
          <w:lang w:eastAsia="fr-CA"/>
        </w:rPr>
        <w:fldChar w:fldCharType="end"/>
      </w:r>
      <w:r w:rsidRPr="0088219F">
        <w:t xml:space="preserve"> </w:t>
      </w:r>
      <w:r>
        <w:t xml:space="preserve">however, in a clinical practice case series </w:t>
      </w:r>
      <w:r w:rsidRPr="0088219F">
        <w:t xml:space="preserve">patients appeared to be more likely to continue </w:t>
      </w:r>
      <w:r>
        <w:t xml:space="preserve">peanut </w:t>
      </w:r>
      <w:r w:rsidRPr="004F03F0">
        <w:t>consumption when the maintenance dose was lowered.</w:t>
      </w:r>
      <w:r w:rsidRPr="004F03F0">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 </w:instrText>
      </w:r>
      <w:r w:rsidR="005F2998">
        <w:fldChar w:fldCharType="begin">
          <w:fldData xml:space="preserve">PEVuZE5vdGU+PENpdGU+PEF1dGhvcj5OYWNoc2hvbjwvQXV0aG9yPjxZZWFyPjIwMTg8L1llYXI+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UxOS01MjY8L3BhZ2VzPjx2b2x1bWU+Mjk8L3ZvbHVtZT48bnVtYmVyPjU8L251bWJl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</w:fldData>
        </w:fldChar>
      </w:r>
      <w:r w:rsidR="005F2998">
        <w:instrText xml:space="preserve"> ADDIN EN.CITE.DATA </w:instrText>
      </w:r>
      <w:r w:rsidR="005F2998">
        <w:fldChar w:fldCharType="end"/>
      </w:r>
      <w:r w:rsidRPr="004F03F0">
        <w:fldChar w:fldCharType="separate"/>
      </w:r>
      <w:r w:rsidR="005F2998" w:rsidRPr="005F2998">
        <w:rPr>
          <w:noProof/>
          <w:vertAlign w:val="superscript"/>
        </w:rPr>
        <w:t>7</w:t>
      </w:r>
      <w:r w:rsidRPr="004F03F0">
        <w:fldChar w:fldCharType="end"/>
      </w:r>
      <w:r w:rsidRPr="004F03F0">
        <w:t xml:space="preserve"> Consuming the maintenance dose daily versus every second day was associated with fewer reactions and better adherence in an egg OIT RCT,</w:t>
      </w:r>
      <w:r w:rsidRPr="004F03F0">
        <w:fldChar w:fldCharType="begin">
          <w:fldData xml:space="preserve">PEVuZE5vdGU+PENpdGU+PEF1dGhvcj5NYXJ0aW4tTXVub3o8L0F1dGhvcj48WWVhcj4yMDE5PC9Z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IxNC0yMjQ8L3BhZ2VzPjx2b2x1bWU+MzA8L3ZvbHVtZT48bnVtYmVyPjI8L251bWJl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=
</w:fldData>
        </w:fldChar>
      </w:r>
      <w:r w:rsidR="005F2998">
        <w:instrText xml:space="preserve"> ADDIN EN.CITE </w:instrText>
      </w:r>
      <w:r w:rsidR="005F2998">
        <w:fldChar w:fldCharType="begin">
          <w:fldData xml:space="preserve">PEVuZE5vdGU+PENpdGU+PEF1dGhvcj5NYXJ0aW4tTXVub3o8L0F1dGhvcj48WWVhcj4yMDE5PC9Z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=
</w:fldData>
        </w:fldChar>
      </w:r>
      <w:r w:rsidR="005F2998">
        <w:instrText xml:space="preserve"> ADDIN EN.CITE.DATA </w:instrText>
      </w:r>
      <w:r w:rsidR="005F2998">
        <w:fldChar w:fldCharType="end"/>
      </w:r>
      <w:r w:rsidRPr="004F03F0">
        <w:fldChar w:fldCharType="separate"/>
      </w:r>
      <w:r w:rsidR="005F2998" w:rsidRPr="005F2998">
        <w:rPr>
          <w:noProof/>
          <w:vertAlign w:val="superscript"/>
        </w:rPr>
        <w:t>21</w:t>
      </w:r>
      <w:r w:rsidRPr="004F03F0">
        <w:fldChar w:fldCharType="end"/>
      </w:r>
      <w:r w:rsidRPr="004F03F0">
        <w:t xml:space="preserve"> but in a milk OIT RCT there was no difference in the frequency of adverse events between daily and weekly consumption after one year of maintenance.</w:t>
      </w:r>
      <w:r w:rsidRPr="004F03F0">
        <w:fldChar w:fldCharType="begin">
          <w:fldData xml:space="preserve">PEVuZE5vdGU+PENpdGU+PEF1dGhvcj5QYWpubzwvQXV0aG9yPjxZZWFyPjIwMTM8L1llYXI+PFJl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YWx0LXBlcmlvZGljYWw+PGZ1bGwtdGl0bGU+UGVkaWF0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</w:fldData>
        </w:fldChar>
      </w:r>
      <w:r w:rsidR="005F2998">
        <w:instrText xml:space="preserve"> ADDIN EN.CITE </w:instrText>
      </w:r>
      <w:r w:rsidR="005F2998">
        <w:fldChar w:fldCharType="begin">
          <w:fldData xml:space="preserve">PEVuZE5vdGU+PENpdGU+PEF1dGhvcj5QYWpubzwvQXV0aG9yPjxZZWFyPjIwMTM8L1llYXI+PFJl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</w:fldData>
        </w:fldChar>
      </w:r>
      <w:r w:rsidR="005F2998">
        <w:instrText xml:space="preserve"> ADDIN EN.CITE.DATA </w:instrText>
      </w:r>
      <w:r w:rsidR="005F2998">
        <w:fldChar w:fldCharType="end"/>
      </w:r>
      <w:r w:rsidRPr="004F03F0">
        <w:fldChar w:fldCharType="separate"/>
      </w:r>
      <w:r w:rsidR="005F2998" w:rsidRPr="005F2998">
        <w:rPr>
          <w:noProof/>
          <w:vertAlign w:val="superscript"/>
        </w:rPr>
        <w:t>100</w:t>
      </w:r>
      <w:r w:rsidRPr="004F03F0">
        <w:fldChar w:fldCharType="end"/>
      </w:r>
    </w:p>
    <w:p w14:paraId="695AF25D" w14:textId="412D092B" w:rsidR="0045133E" w:rsidRDefault="0045133E" w:rsidP="0045133E">
      <w:pPr>
        <w:rPr>
          <w:bCs/>
        </w:rPr>
      </w:pPr>
      <w:r>
        <w:rPr>
          <w:bCs/>
        </w:rPr>
        <w:t xml:space="preserve">With respect to treating </w:t>
      </w:r>
      <w:r w:rsidRPr="00733EED">
        <w:rPr>
          <w:bCs/>
        </w:rPr>
        <w:t>multiple</w:t>
      </w:r>
      <w:r>
        <w:rPr>
          <w:bCs/>
        </w:rPr>
        <w:t xml:space="preserve"> food allergies, o</w:t>
      </w:r>
      <w:r w:rsidRPr="00733EED">
        <w:rPr>
          <w:bCs/>
        </w:rPr>
        <w:t xml:space="preserve">ne non-randomized study </w:t>
      </w:r>
      <w:r>
        <w:rPr>
          <w:bCs/>
        </w:rPr>
        <w:t xml:space="preserve">(N=40) </w:t>
      </w:r>
      <w:r w:rsidRPr="00733EED">
        <w:rPr>
          <w:bCs/>
        </w:rPr>
        <w:t xml:space="preserve">observed </w:t>
      </w:r>
      <w:r>
        <w:rPr>
          <w:bCs/>
        </w:rPr>
        <w:t xml:space="preserve">similar rates of reaction per dose </w:t>
      </w:r>
      <w:r w:rsidRPr="00733EED">
        <w:rPr>
          <w:bCs/>
        </w:rPr>
        <w:t>with multiple-food OIT (targeting up to 5 foods simultaneously) as compared to single-food OIT, while time to reach 10-fold increase in desensitization threshold was only 3.2 months longer with multi-food OIT as compared to single-food OIT.</w:t>
      </w:r>
      <w:r>
        <w:rPr>
          <w:bCs/>
        </w:rPr>
        <w:fldChar w:fldCharType="begin"/>
      </w:r>
      <w:r w:rsidR="005F2998">
        <w:rPr>
          <w:bCs/>
        </w:rPr>
        <w:instrText xml:space="preserve"> ADDIN EN.CITE &lt;EndNote&gt;&lt;Cite&gt;&lt;Author&gt;Begin&lt;/Author&gt;&lt;Year&gt;2014&lt;/Year&gt;&lt;RecNum&gt;87&lt;/RecNum&gt;&lt;DisplayText&gt;&lt;style face="superscript"&gt;22&lt;/style&gt;&lt;/DisplayText&gt;&lt;record&gt;&lt;rec-number&gt;87&lt;/rec-number&gt;&lt;foreign-keys&gt;&lt;key app="EN" db-id="esewf5pszfdfvye5tfq5a5s60p95fpez2eft" timestamp="1519869117"&gt;87&lt;/key&gt;&lt;/foreign-keys&gt;&lt;ref-type name="Journal Article"&gt;17&lt;/ref-type&gt;&lt;contributors&gt;&lt;authors&gt;&lt;author&gt;Begin, P.&lt;/author&gt;&lt;author&gt;Winterroth, L. C.&lt;/author&gt;&lt;author&gt;Dominguez, T.&lt;/author&gt;&lt;author&gt;Wilson, S. P.&lt;/author&gt;&lt;author&gt;Bacal, L.&lt;/author&gt;&lt;author&gt;Mehrotra, A.&lt;/author&gt;&lt;author&gt;Kausch, B.&lt;/author&gt;&lt;author&gt;Trela, A.&lt;/author&gt;&lt;author&gt;Hoyte, E.&lt;/author&gt;&lt;author&gt;O&amp;apos;Riordan, G.&lt;/author&gt;&lt;author&gt;Seki, S.&lt;/author&gt;&lt;author&gt;Blakemore, A.&lt;/author&gt;&lt;author&gt;Woch, M.&lt;/author&gt;&lt;author&gt;Hamilton, R. G.&lt;/author&gt;&lt;author&gt;Nadeau, K. C.&lt;/author&gt;&lt;/authors&gt;&lt;/contributors&gt;&lt;auth-address&gt;Allergy, Immunology, and Rheumatology Division, Stanford University, CCSR 3215, Stanford, CA 94305, USA. pbegin@stanford.edu.&lt;/auth-address&gt;&lt;titles&gt;&lt;title&gt;Safety and feasibility of oral immunotherapy to multiple allergens for food allergy&lt;/title&gt;&lt;secondary-title&gt;Allergy Asthma Clin Immunol&lt;/secondary-title&gt;&lt;/titles&gt;&lt;periodical&gt;&lt;full-title&gt;Allergy Asthma Clin Immunol&lt;/full-title&gt;&lt;/periodical&gt;&lt;pages&gt;1&lt;/pages&gt;&lt;volume&gt;10&lt;/volume&gt;&lt;number&gt;1&lt;/number&gt;&lt;dates&gt;&lt;year&gt;2014&lt;/year&gt;&lt;pub-dates&gt;&lt;date&gt;Jan 15&lt;/date&gt;&lt;/pub-dates&gt;&lt;/dates&gt;&lt;isbn&gt;1710-1484 (Print)&amp;#xD;1710-1484 (Linking)&lt;/isbn&gt;&lt;accession-num&gt;24428859&lt;/accession-num&gt;&lt;urls&gt;&lt;related-urls&gt;&lt;url&gt;https://www.ncbi.nlm.nih.gov/pubmed/24428859&lt;/url&gt;&lt;/related-urls&gt;&lt;/urls&gt;&lt;custom2&gt;PMC3913318&lt;/custom2&gt;&lt;electronic-resource-num&gt;10.1186/1710-1492-10-1&lt;/electronic-resource-num&gt;&lt;/record&gt;&lt;/Cite&gt;&lt;/EndNote&gt;</w:instrText>
      </w:r>
      <w:r>
        <w:rPr>
          <w:bCs/>
        </w:rPr>
        <w:fldChar w:fldCharType="separate"/>
      </w:r>
      <w:r w:rsidR="005F2998" w:rsidRPr="005F2998">
        <w:rPr>
          <w:bCs/>
          <w:noProof/>
          <w:vertAlign w:val="superscript"/>
        </w:rPr>
        <w:t>22</w:t>
      </w:r>
      <w:r>
        <w:rPr>
          <w:bCs/>
        </w:rPr>
        <w:fldChar w:fldCharType="end"/>
      </w:r>
    </w:p>
    <w:p w14:paraId="4035B7A4" w14:textId="77777777" w:rsidR="00D40837" w:rsidRDefault="00D40837" w:rsidP="0045133E">
      <w:pPr>
        <w:rPr>
          <w:bCs/>
        </w:rPr>
      </w:pPr>
    </w:p>
    <w:p w14:paraId="6110D411" w14:textId="77777777" w:rsidR="0045133E" w:rsidRDefault="0045133E" w:rsidP="00D40837">
      <w:pPr>
        <w:pStyle w:val="Titre2"/>
      </w:pPr>
      <w:bookmarkStart w:id="98" w:name="_Toc26546067"/>
      <w:bookmarkStart w:id="99" w:name="_Toc27666879"/>
      <w:r w:rsidRPr="00580862">
        <w:t>Recommendations for the safe provision of OIT</w:t>
      </w:r>
      <w:bookmarkEnd w:id="98"/>
      <w:bookmarkEnd w:id="99"/>
      <w:r w:rsidRPr="00580862">
        <w:t xml:space="preserve"> </w:t>
      </w:r>
    </w:p>
    <w:p w14:paraId="5DA47ACC" w14:textId="3961ABCF" w:rsidR="00C85744" w:rsidRDefault="0045133E" w:rsidP="0045133E">
      <w:pPr>
        <w:spacing w:before="60" w:line="240" w:lineRule="auto"/>
      </w:pPr>
      <w:r>
        <w:rPr>
          <w:szCs w:val="18"/>
        </w:rPr>
        <w:t>Clinical studies of OIT report that anaphylactic reactions or reactions requiring the use of epinephrine may occur in the clinic as well as during home dosing. Some studies reporting fewer reactions at home than in the clinic</w:t>
      </w:r>
      <w:proofErr w:type="gramStart"/>
      <w:r>
        <w:rPr>
          <w:szCs w:val="18"/>
        </w:rPr>
        <w:t>,</w:t>
      </w:r>
      <w:proofErr w:type="gramEnd"/>
      <w:r w:rsidRPr="002417E7">
        <w:rPr>
          <w:szCs w:val="18"/>
        </w:rPr>
        <w:fldChar w:fldCharType="begin">
          <w:fldData xml:space="preserve">PEVuZE5vdGU+PENpdGU+PEF1dGhvcj5FbGl6dXI8L0F1dGhvcj48WWVhcj4yMDE5PC9ZZWFyPjxS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1OC02My5lMTwvcGFnZXM+PHZvbHVtZT4xMTI8L3ZvbHVtZT48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</w:fldData>
        </w:fldChar>
      </w:r>
      <w:r w:rsidR="005F2998">
        <w:rPr>
          <w:szCs w:val="18"/>
        </w:rPr>
        <w:instrText xml:space="preserve"> ADDIN EN.CITE </w:instrText>
      </w:r>
      <w:r w:rsidR="005F2998">
        <w:rPr>
          <w:szCs w:val="18"/>
        </w:rPr>
        <w:fldChar w:fldCharType="begin">
          <w:fldData xml:space="preserve">PEVuZE5vdGU+PENpdGU+PEF1dGhvcj5FbGl6dXI8L0F1dGhvcj48WWVhcj4yMDE5PC9ZZWFyPjxS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</w:fldData>
        </w:fldChar>
      </w:r>
      <w:r w:rsidR="005F2998">
        <w:rPr>
          <w:szCs w:val="18"/>
        </w:rPr>
        <w:instrText xml:space="preserve"> ADDIN EN.CITE.DATA </w:instrText>
      </w:r>
      <w:r w:rsidR="005F2998">
        <w:rPr>
          <w:szCs w:val="18"/>
        </w:rPr>
      </w:r>
      <w:r w:rsidR="005F2998">
        <w:rPr>
          <w:szCs w:val="18"/>
        </w:rPr>
        <w:fldChar w:fldCharType="end"/>
      </w:r>
      <w:r w:rsidRPr="002417E7">
        <w:rPr>
          <w:szCs w:val="18"/>
        </w:rPr>
      </w:r>
      <w:r w:rsidRPr="002417E7">
        <w:rPr>
          <w:szCs w:val="18"/>
        </w:rPr>
        <w:fldChar w:fldCharType="separate"/>
      </w:r>
      <w:r w:rsidR="005F2998" w:rsidRPr="005F2998">
        <w:rPr>
          <w:noProof/>
          <w:szCs w:val="18"/>
          <w:vertAlign w:val="superscript"/>
        </w:rPr>
        <w:t>9,14,26,28</w:t>
      </w:r>
      <w:r w:rsidRPr="002417E7">
        <w:rPr>
          <w:szCs w:val="18"/>
        </w:rPr>
        <w:fldChar w:fldCharType="end"/>
      </w:r>
      <w:r>
        <w:rPr>
          <w:szCs w:val="18"/>
        </w:rPr>
        <w:t xml:space="preserve"> while others report more reactions at home.</w:t>
      </w:r>
      <w:r w:rsidRPr="00A5269A">
        <w:rPr>
          <w:szCs w:val="18"/>
        </w:rPr>
        <w:fldChar w:fldCharType="begin">
          <w:fldData xml:space="preserve">PEVuZE5vdGU+PENpdGU+PEF1dGhvcj5EZSBTY2hyeXZlcjwvQXV0aG9yPjxZZWFyPjIwMTk8L1ll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5MS02PC9wYWdlcz48dm9sdW1lPjI8L3ZvbHVtZT48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</w:fldData>
        </w:fldChar>
      </w:r>
      <w:r w:rsidR="005F2998">
        <w:rPr>
          <w:szCs w:val="18"/>
        </w:rPr>
        <w:instrText xml:space="preserve"> ADDIN EN.CITE </w:instrText>
      </w:r>
      <w:r w:rsidR="005F2998">
        <w:rPr>
          <w:szCs w:val="18"/>
        </w:rPr>
        <w:fldChar w:fldCharType="begin">
          <w:fldData xml:space="preserve">PEVuZE5vdGU+PENpdGU+PEF1dGhvcj5EZSBTY2hyeXZlcjwvQXV0aG9yPjxZZWFyPjIwMTk8L1ll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</w:fldData>
        </w:fldChar>
      </w:r>
      <w:r w:rsidR="005F2998">
        <w:rPr>
          <w:szCs w:val="18"/>
        </w:rPr>
        <w:instrText xml:space="preserve"> ADDIN EN.CITE.DATA </w:instrText>
      </w:r>
      <w:r w:rsidR="005F2998">
        <w:rPr>
          <w:szCs w:val="18"/>
        </w:rPr>
      </w:r>
      <w:r w:rsidR="005F2998">
        <w:rPr>
          <w:szCs w:val="18"/>
        </w:rPr>
        <w:fldChar w:fldCharType="end"/>
      </w:r>
      <w:r w:rsidRPr="00A5269A">
        <w:rPr>
          <w:szCs w:val="18"/>
        </w:rPr>
      </w:r>
      <w:r w:rsidRPr="00A5269A">
        <w:rPr>
          <w:szCs w:val="18"/>
        </w:rPr>
        <w:fldChar w:fldCharType="separate"/>
      </w:r>
      <w:r w:rsidR="005F2998" w:rsidRPr="005F2998">
        <w:rPr>
          <w:noProof/>
          <w:szCs w:val="18"/>
          <w:vertAlign w:val="superscript"/>
        </w:rPr>
        <w:t>8,13,56</w:t>
      </w:r>
      <w:r w:rsidRPr="00A5269A">
        <w:rPr>
          <w:szCs w:val="18"/>
        </w:rPr>
        <w:fldChar w:fldCharType="end"/>
      </w:r>
      <w:r w:rsidRPr="002417E7">
        <w:t xml:space="preserve"> </w:t>
      </w:r>
      <w:hyperlink w:anchor="_ENREF_92" w:tooltip="Wasserman, 2019 #199" w:history="1"/>
      <w:r w:rsidRPr="00A5269A">
        <w:t>Note that up-dosing</w:t>
      </w:r>
      <w:r>
        <w:t>, which is associated with a higher risk of reaction,</w:t>
      </w:r>
      <w:r w:rsidRPr="00A5269A">
        <w:t xml:space="preserve"> </w:t>
      </w:r>
      <w:r>
        <w:t>occurs</w:t>
      </w:r>
      <w:r w:rsidRPr="00A5269A">
        <w:t xml:space="preserve"> in the clinic</w:t>
      </w:r>
      <w:r>
        <w:t>,</w:t>
      </w:r>
      <w:r w:rsidRPr="00A5269A">
        <w:t xml:space="preserve"> but </w:t>
      </w:r>
      <w:r>
        <w:t>the proportion of doses administered</w:t>
      </w:r>
      <w:r w:rsidRPr="00A5269A">
        <w:t xml:space="preserve"> </w:t>
      </w:r>
      <w:r>
        <w:t>at home is usually higher and increases with the duration of treatment. These factors could contribute to the observed differences between studies.</w:t>
      </w:r>
    </w:p>
    <w:p w14:paraId="0A07D029" w14:textId="1E0211B9" w:rsidR="00C85744" w:rsidRDefault="00B36ECA" w:rsidP="00C85744">
      <w:pPr>
        <w:spacing w:before="60" w:line="240" w:lineRule="auto"/>
      </w:pPr>
      <w:proofErr w:type="gramStart"/>
      <w:r>
        <w:rPr>
          <w:szCs w:val="18"/>
        </w:rPr>
        <w:t>Eo</w:t>
      </w:r>
      <w:r w:rsidR="0045133E" w:rsidRPr="00902B1B">
        <w:rPr>
          <w:szCs w:val="18"/>
        </w:rPr>
        <w:t>E</w:t>
      </w:r>
      <w:proofErr w:type="gramEnd"/>
      <w:r w:rsidR="0045133E" w:rsidRPr="00902B1B">
        <w:rPr>
          <w:szCs w:val="18"/>
        </w:rPr>
        <w:t xml:space="preserve"> is more prevalent in children with food allergy compared to the general pediatric population</w:t>
      </w:r>
      <w:r w:rsidR="0045133E" w:rsidRPr="00902B1B">
        <w:t xml:space="preserve"> (4.7% vs 0.04%) and is particularly associated with milk and egg allergy.</w:t>
      </w:r>
      <w:r w:rsidR="0045133E" w:rsidRPr="00902B1B">
        <w:rPr>
          <w:szCs w:val="18"/>
        </w:rPr>
        <w:fldChar w:fldCharType="begin">
          <w:fldData xml:space="preserve">PEVuZE5vdGU+PENpdGU+PEF1dGhvcj5IaWxsPC9BdXRob3I+PFllYXI+MjAxNzwvWWVhcj48UmVj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</w:fldData>
        </w:fldChar>
      </w:r>
      <w:r w:rsidR="005F2998">
        <w:rPr>
          <w:szCs w:val="18"/>
        </w:rPr>
        <w:instrText xml:space="preserve"> ADDIN EN.CITE </w:instrText>
      </w:r>
      <w:r w:rsidR="005F2998">
        <w:rPr>
          <w:szCs w:val="18"/>
        </w:rPr>
        <w:fldChar w:fldCharType="begin">
          <w:fldData xml:space="preserve">PEVuZE5vdGU+PENpdGU+PEF1dGhvcj5IaWxsPC9BdXRob3I+PFllYXI+MjAxNzwvWWVhcj48UmVj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</w:fldData>
        </w:fldChar>
      </w:r>
      <w:r w:rsidR="005F2998">
        <w:rPr>
          <w:szCs w:val="18"/>
        </w:rPr>
        <w:instrText xml:space="preserve"> ADDIN EN.CITE.DATA </w:instrText>
      </w:r>
      <w:r w:rsidR="005F2998">
        <w:rPr>
          <w:szCs w:val="18"/>
        </w:rPr>
      </w:r>
      <w:r w:rsidR="005F2998">
        <w:rPr>
          <w:szCs w:val="18"/>
        </w:rPr>
        <w:fldChar w:fldCharType="end"/>
      </w:r>
      <w:r w:rsidR="0045133E" w:rsidRPr="00902B1B">
        <w:rPr>
          <w:szCs w:val="18"/>
        </w:rPr>
      </w:r>
      <w:r w:rsidR="0045133E" w:rsidRPr="00902B1B">
        <w:rPr>
          <w:szCs w:val="18"/>
        </w:rPr>
        <w:fldChar w:fldCharType="separate"/>
      </w:r>
      <w:r w:rsidR="005F2998" w:rsidRPr="005F2998">
        <w:rPr>
          <w:noProof/>
          <w:szCs w:val="18"/>
          <w:vertAlign w:val="superscript"/>
        </w:rPr>
        <w:t>101</w:t>
      </w:r>
      <w:r w:rsidR="0045133E" w:rsidRPr="00902B1B">
        <w:rPr>
          <w:szCs w:val="18"/>
        </w:rPr>
        <w:fldChar w:fldCharType="end"/>
      </w:r>
      <w:r w:rsidR="0045133E" w:rsidRPr="00902B1B">
        <w:t xml:space="preserve"> Biopsy-confirmed </w:t>
      </w:r>
      <w:proofErr w:type="gramStart"/>
      <w:r w:rsidR="0045133E" w:rsidRPr="00902B1B">
        <w:t>EoE</w:t>
      </w:r>
      <w:proofErr w:type="gramEnd"/>
      <w:r w:rsidR="0045133E" w:rsidRPr="00902B1B">
        <w:t xml:space="preserve"> </w:t>
      </w:r>
      <w:r w:rsidR="0045133E" w:rsidRPr="00B81BE3">
        <w:t>occurred in 0.4% (peanut) to 6.3% (milk) of patients undergoing OIT.</w:t>
      </w:r>
      <w:r w:rsidR="0045133E" w:rsidRPr="00B81BE3">
        <w:rPr>
          <w:szCs w:val="18"/>
        </w:rPr>
        <w:fldChar w:fldCharType="begin">
          <w:fldData xml:space="preserve">PEVuZE5vdGU+PENpdGU+PEF1dGhvcj5CaXJkPC9BdXRob3I+PFllYXI+MjAxODwvWWVhcj48UmVj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NDc2LTQ4NS5lMzwv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UtODIuZTEtNjwvcGFnZXM+PHZvbHVtZT4xMzU8L3ZvbHVt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JsdW1jaGVuPC9BdXRob3I+PFllYXI+MjAxOTwvWWVhcj48UmVjTnVtPjk2PC9SZWNOdW0+PHJl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4NjItODc0PC9wYWdlcz48dm9s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</w:fldData>
        </w:fldChar>
      </w:r>
      <w:r w:rsidR="005F2998">
        <w:rPr>
          <w:szCs w:val="18"/>
        </w:rPr>
        <w:instrText xml:space="preserve"> ADDIN EN.CITE </w:instrText>
      </w:r>
      <w:r w:rsidR="005F2998">
        <w:rPr>
          <w:szCs w:val="18"/>
        </w:rPr>
        <w:fldChar w:fldCharType="begin">
          <w:fldData xml:space="preserve">PEVuZE5vdGU+PENpdGU+PEF1dGhvcj5CaXJkPC9BdXRob3I+PFllYXI+MjAxODwvWWVhcj48UmVj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UtODIuZTEtNjwvcGFnZXM+PHZvbHVtZT4xMzU8L3ZvbHVt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E5OTEtMjAw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</w:fldData>
        </w:fldChar>
      </w:r>
      <w:r w:rsidR="005F2998">
        <w:rPr>
          <w:szCs w:val="18"/>
        </w:rPr>
        <w:instrText xml:space="preserve"> ADDIN EN.CITE.DATA </w:instrText>
      </w:r>
      <w:r w:rsidR="005F2998">
        <w:rPr>
          <w:szCs w:val="18"/>
        </w:rPr>
      </w:r>
      <w:r w:rsidR="005F2998">
        <w:rPr>
          <w:szCs w:val="18"/>
        </w:rPr>
        <w:fldChar w:fldCharType="end"/>
      </w:r>
      <w:r w:rsidR="0045133E" w:rsidRPr="00B81BE3">
        <w:rPr>
          <w:szCs w:val="18"/>
        </w:rPr>
      </w:r>
      <w:r w:rsidR="0045133E" w:rsidRPr="00B81BE3">
        <w:rPr>
          <w:szCs w:val="18"/>
        </w:rPr>
        <w:fldChar w:fldCharType="separate"/>
      </w:r>
      <w:r w:rsidR="005F2998" w:rsidRPr="005F2998">
        <w:rPr>
          <w:noProof/>
          <w:szCs w:val="18"/>
          <w:vertAlign w:val="superscript"/>
        </w:rPr>
        <w:t>2,5,6,55,66,78,81-83</w:t>
      </w:r>
      <w:r w:rsidR="0045133E" w:rsidRPr="00B81BE3">
        <w:rPr>
          <w:szCs w:val="18"/>
        </w:rPr>
        <w:fldChar w:fldCharType="end"/>
      </w:r>
      <w:r w:rsidR="0045133E">
        <w:t xml:space="preserve"> </w:t>
      </w:r>
      <w:r w:rsidR="0045133E" w:rsidRPr="00B81BE3">
        <w:t xml:space="preserve">Recurrent </w:t>
      </w:r>
      <w:r w:rsidR="0045133E">
        <w:rPr>
          <w:szCs w:val="18"/>
        </w:rPr>
        <w:t>gastro-intestinal</w:t>
      </w:r>
      <w:r w:rsidR="000637E6">
        <w:rPr>
          <w:szCs w:val="18"/>
        </w:rPr>
        <w:t xml:space="preserve"> symptoms indicative of Eo</w:t>
      </w:r>
      <w:r w:rsidR="0045133E" w:rsidRPr="00B81BE3">
        <w:rPr>
          <w:szCs w:val="18"/>
        </w:rPr>
        <w:t xml:space="preserve">E were reported in </w:t>
      </w:r>
      <w:r w:rsidR="0045133E">
        <w:rPr>
          <w:szCs w:val="18"/>
        </w:rPr>
        <w:t xml:space="preserve">8.2 to 14% of OIT-treated </w:t>
      </w:r>
      <w:r w:rsidR="0045133E" w:rsidRPr="00B81BE3">
        <w:rPr>
          <w:szCs w:val="18"/>
        </w:rPr>
        <w:t>children</w:t>
      </w:r>
      <w:r w:rsidR="0045133E" w:rsidRPr="00B81BE3">
        <w:rPr>
          <w:szCs w:val="18"/>
        </w:rPr>
        <w:fldChar w:fldCharType="begin">
          <w:fldData xml:space="preserve">PEVuZE5vdGU+PENpdGU+PEF1dGhvcj5XYXNzZXJtYW48L0F1dGhvcj48WWVhcj4yMDE5PC9ZZWFy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TgtNDI2LmU0PC9wYWdlcz48dm9sdW1lPjc8L3ZvbHVtZT48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M4OC0xMzkwLmU0PC9wYWdlcz48dm9sdW1lPjEzOTwvdm9sdW1lPjxu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</w:fldData>
        </w:fldChar>
      </w:r>
      <w:r w:rsidR="005F2998">
        <w:rPr>
          <w:szCs w:val="18"/>
        </w:rPr>
        <w:instrText xml:space="preserve"> ADDIN EN.CITE </w:instrText>
      </w:r>
      <w:r w:rsidR="005F2998">
        <w:rPr>
          <w:szCs w:val="18"/>
        </w:rPr>
        <w:fldChar w:fldCharType="begin">
          <w:fldData xml:space="preserve">PEVuZE5vdGU+PENpdGU+PEF1dGhvcj5XYXNzZXJtYW48L0F1dGhvcj48WWVhcj4yMDE5PC9ZZWFy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MTM4OC0xMzkwLmU0PC9wYWdlcz48dm9sdW1lPjEzOTwvdm9sdW1lPjxu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</w:fldData>
        </w:fldChar>
      </w:r>
      <w:r w:rsidR="005F2998">
        <w:rPr>
          <w:szCs w:val="18"/>
        </w:rPr>
        <w:instrText xml:space="preserve"> ADDIN EN.CITE.DATA </w:instrText>
      </w:r>
      <w:r w:rsidR="005F2998">
        <w:rPr>
          <w:szCs w:val="18"/>
        </w:rPr>
      </w:r>
      <w:r w:rsidR="005F2998">
        <w:rPr>
          <w:szCs w:val="18"/>
        </w:rPr>
        <w:fldChar w:fldCharType="end"/>
      </w:r>
      <w:r w:rsidR="0045133E" w:rsidRPr="00B81BE3">
        <w:rPr>
          <w:szCs w:val="18"/>
        </w:rPr>
      </w:r>
      <w:r w:rsidR="0045133E" w:rsidRPr="00B81BE3">
        <w:rPr>
          <w:szCs w:val="18"/>
        </w:rPr>
        <w:fldChar w:fldCharType="separate"/>
      </w:r>
      <w:r w:rsidR="005F2998" w:rsidRPr="005F2998">
        <w:rPr>
          <w:noProof/>
          <w:szCs w:val="18"/>
          <w:vertAlign w:val="superscript"/>
        </w:rPr>
        <w:t>8,79</w:t>
      </w:r>
      <w:r w:rsidR="0045133E" w:rsidRPr="00B81BE3">
        <w:rPr>
          <w:szCs w:val="18"/>
        </w:rPr>
        <w:fldChar w:fldCharType="end"/>
      </w:r>
      <w:r w:rsidR="0045133E" w:rsidRPr="00B81BE3">
        <w:rPr>
          <w:szCs w:val="18"/>
        </w:rPr>
        <w:t xml:space="preserve"> and 1.1%</w:t>
      </w:r>
      <w:r w:rsidR="0045133E" w:rsidRPr="00B81BE3">
        <w:rPr>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Cs w:val="18"/>
        </w:rPr>
        <w:instrText xml:space="preserve"> ADDIN EN.CITE </w:instrText>
      </w:r>
      <w:r w:rsidR="005F2998">
        <w:rPr>
          <w:szCs w:val="18"/>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Cs w:val="18"/>
        </w:rPr>
        <w:instrText xml:space="preserve"> ADDIN EN.CITE.DATA </w:instrText>
      </w:r>
      <w:r w:rsidR="005F2998">
        <w:rPr>
          <w:szCs w:val="18"/>
        </w:rPr>
      </w:r>
      <w:r w:rsidR="005F2998">
        <w:rPr>
          <w:szCs w:val="18"/>
        </w:rPr>
        <w:fldChar w:fldCharType="end"/>
      </w:r>
      <w:r w:rsidR="0045133E" w:rsidRPr="00B81BE3">
        <w:rPr>
          <w:szCs w:val="18"/>
        </w:rPr>
      </w:r>
      <w:r w:rsidR="0045133E" w:rsidRPr="00B81BE3">
        <w:rPr>
          <w:szCs w:val="18"/>
        </w:rPr>
        <w:fldChar w:fldCharType="separate"/>
      </w:r>
      <w:r w:rsidR="005F2998" w:rsidRPr="005F2998">
        <w:rPr>
          <w:noProof/>
          <w:szCs w:val="18"/>
          <w:vertAlign w:val="superscript"/>
        </w:rPr>
        <w:t>9</w:t>
      </w:r>
      <w:r w:rsidR="0045133E" w:rsidRPr="00B81BE3">
        <w:rPr>
          <w:szCs w:val="18"/>
        </w:rPr>
        <w:fldChar w:fldCharType="end"/>
      </w:r>
      <w:r w:rsidR="0045133E" w:rsidRPr="00B81BE3">
        <w:rPr>
          <w:szCs w:val="18"/>
        </w:rPr>
        <w:t xml:space="preserve"> of pre-</w:t>
      </w:r>
      <w:r w:rsidR="0045133E" w:rsidRPr="00C85744">
        <w:t>school</w:t>
      </w:r>
      <w:r w:rsidR="0045133E">
        <w:rPr>
          <w:szCs w:val="18"/>
        </w:rPr>
        <w:t xml:space="preserve"> children and were managed with dose adjustments.</w:t>
      </w:r>
      <w:r w:rsidR="0045133E" w:rsidRPr="0039320C">
        <w:rPr>
          <w:szCs w:val="18"/>
        </w:rPr>
        <w:fldChar w:fldCharType="begin"/>
      </w:r>
      <w:r w:rsidR="005F2998">
        <w:rPr>
          <w:szCs w:val="18"/>
        </w:rPr>
        <w:instrText xml:space="preserve"> ADDIN EN.CITE &lt;EndNote&gt;&lt;Cite&gt;&lt;Author&gt;Goldberg&lt;/Author&gt;&lt;Year&gt;2019&lt;/Year&gt;&lt;RecNum&gt;13990&lt;/RecNum&gt;&lt;DisplayText&gt;&lt;style face="superscript"&gt;80&lt;/style&gt;&lt;/DisplayText&gt;&lt;record&gt;&lt;rec-number&gt;13990&lt;/rec-number&gt;&lt;foreign-keys&gt;&lt;key app="EN" db-id="x9wzz5atbsd22oefrz25wtay2xf5fvep500r" timestamp="1569259689"&gt;13990&lt;/key&gt;&lt;/foreign-keys&gt;&lt;ref-type name="Journal Article"&gt;17&lt;/ref-type&gt;&lt;contributors&gt;&lt;authors&gt;&lt;author&gt;Goldberg, M. R.&lt;/author&gt;&lt;author&gt;Nachshon, L.&lt;/author&gt;&lt;author&gt;Levy, M. B.&lt;/author&gt;&lt;author&gt;Elizur, A.&lt;/author&gt;&lt;author&gt;Katz, Y.&lt;/author&gt;&lt;/authors&gt;&lt;/contributors&gt;&lt;auth-address&gt;Allergy, Immunology and Pediatric Pulmonary Institute, Shamir Medical Center, Zerifin, Israel. Electronic address: goldbergsm@yahoo.com.&amp;#xD;Allergy, Immunology and Pediatric Pulmonary Institute, Shamir Medical Center, Zerifin, Israel; Department of Pediatrics, Sackler Faculty of Medicine, Tel Aviv University, Tel Aviv, Israel.&amp;#xD;Allergy, Immunology and Pediatric Pulmonary Institute, Shamir Medical Center, Zerifin, Israel.&amp;#xD;Department of Pediatrics, Sackler Faculty of Medicine, Tel Aviv University, Tel Aviv, Israel.&lt;/auth-address&gt;&lt;titles&gt;&lt;title&gt;Risk Factors and Treatment Outcomes for Oral Immunotherapy-Induced Gastrointestinal Symptoms and Eosinophilic Responses (OITIGER)&lt;/title&gt;&lt;secondary-title&gt;J Allergy Clin Immunol Pract&lt;/secondary-title&gt;&lt;/titles&gt;&lt;periodical&gt;&lt;full-title&gt;J Allergy Clin Immunol Pract&lt;/full-title&gt;&lt;abbr-1&gt;The journal of allergy and clinical immunology. In practice&lt;/abbr-1&gt;&lt;/periodical&gt;&lt;edition&gt;2019/08/06&lt;/edition&gt;&lt;keywords&gt;&lt;keyword&gt;Cow&amp;apos;s milk allergy&lt;/keyword&gt;&lt;keyword&gt;Eosinophilic esophagitis&lt;/keyword&gt;&lt;keyword&gt;Oral immunotherapy&lt;/keyword&gt;&lt;/keywords&gt;&lt;dates&gt;&lt;year&gt;2019&lt;/year&gt;&lt;pub-dates&gt;&lt;date&gt;Aug 2&lt;/date&gt;&lt;/pub-dates&gt;&lt;/dates&gt;&lt;isbn&gt;2213-2201 (Electronic)&lt;/isbn&gt;&lt;accession-num&gt;31382040&lt;/accession-num&gt;&lt;urls&gt;&lt;related-urls&gt;&lt;url&gt;&lt;style face="underline" font="default" size="100%"&gt;https://www.ncbi.nlm.nih.gov/pubmed/31382040&lt;/style&gt;&lt;/url&gt;&lt;/related-urls&gt;&lt;/urls&gt;&lt;electronic-resource-num&gt;10.1016/j.jaip.2019.07.034&lt;/electronic-resource-num&gt;&lt;/record&gt;&lt;/Cite&gt;&lt;/EndNote&gt;</w:instrText>
      </w:r>
      <w:r w:rsidR="0045133E" w:rsidRPr="0039320C">
        <w:rPr>
          <w:szCs w:val="18"/>
        </w:rPr>
        <w:fldChar w:fldCharType="separate"/>
      </w:r>
      <w:r w:rsidR="005F2998" w:rsidRPr="005F2998">
        <w:rPr>
          <w:noProof/>
          <w:szCs w:val="18"/>
          <w:vertAlign w:val="superscript"/>
        </w:rPr>
        <w:t>80</w:t>
      </w:r>
      <w:r w:rsidR="0045133E" w:rsidRPr="0039320C">
        <w:rPr>
          <w:szCs w:val="18"/>
        </w:rPr>
        <w:fldChar w:fldCharType="end"/>
      </w:r>
    </w:p>
    <w:p w14:paraId="68C96585" w14:textId="126B888F" w:rsidR="0045133E" w:rsidRDefault="0045133E" w:rsidP="00C85744">
      <w:pPr>
        <w:spacing w:before="60" w:line="240" w:lineRule="auto"/>
        <w:rPr>
          <w:rFonts w:cs="AdvTimes"/>
        </w:rPr>
      </w:pPr>
      <w:r>
        <w:rPr>
          <w:bCs/>
        </w:rPr>
        <w:t>Three RCTs compared OIT in the presence of omalizumab versus OIT with placebo.</w:t>
      </w:r>
      <w:r w:rsidRPr="00503831">
        <w:rPr>
          <w:rFonts w:cs="AdvTimes"/>
        </w:rPr>
        <w:fldChar w:fldCharType="begin">
          <w:fldData xml:space="preserve">PEVuZE5vdGU+PENpdGU+PEF1dGhvcj5Xb29kPC9BdXRob3I+PFllYXI+MjAxNjwvWWVhcj48UmVj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wMy0xMTEwLmUxMTwvcGFnZXM+PHZvbHVtZT4xMzc8L3Zv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==
</w:fldData>
        </w:fldChar>
      </w:r>
      <w:r w:rsidR="005F2998">
        <w:rPr>
          <w:rFonts w:cs="AdvTimes"/>
        </w:rPr>
        <w:instrText xml:space="preserve"> ADDIN EN.CITE </w:instrText>
      </w:r>
      <w:r w:rsidR="005F2998">
        <w:rPr>
          <w:rFonts w:cs="AdvTimes"/>
        </w:rPr>
        <w:fldChar w:fldCharType="begin">
          <w:fldData xml:space="preserve">PEVuZE5vdGU+PENpdGU+PEF1dGhvcj5Xb29kPC9BdXRob3I+PFllYXI+MjAxNjwvWWVhcj48UmVj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wMy0xMTEwLmUxMTwvcGFnZXM+PHZvbHVtZT4xMzc8L3Zv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==
</w:fldData>
        </w:fldChar>
      </w:r>
      <w:r w:rsidR="005F2998">
        <w:rPr>
          <w:rFonts w:cs="AdvTimes"/>
        </w:rPr>
        <w:instrText xml:space="preserve"> ADDIN EN.CITE.DATA </w:instrText>
      </w:r>
      <w:r w:rsidR="005F2998">
        <w:rPr>
          <w:rFonts w:cs="AdvTimes"/>
        </w:rPr>
      </w:r>
      <w:r w:rsidR="005F2998">
        <w:rPr>
          <w:rFonts w:cs="AdvTimes"/>
        </w:rPr>
        <w:fldChar w:fldCharType="end"/>
      </w:r>
      <w:r w:rsidRPr="00503831">
        <w:rPr>
          <w:rFonts w:cs="AdvTimes"/>
        </w:rPr>
      </w:r>
      <w:r w:rsidRPr="00503831">
        <w:rPr>
          <w:rFonts w:cs="AdvTimes"/>
        </w:rPr>
        <w:fldChar w:fldCharType="separate"/>
      </w:r>
      <w:r w:rsidR="005F2998" w:rsidRPr="005F2998">
        <w:rPr>
          <w:rFonts w:cs="AdvTimes"/>
          <w:noProof/>
          <w:vertAlign w:val="superscript"/>
        </w:rPr>
        <w:t>102</w:t>
      </w:r>
      <w:r w:rsidRPr="00503831">
        <w:rPr>
          <w:rFonts w:cs="AdvTimes"/>
        </w:rPr>
        <w:fldChar w:fldCharType="end"/>
      </w:r>
      <w:r>
        <w:rPr>
          <w:bCs/>
        </w:rPr>
        <w:t xml:space="preserve"> Omalizumab did not </w:t>
      </w:r>
      <w:r w:rsidRPr="00BF6BA0">
        <w:t xml:space="preserve">improve </w:t>
      </w:r>
      <w:r>
        <w:t xml:space="preserve">efficacy outcomes at 28 or 32 months when used for an extended time with a standard </w:t>
      </w:r>
      <w:r w:rsidRPr="00BF6BA0">
        <w:t>slow OIT schedule</w:t>
      </w:r>
      <w:r>
        <w:t>;</w:t>
      </w:r>
      <w:r w:rsidRPr="00503831">
        <w:rPr>
          <w:rFonts w:cs="AdvTimes"/>
        </w:rPr>
        <w:fldChar w:fldCharType="begin">
          <w:fldData xml:space="preserve">PEVuZE5vdGU+PENpdGU+PEF1dGhvcj5Xb29kPC9BdXRob3I+PFllYXI+MjAxNjwvWWVhcj48UmVj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wMy0xMTEwLmUxMTwvcGFnZXM+PHZvbHVtZT4xMzc8L3Zv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==
</w:fldData>
        </w:fldChar>
      </w:r>
      <w:r w:rsidR="005F2998">
        <w:rPr>
          <w:rFonts w:cs="AdvTimes"/>
        </w:rPr>
        <w:instrText xml:space="preserve"> ADDIN EN.CITE </w:instrText>
      </w:r>
      <w:r w:rsidR="005F2998">
        <w:rPr>
          <w:rFonts w:cs="AdvTimes"/>
        </w:rPr>
        <w:fldChar w:fldCharType="begin">
          <w:fldData xml:space="preserve">PEVuZE5vdGU+PENpdGU+PEF1dGhvcj5Xb29kPC9BdXRob3I+PFllYXI+MjAxNjwvWWVhcj48UmVj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TEwMy0xMTEwLmUxMTwvcGFnZXM+PHZvbHVtZT4xMzc8L3Zv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==
</w:fldData>
        </w:fldChar>
      </w:r>
      <w:r w:rsidR="005F2998">
        <w:rPr>
          <w:rFonts w:cs="AdvTimes"/>
        </w:rPr>
        <w:instrText xml:space="preserve"> ADDIN EN.CITE.DATA </w:instrText>
      </w:r>
      <w:r w:rsidR="005F2998">
        <w:rPr>
          <w:rFonts w:cs="AdvTimes"/>
        </w:rPr>
      </w:r>
      <w:r w:rsidR="005F2998">
        <w:rPr>
          <w:rFonts w:cs="AdvTimes"/>
        </w:rPr>
        <w:fldChar w:fldCharType="end"/>
      </w:r>
      <w:r w:rsidRPr="00503831">
        <w:rPr>
          <w:rFonts w:cs="AdvTimes"/>
        </w:rPr>
      </w:r>
      <w:r w:rsidRPr="00503831">
        <w:rPr>
          <w:rFonts w:cs="AdvTimes"/>
        </w:rPr>
        <w:fldChar w:fldCharType="separate"/>
      </w:r>
      <w:r w:rsidR="005F2998" w:rsidRPr="005F2998">
        <w:rPr>
          <w:rFonts w:cs="AdvTimes"/>
          <w:noProof/>
          <w:vertAlign w:val="superscript"/>
        </w:rPr>
        <w:t>102</w:t>
      </w:r>
      <w:r w:rsidRPr="00503831">
        <w:rPr>
          <w:rFonts w:cs="AdvTimes"/>
        </w:rPr>
        <w:fldChar w:fldCharType="end"/>
      </w:r>
      <w:r>
        <w:rPr>
          <w:rFonts w:cs="AdvTimes"/>
        </w:rPr>
        <w:t xml:space="preserve"> however, a</w:t>
      </w:r>
      <w:r w:rsidRPr="00D12311">
        <w:rPr>
          <w:rFonts w:cs="AdvTimes"/>
        </w:rPr>
        <w:t xml:space="preserve"> short </w:t>
      </w:r>
      <w:r>
        <w:rPr>
          <w:rFonts w:cs="AdvTimes"/>
        </w:rPr>
        <w:t>course</w:t>
      </w:r>
      <w:r w:rsidRPr="00D12311">
        <w:rPr>
          <w:rFonts w:cs="AdvTimes"/>
        </w:rPr>
        <w:t xml:space="preserve"> of omalizumab </w:t>
      </w:r>
      <w:r>
        <w:rPr>
          <w:rFonts w:cs="AdvTimes"/>
        </w:rPr>
        <w:t>within</w:t>
      </w:r>
      <w:r w:rsidRPr="00D12311">
        <w:rPr>
          <w:rFonts w:cs="AdvTimes"/>
        </w:rPr>
        <w:t xml:space="preserve"> an </w:t>
      </w:r>
      <w:r w:rsidRPr="00D12311">
        <w:rPr>
          <w:rFonts w:cs="AdvTimes"/>
        </w:rPr>
        <w:lastRenderedPageBreak/>
        <w:t xml:space="preserve">accelerated OIT </w:t>
      </w:r>
      <w:r>
        <w:rPr>
          <w:rFonts w:cs="AdvTimes"/>
        </w:rPr>
        <w:t>schedule significantly increased</w:t>
      </w:r>
      <w:r w:rsidRPr="00D12311">
        <w:rPr>
          <w:rFonts w:cs="AdvTimes"/>
        </w:rPr>
        <w:t xml:space="preserve"> desensitization rates.</w:t>
      </w:r>
      <w:r w:rsidRPr="00503831">
        <w:rPr>
          <w:rFonts w:cs="AdvTimes"/>
        </w:rPr>
        <w:fldChar w:fldCharType="begin">
          <w:fldData xml:space="preserve">PEVuZE5vdGU+PENpdGU+PEF1dGhvcj5NYWNHaW5uaXRpZTwvQXV0aG9yPjxZZWFyPjIwMTc8L1ll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</w:fldData>
        </w:fldChar>
      </w:r>
      <w:r w:rsidR="005F2998">
        <w:rPr>
          <w:rFonts w:cs="AdvTimes"/>
        </w:rPr>
        <w:instrText xml:space="preserve"> ADDIN EN.CITE </w:instrText>
      </w:r>
      <w:r w:rsidR="005F2998">
        <w:rPr>
          <w:rFonts w:cs="AdvTimes"/>
        </w:rPr>
        <w:fldChar w:fldCharType="begin">
          <w:fldData xml:space="preserve">PEVuZE5vdGU+PENpdGU+PEF1dGhvcj5NYWNHaW5uaXRpZTwvQXV0aG9yPjxZZWFyPjIwMTc8L1ll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</w:fldData>
        </w:fldChar>
      </w:r>
      <w:r w:rsidR="005F2998">
        <w:rPr>
          <w:rFonts w:cs="AdvTimes"/>
        </w:rPr>
        <w:instrText xml:space="preserve"> ADDIN EN.CITE.DATA </w:instrText>
      </w:r>
      <w:r w:rsidR="005F2998">
        <w:rPr>
          <w:rFonts w:cs="AdvTimes"/>
        </w:rPr>
      </w:r>
      <w:r w:rsidR="005F2998">
        <w:rPr>
          <w:rFonts w:cs="AdvTimes"/>
        </w:rPr>
        <w:fldChar w:fldCharType="end"/>
      </w:r>
      <w:r w:rsidRPr="00503831">
        <w:rPr>
          <w:rFonts w:cs="AdvTimes"/>
        </w:rPr>
      </w:r>
      <w:r w:rsidRPr="00503831">
        <w:rPr>
          <w:rFonts w:cs="AdvTimes"/>
        </w:rPr>
        <w:fldChar w:fldCharType="separate"/>
      </w:r>
      <w:r w:rsidR="005F2998" w:rsidRPr="005F2998">
        <w:rPr>
          <w:rFonts w:cs="AdvTimes"/>
          <w:noProof/>
          <w:vertAlign w:val="superscript"/>
        </w:rPr>
        <w:t>97,103</w:t>
      </w:r>
      <w:r w:rsidRPr="00503831">
        <w:rPr>
          <w:rFonts w:cs="AdvTimes"/>
        </w:rPr>
        <w:fldChar w:fldCharType="end"/>
      </w:r>
      <w:r>
        <w:rPr>
          <w:rFonts w:cs="AdvTimes"/>
        </w:rPr>
        <w:t xml:space="preserve"> Omalizumab use was also associated with a reduced rate of dosing reactions.</w:t>
      </w:r>
      <w:r w:rsidRPr="001F1C2C">
        <w:rPr>
          <w:rFonts w:cs="AdvTimes"/>
        </w:rPr>
        <w:fldChar w:fldCharType="begin">
          <w:fldData xml:space="preserve">PEVuZE5vdGU+PENpdGU+PEF1dGhvcj5Xb29kPC9BdXRob3I+PFllYXI+MjAxNjwvWWVhcj48UmVj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wMy0xMTEwLmUxMTwvcGFnZXM+PHZvbHVtZT4xMzc8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</w:fldData>
        </w:fldChar>
      </w:r>
      <w:r w:rsidR="005F2998">
        <w:rPr>
          <w:rFonts w:cs="AdvTimes"/>
        </w:rPr>
        <w:instrText xml:space="preserve"> ADDIN EN.CITE </w:instrText>
      </w:r>
      <w:r w:rsidR="005F2998">
        <w:rPr>
          <w:rFonts w:cs="AdvTimes"/>
        </w:rPr>
        <w:fldChar w:fldCharType="begin">
          <w:fldData xml:space="preserve">PEVuZE5vdGU+PENpdGU+PEF1dGhvcj5Xb29kPC9BdXRob3I+PFllYXI+MjAxNjwvWWVhcj48UmVj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</w:fldData>
        </w:fldChar>
      </w:r>
      <w:r w:rsidR="005F2998">
        <w:rPr>
          <w:rFonts w:cs="AdvTimes"/>
        </w:rPr>
        <w:instrText xml:space="preserve"> ADDIN EN.CITE.DATA </w:instrText>
      </w:r>
      <w:r w:rsidR="005F2998">
        <w:rPr>
          <w:rFonts w:cs="AdvTimes"/>
        </w:rPr>
      </w:r>
      <w:r w:rsidR="005F2998">
        <w:rPr>
          <w:rFonts w:cs="AdvTimes"/>
        </w:rPr>
        <w:fldChar w:fldCharType="end"/>
      </w:r>
      <w:r w:rsidRPr="001F1C2C">
        <w:rPr>
          <w:rFonts w:cs="AdvTimes"/>
        </w:rPr>
      </w:r>
      <w:r w:rsidRPr="001F1C2C">
        <w:rPr>
          <w:rFonts w:cs="AdvTimes"/>
        </w:rPr>
        <w:fldChar w:fldCharType="separate"/>
      </w:r>
      <w:r w:rsidR="005F2998" w:rsidRPr="005F2998">
        <w:rPr>
          <w:rFonts w:cs="AdvTimes"/>
          <w:noProof/>
          <w:vertAlign w:val="superscript"/>
        </w:rPr>
        <w:t>97,102</w:t>
      </w:r>
      <w:r w:rsidRPr="001F1C2C">
        <w:rPr>
          <w:rFonts w:cs="AdvTimes"/>
        </w:rPr>
        <w:fldChar w:fldCharType="end"/>
      </w:r>
    </w:p>
    <w:p w14:paraId="60E972E4" w14:textId="76E9818C" w:rsidR="00573494" w:rsidRDefault="00573494" w:rsidP="00C85744">
      <w:pPr>
        <w:spacing w:before="60" w:line="240" w:lineRule="auto"/>
        <w:rPr>
          <w:rFonts w:cs="AdvTimes"/>
        </w:rPr>
      </w:pPr>
    </w:p>
    <w:p w14:paraId="7F5ADA93" w14:textId="77777777" w:rsidR="001612D0" w:rsidRDefault="001612D0">
      <w:pPr>
        <w:spacing w:after="160"/>
        <w:rPr>
          <w:rFonts w:asciiTheme="majorHAnsi" w:eastAsiaTheme="majorEastAsia" w:hAnsiTheme="majorHAnsi" w:cstheme="majorBidi"/>
          <w:color w:val="2F5496" w:themeColor="accent1" w:themeShade="BF"/>
          <w:sz w:val="32"/>
          <w:szCs w:val="32"/>
        </w:rPr>
      </w:pPr>
      <w:bookmarkStart w:id="100" w:name="_Toc27666880"/>
      <w:r>
        <w:br w:type="page"/>
      </w:r>
    </w:p>
    <w:p w14:paraId="7FB5ECBB" w14:textId="547AA00C" w:rsidR="00573494" w:rsidRPr="00491A81" w:rsidRDefault="00573494" w:rsidP="00573494">
      <w:pPr>
        <w:pStyle w:val="Titre1"/>
      </w:pPr>
      <w:r w:rsidRPr="00491A81">
        <w:lastRenderedPageBreak/>
        <w:t xml:space="preserve">Appendix </w:t>
      </w:r>
      <w:r>
        <w:t>5</w:t>
      </w:r>
      <w:r w:rsidRPr="00491A81">
        <w:t>: Equipment require</w:t>
      </w:r>
      <w:r>
        <w:t>d</w:t>
      </w:r>
      <w:bookmarkEnd w:id="100"/>
      <w:r w:rsidRPr="00491A81">
        <w:t xml:space="preserve"> </w:t>
      </w:r>
    </w:p>
    <w:p w14:paraId="771BC733" w14:textId="774D1DAC" w:rsidR="00573494" w:rsidRDefault="00573494" w:rsidP="000D5B5B">
      <w:pPr>
        <w:rPr>
          <w:highlight w:val="yellow"/>
        </w:rPr>
      </w:pPr>
    </w:p>
    <w:p w14:paraId="04BFB03B" w14:textId="0F6EF4E2" w:rsidR="000D5B5B" w:rsidRPr="000D5B5B" w:rsidRDefault="000D5B5B" w:rsidP="000D5B5B">
      <w:r w:rsidRPr="000D5B5B">
        <w:t>The following tables on the minimal and additional safety requirements for the management of emergencies in allergy office are from the CSACI position paper on safety standards for the management of office emergencies (in redaction).</w:t>
      </w:r>
    </w:p>
    <w:p w14:paraId="6AA8960C" w14:textId="77777777" w:rsidR="000D5B5B" w:rsidRPr="000D5B5B" w:rsidRDefault="000D5B5B" w:rsidP="000D5B5B"/>
    <w:p w14:paraId="379CF572" w14:textId="611BF3F6" w:rsidR="000D5B5B" w:rsidRPr="000D5B5B" w:rsidRDefault="000D5B5B" w:rsidP="000D5B5B">
      <w:r w:rsidRPr="000D5B5B">
        <w:t xml:space="preserve">Table S5.1: Minimal Safety Medications, Equipment and Supplies </w:t>
      </w:r>
    </w:p>
    <w:p w14:paraId="1B80E936" w14:textId="77777777" w:rsidR="000D5B5B" w:rsidRPr="000D5B5B" w:rsidRDefault="000D5B5B" w:rsidP="000D5B5B"/>
    <w:tbl>
      <w:tblPr>
        <w:tblStyle w:val="Grilledutableau"/>
        <w:tblW w:w="9376" w:type="dxa"/>
        <w:tblLook w:val="04A0" w:firstRow="1" w:lastRow="0" w:firstColumn="1" w:lastColumn="0" w:noHBand="0" w:noVBand="1"/>
      </w:tblPr>
      <w:tblGrid>
        <w:gridCol w:w="2275"/>
        <w:gridCol w:w="7101"/>
      </w:tblGrid>
      <w:tr w:rsidR="000D5B5B" w:rsidRPr="000D5B5B" w14:paraId="76F241CE" w14:textId="77777777" w:rsidTr="00170304">
        <w:trPr>
          <w:trHeight w:val="272"/>
        </w:trPr>
        <w:tc>
          <w:tcPr>
            <w:tcW w:w="2275" w:type="dxa"/>
          </w:tcPr>
          <w:p w14:paraId="3B7F8B71" w14:textId="77777777" w:rsidR="000D5B5B" w:rsidRPr="000D5B5B" w:rsidRDefault="000D5B5B" w:rsidP="000D5B5B">
            <w:pPr>
              <w:rPr>
                <w:sz w:val="24"/>
                <w:szCs w:val="24"/>
              </w:rPr>
            </w:pPr>
            <w:r w:rsidRPr="000D5B5B">
              <w:t>Category</w:t>
            </w:r>
          </w:p>
        </w:tc>
        <w:tc>
          <w:tcPr>
            <w:tcW w:w="7101" w:type="dxa"/>
          </w:tcPr>
          <w:p w14:paraId="27154B30" w14:textId="77777777" w:rsidR="000D5B5B" w:rsidRPr="000D5B5B" w:rsidRDefault="000D5B5B" w:rsidP="000D5B5B">
            <w:pPr>
              <w:rPr>
                <w:sz w:val="24"/>
                <w:szCs w:val="24"/>
              </w:rPr>
            </w:pPr>
          </w:p>
        </w:tc>
      </w:tr>
      <w:tr w:rsidR="000D5B5B" w:rsidRPr="000D5B5B" w14:paraId="0330FF19" w14:textId="77777777" w:rsidTr="00170304">
        <w:trPr>
          <w:trHeight w:val="1272"/>
        </w:trPr>
        <w:tc>
          <w:tcPr>
            <w:tcW w:w="2275" w:type="dxa"/>
          </w:tcPr>
          <w:p w14:paraId="46D38614" w14:textId="77777777" w:rsidR="000D5B5B" w:rsidRPr="000D5B5B" w:rsidRDefault="000D5B5B" w:rsidP="000D5B5B">
            <w:pPr>
              <w:rPr>
                <w:sz w:val="24"/>
                <w:szCs w:val="24"/>
              </w:rPr>
            </w:pPr>
            <w:r w:rsidRPr="000D5B5B">
              <w:t>Vital sign assessment</w:t>
            </w:r>
          </w:p>
        </w:tc>
        <w:tc>
          <w:tcPr>
            <w:tcW w:w="7101" w:type="dxa"/>
          </w:tcPr>
          <w:p w14:paraId="3BCB8C0D" w14:textId="77777777" w:rsidR="000D5B5B" w:rsidRPr="000D5B5B" w:rsidRDefault="000D5B5B" w:rsidP="000D5B5B">
            <w:pPr>
              <w:rPr>
                <w:sz w:val="24"/>
                <w:szCs w:val="24"/>
              </w:rPr>
            </w:pPr>
            <w:r w:rsidRPr="000D5B5B">
              <w:t>- Stethoscope</w:t>
            </w:r>
          </w:p>
          <w:p w14:paraId="0AC89FF3" w14:textId="77777777" w:rsidR="000D5B5B" w:rsidRPr="000D5B5B" w:rsidRDefault="000D5B5B" w:rsidP="000D5B5B">
            <w:pPr>
              <w:rPr>
                <w:sz w:val="24"/>
                <w:szCs w:val="24"/>
              </w:rPr>
            </w:pPr>
            <w:r w:rsidRPr="000D5B5B">
              <w:t>- Sphygmomanometer and blood pressure cuffs</w:t>
            </w:r>
            <w:r w:rsidRPr="000D5B5B">
              <w:br/>
              <w:t>- Oxygen saturation monitor</w:t>
            </w:r>
          </w:p>
          <w:p w14:paraId="4DACDCDB" w14:textId="77777777" w:rsidR="000D5B5B" w:rsidRPr="000D5B5B" w:rsidRDefault="000D5B5B" w:rsidP="000D5B5B">
            <w:pPr>
              <w:rPr>
                <w:sz w:val="24"/>
                <w:szCs w:val="24"/>
              </w:rPr>
            </w:pPr>
            <w:r w:rsidRPr="000D5B5B">
              <w:t>- Personal protective equipment (gloves, mask, eye shield)</w:t>
            </w:r>
          </w:p>
          <w:p w14:paraId="7BA1A482" w14:textId="77777777" w:rsidR="000D5B5B" w:rsidRPr="000D5B5B" w:rsidRDefault="000D5B5B" w:rsidP="000D5B5B">
            <w:pPr>
              <w:rPr>
                <w:sz w:val="24"/>
                <w:szCs w:val="24"/>
              </w:rPr>
            </w:pPr>
            <w:r w:rsidRPr="000D5B5B">
              <w:t xml:space="preserve">- Watch or clock </w:t>
            </w:r>
          </w:p>
        </w:tc>
      </w:tr>
      <w:tr w:rsidR="000D5B5B" w:rsidRPr="000D5B5B" w14:paraId="77C7C7BC" w14:textId="77777777" w:rsidTr="00170304">
        <w:trPr>
          <w:trHeight w:val="757"/>
        </w:trPr>
        <w:tc>
          <w:tcPr>
            <w:tcW w:w="2275" w:type="dxa"/>
          </w:tcPr>
          <w:p w14:paraId="09B71CE8" w14:textId="77777777" w:rsidR="000D5B5B" w:rsidRPr="000D5B5B" w:rsidRDefault="000D5B5B" w:rsidP="000D5B5B">
            <w:pPr>
              <w:rPr>
                <w:sz w:val="24"/>
                <w:szCs w:val="24"/>
              </w:rPr>
            </w:pPr>
            <w:r w:rsidRPr="000D5B5B">
              <w:t xml:space="preserve">Medications </w:t>
            </w:r>
          </w:p>
        </w:tc>
        <w:tc>
          <w:tcPr>
            <w:tcW w:w="7101" w:type="dxa"/>
          </w:tcPr>
          <w:p w14:paraId="50DC93F3" w14:textId="77777777" w:rsidR="000D5B5B" w:rsidRPr="000D5B5B" w:rsidRDefault="000D5B5B" w:rsidP="000D5B5B">
            <w:pPr>
              <w:rPr>
                <w:sz w:val="24"/>
                <w:szCs w:val="24"/>
              </w:rPr>
            </w:pPr>
            <w:r w:rsidRPr="000D5B5B">
              <w:t>- Intramuscular epinephrine (3 doses)</w:t>
            </w:r>
          </w:p>
          <w:p w14:paraId="3924AD6E" w14:textId="71EBD2A9" w:rsidR="000D5B5B" w:rsidRPr="000D5B5B" w:rsidRDefault="000D5B5B" w:rsidP="000D5B5B">
            <w:r w:rsidRPr="000D5B5B">
              <w:t>- Glucagon or vasopressin for adults on beta blocker</w:t>
            </w:r>
          </w:p>
          <w:p w14:paraId="4F1E2F8C" w14:textId="77777777" w:rsidR="000D5B5B" w:rsidRPr="000D5B5B" w:rsidRDefault="000D5B5B" w:rsidP="000D5B5B">
            <w:r w:rsidRPr="000D5B5B">
              <w:t>- Salbutamol (with MDI and spacer or nebulizer)</w:t>
            </w:r>
          </w:p>
          <w:p w14:paraId="5412FEDA" w14:textId="550B205B" w:rsidR="000D5B5B" w:rsidRPr="000D5B5B" w:rsidRDefault="000D5B5B" w:rsidP="000D5B5B">
            <w:pPr>
              <w:rPr>
                <w:sz w:val="24"/>
                <w:szCs w:val="24"/>
              </w:rPr>
            </w:pPr>
            <w:r w:rsidRPr="000D5B5B">
              <w:t>- Second generation antihistamine</w:t>
            </w:r>
          </w:p>
        </w:tc>
      </w:tr>
      <w:tr w:rsidR="000D5B5B" w:rsidRPr="000D5B5B" w14:paraId="77063198" w14:textId="77777777" w:rsidTr="00170304">
        <w:trPr>
          <w:trHeight w:val="257"/>
        </w:trPr>
        <w:tc>
          <w:tcPr>
            <w:tcW w:w="2275" w:type="dxa"/>
          </w:tcPr>
          <w:p w14:paraId="46466FA2" w14:textId="77777777" w:rsidR="000D5B5B" w:rsidRPr="000D5B5B" w:rsidRDefault="000D5B5B" w:rsidP="000D5B5B">
            <w:pPr>
              <w:rPr>
                <w:sz w:val="24"/>
                <w:szCs w:val="24"/>
              </w:rPr>
            </w:pPr>
            <w:r w:rsidRPr="000D5B5B">
              <w:t>Airway</w:t>
            </w:r>
          </w:p>
        </w:tc>
        <w:tc>
          <w:tcPr>
            <w:tcW w:w="7101" w:type="dxa"/>
          </w:tcPr>
          <w:p w14:paraId="173568E7" w14:textId="77777777" w:rsidR="000D5B5B" w:rsidRPr="000D5B5B" w:rsidRDefault="000D5B5B" w:rsidP="000D5B5B">
            <w:pPr>
              <w:rPr>
                <w:sz w:val="24"/>
                <w:szCs w:val="24"/>
              </w:rPr>
            </w:pPr>
            <w:r w:rsidRPr="000D5B5B">
              <w:t>- Oropharyngeal airway (adult and pediatric)</w:t>
            </w:r>
          </w:p>
        </w:tc>
      </w:tr>
      <w:tr w:rsidR="000D5B5B" w:rsidRPr="000D5B5B" w14:paraId="35B5A5CC" w14:textId="77777777" w:rsidTr="00170304">
        <w:trPr>
          <w:trHeight w:val="1530"/>
        </w:trPr>
        <w:tc>
          <w:tcPr>
            <w:tcW w:w="2275" w:type="dxa"/>
          </w:tcPr>
          <w:p w14:paraId="43A97F97" w14:textId="77777777" w:rsidR="000D5B5B" w:rsidRPr="000D5B5B" w:rsidRDefault="000D5B5B" w:rsidP="000D5B5B">
            <w:pPr>
              <w:rPr>
                <w:sz w:val="24"/>
                <w:szCs w:val="24"/>
              </w:rPr>
            </w:pPr>
            <w:r w:rsidRPr="000D5B5B">
              <w:t>Breathing</w:t>
            </w:r>
          </w:p>
        </w:tc>
        <w:tc>
          <w:tcPr>
            <w:tcW w:w="7101" w:type="dxa"/>
          </w:tcPr>
          <w:p w14:paraId="5890A8EF" w14:textId="77777777" w:rsidR="000D5B5B" w:rsidRPr="000D5B5B" w:rsidRDefault="000D5B5B" w:rsidP="000D5B5B">
            <w:pPr>
              <w:rPr>
                <w:sz w:val="24"/>
                <w:szCs w:val="24"/>
              </w:rPr>
            </w:pPr>
            <w:r w:rsidRPr="000D5B5B">
              <w:t>- Self inflating bag-valve-mask (adult and pediatric)</w:t>
            </w:r>
          </w:p>
          <w:p w14:paraId="40ADB3F0" w14:textId="77777777" w:rsidR="000D5B5B" w:rsidRPr="000D5B5B" w:rsidRDefault="000D5B5B" w:rsidP="000D5B5B">
            <w:pPr>
              <w:rPr>
                <w:sz w:val="24"/>
                <w:szCs w:val="24"/>
              </w:rPr>
            </w:pPr>
            <w:r w:rsidRPr="000D5B5B">
              <w:t>- Disposable face masks (adult and pediatric)</w:t>
            </w:r>
          </w:p>
          <w:p w14:paraId="62DCD33B" w14:textId="77777777" w:rsidR="000D5B5B" w:rsidRPr="000D5B5B" w:rsidRDefault="000D5B5B" w:rsidP="000D5B5B">
            <w:pPr>
              <w:rPr>
                <w:sz w:val="24"/>
                <w:szCs w:val="24"/>
              </w:rPr>
            </w:pPr>
            <w:r w:rsidRPr="000D5B5B">
              <w:t xml:space="preserve">- Oxygen tank </w:t>
            </w:r>
          </w:p>
          <w:p w14:paraId="4CA05E7E" w14:textId="77777777" w:rsidR="000D5B5B" w:rsidRPr="000D5B5B" w:rsidRDefault="000D5B5B" w:rsidP="000D5B5B">
            <w:pPr>
              <w:rPr>
                <w:sz w:val="24"/>
                <w:szCs w:val="24"/>
              </w:rPr>
            </w:pPr>
            <w:r w:rsidRPr="000D5B5B">
              <w:t>- Oxygen extension tubing</w:t>
            </w:r>
          </w:p>
          <w:p w14:paraId="3F55DC5E" w14:textId="77777777" w:rsidR="000D5B5B" w:rsidRPr="000D5B5B" w:rsidRDefault="000D5B5B" w:rsidP="000D5B5B">
            <w:r w:rsidRPr="000D5B5B">
              <w:t xml:space="preserve">- Oxygen nasal cannula </w:t>
            </w:r>
          </w:p>
          <w:p w14:paraId="5BF3DEC2" w14:textId="77777777" w:rsidR="000D5B5B" w:rsidRPr="000D5B5B" w:rsidRDefault="000D5B5B" w:rsidP="000D5B5B">
            <w:pPr>
              <w:rPr>
                <w:sz w:val="24"/>
                <w:szCs w:val="24"/>
              </w:rPr>
            </w:pPr>
            <w:r w:rsidRPr="000D5B5B">
              <w:t>- Non rebreather mask (adult and pediatric)</w:t>
            </w:r>
          </w:p>
        </w:tc>
      </w:tr>
      <w:tr w:rsidR="000D5B5B" w:rsidRPr="000D5B5B" w14:paraId="761A9823" w14:textId="77777777" w:rsidTr="00170304">
        <w:trPr>
          <w:trHeight w:val="841"/>
        </w:trPr>
        <w:tc>
          <w:tcPr>
            <w:tcW w:w="2275" w:type="dxa"/>
          </w:tcPr>
          <w:p w14:paraId="14A65D7A" w14:textId="77777777" w:rsidR="000D5B5B" w:rsidRPr="000D5B5B" w:rsidRDefault="000D5B5B" w:rsidP="000D5B5B">
            <w:pPr>
              <w:rPr>
                <w:sz w:val="24"/>
                <w:szCs w:val="24"/>
              </w:rPr>
            </w:pPr>
            <w:r w:rsidRPr="000D5B5B">
              <w:t>Circulation</w:t>
            </w:r>
          </w:p>
        </w:tc>
        <w:tc>
          <w:tcPr>
            <w:tcW w:w="7101" w:type="dxa"/>
          </w:tcPr>
          <w:p w14:paraId="4D5CC70B" w14:textId="77777777" w:rsidR="000D5B5B" w:rsidRPr="000D5B5B" w:rsidRDefault="000D5B5B" w:rsidP="000D5B5B">
            <w:pPr>
              <w:rPr>
                <w:sz w:val="24"/>
                <w:szCs w:val="24"/>
              </w:rPr>
            </w:pPr>
            <w:r w:rsidRPr="000D5B5B">
              <w:t>- Tourniquet</w:t>
            </w:r>
          </w:p>
          <w:p w14:paraId="7B4CD3E6" w14:textId="77777777" w:rsidR="000D5B5B" w:rsidRPr="000D5B5B" w:rsidRDefault="000D5B5B" w:rsidP="000D5B5B">
            <w:pPr>
              <w:rPr>
                <w:sz w:val="24"/>
                <w:szCs w:val="24"/>
              </w:rPr>
            </w:pPr>
            <w:r w:rsidRPr="000D5B5B">
              <w:t>- Tape</w:t>
            </w:r>
          </w:p>
          <w:p w14:paraId="4D6A15C4" w14:textId="77777777" w:rsidR="000D5B5B" w:rsidRPr="000D5B5B" w:rsidRDefault="000D5B5B" w:rsidP="000D5B5B">
            <w:r w:rsidRPr="000D5B5B">
              <w:t>- Alcohol swabs</w:t>
            </w:r>
          </w:p>
          <w:p w14:paraId="79D1D9BD" w14:textId="77777777" w:rsidR="000D5B5B" w:rsidRPr="000D5B5B" w:rsidRDefault="000D5B5B" w:rsidP="000D5B5B">
            <w:pPr>
              <w:rPr>
                <w:sz w:val="24"/>
                <w:szCs w:val="24"/>
              </w:rPr>
            </w:pPr>
            <w:r w:rsidRPr="000D5B5B">
              <w:t>- Drip chamber</w:t>
            </w:r>
          </w:p>
          <w:p w14:paraId="029B2A30" w14:textId="77777777" w:rsidR="000D5B5B" w:rsidRPr="000D5B5B" w:rsidRDefault="000D5B5B" w:rsidP="000D5B5B">
            <w:pPr>
              <w:rPr>
                <w:sz w:val="24"/>
                <w:szCs w:val="24"/>
              </w:rPr>
            </w:pPr>
            <w:r w:rsidRPr="000D5B5B">
              <w:t>- Syringe with needles</w:t>
            </w:r>
          </w:p>
          <w:p w14:paraId="15AE371A" w14:textId="77777777" w:rsidR="000D5B5B" w:rsidRPr="000D5B5B" w:rsidRDefault="000D5B5B" w:rsidP="000D5B5B">
            <w:r w:rsidRPr="000D5B5B">
              <w:t xml:space="preserve">- T-connector </w:t>
            </w:r>
          </w:p>
          <w:p w14:paraId="578494BF" w14:textId="77777777" w:rsidR="000D5B5B" w:rsidRPr="000D5B5B" w:rsidRDefault="000D5B5B" w:rsidP="000D5B5B">
            <w:pPr>
              <w:rPr>
                <w:sz w:val="24"/>
                <w:szCs w:val="24"/>
              </w:rPr>
            </w:pPr>
            <w:r w:rsidRPr="000D5B5B">
              <w:t>- Extension tubing</w:t>
            </w:r>
          </w:p>
          <w:p w14:paraId="144B4BFD" w14:textId="77777777" w:rsidR="000D5B5B" w:rsidRPr="000D5B5B" w:rsidRDefault="000D5B5B" w:rsidP="000D5B5B">
            <w:r w:rsidRPr="000D5B5B">
              <w:t>- Intravenous 0.9 normal saline (two 1 liter bags)</w:t>
            </w:r>
          </w:p>
          <w:p w14:paraId="27AEF244" w14:textId="77777777" w:rsidR="000D5B5B" w:rsidRPr="000D5B5B" w:rsidRDefault="000D5B5B" w:rsidP="000D5B5B">
            <w:pPr>
              <w:rPr>
                <w:sz w:val="24"/>
                <w:szCs w:val="24"/>
              </w:rPr>
            </w:pPr>
            <w:r w:rsidRPr="000D5B5B">
              <w:t>A method to establish parenteral access which could include any of:</w:t>
            </w:r>
          </w:p>
          <w:p w14:paraId="7D90EDDF" w14:textId="77777777" w:rsidR="000D5B5B" w:rsidRPr="000D5B5B" w:rsidRDefault="000D5B5B" w:rsidP="000D5B5B">
            <w:pPr>
              <w:rPr>
                <w:sz w:val="24"/>
                <w:szCs w:val="24"/>
              </w:rPr>
            </w:pPr>
            <w:r w:rsidRPr="000D5B5B">
              <w:t>- Intravenous butterfly needles</w:t>
            </w:r>
          </w:p>
          <w:p w14:paraId="3C0275AE" w14:textId="77777777" w:rsidR="000D5B5B" w:rsidRPr="000D5B5B" w:rsidRDefault="000D5B5B" w:rsidP="000D5B5B">
            <w:r w:rsidRPr="000D5B5B">
              <w:t xml:space="preserve">- Indwelling catheters </w:t>
            </w:r>
          </w:p>
          <w:p w14:paraId="45695CD1" w14:textId="77777777" w:rsidR="000D5B5B" w:rsidRPr="000D5B5B" w:rsidRDefault="000D5B5B" w:rsidP="000D5B5B">
            <w:pPr>
              <w:rPr>
                <w:sz w:val="24"/>
                <w:szCs w:val="24"/>
              </w:rPr>
            </w:pPr>
            <w:r w:rsidRPr="000D5B5B">
              <w:t xml:space="preserve">-Intraosseous devices </w:t>
            </w:r>
          </w:p>
        </w:tc>
      </w:tr>
      <w:tr w:rsidR="000D5B5B" w:rsidRPr="000D5B5B" w14:paraId="02386E16" w14:textId="77777777" w:rsidTr="00170304">
        <w:trPr>
          <w:trHeight w:val="500"/>
        </w:trPr>
        <w:tc>
          <w:tcPr>
            <w:tcW w:w="2275" w:type="dxa"/>
          </w:tcPr>
          <w:p w14:paraId="754B6B3A" w14:textId="77777777" w:rsidR="000D5B5B" w:rsidRPr="000D5B5B" w:rsidRDefault="000D5B5B" w:rsidP="000D5B5B">
            <w:pPr>
              <w:rPr>
                <w:sz w:val="24"/>
                <w:szCs w:val="24"/>
              </w:rPr>
            </w:pPr>
            <w:r w:rsidRPr="000D5B5B">
              <w:t>Other</w:t>
            </w:r>
          </w:p>
        </w:tc>
        <w:tc>
          <w:tcPr>
            <w:tcW w:w="7101" w:type="dxa"/>
          </w:tcPr>
          <w:p w14:paraId="695D7B4A" w14:textId="77777777" w:rsidR="000D5B5B" w:rsidRPr="000D5B5B" w:rsidRDefault="000D5B5B" w:rsidP="000D5B5B">
            <w:pPr>
              <w:rPr>
                <w:sz w:val="24"/>
                <w:szCs w:val="24"/>
              </w:rPr>
            </w:pPr>
            <w:r w:rsidRPr="000D5B5B">
              <w:t>- Written anaphylaxis management protocol</w:t>
            </w:r>
          </w:p>
          <w:p w14:paraId="424FC363" w14:textId="77777777" w:rsidR="000D5B5B" w:rsidRPr="000D5B5B" w:rsidRDefault="000D5B5B" w:rsidP="000D5B5B">
            <w:r w:rsidRPr="000D5B5B">
              <w:t>- Flow chart for recording times and events</w:t>
            </w:r>
          </w:p>
          <w:p w14:paraId="09079053" w14:textId="77777777" w:rsidR="000D5B5B" w:rsidRPr="000D5B5B" w:rsidRDefault="000D5B5B" w:rsidP="000D5B5B">
            <w:pPr>
              <w:rPr>
                <w:sz w:val="24"/>
                <w:szCs w:val="24"/>
              </w:rPr>
            </w:pPr>
            <w:r w:rsidRPr="000D5B5B">
              <w:t>-911 script for office staff to use</w:t>
            </w:r>
          </w:p>
        </w:tc>
      </w:tr>
    </w:tbl>
    <w:p w14:paraId="49E402BB" w14:textId="77777777" w:rsidR="000D5B5B" w:rsidRPr="000D5B5B" w:rsidRDefault="000D5B5B" w:rsidP="000D5B5B"/>
    <w:p w14:paraId="4B499760" w14:textId="77777777" w:rsidR="000D5B5B" w:rsidRPr="000D5B5B" w:rsidRDefault="000D5B5B" w:rsidP="000D5B5B"/>
    <w:p w14:paraId="61412DBE" w14:textId="168C70E4" w:rsidR="000D5B5B" w:rsidRPr="000D5B5B" w:rsidRDefault="000D5B5B" w:rsidP="000D5B5B">
      <w:r w:rsidRPr="000D5B5B">
        <w:t>Table S5.2: Additional equipment and medications to consider, depending on provider experience, skill and location</w:t>
      </w:r>
    </w:p>
    <w:tbl>
      <w:tblPr>
        <w:tblStyle w:val="Grilledutableau"/>
        <w:tblW w:w="9378" w:type="dxa"/>
        <w:tblLook w:val="04A0" w:firstRow="1" w:lastRow="0" w:firstColumn="1" w:lastColumn="0" w:noHBand="0" w:noVBand="1"/>
      </w:tblPr>
      <w:tblGrid>
        <w:gridCol w:w="1696"/>
        <w:gridCol w:w="7682"/>
      </w:tblGrid>
      <w:tr w:rsidR="000D5B5B" w:rsidRPr="000D5B5B" w14:paraId="0072C5CB" w14:textId="77777777" w:rsidTr="00170304">
        <w:tc>
          <w:tcPr>
            <w:tcW w:w="1696" w:type="dxa"/>
          </w:tcPr>
          <w:p w14:paraId="1C84B322" w14:textId="77777777" w:rsidR="000D5B5B" w:rsidRPr="000D5B5B" w:rsidRDefault="000D5B5B" w:rsidP="000D5B5B">
            <w:r w:rsidRPr="000D5B5B">
              <w:t>Category</w:t>
            </w:r>
          </w:p>
        </w:tc>
        <w:tc>
          <w:tcPr>
            <w:tcW w:w="7682" w:type="dxa"/>
          </w:tcPr>
          <w:p w14:paraId="29D8E26A" w14:textId="77777777" w:rsidR="000D5B5B" w:rsidRPr="000D5B5B" w:rsidRDefault="000D5B5B" w:rsidP="000D5B5B"/>
        </w:tc>
      </w:tr>
      <w:tr w:rsidR="000D5B5B" w:rsidRPr="000D5B5B" w14:paraId="4AD0FC06" w14:textId="77777777" w:rsidTr="00170304">
        <w:tc>
          <w:tcPr>
            <w:tcW w:w="1696" w:type="dxa"/>
          </w:tcPr>
          <w:p w14:paraId="4E1AA296" w14:textId="77777777" w:rsidR="000D5B5B" w:rsidRPr="000D5B5B" w:rsidRDefault="000D5B5B" w:rsidP="000D5B5B">
            <w:r w:rsidRPr="000D5B5B">
              <w:t>Vital sign assessment</w:t>
            </w:r>
          </w:p>
        </w:tc>
        <w:tc>
          <w:tcPr>
            <w:tcW w:w="7682" w:type="dxa"/>
          </w:tcPr>
          <w:p w14:paraId="6EDC23EA" w14:textId="77777777" w:rsidR="000D5B5B" w:rsidRPr="000D5B5B" w:rsidRDefault="000D5B5B" w:rsidP="000D5B5B">
            <w:r w:rsidRPr="000D5B5B">
              <w:t>- Automated BP cuff, HR, and O2 sat monitor</w:t>
            </w:r>
          </w:p>
          <w:p w14:paraId="0E5AC1FF" w14:textId="77777777" w:rsidR="000D5B5B" w:rsidRPr="000D5B5B" w:rsidRDefault="000D5B5B" w:rsidP="000D5B5B">
            <w:r w:rsidRPr="000D5B5B">
              <w:t>- 5 minute timer</w:t>
            </w:r>
          </w:p>
        </w:tc>
      </w:tr>
      <w:tr w:rsidR="000D5B5B" w:rsidRPr="000D5B5B" w14:paraId="4CB7BD3D" w14:textId="77777777" w:rsidTr="00170304">
        <w:tc>
          <w:tcPr>
            <w:tcW w:w="1696" w:type="dxa"/>
          </w:tcPr>
          <w:p w14:paraId="4E614859" w14:textId="77777777" w:rsidR="000D5B5B" w:rsidRPr="000D5B5B" w:rsidRDefault="000D5B5B" w:rsidP="000D5B5B">
            <w:r w:rsidRPr="000D5B5B">
              <w:t>Airway</w:t>
            </w:r>
          </w:p>
        </w:tc>
        <w:tc>
          <w:tcPr>
            <w:tcW w:w="7682" w:type="dxa"/>
          </w:tcPr>
          <w:p w14:paraId="052153D4" w14:textId="77777777" w:rsidR="000D5B5B" w:rsidRPr="000D5B5B" w:rsidRDefault="000D5B5B" w:rsidP="000D5B5B">
            <w:r w:rsidRPr="000D5B5B">
              <w:t>- Portable suction</w:t>
            </w:r>
          </w:p>
          <w:p w14:paraId="6A99A928" w14:textId="77777777" w:rsidR="000D5B5B" w:rsidRPr="000D5B5B" w:rsidRDefault="000D5B5B" w:rsidP="000D5B5B">
            <w:r w:rsidRPr="000D5B5B">
              <w:t>- Nasal airway</w:t>
            </w:r>
          </w:p>
          <w:p w14:paraId="23FB45C4" w14:textId="77777777" w:rsidR="000D5B5B" w:rsidRPr="000D5B5B" w:rsidRDefault="000D5B5B" w:rsidP="000D5B5B">
            <w:r w:rsidRPr="000D5B5B">
              <w:t>- Laryngeal airway masks (LMA) with lubrication</w:t>
            </w:r>
          </w:p>
          <w:p w14:paraId="79B028B2" w14:textId="77777777" w:rsidR="000D5B5B" w:rsidRPr="000D5B5B" w:rsidRDefault="000D5B5B" w:rsidP="000D5B5B">
            <w:r w:rsidRPr="000D5B5B">
              <w:t>- Laryngoscope with blades, ET tubes, stylet and CO2 detector, tape and suction, and Magill forceps</w:t>
            </w:r>
          </w:p>
          <w:p w14:paraId="76163337" w14:textId="77777777" w:rsidR="000D5B5B" w:rsidRPr="000D5B5B" w:rsidRDefault="000D5B5B" w:rsidP="000D5B5B">
            <w:r w:rsidRPr="000D5B5B">
              <w:lastRenderedPageBreak/>
              <w:t xml:space="preserve">- Alternative airway devices (eg: King Airway) </w:t>
            </w:r>
          </w:p>
        </w:tc>
      </w:tr>
      <w:tr w:rsidR="000D5B5B" w:rsidRPr="000D5B5B" w14:paraId="323B01EB" w14:textId="77777777" w:rsidTr="00170304">
        <w:tc>
          <w:tcPr>
            <w:tcW w:w="1696" w:type="dxa"/>
          </w:tcPr>
          <w:p w14:paraId="3FE3BB88" w14:textId="77777777" w:rsidR="000D5B5B" w:rsidRPr="000D5B5B" w:rsidRDefault="000D5B5B" w:rsidP="000D5B5B">
            <w:r w:rsidRPr="000D5B5B">
              <w:lastRenderedPageBreak/>
              <w:t>Breathing</w:t>
            </w:r>
          </w:p>
        </w:tc>
        <w:tc>
          <w:tcPr>
            <w:tcW w:w="7682" w:type="dxa"/>
          </w:tcPr>
          <w:p w14:paraId="1E9E193D" w14:textId="77777777" w:rsidR="000D5B5B" w:rsidRPr="000D5B5B" w:rsidRDefault="000D5B5B" w:rsidP="000D5B5B">
            <w:r w:rsidRPr="000D5B5B">
              <w:t>- Nebulizer mask</w:t>
            </w:r>
          </w:p>
        </w:tc>
      </w:tr>
      <w:tr w:rsidR="000D5B5B" w:rsidRPr="000D5B5B" w14:paraId="538CC007" w14:textId="77777777" w:rsidTr="00170304">
        <w:tc>
          <w:tcPr>
            <w:tcW w:w="1696" w:type="dxa"/>
          </w:tcPr>
          <w:p w14:paraId="1CC55629" w14:textId="77777777" w:rsidR="000D5B5B" w:rsidRPr="000D5B5B" w:rsidRDefault="000D5B5B" w:rsidP="000D5B5B">
            <w:r w:rsidRPr="000D5B5B">
              <w:t>Circulation</w:t>
            </w:r>
          </w:p>
        </w:tc>
        <w:tc>
          <w:tcPr>
            <w:tcW w:w="7682" w:type="dxa"/>
          </w:tcPr>
          <w:p w14:paraId="598728CD" w14:textId="77777777" w:rsidR="000D5B5B" w:rsidRPr="000D5B5B" w:rsidRDefault="000D5B5B" w:rsidP="000D5B5B">
            <w:r w:rsidRPr="000D5B5B">
              <w:t>- Pediatric Armboard</w:t>
            </w:r>
          </w:p>
          <w:p w14:paraId="31352C5F" w14:textId="77777777" w:rsidR="000D5B5B" w:rsidRPr="000D5B5B" w:rsidRDefault="000D5B5B" w:rsidP="000D5B5B">
            <w:r w:rsidRPr="000D5B5B">
              <w:t>- Set up for 3 way stopcock for pediatric fluid bolus</w:t>
            </w:r>
          </w:p>
          <w:p w14:paraId="5FF40191" w14:textId="77777777" w:rsidR="000D5B5B" w:rsidRPr="000D5B5B" w:rsidRDefault="000D5B5B" w:rsidP="000D5B5B">
            <w:r w:rsidRPr="000D5B5B">
              <w:t>- Intraosseous devices</w:t>
            </w:r>
          </w:p>
          <w:p w14:paraId="2EECF556" w14:textId="77777777" w:rsidR="000D5B5B" w:rsidRPr="000D5B5B" w:rsidRDefault="000D5B5B" w:rsidP="000D5B5B">
            <w:r w:rsidRPr="000D5B5B">
              <w:t>- AED</w:t>
            </w:r>
          </w:p>
        </w:tc>
      </w:tr>
      <w:tr w:rsidR="000D5B5B" w:rsidRPr="000D5B5B" w14:paraId="73E82603" w14:textId="77777777" w:rsidTr="00170304">
        <w:tc>
          <w:tcPr>
            <w:tcW w:w="1696" w:type="dxa"/>
          </w:tcPr>
          <w:p w14:paraId="59AFB9F0" w14:textId="77777777" w:rsidR="000D5B5B" w:rsidRPr="000D5B5B" w:rsidRDefault="000D5B5B" w:rsidP="000D5B5B">
            <w:r w:rsidRPr="000D5B5B">
              <w:t>Medications for treatment of allergic conditions</w:t>
            </w:r>
          </w:p>
        </w:tc>
        <w:tc>
          <w:tcPr>
            <w:tcW w:w="7682" w:type="dxa"/>
          </w:tcPr>
          <w:p w14:paraId="457D0D85" w14:textId="77777777" w:rsidR="000D5B5B" w:rsidRPr="000D5B5B" w:rsidRDefault="000D5B5B" w:rsidP="000D5B5B">
            <w:r w:rsidRPr="000D5B5B">
              <w:t>- Ipatropium bromide (spacer with MDI or nebulizer)</w:t>
            </w:r>
          </w:p>
          <w:p w14:paraId="697C7F48" w14:textId="77777777" w:rsidR="000D5B5B" w:rsidRPr="000D5B5B" w:rsidRDefault="000D5B5B" w:rsidP="000D5B5B">
            <w:r w:rsidRPr="000D5B5B">
              <w:t>- Diphenhydramine  IV</w:t>
            </w:r>
          </w:p>
          <w:p w14:paraId="682BD06F" w14:textId="77777777" w:rsidR="000D5B5B" w:rsidRPr="000D5B5B" w:rsidRDefault="000D5B5B" w:rsidP="000D5B5B">
            <w:r w:rsidRPr="000D5B5B">
              <w:t>- Corticosteroid for injection</w:t>
            </w:r>
          </w:p>
        </w:tc>
      </w:tr>
      <w:tr w:rsidR="000D5B5B" w:rsidRPr="000D5B5B" w14:paraId="3740703B" w14:textId="77777777" w:rsidTr="00170304">
        <w:tc>
          <w:tcPr>
            <w:tcW w:w="1696" w:type="dxa"/>
          </w:tcPr>
          <w:p w14:paraId="2C072C50" w14:textId="77777777" w:rsidR="000D5B5B" w:rsidRPr="000D5B5B" w:rsidRDefault="000D5B5B" w:rsidP="000D5B5B">
            <w:r w:rsidRPr="000D5B5B">
              <w:t>Medications for treatment of non allergic conditions</w:t>
            </w:r>
          </w:p>
        </w:tc>
        <w:tc>
          <w:tcPr>
            <w:tcW w:w="7682" w:type="dxa"/>
          </w:tcPr>
          <w:p w14:paraId="2A3BD035" w14:textId="77777777" w:rsidR="000D5B5B" w:rsidRPr="000D5B5B" w:rsidRDefault="000D5B5B" w:rsidP="000D5B5B">
            <w:r w:rsidRPr="000D5B5B">
              <w:t>- Nitroglycerine spray</w:t>
            </w:r>
          </w:p>
          <w:p w14:paraId="53AF3E3F" w14:textId="77777777" w:rsidR="000D5B5B" w:rsidRPr="000D5B5B" w:rsidRDefault="000D5B5B" w:rsidP="000D5B5B">
            <w:r w:rsidRPr="000D5B5B">
              <w:t>- ASA</w:t>
            </w:r>
          </w:p>
          <w:p w14:paraId="04F3CB2F" w14:textId="77777777" w:rsidR="000D5B5B" w:rsidRPr="000D5B5B" w:rsidRDefault="000D5B5B" w:rsidP="000D5B5B">
            <w:r w:rsidRPr="000D5B5B">
              <w:t>- Naloxone</w:t>
            </w:r>
          </w:p>
          <w:p w14:paraId="17C68AD1" w14:textId="77777777" w:rsidR="000D5B5B" w:rsidRPr="000D5B5B" w:rsidRDefault="000D5B5B" w:rsidP="000D5B5B">
            <w:r w:rsidRPr="000D5B5B">
              <w:t xml:space="preserve">- Lorazepam or diazepam </w:t>
            </w:r>
          </w:p>
          <w:p w14:paraId="36C82501" w14:textId="77777777" w:rsidR="000D5B5B" w:rsidRPr="000D5B5B" w:rsidRDefault="000D5B5B" w:rsidP="000D5B5B">
            <w:r w:rsidRPr="000D5B5B">
              <w:t>- Glucose gel</w:t>
            </w:r>
          </w:p>
        </w:tc>
      </w:tr>
    </w:tbl>
    <w:p w14:paraId="3E1E4B3F" w14:textId="77777777" w:rsidR="000D5B5B" w:rsidRPr="000D5B5B" w:rsidRDefault="000D5B5B" w:rsidP="000D5B5B"/>
    <w:p w14:paraId="6478524F" w14:textId="77777777" w:rsidR="000D5B5B" w:rsidRPr="000D5B5B" w:rsidRDefault="000D5B5B" w:rsidP="000D5B5B"/>
    <w:p w14:paraId="11489B1A" w14:textId="00583CCA" w:rsidR="0045133E" w:rsidRPr="000D5B5B" w:rsidRDefault="0045133E" w:rsidP="000D5B5B">
      <w:pPr>
        <w:rPr>
          <w:szCs w:val="18"/>
        </w:rPr>
      </w:pPr>
    </w:p>
    <w:p w14:paraId="5420C023" w14:textId="77777777" w:rsidR="00573494" w:rsidRPr="000D5B5B" w:rsidRDefault="00573494" w:rsidP="000D5B5B">
      <w:pPr>
        <w:rPr>
          <w:szCs w:val="18"/>
        </w:rPr>
      </w:pPr>
    </w:p>
    <w:p w14:paraId="2972EA9F" w14:textId="77777777" w:rsidR="00483B26" w:rsidRPr="000D5B5B" w:rsidRDefault="00483B26" w:rsidP="00483B26">
      <w:pPr>
        <w:rPr>
          <w:rFonts w:asciiTheme="minorHAnsi" w:hAnsiTheme="minorHAnsi" w:cstheme="minorHAnsi"/>
        </w:rPr>
      </w:pPr>
    </w:p>
    <w:p w14:paraId="389F95C0" w14:textId="77777777" w:rsidR="00483B26" w:rsidRPr="000D5B5B" w:rsidRDefault="00483B26" w:rsidP="00483B26">
      <w:pPr>
        <w:rPr>
          <w:rFonts w:asciiTheme="minorHAnsi" w:hAnsiTheme="minorHAnsi" w:cstheme="minorHAnsi"/>
        </w:rPr>
      </w:pPr>
    </w:p>
    <w:p w14:paraId="5D40C53C" w14:textId="77777777" w:rsidR="00483B26" w:rsidRPr="000D5B5B" w:rsidRDefault="00483B26">
      <w:pPr>
        <w:rPr>
          <w:rFonts w:asciiTheme="minorHAnsi" w:hAnsiTheme="minorHAnsi" w:cstheme="minorHAnsi"/>
        </w:rPr>
      </w:pPr>
      <w:r w:rsidRPr="000D5B5B">
        <w:rPr>
          <w:rFonts w:asciiTheme="minorHAnsi" w:hAnsiTheme="minorHAnsi" w:cstheme="minorHAnsi"/>
        </w:rPr>
        <w:br w:type="page"/>
      </w:r>
    </w:p>
    <w:p w14:paraId="18DB6A83" w14:textId="0364BEE1" w:rsidR="00B90CDF" w:rsidRDefault="00DA4442" w:rsidP="00D40837">
      <w:pPr>
        <w:pStyle w:val="Titre1"/>
      </w:pPr>
      <w:bookmarkStart w:id="101" w:name="_Toc26546068"/>
      <w:bookmarkStart w:id="102" w:name="_Toc27666881"/>
      <w:r>
        <w:lastRenderedPageBreak/>
        <w:t xml:space="preserve">Appendix </w:t>
      </w:r>
      <w:r w:rsidR="00573494">
        <w:t>6</w:t>
      </w:r>
      <w:r>
        <w:t>:</w:t>
      </w:r>
      <w:r w:rsidR="001E3A18" w:rsidRPr="001E3A18">
        <w:t xml:space="preserve"> Sample protocols</w:t>
      </w:r>
      <w:bookmarkEnd w:id="101"/>
      <w:bookmarkEnd w:id="102"/>
      <w:r w:rsidR="001E3A18" w:rsidRPr="001E3A18">
        <w:t xml:space="preserve"> </w:t>
      </w:r>
    </w:p>
    <w:p w14:paraId="7B010367" w14:textId="77777777" w:rsidR="00B9256D" w:rsidRDefault="00B9256D" w:rsidP="00B9256D">
      <w:bookmarkStart w:id="103" w:name="_Toc26546069"/>
      <w:r>
        <w:t xml:space="preserve">The following sample protocols are based on the protein content for the allergen(s) included in the OIT treatment. They actual amount of food given will therefore depend on the protein content of the allergen. </w:t>
      </w:r>
    </w:p>
    <w:p w14:paraId="70EC8FE9" w14:textId="77777777" w:rsidR="00B9256D" w:rsidRDefault="00B9256D" w:rsidP="00B9256D">
      <w:r>
        <w:t>The following equivalency table provides protein content for foods frequently used for OIT, based on the USDA food database. Because variations in protein content are to be expected according to brand or nut size, patients should be advised to use the same product at home as the one used in clinic</w:t>
      </w:r>
      <w:r w:rsidRPr="001E6F77">
        <w:t xml:space="preserve"> </w:t>
      </w:r>
      <w:r>
        <w:t>during the up-dosing phase. Ideally, new products are introduced during up-dosing visits. Once maintenance has been achieved and is well tolerated, patients can usually experiments with new food alternatives safely, provided they understand the concept of food equivalency. Consultation with registered dieticians experienced in OIT and teaching tools to that effect can be very helpful to assist patients with equivalent food alternatives.</w:t>
      </w:r>
    </w:p>
    <w:p w14:paraId="3E59C379" w14:textId="77777777" w:rsidR="00B9256D" w:rsidRDefault="00B9256D" w:rsidP="00B9256D">
      <w:r>
        <w:t>For food containing heat-labile allergens, such as milk or egg, special consideration should be given to the product used in OIT. Where desensitization with raw forms will protect against cooked forms, the reverse may not be true. In practice, patient objectives regarding heat-labile and heat-resistant allergens are often not the same. Where patients often wish to achieve complete desensitization to cooked forms to allow their introduction in diet and reduce limitations, most only wish to achieve partial desensitization against raw forms to protect against accidental contamination.  The choice of products should reflect those objectives, which can change during therapy as patients discover their love or dislike of the food they had been avoiding. For example, a target daily maintenance dose for milk allergy could be 15mL of fresh milk (0.5g protein) and 1 whole portion of string cheese (6g protein).</w:t>
      </w:r>
    </w:p>
    <w:p w14:paraId="14ACCD1B" w14:textId="77777777" w:rsidR="00B9256D" w:rsidRPr="004E655A" w:rsidRDefault="00B9256D" w:rsidP="00B9256D"/>
    <w:p w14:paraId="4445379C" w14:textId="77777777" w:rsidR="00B9256D" w:rsidRPr="0070725F" w:rsidRDefault="00B9256D" w:rsidP="00B9256D">
      <w:pPr>
        <w:rPr>
          <w:b/>
        </w:rPr>
      </w:pPr>
      <w:r w:rsidRPr="0070725F">
        <w:rPr>
          <w:b/>
        </w:rPr>
        <w:t>Measurement of daily doses</w:t>
      </w:r>
    </w:p>
    <w:p w14:paraId="2E733B5B" w14:textId="77777777" w:rsidR="00B9256D" w:rsidRDefault="00B9256D" w:rsidP="00B9256D">
      <w:r w:rsidRPr="0070725F">
        <w:rPr>
          <w:b/>
        </w:rPr>
        <w:t>Whole unit</w:t>
      </w:r>
      <w:r>
        <w:rPr>
          <w:b/>
        </w:rPr>
        <w:t>s</w:t>
      </w:r>
      <w:r>
        <w:t>: With larger dose amounts, easily measurable of food units can be used (e.g. ¼ peanut snack stick, 1 cm of string cheese).</w:t>
      </w:r>
    </w:p>
    <w:p w14:paraId="15B8EA2D" w14:textId="77777777" w:rsidR="00B9256D" w:rsidRDefault="00B9256D" w:rsidP="00B9256D">
      <w:r w:rsidRPr="0070725F">
        <w:rPr>
          <w:b/>
        </w:rPr>
        <w:t>Weig</w:t>
      </w:r>
      <w:r>
        <w:rPr>
          <w:b/>
        </w:rPr>
        <w:t>h</w:t>
      </w:r>
      <w:r w:rsidRPr="0070725F">
        <w:rPr>
          <w:b/>
        </w:rPr>
        <w:t xml:space="preserve">t: </w:t>
      </w:r>
      <w:r>
        <w:t>With smaller amounts, individual doses can be measured precisely with scale in soufflé cups or capsules. Usual practice aims for a level of precision of ± 10%.  If this task is delegated, proper training is essential to avoid dosing errors and cross-contamination and ensure traceability.</w:t>
      </w:r>
    </w:p>
    <w:p w14:paraId="71FC8B33" w14:textId="77777777" w:rsidR="00B9256D" w:rsidRDefault="00B9256D" w:rsidP="00B9256D">
      <w:r w:rsidRPr="0070725F">
        <w:rPr>
          <w:b/>
        </w:rPr>
        <w:t xml:space="preserve">Volume: </w:t>
      </w:r>
      <w:r w:rsidRPr="008D660D">
        <w:t>A practical alternative to weighing individual doses consists in using syringes or measuring spoons for patient to calculate daily dose for liquid food or suspension.</w:t>
      </w:r>
    </w:p>
    <w:p w14:paraId="00750EFB" w14:textId="36617D6C" w:rsidR="00B9256D" w:rsidRDefault="00B9256D" w:rsidP="00B9256D">
      <w:r>
        <w:t xml:space="preserve">The suspension media must be adapted to the food. For example, defatted peanut or sesame flour are best suspended in simple syrup </w:t>
      </w:r>
      <w:r w:rsidR="001612D0">
        <w:t>suspension</w:t>
      </w:r>
      <w:r>
        <w:t>. Nut meals, on the other hands tend to float in simple syrup because of their oil content. Suspension vehicles with suspending and anti-foam agents (e.g. oral-blend or oral mix) are therefore better suited for nut meals.</w:t>
      </w:r>
    </w:p>
    <w:p w14:paraId="25CC5295" w14:textId="77777777" w:rsidR="00B9256D" w:rsidRDefault="00B9256D" w:rsidP="00B9256D"/>
    <w:p w14:paraId="2A88D5BA" w14:textId="77777777" w:rsidR="00B9256D" w:rsidRPr="0039078A" w:rsidRDefault="00B9256D" w:rsidP="00B9256D">
      <w:pPr>
        <w:rPr>
          <w:i/>
          <w:u w:val="single"/>
        </w:rPr>
      </w:pPr>
      <w:r w:rsidRPr="0039078A">
        <w:rPr>
          <w:i/>
          <w:u w:val="single"/>
        </w:rPr>
        <w:t>Example of Recipe for 60 mL of peanut suspension at 250mg protein per 5mL (50mg/mL):</w:t>
      </w:r>
    </w:p>
    <w:p w14:paraId="5E7C1D5E" w14:textId="77777777" w:rsidR="00B9256D" w:rsidRDefault="00B9256D" w:rsidP="00B9256D">
      <w:r>
        <w:t>In a sterile specimen cup, add 6g of defatted peanut flour (or 7.2g of powdered peanut butter).</w:t>
      </w:r>
    </w:p>
    <w:p w14:paraId="5A7F8AB5" w14:textId="77777777" w:rsidR="00B9256D" w:rsidRDefault="00B9256D" w:rsidP="00B9256D">
      <w:r>
        <w:t>Add simple syrup up to the 50mL line. Mix thoroughly with spoon. Complete with simple syrup up to the 60 mL line. Shake. Keep refrigerated.</w:t>
      </w:r>
    </w:p>
    <w:p w14:paraId="69F924F5" w14:textId="77777777" w:rsidR="00B9256D" w:rsidRDefault="00B9256D" w:rsidP="00B9256D">
      <w:r>
        <w:t>On the label, make sure to indicate:</w:t>
      </w:r>
    </w:p>
    <w:p w14:paraId="160BB7BA" w14:textId="77777777" w:rsidR="00B9256D" w:rsidRDefault="00B9256D" w:rsidP="00B9256D">
      <w:pPr>
        <w:pStyle w:val="Paragraphedeliste"/>
        <w:numPr>
          <w:ilvl w:val="0"/>
          <w:numId w:val="1"/>
        </w:numPr>
      </w:pPr>
      <w:r>
        <w:t>Patient name</w:t>
      </w:r>
    </w:p>
    <w:p w14:paraId="5A94238D" w14:textId="77777777" w:rsidR="00B9256D" w:rsidRDefault="00B9256D" w:rsidP="00B9256D">
      <w:pPr>
        <w:pStyle w:val="Paragraphedeliste"/>
        <w:numPr>
          <w:ilvl w:val="0"/>
          <w:numId w:val="1"/>
        </w:numPr>
      </w:pPr>
      <w:r>
        <w:t>Content and concentration (e.g. peanut 250mg/5mL)</w:t>
      </w:r>
    </w:p>
    <w:p w14:paraId="0024AEEB" w14:textId="77777777" w:rsidR="00B9256D" w:rsidRDefault="00B9256D" w:rsidP="00B9256D">
      <w:pPr>
        <w:pStyle w:val="Paragraphedeliste"/>
        <w:numPr>
          <w:ilvl w:val="0"/>
          <w:numId w:val="1"/>
        </w:numPr>
      </w:pPr>
      <w:r>
        <w:t>Date of production</w:t>
      </w:r>
    </w:p>
    <w:p w14:paraId="1A5726EB" w14:textId="77777777" w:rsidR="00B9256D" w:rsidRDefault="00B9256D" w:rsidP="00B9256D">
      <w:pPr>
        <w:pStyle w:val="Paragraphedeliste"/>
        <w:numPr>
          <w:ilvl w:val="0"/>
          <w:numId w:val="1"/>
        </w:numPr>
      </w:pPr>
      <w:r>
        <w:t>Peanut flour lot</w:t>
      </w:r>
    </w:p>
    <w:p w14:paraId="1C7CCC08" w14:textId="77777777" w:rsidR="00B9256D" w:rsidRDefault="00B9256D" w:rsidP="00B9256D">
      <w:pPr>
        <w:pStyle w:val="Paragraphedeliste"/>
        <w:numPr>
          <w:ilvl w:val="0"/>
          <w:numId w:val="1"/>
        </w:numPr>
      </w:pPr>
      <w:r>
        <w:t>Peanut flour expiry date</w:t>
      </w:r>
    </w:p>
    <w:p w14:paraId="7AAC1BC3" w14:textId="77777777" w:rsidR="00B9256D" w:rsidRPr="0070725F" w:rsidRDefault="00B9256D" w:rsidP="00B9256D">
      <w:pPr>
        <w:rPr>
          <w:b/>
        </w:rPr>
      </w:pPr>
    </w:p>
    <w:p w14:paraId="37B1F77C" w14:textId="77777777" w:rsidR="00B9256D" w:rsidRDefault="00B9256D" w:rsidP="00B9256D">
      <w:pPr>
        <w:pStyle w:val="Titre2"/>
      </w:pPr>
      <w:bookmarkStart w:id="104" w:name="_Toc27487042"/>
      <w:bookmarkStart w:id="105" w:name="_Toc27666882"/>
      <w:r>
        <w:lastRenderedPageBreak/>
        <w:t>Equivalency table</w:t>
      </w:r>
      <w:r w:rsidRPr="00B90CDF">
        <w:t>: protein content per type of allergen</w:t>
      </w:r>
      <w:bookmarkEnd w:id="104"/>
      <w:bookmarkEnd w:id="105"/>
    </w:p>
    <w:p w14:paraId="41701C66" w14:textId="77777777" w:rsidR="00B9256D" w:rsidRPr="00B30951" w:rsidRDefault="00B9256D" w:rsidP="00B9256D">
      <w:r>
        <w:t>Protein content is based on the USDA database. Exact allergen content may vary according to brand. Food escalations in clinic should therefore be performed with the same product that will be used at hom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0"/>
        <w:gridCol w:w="3418"/>
        <w:gridCol w:w="2693"/>
      </w:tblGrid>
      <w:tr w:rsidR="00B9256D" w:rsidRPr="00D40837" w14:paraId="1688008A" w14:textId="77777777" w:rsidTr="00DD6410">
        <w:tc>
          <w:tcPr>
            <w:tcW w:w="4928" w:type="dxa"/>
            <w:gridSpan w:val="2"/>
            <w:shd w:val="clear" w:color="auto" w:fill="auto"/>
          </w:tcPr>
          <w:p w14:paraId="04FE526B" w14:textId="77777777" w:rsidR="00B9256D" w:rsidRPr="00D40837" w:rsidRDefault="00B9256D" w:rsidP="00DD6410">
            <w:pPr>
              <w:rPr>
                <w:b/>
                <w:sz w:val="18"/>
                <w:szCs w:val="20"/>
              </w:rPr>
            </w:pPr>
            <w:r w:rsidRPr="00D40837">
              <w:rPr>
                <w:b/>
                <w:sz w:val="18"/>
                <w:szCs w:val="20"/>
              </w:rPr>
              <w:t>Allergen</w:t>
            </w:r>
          </w:p>
        </w:tc>
        <w:tc>
          <w:tcPr>
            <w:tcW w:w="2693" w:type="dxa"/>
            <w:shd w:val="clear" w:color="auto" w:fill="auto"/>
          </w:tcPr>
          <w:p w14:paraId="2BAC92C9" w14:textId="77777777" w:rsidR="00B9256D" w:rsidRPr="00D40837" w:rsidRDefault="00B9256D" w:rsidP="00DD6410">
            <w:pPr>
              <w:rPr>
                <w:b/>
                <w:sz w:val="18"/>
                <w:szCs w:val="20"/>
              </w:rPr>
            </w:pPr>
            <w:r w:rsidRPr="00D40837">
              <w:rPr>
                <w:b/>
                <w:sz w:val="18"/>
                <w:szCs w:val="20"/>
              </w:rPr>
              <w:t>Amount of protein</w:t>
            </w:r>
          </w:p>
        </w:tc>
      </w:tr>
      <w:tr w:rsidR="00AD7D05" w:rsidRPr="00D40837" w14:paraId="5A90D39C" w14:textId="77777777" w:rsidTr="00DD6410">
        <w:tc>
          <w:tcPr>
            <w:tcW w:w="1510" w:type="dxa"/>
            <w:vMerge w:val="restart"/>
            <w:shd w:val="clear" w:color="auto" w:fill="auto"/>
          </w:tcPr>
          <w:p w14:paraId="7A896799" w14:textId="77777777" w:rsidR="00AD7D05" w:rsidRPr="00D40837" w:rsidRDefault="00AD7D05" w:rsidP="00AD7D05">
            <w:pPr>
              <w:rPr>
                <w:b/>
                <w:sz w:val="18"/>
                <w:szCs w:val="20"/>
              </w:rPr>
            </w:pPr>
            <w:r w:rsidRPr="00D40837">
              <w:rPr>
                <w:b/>
                <w:sz w:val="18"/>
                <w:szCs w:val="20"/>
              </w:rPr>
              <w:t>Chicken’s egg</w:t>
            </w:r>
          </w:p>
        </w:tc>
        <w:tc>
          <w:tcPr>
            <w:tcW w:w="3418" w:type="dxa"/>
            <w:shd w:val="clear" w:color="auto" w:fill="auto"/>
          </w:tcPr>
          <w:p w14:paraId="04586500" w14:textId="4D778D50" w:rsidR="00AD7D05" w:rsidRPr="00D40837" w:rsidRDefault="00AD7D05" w:rsidP="00AD7D05">
            <w:pPr>
              <w:rPr>
                <w:sz w:val="18"/>
                <w:szCs w:val="20"/>
              </w:rPr>
            </w:pPr>
            <w:r w:rsidRPr="00D40837">
              <w:rPr>
                <w:sz w:val="18"/>
                <w:szCs w:val="20"/>
              </w:rPr>
              <w:t>1 mg of powdered-egg whites</w:t>
            </w:r>
          </w:p>
        </w:tc>
        <w:tc>
          <w:tcPr>
            <w:tcW w:w="2693" w:type="dxa"/>
            <w:shd w:val="clear" w:color="auto" w:fill="auto"/>
          </w:tcPr>
          <w:p w14:paraId="4E2773C3" w14:textId="7E752015" w:rsidR="00AD7D05" w:rsidRPr="00D40837" w:rsidRDefault="00AD7D05" w:rsidP="00AD7D05">
            <w:pPr>
              <w:rPr>
                <w:sz w:val="18"/>
                <w:szCs w:val="20"/>
              </w:rPr>
            </w:pPr>
            <w:r w:rsidRPr="00D40837">
              <w:rPr>
                <w:sz w:val="18"/>
                <w:szCs w:val="20"/>
              </w:rPr>
              <w:t>1.25 mg</w:t>
            </w:r>
          </w:p>
        </w:tc>
      </w:tr>
      <w:tr w:rsidR="00AD7D05" w:rsidRPr="00D40837" w14:paraId="1C06EE55" w14:textId="77777777" w:rsidTr="00DD6410">
        <w:tc>
          <w:tcPr>
            <w:tcW w:w="1510" w:type="dxa"/>
            <w:vMerge/>
            <w:shd w:val="clear" w:color="auto" w:fill="auto"/>
          </w:tcPr>
          <w:p w14:paraId="0112E45D" w14:textId="77777777" w:rsidR="00AD7D05" w:rsidRPr="00D40837" w:rsidRDefault="00AD7D05" w:rsidP="00AD7D05">
            <w:pPr>
              <w:rPr>
                <w:b/>
                <w:sz w:val="18"/>
                <w:szCs w:val="20"/>
              </w:rPr>
            </w:pPr>
          </w:p>
        </w:tc>
        <w:tc>
          <w:tcPr>
            <w:tcW w:w="3418" w:type="dxa"/>
            <w:shd w:val="clear" w:color="auto" w:fill="auto"/>
          </w:tcPr>
          <w:p w14:paraId="4CCF6B59" w14:textId="6E5CC6A7" w:rsidR="00AD7D05" w:rsidRPr="00D40837" w:rsidRDefault="00AD7D05" w:rsidP="00AD7D05">
            <w:pPr>
              <w:rPr>
                <w:sz w:val="18"/>
                <w:szCs w:val="20"/>
              </w:rPr>
            </w:pPr>
            <w:r w:rsidRPr="00D40837">
              <w:rPr>
                <w:sz w:val="18"/>
                <w:szCs w:val="20"/>
              </w:rPr>
              <w:t>1 whole egg</w:t>
            </w:r>
          </w:p>
        </w:tc>
        <w:tc>
          <w:tcPr>
            <w:tcW w:w="2693" w:type="dxa"/>
            <w:shd w:val="clear" w:color="auto" w:fill="auto"/>
          </w:tcPr>
          <w:p w14:paraId="4C560B93" w14:textId="783DECC6" w:rsidR="00AD7D05" w:rsidRPr="00D40837" w:rsidRDefault="00AD7D05" w:rsidP="00AD7D05">
            <w:pPr>
              <w:rPr>
                <w:sz w:val="18"/>
                <w:szCs w:val="20"/>
              </w:rPr>
            </w:pPr>
            <w:r w:rsidRPr="00D40837">
              <w:rPr>
                <w:sz w:val="18"/>
                <w:szCs w:val="20"/>
              </w:rPr>
              <w:t>5000 mg</w:t>
            </w:r>
          </w:p>
        </w:tc>
      </w:tr>
      <w:tr w:rsidR="00AD7D05" w:rsidRPr="00D40837" w14:paraId="1B087CB0" w14:textId="77777777" w:rsidTr="00DD6410">
        <w:tc>
          <w:tcPr>
            <w:tcW w:w="1510" w:type="dxa"/>
            <w:vMerge/>
            <w:shd w:val="clear" w:color="auto" w:fill="auto"/>
          </w:tcPr>
          <w:p w14:paraId="50F1E3E2" w14:textId="77777777" w:rsidR="00AD7D05" w:rsidRPr="00D40837" w:rsidRDefault="00AD7D05" w:rsidP="00AD7D05">
            <w:pPr>
              <w:rPr>
                <w:b/>
                <w:sz w:val="18"/>
                <w:szCs w:val="20"/>
              </w:rPr>
            </w:pPr>
          </w:p>
        </w:tc>
        <w:tc>
          <w:tcPr>
            <w:tcW w:w="3418" w:type="dxa"/>
            <w:shd w:val="clear" w:color="auto" w:fill="auto"/>
          </w:tcPr>
          <w:p w14:paraId="6AC026FF" w14:textId="03F1A6B9" w:rsidR="00AD7D05" w:rsidRPr="00D40837" w:rsidRDefault="00AD7D05" w:rsidP="00AD7D05">
            <w:pPr>
              <w:rPr>
                <w:sz w:val="18"/>
                <w:szCs w:val="20"/>
              </w:rPr>
            </w:pPr>
            <w:r w:rsidRPr="00D40837">
              <w:rPr>
                <w:sz w:val="18"/>
                <w:szCs w:val="20"/>
              </w:rPr>
              <w:t>1 ml raw egg</w:t>
            </w:r>
            <w:r>
              <w:rPr>
                <w:sz w:val="18"/>
                <w:szCs w:val="20"/>
              </w:rPr>
              <w:t>*</w:t>
            </w:r>
            <w:r w:rsidRPr="00D40837">
              <w:rPr>
                <w:sz w:val="18"/>
                <w:szCs w:val="20"/>
              </w:rPr>
              <w:t xml:space="preserve">  mixed</w:t>
            </w:r>
          </w:p>
        </w:tc>
        <w:tc>
          <w:tcPr>
            <w:tcW w:w="2693" w:type="dxa"/>
            <w:shd w:val="clear" w:color="auto" w:fill="auto"/>
          </w:tcPr>
          <w:p w14:paraId="68A4F2EE" w14:textId="5189AFDE" w:rsidR="00AD7D05" w:rsidRPr="00D40837" w:rsidRDefault="00AD7D05" w:rsidP="00AD7D05">
            <w:pPr>
              <w:rPr>
                <w:sz w:val="18"/>
                <w:szCs w:val="20"/>
              </w:rPr>
            </w:pPr>
            <w:r w:rsidRPr="00D40837">
              <w:rPr>
                <w:sz w:val="18"/>
                <w:szCs w:val="20"/>
              </w:rPr>
              <w:t>100 mg</w:t>
            </w:r>
          </w:p>
        </w:tc>
      </w:tr>
      <w:tr w:rsidR="00AD7D05" w:rsidRPr="00D40837" w14:paraId="354B232A" w14:textId="77777777" w:rsidTr="00DD6410">
        <w:tc>
          <w:tcPr>
            <w:tcW w:w="1510" w:type="dxa"/>
            <w:vMerge/>
            <w:shd w:val="clear" w:color="auto" w:fill="auto"/>
          </w:tcPr>
          <w:p w14:paraId="4859BF59" w14:textId="77777777" w:rsidR="00AD7D05" w:rsidRPr="00D40837" w:rsidRDefault="00AD7D05" w:rsidP="00AD7D05">
            <w:pPr>
              <w:rPr>
                <w:b/>
                <w:sz w:val="18"/>
                <w:szCs w:val="20"/>
              </w:rPr>
            </w:pPr>
          </w:p>
        </w:tc>
        <w:tc>
          <w:tcPr>
            <w:tcW w:w="6111" w:type="dxa"/>
            <w:gridSpan w:val="2"/>
            <w:shd w:val="clear" w:color="auto" w:fill="auto"/>
          </w:tcPr>
          <w:p w14:paraId="6AC8D2C8" w14:textId="0F9A7A68" w:rsidR="00AD7D05" w:rsidRPr="00AD7D05" w:rsidRDefault="00AD7D05" w:rsidP="00AD7D05">
            <w:pPr>
              <w:rPr>
                <w:sz w:val="18"/>
                <w:szCs w:val="20"/>
              </w:rPr>
            </w:pPr>
            <w:r w:rsidRPr="00AD7D05">
              <w:rPr>
                <w:b/>
                <w:sz w:val="18"/>
              </w:rPr>
              <w:t>Note:</w:t>
            </w:r>
            <w:r>
              <w:rPr>
                <w:sz w:val="18"/>
              </w:rPr>
              <w:t xml:space="preserve"> R</w:t>
            </w:r>
            <w:r w:rsidRPr="00AD7D05">
              <w:rPr>
                <w:sz w:val="18"/>
              </w:rPr>
              <w:t xml:space="preserve">aw egg </w:t>
            </w:r>
            <w:r>
              <w:rPr>
                <w:sz w:val="18"/>
              </w:rPr>
              <w:t xml:space="preserve">is not recommended </w:t>
            </w:r>
            <w:r w:rsidRPr="00AD7D05">
              <w:rPr>
                <w:sz w:val="18"/>
              </w:rPr>
              <w:t xml:space="preserve">under 1 year old </w:t>
            </w:r>
            <w:r>
              <w:rPr>
                <w:sz w:val="18"/>
              </w:rPr>
              <w:t xml:space="preserve">unless pasteurized </w:t>
            </w:r>
            <w:r w:rsidRPr="00AD7D05">
              <w:rPr>
                <w:sz w:val="18"/>
              </w:rPr>
              <w:t>due to risk of bacterial contamination</w:t>
            </w:r>
          </w:p>
        </w:tc>
      </w:tr>
      <w:tr w:rsidR="00AD7D05" w:rsidRPr="00D40837" w14:paraId="3758DD69" w14:textId="77777777" w:rsidTr="00DD6410">
        <w:tc>
          <w:tcPr>
            <w:tcW w:w="1510" w:type="dxa"/>
            <w:vMerge w:val="restart"/>
            <w:shd w:val="clear" w:color="auto" w:fill="auto"/>
          </w:tcPr>
          <w:p w14:paraId="2FA438D1" w14:textId="77777777" w:rsidR="00AD7D05" w:rsidRPr="00D40837" w:rsidRDefault="00AD7D05" w:rsidP="00AD7D05">
            <w:pPr>
              <w:rPr>
                <w:b/>
                <w:sz w:val="18"/>
                <w:szCs w:val="20"/>
              </w:rPr>
            </w:pPr>
            <w:r w:rsidRPr="00D40837">
              <w:rPr>
                <w:b/>
                <w:sz w:val="18"/>
                <w:szCs w:val="20"/>
              </w:rPr>
              <w:t>Peanut</w:t>
            </w:r>
          </w:p>
        </w:tc>
        <w:tc>
          <w:tcPr>
            <w:tcW w:w="3418" w:type="dxa"/>
            <w:shd w:val="clear" w:color="auto" w:fill="auto"/>
          </w:tcPr>
          <w:p w14:paraId="4A246B56" w14:textId="77777777" w:rsidR="00AD7D05" w:rsidRPr="00D40837" w:rsidRDefault="00AD7D05" w:rsidP="00AD7D05">
            <w:pPr>
              <w:rPr>
                <w:sz w:val="18"/>
                <w:szCs w:val="20"/>
              </w:rPr>
            </w:pPr>
            <w:r w:rsidRPr="00D40837">
              <w:rPr>
                <w:sz w:val="18"/>
                <w:szCs w:val="20"/>
              </w:rPr>
              <w:t>1 peanut</w:t>
            </w:r>
          </w:p>
        </w:tc>
        <w:tc>
          <w:tcPr>
            <w:tcW w:w="2693" w:type="dxa"/>
            <w:shd w:val="clear" w:color="auto" w:fill="auto"/>
          </w:tcPr>
          <w:p w14:paraId="7236B208" w14:textId="77777777" w:rsidR="00AD7D05" w:rsidRPr="00D40837" w:rsidRDefault="00AD7D05" w:rsidP="00AD7D05">
            <w:pPr>
              <w:rPr>
                <w:sz w:val="18"/>
                <w:szCs w:val="20"/>
              </w:rPr>
            </w:pPr>
            <w:r w:rsidRPr="00D40837">
              <w:rPr>
                <w:sz w:val="18"/>
                <w:szCs w:val="20"/>
              </w:rPr>
              <w:t>250 mg</w:t>
            </w:r>
          </w:p>
        </w:tc>
      </w:tr>
      <w:tr w:rsidR="00AD7D05" w:rsidRPr="00D40837" w14:paraId="0026C43D" w14:textId="77777777" w:rsidTr="00DD6410">
        <w:tc>
          <w:tcPr>
            <w:tcW w:w="1510" w:type="dxa"/>
            <w:vMerge/>
            <w:shd w:val="clear" w:color="auto" w:fill="auto"/>
          </w:tcPr>
          <w:p w14:paraId="6732CC66" w14:textId="77777777" w:rsidR="00AD7D05" w:rsidRPr="00D40837" w:rsidRDefault="00AD7D05" w:rsidP="00AD7D05">
            <w:pPr>
              <w:rPr>
                <w:b/>
                <w:sz w:val="18"/>
                <w:szCs w:val="20"/>
              </w:rPr>
            </w:pPr>
          </w:p>
        </w:tc>
        <w:tc>
          <w:tcPr>
            <w:tcW w:w="3418" w:type="dxa"/>
            <w:shd w:val="clear" w:color="auto" w:fill="auto"/>
          </w:tcPr>
          <w:p w14:paraId="22D85B4B" w14:textId="77777777" w:rsidR="00AD7D05" w:rsidRPr="00D40837" w:rsidRDefault="00AD7D05" w:rsidP="00AD7D05">
            <w:pPr>
              <w:rPr>
                <w:sz w:val="18"/>
                <w:szCs w:val="20"/>
              </w:rPr>
            </w:pPr>
            <w:r w:rsidRPr="00D40837">
              <w:rPr>
                <w:sz w:val="18"/>
                <w:szCs w:val="20"/>
              </w:rPr>
              <w:t>1 ml Peanut butter ( Kraft®)</w:t>
            </w:r>
          </w:p>
        </w:tc>
        <w:tc>
          <w:tcPr>
            <w:tcW w:w="2693" w:type="dxa"/>
            <w:shd w:val="clear" w:color="auto" w:fill="auto"/>
          </w:tcPr>
          <w:p w14:paraId="613317D9" w14:textId="77777777" w:rsidR="00AD7D05" w:rsidRPr="00D40837" w:rsidRDefault="00AD7D05" w:rsidP="00AD7D05">
            <w:pPr>
              <w:rPr>
                <w:sz w:val="18"/>
                <w:szCs w:val="20"/>
              </w:rPr>
            </w:pPr>
            <w:r w:rsidRPr="00D40837">
              <w:rPr>
                <w:sz w:val="18"/>
                <w:szCs w:val="20"/>
              </w:rPr>
              <w:t>200 mg</w:t>
            </w:r>
          </w:p>
        </w:tc>
      </w:tr>
      <w:tr w:rsidR="00AD7D05" w:rsidRPr="00D40837" w14:paraId="28E49E52" w14:textId="77777777" w:rsidTr="00DD6410">
        <w:trPr>
          <w:trHeight w:val="464"/>
        </w:trPr>
        <w:tc>
          <w:tcPr>
            <w:tcW w:w="1510" w:type="dxa"/>
            <w:vMerge/>
            <w:shd w:val="clear" w:color="auto" w:fill="auto"/>
          </w:tcPr>
          <w:p w14:paraId="6A431AEB" w14:textId="77777777" w:rsidR="00AD7D05" w:rsidRPr="00D40837" w:rsidRDefault="00AD7D05" w:rsidP="00AD7D05">
            <w:pPr>
              <w:rPr>
                <w:b/>
                <w:sz w:val="18"/>
                <w:szCs w:val="20"/>
              </w:rPr>
            </w:pPr>
          </w:p>
        </w:tc>
        <w:tc>
          <w:tcPr>
            <w:tcW w:w="3418" w:type="dxa"/>
            <w:shd w:val="clear" w:color="auto" w:fill="auto"/>
          </w:tcPr>
          <w:p w14:paraId="2B6CA382" w14:textId="77777777" w:rsidR="00AD7D05" w:rsidRPr="00D40837" w:rsidRDefault="00AD7D05" w:rsidP="00AD7D05">
            <w:pPr>
              <w:rPr>
                <w:sz w:val="18"/>
                <w:szCs w:val="20"/>
              </w:rPr>
            </w:pPr>
            <w:r w:rsidRPr="00D40837">
              <w:rPr>
                <w:sz w:val="18"/>
                <w:szCs w:val="20"/>
              </w:rPr>
              <w:t>2.4 mg of powdered peanut butter (PB2®)</w:t>
            </w:r>
          </w:p>
        </w:tc>
        <w:tc>
          <w:tcPr>
            <w:tcW w:w="2693" w:type="dxa"/>
            <w:shd w:val="clear" w:color="auto" w:fill="auto"/>
          </w:tcPr>
          <w:p w14:paraId="01C976F1" w14:textId="77777777" w:rsidR="00AD7D05" w:rsidRPr="00D40837" w:rsidRDefault="00AD7D05" w:rsidP="00AD7D05">
            <w:pPr>
              <w:rPr>
                <w:sz w:val="18"/>
                <w:szCs w:val="20"/>
              </w:rPr>
            </w:pPr>
            <w:r w:rsidRPr="00D40837">
              <w:rPr>
                <w:sz w:val="18"/>
                <w:szCs w:val="20"/>
              </w:rPr>
              <w:t>1 mg</w:t>
            </w:r>
          </w:p>
        </w:tc>
      </w:tr>
      <w:tr w:rsidR="00AD7D05" w:rsidRPr="00D40837" w14:paraId="0A286590" w14:textId="77777777" w:rsidTr="00DD6410">
        <w:tc>
          <w:tcPr>
            <w:tcW w:w="1510" w:type="dxa"/>
            <w:vMerge/>
            <w:shd w:val="clear" w:color="auto" w:fill="auto"/>
          </w:tcPr>
          <w:p w14:paraId="659A6E0E" w14:textId="77777777" w:rsidR="00AD7D05" w:rsidRPr="00D40837" w:rsidRDefault="00AD7D05" w:rsidP="00AD7D05">
            <w:pPr>
              <w:rPr>
                <w:b/>
                <w:sz w:val="18"/>
                <w:szCs w:val="20"/>
              </w:rPr>
            </w:pPr>
          </w:p>
        </w:tc>
        <w:tc>
          <w:tcPr>
            <w:tcW w:w="3418" w:type="dxa"/>
            <w:shd w:val="clear" w:color="auto" w:fill="auto"/>
          </w:tcPr>
          <w:p w14:paraId="707CFDC1" w14:textId="77777777" w:rsidR="00AD7D05" w:rsidRPr="00D40837" w:rsidRDefault="00AD7D05" w:rsidP="00AD7D05">
            <w:pPr>
              <w:rPr>
                <w:sz w:val="18"/>
                <w:szCs w:val="20"/>
              </w:rPr>
            </w:pPr>
            <w:r w:rsidRPr="00D40837">
              <w:rPr>
                <w:sz w:val="18"/>
                <w:szCs w:val="20"/>
              </w:rPr>
              <w:t>2 mg of defatted peanut flour</w:t>
            </w:r>
          </w:p>
        </w:tc>
        <w:tc>
          <w:tcPr>
            <w:tcW w:w="2693" w:type="dxa"/>
            <w:shd w:val="clear" w:color="auto" w:fill="auto"/>
          </w:tcPr>
          <w:p w14:paraId="061FB9D2" w14:textId="77777777" w:rsidR="00AD7D05" w:rsidRPr="00D40837" w:rsidRDefault="00AD7D05" w:rsidP="00AD7D05">
            <w:pPr>
              <w:rPr>
                <w:sz w:val="18"/>
                <w:szCs w:val="20"/>
              </w:rPr>
            </w:pPr>
            <w:r w:rsidRPr="00D40837">
              <w:rPr>
                <w:sz w:val="18"/>
                <w:szCs w:val="20"/>
              </w:rPr>
              <w:t>1 mg</w:t>
            </w:r>
          </w:p>
        </w:tc>
      </w:tr>
      <w:tr w:rsidR="00AD7D05" w:rsidRPr="00D40837" w14:paraId="2CF00255" w14:textId="77777777" w:rsidTr="00DD6410">
        <w:tc>
          <w:tcPr>
            <w:tcW w:w="1510" w:type="dxa"/>
            <w:vMerge/>
            <w:shd w:val="clear" w:color="auto" w:fill="auto"/>
          </w:tcPr>
          <w:p w14:paraId="4ACD0899" w14:textId="77777777" w:rsidR="00AD7D05" w:rsidRPr="00D40837" w:rsidRDefault="00AD7D05" w:rsidP="00AD7D05">
            <w:pPr>
              <w:rPr>
                <w:b/>
                <w:sz w:val="18"/>
                <w:szCs w:val="20"/>
              </w:rPr>
            </w:pPr>
          </w:p>
        </w:tc>
        <w:tc>
          <w:tcPr>
            <w:tcW w:w="3418" w:type="dxa"/>
            <w:shd w:val="clear" w:color="auto" w:fill="auto"/>
          </w:tcPr>
          <w:p w14:paraId="36CFB3C5" w14:textId="77777777" w:rsidR="00AD7D05" w:rsidRPr="00D40837" w:rsidRDefault="00AD7D05" w:rsidP="00AD7D05">
            <w:pPr>
              <w:rPr>
                <w:sz w:val="18"/>
                <w:szCs w:val="20"/>
              </w:rPr>
            </w:pPr>
            <w:r w:rsidRPr="00D40837">
              <w:rPr>
                <w:sz w:val="18"/>
                <w:szCs w:val="20"/>
              </w:rPr>
              <w:t>0.1 mL of peanut flour suspension (50mg/mL)</w:t>
            </w:r>
            <w:bookmarkStart w:id="106" w:name="_GoBack"/>
            <w:bookmarkEnd w:id="106"/>
          </w:p>
        </w:tc>
        <w:tc>
          <w:tcPr>
            <w:tcW w:w="2693" w:type="dxa"/>
            <w:shd w:val="clear" w:color="auto" w:fill="auto"/>
          </w:tcPr>
          <w:p w14:paraId="59304C67" w14:textId="77777777" w:rsidR="00AD7D05" w:rsidRPr="00D40837" w:rsidRDefault="00AD7D05" w:rsidP="00AD7D05">
            <w:pPr>
              <w:rPr>
                <w:sz w:val="18"/>
                <w:szCs w:val="20"/>
              </w:rPr>
            </w:pPr>
            <w:r w:rsidRPr="00D40837">
              <w:rPr>
                <w:sz w:val="18"/>
                <w:szCs w:val="20"/>
              </w:rPr>
              <w:t>5 mg</w:t>
            </w:r>
          </w:p>
        </w:tc>
      </w:tr>
      <w:tr w:rsidR="00AD7D05" w:rsidRPr="00D40837" w14:paraId="5A7272C0" w14:textId="77777777" w:rsidTr="00DD6410">
        <w:tc>
          <w:tcPr>
            <w:tcW w:w="1510" w:type="dxa"/>
            <w:vMerge/>
            <w:shd w:val="clear" w:color="auto" w:fill="auto"/>
          </w:tcPr>
          <w:p w14:paraId="0E963479" w14:textId="77777777" w:rsidR="00AD7D05" w:rsidRPr="00D40837" w:rsidRDefault="00AD7D05" w:rsidP="00AD7D05">
            <w:pPr>
              <w:rPr>
                <w:b/>
                <w:sz w:val="18"/>
                <w:szCs w:val="20"/>
              </w:rPr>
            </w:pPr>
          </w:p>
        </w:tc>
        <w:tc>
          <w:tcPr>
            <w:tcW w:w="3418" w:type="dxa"/>
            <w:shd w:val="clear" w:color="auto" w:fill="auto"/>
          </w:tcPr>
          <w:p w14:paraId="3367C546" w14:textId="77777777" w:rsidR="00AD7D05" w:rsidRPr="00D40837" w:rsidRDefault="00AD7D05" w:rsidP="00AD7D05">
            <w:pPr>
              <w:rPr>
                <w:sz w:val="18"/>
                <w:szCs w:val="20"/>
              </w:rPr>
            </w:pPr>
            <w:r w:rsidRPr="00D40837">
              <w:rPr>
                <w:sz w:val="18"/>
                <w:szCs w:val="20"/>
              </w:rPr>
              <w:t>1 peanut stick snack (Bamba®)</w:t>
            </w:r>
          </w:p>
        </w:tc>
        <w:tc>
          <w:tcPr>
            <w:tcW w:w="2693" w:type="dxa"/>
            <w:shd w:val="clear" w:color="auto" w:fill="auto"/>
          </w:tcPr>
          <w:p w14:paraId="2F07D490" w14:textId="77777777" w:rsidR="00AD7D05" w:rsidRPr="00D40837" w:rsidRDefault="00AD7D05" w:rsidP="00AD7D05">
            <w:pPr>
              <w:rPr>
                <w:sz w:val="18"/>
                <w:szCs w:val="20"/>
              </w:rPr>
            </w:pPr>
            <w:r w:rsidRPr="00D40837">
              <w:rPr>
                <w:sz w:val="18"/>
                <w:szCs w:val="20"/>
              </w:rPr>
              <w:t>80 mg</w:t>
            </w:r>
          </w:p>
        </w:tc>
      </w:tr>
      <w:tr w:rsidR="00AD7D05" w:rsidRPr="00D40837" w14:paraId="391ACC5C" w14:textId="77777777" w:rsidTr="00DD6410">
        <w:tc>
          <w:tcPr>
            <w:tcW w:w="1510" w:type="dxa"/>
            <w:vMerge w:val="restart"/>
            <w:shd w:val="clear" w:color="auto" w:fill="auto"/>
          </w:tcPr>
          <w:p w14:paraId="73A912CD" w14:textId="77777777" w:rsidR="00AD7D05" w:rsidRPr="00D40837" w:rsidRDefault="00AD7D05" w:rsidP="00AD7D05">
            <w:pPr>
              <w:rPr>
                <w:b/>
                <w:sz w:val="18"/>
                <w:szCs w:val="20"/>
              </w:rPr>
            </w:pPr>
            <w:r w:rsidRPr="00D40837">
              <w:rPr>
                <w:b/>
                <w:sz w:val="18"/>
                <w:szCs w:val="20"/>
              </w:rPr>
              <w:t>Cow’s milk</w:t>
            </w:r>
          </w:p>
        </w:tc>
        <w:tc>
          <w:tcPr>
            <w:tcW w:w="3418" w:type="dxa"/>
            <w:shd w:val="clear" w:color="auto" w:fill="auto"/>
          </w:tcPr>
          <w:p w14:paraId="3843479F" w14:textId="77777777" w:rsidR="00AD7D05" w:rsidRPr="00D40837" w:rsidRDefault="00AD7D05" w:rsidP="00AD7D05">
            <w:pPr>
              <w:rPr>
                <w:sz w:val="18"/>
                <w:szCs w:val="20"/>
              </w:rPr>
            </w:pPr>
            <w:r w:rsidRPr="00D40837">
              <w:rPr>
                <w:sz w:val="18"/>
                <w:szCs w:val="20"/>
              </w:rPr>
              <w:t>1 ml milk</w:t>
            </w:r>
            <w:r>
              <w:rPr>
                <w:sz w:val="18"/>
                <w:szCs w:val="20"/>
              </w:rPr>
              <w:t xml:space="preserve"> (any percent of fat)</w:t>
            </w:r>
          </w:p>
        </w:tc>
        <w:tc>
          <w:tcPr>
            <w:tcW w:w="2693" w:type="dxa"/>
            <w:shd w:val="clear" w:color="auto" w:fill="auto"/>
          </w:tcPr>
          <w:p w14:paraId="081F7010" w14:textId="77777777" w:rsidR="00AD7D05" w:rsidRPr="00D40837" w:rsidRDefault="00AD7D05" w:rsidP="00AD7D05">
            <w:pPr>
              <w:rPr>
                <w:sz w:val="18"/>
                <w:szCs w:val="20"/>
              </w:rPr>
            </w:pPr>
            <w:r w:rsidRPr="00D40837">
              <w:rPr>
                <w:sz w:val="18"/>
                <w:szCs w:val="20"/>
              </w:rPr>
              <w:t>35 mg</w:t>
            </w:r>
          </w:p>
        </w:tc>
      </w:tr>
      <w:tr w:rsidR="00AD7D05" w:rsidRPr="00D40837" w14:paraId="5431E83D" w14:textId="77777777" w:rsidTr="00DD6410">
        <w:tc>
          <w:tcPr>
            <w:tcW w:w="1510" w:type="dxa"/>
            <w:vMerge/>
            <w:shd w:val="clear" w:color="auto" w:fill="auto"/>
          </w:tcPr>
          <w:p w14:paraId="541EC840" w14:textId="77777777" w:rsidR="00AD7D05" w:rsidRPr="00D40837" w:rsidRDefault="00AD7D05" w:rsidP="00AD7D05">
            <w:pPr>
              <w:rPr>
                <w:b/>
                <w:sz w:val="18"/>
                <w:szCs w:val="20"/>
              </w:rPr>
            </w:pPr>
          </w:p>
        </w:tc>
        <w:tc>
          <w:tcPr>
            <w:tcW w:w="3418" w:type="dxa"/>
            <w:shd w:val="clear" w:color="auto" w:fill="auto"/>
          </w:tcPr>
          <w:p w14:paraId="3BF52F7E" w14:textId="77777777" w:rsidR="00AD7D05" w:rsidRPr="00D40837" w:rsidRDefault="00AD7D05" w:rsidP="00AD7D05">
            <w:pPr>
              <w:rPr>
                <w:sz w:val="18"/>
                <w:szCs w:val="20"/>
              </w:rPr>
            </w:pPr>
            <w:r w:rsidRPr="00D40837">
              <w:rPr>
                <w:sz w:val="18"/>
                <w:szCs w:val="20"/>
              </w:rPr>
              <w:t>2.8 mg of powdered milk</w:t>
            </w:r>
          </w:p>
        </w:tc>
        <w:tc>
          <w:tcPr>
            <w:tcW w:w="2693" w:type="dxa"/>
            <w:shd w:val="clear" w:color="auto" w:fill="auto"/>
          </w:tcPr>
          <w:p w14:paraId="482BD25C" w14:textId="77777777" w:rsidR="00AD7D05" w:rsidRPr="00D40837" w:rsidRDefault="00AD7D05" w:rsidP="00AD7D05">
            <w:pPr>
              <w:rPr>
                <w:sz w:val="18"/>
                <w:szCs w:val="20"/>
              </w:rPr>
            </w:pPr>
            <w:r w:rsidRPr="00D40837">
              <w:rPr>
                <w:sz w:val="18"/>
                <w:szCs w:val="20"/>
              </w:rPr>
              <w:t>1 mg</w:t>
            </w:r>
          </w:p>
        </w:tc>
      </w:tr>
      <w:tr w:rsidR="00AD7D05" w:rsidRPr="00D40837" w14:paraId="4D984D4D" w14:textId="77777777" w:rsidTr="00DD6410">
        <w:tc>
          <w:tcPr>
            <w:tcW w:w="1510" w:type="dxa"/>
            <w:vMerge/>
            <w:shd w:val="clear" w:color="auto" w:fill="auto"/>
          </w:tcPr>
          <w:p w14:paraId="19A75DAE" w14:textId="77777777" w:rsidR="00AD7D05" w:rsidRPr="00D40837" w:rsidRDefault="00AD7D05" w:rsidP="00AD7D05">
            <w:pPr>
              <w:rPr>
                <w:b/>
                <w:sz w:val="18"/>
                <w:szCs w:val="20"/>
              </w:rPr>
            </w:pPr>
          </w:p>
        </w:tc>
        <w:tc>
          <w:tcPr>
            <w:tcW w:w="3418" w:type="dxa"/>
            <w:shd w:val="clear" w:color="auto" w:fill="auto"/>
          </w:tcPr>
          <w:p w14:paraId="44C196CE" w14:textId="77777777" w:rsidR="00AD7D05" w:rsidRPr="00D40837" w:rsidRDefault="00AD7D05" w:rsidP="00AD7D05">
            <w:pPr>
              <w:rPr>
                <w:sz w:val="18"/>
                <w:szCs w:val="20"/>
              </w:rPr>
            </w:pPr>
            <w:r w:rsidRPr="00D40837">
              <w:rPr>
                <w:sz w:val="18"/>
                <w:szCs w:val="20"/>
              </w:rPr>
              <w:t>1 cm of string cheese stick</w:t>
            </w:r>
          </w:p>
          <w:p w14:paraId="51C33853" w14:textId="77777777" w:rsidR="00AD7D05" w:rsidRPr="00D40837" w:rsidRDefault="00AD7D05" w:rsidP="00AD7D05">
            <w:pPr>
              <w:rPr>
                <w:sz w:val="18"/>
                <w:szCs w:val="20"/>
              </w:rPr>
            </w:pPr>
            <w:r w:rsidRPr="00D40837">
              <w:rPr>
                <w:sz w:val="18"/>
                <w:szCs w:val="20"/>
              </w:rPr>
              <w:t>(6g protein for 12cm stick)</w:t>
            </w:r>
          </w:p>
        </w:tc>
        <w:tc>
          <w:tcPr>
            <w:tcW w:w="2693" w:type="dxa"/>
            <w:shd w:val="clear" w:color="auto" w:fill="auto"/>
          </w:tcPr>
          <w:p w14:paraId="495499AD" w14:textId="77777777" w:rsidR="00AD7D05" w:rsidRPr="00D40837" w:rsidRDefault="00AD7D05" w:rsidP="00AD7D05">
            <w:pPr>
              <w:rPr>
                <w:sz w:val="18"/>
                <w:szCs w:val="20"/>
              </w:rPr>
            </w:pPr>
            <w:r w:rsidRPr="00D40837">
              <w:rPr>
                <w:sz w:val="18"/>
                <w:szCs w:val="20"/>
              </w:rPr>
              <w:t>500 mg</w:t>
            </w:r>
          </w:p>
        </w:tc>
      </w:tr>
      <w:tr w:rsidR="00E1575B" w:rsidRPr="00D40837" w14:paraId="3EAF27C8" w14:textId="77777777" w:rsidTr="00DD6410">
        <w:tc>
          <w:tcPr>
            <w:tcW w:w="1510" w:type="dxa"/>
            <w:shd w:val="clear" w:color="auto" w:fill="auto"/>
          </w:tcPr>
          <w:p w14:paraId="325B80D6" w14:textId="1843E3C0" w:rsidR="00E1575B" w:rsidRPr="00D40837" w:rsidRDefault="00E1575B" w:rsidP="00E1575B">
            <w:pPr>
              <w:rPr>
                <w:b/>
                <w:sz w:val="18"/>
                <w:szCs w:val="20"/>
              </w:rPr>
            </w:pPr>
            <w:r w:rsidRPr="00D40837">
              <w:rPr>
                <w:b/>
                <w:sz w:val="18"/>
                <w:szCs w:val="20"/>
              </w:rPr>
              <w:t>Mustard</w:t>
            </w:r>
          </w:p>
        </w:tc>
        <w:tc>
          <w:tcPr>
            <w:tcW w:w="3418" w:type="dxa"/>
            <w:shd w:val="clear" w:color="auto" w:fill="auto"/>
          </w:tcPr>
          <w:p w14:paraId="7B6A4D88" w14:textId="0288E64C" w:rsidR="00E1575B" w:rsidRPr="00D40837" w:rsidRDefault="00E1575B" w:rsidP="00E1575B">
            <w:pPr>
              <w:rPr>
                <w:sz w:val="18"/>
                <w:szCs w:val="20"/>
              </w:rPr>
            </w:pPr>
            <w:r w:rsidRPr="00D40837">
              <w:rPr>
                <w:sz w:val="18"/>
                <w:szCs w:val="20"/>
              </w:rPr>
              <w:t>1 ml yellow mustard</w:t>
            </w:r>
          </w:p>
        </w:tc>
        <w:tc>
          <w:tcPr>
            <w:tcW w:w="2693" w:type="dxa"/>
            <w:shd w:val="clear" w:color="auto" w:fill="auto"/>
          </w:tcPr>
          <w:p w14:paraId="382D58A9" w14:textId="58F79666" w:rsidR="00E1575B" w:rsidRPr="00D40837" w:rsidRDefault="00E1575B" w:rsidP="00E1575B">
            <w:pPr>
              <w:rPr>
                <w:sz w:val="18"/>
                <w:szCs w:val="20"/>
              </w:rPr>
            </w:pPr>
            <w:r w:rsidRPr="00D40837">
              <w:rPr>
                <w:sz w:val="18"/>
                <w:szCs w:val="20"/>
              </w:rPr>
              <w:t>40 mg</w:t>
            </w:r>
          </w:p>
        </w:tc>
      </w:tr>
      <w:tr w:rsidR="00E1575B" w:rsidRPr="00D40837" w14:paraId="051A7258" w14:textId="77777777" w:rsidTr="00DD6410">
        <w:tc>
          <w:tcPr>
            <w:tcW w:w="1510" w:type="dxa"/>
            <w:vMerge w:val="restart"/>
            <w:shd w:val="clear" w:color="auto" w:fill="auto"/>
          </w:tcPr>
          <w:p w14:paraId="07AA3E6A" w14:textId="77777777" w:rsidR="00E1575B" w:rsidRPr="00D40837" w:rsidRDefault="00E1575B" w:rsidP="00E1575B">
            <w:pPr>
              <w:rPr>
                <w:b/>
                <w:sz w:val="18"/>
                <w:szCs w:val="20"/>
              </w:rPr>
            </w:pPr>
            <w:r w:rsidRPr="00D40837">
              <w:rPr>
                <w:b/>
                <w:sz w:val="18"/>
                <w:szCs w:val="20"/>
              </w:rPr>
              <w:t>Hazelnut</w:t>
            </w:r>
          </w:p>
        </w:tc>
        <w:tc>
          <w:tcPr>
            <w:tcW w:w="3418" w:type="dxa"/>
            <w:shd w:val="clear" w:color="auto" w:fill="auto"/>
          </w:tcPr>
          <w:p w14:paraId="292914B8" w14:textId="77777777" w:rsidR="00E1575B" w:rsidRPr="00D40837" w:rsidRDefault="00E1575B" w:rsidP="00E1575B">
            <w:pPr>
              <w:rPr>
                <w:sz w:val="18"/>
                <w:szCs w:val="20"/>
              </w:rPr>
            </w:pPr>
            <w:r w:rsidRPr="00D40837">
              <w:rPr>
                <w:sz w:val="18"/>
                <w:szCs w:val="20"/>
              </w:rPr>
              <w:t>1 table spoon of Nutella ®</w:t>
            </w:r>
          </w:p>
        </w:tc>
        <w:tc>
          <w:tcPr>
            <w:tcW w:w="2693" w:type="dxa"/>
            <w:shd w:val="clear" w:color="auto" w:fill="auto"/>
          </w:tcPr>
          <w:p w14:paraId="280C90C4" w14:textId="77777777" w:rsidR="00E1575B" w:rsidRPr="00D40837" w:rsidRDefault="00E1575B" w:rsidP="00E1575B">
            <w:pPr>
              <w:rPr>
                <w:sz w:val="18"/>
                <w:szCs w:val="20"/>
              </w:rPr>
            </w:pPr>
            <w:r w:rsidRPr="00D40837">
              <w:rPr>
                <w:sz w:val="18"/>
                <w:szCs w:val="20"/>
              </w:rPr>
              <w:t>300 mg</w:t>
            </w:r>
          </w:p>
        </w:tc>
      </w:tr>
      <w:tr w:rsidR="00E1575B" w:rsidRPr="00D40837" w14:paraId="4EA2B4DF" w14:textId="77777777" w:rsidTr="00DD6410">
        <w:tc>
          <w:tcPr>
            <w:tcW w:w="1510" w:type="dxa"/>
            <w:vMerge/>
            <w:shd w:val="clear" w:color="auto" w:fill="auto"/>
          </w:tcPr>
          <w:p w14:paraId="62A143DA" w14:textId="77777777" w:rsidR="00E1575B" w:rsidRPr="00D40837" w:rsidRDefault="00E1575B" w:rsidP="00E1575B">
            <w:pPr>
              <w:rPr>
                <w:b/>
                <w:sz w:val="18"/>
                <w:szCs w:val="20"/>
              </w:rPr>
            </w:pPr>
          </w:p>
        </w:tc>
        <w:tc>
          <w:tcPr>
            <w:tcW w:w="3418" w:type="dxa"/>
            <w:shd w:val="clear" w:color="auto" w:fill="auto"/>
          </w:tcPr>
          <w:p w14:paraId="5FB4F0A3" w14:textId="77777777" w:rsidR="00E1575B" w:rsidRPr="00D40837" w:rsidRDefault="00E1575B" w:rsidP="00E1575B">
            <w:pPr>
              <w:rPr>
                <w:sz w:val="18"/>
                <w:szCs w:val="20"/>
              </w:rPr>
            </w:pPr>
            <w:r w:rsidRPr="00D40837">
              <w:rPr>
                <w:sz w:val="18"/>
                <w:szCs w:val="20"/>
              </w:rPr>
              <w:t>1 hazelnut</w:t>
            </w:r>
          </w:p>
        </w:tc>
        <w:tc>
          <w:tcPr>
            <w:tcW w:w="2693" w:type="dxa"/>
            <w:shd w:val="clear" w:color="auto" w:fill="auto"/>
          </w:tcPr>
          <w:p w14:paraId="3B809361" w14:textId="77777777" w:rsidR="00E1575B" w:rsidRPr="00D40837" w:rsidRDefault="00E1575B" w:rsidP="00E1575B">
            <w:pPr>
              <w:rPr>
                <w:sz w:val="18"/>
                <w:szCs w:val="20"/>
              </w:rPr>
            </w:pPr>
            <w:r w:rsidRPr="00D40837">
              <w:rPr>
                <w:sz w:val="18"/>
                <w:szCs w:val="20"/>
              </w:rPr>
              <w:t>180 mg</w:t>
            </w:r>
          </w:p>
        </w:tc>
      </w:tr>
      <w:tr w:rsidR="00E1575B" w:rsidRPr="00D40837" w14:paraId="2B3B3F9A" w14:textId="77777777" w:rsidTr="00DD6410">
        <w:tc>
          <w:tcPr>
            <w:tcW w:w="1510" w:type="dxa"/>
            <w:vMerge/>
            <w:shd w:val="clear" w:color="auto" w:fill="auto"/>
          </w:tcPr>
          <w:p w14:paraId="5301B789" w14:textId="77777777" w:rsidR="00E1575B" w:rsidRPr="00D40837" w:rsidRDefault="00E1575B" w:rsidP="00E1575B">
            <w:pPr>
              <w:rPr>
                <w:b/>
                <w:sz w:val="18"/>
                <w:szCs w:val="20"/>
              </w:rPr>
            </w:pPr>
          </w:p>
        </w:tc>
        <w:tc>
          <w:tcPr>
            <w:tcW w:w="3418" w:type="dxa"/>
            <w:shd w:val="clear" w:color="auto" w:fill="auto"/>
          </w:tcPr>
          <w:p w14:paraId="03EAEB86" w14:textId="77777777" w:rsidR="00E1575B" w:rsidRPr="00D40837" w:rsidRDefault="00E1575B" w:rsidP="00E1575B">
            <w:pPr>
              <w:rPr>
                <w:sz w:val="18"/>
                <w:szCs w:val="20"/>
              </w:rPr>
            </w:pPr>
            <w:r w:rsidRPr="00D40837">
              <w:rPr>
                <w:sz w:val="18"/>
                <w:szCs w:val="20"/>
              </w:rPr>
              <w:t xml:space="preserve"> Hazelnut meal</w:t>
            </w:r>
          </w:p>
        </w:tc>
        <w:tc>
          <w:tcPr>
            <w:tcW w:w="2693" w:type="dxa"/>
            <w:shd w:val="clear" w:color="auto" w:fill="auto"/>
          </w:tcPr>
          <w:p w14:paraId="665A249B" w14:textId="77777777" w:rsidR="00E1575B" w:rsidRPr="00D40837" w:rsidRDefault="00E1575B" w:rsidP="00E1575B">
            <w:pPr>
              <w:rPr>
                <w:sz w:val="18"/>
                <w:szCs w:val="20"/>
              </w:rPr>
            </w:pPr>
            <w:r w:rsidRPr="00D40837">
              <w:rPr>
                <w:sz w:val="18"/>
                <w:szCs w:val="20"/>
              </w:rPr>
              <w:t>1 mg</w:t>
            </w:r>
          </w:p>
        </w:tc>
      </w:tr>
      <w:tr w:rsidR="00E1575B" w:rsidRPr="00D40837" w14:paraId="7B2EB24A" w14:textId="77777777" w:rsidTr="00DD6410">
        <w:tc>
          <w:tcPr>
            <w:tcW w:w="1510" w:type="dxa"/>
            <w:vMerge w:val="restart"/>
            <w:shd w:val="clear" w:color="auto" w:fill="auto"/>
          </w:tcPr>
          <w:p w14:paraId="1B03C300" w14:textId="77777777" w:rsidR="00E1575B" w:rsidRPr="00D40837" w:rsidRDefault="00E1575B" w:rsidP="00E1575B">
            <w:pPr>
              <w:rPr>
                <w:b/>
                <w:sz w:val="18"/>
                <w:szCs w:val="20"/>
              </w:rPr>
            </w:pPr>
            <w:r w:rsidRPr="00D40837">
              <w:rPr>
                <w:b/>
                <w:sz w:val="18"/>
                <w:szCs w:val="20"/>
              </w:rPr>
              <w:t>Almond</w:t>
            </w:r>
          </w:p>
        </w:tc>
        <w:tc>
          <w:tcPr>
            <w:tcW w:w="3418" w:type="dxa"/>
            <w:shd w:val="clear" w:color="auto" w:fill="auto"/>
          </w:tcPr>
          <w:p w14:paraId="7A5C987C" w14:textId="77777777" w:rsidR="00E1575B" w:rsidRPr="00D40837" w:rsidRDefault="00E1575B" w:rsidP="00E1575B">
            <w:pPr>
              <w:rPr>
                <w:sz w:val="18"/>
                <w:szCs w:val="20"/>
              </w:rPr>
            </w:pPr>
            <w:r w:rsidRPr="00D40837">
              <w:rPr>
                <w:sz w:val="18"/>
                <w:szCs w:val="20"/>
              </w:rPr>
              <w:t>1 almond</w:t>
            </w:r>
          </w:p>
        </w:tc>
        <w:tc>
          <w:tcPr>
            <w:tcW w:w="2693" w:type="dxa"/>
            <w:shd w:val="clear" w:color="auto" w:fill="auto"/>
          </w:tcPr>
          <w:p w14:paraId="4D52C3CF" w14:textId="77777777" w:rsidR="00E1575B" w:rsidRPr="00D40837" w:rsidRDefault="00E1575B" w:rsidP="00E1575B">
            <w:pPr>
              <w:rPr>
                <w:sz w:val="18"/>
                <w:szCs w:val="20"/>
              </w:rPr>
            </w:pPr>
            <w:r w:rsidRPr="00D40837">
              <w:rPr>
                <w:sz w:val="18"/>
                <w:szCs w:val="20"/>
              </w:rPr>
              <w:t>275 mg</w:t>
            </w:r>
          </w:p>
        </w:tc>
      </w:tr>
      <w:tr w:rsidR="00E1575B" w:rsidRPr="00D40837" w14:paraId="678AE269" w14:textId="77777777" w:rsidTr="00DD6410">
        <w:tc>
          <w:tcPr>
            <w:tcW w:w="1510" w:type="dxa"/>
            <w:vMerge/>
            <w:shd w:val="clear" w:color="auto" w:fill="auto"/>
          </w:tcPr>
          <w:p w14:paraId="497AB5C5" w14:textId="77777777" w:rsidR="00E1575B" w:rsidRPr="00D40837" w:rsidRDefault="00E1575B" w:rsidP="00E1575B">
            <w:pPr>
              <w:rPr>
                <w:b/>
                <w:sz w:val="18"/>
                <w:szCs w:val="20"/>
              </w:rPr>
            </w:pPr>
          </w:p>
        </w:tc>
        <w:tc>
          <w:tcPr>
            <w:tcW w:w="3418" w:type="dxa"/>
            <w:shd w:val="clear" w:color="auto" w:fill="auto"/>
          </w:tcPr>
          <w:p w14:paraId="039C2E32" w14:textId="77777777" w:rsidR="00E1575B" w:rsidRPr="00D40837" w:rsidRDefault="00E1575B" w:rsidP="00E1575B">
            <w:pPr>
              <w:rPr>
                <w:sz w:val="18"/>
                <w:szCs w:val="20"/>
              </w:rPr>
            </w:pPr>
            <w:r w:rsidRPr="00D40837">
              <w:rPr>
                <w:sz w:val="18"/>
                <w:szCs w:val="20"/>
              </w:rPr>
              <w:t>4.6 mg of almond meal/flour, non-defatted</w:t>
            </w:r>
          </w:p>
        </w:tc>
        <w:tc>
          <w:tcPr>
            <w:tcW w:w="2693" w:type="dxa"/>
            <w:shd w:val="clear" w:color="auto" w:fill="auto"/>
          </w:tcPr>
          <w:p w14:paraId="19A4EFA9" w14:textId="77777777" w:rsidR="00E1575B" w:rsidRPr="00D40837" w:rsidRDefault="00E1575B" w:rsidP="00E1575B">
            <w:pPr>
              <w:rPr>
                <w:sz w:val="18"/>
                <w:szCs w:val="20"/>
              </w:rPr>
            </w:pPr>
            <w:r w:rsidRPr="00D40837">
              <w:rPr>
                <w:sz w:val="18"/>
                <w:szCs w:val="20"/>
              </w:rPr>
              <w:t>1 mg</w:t>
            </w:r>
          </w:p>
        </w:tc>
      </w:tr>
      <w:tr w:rsidR="00E1575B" w:rsidRPr="00D40837" w14:paraId="0D58CED3" w14:textId="77777777" w:rsidTr="00DD6410">
        <w:tc>
          <w:tcPr>
            <w:tcW w:w="1510" w:type="dxa"/>
            <w:vMerge/>
            <w:shd w:val="clear" w:color="auto" w:fill="auto"/>
          </w:tcPr>
          <w:p w14:paraId="561CC2F0" w14:textId="77777777" w:rsidR="00E1575B" w:rsidRPr="00D40837" w:rsidRDefault="00E1575B" w:rsidP="00E1575B">
            <w:pPr>
              <w:rPr>
                <w:b/>
                <w:sz w:val="18"/>
                <w:szCs w:val="20"/>
              </w:rPr>
            </w:pPr>
          </w:p>
        </w:tc>
        <w:tc>
          <w:tcPr>
            <w:tcW w:w="3418" w:type="dxa"/>
            <w:shd w:val="clear" w:color="auto" w:fill="auto"/>
          </w:tcPr>
          <w:p w14:paraId="286F6780" w14:textId="77777777" w:rsidR="00E1575B" w:rsidRPr="00D40837" w:rsidRDefault="00E1575B" w:rsidP="00E1575B">
            <w:pPr>
              <w:rPr>
                <w:sz w:val="18"/>
                <w:szCs w:val="20"/>
              </w:rPr>
            </w:pPr>
            <w:r w:rsidRPr="00D40837">
              <w:rPr>
                <w:sz w:val="18"/>
                <w:szCs w:val="20"/>
              </w:rPr>
              <w:t>2.6 mg of powdered almond butter (PB2®)</w:t>
            </w:r>
          </w:p>
        </w:tc>
        <w:tc>
          <w:tcPr>
            <w:tcW w:w="2693" w:type="dxa"/>
            <w:shd w:val="clear" w:color="auto" w:fill="auto"/>
          </w:tcPr>
          <w:p w14:paraId="54E26C12" w14:textId="77777777" w:rsidR="00E1575B" w:rsidRPr="00D40837" w:rsidRDefault="00E1575B" w:rsidP="00E1575B">
            <w:pPr>
              <w:rPr>
                <w:sz w:val="18"/>
                <w:szCs w:val="20"/>
              </w:rPr>
            </w:pPr>
            <w:r w:rsidRPr="00D40837">
              <w:rPr>
                <w:sz w:val="18"/>
                <w:szCs w:val="20"/>
              </w:rPr>
              <w:t>1 mg</w:t>
            </w:r>
          </w:p>
        </w:tc>
      </w:tr>
      <w:tr w:rsidR="00E1575B" w:rsidRPr="00D40837" w14:paraId="4D17469F" w14:textId="77777777" w:rsidTr="00DD6410">
        <w:tc>
          <w:tcPr>
            <w:tcW w:w="1510" w:type="dxa"/>
            <w:vMerge w:val="restart"/>
            <w:shd w:val="clear" w:color="auto" w:fill="auto"/>
          </w:tcPr>
          <w:p w14:paraId="230337CA" w14:textId="77777777" w:rsidR="00E1575B" w:rsidRPr="00D40837" w:rsidRDefault="00E1575B" w:rsidP="00E1575B">
            <w:pPr>
              <w:rPr>
                <w:b/>
                <w:sz w:val="18"/>
                <w:szCs w:val="20"/>
              </w:rPr>
            </w:pPr>
            <w:r w:rsidRPr="00D40837">
              <w:rPr>
                <w:b/>
                <w:sz w:val="18"/>
                <w:szCs w:val="20"/>
              </w:rPr>
              <w:t>Cashew</w:t>
            </w:r>
          </w:p>
        </w:tc>
        <w:tc>
          <w:tcPr>
            <w:tcW w:w="3418" w:type="dxa"/>
            <w:shd w:val="clear" w:color="auto" w:fill="auto"/>
          </w:tcPr>
          <w:p w14:paraId="4D8010A1" w14:textId="77777777" w:rsidR="00E1575B" w:rsidRPr="00D40837" w:rsidRDefault="00E1575B" w:rsidP="00E1575B">
            <w:pPr>
              <w:rPr>
                <w:sz w:val="18"/>
                <w:szCs w:val="20"/>
              </w:rPr>
            </w:pPr>
            <w:r w:rsidRPr="00D40837">
              <w:rPr>
                <w:sz w:val="18"/>
                <w:szCs w:val="20"/>
              </w:rPr>
              <w:t>1 cashew</w:t>
            </w:r>
          </w:p>
        </w:tc>
        <w:tc>
          <w:tcPr>
            <w:tcW w:w="2693" w:type="dxa"/>
            <w:shd w:val="clear" w:color="auto" w:fill="auto"/>
          </w:tcPr>
          <w:p w14:paraId="450ADEEF" w14:textId="77777777" w:rsidR="00E1575B" w:rsidRPr="00D40837" w:rsidRDefault="00E1575B" w:rsidP="00E1575B">
            <w:pPr>
              <w:rPr>
                <w:sz w:val="18"/>
                <w:szCs w:val="20"/>
              </w:rPr>
            </w:pPr>
            <w:r w:rsidRPr="00D40837">
              <w:rPr>
                <w:sz w:val="18"/>
                <w:szCs w:val="20"/>
              </w:rPr>
              <w:t>275 mg</w:t>
            </w:r>
          </w:p>
        </w:tc>
      </w:tr>
      <w:tr w:rsidR="00E1575B" w:rsidRPr="00D40837" w14:paraId="53E0D40A" w14:textId="77777777" w:rsidTr="00DD6410">
        <w:tc>
          <w:tcPr>
            <w:tcW w:w="1510" w:type="dxa"/>
            <w:vMerge/>
            <w:shd w:val="clear" w:color="auto" w:fill="auto"/>
          </w:tcPr>
          <w:p w14:paraId="10FD2CC3" w14:textId="77777777" w:rsidR="00E1575B" w:rsidRPr="00D40837" w:rsidRDefault="00E1575B" w:rsidP="00E1575B">
            <w:pPr>
              <w:rPr>
                <w:b/>
                <w:sz w:val="18"/>
                <w:szCs w:val="20"/>
              </w:rPr>
            </w:pPr>
          </w:p>
        </w:tc>
        <w:tc>
          <w:tcPr>
            <w:tcW w:w="3418" w:type="dxa"/>
            <w:shd w:val="clear" w:color="auto" w:fill="auto"/>
          </w:tcPr>
          <w:p w14:paraId="5BAAF700" w14:textId="77777777" w:rsidR="00E1575B" w:rsidRPr="00D40837" w:rsidRDefault="00E1575B" w:rsidP="00E1575B">
            <w:pPr>
              <w:rPr>
                <w:sz w:val="18"/>
                <w:szCs w:val="20"/>
              </w:rPr>
            </w:pPr>
            <w:r w:rsidRPr="00D40837">
              <w:rPr>
                <w:sz w:val="18"/>
                <w:szCs w:val="20"/>
              </w:rPr>
              <w:t>5.6 mg of cashew meal</w:t>
            </w:r>
          </w:p>
        </w:tc>
        <w:tc>
          <w:tcPr>
            <w:tcW w:w="2693" w:type="dxa"/>
            <w:shd w:val="clear" w:color="auto" w:fill="auto"/>
          </w:tcPr>
          <w:p w14:paraId="48D2A3C0" w14:textId="77777777" w:rsidR="00E1575B" w:rsidRPr="00D40837" w:rsidRDefault="00E1575B" w:rsidP="00E1575B">
            <w:pPr>
              <w:rPr>
                <w:sz w:val="18"/>
                <w:szCs w:val="20"/>
              </w:rPr>
            </w:pPr>
            <w:r w:rsidRPr="00D40837">
              <w:rPr>
                <w:sz w:val="18"/>
                <w:szCs w:val="20"/>
              </w:rPr>
              <w:t>1 mg</w:t>
            </w:r>
          </w:p>
        </w:tc>
      </w:tr>
      <w:tr w:rsidR="00E1575B" w:rsidRPr="00D40837" w14:paraId="7640864C" w14:textId="77777777" w:rsidTr="00DD6410">
        <w:tc>
          <w:tcPr>
            <w:tcW w:w="1510" w:type="dxa"/>
            <w:vMerge w:val="restart"/>
            <w:shd w:val="clear" w:color="auto" w:fill="auto"/>
          </w:tcPr>
          <w:p w14:paraId="733374EC" w14:textId="77777777" w:rsidR="00E1575B" w:rsidRPr="00D40837" w:rsidRDefault="00E1575B" w:rsidP="00E1575B">
            <w:pPr>
              <w:rPr>
                <w:b/>
                <w:sz w:val="18"/>
                <w:szCs w:val="20"/>
              </w:rPr>
            </w:pPr>
            <w:r w:rsidRPr="00D40837">
              <w:rPr>
                <w:b/>
                <w:sz w:val="18"/>
                <w:szCs w:val="20"/>
              </w:rPr>
              <w:t>Pecan</w:t>
            </w:r>
          </w:p>
        </w:tc>
        <w:tc>
          <w:tcPr>
            <w:tcW w:w="3418" w:type="dxa"/>
            <w:shd w:val="clear" w:color="auto" w:fill="auto"/>
          </w:tcPr>
          <w:p w14:paraId="18197427" w14:textId="77777777" w:rsidR="00E1575B" w:rsidRPr="00D40837" w:rsidRDefault="00E1575B" w:rsidP="00E1575B">
            <w:pPr>
              <w:rPr>
                <w:sz w:val="18"/>
                <w:szCs w:val="20"/>
              </w:rPr>
            </w:pPr>
            <w:r w:rsidRPr="00D40837">
              <w:rPr>
                <w:sz w:val="18"/>
                <w:szCs w:val="20"/>
              </w:rPr>
              <w:t>1 pecan half</w:t>
            </w:r>
          </w:p>
        </w:tc>
        <w:tc>
          <w:tcPr>
            <w:tcW w:w="2693" w:type="dxa"/>
            <w:shd w:val="clear" w:color="auto" w:fill="auto"/>
          </w:tcPr>
          <w:p w14:paraId="2389BDBB" w14:textId="77777777" w:rsidR="00E1575B" w:rsidRPr="00D40837" w:rsidRDefault="00E1575B" w:rsidP="00E1575B">
            <w:pPr>
              <w:rPr>
                <w:sz w:val="18"/>
                <w:szCs w:val="20"/>
              </w:rPr>
            </w:pPr>
            <w:r w:rsidRPr="00D40837">
              <w:rPr>
                <w:sz w:val="18"/>
                <w:szCs w:val="20"/>
              </w:rPr>
              <w:t>150 mg</w:t>
            </w:r>
          </w:p>
        </w:tc>
      </w:tr>
      <w:tr w:rsidR="00E1575B" w:rsidRPr="00D40837" w14:paraId="4156490F" w14:textId="77777777" w:rsidTr="00DD6410">
        <w:tc>
          <w:tcPr>
            <w:tcW w:w="1510" w:type="dxa"/>
            <w:vMerge/>
            <w:shd w:val="clear" w:color="auto" w:fill="auto"/>
          </w:tcPr>
          <w:p w14:paraId="246D09DF" w14:textId="77777777" w:rsidR="00E1575B" w:rsidRPr="00D40837" w:rsidRDefault="00E1575B" w:rsidP="00E1575B">
            <w:pPr>
              <w:rPr>
                <w:b/>
                <w:sz w:val="18"/>
                <w:szCs w:val="20"/>
              </w:rPr>
            </w:pPr>
          </w:p>
        </w:tc>
        <w:tc>
          <w:tcPr>
            <w:tcW w:w="3418" w:type="dxa"/>
            <w:shd w:val="clear" w:color="auto" w:fill="auto"/>
          </w:tcPr>
          <w:p w14:paraId="06207806" w14:textId="77777777" w:rsidR="00E1575B" w:rsidRPr="00D40837" w:rsidRDefault="00E1575B" w:rsidP="00E1575B">
            <w:pPr>
              <w:rPr>
                <w:sz w:val="18"/>
                <w:szCs w:val="20"/>
              </w:rPr>
            </w:pPr>
            <w:r w:rsidRPr="00D40837">
              <w:rPr>
                <w:sz w:val="18"/>
                <w:szCs w:val="20"/>
              </w:rPr>
              <w:t>10 mg of pecan meal</w:t>
            </w:r>
          </w:p>
        </w:tc>
        <w:tc>
          <w:tcPr>
            <w:tcW w:w="2693" w:type="dxa"/>
            <w:shd w:val="clear" w:color="auto" w:fill="auto"/>
          </w:tcPr>
          <w:p w14:paraId="26A920A6" w14:textId="77777777" w:rsidR="00E1575B" w:rsidRPr="00D40837" w:rsidRDefault="00E1575B" w:rsidP="00E1575B">
            <w:pPr>
              <w:rPr>
                <w:sz w:val="18"/>
                <w:szCs w:val="20"/>
              </w:rPr>
            </w:pPr>
            <w:r w:rsidRPr="00D40837">
              <w:rPr>
                <w:sz w:val="18"/>
                <w:szCs w:val="20"/>
              </w:rPr>
              <w:t>1 mg</w:t>
            </w:r>
          </w:p>
        </w:tc>
      </w:tr>
      <w:tr w:rsidR="00E1575B" w:rsidRPr="00D40837" w14:paraId="1DF8F9C7" w14:textId="77777777" w:rsidTr="00DD6410">
        <w:tc>
          <w:tcPr>
            <w:tcW w:w="1510" w:type="dxa"/>
            <w:vMerge w:val="restart"/>
            <w:shd w:val="clear" w:color="auto" w:fill="auto"/>
          </w:tcPr>
          <w:p w14:paraId="263DAC9A" w14:textId="77777777" w:rsidR="00E1575B" w:rsidRPr="00D40837" w:rsidRDefault="00E1575B" w:rsidP="00E1575B">
            <w:pPr>
              <w:rPr>
                <w:b/>
                <w:sz w:val="18"/>
                <w:szCs w:val="20"/>
              </w:rPr>
            </w:pPr>
            <w:r w:rsidRPr="00D40837">
              <w:rPr>
                <w:b/>
                <w:sz w:val="18"/>
                <w:szCs w:val="20"/>
              </w:rPr>
              <w:t>Pistachio</w:t>
            </w:r>
          </w:p>
        </w:tc>
        <w:tc>
          <w:tcPr>
            <w:tcW w:w="3418" w:type="dxa"/>
            <w:shd w:val="clear" w:color="auto" w:fill="auto"/>
          </w:tcPr>
          <w:p w14:paraId="271355DB" w14:textId="77777777" w:rsidR="00E1575B" w:rsidRPr="00D40837" w:rsidRDefault="00E1575B" w:rsidP="00E1575B">
            <w:pPr>
              <w:rPr>
                <w:sz w:val="18"/>
                <w:szCs w:val="20"/>
              </w:rPr>
            </w:pPr>
            <w:r w:rsidRPr="00D40837">
              <w:rPr>
                <w:sz w:val="18"/>
                <w:szCs w:val="20"/>
              </w:rPr>
              <w:t>1 pistachio</w:t>
            </w:r>
          </w:p>
        </w:tc>
        <w:tc>
          <w:tcPr>
            <w:tcW w:w="2693" w:type="dxa"/>
            <w:shd w:val="clear" w:color="auto" w:fill="auto"/>
          </w:tcPr>
          <w:p w14:paraId="2BD17818" w14:textId="77777777" w:rsidR="00E1575B" w:rsidRPr="00D40837" w:rsidRDefault="00E1575B" w:rsidP="00E1575B">
            <w:pPr>
              <w:rPr>
                <w:sz w:val="18"/>
                <w:szCs w:val="20"/>
              </w:rPr>
            </w:pPr>
            <w:r w:rsidRPr="00D40837">
              <w:rPr>
                <w:sz w:val="18"/>
                <w:szCs w:val="20"/>
              </w:rPr>
              <w:t>150 mg</w:t>
            </w:r>
          </w:p>
        </w:tc>
      </w:tr>
      <w:tr w:rsidR="00E1575B" w:rsidRPr="00D40837" w14:paraId="008BE3AA" w14:textId="77777777" w:rsidTr="00DD6410">
        <w:tc>
          <w:tcPr>
            <w:tcW w:w="1510" w:type="dxa"/>
            <w:vMerge/>
            <w:shd w:val="clear" w:color="auto" w:fill="auto"/>
          </w:tcPr>
          <w:p w14:paraId="7392FE96" w14:textId="77777777" w:rsidR="00E1575B" w:rsidRPr="00D40837" w:rsidRDefault="00E1575B" w:rsidP="00E1575B">
            <w:pPr>
              <w:rPr>
                <w:b/>
                <w:sz w:val="18"/>
                <w:szCs w:val="20"/>
              </w:rPr>
            </w:pPr>
          </w:p>
        </w:tc>
        <w:tc>
          <w:tcPr>
            <w:tcW w:w="3418" w:type="dxa"/>
            <w:shd w:val="clear" w:color="auto" w:fill="auto"/>
          </w:tcPr>
          <w:p w14:paraId="693DC2A4" w14:textId="77777777" w:rsidR="00E1575B" w:rsidRPr="00D40837" w:rsidRDefault="00E1575B" w:rsidP="00E1575B">
            <w:pPr>
              <w:rPr>
                <w:sz w:val="18"/>
                <w:szCs w:val="20"/>
              </w:rPr>
            </w:pPr>
            <w:r w:rsidRPr="00D40837">
              <w:rPr>
                <w:sz w:val="18"/>
                <w:szCs w:val="20"/>
              </w:rPr>
              <w:t>4.6 mg of pistachio meal</w:t>
            </w:r>
          </w:p>
        </w:tc>
        <w:tc>
          <w:tcPr>
            <w:tcW w:w="2693" w:type="dxa"/>
            <w:shd w:val="clear" w:color="auto" w:fill="auto"/>
          </w:tcPr>
          <w:p w14:paraId="0160FB0D" w14:textId="77777777" w:rsidR="00E1575B" w:rsidRPr="00D40837" w:rsidRDefault="00E1575B" w:rsidP="00E1575B">
            <w:pPr>
              <w:rPr>
                <w:sz w:val="18"/>
                <w:szCs w:val="20"/>
              </w:rPr>
            </w:pPr>
            <w:r w:rsidRPr="00D40837">
              <w:rPr>
                <w:sz w:val="18"/>
                <w:szCs w:val="20"/>
              </w:rPr>
              <w:t>1 mg</w:t>
            </w:r>
          </w:p>
        </w:tc>
      </w:tr>
      <w:tr w:rsidR="00E1575B" w:rsidRPr="00D40837" w14:paraId="782D4678" w14:textId="77777777" w:rsidTr="00DD6410">
        <w:tc>
          <w:tcPr>
            <w:tcW w:w="1510" w:type="dxa"/>
            <w:vMerge w:val="restart"/>
            <w:shd w:val="clear" w:color="auto" w:fill="auto"/>
          </w:tcPr>
          <w:p w14:paraId="11A99E3E" w14:textId="77777777" w:rsidR="00E1575B" w:rsidRPr="00D40837" w:rsidRDefault="00E1575B" w:rsidP="00E1575B">
            <w:pPr>
              <w:rPr>
                <w:b/>
                <w:sz w:val="18"/>
                <w:szCs w:val="20"/>
              </w:rPr>
            </w:pPr>
            <w:r w:rsidRPr="00D40837">
              <w:rPr>
                <w:b/>
                <w:sz w:val="18"/>
                <w:szCs w:val="20"/>
              </w:rPr>
              <w:t>Walnut</w:t>
            </w:r>
          </w:p>
        </w:tc>
        <w:tc>
          <w:tcPr>
            <w:tcW w:w="3418" w:type="dxa"/>
            <w:shd w:val="clear" w:color="auto" w:fill="auto"/>
          </w:tcPr>
          <w:p w14:paraId="33287951" w14:textId="77777777" w:rsidR="00E1575B" w:rsidRPr="00D40837" w:rsidRDefault="00E1575B" w:rsidP="00E1575B">
            <w:pPr>
              <w:rPr>
                <w:sz w:val="18"/>
                <w:szCs w:val="20"/>
              </w:rPr>
            </w:pPr>
            <w:r w:rsidRPr="00D40837">
              <w:rPr>
                <w:sz w:val="18"/>
                <w:szCs w:val="20"/>
              </w:rPr>
              <w:t>1 walnut half</w:t>
            </w:r>
          </w:p>
        </w:tc>
        <w:tc>
          <w:tcPr>
            <w:tcW w:w="2693" w:type="dxa"/>
            <w:shd w:val="clear" w:color="auto" w:fill="auto"/>
          </w:tcPr>
          <w:p w14:paraId="32C2D9E0" w14:textId="77777777" w:rsidR="00E1575B" w:rsidRPr="00D40837" w:rsidRDefault="00E1575B" w:rsidP="00E1575B">
            <w:pPr>
              <w:rPr>
                <w:sz w:val="18"/>
                <w:szCs w:val="20"/>
              </w:rPr>
            </w:pPr>
            <w:r w:rsidRPr="00D40837">
              <w:rPr>
                <w:sz w:val="18"/>
                <w:szCs w:val="20"/>
              </w:rPr>
              <w:t>360 mg</w:t>
            </w:r>
          </w:p>
        </w:tc>
      </w:tr>
      <w:tr w:rsidR="00E1575B" w:rsidRPr="00D40837" w14:paraId="1D1830BB" w14:textId="77777777" w:rsidTr="00DD6410">
        <w:tc>
          <w:tcPr>
            <w:tcW w:w="1510" w:type="dxa"/>
            <w:vMerge/>
            <w:shd w:val="clear" w:color="auto" w:fill="auto"/>
          </w:tcPr>
          <w:p w14:paraId="7BF554DA" w14:textId="77777777" w:rsidR="00E1575B" w:rsidRPr="00D40837" w:rsidRDefault="00E1575B" w:rsidP="00E1575B">
            <w:pPr>
              <w:rPr>
                <w:b/>
                <w:sz w:val="18"/>
                <w:szCs w:val="20"/>
              </w:rPr>
            </w:pPr>
          </w:p>
        </w:tc>
        <w:tc>
          <w:tcPr>
            <w:tcW w:w="3418" w:type="dxa"/>
            <w:shd w:val="clear" w:color="auto" w:fill="auto"/>
          </w:tcPr>
          <w:p w14:paraId="0DC51CF8" w14:textId="77777777" w:rsidR="00E1575B" w:rsidRPr="00D40837" w:rsidRDefault="00E1575B" w:rsidP="00E1575B">
            <w:pPr>
              <w:rPr>
                <w:sz w:val="18"/>
                <w:szCs w:val="20"/>
              </w:rPr>
            </w:pPr>
            <w:r w:rsidRPr="00D40837">
              <w:rPr>
                <w:sz w:val="18"/>
                <w:szCs w:val="20"/>
              </w:rPr>
              <w:t>6 mg of walnut meal</w:t>
            </w:r>
          </w:p>
        </w:tc>
        <w:tc>
          <w:tcPr>
            <w:tcW w:w="2693" w:type="dxa"/>
            <w:shd w:val="clear" w:color="auto" w:fill="auto"/>
          </w:tcPr>
          <w:p w14:paraId="5DF50D9D" w14:textId="77777777" w:rsidR="00E1575B" w:rsidRPr="00D40837" w:rsidRDefault="00E1575B" w:rsidP="00E1575B">
            <w:pPr>
              <w:rPr>
                <w:sz w:val="18"/>
                <w:szCs w:val="20"/>
              </w:rPr>
            </w:pPr>
            <w:r w:rsidRPr="00D40837">
              <w:rPr>
                <w:sz w:val="18"/>
                <w:szCs w:val="20"/>
              </w:rPr>
              <w:t>1 mg</w:t>
            </w:r>
          </w:p>
        </w:tc>
      </w:tr>
      <w:tr w:rsidR="00E1575B" w:rsidRPr="00D40837" w14:paraId="250B261E" w14:textId="77777777" w:rsidTr="00DD6410">
        <w:tc>
          <w:tcPr>
            <w:tcW w:w="1510" w:type="dxa"/>
            <w:shd w:val="clear" w:color="auto" w:fill="auto"/>
          </w:tcPr>
          <w:p w14:paraId="4412309A" w14:textId="77777777" w:rsidR="00E1575B" w:rsidRPr="00D40837" w:rsidRDefault="00E1575B" w:rsidP="00E1575B">
            <w:pPr>
              <w:rPr>
                <w:b/>
                <w:sz w:val="18"/>
                <w:szCs w:val="20"/>
              </w:rPr>
            </w:pPr>
            <w:r w:rsidRPr="00D40837">
              <w:rPr>
                <w:b/>
                <w:sz w:val="18"/>
                <w:szCs w:val="20"/>
              </w:rPr>
              <w:t>Salmon</w:t>
            </w:r>
          </w:p>
        </w:tc>
        <w:tc>
          <w:tcPr>
            <w:tcW w:w="3418" w:type="dxa"/>
            <w:shd w:val="clear" w:color="auto" w:fill="auto"/>
          </w:tcPr>
          <w:p w14:paraId="08DF6668" w14:textId="77777777" w:rsidR="00E1575B" w:rsidRPr="00D40837" w:rsidRDefault="00E1575B" w:rsidP="00E1575B">
            <w:pPr>
              <w:rPr>
                <w:sz w:val="18"/>
                <w:szCs w:val="20"/>
              </w:rPr>
            </w:pPr>
            <w:r w:rsidRPr="00D40837">
              <w:rPr>
                <w:sz w:val="18"/>
                <w:szCs w:val="20"/>
              </w:rPr>
              <w:t>5 mg of smoked or raw salmon</w:t>
            </w:r>
          </w:p>
        </w:tc>
        <w:tc>
          <w:tcPr>
            <w:tcW w:w="2693" w:type="dxa"/>
            <w:shd w:val="clear" w:color="auto" w:fill="auto"/>
          </w:tcPr>
          <w:p w14:paraId="7D684AD1" w14:textId="77777777" w:rsidR="00E1575B" w:rsidRPr="00D40837" w:rsidRDefault="00E1575B" w:rsidP="00E1575B">
            <w:pPr>
              <w:rPr>
                <w:sz w:val="18"/>
                <w:szCs w:val="20"/>
              </w:rPr>
            </w:pPr>
            <w:r w:rsidRPr="00D40837">
              <w:rPr>
                <w:sz w:val="18"/>
                <w:szCs w:val="20"/>
              </w:rPr>
              <w:t>1 mg</w:t>
            </w:r>
          </w:p>
        </w:tc>
      </w:tr>
      <w:tr w:rsidR="00E1575B" w:rsidRPr="00D40837" w14:paraId="3595D2A3" w14:textId="77777777" w:rsidTr="00DD6410">
        <w:tc>
          <w:tcPr>
            <w:tcW w:w="1510" w:type="dxa"/>
            <w:vMerge w:val="restart"/>
            <w:shd w:val="clear" w:color="auto" w:fill="auto"/>
          </w:tcPr>
          <w:p w14:paraId="37C21FD8" w14:textId="77777777" w:rsidR="00E1575B" w:rsidRPr="00D40837" w:rsidRDefault="00E1575B" w:rsidP="00E1575B">
            <w:pPr>
              <w:rPr>
                <w:b/>
                <w:sz w:val="18"/>
                <w:szCs w:val="20"/>
              </w:rPr>
            </w:pPr>
            <w:r w:rsidRPr="00D40837">
              <w:rPr>
                <w:b/>
                <w:sz w:val="18"/>
                <w:szCs w:val="20"/>
              </w:rPr>
              <w:t>Sesame</w:t>
            </w:r>
          </w:p>
        </w:tc>
        <w:tc>
          <w:tcPr>
            <w:tcW w:w="3418" w:type="dxa"/>
            <w:shd w:val="clear" w:color="auto" w:fill="auto"/>
          </w:tcPr>
          <w:p w14:paraId="2D4C7E3B" w14:textId="77777777" w:rsidR="00E1575B" w:rsidRPr="00D40837" w:rsidRDefault="00E1575B" w:rsidP="00E1575B">
            <w:pPr>
              <w:rPr>
                <w:sz w:val="18"/>
                <w:szCs w:val="20"/>
              </w:rPr>
            </w:pPr>
            <w:r w:rsidRPr="00D40837">
              <w:rPr>
                <w:sz w:val="18"/>
                <w:szCs w:val="20"/>
              </w:rPr>
              <w:t>1 ml tahini</w:t>
            </w:r>
          </w:p>
        </w:tc>
        <w:tc>
          <w:tcPr>
            <w:tcW w:w="2693" w:type="dxa"/>
            <w:shd w:val="clear" w:color="auto" w:fill="auto"/>
          </w:tcPr>
          <w:p w14:paraId="6A937253" w14:textId="77777777" w:rsidR="00E1575B" w:rsidRPr="00D40837" w:rsidRDefault="00E1575B" w:rsidP="00E1575B">
            <w:pPr>
              <w:rPr>
                <w:sz w:val="18"/>
                <w:szCs w:val="20"/>
              </w:rPr>
            </w:pPr>
            <w:r w:rsidRPr="00D40837">
              <w:rPr>
                <w:sz w:val="18"/>
                <w:szCs w:val="20"/>
              </w:rPr>
              <w:t>167 mg</w:t>
            </w:r>
          </w:p>
        </w:tc>
      </w:tr>
      <w:tr w:rsidR="00E1575B" w:rsidRPr="00D40837" w14:paraId="00AF88FD" w14:textId="77777777" w:rsidTr="00DD6410">
        <w:tc>
          <w:tcPr>
            <w:tcW w:w="1510" w:type="dxa"/>
            <w:vMerge/>
            <w:shd w:val="clear" w:color="auto" w:fill="auto"/>
          </w:tcPr>
          <w:p w14:paraId="4FBE940D" w14:textId="77777777" w:rsidR="00E1575B" w:rsidRPr="00D40837" w:rsidRDefault="00E1575B" w:rsidP="00E1575B">
            <w:pPr>
              <w:rPr>
                <w:b/>
                <w:sz w:val="18"/>
                <w:szCs w:val="20"/>
              </w:rPr>
            </w:pPr>
          </w:p>
        </w:tc>
        <w:tc>
          <w:tcPr>
            <w:tcW w:w="3418" w:type="dxa"/>
            <w:shd w:val="clear" w:color="auto" w:fill="auto"/>
          </w:tcPr>
          <w:p w14:paraId="5D429295" w14:textId="77777777" w:rsidR="00E1575B" w:rsidRPr="00D40837" w:rsidRDefault="00E1575B" w:rsidP="00E1575B">
            <w:pPr>
              <w:rPr>
                <w:sz w:val="18"/>
                <w:szCs w:val="20"/>
              </w:rPr>
            </w:pPr>
            <w:r w:rsidRPr="00D40837">
              <w:rPr>
                <w:sz w:val="18"/>
                <w:szCs w:val="20"/>
              </w:rPr>
              <w:t>2.5 mg of defatted sesame flour</w:t>
            </w:r>
          </w:p>
        </w:tc>
        <w:tc>
          <w:tcPr>
            <w:tcW w:w="2693" w:type="dxa"/>
            <w:shd w:val="clear" w:color="auto" w:fill="auto"/>
          </w:tcPr>
          <w:p w14:paraId="5DFE527E" w14:textId="77777777" w:rsidR="00E1575B" w:rsidRPr="00D40837" w:rsidRDefault="00E1575B" w:rsidP="00E1575B">
            <w:pPr>
              <w:rPr>
                <w:sz w:val="18"/>
                <w:szCs w:val="20"/>
              </w:rPr>
            </w:pPr>
            <w:r w:rsidRPr="00D40837">
              <w:rPr>
                <w:sz w:val="18"/>
                <w:szCs w:val="20"/>
              </w:rPr>
              <w:t>1 mg</w:t>
            </w:r>
          </w:p>
        </w:tc>
      </w:tr>
      <w:tr w:rsidR="00E1575B" w:rsidRPr="00D40837" w14:paraId="0ACEA442" w14:textId="77777777" w:rsidTr="00DD6410">
        <w:tc>
          <w:tcPr>
            <w:tcW w:w="1510" w:type="dxa"/>
            <w:vMerge/>
            <w:shd w:val="clear" w:color="auto" w:fill="auto"/>
          </w:tcPr>
          <w:p w14:paraId="692703E3" w14:textId="77777777" w:rsidR="00E1575B" w:rsidRPr="00D40837" w:rsidRDefault="00E1575B" w:rsidP="00E1575B">
            <w:pPr>
              <w:rPr>
                <w:b/>
                <w:sz w:val="18"/>
                <w:szCs w:val="20"/>
              </w:rPr>
            </w:pPr>
          </w:p>
        </w:tc>
        <w:tc>
          <w:tcPr>
            <w:tcW w:w="6111" w:type="dxa"/>
            <w:gridSpan w:val="2"/>
            <w:shd w:val="clear" w:color="auto" w:fill="auto"/>
          </w:tcPr>
          <w:p w14:paraId="18CCFB3A" w14:textId="77777777" w:rsidR="00E1575B" w:rsidRPr="00D40837" w:rsidRDefault="00E1575B" w:rsidP="00E1575B">
            <w:pPr>
              <w:rPr>
                <w:sz w:val="18"/>
                <w:szCs w:val="20"/>
              </w:rPr>
            </w:pPr>
            <w:r w:rsidRPr="00D40837">
              <w:rPr>
                <w:b/>
                <w:sz w:val="18"/>
                <w:szCs w:val="20"/>
                <w:u w:val="single"/>
              </w:rPr>
              <w:t>DO NOT USE</w:t>
            </w:r>
            <w:r w:rsidRPr="00D40837">
              <w:rPr>
                <w:sz w:val="18"/>
                <w:szCs w:val="20"/>
              </w:rPr>
              <w:t xml:space="preserve"> whole sesame seeds unless crushed to allow release of the allergen contained in the seed.</w:t>
            </w:r>
          </w:p>
        </w:tc>
      </w:tr>
      <w:tr w:rsidR="00E1575B" w:rsidRPr="00D40837" w14:paraId="2DF3B348" w14:textId="77777777" w:rsidTr="00DD6410">
        <w:tc>
          <w:tcPr>
            <w:tcW w:w="1510" w:type="dxa"/>
            <w:shd w:val="clear" w:color="auto" w:fill="auto"/>
          </w:tcPr>
          <w:p w14:paraId="348036B1" w14:textId="77777777" w:rsidR="00E1575B" w:rsidRPr="00D40837" w:rsidRDefault="00E1575B" w:rsidP="00E1575B">
            <w:pPr>
              <w:rPr>
                <w:b/>
                <w:sz w:val="18"/>
                <w:szCs w:val="20"/>
              </w:rPr>
            </w:pPr>
            <w:r w:rsidRPr="00D40837">
              <w:rPr>
                <w:b/>
                <w:sz w:val="18"/>
                <w:szCs w:val="20"/>
              </w:rPr>
              <w:t>Shrimps</w:t>
            </w:r>
          </w:p>
        </w:tc>
        <w:tc>
          <w:tcPr>
            <w:tcW w:w="3418" w:type="dxa"/>
            <w:shd w:val="clear" w:color="auto" w:fill="auto"/>
          </w:tcPr>
          <w:p w14:paraId="35BEFF6A" w14:textId="77777777" w:rsidR="00E1575B" w:rsidRPr="00D40837" w:rsidRDefault="00E1575B" w:rsidP="00E1575B">
            <w:pPr>
              <w:rPr>
                <w:sz w:val="18"/>
                <w:szCs w:val="20"/>
              </w:rPr>
            </w:pPr>
            <w:r w:rsidRPr="00D40837">
              <w:rPr>
                <w:sz w:val="18"/>
                <w:szCs w:val="20"/>
              </w:rPr>
              <w:t>1 small shrimp (2.5g)</w:t>
            </w:r>
          </w:p>
        </w:tc>
        <w:tc>
          <w:tcPr>
            <w:tcW w:w="2693" w:type="dxa"/>
            <w:shd w:val="clear" w:color="auto" w:fill="auto"/>
          </w:tcPr>
          <w:p w14:paraId="7B595A8C" w14:textId="77777777" w:rsidR="00E1575B" w:rsidRPr="00D40837" w:rsidRDefault="00E1575B" w:rsidP="00E1575B">
            <w:pPr>
              <w:rPr>
                <w:sz w:val="18"/>
                <w:szCs w:val="20"/>
              </w:rPr>
            </w:pPr>
            <w:r w:rsidRPr="00D40837">
              <w:rPr>
                <w:sz w:val="18"/>
                <w:szCs w:val="20"/>
              </w:rPr>
              <w:t>450 mg</w:t>
            </w:r>
          </w:p>
        </w:tc>
      </w:tr>
      <w:tr w:rsidR="00E1575B" w:rsidRPr="00D40837" w14:paraId="05AA3C8A" w14:textId="77777777" w:rsidTr="00DD6410">
        <w:tc>
          <w:tcPr>
            <w:tcW w:w="1510" w:type="dxa"/>
            <w:shd w:val="clear" w:color="auto" w:fill="auto"/>
          </w:tcPr>
          <w:p w14:paraId="7931A5E6" w14:textId="77777777" w:rsidR="00E1575B" w:rsidRPr="00D40837" w:rsidRDefault="00E1575B" w:rsidP="00E1575B">
            <w:pPr>
              <w:rPr>
                <w:b/>
                <w:sz w:val="18"/>
                <w:szCs w:val="20"/>
              </w:rPr>
            </w:pPr>
            <w:r w:rsidRPr="00D40837">
              <w:rPr>
                <w:b/>
                <w:sz w:val="18"/>
                <w:szCs w:val="20"/>
              </w:rPr>
              <w:t>Soy</w:t>
            </w:r>
          </w:p>
        </w:tc>
        <w:tc>
          <w:tcPr>
            <w:tcW w:w="3418" w:type="dxa"/>
            <w:shd w:val="clear" w:color="auto" w:fill="auto"/>
          </w:tcPr>
          <w:p w14:paraId="00B6531B" w14:textId="77777777" w:rsidR="00E1575B" w:rsidRPr="00D40837" w:rsidRDefault="00E1575B" w:rsidP="00E1575B">
            <w:pPr>
              <w:rPr>
                <w:sz w:val="18"/>
                <w:szCs w:val="20"/>
              </w:rPr>
            </w:pPr>
            <w:r w:rsidRPr="00D40837">
              <w:rPr>
                <w:sz w:val="18"/>
                <w:szCs w:val="20"/>
              </w:rPr>
              <w:t>1 ml soy milk (7g/250 ml)</w:t>
            </w:r>
          </w:p>
        </w:tc>
        <w:tc>
          <w:tcPr>
            <w:tcW w:w="2693" w:type="dxa"/>
            <w:shd w:val="clear" w:color="auto" w:fill="auto"/>
          </w:tcPr>
          <w:p w14:paraId="6D9EF1AC" w14:textId="77777777" w:rsidR="00E1575B" w:rsidRPr="00D40837" w:rsidRDefault="00E1575B" w:rsidP="00E1575B">
            <w:pPr>
              <w:rPr>
                <w:sz w:val="18"/>
                <w:szCs w:val="20"/>
              </w:rPr>
            </w:pPr>
            <w:r w:rsidRPr="00D40837">
              <w:rPr>
                <w:sz w:val="18"/>
                <w:szCs w:val="20"/>
              </w:rPr>
              <w:t>28  mg</w:t>
            </w:r>
          </w:p>
        </w:tc>
      </w:tr>
      <w:tr w:rsidR="00E1575B" w:rsidRPr="00D40837" w14:paraId="11D87B56" w14:textId="77777777" w:rsidTr="00DD6410">
        <w:tc>
          <w:tcPr>
            <w:tcW w:w="1510" w:type="dxa"/>
            <w:shd w:val="clear" w:color="auto" w:fill="auto"/>
          </w:tcPr>
          <w:p w14:paraId="6EE12C1C" w14:textId="77777777" w:rsidR="00E1575B" w:rsidRPr="00D40837" w:rsidRDefault="00E1575B" w:rsidP="00E1575B">
            <w:pPr>
              <w:rPr>
                <w:b/>
                <w:sz w:val="18"/>
                <w:szCs w:val="20"/>
              </w:rPr>
            </w:pPr>
            <w:r w:rsidRPr="00D40837">
              <w:rPr>
                <w:b/>
                <w:sz w:val="18"/>
                <w:szCs w:val="20"/>
              </w:rPr>
              <w:t>Oat</w:t>
            </w:r>
          </w:p>
        </w:tc>
        <w:tc>
          <w:tcPr>
            <w:tcW w:w="3418" w:type="dxa"/>
            <w:shd w:val="clear" w:color="auto" w:fill="auto"/>
          </w:tcPr>
          <w:p w14:paraId="4F660DEE" w14:textId="77777777" w:rsidR="00E1575B" w:rsidRPr="00D40837" w:rsidRDefault="00E1575B" w:rsidP="00E1575B">
            <w:pPr>
              <w:rPr>
                <w:sz w:val="18"/>
                <w:szCs w:val="20"/>
              </w:rPr>
            </w:pPr>
            <w:r w:rsidRPr="00D40837">
              <w:rPr>
                <w:sz w:val="18"/>
                <w:szCs w:val="20"/>
              </w:rPr>
              <w:t>7.5 mg of oat flour</w:t>
            </w:r>
          </w:p>
        </w:tc>
        <w:tc>
          <w:tcPr>
            <w:tcW w:w="2693" w:type="dxa"/>
            <w:shd w:val="clear" w:color="auto" w:fill="auto"/>
          </w:tcPr>
          <w:p w14:paraId="193142B3" w14:textId="77777777" w:rsidR="00E1575B" w:rsidRPr="00D40837" w:rsidRDefault="00E1575B" w:rsidP="00E1575B">
            <w:pPr>
              <w:rPr>
                <w:sz w:val="18"/>
                <w:szCs w:val="20"/>
              </w:rPr>
            </w:pPr>
            <w:r w:rsidRPr="00D40837">
              <w:rPr>
                <w:sz w:val="18"/>
                <w:szCs w:val="20"/>
              </w:rPr>
              <w:t>1 mg</w:t>
            </w:r>
          </w:p>
        </w:tc>
      </w:tr>
      <w:tr w:rsidR="00E1575B" w:rsidRPr="00D40837" w14:paraId="6D0F128D" w14:textId="77777777" w:rsidTr="00DD6410">
        <w:tc>
          <w:tcPr>
            <w:tcW w:w="1510" w:type="dxa"/>
            <w:shd w:val="clear" w:color="auto" w:fill="auto"/>
          </w:tcPr>
          <w:p w14:paraId="39004F76" w14:textId="77777777" w:rsidR="00E1575B" w:rsidRPr="00D40837" w:rsidRDefault="00E1575B" w:rsidP="00E1575B">
            <w:pPr>
              <w:rPr>
                <w:b/>
                <w:sz w:val="18"/>
                <w:szCs w:val="20"/>
              </w:rPr>
            </w:pPr>
            <w:r w:rsidRPr="00D40837">
              <w:rPr>
                <w:b/>
                <w:sz w:val="18"/>
                <w:szCs w:val="20"/>
              </w:rPr>
              <w:t>Barley</w:t>
            </w:r>
          </w:p>
        </w:tc>
        <w:tc>
          <w:tcPr>
            <w:tcW w:w="3418" w:type="dxa"/>
            <w:shd w:val="clear" w:color="auto" w:fill="auto"/>
          </w:tcPr>
          <w:p w14:paraId="5BF524B4" w14:textId="77777777" w:rsidR="00E1575B" w:rsidRPr="00D40837" w:rsidRDefault="00E1575B" w:rsidP="00E1575B">
            <w:pPr>
              <w:rPr>
                <w:sz w:val="18"/>
                <w:szCs w:val="20"/>
              </w:rPr>
            </w:pPr>
            <w:r w:rsidRPr="00D40837">
              <w:rPr>
                <w:sz w:val="18"/>
                <w:szCs w:val="20"/>
              </w:rPr>
              <w:t>9.3 mg of barley baby cereal</w:t>
            </w:r>
          </w:p>
        </w:tc>
        <w:tc>
          <w:tcPr>
            <w:tcW w:w="2693" w:type="dxa"/>
            <w:shd w:val="clear" w:color="auto" w:fill="auto"/>
          </w:tcPr>
          <w:p w14:paraId="668DE820" w14:textId="77777777" w:rsidR="00E1575B" w:rsidRPr="00D40837" w:rsidRDefault="00E1575B" w:rsidP="00E1575B">
            <w:pPr>
              <w:rPr>
                <w:sz w:val="18"/>
                <w:szCs w:val="20"/>
              </w:rPr>
            </w:pPr>
            <w:r w:rsidRPr="00D40837">
              <w:rPr>
                <w:sz w:val="18"/>
                <w:szCs w:val="20"/>
              </w:rPr>
              <w:t>1 mg</w:t>
            </w:r>
          </w:p>
        </w:tc>
      </w:tr>
      <w:tr w:rsidR="00E1575B" w:rsidRPr="00D40837" w14:paraId="7CB8C743" w14:textId="77777777" w:rsidTr="00DD6410">
        <w:tc>
          <w:tcPr>
            <w:tcW w:w="1510" w:type="dxa"/>
            <w:shd w:val="clear" w:color="auto" w:fill="auto"/>
          </w:tcPr>
          <w:p w14:paraId="76479FE2" w14:textId="77777777" w:rsidR="00E1575B" w:rsidRPr="00D40837" w:rsidRDefault="00E1575B" w:rsidP="00E1575B">
            <w:pPr>
              <w:rPr>
                <w:b/>
                <w:sz w:val="18"/>
                <w:szCs w:val="20"/>
              </w:rPr>
            </w:pPr>
            <w:r w:rsidRPr="00D40837">
              <w:rPr>
                <w:b/>
                <w:sz w:val="18"/>
                <w:szCs w:val="20"/>
              </w:rPr>
              <w:t>Rye</w:t>
            </w:r>
          </w:p>
        </w:tc>
        <w:tc>
          <w:tcPr>
            <w:tcW w:w="3418" w:type="dxa"/>
            <w:shd w:val="clear" w:color="auto" w:fill="auto"/>
          </w:tcPr>
          <w:p w14:paraId="34CD9A43" w14:textId="77777777" w:rsidR="00E1575B" w:rsidRPr="00D40837" w:rsidRDefault="00E1575B" w:rsidP="00E1575B">
            <w:pPr>
              <w:rPr>
                <w:sz w:val="18"/>
                <w:szCs w:val="20"/>
              </w:rPr>
            </w:pPr>
            <w:r w:rsidRPr="00D40837">
              <w:rPr>
                <w:sz w:val="18"/>
                <w:szCs w:val="20"/>
              </w:rPr>
              <w:t>7.5 mg of rye flour</w:t>
            </w:r>
          </w:p>
        </w:tc>
        <w:tc>
          <w:tcPr>
            <w:tcW w:w="2693" w:type="dxa"/>
            <w:shd w:val="clear" w:color="auto" w:fill="auto"/>
          </w:tcPr>
          <w:p w14:paraId="4EA3CB3D" w14:textId="77777777" w:rsidR="00E1575B" w:rsidRPr="00D40837" w:rsidRDefault="00E1575B" w:rsidP="00E1575B">
            <w:pPr>
              <w:rPr>
                <w:sz w:val="18"/>
                <w:szCs w:val="20"/>
              </w:rPr>
            </w:pPr>
            <w:r w:rsidRPr="00D40837">
              <w:rPr>
                <w:sz w:val="18"/>
                <w:szCs w:val="20"/>
              </w:rPr>
              <w:t>1 mg</w:t>
            </w:r>
          </w:p>
        </w:tc>
      </w:tr>
      <w:tr w:rsidR="00E1575B" w:rsidRPr="00D40837" w14:paraId="618B4724" w14:textId="77777777" w:rsidTr="00DD6410">
        <w:tc>
          <w:tcPr>
            <w:tcW w:w="1510" w:type="dxa"/>
            <w:shd w:val="clear" w:color="auto" w:fill="auto"/>
          </w:tcPr>
          <w:p w14:paraId="57C148F4" w14:textId="77777777" w:rsidR="00E1575B" w:rsidRPr="00D40837" w:rsidRDefault="00E1575B" w:rsidP="00E1575B">
            <w:pPr>
              <w:rPr>
                <w:b/>
                <w:sz w:val="18"/>
                <w:szCs w:val="20"/>
              </w:rPr>
            </w:pPr>
            <w:r w:rsidRPr="00D40837">
              <w:rPr>
                <w:b/>
                <w:sz w:val="18"/>
                <w:szCs w:val="20"/>
              </w:rPr>
              <w:t>Buckweat</w:t>
            </w:r>
          </w:p>
        </w:tc>
        <w:tc>
          <w:tcPr>
            <w:tcW w:w="3418" w:type="dxa"/>
            <w:shd w:val="clear" w:color="auto" w:fill="auto"/>
          </w:tcPr>
          <w:p w14:paraId="2D189CF9" w14:textId="77777777" w:rsidR="00E1575B" w:rsidRPr="00D40837" w:rsidRDefault="00E1575B" w:rsidP="00E1575B">
            <w:pPr>
              <w:rPr>
                <w:sz w:val="18"/>
                <w:szCs w:val="20"/>
              </w:rPr>
            </w:pPr>
            <w:r w:rsidRPr="00D40837">
              <w:rPr>
                <w:sz w:val="18"/>
                <w:szCs w:val="20"/>
              </w:rPr>
              <w:t>7.5 mg of buckwheat flour</w:t>
            </w:r>
          </w:p>
        </w:tc>
        <w:tc>
          <w:tcPr>
            <w:tcW w:w="2693" w:type="dxa"/>
            <w:shd w:val="clear" w:color="auto" w:fill="auto"/>
          </w:tcPr>
          <w:p w14:paraId="244AB840" w14:textId="77777777" w:rsidR="00E1575B" w:rsidRPr="00D40837" w:rsidRDefault="00E1575B" w:rsidP="00E1575B">
            <w:pPr>
              <w:rPr>
                <w:sz w:val="18"/>
                <w:szCs w:val="20"/>
              </w:rPr>
            </w:pPr>
            <w:r w:rsidRPr="00D40837">
              <w:rPr>
                <w:sz w:val="18"/>
                <w:szCs w:val="20"/>
              </w:rPr>
              <w:t xml:space="preserve">1 mg </w:t>
            </w:r>
          </w:p>
        </w:tc>
      </w:tr>
      <w:tr w:rsidR="00E1575B" w:rsidRPr="00D40837" w14:paraId="777D5BE1" w14:textId="77777777" w:rsidTr="00DD6410">
        <w:tc>
          <w:tcPr>
            <w:tcW w:w="1510" w:type="dxa"/>
            <w:vMerge w:val="restart"/>
            <w:shd w:val="clear" w:color="auto" w:fill="auto"/>
          </w:tcPr>
          <w:p w14:paraId="37350C64" w14:textId="77777777" w:rsidR="00E1575B" w:rsidRPr="00D40837" w:rsidRDefault="00E1575B" w:rsidP="00E1575B">
            <w:pPr>
              <w:rPr>
                <w:b/>
                <w:sz w:val="18"/>
                <w:szCs w:val="20"/>
              </w:rPr>
            </w:pPr>
            <w:r w:rsidRPr="00D40837">
              <w:rPr>
                <w:b/>
                <w:sz w:val="18"/>
                <w:szCs w:val="20"/>
              </w:rPr>
              <w:t>Wheat</w:t>
            </w:r>
          </w:p>
        </w:tc>
        <w:tc>
          <w:tcPr>
            <w:tcW w:w="3418" w:type="dxa"/>
            <w:shd w:val="clear" w:color="auto" w:fill="auto"/>
          </w:tcPr>
          <w:p w14:paraId="092929C7" w14:textId="77777777" w:rsidR="00E1575B" w:rsidRPr="00D40837" w:rsidRDefault="00E1575B" w:rsidP="00E1575B">
            <w:pPr>
              <w:rPr>
                <w:sz w:val="18"/>
                <w:szCs w:val="20"/>
              </w:rPr>
            </w:pPr>
            <w:r w:rsidRPr="00D40837">
              <w:rPr>
                <w:sz w:val="18"/>
                <w:szCs w:val="20"/>
              </w:rPr>
              <w:t>1 slice of whole wheat bread (32g)</w:t>
            </w:r>
          </w:p>
        </w:tc>
        <w:tc>
          <w:tcPr>
            <w:tcW w:w="2693" w:type="dxa"/>
            <w:shd w:val="clear" w:color="auto" w:fill="auto"/>
          </w:tcPr>
          <w:p w14:paraId="0B347BC8" w14:textId="77777777" w:rsidR="00E1575B" w:rsidRPr="00D40837" w:rsidRDefault="00E1575B" w:rsidP="00E1575B">
            <w:pPr>
              <w:rPr>
                <w:sz w:val="18"/>
                <w:szCs w:val="20"/>
              </w:rPr>
            </w:pPr>
            <w:r w:rsidRPr="00D40837">
              <w:rPr>
                <w:sz w:val="18"/>
                <w:szCs w:val="20"/>
              </w:rPr>
              <w:t>4380 mg</w:t>
            </w:r>
          </w:p>
        </w:tc>
      </w:tr>
      <w:tr w:rsidR="00E1575B" w:rsidRPr="00D40837" w14:paraId="04DECD26" w14:textId="77777777" w:rsidTr="00DD6410">
        <w:tc>
          <w:tcPr>
            <w:tcW w:w="1510" w:type="dxa"/>
            <w:vMerge/>
            <w:shd w:val="clear" w:color="auto" w:fill="auto"/>
          </w:tcPr>
          <w:p w14:paraId="1F3AB7BC" w14:textId="77777777" w:rsidR="00E1575B" w:rsidRPr="00D40837" w:rsidRDefault="00E1575B" w:rsidP="00E1575B">
            <w:pPr>
              <w:rPr>
                <w:b/>
                <w:sz w:val="18"/>
                <w:szCs w:val="20"/>
              </w:rPr>
            </w:pPr>
          </w:p>
        </w:tc>
        <w:tc>
          <w:tcPr>
            <w:tcW w:w="3418" w:type="dxa"/>
            <w:shd w:val="clear" w:color="auto" w:fill="auto"/>
          </w:tcPr>
          <w:p w14:paraId="2AA7577A" w14:textId="77777777" w:rsidR="00E1575B" w:rsidRPr="00D40837" w:rsidRDefault="00E1575B" w:rsidP="00E1575B">
            <w:pPr>
              <w:rPr>
                <w:sz w:val="18"/>
                <w:szCs w:val="20"/>
              </w:rPr>
            </w:pPr>
            <w:r w:rsidRPr="00D40837">
              <w:rPr>
                <w:sz w:val="18"/>
                <w:szCs w:val="20"/>
              </w:rPr>
              <w:t>10 mg of white all-purpose flour</w:t>
            </w:r>
          </w:p>
        </w:tc>
        <w:tc>
          <w:tcPr>
            <w:tcW w:w="2693" w:type="dxa"/>
            <w:shd w:val="clear" w:color="auto" w:fill="auto"/>
          </w:tcPr>
          <w:p w14:paraId="70D3B54A" w14:textId="77777777" w:rsidR="00E1575B" w:rsidRPr="00D40837" w:rsidRDefault="00E1575B" w:rsidP="00E1575B">
            <w:pPr>
              <w:rPr>
                <w:sz w:val="18"/>
                <w:szCs w:val="20"/>
              </w:rPr>
            </w:pPr>
            <w:r w:rsidRPr="00D40837">
              <w:rPr>
                <w:sz w:val="18"/>
                <w:szCs w:val="20"/>
              </w:rPr>
              <w:t>1 mg</w:t>
            </w:r>
          </w:p>
        </w:tc>
      </w:tr>
      <w:tr w:rsidR="00E1575B" w:rsidRPr="00D40837" w14:paraId="1C850F11" w14:textId="77777777" w:rsidTr="00DD6410">
        <w:tc>
          <w:tcPr>
            <w:tcW w:w="1510" w:type="dxa"/>
            <w:vMerge/>
            <w:shd w:val="clear" w:color="auto" w:fill="auto"/>
          </w:tcPr>
          <w:p w14:paraId="7270E89E" w14:textId="77777777" w:rsidR="00E1575B" w:rsidRPr="00D40837" w:rsidRDefault="00E1575B" w:rsidP="00E1575B">
            <w:pPr>
              <w:rPr>
                <w:b/>
                <w:sz w:val="18"/>
                <w:szCs w:val="20"/>
              </w:rPr>
            </w:pPr>
          </w:p>
        </w:tc>
        <w:tc>
          <w:tcPr>
            <w:tcW w:w="3418" w:type="dxa"/>
            <w:shd w:val="clear" w:color="auto" w:fill="auto"/>
          </w:tcPr>
          <w:p w14:paraId="7098EFFA" w14:textId="77777777" w:rsidR="00E1575B" w:rsidRPr="00D40837" w:rsidRDefault="00E1575B" w:rsidP="00E1575B">
            <w:pPr>
              <w:rPr>
                <w:sz w:val="18"/>
                <w:szCs w:val="20"/>
              </w:rPr>
            </w:pPr>
            <w:r w:rsidRPr="00D40837">
              <w:rPr>
                <w:sz w:val="18"/>
                <w:szCs w:val="20"/>
              </w:rPr>
              <w:t>1 macaroni (elbow)</w:t>
            </w:r>
          </w:p>
        </w:tc>
        <w:tc>
          <w:tcPr>
            <w:tcW w:w="2693" w:type="dxa"/>
            <w:shd w:val="clear" w:color="auto" w:fill="auto"/>
          </w:tcPr>
          <w:p w14:paraId="363B5051" w14:textId="77777777" w:rsidR="00E1575B" w:rsidRPr="00D40837" w:rsidRDefault="00E1575B" w:rsidP="00E1575B">
            <w:pPr>
              <w:rPr>
                <w:sz w:val="18"/>
                <w:szCs w:val="20"/>
              </w:rPr>
            </w:pPr>
            <w:r w:rsidRPr="00D40837">
              <w:rPr>
                <w:sz w:val="18"/>
                <w:szCs w:val="20"/>
              </w:rPr>
              <w:t>35 mg</w:t>
            </w:r>
          </w:p>
        </w:tc>
      </w:tr>
    </w:tbl>
    <w:p w14:paraId="455722CB" w14:textId="77777777" w:rsidR="00B9256D" w:rsidRDefault="00B9256D" w:rsidP="00B9256D">
      <w:pPr>
        <w:pStyle w:val="Titre2"/>
      </w:pPr>
      <w:bookmarkStart w:id="107" w:name="_Toc27487043"/>
      <w:bookmarkStart w:id="108" w:name="_Toc27666883"/>
      <w:r>
        <w:lastRenderedPageBreak/>
        <w:t>Sample dosing schedules</w:t>
      </w:r>
      <w:bookmarkEnd w:id="107"/>
      <w:bookmarkEnd w:id="108"/>
    </w:p>
    <w:p w14:paraId="3ADEB012" w14:textId="58529CB7" w:rsidR="00B9256D" w:rsidRDefault="00B9256D" w:rsidP="00B9256D">
      <w:r w:rsidRPr="00DD6410">
        <w:rPr>
          <w:b/>
        </w:rPr>
        <w:t xml:space="preserve">Note: </w:t>
      </w:r>
      <w:r>
        <w:t>all schedules are meant as guidance and should be adapted to patient response and personal objectives.</w:t>
      </w:r>
      <w:r w:rsidR="00DD6410">
        <w:t xml:space="preserve"> These are provided as examples to guide implementation of OIT and </w:t>
      </w:r>
      <w:r w:rsidR="00970175">
        <w:t>have</w:t>
      </w:r>
      <w:r w:rsidR="00DD6410">
        <w:t xml:space="preserve"> not</w:t>
      </w:r>
      <w:r w:rsidR="00970175">
        <w:t xml:space="preserve"> been shown superior to</w:t>
      </w:r>
      <w:r w:rsidR="00DD6410">
        <w:t xml:space="preserve"> other </w:t>
      </w:r>
      <w:r w:rsidR="00970175">
        <w:t xml:space="preserve">published </w:t>
      </w:r>
      <w:r w:rsidR="00DD6410">
        <w:t xml:space="preserve">schedules. </w:t>
      </w:r>
    </w:p>
    <w:p w14:paraId="0C1572B7" w14:textId="77777777" w:rsidR="00B9256D" w:rsidRDefault="00B9256D" w:rsidP="00B9256D"/>
    <w:p w14:paraId="2DDE9798" w14:textId="77777777" w:rsidR="00B9256D" w:rsidRPr="00B90CDF" w:rsidRDefault="00B9256D" w:rsidP="00B9256D">
      <w:pPr>
        <w:pStyle w:val="Titre3"/>
      </w:pPr>
      <w:bookmarkStart w:id="109" w:name="_Toc27487044"/>
      <w:bookmarkStart w:id="110" w:name="_Toc27666884"/>
      <w:r w:rsidRPr="00B90CDF">
        <w:t>CoFAR schedule</w:t>
      </w:r>
      <w:bookmarkEnd w:id="109"/>
      <w:bookmarkEnd w:id="110"/>
    </w:p>
    <w:p w14:paraId="4F6A7623" w14:textId="3B0969A6" w:rsidR="00B9256D" w:rsidRPr="001E3BEC" w:rsidRDefault="00B9256D" w:rsidP="00B9256D">
      <w:pPr>
        <w:rPr>
          <w:szCs w:val="18"/>
        </w:rPr>
      </w:pPr>
      <w:r>
        <w:rPr>
          <w:szCs w:val="18"/>
        </w:rPr>
        <w:t>This protocol, p</w:t>
      </w:r>
      <w:r w:rsidRPr="001E3BEC">
        <w:rPr>
          <w:szCs w:val="18"/>
        </w:rPr>
        <w:t>ublished by Burks et al in 2012</w:t>
      </w:r>
      <w:proofErr w:type="gramStart"/>
      <w:r>
        <w:rPr>
          <w:szCs w:val="18"/>
        </w:rPr>
        <w:t>,</w:t>
      </w:r>
      <w:proofErr w:type="gramEnd"/>
      <w:r w:rsidRPr="001E3BEC">
        <w:rPr>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szCs w:val="18"/>
        </w:rPr>
        <w:instrText xml:space="preserve"> ADDIN EN.CITE </w:instrText>
      </w:r>
      <w:r w:rsidR="005F2998">
        <w:rPr>
          <w:szCs w:val="18"/>
        </w:rPr>
        <w:fldChar w:fldCharType="begin">
          <w:fldData xml:space="preserve">PEVuZE5vdGU+PENpdGU+PEF1dGhvcj5CdXJrczwvQXV0aG9yPjxZZWFyPjIwMTI8L1llYXI+PFJl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zMy00MzwvcGFnZXM+PHZvbHVtZT4zNjc8L3ZvbHVtZT48bnVt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</w:fldData>
        </w:fldChar>
      </w:r>
      <w:r w:rsidR="005F2998">
        <w:rPr>
          <w:szCs w:val="18"/>
        </w:rPr>
        <w:instrText xml:space="preserve"> ADDIN EN.CITE.DATA </w:instrText>
      </w:r>
      <w:r w:rsidR="005F2998">
        <w:rPr>
          <w:szCs w:val="18"/>
        </w:rPr>
      </w:r>
      <w:r w:rsidR="005F2998">
        <w:rPr>
          <w:szCs w:val="18"/>
        </w:rPr>
        <w:fldChar w:fldCharType="end"/>
      </w:r>
      <w:r w:rsidRPr="001E3BEC">
        <w:rPr>
          <w:szCs w:val="18"/>
        </w:rPr>
      </w:r>
      <w:r w:rsidRPr="001E3BEC">
        <w:rPr>
          <w:szCs w:val="18"/>
        </w:rPr>
        <w:fldChar w:fldCharType="separate"/>
      </w:r>
      <w:r w:rsidR="005F2998" w:rsidRPr="005F2998">
        <w:rPr>
          <w:noProof/>
          <w:szCs w:val="18"/>
          <w:vertAlign w:val="superscript"/>
        </w:rPr>
        <w:t>32</w:t>
      </w:r>
      <w:r w:rsidRPr="001E3BEC">
        <w:rPr>
          <w:szCs w:val="18"/>
        </w:rPr>
        <w:fldChar w:fldCharType="end"/>
      </w:r>
      <w:r>
        <w:rPr>
          <w:szCs w:val="18"/>
        </w:rPr>
        <w:t xml:space="preserve"> c</w:t>
      </w:r>
      <w:r w:rsidRPr="001E3BEC">
        <w:rPr>
          <w:szCs w:val="18"/>
        </w:rPr>
        <w:t>onsists in an initial food escalation up to a dose of 6 to 50 mg of food protein. Followed by daily dosing with the highest tolerated dose and up-dosing every other week.</w:t>
      </w:r>
    </w:p>
    <w:p w14:paraId="42430757" w14:textId="77777777" w:rsidR="00B9256D" w:rsidRPr="001E3BEC" w:rsidRDefault="00B9256D" w:rsidP="00B9256D">
      <w:pPr>
        <w:rPr>
          <w:szCs w:val="18"/>
        </w:rPr>
      </w:pPr>
      <w:r w:rsidRPr="001E3BEC">
        <w:rPr>
          <w:szCs w:val="18"/>
        </w:rPr>
        <w:t>Food doses are initially doubled (+100%) at each step up to a dose of 50 mg protein. Percentage increments are then progressively decreased to increments of +25%.</w:t>
      </w:r>
    </w:p>
    <w:p w14:paraId="207D5A4B" w14:textId="77777777" w:rsidR="00B9256D" w:rsidRPr="005809C5" w:rsidRDefault="00B9256D" w:rsidP="00B9256D"/>
    <w:tbl>
      <w:tblPr>
        <w:tblStyle w:val="Grilledutableau"/>
        <w:tblW w:w="0" w:type="auto"/>
        <w:tblLook w:val="04A0" w:firstRow="1" w:lastRow="0" w:firstColumn="1" w:lastColumn="0" w:noHBand="0" w:noVBand="1"/>
      </w:tblPr>
      <w:tblGrid>
        <w:gridCol w:w="1726"/>
        <w:gridCol w:w="1726"/>
        <w:gridCol w:w="1726"/>
      </w:tblGrid>
      <w:tr w:rsidR="00B9256D" w14:paraId="5E690982" w14:textId="77777777" w:rsidTr="00DD6410">
        <w:tc>
          <w:tcPr>
            <w:tcW w:w="1726" w:type="dxa"/>
          </w:tcPr>
          <w:p w14:paraId="03FD9FE1" w14:textId="77777777" w:rsidR="00B9256D" w:rsidRDefault="00B9256D" w:rsidP="00DD6410">
            <w:pPr>
              <w:jc w:val="center"/>
            </w:pPr>
            <w:r>
              <w:t>Step</w:t>
            </w:r>
          </w:p>
        </w:tc>
        <w:tc>
          <w:tcPr>
            <w:tcW w:w="1726" w:type="dxa"/>
          </w:tcPr>
          <w:p w14:paraId="33EB29CB" w14:textId="77777777" w:rsidR="00B9256D" w:rsidRDefault="00B9256D" w:rsidP="00DD6410">
            <w:pPr>
              <w:jc w:val="center"/>
            </w:pPr>
            <w:r>
              <w:t>Protein amount</w:t>
            </w:r>
          </w:p>
        </w:tc>
        <w:tc>
          <w:tcPr>
            <w:tcW w:w="1726" w:type="dxa"/>
          </w:tcPr>
          <w:p w14:paraId="5FAF2D48" w14:textId="77777777" w:rsidR="00B9256D" w:rsidRDefault="00B9256D" w:rsidP="00DD6410">
            <w:pPr>
              <w:jc w:val="center"/>
            </w:pPr>
            <w:r>
              <w:t>% increase</w:t>
            </w:r>
          </w:p>
        </w:tc>
      </w:tr>
      <w:tr w:rsidR="00B9256D" w14:paraId="4C21F281" w14:textId="77777777" w:rsidTr="00DD6410">
        <w:tc>
          <w:tcPr>
            <w:tcW w:w="1726" w:type="dxa"/>
          </w:tcPr>
          <w:p w14:paraId="7E9E9EB5" w14:textId="77777777" w:rsidR="00B9256D" w:rsidRDefault="00B9256D" w:rsidP="00DD6410">
            <w:pPr>
              <w:jc w:val="center"/>
            </w:pPr>
            <w:r>
              <w:t>1</w:t>
            </w:r>
          </w:p>
        </w:tc>
        <w:tc>
          <w:tcPr>
            <w:tcW w:w="1726" w:type="dxa"/>
          </w:tcPr>
          <w:p w14:paraId="263B87D5" w14:textId="77777777" w:rsidR="00B9256D" w:rsidRDefault="00B9256D" w:rsidP="00DD6410">
            <w:pPr>
              <w:jc w:val="center"/>
            </w:pPr>
            <w:r>
              <w:t>0.1 mg</w:t>
            </w:r>
          </w:p>
        </w:tc>
        <w:tc>
          <w:tcPr>
            <w:tcW w:w="1726" w:type="dxa"/>
          </w:tcPr>
          <w:p w14:paraId="54D6B671" w14:textId="77777777" w:rsidR="00B9256D" w:rsidRDefault="00B9256D" w:rsidP="00DD6410">
            <w:pPr>
              <w:jc w:val="center"/>
            </w:pPr>
            <w:r>
              <w:t>-</w:t>
            </w:r>
          </w:p>
        </w:tc>
      </w:tr>
      <w:tr w:rsidR="00B9256D" w14:paraId="1DC9F109" w14:textId="77777777" w:rsidTr="00DD6410">
        <w:tc>
          <w:tcPr>
            <w:tcW w:w="1726" w:type="dxa"/>
          </w:tcPr>
          <w:p w14:paraId="4D611674" w14:textId="77777777" w:rsidR="00B9256D" w:rsidRDefault="00B9256D" w:rsidP="00DD6410">
            <w:pPr>
              <w:jc w:val="center"/>
            </w:pPr>
            <w:r>
              <w:t>2</w:t>
            </w:r>
          </w:p>
        </w:tc>
        <w:tc>
          <w:tcPr>
            <w:tcW w:w="1726" w:type="dxa"/>
          </w:tcPr>
          <w:p w14:paraId="20A746F2" w14:textId="77777777" w:rsidR="00B9256D" w:rsidRDefault="00B9256D" w:rsidP="00DD6410">
            <w:pPr>
              <w:jc w:val="center"/>
            </w:pPr>
            <w:r>
              <w:t>0.2 mg</w:t>
            </w:r>
          </w:p>
        </w:tc>
        <w:tc>
          <w:tcPr>
            <w:tcW w:w="1726" w:type="dxa"/>
          </w:tcPr>
          <w:p w14:paraId="4C596D7B" w14:textId="77777777" w:rsidR="00B9256D" w:rsidRDefault="00B9256D" w:rsidP="00DD6410">
            <w:pPr>
              <w:jc w:val="center"/>
            </w:pPr>
            <w:r>
              <w:t>100%</w:t>
            </w:r>
          </w:p>
        </w:tc>
      </w:tr>
      <w:tr w:rsidR="00B9256D" w14:paraId="0BB07C7B" w14:textId="77777777" w:rsidTr="00DD6410">
        <w:tc>
          <w:tcPr>
            <w:tcW w:w="1726" w:type="dxa"/>
          </w:tcPr>
          <w:p w14:paraId="6730A894" w14:textId="77777777" w:rsidR="00B9256D" w:rsidRDefault="00B9256D" w:rsidP="00DD6410">
            <w:pPr>
              <w:jc w:val="center"/>
            </w:pPr>
            <w:r>
              <w:t>3</w:t>
            </w:r>
          </w:p>
        </w:tc>
        <w:tc>
          <w:tcPr>
            <w:tcW w:w="1726" w:type="dxa"/>
          </w:tcPr>
          <w:p w14:paraId="50C02C74" w14:textId="77777777" w:rsidR="00B9256D" w:rsidRDefault="00B9256D" w:rsidP="00DD6410">
            <w:pPr>
              <w:jc w:val="center"/>
            </w:pPr>
            <w:r>
              <w:t>0.4 mg</w:t>
            </w:r>
          </w:p>
        </w:tc>
        <w:tc>
          <w:tcPr>
            <w:tcW w:w="1726" w:type="dxa"/>
          </w:tcPr>
          <w:p w14:paraId="77762D30" w14:textId="77777777" w:rsidR="00B9256D" w:rsidRDefault="00B9256D" w:rsidP="00DD6410">
            <w:pPr>
              <w:jc w:val="center"/>
            </w:pPr>
            <w:r>
              <w:t>100%</w:t>
            </w:r>
          </w:p>
        </w:tc>
      </w:tr>
      <w:tr w:rsidR="00B9256D" w14:paraId="5B971A41" w14:textId="77777777" w:rsidTr="00DD6410">
        <w:tc>
          <w:tcPr>
            <w:tcW w:w="1726" w:type="dxa"/>
          </w:tcPr>
          <w:p w14:paraId="0CA43FD9" w14:textId="77777777" w:rsidR="00B9256D" w:rsidRDefault="00B9256D" w:rsidP="00DD6410">
            <w:pPr>
              <w:jc w:val="center"/>
            </w:pPr>
            <w:r>
              <w:t>4</w:t>
            </w:r>
          </w:p>
        </w:tc>
        <w:tc>
          <w:tcPr>
            <w:tcW w:w="1726" w:type="dxa"/>
          </w:tcPr>
          <w:p w14:paraId="14320E0C" w14:textId="77777777" w:rsidR="00B9256D" w:rsidRDefault="00B9256D" w:rsidP="00DD6410">
            <w:pPr>
              <w:jc w:val="center"/>
            </w:pPr>
            <w:r>
              <w:t>0.8 mg</w:t>
            </w:r>
          </w:p>
        </w:tc>
        <w:tc>
          <w:tcPr>
            <w:tcW w:w="1726" w:type="dxa"/>
          </w:tcPr>
          <w:p w14:paraId="5F51AE43" w14:textId="77777777" w:rsidR="00B9256D" w:rsidRDefault="00B9256D" w:rsidP="00DD6410">
            <w:pPr>
              <w:jc w:val="center"/>
            </w:pPr>
            <w:r>
              <w:t>100%</w:t>
            </w:r>
          </w:p>
        </w:tc>
      </w:tr>
      <w:tr w:rsidR="00B9256D" w14:paraId="659A079F" w14:textId="77777777" w:rsidTr="00DD6410">
        <w:tc>
          <w:tcPr>
            <w:tcW w:w="1726" w:type="dxa"/>
          </w:tcPr>
          <w:p w14:paraId="4ED70841" w14:textId="77777777" w:rsidR="00B9256D" w:rsidRDefault="00B9256D" w:rsidP="00DD6410">
            <w:pPr>
              <w:jc w:val="center"/>
            </w:pPr>
            <w:r>
              <w:t>5</w:t>
            </w:r>
          </w:p>
        </w:tc>
        <w:tc>
          <w:tcPr>
            <w:tcW w:w="1726" w:type="dxa"/>
          </w:tcPr>
          <w:p w14:paraId="2A647AE2" w14:textId="77777777" w:rsidR="00B9256D" w:rsidRDefault="00B9256D" w:rsidP="00DD6410">
            <w:pPr>
              <w:jc w:val="center"/>
            </w:pPr>
            <w:r>
              <w:t>1.5 mg</w:t>
            </w:r>
          </w:p>
        </w:tc>
        <w:tc>
          <w:tcPr>
            <w:tcW w:w="1726" w:type="dxa"/>
          </w:tcPr>
          <w:p w14:paraId="6BCAFEB3" w14:textId="77777777" w:rsidR="00B9256D" w:rsidRDefault="00B9256D" w:rsidP="00DD6410">
            <w:pPr>
              <w:jc w:val="center"/>
            </w:pPr>
            <w:r>
              <w:t>100%</w:t>
            </w:r>
          </w:p>
        </w:tc>
      </w:tr>
      <w:tr w:rsidR="00B9256D" w14:paraId="4A83F127" w14:textId="77777777" w:rsidTr="00DD6410">
        <w:tc>
          <w:tcPr>
            <w:tcW w:w="1726" w:type="dxa"/>
          </w:tcPr>
          <w:p w14:paraId="61233C7F" w14:textId="77777777" w:rsidR="00B9256D" w:rsidRDefault="00B9256D" w:rsidP="00DD6410">
            <w:pPr>
              <w:jc w:val="center"/>
            </w:pPr>
            <w:r>
              <w:t>6</w:t>
            </w:r>
          </w:p>
        </w:tc>
        <w:tc>
          <w:tcPr>
            <w:tcW w:w="1726" w:type="dxa"/>
          </w:tcPr>
          <w:p w14:paraId="1FD4B6E5" w14:textId="77777777" w:rsidR="00B9256D" w:rsidRDefault="00B9256D" w:rsidP="00DD6410">
            <w:pPr>
              <w:jc w:val="center"/>
            </w:pPr>
            <w:r>
              <w:t>3 mg</w:t>
            </w:r>
          </w:p>
        </w:tc>
        <w:tc>
          <w:tcPr>
            <w:tcW w:w="1726" w:type="dxa"/>
          </w:tcPr>
          <w:p w14:paraId="3E79321A" w14:textId="77777777" w:rsidR="00B9256D" w:rsidRDefault="00B9256D" w:rsidP="00DD6410">
            <w:pPr>
              <w:jc w:val="center"/>
            </w:pPr>
            <w:r>
              <w:t>100%</w:t>
            </w:r>
          </w:p>
        </w:tc>
      </w:tr>
      <w:tr w:rsidR="00B9256D" w14:paraId="667A781D" w14:textId="77777777" w:rsidTr="00DD6410">
        <w:tc>
          <w:tcPr>
            <w:tcW w:w="1726" w:type="dxa"/>
          </w:tcPr>
          <w:p w14:paraId="42C7399D" w14:textId="77777777" w:rsidR="00B9256D" w:rsidRDefault="00B9256D" w:rsidP="00DD6410">
            <w:pPr>
              <w:jc w:val="center"/>
            </w:pPr>
            <w:r>
              <w:t>7</w:t>
            </w:r>
          </w:p>
        </w:tc>
        <w:tc>
          <w:tcPr>
            <w:tcW w:w="1726" w:type="dxa"/>
          </w:tcPr>
          <w:p w14:paraId="6FFA0AB5" w14:textId="77777777" w:rsidR="00B9256D" w:rsidRDefault="00B9256D" w:rsidP="00DD6410">
            <w:pPr>
              <w:jc w:val="center"/>
            </w:pPr>
            <w:r>
              <w:t>6 mg</w:t>
            </w:r>
          </w:p>
        </w:tc>
        <w:tc>
          <w:tcPr>
            <w:tcW w:w="1726" w:type="dxa"/>
          </w:tcPr>
          <w:p w14:paraId="6679B750" w14:textId="77777777" w:rsidR="00B9256D" w:rsidRDefault="00B9256D" w:rsidP="00DD6410">
            <w:pPr>
              <w:jc w:val="center"/>
            </w:pPr>
            <w:r>
              <w:t>100%</w:t>
            </w:r>
          </w:p>
        </w:tc>
      </w:tr>
      <w:tr w:rsidR="00B9256D" w14:paraId="0DF22B7B" w14:textId="77777777" w:rsidTr="00DD6410">
        <w:tc>
          <w:tcPr>
            <w:tcW w:w="1726" w:type="dxa"/>
          </w:tcPr>
          <w:p w14:paraId="035EDAA3" w14:textId="77777777" w:rsidR="00B9256D" w:rsidRDefault="00B9256D" w:rsidP="00DD6410">
            <w:pPr>
              <w:jc w:val="center"/>
            </w:pPr>
            <w:r>
              <w:t>8</w:t>
            </w:r>
          </w:p>
        </w:tc>
        <w:tc>
          <w:tcPr>
            <w:tcW w:w="1726" w:type="dxa"/>
          </w:tcPr>
          <w:p w14:paraId="68F65A7B" w14:textId="77777777" w:rsidR="00B9256D" w:rsidRDefault="00B9256D" w:rsidP="00DD6410">
            <w:pPr>
              <w:jc w:val="center"/>
            </w:pPr>
            <w:r>
              <w:t>12 mg</w:t>
            </w:r>
          </w:p>
        </w:tc>
        <w:tc>
          <w:tcPr>
            <w:tcW w:w="1726" w:type="dxa"/>
          </w:tcPr>
          <w:p w14:paraId="4DFA1486" w14:textId="77777777" w:rsidR="00B9256D" w:rsidRDefault="00B9256D" w:rsidP="00DD6410">
            <w:pPr>
              <w:jc w:val="center"/>
            </w:pPr>
            <w:r>
              <w:t>100%</w:t>
            </w:r>
          </w:p>
        </w:tc>
      </w:tr>
      <w:tr w:rsidR="00B9256D" w14:paraId="1173FB99" w14:textId="77777777" w:rsidTr="00DD6410">
        <w:tc>
          <w:tcPr>
            <w:tcW w:w="1726" w:type="dxa"/>
          </w:tcPr>
          <w:p w14:paraId="1E7AB626" w14:textId="77777777" w:rsidR="00B9256D" w:rsidRDefault="00B9256D" w:rsidP="00DD6410">
            <w:pPr>
              <w:jc w:val="center"/>
            </w:pPr>
            <w:r>
              <w:t>9</w:t>
            </w:r>
          </w:p>
        </w:tc>
        <w:tc>
          <w:tcPr>
            <w:tcW w:w="1726" w:type="dxa"/>
          </w:tcPr>
          <w:p w14:paraId="64AA8693" w14:textId="77777777" w:rsidR="00B9256D" w:rsidRDefault="00B9256D" w:rsidP="00DD6410">
            <w:pPr>
              <w:jc w:val="center"/>
            </w:pPr>
            <w:r>
              <w:t>25 mg</w:t>
            </w:r>
          </w:p>
        </w:tc>
        <w:tc>
          <w:tcPr>
            <w:tcW w:w="1726" w:type="dxa"/>
          </w:tcPr>
          <w:p w14:paraId="7CF9AD22" w14:textId="77777777" w:rsidR="00B9256D" w:rsidRDefault="00B9256D" w:rsidP="00DD6410">
            <w:pPr>
              <w:jc w:val="center"/>
            </w:pPr>
            <w:r>
              <w:t>100%</w:t>
            </w:r>
          </w:p>
        </w:tc>
      </w:tr>
      <w:tr w:rsidR="00B9256D" w14:paraId="4A69B146" w14:textId="77777777" w:rsidTr="00DD6410">
        <w:tc>
          <w:tcPr>
            <w:tcW w:w="1726" w:type="dxa"/>
          </w:tcPr>
          <w:p w14:paraId="2987D501" w14:textId="77777777" w:rsidR="00B9256D" w:rsidRDefault="00B9256D" w:rsidP="00DD6410">
            <w:pPr>
              <w:jc w:val="center"/>
            </w:pPr>
            <w:r>
              <w:t>10</w:t>
            </w:r>
          </w:p>
        </w:tc>
        <w:tc>
          <w:tcPr>
            <w:tcW w:w="1726" w:type="dxa"/>
          </w:tcPr>
          <w:p w14:paraId="5B035896" w14:textId="77777777" w:rsidR="00B9256D" w:rsidRDefault="00B9256D" w:rsidP="00DD6410">
            <w:pPr>
              <w:jc w:val="center"/>
            </w:pPr>
            <w:r>
              <w:t>50 mg</w:t>
            </w:r>
          </w:p>
        </w:tc>
        <w:tc>
          <w:tcPr>
            <w:tcW w:w="1726" w:type="dxa"/>
          </w:tcPr>
          <w:p w14:paraId="2A6A4870" w14:textId="77777777" w:rsidR="00B9256D" w:rsidRDefault="00B9256D" w:rsidP="00DD6410">
            <w:pPr>
              <w:jc w:val="center"/>
            </w:pPr>
            <w:r>
              <w:t>100%</w:t>
            </w:r>
          </w:p>
        </w:tc>
      </w:tr>
      <w:tr w:rsidR="00B9256D" w14:paraId="73D374A2" w14:textId="77777777" w:rsidTr="00DD6410">
        <w:tc>
          <w:tcPr>
            <w:tcW w:w="1726" w:type="dxa"/>
          </w:tcPr>
          <w:p w14:paraId="53C2BA4C" w14:textId="77777777" w:rsidR="00B9256D" w:rsidRDefault="00B9256D" w:rsidP="00DD6410">
            <w:pPr>
              <w:jc w:val="center"/>
            </w:pPr>
            <w:r>
              <w:t>11</w:t>
            </w:r>
          </w:p>
        </w:tc>
        <w:tc>
          <w:tcPr>
            <w:tcW w:w="1726" w:type="dxa"/>
          </w:tcPr>
          <w:p w14:paraId="7071D6B7" w14:textId="77777777" w:rsidR="00B9256D" w:rsidRDefault="00B9256D" w:rsidP="00DD6410">
            <w:pPr>
              <w:jc w:val="center"/>
            </w:pPr>
            <w:r>
              <w:t>75 mg</w:t>
            </w:r>
          </w:p>
        </w:tc>
        <w:tc>
          <w:tcPr>
            <w:tcW w:w="1726" w:type="dxa"/>
          </w:tcPr>
          <w:p w14:paraId="5A4713E7" w14:textId="77777777" w:rsidR="00B9256D" w:rsidRDefault="00B9256D" w:rsidP="00DD6410">
            <w:pPr>
              <w:jc w:val="center"/>
            </w:pPr>
            <w:r>
              <w:t>50%</w:t>
            </w:r>
          </w:p>
        </w:tc>
      </w:tr>
      <w:tr w:rsidR="00B9256D" w14:paraId="1047349D" w14:textId="77777777" w:rsidTr="00DD6410">
        <w:tc>
          <w:tcPr>
            <w:tcW w:w="1726" w:type="dxa"/>
          </w:tcPr>
          <w:p w14:paraId="122E6463" w14:textId="77777777" w:rsidR="00B9256D" w:rsidRDefault="00B9256D" w:rsidP="00DD6410">
            <w:pPr>
              <w:jc w:val="center"/>
            </w:pPr>
            <w:r>
              <w:t>12</w:t>
            </w:r>
          </w:p>
        </w:tc>
        <w:tc>
          <w:tcPr>
            <w:tcW w:w="1726" w:type="dxa"/>
          </w:tcPr>
          <w:p w14:paraId="18CDF56C" w14:textId="77777777" w:rsidR="00B9256D" w:rsidRDefault="00B9256D" w:rsidP="00DD6410">
            <w:pPr>
              <w:jc w:val="center"/>
            </w:pPr>
            <w:r>
              <w:t>100 mg</w:t>
            </w:r>
          </w:p>
        </w:tc>
        <w:tc>
          <w:tcPr>
            <w:tcW w:w="1726" w:type="dxa"/>
          </w:tcPr>
          <w:p w14:paraId="304CE057" w14:textId="77777777" w:rsidR="00B9256D" w:rsidRDefault="00B9256D" w:rsidP="00DD6410">
            <w:pPr>
              <w:jc w:val="center"/>
            </w:pPr>
            <w:r>
              <w:t>33%</w:t>
            </w:r>
          </w:p>
        </w:tc>
      </w:tr>
      <w:tr w:rsidR="00B9256D" w14:paraId="4D7EA9DB" w14:textId="77777777" w:rsidTr="00DD6410">
        <w:tc>
          <w:tcPr>
            <w:tcW w:w="1726" w:type="dxa"/>
          </w:tcPr>
          <w:p w14:paraId="16BA17B2" w14:textId="77777777" w:rsidR="00B9256D" w:rsidRDefault="00B9256D" w:rsidP="00DD6410">
            <w:pPr>
              <w:jc w:val="center"/>
            </w:pPr>
            <w:r>
              <w:t>13</w:t>
            </w:r>
          </w:p>
        </w:tc>
        <w:tc>
          <w:tcPr>
            <w:tcW w:w="1726" w:type="dxa"/>
          </w:tcPr>
          <w:p w14:paraId="7C2BC507" w14:textId="77777777" w:rsidR="00B9256D" w:rsidRDefault="00B9256D" w:rsidP="00DD6410">
            <w:pPr>
              <w:jc w:val="center"/>
            </w:pPr>
            <w:r>
              <w:t>125 mg</w:t>
            </w:r>
          </w:p>
        </w:tc>
        <w:tc>
          <w:tcPr>
            <w:tcW w:w="1726" w:type="dxa"/>
          </w:tcPr>
          <w:p w14:paraId="363294AE" w14:textId="77777777" w:rsidR="00B9256D" w:rsidRDefault="00B9256D" w:rsidP="00DD6410">
            <w:pPr>
              <w:jc w:val="center"/>
            </w:pPr>
            <w:r>
              <w:t>25%</w:t>
            </w:r>
          </w:p>
        </w:tc>
      </w:tr>
      <w:tr w:rsidR="00B9256D" w14:paraId="41CE51E3" w14:textId="77777777" w:rsidTr="00DD6410">
        <w:tc>
          <w:tcPr>
            <w:tcW w:w="1726" w:type="dxa"/>
          </w:tcPr>
          <w:p w14:paraId="0F471DD0" w14:textId="77777777" w:rsidR="00B9256D" w:rsidRDefault="00B9256D" w:rsidP="00DD6410">
            <w:pPr>
              <w:jc w:val="center"/>
            </w:pPr>
            <w:r>
              <w:t>14</w:t>
            </w:r>
          </w:p>
        </w:tc>
        <w:tc>
          <w:tcPr>
            <w:tcW w:w="1726" w:type="dxa"/>
          </w:tcPr>
          <w:p w14:paraId="364F7394" w14:textId="77777777" w:rsidR="00B9256D" w:rsidRDefault="00B9256D" w:rsidP="00DD6410">
            <w:pPr>
              <w:jc w:val="center"/>
            </w:pPr>
            <w:r>
              <w:t>156 mg</w:t>
            </w:r>
          </w:p>
        </w:tc>
        <w:tc>
          <w:tcPr>
            <w:tcW w:w="1726" w:type="dxa"/>
          </w:tcPr>
          <w:p w14:paraId="2111C564" w14:textId="77777777" w:rsidR="00B9256D" w:rsidRDefault="00B9256D" w:rsidP="00DD6410">
            <w:pPr>
              <w:jc w:val="center"/>
            </w:pPr>
            <w:r>
              <w:t>25%</w:t>
            </w:r>
          </w:p>
        </w:tc>
      </w:tr>
      <w:tr w:rsidR="00B9256D" w14:paraId="0DC9E903" w14:textId="77777777" w:rsidTr="00DD6410">
        <w:tc>
          <w:tcPr>
            <w:tcW w:w="1726" w:type="dxa"/>
          </w:tcPr>
          <w:p w14:paraId="23285306" w14:textId="77777777" w:rsidR="00B9256D" w:rsidRDefault="00B9256D" w:rsidP="00DD6410">
            <w:pPr>
              <w:jc w:val="center"/>
            </w:pPr>
            <w:r>
              <w:t>15</w:t>
            </w:r>
          </w:p>
        </w:tc>
        <w:tc>
          <w:tcPr>
            <w:tcW w:w="1726" w:type="dxa"/>
          </w:tcPr>
          <w:p w14:paraId="5D05D3B0" w14:textId="77777777" w:rsidR="00B9256D" w:rsidRDefault="00B9256D" w:rsidP="00DD6410">
            <w:pPr>
              <w:jc w:val="center"/>
            </w:pPr>
            <w:r>
              <w:t>195 mg</w:t>
            </w:r>
          </w:p>
        </w:tc>
        <w:tc>
          <w:tcPr>
            <w:tcW w:w="1726" w:type="dxa"/>
          </w:tcPr>
          <w:p w14:paraId="4396DDDB" w14:textId="77777777" w:rsidR="00B9256D" w:rsidRDefault="00B9256D" w:rsidP="00DD6410">
            <w:pPr>
              <w:jc w:val="center"/>
            </w:pPr>
            <w:r>
              <w:t>25%</w:t>
            </w:r>
          </w:p>
        </w:tc>
      </w:tr>
      <w:tr w:rsidR="00B9256D" w14:paraId="03C9FFE3" w14:textId="77777777" w:rsidTr="00DD6410">
        <w:tc>
          <w:tcPr>
            <w:tcW w:w="1726" w:type="dxa"/>
          </w:tcPr>
          <w:p w14:paraId="15FCD263" w14:textId="77777777" w:rsidR="00B9256D" w:rsidRDefault="00B9256D" w:rsidP="00DD6410">
            <w:pPr>
              <w:jc w:val="center"/>
            </w:pPr>
            <w:r>
              <w:t>16</w:t>
            </w:r>
          </w:p>
        </w:tc>
        <w:tc>
          <w:tcPr>
            <w:tcW w:w="1726" w:type="dxa"/>
          </w:tcPr>
          <w:p w14:paraId="1F1FDF95" w14:textId="77777777" w:rsidR="00B9256D" w:rsidRDefault="00B9256D" w:rsidP="00DD6410">
            <w:pPr>
              <w:jc w:val="center"/>
            </w:pPr>
            <w:r>
              <w:t>245 mg</w:t>
            </w:r>
          </w:p>
        </w:tc>
        <w:tc>
          <w:tcPr>
            <w:tcW w:w="1726" w:type="dxa"/>
          </w:tcPr>
          <w:p w14:paraId="24D112C6" w14:textId="77777777" w:rsidR="00B9256D" w:rsidRDefault="00B9256D" w:rsidP="00DD6410">
            <w:pPr>
              <w:jc w:val="center"/>
            </w:pPr>
            <w:r>
              <w:t>25%</w:t>
            </w:r>
          </w:p>
        </w:tc>
      </w:tr>
      <w:tr w:rsidR="00B9256D" w14:paraId="5A93F72C" w14:textId="77777777" w:rsidTr="00DD6410">
        <w:tc>
          <w:tcPr>
            <w:tcW w:w="1726" w:type="dxa"/>
          </w:tcPr>
          <w:p w14:paraId="776A65A7" w14:textId="77777777" w:rsidR="00B9256D" w:rsidRDefault="00B9256D" w:rsidP="00DD6410">
            <w:pPr>
              <w:jc w:val="center"/>
            </w:pPr>
            <w:r>
              <w:t>17</w:t>
            </w:r>
          </w:p>
        </w:tc>
        <w:tc>
          <w:tcPr>
            <w:tcW w:w="1726" w:type="dxa"/>
          </w:tcPr>
          <w:p w14:paraId="47CAAEBB" w14:textId="77777777" w:rsidR="00B9256D" w:rsidRDefault="00B9256D" w:rsidP="00DD6410">
            <w:pPr>
              <w:jc w:val="center"/>
            </w:pPr>
            <w:r>
              <w:t>306 mg</w:t>
            </w:r>
          </w:p>
        </w:tc>
        <w:tc>
          <w:tcPr>
            <w:tcW w:w="1726" w:type="dxa"/>
          </w:tcPr>
          <w:p w14:paraId="459E0789" w14:textId="77777777" w:rsidR="00B9256D" w:rsidRDefault="00B9256D" w:rsidP="00DD6410">
            <w:pPr>
              <w:jc w:val="center"/>
            </w:pPr>
            <w:r>
              <w:t>25%</w:t>
            </w:r>
          </w:p>
        </w:tc>
      </w:tr>
      <w:tr w:rsidR="00B9256D" w14:paraId="3F679CE7" w14:textId="77777777" w:rsidTr="00DD6410">
        <w:tc>
          <w:tcPr>
            <w:tcW w:w="1726" w:type="dxa"/>
          </w:tcPr>
          <w:p w14:paraId="797E3C1B" w14:textId="77777777" w:rsidR="00B9256D" w:rsidRDefault="00B9256D" w:rsidP="00DD6410">
            <w:pPr>
              <w:jc w:val="center"/>
            </w:pPr>
            <w:r>
              <w:t>18</w:t>
            </w:r>
          </w:p>
        </w:tc>
        <w:tc>
          <w:tcPr>
            <w:tcW w:w="1726" w:type="dxa"/>
          </w:tcPr>
          <w:p w14:paraId="7AD4D1F0" w14:textId="77777777" w:rsidR="00B9256D" w:rsidRDefault="00B9256D" w:rsidP="00DD6410">
            <w:pPr>
              <w:jc w:val="center"/>
            </w:pPr>
            <w:r>
              <w:t>383 mg</w:t>
            </w:r>
          </w:p>
        </w:tc>
        <w:tc>
          <w:tcPr>
            <w:tcW w:w="1726" w:type="dxa"/>
          </w:tcPr>
          <w:p w14:paraId="5186E763" w14:textId="77777777" w:rsidR="00B9256D" w:rsidRDefault="00B9256D" w:rsidP="00DD6410">
            <w:pPr>
              <w:jc w:val="center"/>
            </w:pPr>
            <w:r>
              <w:t>25%</w:t>
            </w:r>
          </w:p>
        </w:tc>
      </w:tr>
      <w:tr w:rsidR="00B9256D" w14:paraId="5D8A2135" w14:textId="77777777" w:rsidTr="00DD6410">
        <w:tc>
          <w:tcPr>
            <w:tcW w:w="1726" w:type="dxa"/>
          </w:tcPr>
          <w:p w14:paraId="04FB1EE4" w14:textId="77777777" w:rsidR="00B9256D" w:rsidRDefault="00B9256D" w:rsidP="00DD6410">
            <w:pPr>
              <w:jc w:val="center"/>
            </w:pPr>
            <w:r>
              <w:t>19</w:t>
            </w:r>
          </w:p>
        </w:tc>
        <w:tc>
          <w:tcPr>
            <w:tcW w:w="1726" w:type="dxa"/>
          </w:tcPr>
          <w:p w14:paraId="30DCC38E" w14:textId="77777777" w:rsidR="00B9256D" w:rsidRDefault="00B9256D" w:rsidP="00DD6410">
            <w:pPr>
              <w:jc w:val="center"/>
            </w:pPr>
            <w:r>
              <w:t>479 mg</w:t>
            </w:r>
          </w:p>
        </w:tc>
        <w:tc>
          <w:tcPr>
            <w:tcW w:w="1726" w:type="dxa"/>
          </w:tcPr>
          <w:p w14:paraId="2046F74E" w14:textId="77777777" w:rsidR="00B9256D" w:rsidRDefault="00B9256D" w:rsidP="00DD6410">
            <w:pPr>
              <w:jc w:val="center"/>
            </w:pPr>
            <w:r>
              <w:t>25%</w:t>
            </w:r>
          </w:p>
        </w:tc>
      </w:tr>
      <w:tr w:rsidR="00B9256D" w14:paraId="26981252" w14:textId="77777777" w:rsidTr="00DD6410">
        <w:tc>
          <w:tcPr>
            <w:tcW w:w="1726" w:type="dxa"/>
          </w:tcPr>
          <w:p w14:paraId="1728DF19" w14:textId="77777777" w:rsidR="00B9256D" w:rsidRDefault="00B9256D" w:rsidP="00DD6410">
            <w:pPr>
              <w:jc w:val="center"/>
            </w:pPr>
            <w:r>
              <w:t>20</w:t>
            </w:r>
          </w:p>
        </w:tc>
        <w:tc>
          <w:tcPr>
            <w:tcW w:w="1726" w:type="dxa"/>
          </w:tcPr>
          <w:p w14:paraId="16038AB1" w14:textId="77777777" w:rsidR="00B9256D" w:rsidRDefault="00B9256D" w:rsidP="00DD6410">
            <w:pPr>
              <w:jc w:val="center"/>
            </w:pPr>
            <w:r>
              <w:t>599 mg</w:t>
            </w:r>
          </w:p>
        </w:tc>
        <w:tc>
          <w:tcPr>
            <w:tcW w:w="1726" w:type="dxa"/>
          </w:tcPr>
          <w:p w14:paraId="20EC5C27" w14:textId="77777777" w:rsidR="00B9256D" w:rsidRDefault="00B9256D" w:rsidP="00DD6410">
            <w:pPr>
              <w:jc w:val="center"/>
            </w:pPr>
            <w:r>
              <w:t>25%</w:t>
            </w:r>
          </w:p>
        </w:tc>
      </w:tr>
      <w:tr w:rsidR="00B9256D" w14:paraId="3DD45EC5" w14:textId="77777777" w:rsidTr="00DD6410">
        <w:tc>
          <w:tcPr>
            <w:tcW w:w="1726" w:type="dxa"/>
          </w:tcPr>
          <w:p w14:paraId="33039893" w14:textId="77777777" w:rsidR="00B9256D" w:rsidRDefault="00B9256D" w:rsidP="00DD6410">
            <w:pPr>
              <w:jc w:val="center"/>
            </w:pPr>
            <w:r>
              <w:t>21</w:t>
            </w:r>
          </w:p>
        </w:tc>
        <w:tc>
          <w:tcPr>
            <w:tcW w:w="1726" w:type="dxa"/>
          </w:tcPr>
          <w:p w14:paraId="2C010F81" w14:textId="77777777" w:rsidR="00B9256D" w:rsidRDefault="00B9256D" w:rsidP="00DD6410">
            <w:pPr>
              <w:jc w:val="center"/>
            </w:pPr>
            <w:r>
              <w:t>749 mg</w:t>
            </w:r>
          </w:p>
        </w:tc>
        <w:tc>
          <w:tcPr>
            <w:tcW w:w="1726" w:type="dxa"/>
          </w:tcPr>
          <w:p w14:paraId="3FBC8202" w14:textId="77777777" w:rsidR="00B9256D" w:rsidRDefault="00B9256D" w:rsidP="00DD6410">
            <w:pPr>
              <w:jc w:val="center"/>
            </w:pPr>
            <w:r>
              <w:t>25%</w:t>
            </w:r>
          </w:p>
        </w:tc>
      </w:tr>
      <w:tr w:rsidR="00B9256D" w14:paraId="611D4B38" w14:textId="77777777" w:rsidTr="00DD6410">
        <w:tc>
          <w:tcPr>
            <w:tcW w:w="1726" w:type="dxa"/>
          </w:tcPr>
          <w:p w14:paraId="17446F74" w14:textId="77777777" w:rsidR="00B9256D" w:rsidRDefault="00B9256D" w:rsidP="00DD6410">
            <w:pPr>
              <w:jc w:val="center"/>
            </w:pPr>
            <w:r>
              <w:t>22</w:t>
            </w:r>
          </w:p>
        </w:tc>
        <w:tc>
          <w:tcPr>
            <w:tcW w:w="1726" w:type="dxa"/>
          </w:tcPr>
          <w:p w14:paraId="37747E59" w14:textId="77777777" w:rsidR="00B9256D" w:rsidRDefault="00B9256D" w:rsidP="00DD6410">
            <w:pPr>
              <w:jc w:val="center"/>
            </w:pPr>
            <w:r>
              <w:t>936 mg</w:t>
            </w:r>
          </w:p>
        </w:tc>
        <w:tc>
          <w:tcPr>
            <w:tcW w:w="1726" w:type="dxa"/>
          </w:tcPr>
          <w:p w14:paraId="0B1FE192" w14:textId="77777777" w:rsidR="00B9256D" w:rsidRDefault="00B9256D" w:rsidP="00DD6410">
            <w:pPr>
              <w:jc w:val="center"/>
            </w:pPr>
            <w:r>
              <w:t>25%</w:t>
            </w:r>
          </w:p>
        </w:tc>
      </w:tr>
      <w:tr w:rsidR="00B9256D" w14:paraId="5AC94C77" w14:textId="77777777" w:rsidTr="00DD6410">
        <w:tc>
          <w:tcPr>
            <w:tcW w:w="1726" w:type="dxa"/>
          </w:tcPr>
          <w:p w14:paraId="3BDB917D" w14:textId="77777777" w:rsidR="00B9256D" w:rsidRDefault="00B9256D" w:rsidP="00DD6410">
            <w:pPr>
              <w:jc w:val="center"/>
            </w:pPr>
            <w:r>
              <w:t>23</w:t>
            </w:r>
          </w:p>
        </w:tc>
        <w:tc>
          <w:tcPr>
            <w:tcW w:w="1726" w:type="dxa"/>
          </w:tcPr>
          <w:p w14:paraId="716942B2" w14:textId="77777777" w:rsidR="00B9256D" w:rsidRDefault="00B9256D" w:rsidP="00DD6410">
            <w:pPr>
              <w:jc w:val="center"/>
            </w:pPr>
            <w:r>
              <w:t>1170 mg</w:t>
            </w:r>
          </w:p>
        </w:tc>
        <w:tc>
          <w:tcPr>
            <w:tcW w:w="1726" w:type="dxa"/>
          </w:tcPr>
          <w:p w14:paraId="6E30A225" w14:textId="77777777" w:rsidR="00B9256D" w:rsidRDefault="00B9256D" w:rsidP="00DD6410">
            <w:pPr>
              <w:jc w:val="center"/>
            </w:pPr>
            <w:r>
              <w:t>25%</w:t>
            </w:r>
          </w:p>
        </w:tc>
      </w:tr>
      <w:tr w:rsidR="00B9256D" w14:paraId="15FD115F" w14:textId="77777777" w:rsidTr="00DD6410">
        <w:tc>
          <w:tcPr>
            <w:tcW w:w="1726" w:type="dxa"/>
          </w:tcPr>
          <w:p w14:paraId="77876823" w14:textId="77777777" w:rsidR="00B9256D" w:rsidRDefault="00B9256D" w:rsidP="00DD6410">
            <w:pPr>
              <w:jc w:val="center"/>
            </w:pPr>
            <w:r>
              <w:t>24</w:t>
            </w:r>
          </w:p>
        </w:tc>
        <w:tc>
          <w:tcPr>
            <w:tcW w:w="1726" w:type="dxa"/>
          </w:tcPr>
          <w:p w14:paraId="20B31109" w14:textId="77777777" w:rsidR="00B9256D" w:rsidRDefault="00B9256D" w:rsidP="00DD6410">
            <w:pPr>
              <w:jc w:val="center"/>
            </w:pPr>
            <w:r>
              <w:t>1463 mg</w:t>
            </w:r>
          </w:p>
        </w:tc>
        <w:tc>
          <w:tcPr>
            <w:tcW w:w="1726" w:type="dxa"/>
          </w:tcPr>
          <w:p w14:paraId="10A145BD" w14:textId="77777777" w:rsidR="00B9256D" w:rsidRDefault="00B9256D" w:rsidP="00DD6410">
            <w:pPr>
              <w:jc w:val="center"/>
            </w:pPr>
            <w:r>
              <w:t>25%</w:t>
            </w:r>
          </w:p>
        </w:tc>
      </w:tr>
      <w:tr w:rsidR="00B9256D" w14:paraId="27C27FDC" w14:textId="77777777" w:rsidTr="00DD6410">
        <w:tc>
          <w:tcPr>
            <w:tcW w:w="1726" w:type="dxa"/>
          </w:tcPr>
          <w:p w14:paraId="28901559" w14:textId="77777777" w:rsidR="00B9256D" w:rsidRDefault="00B9256D" w:rsidP="00DD6410">
            <w:pPr>
              <w:jc w:val="center"/>
            </w:pPr>
            <w:r>
              <w:t>25</w:t>
            </w:r>
          </w:p>
        </w:tc>
        <w:tc>
          <w:tcPr>
            <w:tcW w:w="1726" w:type="dxa"/>
          </w:tcPr>
          <w:p w14:paraId="3A8FB4C6" w14:textId="77777777" w:rsidR="00B9256D" w:rsidRDefault="00B9256D" w:rsidP="00DD6410">
            <w:pPr>
              <w:jc w:val="center"/>
            </w:pPr>
            <w:r>
              <w:t>1829 mg</w:t>
            </w:r>
          </w:p>
        </w:tc>
        <w:tc>
          <w:tcPr>
            <w:tcW w:w="1726" w:type="dxa"/>
          </w:tcPr>
          <w:p w14:paraId="3616E7AC" w14:textId="77777777" w:rsidR="00B9256D" w:rsidRDefault="00B9256D" w:rsidP="00DD6410">
            <w:pPr>
              <w:jc w:val="center"/>
            </w:pPr>
            <w:r>
              <w:t>25%</w:t>
            </w:r>
          </w:p>
        </w:tc>
      </w:tr>
      <w:tr w:rsidR="00B9256D" w14:paraId="41F5BB01" w14:textId="77777777" w:rsidTr="00DD6410">
        <w:tc>
          <w:tcPr>
            <w:tcW w:w="1726" w:type="dxa"/>
          </w:tcPr>
          <w:p w14:paraId="6BAFF49C" w14:textId="77777777" w:rsidR="00B9256D" w:rsidRDefault="00B9256D" w:rsidP="00DD6410">
            <w:pPr>
              <w:jc w:val="center"/>
            </w:pPr>
            <w:r>
              <w:t>26</w:t>
            </w:r>
          </w:p>
        </w:tc>
        <w:tc>
          <w:tcPr>
            <w:tcW w:w="1726" w:type="dxa"/>
          </w:tcPr>
          <w:p w14:paraId="5847EEC5" w14:textId="77777777" w:rsidR="00B9256D" w:rsidRDefault="00B9256D" w:rsidP="00DD6410">
            <w:pPr>
              <w:jc w:val="center"/>
            </w:pPr>
            <w:r>
              <w:t>2286 mg</w:t>
            </w:r>
          </w:p>
        </w:tc>
        <w:tc>
          <w:tcPr>
            <w:tcW w:w="1726" w:type="dxa"/>
          </w:tcPr>
          <w:p w14:paraId="5A9FDD32" w14:textId="77777777" w:rsidR="00B9256D" w:rsidRDefault="00B9256D" w:rsidP="00DD6410">
            <w:pPr>
              <w:jc w:val="center"/>
            </w:pPr>
            <w:r>
              <w:t>25%</w:t>
            </w:r>
          </w:p>
        </w:tc>
      </w:tr>
      <w:tr w:rsidR="00B9256D" w14:paraId="0248148F" w14:textId="77777777" w:rsidTr="00DD6410">
        <w:tc>
          <w:tcPr>
            <w:tcW w:w="1726" w:type="dxa"/>
          </w:tcPr>
          <w:p w14:paraId="0B13E82A" w14:textId="77777777" w:rsidR="00B9256D" w:rsidRDefault="00B9256D" w:rsidP="00DD6410">
            <w:pPr>
              <w:jc w:val="center"/>
            </w:pPr>
            <w:r>
              <w:t>27</w:t>
            </w:r>
          </w:p>
        </w:tc>
        <w:tc>
          <w:tcPr>
            <w:tcW w:w="1726" w:type="dxa"/>
          </w:tcPr>
          <w:p w14:paraId="15BE3BB9" w14:textId="77777777" w:rsidR="00B9256D" w:rsidRDefault="00B9256D" w:rsidP="00DD6410">
            <w:pPr>
              <w:jc w:val="center"/>
            </w:pPr>
            <w:r>
              <w:t>2858 mg</w:t>
            </w:r>
          </w:p>
        </w:tc>
        <w:tc>
          <w:tcPr>
            <w:tcW w:w="1726" w:type="dxa"/>
          </w:tcPr>
          <w:p w14:paraId="3E05DEFB" w14:textId="77777777" w:rsidR="00B9256D" w:rsidRDefault="00B9256D" w:rsidP="00DD6410">
            <w:pPr>
              <w:jc w:val="center"/>
            </w:pPr>
            <w:r>
              <w:t>25%</w:t>
            </w:r>
          </w:p>
        </w:tc>
      </w:tr>
      <w:tr w:rsidR="00B9256D" w14:paraId="4B14D259" w14:textId="77777777" w:rsidTr="00DD6410">
        <w:tc>
          <w:tcPr>
            <w:tcW w:w="1726" w:type="dxa"/>
          </w:tcPr>
          <w:p w14:paraId="22496F78" w14:textId="77777777" w:rsidR="00B9256D" w:rsidRDefault="00B9256D" w:rsidP="00DD6410">
            <w:pPr>
              <w:jc w:val="center"/>
            </w:pPr>
            <w:r>
              <w:t>28</w:t>
            </w:r>
          </w:p>
        </w:tc>
        <w:tc>
          <w:tcPr>
            <w:tcW w:w="1726" w:type="dxa"/>
          </w:tcPr>
          <w:p w14:paraId="764606F0" w14:textId="77777777" w:rsidR="00B9256D" w:rsidRDefault="00B9256D" w:rsidP="00DD6410">
            <w:pPr>
              <w:jc w:val="center"/>
            </w:pPr>
            <w:r>
              <w:t>3572 mg</w:t>
            </w:r>
          </w:p>
        </w:tc>
        <w:tc>
          <w:tcPr>
            <w:tcW w:w="1726" w:type="dxa"/>
          </w:tcPr>
          <w:p w14:paraId="77852CCE" w14:textId="77777777" w:rsidR="00B9256D" w:rsidRDefault="00B9256D" w:rsidP="00DD6410">
            <w:pPr>
              <w:jc w:val="center"/>
            </w:pPr>
            <w:r>
              <w:t>25%</w:t>
            </w:r>
          </w:p>
        </w:tc>
      </w:tr>
      <w:tr w:rsidR="00B9256D" w14:paraId="292CA101" w14:textId="77777777" w:rsidTr="00DD6410">
        <w:tc>
          <w:tcPr>
            <w:tcW w:w="1726" w:type="dxa"/>
          </w:tcPr>
          <w:p w14:paraId="78D66F61" w14:textId="77777777" w:rsidR="00B9256D" w:rsidRDefault="00B9256D" w:rsidP="00DD6410">
            <w:pPr>
              <w:jc w:val="center"/>
            </w:pPr>
            <w:r>
              <w:t>29</w:t>
            </w:r>
          </w:p>
        </w:tc>
        <w:tc>
          <w:tcPr>
            <w:tcW w:w="1726" w:type="dxa"/>
          </w:tcPr>
          <w:p w14:paraId="557BCE47" w14:textId="77777777" w:rsidR="00B9256D" w:rsidRDefault="00B9256D" w:rsidP="00DD6410">
            <w:pPr>
              <w:jc w:val="center"/>
            </w:pPr>
            <w:r>
              <w:t>4465 mg</w:t>
            </w:r>
          </w:p>
        </w:tc>
        <w:tc>
          <w:tcPr>
            <w:tcW w:w="1726" w:type="dxa"/>
          </w:tcPr>
          <w:p w14:paraId="09A56552" w14:textId="77777777" w:rsidR="00B9256D" w:rsidRDefault="00B9256D" w:rsidP="00DD6410">
            <w:pPr>
              <w:jc w:val="center"/>
            </w:pPr>
            <w:r>
              <w:t>25%</w:t>
            </w:r>
          </w:p>
        </w:tc>
      </w:tr>
      <w:tr w:rsidR="00B9256D" w14:paraId="6D3707E6" w14:textId="77777777" w:rsidTr="00DD6410">
        <w:tc>
          <w:tcPr>
            <w:tcW w:w="1726" w:type="dxa"/>
          </w:tcPr>
          <w:p w14:paraId="30296F44" w14:textId="77777777" w:rsidR="00B9256D" w:rsidRDefault="00B9256D" w:rsidP="00DD6410">
            <w:pPr>
              <w:jc w:val="center"/>
            </w:pPr>
            <w:r>
              <w:t>30</w:t>
            </w:r>
          </w:p>
        </w:tc>
        <w:tc>
          <w:tcPr>
            <w:tcW w:w="1726" w:type="dxa"/>
          </w:tcPr>
          <w:p w14:paraId="409E5D9E" w14:textId="77777777" w:rsidR="00B9256D" w:rsidRDefault="00B9256D" w:rsidP="00DD6410">
            <w:pPr>
              <w:jc w:val="center"/>
            </w:pPr>
            <w:r>
              <w:t>5582 mg</w:t>
            </w:r>
          </w:p>
        </w:tc>
        <w:tc>
          <w:tcPr>
            <w:tcW w:w="1726" w:type="dxa"/>
          </w:tcPr>
          <w:p w14:paraId="167A4F0B" w14:textId="77777777" w:rsidR="00B9256D" w:rsidRDefault="00B9256D" w:rsidP="00DD6410">
            <w:pPr>
              <w:jc w:val="center"/>
            </w:pPr>
            <w:r>
              <w:t>25%</w:t>
            </w:r>
          </w:p>
        </w:tc>
      </w:tr>
      <w:tr w:rsidR="00B9256D" w14:paraId="6DE024BC" w14:textId="77777777" w:rsidTr="00DD6410">
        <w:tc>
          <w:tcPr>
            <w:tcW w:w="1726" w:type="dxa"/>
          </w:tcPr>
          <w:p w14:paraId="7336F784" w14:textId="77777777" w:rsidR="00B9256D" w:rsidRDefault="00B9256D" w:rsidP="00DD6410">
            <w:pPr>
              <w:jc w:val="center"/>
            </w:pPr>
            <w:r>
              <w:t>31</w:t>
            </w:r>
          </w:p>
        </w:tc>
        <w:tc>
          <w:tcPr>
            <w:tcW w:w="1726" w:type="dxa"/>
          </w:tcPr>
          <w:p w14:paraId="1EC271A0" w14:textId="77777777" w:rsidR="00B9256D" w:rsidRDefault="00B9256D" w:rsidP="00DD6410">
            <w:pPr>
              <w:jc w:val="center"/>
            </w:pPr>
            <w:r>
              <w:t>7000 mg</w:t>
            </w:r>
          </w:p>
        </w:tc>
        <w:tc>
          <w:tcPr>
            <w:tcW w:w="1726" w:type="dxa"/>
          </w:tcPr>
          <w:p w14:paraId="248DC58B" w14:textId="77777777" w:rsidR="00B9256D" w:rsidRDefault="00B9256D" w:rsidP="00DD6410">
            <w:pPr>
              <w:jc w:val="center"/>
            </w:pPr>
            <w:r>
              <w:t>25%</w:t>
            </w:r>
          </w:p>
        </w:tc>
      </w:tr>
    </w:tbl>
    <w:p w14:paraId="4AEE25D3" w14:textId="77777777" w:rsidR="00B9256D" w:rsidRDefault="00B9256D" w:rsidP="00B9256D"/>
    <w:p w14:paraId="2D2DEE4A" w14:textId="77777777" w:rsidR="00B9256D" w:rsidRPr="00B90CDF" w:rsidRDefault="00B9256D" w:rsidP="00B9256D">
      <w:pPr>
        <w:pStyle w:val="Titre3"/>
      </w:pPr>
      <w:r w:rsidRPr="00B90CDF">
        <w:br w:type="page"/>
      </w:r>
      <w:bookmarkStart w:id="111" w:name="_Toc27487045"/>
      <w:bookmarkStart w:id="112" w:name="_Toc27666885"/>
      <w:r>
        <w:lastRenderedPageBreak/>
        <w:t>Omalizumab-enabled accelerated</w:t>
      </w:r>
      <w:r w:rsidRPr="00B90CDF">
        <w:t xml:space="preserve"> schedule</w:t>
      </w:r>
      <w:bookmarkEnd w:id="111"/>
      <w:bookmarkEnd w:id="112"/>
    </w:p>
    <w:p w14:paraId="561B502B" w14:textId="77777777" w:rsidR="00B9256D" w:rsidRDefault="00B9256D" w:rsidP="00B9256D">
      <w:pPr>
        <w:rPr>
          <w:sz w:val="16"/>
          <w:szCs w:val="18"/>
        </w:rPr>
      </w:pPr>
    </w:p>
    <w:p w14:paraId="70DF5FCE" w14:textId="25467C59" w:rsidR="00B9256D" w:rsidRPr="001E3BEC" w:rsidRDefault="00B9256D" w:rsidP="00B9256D">
      <w:pPr>
        <w:rPr>
          <w:szCs w:val="18"/>
        </w:rPr>
      </w:pPr>
      <w:r w:rsidRPr="001E3BEC">
        <w:rPr>
          <w:szCs w:val="18"/>
        </w:rPr>
        <w:t>Adapted from Begin et al., 2014</w:t>
      </w:r>
      <w:r w:rsidRPr="001E3BEC">
        <w:rPr>
          <w:szCs w:val="18"/>
        </w:rPr>
        <w:fldChar w:fldCharType="begin"/>
      </w:r>
      <w:r w:rsidR="005F2998">
        <w:rPr>
          <w:szCs w:val="18"/>
        </w:rPr>
        <w:instrText xml:space="preserve"> ADDIN EN.CITE &lt;EndNote&gt;&lt;Cite&gt;&lt;Author&gt;Begin&lt;/Author&gt;&lt;Year&gt;2014&lt;/Year&gt;&lt;RecNum&gt;88&lt;/RecNum&gt;&lt;DisplayText&gt;&lt;style face="superscript"&gt;23&lt;/style&gt;&lt;/DisplayText&gt;&lt;record&gt;&lt;rec-number&gt;88&lt;/rec-number&gt;&lt;foreign-keys&gt;&lt;key app="EN" db-id="esewf5pszfdfvye5tfq5a5s60p95fpez2eft" timestamp="1519869398"&gt;88&lt;/key&gt;&lt;/foreign-keys&gt;&lt;ref-type name="Journal Article"&gt;17&lt;/ref-type&gt;&lt;contributors&gt;&lt;authors&gt;&lt;author&gt;Begin, P.&lt;/author&gt;&lt;author&gt;Dominguez, T.&lt;/author&gt;&lt;author&gt;Wilson, S. P.&lt;/author&gt;&lt;author&gt;Bacal, L.&lt;/author&gt;&lt;author&gt;Mehrotra, A.&lt;/author&gt;&lt;author&gt;Kausch, B.&lt;/author&gt;&lt;author&gt;Trela, A.&lt;/author&gt;&lt;author&gt;Tavassoli, M.&lt;/author&gt;&lt;author&gt;Hoyte, E.&lt;/author&gt;&lt;author&gt;O&amp;apos;Riordan, G.&lt;/author&gt;&lt;author&gt;Blakemore, A.&lt;/author&gt;&lt;author&gt;Seki, S.&lt;/author&gt;&lt;author&gt;Hamilton, R. G.&lt;/author&gt;&lt;author&gt;Nadeau, K. C.&lt;/author&gt;&lt;/authors&gt;&lt;/contributors&gt;&lt;auth-address&gt;Allergy, Immunology, and Rheumatology Division, Stanford University, 269 Campus Drive, CCSR3215c, Stanford, CA 94305, USA. knadeau@stanford.edu.&lt;/auth-address&gt;&lt;titles&gt;&lt;title&gt;Phase 1 results of safety and tolerability in a rush oral immunotherapy protocol to multiple foods using Omalizumab&lt;/title&gt;&lt;secondary-title&gt;Allergy Asthma Clin Immunol&lt;/secondary-title&gt;&lt;/titles&gt;&lt;periodical&gt;&lt;full-title&gt;Allergy Asthma Clin Immunol&lt;/full-title&gt;&lt;/periodical&gt;&lt;pages&gt;7&lt;/pages&gt;&lt;volume&gt;10&lt;/volume&gt;&lt;number&gt;1&lt;/number&gt;&lt;dates&gt;&lt;year&gt;2014&lt;/year&gt;&lt;pub-dates&gt;&lt;date&gt;Feb 20&lt;/date&gt;&lt;/pub-dates&gt;&lt;/dates&gt;&lt;isbn&gt;1710-1484 (Print)&amp;#xD;1710-1484 (Linking)&lt;/isbn&gt;&lt;accession-num&gt;24576338&lt;/accession-num&gt;&lt;urls&gt;&lt;related-urls&gt;&lt;url&gt;https://www.ncbi.nlm.nih.gov/pubmed/24576338&lt;/url&gt;&lt;/related-urls&gt;&lt;/urls&gt;&lt;custom2&gt;PMC3936817&lt;/custom2&gt;&lt;electronic-resource-num&gt;10.1186/1710-1492-10-7&lt;/electronic-resource-num&gt;&lt;/record&gt;&lt;/Cite&gt;&lt;/EndNote&gt;</w:instrText>
      </w:r>
      <w:r w:rsidRPr="001E3BEC">
        <w:rPr>
          <w:szCs w:val="18"/>
        </w:rPr>
        <w:fldChar w:fldCharType="separate"/>
      </w:r>
      <w:r w:rsidR="005F2998" w:rsidRPr="005F2998">
        <w:rPr>
          <w:noProof/>
          <w:szCs w:val="18"/>
          <w:vertAlign w:val="superscript"/>
        </w:rPr>
        <w:t>23</w:t>
      </w:r>
      <w:r w:rsidRPr="001E3BEC">
        <w:rPr>
          <w:szCs w:val="18"/>
        </w:rPr>
        <w:fldChar w:fldCharType="end"/>
      </w:r>
      <w:r>
        <w:rPr>
          <w:szCs w:val="18"/>
        </w:rPr>
        <w:t xml:space="preserve"> </w:t>
      </w:r>
    </w:p>
    <w:p w14:paraId="446B480A" w14:textId="77777777" w:rsidR="00B9256D" w:rsidRDefault="00B9256D" w:rsidP="00B9256D">
      <w:pPr>
        <w:rPr>
          <w:szCs w:val="20"/>
        </w:rPr>
      </w:pPr>
      <w:r w:rsidRPr="001E3BEC">
        <w:rPr>
          <w:szCs w:val="18"/>
        </w:rPr>
        <w:t>This up-dosing schedule follows the same structure as CoFAR schedule, but faster.</w:t>
      </w:r>
      <w:r>
        <w:rPr>
          <w:szCs w:val="18"/>
        </w:rPr>
        <w:t xml:space="preserve"> </w:t>
      </w:r>
      <w:r w:rsidRPr="001E3BEC">
        <w:rPr>
          <w:szCs w:val="18"/>
        </w:rPr>
        <w:t xml:space="preserve">The first steps for the initial escalation triple the amount of food (+200%) and latter up-doses consist in doubling </w:t>
      </w:r>
      <w:r w:rsidRPr="001E3BEC">
        <w:rPr>
          <w:szCs w:val="20"/>
        </w:rPr>
        <w:t>the dose (+100%). This accelerated protocol was developed for patients having received omalizumab for at least 2 months prior to initiating OIT, which contributes to increase their reactivity threshold</w:t>
      </w:r>
      <w:r>
        <w:rPr>
          <w:szCs w:val="20"/>
        </w:rPr>
        <w:t xml:space="preserve"> (off-label indication).</w:t>
      </w:r>
    </w:p>
    <w:p w14:paraId="62B7782E" w14:textId="77777777" w:rsidR="00B9256D" w:rsidRPr="00B90CDF" w:rsidRDefault="00B9256D" w:rsidP="00B9256D">
      <w:pPr>
        <w:rPr>
          <w:sz w:val="16"/>
          <w:szCs w:val="18"/>
        </w:rPr>
      </w:pPr>
    </w:p>
    <w:tbl>
      <w:tblPr>
        <w:tblStyle w:val="Grilledutableau"/>
        <w:tblW w:w="0" w:type="auto"/>
        <w:tblLook w:val="04A0" w:firstRow="1" w:lastRow="0" w:firstColumn="1" w:lastColumn="0" w:noHBand="0" w:noVBand="1"/>
      </w:tblPr>
      <w:tblGrid>
        <w:gridCol w:w="1726"/>
        <w:gridCol w:w="1726"/>
        <w:gridCol w:w="1726"/>
      </w:tblGrid>
      <w:tr w:rsidR="00B9256D" w14:paraId="1AF45FBB" w14:textId="77777777" w:rsidTr="00DD6410">
        <w:tc>
          <w:tcPr>
            <w:tcW w:w="1726" w:type="dxa"/>
          </w:tcPr>
          <w:p w14:paraId="338A60AB" w14:textId="77777777" w:rsidR="00B9256D" w:rsidRDefault="00B9256D" w:rsidP="00DD6410">
            <w:pPr>
              <w:jc w:val="center"/>
            </w:pPr>
            <w:r>
              <w:t>Step</w:t>
            </w:r>
          </w:p>
        </w:tc>
        <w:tc>
          <w:tcPr>
            <w:tcW w:w="1726" w:type="dxa"/>
          </w:tcPr>
          <w:p w14:paraId="5EAB3F6F" w14:textId="77777777" w:rsidR="00B9256D" w:rsidRDefault="00B9256D" w:rsidP="00DD6410">
            <w:pPr>
              <w:jc w:val="center"/>
            </w:pPr>
            <w:r>
              <w:t>Protein amount</w:t>
            </w:r>
          </w:p>
        </w:tc>
        <w:tc>
          <w:tcPr>
            <w:tcW w:w="1726" w:type="dxa"/>
          </w:tcPr>
          <w:p w14:paraId="6AAD71D1" w14:textId="77777777" w:rsidR="00B9256D" w:rsidRDefault="00B9256D" w:rsidP="00DD6410">
            <w:pPr>
              <w:jc w:val="center"/>
            </w:pPr>
            <w:r>
              <w:t>% increase</w:t>
            </w:r>
          </w:p>
        </w:tc>
      </w:tr>
      <w:tr w:rsidR="00B9256D" w14:paraId="35C2FA98" w14:textId="77777777" w:rsidTr="00DD6410">
        <w:tc>
          <w:tcPr>
            <w:tcW w:w="1726" w:type="dxa"/>
          </w:tcPr>
          <w:p w14:paraId="2C0945A1" w14:textId="77777777" w:rsidR="00B9256D" w:rsidRDefault="00B9256D" w:rsidP="00DD6410">
            <w:pPr>
              <w:jc w:val="center"/>
            </w:pPr>
            <w:r>
              <w:t>1</w:t>
            </w:r>
          </w:p>
        </w:tc>
        <w:tc>
          <w:tcPr>
            <w:tcW w:w="1726" w:type="dxa"/>
          </w:tcPr>
          <w:p w14:paraId="7AC0E9E8" w14:textId="77777777" w:rsidR="00B9256D" w:rsidRDefault="00B9256D" w:rsidP="00DD6410">
            <w:pPr>
              <w:jc w:val="center"/>
            </w:pPr>
            <w:r>
              <w:t>5 mg</w:t>
            </w:r>
          </w:p>
        </w:tc>
        <w:tc>
          <w:tcPr>
            <w:tcW w:w="1726" w:type="dxa"/>
          </w:tcPr>
          <w:p w14:paraId="55DA60DE" w14:textId="77777777" w:rsidR="00B9256D" w:rsidRDefault="00B9256D" w:rsidP="00DD6410">
            <w:pPr>
              <w:jc w:val="center"/>
            </w:pPr>
            <w:r>
              <w:t>-</w:t>
            </w:r>
          </w:p>
        </w:tc>
      </w:tr>
      <w:tr w:rsidR="00B9256D" w14:paraId="665E9E8F" w14:textId="77777777" w:rsidTr="00DD6410">
        <w:tc>
          <w:tcPr>
            <w:tcW w:w="1726" w:type="dxa"/>
          </w:tcPr>
          <w:p w14:paraId="141459CF" w14:textId="77777777" w:rsidR="00B9256D" w:rsidRDefault="00B9256D" w:rsidP="00DD6410">
            <w:pPr>
              <w:jc w:val="center"/>
            </w:pPr>
            <w:r>
              <w:t>2</w:t>
            </w:r>
          </w:p>
        </w:tc>
        <w:tc>
          <w:tcPr>
            <w:tcW w:w="1726" w:type="dxa"/>
          </w:tcPr>
          <w:p w14:paraId="6BC623B4" w14:textId="77777777" w:rsidR="00B9256D" w:rsidRDefault="00B9256D" w:rsidP="00DD6410">
            <w:pPr>
              <w:jc w:val="center"/>
            </w:pPr>
            <w:r>
              <w:t>15 mg</w:t>
            </w:r>
          </w:p>
        </w:tc>
        <w:tc>
          <w:tcPr>
            <w:tcW w:w="1726" w:type="dxa"/>
          </w:tcPr>
          <w:p w14:paraId="2B549180" w14:textId="77777777" w:rsidR="00B9256D" w:rsidRDefault="00B9256D" w:rsidP="00DD6410">
            <w:pPr>
              <w:jc w:val="center"/>
            </w:pPr>
            <w:r>
              <w:t>+200%</w:t>
            </w:r>
          </w:p>
        </w:tc>
      </w:tr>
      <w:tr w:rsidR="00B9256D" w14:paraId="6DFC9B8C" w14:textId="77777777" w:rsidTr="00DD6410">
        <w:tc>
          <w:tcPr>
            <w:tcW w:w="1726" w:type="dxa"/>
          </w:tcPr>
          <w:p w14:paraId="56F5C397" w14:textId="77777777" w:rsidR="00B9256D" w:rsidRDefault="00B9256D" w:rsidP="00DD6410">
            <w:pPr>
              <w:jc w:val="center"/>
            </w:pPr>
            <w:r>
              <w:t>3</w:t>
            </w:r>
          </w:p>
        </w:tc>
        <w:tc>
          <w:tcPr>
            <w:tcW w:w="1726" w:type="dxa"/>
          </w:tcPr>
          <w:p w14:paraId="2D5D6A6C" w14:textId="77777777" w:rsidR="00B9256D" w:rsidRDefault="00B9256D" w:rsidP="00DD6410">
            <w:pPr>
              <w:jc w:val="center"/>
            </w:pPr>
            <w:r>
              <w:t>50 mg</w:t>
            </w:r>
          </w:p>
        </w:tc>
        <w:tc>
          <w:tcPr>
            <w:tcW w:w="1726" w:type="dxa"/>
          </w:tcPr>
          <w:p w14:paraId="73C880A8" w14:textId="77777777" w:rsidR="00B9256D" w:rsidRDefault="00B9256D" w:rsidP="00DD6410">
            <w:pPr>
              <w:jc w:val="center"/>
            </w:pPr>
            <w:r>
              <w:t>+233%</w:t>
            </w:r>
          </w:p>
        </w:tc>
      </w:tr>
      <w:tr w:rsidR="00B9256D" w14:paraId="501D0FD8" w14:textId="77777777" w:rsidTr="00DD6410">
        <w:tc>
          <w:tcPr>
            <w:tcW w:w="1726" w:type="dxa"/>
          </w:tcPr>
          <w:p w14:paraId="0EE84711" w14:textId="77777777" w:rsidR="00B9256D" w:rsidRDefault="00B9256D" w:rsidP="00DD6410">
            <w:pPr>
              <w:jc w:val="center"/>
            </w:pPr>
            <w:r>
              <w:t>4</w:t>
            </w:r>
          </w:p>
        </w:tc>
        <w:tc>
          <w:tcPr>
            <w:tcW w:w="1726" w:type="dxa"/>
          </w:tcPr>
          <w:p w14:paraId="7FFB1EBB" w14:textId="77777777" w:rsidR="00B9256D" w:rsidRDefault="00B9256D" w:rsidP="00DD6410">
            <w:pPr>
              <w:jc w:val="center"/>
            </w:pPr>
            <w:r>
              <w:t>150 mg</w:t>
            </w:r>
          </w:p>
        </w:tc>
        <w:tc>
          <w:tcPr>
            <w:tcW w:w="1726" w:type="dxa"/>
          </w:tcPr>
          <w:p w14:paraId="5FD6D7AE" w14:textId="77777777" w:rsidR="00B9256D" w:rsidRDefault="00B9256D" w:rsidP="00DD6410">
            <w:pPr>
              <w:jc w:val="center"/>
            </w:pPr>
            <w:r>
              <w:t>+200%</w:t>
            </w:r>
          </w:p>
        </w:tc>
      </w:tr>
      <w:tr w:rsidR="00B9256D" w14:paraId="27BC9AB0" w14:textId="77777777" w:rsidTr="00DD6410">
        <w:tc>
          <w:tcPr>
            <w:tcW w:w="1726" w:type="dxa"/>
          </w:tcPr>
          <w:p w14:paraId="05F59EF3" w14:textId="77777777" w:rsidR="00B9256D" w:rsidRDefault="00B9256D" w:rsidP="00DD6410">
            <w:pPr>
              <w:jc w:val="center"/>
            </w:pPr>
            <w:r>
              <w:t>5</w:t>
            </w:r>
          </w:p>
        </w:tc>
        <w:tc>
          <w:tcPr>
            <w:tcW w:w="1726" w:type="dxa"/>
          </w:tcPr>
          <w:p w14:paraId="3ADF7CB6" w14:textId="77777777" w:rsidR="00B9256D" w:rsidRDefault="00B9256D" w:rsidP="00DD6410">
            <w:pPr>
              <w:jc w:val="center"/>
            </w:pPr>
            <w:r>
              <w:t>300 mg</w:t>
            </w:r>
          </w:p>
        </w:tc>
        <w:tc>
          <w:tcPr>
            <w:tcW w:w="1726" w:type="dxa"/>
          </w:tcPr>
          <w:p w14:paraId="2AC020F2" w14:textId="77777777" w:rsidR="00B9256D" w:rsidRDefault="00B9256D" w:rsidP="00DD6410">
            <w:pPr>
              <w:jc w:val="center"/>
            </w:pPr>
            <w:r>
              <w:t>+100%</w:t>
            </w:r>
          </w:p>
        </w:tc>
      </w:tr>
      <w:tr w:rsidR="00B9256D" w14:paraId="145A2794" w14:textId="77777777" w:rsidTr="00DD6410">
        <w:tc>
          <w:tcPr>
            <w:tcW w:w="1726" w:type="dxa"/>
          </w:tcPr>
          <w:p w14:paraId="09872350" w14:textId="77777777" w:rsidR="00B9256D" w:rsidRDefault="00B9256D" w:rsidP="00DD6410">
            <w:pPr>
              <w:jc w:val="center"/>
            </w:pPr>
            <w:r>
              <w:t>6</w:t>
            </w:r>
          </w:p>
        </w:tc>
        <w:tc>
          <w:tcPr>
            <w:tcW w:w="1726" w:type="dxa"/>
          </w:tcPr>
          <w:p w14:paraId="20627195" w14:textId="77777777" w:rsidR="00B9256D" w:rsidRDefault="00B9256D" w:rsidP="00DD6410">
            <w:pPr>
              <w:jc w:val="center"/>
            </w:pPr>
            <w:r>
              <w:t>600 mg</w:t>
            </w:r>
          </w:p>
        </w:tc>
        <w:tc>
          <w:tcPr>
            <w:tcW w:w="1726" w:type="dxa"/>
          </w:tcPr>
          <w:p w14:paraId="7BAC1979" w14:textId="77777777" w:rsidR="00B9256D" w:rsidRDefault="00B9256D" w:rsidP="00DD6410">
            <w:pPr>
              <w:jc w:val="center"/>
            </w:pPr>
            <w:r>
              <w:t>+100%</w:t>
            </w:r>
          </w:p>
        </w:tc>
      </w:tr>
      <w:tr w:rsidR="00B9256D" w14:paraId="7C6A299E" w14:textId="77777777" w:rsidTr="00DD6410">
        <w:tc>
          <w:tcPr>
            <w:tcW w:w="1726" w:type="dxa"/>
          </w:tcPr>
          <w:p w14:paraId="61AD0C8A" w14:textId="77777777" w:rsidR="00B9256D" w:rsidRDefault="00B9256D" w:rsidP="00DD6410">
            <w:pPr>
              <w:jc w:val="center"/>
            </w:pPr>
            <w:r>
              <w:t>7</w:t>
            </w:r>
          </w:p>
        </w:tc>
        <w:tc>
          <w:tcPr>
            <w:tcW w:w="1726" w:type="dxa"/>
          </w:tcPr>
          <w:p w14:paraId="46C6F7AE" w14:textId="77777777" w:rsidR="00B9256D" w:rsidRDefault="00B9256D" w:rsidP="00DD6410">
            <w:pPr>
              <w:jc w:val="center"/>
            </w:pPr>
            <w:r>
              <w:t>1200 mg</w:t>
            </w:r>
          </w:p>
        </w:tc>
        <w:tc>
          <w:tcPr>
            <w:tcW w:w="1726" w:type="dxa"/>
          </w:tcPr>
          <w:p w14:paraId="5A18971D" w14:textId="77777777" w:rsidR="00B9256D" w:rsidRDefault="00B9256D" w:rsidP="00DD6410">
            <w:pPr>
              <w:jc w:val="center"/>
            </w:pPr>
            <w:r>
              <w:t>+100%</w:t>
            </w:r>
          </w:p>
        </w:tc>
      </w:tr>
      <w:tr w:rsidR="00B9256D" w14:paraId="6B6E6E13" w14:textId="77777777" w:rsidTr="00DD6410">
        <w:tc>
          <w:tcPr>
            <w:tcW w:w="1726" w:type="dxa"/>
          </w:tcPr>
          <w:p w14:paraId="0FCB9CCB" w14:textId="77777777" w:rsidR="00B9256D" w:rsidRDefault="00B9256D" w:rsidP="00DD6410">
            <w:pPr>
              <w:jc w:val="center"/>
            </w:pPr>
            <w:r>
              <w:t>8</w:t>
            </w:r>
          </w:p>
        </w:tc>
        <w:tc>
          <w:tcPr>
            <w:tcW w:w="1726" w:type="dxa"/>
          </w:tcPr>
          <w:p w14:paraId="114ADE1B" w14:textId="77777777" w:rsidR="00B9256D" w:rsidRDefault="00B9256D" w:rsidP="00DD6410">
            <w:pPr>
              <w:jc w:val="center"/>
            </w:pPr>
            <w:r>
              <w:t>2400 mg</w:t>
            </w:r>
          </w:p>
        </w:tc>
        <w:tc>
          <w:tcPr>
            <w:tcW w:w="1726" w:type="dxa"/>
          </w:tcPr>
          <w:p w14:paraId="00377ACB" w14:textId="77777777" w:rsidR="00B9256D" w:rsidRDefault="00B9256D" w:rsidP="00DD6410">
            <w:pPr>
              <w:jc w:val="center"/>
            </w:pPr>
            <w:r>
              <w:t>+100%</w:t>
            </w:r>
          </w:p>
        </w:tc>
      </w:tr>
      <w:tr w:rsidR="00B9256D" w14:paraId="7F18C2BD" w14:textId="77777777" w:rsidTr="00DD6410">
        <w:tc>
          <w:tcPr>
            <w:tcW w:w="1726" w:type="dxa"/>
          </w:tcPr>
          <w:p w14:paraId="0681AED1" w14:textId="77777777" w:rsidR="00B9256D" w:rsidRDefault="00B9256D" w:rsidP="00DD6410">
            <w:pPr>
              <w:jc w:val="center"/>
            </w:pPr>
            <w:r>
              <w:t>9</w:t>
            </w:r>
          </w:p>
        </w:tc>
        <w:tc>
          <w:tcPr>
            <w:tcW w:w="1726" w:type="dxa"/>
          </w:tcPr>
          <w:p w14:paraId="381C369B" w14:textId="77777777" w:rsidR="00B9256D" w:rsidRDefault="00B9256D" w:rsidP="00DD6410">
            <w:pPr>
              <w:jc w:val="center"/>
            </w:pPr>
            <w:r>
              <w:t>4800 mg</w:t>
            </w:r>
          </w:p>
        </w:tc>
        <w:tc>
          <w:tcPr>
            <w:tcW w:w="1726" w:type="dxa"/>
          </w:tcPr>
          <w:p w14:paraId="2D67B85E" w14:textId="77777777" w:rsidR="00B9256D" w:rsidRDefault="00B9256D" w:rsidP="00DD6410">
            <w:pPr>
              <w:jc w:val="center"/>
            </w:pPr>
            <w:r>
              <w:t>+100%</w:t>
            </w:r>
          </w:p>
        </w:tc>
      </w:tr>
      <w:tr w:rsidR="00B9256D" w14:paraId="422E5B5D" w14:textId="77777777" w:rsidTr="00DD6410">
        <w:tc>
          <w:tcPr>
            <w:tcW w:w="1726" w:type="dxa"/>
          </w:tcPr>
          <w:p w14:paraId="73F3CFA2" w14:textId="77777777" w:rsidR="00B9256D" w:rsidRDefault="00B9256D" w:rsidP="00DD6410">
            <w:pPr>
              <w:jc w:val="center"/>
            </w:pPr>
            <w:r>
              <w:t>10</w:t>
            </w:r>
          </w:p>
        </w:tc>
        <w:tc>
          <w:tcPr>
            <w:tcW w:w="1726" w:type="dxa"/>
          </w:tcPr>
          <w:p w14:paraId="6B71672B" w14:textId="77777777" w:rsidR="00B9256D" w:rsidRDefault="00B9256D" w:rsidP="00DD6410">
            <w:pPr>
              <w:jc w:val="center"/>
            </w:pPr>
            <w:r>
              <w:t>9600 mg</w:t>
            </w:r>
          </w:p>
        </w:tc>
        <w:tc>
          <w:tcPr>
            <w:tcW w:w="1726" w:type="dxa"/>
          </w:tcPr>
          <w:p w14:paraId="788FDD6B" w14:textId="77777777" w:rsidR="00B9256D" w:rsidRDefault="00B9256D" w:rsidP="00DD6410">
            <w:pPr>
              <w:jc w:val="center"/>
            </w:pPr>
            <w:r>
              <w:t>+100%</w:t>
            </w:r>
          </w:p>
        </w:tc>
      </w:tr>
    </w:tbl>
    <w:p w14:paraId="0773E49E" w14:textId="77777777" w:rsidR="00B9256D" w:rsidRDefault="00B9256D" w:rsidP="00B9256D"/>
    <w:p w14:paraId="04162F1C" w14:textId="77777777" w:rsidR="00B9256D" w:rsidRPr="00B90CDF" w:rsidRDefault="00B9256D" w:rsidP="00B9256D">
      <w:pPr>
        <w:pStyle w:val="Titre3"/>
      </w:pPr>
      <w:bookmarkStart w:id="113" w:name="_Toc27487046"/>
      <w:bookmarkStart w:id="114" w:name="_Toc27666886"/>
      <w:r>
        <w:t xml:space="preserve">Pre-school peanut </w:t>
      </w:r>
      <w:r w:rsidRPr="00B90CDF">
        <w:t>schedule</w:t>
      </w:r>
      <w:bookmarkEnd w:id="113"/>
      <w:bookmarkEnd w:id="114"/>
    </w:p>
    <w:p w14:paraId="6219F101" w14:textId="2C2D9ECE" w:rsidR="00B9256D" w:rsidRPr="00B90CDF" w:rsidRDefault="00B9256D" w:rsidP="00B9256D">
      <w:pPr>
        <w:rPr>
          <w:szCs w:val="20"/>
        </w:rPr>
      </w:pPr>
      <w:r>
        <w:rPr>
          <w:szCs w:val="20"/>
        </w:rPr>
        <w:t>This protocol was published in a cohort study of toddlers and pre-schoolers undergoing peanut OIT</w:t>
      </w:r>
      <w:r>
        <w:rPr>
          <w:szCs w:val="20"/>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Cs w:val="20"/>
        </w:rPr>
        <w:instrText xml:space="preserve"> ADDIN EN.CITE </w:instrText>
      </w:r>
      <w:r w:rsidR="005F2998">
        <w:rPr>
          <w:szCs w:val="20"/>
        </w:rPr>
        <w:fldChar w:fldCharType="begin">
          <w:fldData xml:space="preserve">PEVuZE5vdGU+PENpdGU+PEF1dGhvcj5Tb2xsZXI8L0F1dGhvcj48WWVhcj4yMDE5PC9ZZWFyPjxS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</w:fldData>
        </w:fldChar>
      </w:r>
      <w:r w:rsidR="005F2998">
        <w:rPr>
          <w:szCs w:val="20"/>
        </w:rPr>
        <w:instrText xml:space="preserve"> ADDIN EN.CITE.DATA </w:instrText>
      </w:r>
      <w:r w:rsidR="005F2998">
        <w:rPr>
          <w:szCs w:val="20"/>
        </w:rPr>
      </w:r>
      <w:r w:rsidR="005F2998">
        <w:rPr>
          <w:szCs w:val="20"/>
        </w:rPr>
        <w:fldChar w:fldCharType="end"/>
      </w:r>
      <w:r>
        <w:rPr>
          <w:szCs w:val="20"/>
        </w:rPr>
      </w:r>
      <w:r>
        <w:rPr>
          <w:szCs w:val="20"/>
        </w:rPr>
        <w:fldChar w:fldCharType="separate"/>
      </w:r>
      <w:r w:rsidR="005F2998" w:rsidRPr="005F2998">
        <w:rPr>
          <w:noProof/>
          <w:szCs w:val="20"/>
          <w:vertAlign w:val="superscript"/>
        </w:rPr>
        <w:t>9</w:t>
      </w:r>
      <w:r>
        <w:rPr>
          <w:szCs w:val="20"/>
        </w:rPr>
        <w:fldChar w:fldCharType="end"/>
      </w:r>
      <w:r>
        <w:rPr>
          <w:szCs w:val="20"/>
        </w:rPr>
        <w:t xml:space="preserve"> but can be used for any patient with high baseline reactivity threshold to their food. It can be initiated with an initial escalation or directly at a dose that is expected to be below the patient’s reactivity threshold (given in clinic)</w:t>
      </w:r>
      <w:r w:rsidRPr="00B90CDF">
        <w:rPr>
          <w:szCs w:val="20"/>
        </w:rPr>
        <w:t xml:space="preserve">. </w:t>
      </w:r>
      <w:r>
        <w:rPr>
          <w:szCs w:val="20"/>
        </w:rPr>
        <w:t>For convenience, the up-dosing steps were developed</w:t>
      </w:r>
      <w:r w:rsidRPr="00B90CDF">
        <w:rPr>
          <w:szCs w:val="20"/>
        </w:rPr>
        <w:t xml:space="preserve"> based on easily measurable</w:t>
      </w:r>
      <w:r>
        <w:rPr>
          <w:szCs w:val="20"/>
        </w:rPr>
        <w:t xml:space="preserve"> portions of the Bamba peanut snack. The schedule should be adapted to the food used to remain convenient.</w:t>
      </w:r>
    </w:p>
    <w:p w14:paraId="183F972C" w14:textId="77777777" w:rsidR="00B9256D" w:rsidRPr="00B90CDF" w:rsidRDefault="00B9256D" w:rsidP="00B9256D">
      <w:pPr>
        <w:rPr>
          <w:szCs w:val="20"/>
        </w:rPr>
      </w:pPr>
    </w:p>
    <w:tbl>
      <w:tblPr>
        <w:tblStyle w:val="Grilledutableau"/>
        <w:tblW w:w="0" w:type="auto"/>
        <w:tblLook w:val="04A0" w:firstRow="1" w:lastRow="0" w:firstColumn="1" w:lastColumn="0" w:noHBand="0" w:noVBand="1"/>
      </w:tblPr>
      <w:tblGrid>
        <w:gridCol w:w="1460"/>
        <w:gridCol w:w="1532"/>
        <w:gridCol w:w="1365"/>
        <w:gridCol w:w="1543"/>
      </w:tblGrid>
      <w:tr w:rsidR="00B9256D" w:rsidRPr="00B90CDF" w14:paraId="465F80A6" w14:textId="77777777" w:rsidTr="00DD6410">
        <w:tc>
          <w:tcPr>
            <w:tcW w:w="1460" w:type="dxa"/>
          </w:tcPr>
          <w:p w14:paraId="5A97245C" w14:textId="77777777" w:rsidR="00B9256D" w:rsidRPr="00B90CDF" w:rsidRDefault="00B9256D" w:rsidP="00DD6410">
            <w:pPr>
              <w:jc w:val="center"/>
            </w:pPr>
            <w:r w:rsidRPr="00B90CDF">
              <w:t>Step</w:t>
            </w:r>
          </w:p>
        </w:tc>
        <w:tc>
          <w:tcPr>
            <w:tcW w:w="1532" w:type="dxa"/>
          </w:tcPr>
          <w:p w14:paraId="735AD228" w14:textId="77777777" w:rsidR="00B9256D" w:rsidRPr="00B90CDF" w:rsidRDefault="00B9256D" w:rsidP="00DD6410">
            <w:pPr>
              <w:jc w:val="center"/>
            </w:pPr>
            <w:r w:rsidRPr="00B90CDF">
              <w:t>Protein amount</w:t>
            </w:r>
          </w:p>
        </w:tc>
        <w:tc>
          <w:tcPr>
            <w:tcW w:w="1365" w:type="dxa"/>
          </w:tcPr>
          <w:p w14:paraId="7E3D4895" w14:textId="77777777" w:rsidR="00B9256D" w:rsidRPr="00B90CDF" w:rsidRDefault="00B9256D" w:rsidP="00DD6410">
            <w:pPr>
              <w:jc w:val="center"/>
            </w:pPr>
          </w:p>
        </w:tc>
        <w:tc>
          <w:tcPr>
            <w:tcW w:w="1543" w:type="dxa"/>
          </w:tcPr>
          <w:p w14:paraId="1016664E" w14:textId="77777777" w:rsidR="00B9256D" w:rsidRPr="00B90CDF" w:rsidRDefault="00B9256D" w:rsidP="00DD6410">
            <w:pPr>
              <w:jc w:val="center"/>
            </w:pPr>
            <w:r w:rsidRPr="00B90CDF">
              <w:t>% increase</w:t>
            </w:r>
          </w:p>
        </w:tc>
      </w:tr>
      <w:tr w:rsidR="00B9256D" w:rsidRPr="00B90CDF" w14:paraId="45C4D20B" w14:textId="77777777" w:rsidTr="00DD6410">
        <w:tc>
          <w:tcPr>
            <w:tcW w:w="1460" w:type="dxa"/>
          </w:tcPr>
          <w:p w14:paraId="58D730A0" w14:textId="77777777" w:rsidR="00B9256D" w:rsidRPr="00B90CDF" w:rsidRDefault="00B9256D" w:rsidP="00DD6410">
            <w:pPr>
              <w:jc w:val="center"/>
            </w:pPr>
            <w:r w:rsidRPr="00B90CDF">
              <w:t>1</w:t>
            </w:r>
          </w:p>
        </w:tc>
        <w:tc>
          <w:tcPr>
            <w:tcW w:w="1532" w:type="dxa"/>
          </w:tcPr>
          <w:p w14:paraId="52715F89" w14:textId="77777777" w:rsidR="00B9256D" w:rsidRPr="00B90CDF" w:rsidRDefault="00B9256D" w:rsidP="00DD6410">
            <w:pPr>
              <w:jc w:val="center"/>
            </w:pPr>
            <w:r w:rsidRPr="00B90CDF">
              <w:t>10 mg</w:t>
            </w:r>
          </w:p>
        </w:tc>
        <w:tc>
          <w:tcPr>
            <w:tcW w:w="1365" w:type="dxa"/>
          </w:tcPr>
          <w:p w14:paraId="626AFCCF" w14:textId="77777777" w:rsidR="00B9256D" w:rsidRPr="00B90CDF" w:rsidRDefault="00B9256D" w:rsidP="00DD6410">
            <w:pPr>
              <w:jc w:val="center"/>
            </w:pPr>
            <w:r w:rsidRPr="00B90CDF">
              <w:t>1/8 sticks</w:t>
            </w:r>
          </w:p>
        </w:tc>
        <w:tc>
          <w:tcPr>
            <w:tcW w:w="1543" w:type="dxa"/>
          </w:tcPr>
          <w:p w14:paraId="3D717C92" w14:textId="77777777" w:rsidR="00B9256D" w:rsidRPr="00B90CDF" w:rsidRDefault="00B9256D" w:rsidP="00DD6410">
            <w:pPr>
              <w:jc w:val="center"/>
            </w:pPr>
            <w:r w:rsidRPr="00B90CDF">
              <w:t>-</w:t>
            </w:r>
          </w:p>
        </w:tc>
      </w:tr>
      <w:tr w:rsidR="00B9256D" w:rsidRPr="00B90CDF" w14:paraId="6808405D" w14:textId="77777777" w:rsidTr="00DD6410">
        <w:tc>
          <w:tcPr>
            <w:tcW w:w="1460" w:type="dxa"/>
          </w:tcPr>
          <w:p w14:paraId="2ABAC424" w14:textId="77777777" w:rsidR="00B9256D" w:rsidRPr="00B90CDF" w:rsidRDefault="00B9256D" w:rsidP="00DD6410">
            <w:pPr>
              <w:jc w:val="center"/>
            </w:pPr>
            <w:r w:rsidRPr="00B90CDF">
              <w:t>2</w:t>
            </w:r>
          </w:p>
        </w:tc>
        <w:tc>
          <w:tcPr>
            <w:tcW w:w="1532" w:type="dxa"/>
          </w:tcPr>
          <w:p w14:paraId="5A03723E" w14:textId="77777777" w:rsidR="00B9256D" w:rsidRPr="00B90CDF" w:rsidRDefault="00B9256D" w:rsidP="00DD6410">
            <w:pPr>
              <w:jc w:val="center"/>
            </w:pPr>
            <w:r w:rsidRPr="00B90CDF">
              <w:t>20 mg</w:t>
            </w:r>
          </w:p>
        </w:tc>
        <w:tc>
          <w:tcPr>
            <w:tcW w:w="1365" w:type="dxa"/>
          </w:tcPr>
          <w:p w14:paraId="51429435" w14:textId="77777777" w:rsidR="00B9256D" w:rsidRPr="00B90CDF" w:rsidRDefault="00B9256D" w:rsidP="00DD6410">
            <w:pPr>
              <w:jc w:val="center"/>
            </w:pPr>
            <w:r w:rsidRPr="00B90CDF">
              <w:t>¼ sticks</w:t>
            </w:r>
          </w:p>
        </w:tc>
        <w:tc>
          <w:tcPr>
            <w:tcW w:w="1543" w:type="dxa"/>
          </w:tcPr>
          <w:p w14:paraId="023C8D60" w14:textId="77777777" w:rsidR="00B9256D" w:rsidRPr="00B90CDF" w:rsidRDefault="00B9256D" w:rsidP="00DD6410">
            <w:pPr>
              <w:jc w:val="center"/>
            </w:pPr>
            <w:r w:rsidRPr="00B90CDF">
              <w:t>100%</w:t>
            </w:r>
          </w:p>
        </w:tc>
      </w:tr>
      <w:tr w:rsidR="00B9256D" w:rsidRPr="00B90CDF" w14:paraId="75224C3B" w14:textId="77777777" w:rsidTr="00DD6410">
        <w:tc>
          <w:tcPr>
            <w:tcW w:w="1460" w:type="dxa"/>
          </w:tcPr>
          <w:p w14:paraId="1F9A1B3D" w14:textId="77777777" w:rsidR="00B9256D" w:rsidRPr="00B90CDF" w:rsidRDefault="00B9256D" w:rsidP="00DD6410">
            <w:pPr>
              <w:jc w:val="center"/>
            </w:pPr>
            <w:r w:rsidRPr="00B90CDF">
              <w:t>3</w:t>
            </w:r>
          </w:p>
        </w:tc>
        <w:tc>
          <w:tcPr>
            <w:tcW w:w="1532" w:type="dxa"/>
          </w:tcPr>
          <w:p w14:paraId="7613A968" w14:textId="77777777" w:rsidR="00B9256D" w:rsidRPr="00B90CDF" w:rsidRDefault="00B9256D" w:rsidP="00DD6410">
            <w:pPr>
              <w:jc w:val="center"/>
            </w:pPr>
            <w:r w:rsidRPr="00B90CDF">
              <w:t>40 mg</w:t>
            </w:r>
          </w:p>
        </w:tc>
        <w:tc>
          <w:tcPr>
            <w:tcW w:w="1365" w:type="dxa"/>
          </w:tcPr>
          <w:p w14:paraId="6B56E819" w14:textId="77777777" w:rsidR="00B9256D" w:rsidRPr="00B90CDF" w:rsidRDefault="00B9256D" w:rsidP="00DD6410">
            <w:pPr>
              <w:jc w:val="center"/>
            </w:pPr>
            <w:r w:rsidRPr="00B90CDF">
              <w:t>½ sticks</w:t>
            </w:r>
          </w:p>
        </w:tc>
        <w:tc>
          <w:tcPr>
            <w:tcW w:w="1543" w:type="dxa"/>
          </w:tcPr>
          <w:p w14:paraId="001307E3" w14:textId="77777777" w:rsidR="00B9256D" w:rsidRPr="00B90CDF" w:rsidRDefault="00B9256D" w:rsidP="00DD6410">
            <w:pPr>
              <w:jc w:val="center"/>
            </w:pPr>
            <w:r w:rsidRPr="00B90CDF">
              <w:t>100%</w:t>
            </w:r>
          </w:p>
        </w:tc>
      </w:tr>
      <w:tr w:rsidR="00B9256D" w:rsidRPr="00B90CDF" w14:paraId="186CF7E7" w14:textId="77777777" w:rsidTr="00DD6410">
        <w:tc>
          <w:tcPr>
            <w:tcW w:w="1460" w:type="dxa"/>
          </w:tcPr>
          <w:p w14:paraId="3FD35930" w14:textId="77777777" w:rsidR="00B9256D" w:rsidRPr="00B90CDF" w:rsidRDefault="00B9256D" w:rsidP="00DD6410">
            <w:pPr>
              <w:jc w:val="center"/>
            </w:pPr>
            <w:r w:rsidRPr="00B90CDF">
              <w:t>4</w:t>
            </w:r>
          </w:p>
        </w:tc>
        <w:tc>
          <w:tcPr>
            <w:tcW w:w="1532" w:type="dxa"/>
          </w:tcPr>
          <w:p w14:paraId="2A116154" w14:textId="77777777" w:rsidR="00B9256D" w:rsidRPr="00B90CDF" w:rsidRDefault="00B9256D" w:rsidP="00DD6410">
            <w:pPr>
              <w:jc w:val="center"/>
            </w:pPr>
            <w:r w:rsidRPr="00B90CDF">
              <w:t>80 mg</w:t>
            </w:r>
          </w:p>
        </w:tc>
        <w:tc>
          <w:tcPr>
            <w:tcW w:w="1365" w:type="dxa"/>
          </w:tcPr>
          <w:p w14:paraId="77CF93A7" w14:textId="77777777" w:rsidR="00B9256D" w:rsidRPr="00B90CDF" w:rsidRDefault="00B9256D" w:rsidP="00DD6410">
            <w:pPr>
              <w:jc w:val="center"/>
            </w:pPr>
            <w:r w:rsidRPr="00B90CDF">
              <w:t>1 sticks</w:t>
            </w:r>
          </w:p>
        </w:tc>
        <w:tc>
          <w:tcPr>
            <w:tcW w:w="1543" w:type="dxa"/>
          </w:tcPr>
          <w:p w14:paraId="71605A16" w14:textId="77777777" w:rsidR="00B9256D" w:rsidRPr="00B90CDF" w:rsidRDefault="00B9256D" w:rsidP="00DD6410">
            <w:pPr>
              <w:jc w:val="center"/>
            </w:pPr>
            <w:r w:rsidRPr="00B90CDF">
              <w:t>100%</w:t>
            </w:r>
          </w:p>
        </w:tc>
      </w:tr>
      <w:tr w:rsidR="00B9256D" w:rsidRPr="00B90CDF" w14:paraId="4201C464" w14:textId="77777777" w:rsidTr="00DD6410">
        <w:tc>
          <w:tcPr>
            <w:tcW w:w="1460" w:type="dxa"/>
          </w:tcPr>
          <w:p w14:paraId="276F20C7" w14:textId="77777777" w:rsidR="00B9256D" w:rsidRPr="00B90CDF" w:rsidRDefault="00B9256D" w:rsidP="00DD6410">
            <w:pPr>
              <w:jc w:val="center"/>
            </w:pPr>
            <w:r w:rsidRPr="00B90CDF">
              <w:t>5</w:t>
            </w:r>
          </w:p>
        </w:tc>
        <w:tc>
          <w:tcPr>
            <w:tcW w:w="1532" w:type="dxa"/>
          </w:tcPr>
          <w:p w14:paraId="6D492D2F" w14:textId="77777777" w:rsidR="00B9256D" w:rsidRPr="00B90CDF" w:rsidRDefault="00B9256D" w:rsidP="00DD6410">
            <w:pPr>
              <w:jc w:val="center"/>
            </w:pPr>
            <w:r w:rsidRPr="00B90CDF">
              <w:t>120 mg</w:t>
            </w:r>
          </w:p>
        </w:tc>
        <w:tc>
          <w:tcPr>
            <w:tcW w:w="1365" w:type="dxa"/>
          </w:tcPr>
          <w:p w14:paraId="2B575B70" w14:textId="77777777" w:rsidR="00B9256D" w:rsidRPr="00B90CDF" w:rsidRDefault="00B9256D" w:rsidP="00DD6410">
            <w:pPr>
              <w:jc w:val="center"/>
            </w:pPr>
            <w:r w:rsidRPr="00B90CDF">
              <w:t>1 ½ sticks</w:t>
            </w:r>
          </w:p>
        </w:tc>
        <w:tc>
          <w:tcPr>
            <w:tcW w:w="1543" w:type="dxa"/>
          </w:tcPr>
          <w:p w14:paraId="515B98CD" w14:textId="77777777" w:rsidR="00B9256D" w:rsidRPr="00B90CDF" w:rsidRDefault="00B9256D" w:rsidP="00DD6410">
            <w:pPr>
              <w:jc w:val="center"/>
            </w:pPr>
            <w:r w:rsidRPr="00B90CDF">
              <w:t>50%</w:t>
            </w:r>
          </w:p>
        </w:tc>
      </w:tr>
      <w:tr w:rsidR="00B9256D" w:rsidRPr="00B90CDF" w14:paraId="446B3B55" w14:textId="77777777" w:rsidTr="00DD6410">
        <w:tc>
          <w:tcPr>
            <w:tcW w:w="1460" w:type="dxa"/>
          </w:tcPr>
          <w:p w14:paraId="58D81AF3" w14:textId="77777777" w:rsidR="00B9256D" w:rsidRPr="00B90CDF" w:rsidRDefault="00B9256D" w:rsidP="00DD6410">
            <w:pPr>
              <w:jc w:val="center"/>
            </w:pPr>
            <w:r w:rsidRPr="00B90CDF">
              <w:t>6</w:t>
            </w:r>
          </w:p>
        </w:tc>
        <w:tc>
          <w:tcPr>
            <w:tcW w:w="1532" w:type="dxa"/>
          </w:tcPr>
          <w:p w14:paraId="758EC852" w14:textId="77777777" w:rsidR="00B9256D" w:rsidRPr="00B90CDF" w:rsidRDefault="00B9256D" w:rsidP="00DD6410">
            <w:pPr>
              <w:jc w:val="center"/>
            </w:pPr>
            <w:r w:rsidRPr="00B90CDF">
              <w:t>160 mg</w:t>
            </w:r>
          </w:p>
        </w:tc>
        <w:tc>
          <w:tcPr>
            <w:tcW w:w="1365" w:type="dxa"/>
          </w:tcPr>
          <w:p w14:paraId="01A7EF26" w14:textId="77777777" w:rsidR="00B9256D" w:rsidRPr="00B90CDF" w:rsidRDefault="00B9256D" w:rsidP="00DD6410">
            <w:pPr>
              <w:jc w:val="center"/>
            </w:pPr>
            <w:r w:rsidRPr="00B90CDF">
              <w:t>2 sticks</w:t>
            </w:r>
          </w:p>
        </w:tc>
        <w:tc>
          <w:tcPr>
            <w:tcW w:w="1543" w:type="dxa"/>
          </w:tcPr>
          <w:p w14:paraId="228E33F0" w14:textId="77777777" w:rsidR="00B9256D" w:rsidRPr="00B90CDF" w:rsidRDefault="00B9256D" w:rsidP="00DD6410">
            <w:pPr>
              <w:jc w:val="center"/>
            </w:pPr>
            <w:r w:rsidRPr="00B90CDF">
              <w:t>33%</w:t>
            </w:r>
          </w:p>
        </w:tc>
      </w:tr>
      <w:tr w:rsidR="00B9256D" w:rsidRPr="00B90CDF" w14:paraId="0F3CC990" w14:textId="77777777" w:rsidTr="00DD6410">
        <w:tc>
          <w:tcPr>
            <w:tcW w:w="1460" w:type="dxa"/>
          </w:tcPr>
          <w:p w14:paraId="60CFF33F" w14:textId="77777777" w:rsidR="00B9256D" w:rsidRPr="00B90CDF" w:rsidRDefault="00B9256D" w:rsidP="00DD6410">
            <w:pPr>
              <w:jc w:val="center"/>
            </w:pPr>
            <w:r w:rsidRPr="00B90CDF">
              <w:t>7</w:t>
            </w:r>
          </w:p>
        </w:tc>
        <w:tc>
          <w:tcPr>
            <w:tcW w:w="1532" w:type="dxa"/>
          </w:tcPr>
          <w:p w14:paraId="24B3A56F" w14:textId="77777777" w:rsidR="00B9256D" w:rsidRPr="00B90CDF" w:rsidRDefault="00B9256D" w:rsidP="00DD6410">
            <w:pPr>
              <w:jc w:val="center"/>
            </w:pPr>
            <w:r w:rsidRPr="00B90CDF">
              <w:t>240 mg</w:t>
            </w:r>
          </w:p>
        </w:tc>
        <w:tc>
          <w:tcPr>
            <w:tcW w:w="1365" w:type="dxa"/>
          </w:tcPr>
          <w:p w14:paraId="1ADE5C3B" w14:textId="77777777" w:rsidR="00B9256D" w:rsidRPr="00B90CDF" w:rsidRDefault="00B9256D" w:rsidP="00DD6410">
            <w:pPr>
              <w:jc w:val="center"/>
            </w:pPr>
            <w:r w:rsidRPr="00B90CDF">
              <w:t>3 sticks</w:t>
            </w:r>
          </w:p>
        </w:tc>
        <w:tc>
          <w:tcPr>
            <w:tcW w:w="1543" w:type="dxa"/>
          </w:tcPr>
          <w:p w14:paraId="5F851328" w14:textId="77777777" w:rsidR="00B9256D" w:rsidRPr="00B90CDF" w:rsidRDefault="00B9256D" w:rsidP="00DD6410">
            <w:pPr>
              <w:jc w:val="center"/>
            </w:pPr>
            <w:r w:rsidRPr="00B90CDF">
              <w:t>50%</w:t>
            </w:r>
          </w:p>
        </w:tc>
      </w:tr>
      <w:tr w:rsidR="00B9256D" w:rsidRPr="00B90CDF" w14:paraId="3D086F3B" w14:textId="77777777" w:rsidTr="00DD6410">
        <w:tc>
          <w:tcPr>
            <w:tcW w:w="1460" w:type="dxa"/>
          </w:tcPr>
          <w:p w14:paraId="2A0D5F99" w14:textId="77777777" w:rsidR="00B9256D" w:rsidRPr="00B90CDF" w:rsidRDefault="00B9256D" w:rsidP="00DD6410">
            <w:pPr>
              <w:jc w:val="center"/>
            </w:pPr>
            <w:r w:rsidRPr="00B90CDF">
              <w:t>8</w:t>
            </w:r>
          </w:p>
        </w:tc>
        <w:tc>
          <w:tcPr>
            <w:tcW w:w="1532" w:type="dxa"/>
          </w:tcPr>
          <w:p w14:paraId="5E193298" w14:textId="77777777" w:rsidR="00B9256D" w:rsidRPr="00B90CDF" w:rsidRDefault="00B9256D" w:rsidP="00DD6410">
            <w:pPr>
              <w:jc w:val="center"/>
            </w:pPr>
            <w:r w:rsidRPr="00B90CDF">
              <w:t>320 mg</w:t>
            </w:r>
          </w:p>
        </w:tc>
        <w:tc>
          <w:tcPr>
            <w:tcW w:w="1365" w:type="dxa"/>
          </w:tcPr>
          <w:p w14:paraId="07B6CC09" w14:textId="77777777" w:rsidR="00B9256D" w:rsidRPr="00B90CDF" w:rsidRDefault="00B9256D" w:rsidP="00DD6410">
            <w:pPr>
              <w:jc w:val="center"/>
            </w:pPr>
            <w:r w:rsidRPr="00B90CDF">
              <w:t>4 sticks</w:t>
            </w:r>
          </w:p>
        </w:tc>
        <w:tc>
          <w:tcPr>
            <w:tcW w:w="1543" w:type="dxa"/>
          </w:tcPr>
          <w:p w14:paraId="0ABE2E72" w14:textId="77777777" w:rsidR="00B9256D" w:rsidRPr="00B90CDF" w:rsidRDefault="00B9256D" w:rsidP="00DD6410">
            <w:pPr>
              <w:jc w:val="center"/>
            </w:pPr>
            <w:r w:rsidRPr="00B90CDF">
              <w:t>33%</w:t>
            </w:r>
          </w:p>
        </w:tc>
      </w:tr>
    </w:tbl>
    <w:p w14:paraId="079FFD88" w14:textId="77777777" w:rsidR="00B9256D" w:rsidRPr="00B90CDF" w:rsidRDefault="00B9256D" w:rsidP="00B9256D">
      <w:pPr>
        <w:rPr>
          <w:szCs w:val="20"/>
        </w:rPr>
      </w:pPr>
      <w:r w:rsidRPr="00B90CDF">
        <w:rPr>
          <w:szCs w:val="20"/>
        </w:rPr>
        <w:br w:type="page"/>
      </w:r>
    </w:p>
    <w:p w14:paraId="1FCE0EBE" w14:textId="77777777" w:rsidR="00B9256D" w:rsidRPr="00B90CDF" w:rsidRDefault="00B9256D" w:rsidP="00B9256D">
      <w:pPr>
        <w:pStyle w:val="Titre3"/>
      </w:pPr>
      <w:bookmarkStart w:id="115" w:name="_Toc27487047"/>
      <w:bookmarkStart w:id="116" w:name="_Toc27666887"/>
      <w:r w:rsidRPr="00B90CDF">
        <w:lastRenderedPageBreak/>
        <w:t xml:space="preserve">Individualized symptom-driven </w:t>
      </w:r>
      <w:r>
        <w:t>up-dosing</w:t>
      </w:r>
      <w:bookmarkEnd w:id="115"/>
      <w:bookmarkEnd w:id="116"/>
    </w:p>
    <w:p w14:paraId="3F185BAD" w14:textId="77777777" w:rsidR="00B9256D" w:rsidRDefault="00B9256D" w:rsidP="00B9256D">
      <w:pPr>
        <w:rPr>
          <w:szCs w:val="20"/>
        </w:rPr>
      </w:pPr>
    </w:p>
    <w:p w14:paraId="2481CEB8" w14:textId="77777777" w:rsidR="00B9256D" w:rsidRPr="00B90CDF" w:rsidRDefault="00B9256D" w:rsidP="00B9256D">
      <w:pPr>
        <w:rPr>
          <w:szCs w:val="20"/>
        </w:rPr>
      </w:pPr>
      <w:r w:rsidRPr="00B90CDF">
        <w:rPr>
          <w:szCs w:val="20"/>
        </w:rPr>
        <w:t xml:space="preserve">This approach consists </w:t>
      </w:r>
      <w:r>
        <w:rPr>
          <w:szCs w:val="20"/>
        </w:rPr>
        <w:t xml:space="preserve">of </w:t>
      </w:r>
      <w:r w:rsidRPr="00B90CDF">
        <w:rPr>
          <w:szCs w:val="20"/>
        </w:rPr>
        <w:t xml:space="preserve">individualizing </w:t>
      </w:r>
      <w:r>
        <w:rPr>
          <w:szCs w:val="20"/>
        </w:rPr>
        <w:t>up-dosing</w:t>
      </w:r>
      <w:r w:rsidRPr="00B90CDF">
        <w:rPr>
          <w:szCs w:val="20"/>
        </w:rPr>
        <w:t xml:space="preserve"> spee</w:t>
      </w:r>
      <w:r>
        <w:rPr>
          <w:szCs w:val="20"/>
        </w:rPr>
        <w:t>d according to patient tolerance</w:t>
      </w:r>
      <w:r w:rsidRPr="00B90CDF">
        <w:rPr>
          <w:szCs w:val="20"/>
        </w:rPr>
        <w:t>.</w:t>
      </w:r>
      <w:r>
        <w:rPr>
          <w:szCs w:val="20"/>
        </w:rPr>
        <w:t xml:space="preserve"> There is no predetermined schedule.</w:t>
      </w:r>
      <w:r w:rsidRPr="00B90CDF">
        <w:rPr>
          <w:szCs w:val="20"/>
        </w:rPr>
        <w:t xml:space="preserve"> Home dosing </w:t>
      </w:r>
      <w:r>
        <w:rPr>
          <w:szCs w:val="20"/>
        </w:rPr>
        <w:t xml:space="preserve">is </w:t>
      </w:r>
      <w:r w:rsidRPr="00B90CDF">
        <w:rPr>
          <w:szCs w:val="20"/>
        </w:rPr>
        <w:t>start</w:t>
      </w:r>
      <w:r>
        <w:rPr>
          <w:szCs w:val="20"/>
        </w:rPr>
        <w:t>ed</w:t>
      </w:r>
      <w:r w:rsidRPr="00B90CDF">
        <w:rPr>
          <w:szCs w:val="20"/>
        </w:rPr>
        <w:t xml:space="preserve"> at th</w:t>
      </w:r>
      <w:r>
        <w:rPr>
          <w:szCs w:val="20"/>
        </w:rPr>
        <w:t xml:space="preserve">e highest tolerated dose from an </w:t>
      </w:r>
      <w:r w:rsidRPr="00B90CDF">
        <w:rPr>
          <w:szCs w:val="20"/>
        </w:rPr>
        <w:t>initial escalation</w:t>
      </w:r>
      <w:r>
        <w:rPr>
          <w:szCs w:val="20"/>
        </w:rPr>
        <w:t xml:space="preserve"> customized based on patient’s baseline allergy profile (i.e. allergy testing, previous challenges or clinical reactions) and personal tolerance to the risk of reacting on that first introduction.</w:t>
      </w:r>
    </w:p>
    <w:p w14:paraId="22E43EA4" w14:textId="77777777" w:rsidR="00B9256D" w:rsidRDefault="00B9256D" w:rsidP="00B9256D">
      <w:pPr>
        <w:rPr>
          <w:b/>
          <w:szCs w:val="20"/>
        </w:rPr>
      </w:pPr>
    </w:p>
    <w:p w14:paraId="2943CC3B" w14:textId="77777777" w:rsidR="00B9256D" w:rsidRPr="00B90CDF" w:rsidRDefault="00B9256D" w:rsidP="00B9256D">
      <w:pPr>
        <w:rPr>
          <w:b/>
          <w:szCs w:val="20"/>
        </w:rPr>
      </w:pPr>
      <w:r w:rsidRPr="00B90CDF">
        <w:rPr>
          <w:b/>
          <w:szCs w:val="20"/>
        </w:rPr>
        <w:t>Intervals between dosing visits</w:t>
      </w:r>
    </w:p>
    <w:p w14:paraId="28FEC52F" w14:textId="77777777" w:rsidR="00B9256D" w:rsidRPr="00B90CDF" w:rsidRDefault="00B9256D" w:rsidP="00B9256D">
      <w:pPr>
        <w:rPr>
          <w:szCs w:val="20"/>
        </w:rPr>
      </w:pPr>
      <w:r>
        <w:rPr>
          <w:szCs w:val="20"/>
        </w:rPr>
        <w:t>The</w:t>
      </w:r>
      <w:r w:rsidRPr="00B90CDF">
        <w:rPr>
          <w:szCs w:val="20"/>
        </w:rPr>
        <w:t xml:space="preserve"> approach generally assumes constant intervals between up-dosing visits (2 weeks to 3 months). In some patients, longer intervals may improve chance</w:t>
      </w:r>
      <w:r>
        <w:rPr>
          <w:szCs w:val="20"/>
        </w:rPr>
        <w:t>s</w:t>
      </w:r>
      <w:r w:rsidRPr="00B90CDF">
        <w:rPr>
          <w:szCs w:val="20"/>
        </w:rPr>
        <w:t xml:space="preserve"> of tolerating a given escalation but the extent to which length of interval between up-dosing visits contributes to preparedness for next escalation is unknown and most likely varies between patients.  At a minimum, new symptoms from the previous escalation should have abated before proceeding with the next escalation.  Greater intervals between intervals can also contribute to decreasing the logistical burden of therapy for patients and providers.</w:t>
      </w:r>
    </w:p>
    <w:p w14:paraId="50DF5611" w14:textId="77777777" w:rsidR="00B9256D" w:rsidRPr="00B90CDF" w:rsidRDefault="00B9256D" w:rsidP="00B9256D">
      <w:pPr>
        <w:rPr>
          <w:szCs w:val="20"/>
        </w:rPr>
      </w:pPr>
    </w:p>
    <w:p w14:paraId="22F5BAA5" w14:textId="77777777" w:rsidR="00B9256D" w:rsidRPr="00B90CDF" w:rsidRDefault="00B9256D" w:rsidP="00B9256D">
      <w:pPr>
        <w:rPr>
          <w:b/>
          <w:szCs w:val="20"/>
          <w:u w:val="single"/>
        </w:rPr>
      </w:pPr>
      <w:r w:rsidRPr="00B90CDF">
        <w:rPr>
          <w:b/>
          <w:szCs w:val="20"/>
          <w:u w:val="single"/>
        </w:rPr>
        <w:t>First up-dosing visit:</w:t>
      </w:r>
    </w:p>
    <w:p w14:paraId="48061812" w14:textId="77777777" w:rsidR="00B9256D" w:rsidRPr="00B90CDF" w:rsidRDefault="00B9256D" w:rsidP="00B9256D">
      <w:pPr>
        <w:rPr>
          <w:szCs w:val="20"/>
        </w:rPr>
      </w:pPr>
      <w:r>
        <w:rPr>
          <w:szCs w:val="20"/>
        </w:rPr>
        <w:t>When the</w:t>
      </w:r>
      <w:r w:rsidRPr="00B90CDF">
        <w:rPr>
          <w:szCs w:val="20"/>
        </w:rPr>
        <w:t xml:space="preserve"> </w:t>
      </w:r>
      <w:r>
        <w:rPr>
          <w:szCs w:val="20"/>
        </w:rPr>
        <w:t xml:space="preserve">starting dose was well tolerated, both in clinic and </w:t>
      </w:r>
      <w:r w:rsidRPr="00B90CDF">
        <w:rPr>
          <w:szCs w:val="20"/>
        </w:rPr>
        <w:t xml:space="preserve">at home, </w:t>
      </w:r>
      <w:r>
        <w:rPr>
          <w:szCs w:val="20"/>
        </w:rPr>
        <w:t>the first up-dosing visit will usually consist of an attempt to double the dose</w:t>
      </w:r>
      <w:r w:rsidRPr="00B90CDF">
        <w:rPr>
          <w:szCs w:val="20"/>
        </w:rPr>
        <w:t xml:space="preserve"> (+100%).  An additional +100%</w:t>
      </w:r>
      <w:r>
        <w:rPr>
          <w:szCs w:val="20"/>
        </w:rPr>
        <w:t xml:space="preserve"> can be added 30 minutes later during the</w:t>
      </w:r>
      <w:r w:rsidRPr="00B90CDF">
        <w:rPr>
          <w:szCs w:val="20"/>
        </w:rPr>
        <w:t xml:space="preserve"> same visit if </w:t>
      </w:r>
      <w:r>
        <w:rPr>
          <w:szCs w:val="20"/>
        </w:rPr>
        <w:t xml:space="preserve">it was </w:t>
      </w:r>
      <w:r w:rsidRPr="00B90CDF">
        <w:rPr>
          <w:szCs w:val="20"/>
        </w:rPr>
        <w:t xml:space="preserve">well tolerated, for a total +200% escalation. </w:t>
      </w:r>
      <w:r>
        <w:rPr>
          <w:szCs w:val="20"/>
        </w:rPr>
        <w:t xml:space="preserve">A more conservative initial increment of +50% </w:t>
      </w:r>
      <w:r w:rsidRPr="00B90CDF">
        <w:rPr>
          <w:szCs w:val="20"/>
        </w:rPr>
        <w:t xml:space="preserve">can also be considered based on </w:t>
      </w:r>
      <w:r>
        <w:rPr>
          <w:szCs w:val="20"/>
        </w:rPr>
        <w:t xml:space="preserve">specific </w:t>
      </w:r>
      <w:r w:rsidRPr="00B90CDF">
        <w:rPr>
          <w:szCs w:val="20"/>
        </w:rPr>
        <w:t xml:space="preserve">context and shared-decision making. </w:t>
      </w:r>
    </w:p>
    <w:p w14:paraId="2CD632FF" w14:textId="2A8ED577" w:rsidR="00B9256D" w:rsidRPr="00B90CDF" w:rsidRDefault="00B9256D" w:rsidP="00B9256D">
      <w:pPr>
        <w:ind w:left="426"/>
        <w:rPr>
          <w:i/>
          <w:szCs w:val="20"/>
        </w:rPr>
      </w:pPr>
      <w:r w:rsidRPr="00B90CDF">
        <w:rPr>
          <w:b/>
          <w:i/>
          <w:szCs w:val="20"/>
        </w:rPr>
        <w:t>Example</w:t>
      </w:r>
      <w:r w:rsidR="00867C57">
        <w:rPr>
          <w:b/>
          <w:i/>
          <w:szCs w:val="20"/>
        </w:rPr>
        <w:t xml:space="preserve"> A</w:t>
      </w:r>
      <w:r w:rsidRPr="00B90CDF">
        <w:rPr>
          <w:b/>
          <w:i/>
          <w:szCs w:val="20"/>
        </w:rPr>
        <w:t>:</w:t>
      </w:r>
      <w:r w:rsidRPr="00B90CDF">
        <w:rPr>
          <w:i/>
          <w:szCs w:val="20"/>
        </w:rPr>
        <w:t xml:space="preserve"> First up-dosing after starting OIT at a daily dose of 10mg.</w:t>
      </w:r>
    </w:p>
    <w:tbl>
      <w:tblPr>
        <w:tblStyle w:val="Grilledutableau"/>
        <w:tblW w:w="0" w:type="auto"/>
        <w:tblLook w:val="04A0" w:firstRow="1" w:lastRow="0" w:firstColumn="1" w:lastColumn="0" w:noHBand="0" w:noVBand="1"/>
      </w:tblPr>
      <w:tblGrid>
        <w:gridCol w:w="1526"/>
        <w:gridCol w:w="1585"/>
        <w:gridCol w:w="1858"/>
        <w:gridCol w:w="1921"/>
      </w:tblGrid>
      <w:tr w:rsidR="00B9256D" w:rsidRPr="00B90CDF" w14:paraId="3831DC83" w14:textId="77777777" w:rsidTr="00DD6410">
        <w:tc>
          <w:tcPr>
            <w:tcW w:w="1526" w:type="dxa"/>
            <w:shd w:val="clear" w:color="auto" w:fill="F2F2F2" w:themeFill="background1" w:themeFillShade="F2"/>
          </w:tcPr>
          <w:p w14:paraId="306F2CEA" w14:textId="77777777" w:rsidR="00B9256D" w:rsidRPr="00B90CDF" w:rsidRDefault="00B9256D" w:rsidP="00DD6410">
            <w:pPr>
              <w:jc w:val="center"/>
            </w:pPr>
            <w:r w:rsidRPr="00B90CDF">
              <w:t>Step</w:t>
            </w:r>
          </w:p>
        </w:tc>
        <w:tc>
          <w:tcPr>
            <w:tcW w:w="1585" w:type="dxa"/>
            <w:shd w:val="clear" w:color="auto" w:fill="F2F2F2" w:themeFill="background1" w:themeFillShade="F2"/>
          </w:tcPr>
          <w:p w14:paraId="341AE367" w14:textId="77777777" w:rsidR="00B9256D" w:rsidRPr="00B90CDF" w:rsidRDefault="00B9256D" w:rsidP="00DD6410">
            <w:pPr>
              <w:jc w:val="center"/>
            </w:pPr>
            <w:r w:rsidRPr="00B90CDF">
              <w:t>Amount</w:t>
            </w:r>
          </w:p>
        </w:tc>
        <w:tc>
          <w:tcPr>
            <w:tcW w:w="1858" w:type="dxa"/>
            <w:shd w:val="clear" w:color="auto" w:fill="F2F2F2" w:themeFill="background1" w:themeFillShade="F2"/>
          </w:tcPr>
          <w:p w14:paraId="0692AA75" w14:textId="77777777" w:rsidR="00B9256D" w:rsidRPr="00B90CDF" w:rsidRDefault="00B9256D" w:rsidP="00DD6410">
            <w:pPr>
              <w:jc w:val="center"/>
            </w:pPr>
            <w:r w:rsidRPr="00B90CDF">
              <w:t>% of current dose</w:t>
            </w:r>
          </w:p>
        </w:tc>
        <w:tc>
          <w:tcPr>
            <w:tcW w:w="1921" w:type="dxa"/>
            <w:shd w:val="clear" w:color="auto" w:fill="F2F2F2" w:themeFill="background1" w:themeFillShade="F2"/>
          </w:tcPr>
          <w:p w14:paraId="43A1FB48" w14:textId="77777777" w:rsidR="00B9256D" w:rsidRPr="00B90CDF" w:rsidRDefault="00B9256D" w:rsidP="00DD6410">
            <w:pPr>
              <w:jc w:val="center"/>
            </w:pPr>
            <w:r w:rsidRPr="00B90CDF">
              <w:t>Cumulative</w:t>
            </w:r>
          </w:p>
        </w:tc>
      </w:tr>
      <w:tr w:rsidR="00B9256D" w:rsidRPr="00B90CDF" w14:paraId="0D7CC033" w14:textId="77777777" w:rsidTr="00DD6410">
        <w:tc>
          <w:tcPr>
            <w:tcW w:w="1526" w:type="dxa"/>
            <w:vMerge w:val="restart"/>
          </w:tcPr>
          <w:p w14:paraId="6BE561E2" w14:textId="77777777" w:rsidR="00B9256D" w:rsidRPr="00B90CDF" w:rsidRDefault="00B9256D" w:rsidP="00DD6410">
            <w:pPr>
              <w:jc w:val="center"/>
            </w:pPr>
            <w:r w:rsidRPr="00B90CDF">
              <w:t>1</w:t>
            </w:r>
          </w:p>
        </w:tc>
        <w:tc>
          <w:tcPr>
            <w:tcW w:w="1585" w:type="dxa"/>
          </w:tcPr>
          <w:p w14:paraId="59E90234" w14:textId="77777777" w:rsidR="00B9256D" w:rsidRPr="00B90CDF" w:rsidRDefault="00B9256D" w:rsidP="00DD6410">
            <w:pPr>
              <w:jc w:val="center"/>
            </w:pPr>
            <w:r w:rsidRPr="00B90CDF">
              <w:t>20 mg</w:t>
            </w:r>
          </w:p>
        </w:tc>
        <w:tc>
          <w:tcPr>
            <w:tcW w:w="1858" w:type="dxa"/>
          </w:tcPr>
          <w:p w14:paraId="5B065C55" w14:textId="77777777" w:rsidR="00B9256D" w:rsidRPr="00B90CDF" w:rsidRDefault="00B9256D" w:rsidP="00DD6410">
            <w:pPr>
              <w:jc w:val="center"/>
            </w:pPr>
            <w:r w:rsidRPr="00B90CDF">
              <w:t>+100%</w:t>
            </w:r>
          </w:p>
        </w:tc>
        <w:tc>
          <w:tcPr>
            <w:tcW w:w="1921" w:type="dxa"/>
          </w:tcPr>
          <w:p w14:paraId="1E1101BF" w14:textId="77777777" w:rsidR="00B9256D" w:rsidRPr="00B90CDF" w:rsidRDefault="00B9256D" w:rsidP="00DD6410">
            <w:pPr>
              <w:jc w:val="center"/>
            </w:pPr>
            <w:r w:rsidRPr="00B90CDF">
              <w:t>20 mg</w:t>
            </w:r>
          </w:p>
        </w:tc>
      </w:tr>
      <w:tr w:rsidR="00B9256D" w:rsidRPr="00B90CDF" w14:paraId="373C0A35" w14:textId="77777777" w:rsidTr="00DD6410">
        <w:tc>
          <w:tcPr>
            <w:tcW w:w="1526" w:type="dxa"/>
            <w:vMerge/>
          </w:tcPr>
          <w:p w14:paraId="05E626C5" w14:textId="77777777" w:rsidR="00B9256D" w:rsidRPr="00B90CDF" w:rsidRDefault="00B9256D" w:rsidP="00DD6410">
            <w:pPr>
              <w:jc w:val="center"/>
            </w:pPr>
          </w:p>
        </w:tc>
        <w:tc>
          <w:tcPr>
            <w:tcW w:w="1585" w:type="dxa"/>
          </w:tcPr>
          <w:p w14:paraId="6969F68E" w14:textId="77777777" w:rsidR="00B9256D" w:rsidRPr="00B90CDF" w:rsidRDefault="00B9256D" w:rsidP="00DD6410">
            <w:pPr>
              <w:jc w:val="center"/>
            </w:pPr>
            <w:r w:rsidRPr="00B90CDF">
              <w:t>10 mg</w:t>
            </w:r>
          </w:p>
        </w:tc>
        <w:tc>
          <w:tcPr>
            <w:tcW w:w="1858" w:type="dxa"/>
          </w:tcPr>
          <w:p w14:paraId="21249F1F" w14:textId="77777777" w:rsidR="00B9256D" w:rsidRPr="00B90CDF" w:rsidRDefault="00B9256D" w:rsidP="00DD6410">
            <w:pPr>
              <w:jc w:val="center"/>
            </w:pPr>
            <w:r w:rsidRPr="00B90CDF">
              <w:t>+100%</w:t>
            </w:r>
          </w:p>
        </w:tc>
        <w:tc>
          <w:tcPr>
            <w:tcW w:w="1921" w:type="dxa"/>
          </w:tcPr>
          <w:p w14:paraId="14F93391" w14:textId="77777777" w:rsidR="00B9256D" w:rsidRPr="00B90CDF" w:rsidRDefault="00B9256D" w:rsidP="00DD6410">
            <w:pPr>
              <w:jc w:val="center"/>
            </w:pPr>
            <w:r w:rsidRPr="00B90CDF">
              <w:t>30 mg</w:t>
            </w:r>
          </w:p>
        </w:tc>
      </w:tr>
    </w:tbl>
    <w:p w14:paraId="44BA3647" w14:textId="77777777" w:rsidR="0024178A" w:rsidRDefault="0024178A" w:rsidP="0024178A">
      <w:pPr>
        <w:rPr>
          <w:b/>
          <w:szCs w:val="20"/>
        </w:rPr>
      </w:pPr>
    </w:p>
    <w:p w14:paraId="2865C750" w14:textId="72A72114" w:rsidR="0024178A" w:rsidRDefault="0024178A" w:rsidP="0024178A">
      <w:pPr>
        <w:rPr>
          <w:szCs w:val="20"/>
        </w:rPr>
      </w:pPr>
      <w:r>
        <w:rPr>
          <w:b/>
          <w:szCs w:val="20"/>
        </w:rPr>
        <w:t>If the escalation i</w:t>
      </w:r>
      <w:r w:rsidRPr="00B90CDF">
        <w:rPr>
          <w:b/>
          <w:szCs w:val="20"/>
        </w:rPr>
        <w:t>s not tolerated</w:t>
      </w:r>
      <w:r>
        <w:rPr>
          <w:b/>
          <w:szCs w:val="20"/>
        </w:rPr>
        <w:t xml:space="preserve"> in clinic</w:t>
      </w:r>
      <w:r w:rsidRPr="00B90CDF">
        <w:rPr>
          <w:b/>
          <w:szCs w:val="20"/>
        </w:rPr>
        <w:t>:</w:t>
      </w:r>
      <w:r w:rsidRPr="00B90CDF">
        <w:rPr>
          <w:szCs w:val="20"/>
        </w:rPr>
        <w:t xml:space="preserve"> </w:t>
      </w:r>
      <w:r>
        <w:rPr>
          <w:szCs w:val="20"/>
        </w:rPr>
        <w:t>Patient should remain on the current dose and rescheduled for an attempt to escalate with half the failed % increment (+50% in the example above, 15 mg). Alternatively, in absence of systemic symptoms to the failed escalation, the patient could also attempt to increase to half the failed % increment at home.</w:t>
      </w:r>
    </w:p>
    <w:p w14:paraId="15606681" w14:textId="77777777" w:rsidR="00B9256D" w:rsidRPr="00B90CDF" w:rsidRDefault="00B9256D" w:rsidP="00B9256D">
      <w:pPr>
        <w:rPr>
          <w:szCs w:val="20"/>
        </w:rPr>
      </w:pPr>
    </w:p>
    <w:p w14:paraId="2E490EC6" w14:textId="77777777" w:rsidR="00B9256D" w:rsidRDefault="00B9256D" w:rsidP="00B9256D">
      <w:pPr>
        <w:rPr>
          <w:b/>
          <w:szCs w:val="20"/>
          <w:u w:val="single"/>
        </w:rPr>
      </w:pPr>
    </w:p>
    <w:p w14:paraId="43C88657" w14:textId="77777777" w:rsidR="00B9256D" w:rsidRPr="00B90CDF" w:rsidRDefault="00B9256D" w:rsidP="00B9256D">
      <w:pPr>
        <w:rPr>
          <w:b/>
          <w:szCs w:val="20"/>
          <w:u w:val="single"/>
        </w:rPr>
      </w:pPr>
      <w:r w:rsidRPr="00B90CDF">
        <w:rPr>
          <w:b/>
          <w:szCs w:val="20"/>
          <w:u w:val="single"/>
        </w:rPr>
        <w:t>Following visits:</w:t>
      </w:r>
    </w:p>
    <w:p w14:paraId="7ED68B39" w14:textId="3CA866F3" w:rsidR="00B9256D" w:rsidRPr="00B90CDF" w:rsidRDefault="00B9256D" w:rsidP="00B9256D">
      <w:pPr>
        <w:rPr>
          <w:szCs w:val="20"/>
        </w:rPr>
      </w:pPr>
      <w:r>
        <w:rPr>
          <w:b/>
          <w:szCs w:val="20"/>
        </w:rPr>
        <w:t xml:space="preserve">If the </w:t>
      </w:r>
      <w:r w:rsidR="00B757D5">
        <w:rPr>
          <w:b/>
          <w:szCs w:val="20"/>
        </w:rPr>
        <w:t xml:space="preserve">dose </w:t>
      </w:r>
      <w:r w:rsidR="00883D16">
        <w:rPr>
          <w:b/>
          <w:szCs w:val="20"/>
        </w:rPr>
        <w:t>was</w:t>
      </w:r>
      <w:r w:rsidR="00B757D5">
        <w:rPr>
          <w:b/>
          <w:szCs w:val="20"/>
        </w:rPr>
        <w:t xml:space="preserve"> well tolerated </w:t>
      </w:r>
      <w:r w:rsidR="008C3680">
        <w:rPr>
          <w:b/>
          <w:szCs w:val="20"/>
        </w:rPr>
        <w:t>at home</w:t>
      </w:r>
      <w:r w:rsidR="002C7139">
        <w:rPr>
          <w:b/>
          <w:szCs w:val="20"/>
        </w:rPr>
        <w:t xml:space="preserve"> since</w:t>
      </w:r>
      <w:r w:rsidR="00B757D5">
        <w:rPr>
          <w:b/>
          <w:szCs w:val="20"/>
        </w:rPr>
        <w:t xml:space="preserve"> the last escalation</w:t>
      </w:r>
      <w:r w:rsidRPr="00B90CDF">
        <w:rPr>
          <w:b/>
          <w:szCs w:val="20"/>
        </w:rPr>
        <w:t xml:space="preserve">: </w:t>
      </w:r>
      <w:r w:rsidRPr="00B90CDF">
        <w:rPr>
          <w:szCs w:val="20"/>
        </w:rPr>
        <w:t xml:space="preserve"> </w:t>
      </w:r>
      <w:r w:rsidR="008C3680">
        <w:rPr>
          <w:szCs w:val="20"/>
        </w:rPr>
        <w:t>The s</w:t>
      </w:r>
      <w:r w:rsidRPr="00B90CDF">
        <w:rPr>
          <w:szCs w:val="20"/>
        </w:rPr>
        <w:t xml:space="preserve">ubsequent escalation should use the same percent increment. </w:t>
      </w:r>
    </w:p>
    <w:p w14:paraId="07A7FED3" w14:textId="28B860C5" w:rsidR="00B9256D" w:rsidRPr="00B90CDF" w:rsidRDefault="00B9256D" w:rsidP="00B9256D">
      <w:pPr>
        <w:ind w:left="426"/>
        <w:rPr>
          <w:i/>
          <w:szCs w:val="20"/>
        </w:rPr>
      </w:pPr>
      <w:r w:rsidRPr="00B90CDF">
        <w:rPr>
          <w:b/>
          <w:i/>
          <w:szCs w:val="20"/>
        </w:rPr>
        <w:t>Example A</w:t>
      </w:r>
      <w:r w:rsidRPr="00B90CDF">
        <w:rPr>
          <w:i/>
          <w:szCs w:val="20"/>
        </w:rPr>
        <w:t xml:space="preserve">: Escalation </w:t>
      </w:r>
      <w:r w:rsidR="008C3680">
        <w:rPr>
          <w:i/>
          <w:szCs w:val="20"/>
        </w:rPr>
        <w:t>to 30 mg (</w:t>
      </w:r>
      <w:r w:rsidRPr="00B90CDF">
        <w:rPr>
          <w:i/>
          <w:szCs w:val="20"/>
        </w:rPr>
        <w:t>+200%</w:t>
      </w:r>
      <w:r w:rsidR="008C3680">
        <w:rPr>
          <w:i/>
          <w:szCs w:val="20"/>
        </w:rPr>
        <w:t>)</w:t>
      </w:r>
      <w:r w:rsidRPr="00B90CDF">
        <w:rPr>
          <w:i/>
          <w:szCs w:val="20"/>
        </w:rPr>
        <w:t xml:space="preserve"> was well tolerated in clinic and at home.</w:t>
      </w:r>
    </w:p>
    <w:tbl>
      <w:tblPr>
        <w:tblStyle w:val="Grilledutableau"/>
        <w:tblW w:w="0" w:type="auto"/>
        <w:tblLook w:val="04A0" w:firstRow="1" w:lastRow="0" w:firstColumn="1" w:lastColumn="0" w:noHBand="0" w:noVBand="1"/>
      </w:tblPr>
      <w:tblGrid>
        <w:gridCol w:w="1980"/>
        <w:gridCol w:w="1726"/>
        <w:gridCol w:w="2072"/>
      </w:tblGrid>
      <w:tr w:rsidR="00B9256D" w:rsidRPr="00B90CDF" w14:paraId="3470F283" w14:textId="77777777" w:rsidTr="00DD6410">
        <w:tc>
          <w:tcPr>
            <w:tcW w:w="1980" w:type="dxa"/>
            <w:shd w:val="clear" w:color="auto" w:fill="F2F2F2" w:themeFill="background1" w:themeFillShade="F2"/>
          </w:tcPr>
          <w:p w14:paraId="52E79488" w14:textId="77777777" w:rsidR="00B9256D" w:rsidRPr="00B90CDF" w:rsidRDefault="00B9256D" w:rsidP="00DD6410">
            <w:pPr>
              <w:jc w:val="center"/>
            </w:pPr>
            <w:r w:rsidRPr="00B90CDF">
              <w:t>Step</w:t>
            </w:r>
          </w:p>
        </w:tc>
        <w:tc>
          <w:tcPr>
            <w:tcW w:w="1726" w:type="dxa"/>
            <w:shd w:val="clear" w:color="auto" w:fill="F2F2F2" w:themeFill="background1" w:themeFillShade="F2"/>
          </w:tcPr>
          <w:p w14:paraId="193A01DF" w14:textId="77777777" w:rsidR="00B9256D" w:rsidRPr="00B90CDF" w:rsidRDefault="00B9256D" w:rsidP="00DD6410">
            <w:pPr>
              <w:jc w:val="center"/>
            </w:pPr>
            <w:r w:rsidRPr="00B90CDF">
              <w:t>Amount</w:t>
            </w:r>
          </w:p>
        </w:tc>
        <w:tc>
          <w:tcPr>
            <w:tcW w:w="2072" w:type="dxa"/>
            <w:shd w:val="clear" w:color="auto" w:fill="F2F2F2" w:themeFill="background1" w:themeFillShade="F2"/>
          </w:tcPr>
          <w:p w14:paraId="61668108" w14:textId="77777777" w:rsidR="00B9256D" w:rsidRPr="00B90CDF" w:rsidRDefault="00B9256D" w:rsidP="00DD6410">
            <w:pPr>
              <w:jc w:val="center"/>
            </w:pPr>
            <w:r w:rsidRPr="00B90CDF">
              <w:t>% of current dose</w:t>
            </w:r>
          </w:p>
        </w:tc>
      </w:tr>
      <w:tr w:rsidR="00B9256D" w:rsidRPr="00B90CDF" w14:paraId="65772A8B" w14:textId="77777777" w:rsidTr="00DD6410">
        <w:tc>
          <w:tcPr>
            <w:tcW w:w="1980" w:type="dxa"/>
          </w:tcPr>
          <w:p w14:paraId="6C1466ED" w14:textId="77777777" w:rsidR="00B9256D" w:rsidRPr="00B90CDF" w:rsidRDefault="00B9256D" w:rsidP="00DD6410">
            <w:pPr>
              <w:jc w:val="center"/>
            </w:pPr>
            <w:r w:rsidRPr="00B90CDF">
              <w:t>2</w:t>
            </w:r>
          </w:p>
        </w:tc>
        <w:tc>
          <w:tcPr>
            <w:tcW w:w="1726" w:type="dxa"/>
          </w:tcPr>
          <w:p w14:paraId="65BD7C0B" w14:textId="77777777" w:rsidR="00B9256D" w:rsidRPr="00B90CDF" w:rsidRDefault="00B9256D" w:rsidP="00DD6410">
            <w:pPr>
              <w:jc w:val="center"/>
            </w:pPr>
            <w:r w:rsidRPr="00B90CDF">
              <w:t>90</w:t>
            </w:r>
          </w:p>
        </w:tc>
        <w:tc>
          <w:tcPr>
            <w:tcW w:w="2072" w:type="dxa"/>
          </w:tcPr>
          <w:p w14:paraId="314CAC35" w14:textId="77777777" w:rsidR="00B9256D" w:rsidRPr="00B90CDF" w:rsidRDefault="00B9256D" w:rsidP="00DD6410">
            <w:pPr>
              <w:jc w:val="center"/>
            </w:pPr>
            <w:r w:rsidRPr="00B90CDF">
              <w:t>+200%</w:t>
            </w:r>
          </w:p>
        </w:tc>
      </w:tr>
      <w:tr w:rsidR="00B9256D" w:rsidRPr="00B90CDF" w14:paraId="45EF79C7" w14:textId="77777777" w:rsidTr="00DD6410">
        <w:tc>
          <w:tcPr>
            <w:tcW w:w="1980" w:type="dxa"/>
          </w:tcPr>
          <w:p w14:paraId="27A806AA" w14:textId="77777777" w:rsidR="00B9256D" w:rsidRPr="00B90CDF" w:rsidRDefault="00B9256D" w:rsidP="00DD6410">
            <w:pPr>
              <w:jc w:val="center"/>
            </w:pPr>
            <w:r w:rsidRPr="00B90CDF">
              <w:t>3</w:t>
            </w:r>
          </w:p>
        </w:tc>
        <w:tc>
          <w:tcPr>
            <w:tcW w:w="1726" w:type="dxa"/>
          </w:tcPr>
          <w:p w14:paraId="74147E5F" w14:textId="77777777" w:rsidR="00B9256D" w:rsidRPr="00B90CDF" w:rsidRDefault="00B9256D" w:rsidP="00DD6410">
            <w:pPr>
              <w:jc w:val="center"/>
            </w:pPr>
            <w:r w:rsidRPr="00B90CDF">
              <w:t>270</w:t>
            </w:r>
          </w:p>
        </w:tc>
        <w:tc>
          <w:tcPr>
            <w:tcW w:w="2072" w:type="dxa"/>
          </w:tcPr>
          <w:p w14:paraId="514101D0" w14:textId="77777777" w:rsidR="00B9256D" w:rsidRPr="00B90CDF" w:rsidRDefault="00B9256D" w:rsidP="00DD6410">
            <w:pPr>
              <w:jc w:val="center"/>
            </w:pPr>
            <w:r w:rsidRPr="00B90CDF">
              <w:t>+200%</w:t>
            </w:r>
          </w:p>
        </w:tc>
      </w:tr>
      <w:tr w:rsidR="00B9256D" w:rsidRPr="00B90CDF" w14:paraId="45C190EA" w14:textId="77777777" w:rsidTr="00DD6410">
        <w:tc>
          <w:tcPr>
            <w:tcW w:w="1980" w:type="dxa"/>
          </w:tcPr>
          <w:p w14:paraId="0F1FB2BE" w14:textId="77777777" w:rsidR="00B9256D" w:rsidRPr="00B90CDF" w:rsidRDefault="00B9256D" w:rsidP="00DD6410">
            <w:pPr>
              <w:jc w:val="center"/>
            </w:pPr>
            <w:r w:rsidRPr="00B90CDF">
              <w:t>4</w:t>
            </w:r>
          </w:p>
        </w:tc>
        <w:tc>
          <w:tcPr>
            <w:tcW w:w="1726" w:type="dxa"/>
          </w:tcPr>
          <w:p w14:paraId="4E18E8A2" w14:textId="77777777" w:rsidR="00B9256D" w:rsidRPr="00B90CDF" w:rsidRDefault="00B9256D" w:rsidP="00DD6410">
            <w:pPr>
              <w:jc w:val="center"/>
            </w:pPr>
            <w:r w:rsidRPr="00B90CDF">
              <w:t>2 hazelnuts</w:t>
            </w:r>
          </w:p>
        </w:tc>
        <w:tc>
          <w:tcPr>
            <w:tcW w:w="2072" w:type="dxa"/>
          </w:tcPr>
          <w:p w14:paraId="2CA15EE0" w14:textId="77777777" w:rsidR="00B9256D" w:rsidRPr="00B90CDF" w:rsidRDefault="00B9256D" w:rsidP="00DD6410">
            <w:pPr>
              <w:jc w:val="center"/>
            </w:pPr>
          </w:p>
        </w:tc>
      </w:tr>
    </w:tbl>
    <w:p w14:paraId="7FC94431" w14:textId="77777777" w:rsidR="008C3680" w:rsidRDefault="008C3680" w:rsidP="008C3680">
      <w:pPr>
        <w:rPr>
          <w:b/>
          <w:szCs w:val="20"/>
        </w:rPr>
      </w:pPr>
    </w:p>
    <w:p w14:paraId="4112DFFB" w14:textId="13DA788E" w:rsidR="008C3680" w:rsidRDefault="008C3680" w:rsidP="008C3680">
      <w:pPr>
        <w:rPr>
          <w:szCs w:val="20"/>
        </w:rPr>
      </w:pPr>
      <w:r>
        <w:rPr>
          <w:b/>
          <w:szCs w:val="20"/>
        </w:rPr>
        <w:t>If the escalation wa</w:t>
      </w:r>
      <w:r w:rsidRPr="00B90CDF">
        <w:rPr>
          <w:b/>
          <w:szCs w:val="20"/>
        </w:rPr>
        <w:t>s not</w:t>
      </w:r>
      <w:r>
        <w:rPr>
          <w:b/>
          <w:szCs w:val="20"/>
        </w:rPr>
        <w:t xml:space="preserve"> well</w:t>
      </w:r>
      <w:r w:rsidRPr="00B90CDF">
        <w:rPr>
          <w:b/>
          <w:szCs w:val="20"/>
        </w:rPr>
        <w:t xml:space="preserve"> tolerated</w:t>
      </w:r>
      <w:r>
        <w:rPr>
          <w:b/>
          <w:szCs w:val="20"/>
        </w:rPr>
        <w:t xml:space="preserve"> at home</w:t>
      </w:r>
      <w:r w:rsidR="002C7139">
        <w:rPr>
          <w:b/>
          <w:szCs w:val="20"/>
        </w:rPr>
        <w:t xml:space="preserve"> after</w:t>
      </w:r>
      <w:r>
        <w:rPr>
          <w:b/>
          <w:szCs w:val="20"/>
        </w:rPr>
        <w:t xml:space="preserve"> the last escalation</w:t>
      </w:r>
      <w:r w:rsidRPr="00B90CDF">
        <w:rPr>
          <w:b/>
          <w:szCs w:val="20"/>
        </w:rPr>
        <w:t>:</w:t>
      </w:r>
      <w:r w:rsidRPr="00B90CDF">
        <w:rPr>
          <w:szCs w:val="20"/>
        </w:rPr>
        <w:t xml:space="preserve"> </w:t>
      </w:r>
      <w:r>
        <w:rPr>
          <w:szCs w:val="20"/>
        </w:rPr>
        <w:t>The subsequent escalation should use half of the % increment</w:t>
      </w:r>
    </w:p>
    <w:p w14:paraId="2DE13D2C" w14:textId="77777777" w:rsidR="00B9256D" w:rsidRPr="00B90CDF" w:rsidRDefault="00B9256D" w:rsidP="00B9256D">
      <w:pPr>
        <w:rPr>
          <w:szCs w:val="20"/>
        </w:rPr>
      </w:pPr>
    </w:p>
    <w:p w14:paraId="44A5A020" w14:textId="0F4B6F9D" w:rsidR="00B9256D" w:rsidRPr="00B90CDF" w:rsidRDefault="00B9256D" w:rsidP="00B9256D">
      <w:pPr>
        <w:ind w:left="426"/>
        <w:rPr>
          <w:i/>
          <w:szCs w:val="20"/>
        </w:rPr>
      </w:pPr>
      <w:r w:rsidRPr="00B90CDF">
        <w:rPr>
          <w:b/>
          <w:i/>
          <w:szCs w:val="20"/>
        </w:rPr>
        <w:t>Example B</w:t>
      </w:r>
      <w:r w:rsidRPr="00B90CDF">
        <w:rPr>
          <w:i/>
          <w:szCs w:val="20"/>
        </w:rPr>
        <w:t>: Es</w:t>
      </w:r>
      <w:r w:rsidR="008C3680">
        <w:rPr>
          <w:i/>
          <w:szCs w:val="20"/>
        </w:rPr>
        <w:t>calation to 20mg (+100%) was</w:t>
      </w:r>
      <w:r w:rsidRPr="00B90CDF">
        <w:rPr>
          <w:i/>
          <w:szCs w:val="20"/>
        </w:rPr>
        <w:t xml:space="preserve"> tolerated in clinic </w:t>
      </w:r>
      <w:r w:rsidR="008C3680">
        <w:rPr>
          <w:i/>
          <w:szCs w:val="20"/>
        </w:rPr>
        <w:t xml:space="preserve">but patient was bothered by moderate symptoms </w:t>
      </w:r>
      <w:r w:rsidR="002C7139">
        <w:rPr>
          <w:i/>
          <w:szCs w:val="20"/>
        </w:rPr>
        <w:t>during th</w:t>
      </w:r>
      <w:r w:rsidR="008C3680">
        <w:rPr>
          <w:i/>
          <w:szCs w:val="20"/>
        </w:rPr>
        <w:t xml:space="preserve">e </w:t>
      </w:r>
      <w:r w:rsidR="002C7139">
        <w:rPr>
          <w:i/>
          <w:szCs w:val="20"/>
        </w:rPr>
        <w:t xml:space="preserve">first </w:t>
      </w:r>
      <w:r w:rsidR="008C3680">
        <w:rPr>
          <w:i/>
          <w:szCs w:val="20"/>
        </w:rPr>
        <w:t>week</w:t>
      </w:r>
      <w:r w:rsidR="002C7139">
        <w:rPr>
          <w:i/>
          <w:szCs w:val="20"/>
        </w:rPr>
        <w:t xml:space="preserve"> of home dosing at that dose.</w:t>
      </w:r>
    </w:p>
    <w:tbl>
      <w:tblPr>
        <w:tblStyle w:val="Grilledutableau"/>
        <w:tblW w:w="0" w:type="auto"/>
        <w:tblLook w:val="04A0" w:firstRow="1" w:lastRow="0" w:firstColumn="1" w:lastColumn="0" w:noHBand="0" w:noVBand="1"/>
      </w:tblPr>
      <w:tblGrid>
        <w:gridCol w:w="1980"/>
        <w:gridCol w:w="1726"/>
        <w:gridCol w:w="2072"/>
        <w:gridCol w:w="2072"/>
      </w:tblGrid>
      <w:tr w:rsidR="00B9256D" w:rsidRPr="00B90CDF" w14:paraId="0208B2A2" w14:textId="77777777" w:rsidTr="00DD6410">
        <w:tc>
          <w:tcPr>
            <w:tcW w:w="1980" w:type="dxa"/>
            <w:shd w:val="clear" w:color="auto" w:fill="F2F2F2" w:themeFill="background1" w:themeFillShade="F2"/>
          </w:tcPr>
          <w:p w14:paraId="20FCBD4D" w14:textId="77777777" w:rsidR="00B9256D" w:rsidRPr="00B90CDF" w:rsidRDefault="00B9256D" w:rsidP="00DD6410">
            <w:pPr>
              <w:jc w:val="center"/>
            </w:pPr>
            <w:r w:rsidRPr="00B90CDF">
              <w:t>Step</w:t>
            </w:r>
          </w:p>
        </w:tc>
        <w:tc>
          <w:tcPr>
            <w:tcW w:w="1726" w:type="dxa"/>
            <w:shd w:val="clear" w:color="auto" w:fill="F2F2F2" w:themeFill="background1" w:themeFillShade="F2"/>
          </w:tcPr>
          <w:p w14:paraId="1AF6E600" w14:textId="77777777" w:rsidR="00B9256D" w:rsidRPr="00B90CDF" w:rsidRDefault="00B9256D" w:rsidP="00DD6410">
            <w:pPr>
              <w:jc w:val="center"/>
            </w:pPr>
            <w:r w:rsidRPr="00B90CDF">
              <w:t>Amount</w:t>
            </w:r>
          </w:p>
        </w:tc>
        <w:tc>
          <w:tcPr>
            <w:tcW w:w="2072" w:type="dxa"/>
            <w:shd w:val="clear" w:color="auto" w:fill="F2F2F2" w:themeFill="background1" w:themeFillShade="F2"/>
          </w:tcPr>
          <w:p w14:paraId="0CE25C3B" w14:textId="77777777" w:rsidR="00B9256D" w:rsidRPr="00B90CDF" w:rsidRDefault="00B9256D" w:rsidP="00DD6410">
            <w:pPr>
              <w:jc w:val="center"/>
            </w:pPr>
            <w:r w:rsidRPr="00B90CDF">
              <w:t>% of current dose</w:t>
            </w:r>
          </w:p>
        </w:tc>
        <w:tc>
          <w:tcPr>
            <w:tcW w:w="2072" w:type="dxa"/>
            <w:shd w:val="clear" w:color="auto" w:fill="F2F2F2" w:themeFill="background1" w:themeFillShade="F2"/>
          </w:tcPr>
          <w:p w14:paraId="62F8E8D2" w14:textId="77777777" w:rsidR="00B9256D" w:rsidRPr="00B90CDF" w:rsidRDefault="00B9256D" w:rsidP="00DD6410">
            <w:pPr>
              <w:jc w:val="center"/>
            </w:pPr>
            <w:r w:rsidRPr="00B90CDF">
              <w:t>Outcome</w:t>
            </w:r>
          </w:p>
        </w:tc>
      </w:tr>
      <w:tr w:rsidR="00B9256D" w:rsidRPr="00B90CDF" w14:paraId="6D015465" w14:textId="77777777" w:rsidTr="00DD6410">
        <w:tc>
          <w:tcPr>
            <w:tcW w:w="1980" w:type="dxa"/>
          </w:tcPr>
          <w:p w14:paraId="22B9AB5F" w14:textId="77777777" w:rsidR="00B9256D" w:rsidRPr="00B90CDF" w:rsidRDefault="00B9256D" w:rsidP="00DD6410">
            <w:pPr>
              <w:jc w:val="center"/>
            </w:pPr>
            <w:r w:rsidRPr="00B90CDF">
              <w:t>2</w:t>
            </w:r>
          </w:p>
        </w:tc>
        <w:tc>
          <w:tcPr>
            <w:tcW w:w="1726" w:type="dxa"/>
          </w:tcPr>
          <w:p w14:paraId="47F03008" w14:textId="08EE7A15" w:rsidR="00B9256D" w:rsidRPr="00B90CDF" w:rsidRDefault="008C3680" w:rsidP="00DD6410">
            <w:pPr>
              <w:jc w:val="center"/>
            </w:pPr>
            <w:r>
              <w:t>30</w:t>
            </w:r>
          </w:p>
        </w:tc>
        <w:tc>
          <w:tcPr>
            <w:tcW w:w="2072" w:type="dxa"/>
          </w:tcPr>
          <w:p w14:paraId="646F8F8D" w14:textId="77777777" w:rsidR="00B9256D" w:rsidRPr="00B90CDF" w:rsidRDefault="00B9256D" w:rsidP="00DD6410">
            <w:pPr>
              <w:jc w:val="center"/>
            </w:pPr>
            <w:r w:rsidRPr="00B90CDF">
              <w:t>+50%</w:t>
            </w:r>
          </w:p>
        </w:tc>
        <w:tc>
          <w:tcPr>
            <w:tcW w:w="2072" w:type="dxa"/>
          </w:tcPr>
          <w:p w14:paraId="26E2FC9A" w14:textId="77777777" w:rsidR="00B9256D" w:rsidRPr="00B90CDF" w:rsidRDefault="00B9256D" w:rsidP="00DD6410">
            <w:pPr>
              <w:jc w:val="center"/>
            </w:pPr>
            <w:r w:rsidRPr="00B90CDF">
              <w:t>Moderate symptoms at home</w:t>
            </w:r>
          </w:p>
        </w:tc>
      </w:tr>
      <w:tr w:rsidR="00B9256D" w:rsidRPr="00B90CDF" w14:paraId="10BF360E" w14:textId="77777777" w:rsidTr="00DD6410">
        <w:tc>
          <w:tcPr>
            <w:tcW w:w="1980" w:type="dxa"/>
          </w:tcPr>
          <w:p w14:paraId="670F8639" w14:textId="77777777" w:rsidR="00B9256D" w:rsidRPr="00B90CDF" w:rsidRDefault="00B9256D" w:rsidP="00DD6410">
            <w:pPr>
              <w:jc w:val="center"/>
            </w:pPr>
            <w:r w:rsidRPr="00B90CDF">
              <w:t>3</w:t>
            </w:r>
          </w:p>
        </w:tc>
        <w:tc>
          <w:tcPr>
            <w:tcW w:w="1726" w:type="dxa"/>
          </w:tcPr>
          <w:p w14:paraId="599D2953" w14:textId="52596CFC" w:rsidR="00B9256D" w:rsidRPr="00B90CDF" w:rsidRDefault="008C3680" w:rsidP="00DD6410">
            <w:pPr>
              <w:jc w:val="center"/>
            </w:pPr>
            <w:r>
              <w:t>38</w:t>
            </w:r>
          </w:p>
        </w:tc>
        <w:tc>
          <w:tcPr>
            <w:tcW w:w="2072" w:type="dxa"/>
          </w:tcPr>
          <w:p w14:paraId="7D472F36" w14:textId="77777777" w:rsidR="00B9256D" w:rsidRPr="00B90CDF" w:rsidRDefault="00B9256D" w:rsidP="00DD6410">
            <w:pPr>
              <w:jc w:val="center"/>
            </w:pPr>
            <w:r w:rsidRPr="00B90CDF">
              <w:t>+25%</w:t>
            </w:r>
          </w:p>
        </w:tc>
        <w:tc>
          <w:tcPr>
            <w:tcW w:w="2072" w:type="dxa"/>
          </w:tcPr>
          <w:p w14:paraId="2EEB378F" w14:textId="77777777" w:rsidR="00B9256D" w:rsidRPr="00B90CDF" w:rsidRDefault="00B9256D" w:rsidP="00DD6410">
            <w:pPr>
              <w:jc w:val="center"/>
            </w:pPr>
            <w:r w:rsidRPr="00B90CDF">
              <w:t>No symptoms</w:t>
            </w:r>
          </w:p>
        </w:tc>
      </w:tr>
      <w:tr w:rsidR="00B9256D" w:rsidRPr="00B90CDF" w14:paraId="6EDCB3EA" w14:textId="77777777" w:rsidTr="00DD6410">
        <w:tc>
          <w:tcPr>
            <w:tcW w:w="1980" w:type="dxa"/>
          </w:tcPr>
          <w:p w14:paraId="1289670B" w14:textId="77777777" w:rsidR="00B9256D" w:rsidRPr="00B90CDF" w:rsidRDefault="00B9256D" w:rsidP="00DD6410">
            <w:pPr>
              <w:jc w:val="center"/>
            </w:pPr>
            <w:r w:rsidRPr="00B90CDF">
              <w:lastRenderedPageBreak/>
              <w:t>4</w:t>
            </w:r>
          </w:p>
        </w:tc>
        <w:tc>
          <w:tcPr>
            <w:tcW w:w="1726" w:type="dxa"/>
          </w:tcPr>
          <w:p w14:paraId="3C42CE10" w14:textId="173D6713" w:rsidR="00B9256D" w:rsidRPr="00B90CDF" w:rsidRDefault="008C3680" w:rsidP="00DD6410">
            <w:pPr>
              <w:jc w:val="center"/>
            </w:pPr>
            <w:r>
              <w:t>48</w:t>
            </w:r>
          </w:p>
        </w:tc>
        <w:tc>
          <w:tcPr>
            <w:tcW w:w="2072" w:type="dxa"/>
          </w:tcPr>
          <w:p w14:paraId="69E81713" w14:textId="77777777" w:rsidR="00B9256D" w:rsidRPr="00B90CDF" w:rsidRDefault="00B9256D" w:rsidP="00DD6410">
            <w:pPr>
              <w:jc w:val="center"/>
            </w:pPr>
            <w:r w:rsidRPr="00B90CDF">
              <w:t>+25%</w:t>
            </w:r>
          </w:p>
        </w:tc>
        <w:tc>
          <w:tcPr>
            <w:tcW w:w="2072" w:type="dxa"/>
          </w:tcPr>
          <w:p w14:paraId="07CA16E3" w14:textId="77777777" w:rsidR="00B9256D" w:rsidRPr="00B90CDF" w:rsidRDefault="00B9256D" w:rsidP="00DD6410">
            <w:pPr>
              <w:jc w:val="center"/>
            </w:pPr>
            <w:r w:rsidRPr="00B90CDF">
              <w:t>No symptoms</w:t>
            </w:r>
          </w:p>
        </w:tc>
      </w:tr>
      <w:tr w:rsidR="00B9256D" w:rsidRPr="00B90CDF" w14:paraId="509EA2D9" w14:textId="77777777" w:rsidTr="00DD6410">
        <w:tc>
          <w:tcPr>
            <w:tcW w:w="1980" w:type="dxa"/>
          </w:tcPr>
          <w:p w14:paraId="23EF13B7" w14:textId="77777777" w:rsidR="00B9256D" w:rsidRPr="00B90CDF" w:rsidRDefault="00B9256D" w:rsidP="00DD6410">
            <w:pPr>
              <w:jc w:val="center"/>
            </w:pPr>
            <w:r w:rsidRPr="00B90CDF">
              <w:t>5</w:t>
            </w:r>
          </w:p>
        </w:tc>
        <w:tc>
          <w:tcPr>
            <w:tcW w:w="1726" w:type="dxa"/>
          </w:tcPr>
          <w:p w14:paraId="25D42920" w14:textId="7E308B02" w:rsidR="00B9256D" w:rsidRPr="00B90CDF" w:rsidRDefault="008C3680" w:rsidP="00DD6410">
            <w:pPr>
              <w:jc w:val="center"/>
            </w:pPr>
            <w:r>
              <w:t>60</w:t>
            </w:r>
          </w:p>
        </w:tc>
        <w:tc>
          <w:tcPr>
            <w:tcW w:w="2072" w:type="dxa"/>
          </w:tcPr>
          <w:p w14:paraId="573A7BB4" w14:textId="77777777" w:rsidR="00B9256D" w:rsidRPr="00B90CDF" w:rsidRDefault="00B9256D" w:rsidP="00DD6410">
            <w:pPr>
              <w:jc w:val="center"/>
            </w:pPr>
            <w:r w:rsidRPr="00B90CDF">
              <w:t>+25%</w:t>
            </w:r>
          </w:p>
        </w:tc>
        <w:tc>
          <w:tcPr>
            <w:tcW w:w="2072" w:type="dxa"/>
          </w:tcPr>
          <w:p w14:paraId="79A88260" w14:textId="77777777" w:rsidR="00B9256D" w:rsidRPr="00B90CDF" w:rsidRDefault="00B9256D" w:rsidP="00DD6410">
            <w:pPr>
              <w:jc w:val="center"/>
            </w:pPr>
            <w:r w:rsidRPr="00B90CDF">
              <w:t>No symptoms</w:t>
            </w:r>
          </w:p>
        </w:tc>
      </w:tr>
    </w:tbl>
    <w:p w14:paraId="70DA2FFA" w14:textId="77777777" w:rsidR="00B9256D" w:rsidRPr="00B90CDF" w:rsidRDefault="00B9256D" w:rsidP="00B9256D">
      <w:pPr>
        <w:rPr>
          <w:szCs w:val="20"/>
        </w:rPr>
      </w:pPr>
    </w:p>
    <w:p w14:paraId="7D6F7F28" w14:textId="77777777" w:rsidR="00B9256D" w:rsidRDefault="00B9256D" w:rsidP="00B9256D">
      <w:pPr>
        <w:rPr>
          <w:b/>
          <w:szCs w:val="20"/>
        </w:rPr>
      </w:pPr>
    </w:p>
    <w:p w14:paraId="396E0CC1" w14:textId="081EB57B" w:rsidR="00B9256D" w:rsidRPr="00B90CDF" w:rsidRDefault="00B9256D" w:rsidP="00B9256D">
      <w:pPr>
        <w:rPr>
          <w:b/>
          <w:szCs w:val="20"/>
        </w:rPr>
      </w:pPr>
      <w:r w:rsidRPr="00B90CDF">
        <w:rPr>
          <w:b/>
          <w:szCs w:val="20"/>
        </w:rPr>
        <w:t xml:space="preserve">If </w:t>
      </w:r>
      <w:r w:rsidR="002C7139">
        <w:rPr>
          <w:b/>
          <w:szCs w:val="20"/>
        </w:rPr>
        <w:t>following</w:t>
      </w:r>
      <w:r w:rsidRPr="00B90CDF">
        <w:rPr>
          <w:b/>
          <w:szCs w:val="20"/>
        </w:rPr>
        <w:t xml:space="preserve"> esc</w:t>
      </w:r>
      <w:r>
        <w:rPr>
          <w:b/>
          <w:szCs w:val="20"/>
        </w:rPr>
        <w:t>alations are completely symptom-</w:t>
      </w:r>
      <w:r w:rsidRPr="00B90CDF">
        <w:rPr>
          <w:b/>
          <w:szCs w:val="20"/>
        </w:rPr>
        <w:t xml:space="preserve">free: </w:t>
      </w:r>
      <w:r w:rsidRPr="00B90CDF">
        <w:rPr>
          <w:szCs w:val="20"/>
        </w:rPr>
        <w:t xml:space="preserve"> Re-attempting higher percent increments can be considered. </w:t>
      </w:r>
      <w:r>
        <w:rPr>
          <w:szCs w:val="20"/>
        </w:rPr>
        <w:t>Assessment of dosing tolerance</w:t>
      </w:r>
      <w:r w:rsidRPr="00B90CDF">
        <w:rPr>
          <w:szCs w:val="20"/>
        </w:rPr>
        <w:t xml:space="preserve"> should take into account whether or not pre-medication is used prior to food dosing. Transient mild symptoms with home dosing are frequent in the first week following an escalation and are an indication that treatment speed is most likely optimal.  </w:t>
      </w:r>
    </w:p>
    <w:p w14:paraId="4DEC1F41" w14:textId="77777777" w:rsidR="00B9256D" w:rsidRPr="00B90CDF" w:rsidRDefault="00B9256D" w:rsidP="00B9256D">
      <w:pPr>
        <w:rPr>
          <w:szCs w:val="20"/>
        </w:rPr>
      </w:pPr>
    </w:p>
    <w:p w14:paraId="7677E3F7" w14:textId="77777777" w:rsidR="00B9256D" w:rsidRPr="00B90CDF" w:rsidRDefault="00B9256D" w:rsidP="00B9256D">
      <w:pPr>
        <w:rPr>
          <w:b/>
          <w:szCs w:val="20"/>
        </w:rPr>
      </w:pPr>
      <w:r w:rsidRPr="00B90CDF">
        <w:rPr>
          <w:b/>
          <w:i/>
          <w:szCs w:val="20"/>
        </w:rPr>
        <w:t xml:space="preserve">Example B (cont’d) </w:t>
      </w:r>
    </w:p>
    <w:tbl>
      <w:tblPr>
        <w:tblStyle w:val="Grilledutableau"/>
        <w:tblW w:w="9209" w:type="dxa"/>
        <w:tblLook w:val="04A0" w:firstRow="1" w:lastRow="0" w:firstColumn="1" w:lastColumn="0" w:noHBand="0" w:noVBand="1"/>
      </w:tblPr>
      <w:tblGrid>
        <w:gridCol w:w="1980"/>
        <w:gridCol w:w="1726"/>
        <w:gridCol w:w="2072"/>
        <w:gridCol w:w="3431"/>
      </w:tblGrid>
      <w:tr w:rsidR="00B9256D" w:rsidRPr="00B90CDF" w14:paraId="59E44D9B" w14:textId="77777777" w:rsidTr="00DD6410">
        <w:tc>
          <w:tcPr>
            <w:tcW w:w="1980" w:type="dxa"/>
            <w:shd w:val="clear" w:color="auto" w:fill="F2F2F2" w:themeFill="background1" w:themeFillShade="F2"/>
          </w:tcPr>
          <w:p w14:paraId="70717563" w14:textId="77777777" w:rsidR="00B9256D" w:rsidRPr="00B90CDF" w:rsidRDefault="00B9256D" w:rsidP="00DD6410">
            <w:pPr>
              <w:jc w:val="center"/>
            </w:pPr>
            <w:r w:rsidRPr="00B90CDF">
              <w:t>Step</w:t>
            </w:r>
          </w:p>
        </w:tc>
        <w:tc>
          <w:tcPr>
            <w:tcW w:w="1726" w:type="dxa"/>
            <w:shd w:val="clear" w:color="auto" w:fill="F2F2F2" w:themeFill="background1" w:themeFillShade="F2"/>
          </w:tcPr>
          <w:p w14:paraId="4BB13E24" w14:textId="77777777" w:rsidR="00B9256D" w:rsidRPr="00B90CDF" w:rsidRDefault="00B9256D" w:rsidP="00DD6410">
            <w:pPr>
              <w:jc w:val="center"/>
            </w:pPr>
            <w:r w:rsidRPr="00B90CDF">
              <w:t>Amount</w:t>
            </w:r>
          </w:p>
        </w:tc>
        <w:tc>
          <w:tcPr>
            <w:tcW w:w="2072" w:type="dxa"/>
            <w:shd w:val="clear" w:color="auto" w:fill="F2F2F2" w:themeFill="background1" w:themeFillShade="F2"/>
          </w:tcPr>
          <w:p w14:paraId="69A9C98F" w14:textId="77777777" w:rsidR="00B9256D" w:rsidRPr="00B90CDF" w:rsidRDefault="00B9256D" w:rsidP="00DD6410">
            <w:pPr>
              <w:jc w:val="center"/>
            </w:pPr>
            <w:r w:rsidRPr="00B90CDF">
              <w:t>% of current dose</w:t>
            </w:r>
          </w:p>
        </w:tc>
        <w:tc>
          <w:tcPr>
            <w:tcW w:w="3431" w:type="dxa"/>
            <w:shd w:val="clear" w:color="auto" w:fill="F2F2F2" w:themeFill="background1" w:themeFillShade="F2"/>
          </w:tcPr>
          <w:p w14:paraId="31A67507" w14:textId="77777777" w:rsidR="00B9256D" w:rsidRPr="00B90CDF" w:rsidRDefault="00B9256D" w:rsidP="00DD6410">
            <w:pPr>
              <w:jc w:val="center"/>
            </w:pPr>
            <w:r w:rsidRPr="00B90CDF">
              <w:t>Outcome</w:t>
            </w:r>
          </w:p>
        </w:tc>
      </w:tr>
      <w:tr w:rsidR="00B9256D" w:rsidRPr="00B90CDF" w14:paraId="2EEDBAEB" w14:textId="77777777" w:rsidTr="00DD6410">
        <w:tc>
          <w:tcPr>
            <w:tcW w:w="1980" w:type="dxa"/>
          </w:tcPr>
          <w:p w14:paraId="268218C3" w14:textId="77777777" w:rsidR="00B9256D" w:rsidRPr="00B90CDF" w:rsidRDefault="00B9256D" w:rsidP="00DD6410">
            <w:pPr>
              <w:jc w:val="center"/>
            </w:pPr>
            <w:r w:rsidRPr="00B90CDF">
              <w:t>6</w:t>
            </w:r>
          </w:p>
        </w:tc>
        <w:tc>
          <w:tcPr>
            <w:tcW w:w="1726" w:type="dxa"/>
          </w:tcPr>
          <w:p w14:paraId="67FCC86E" w14:textId="10E2FDB9" w:rsidR="00085AE8" w:rsidRPr="00B90CDF" w:rsidRDefault="00085AE8" w:rsidP="00085AE8">
            <w:pPr>
              <w:jc w:val="center"/>
            </w:pPr>
            <w:r>
              <w:t>90</w:t>
            </w:r>
          </w:p>
        </w:tc>
        <w:tc>
          <w:tcPr>
            <w:tcW w:w="2072" w:type="dxa"/>
          </w:tcPr>
          <w:p w14:paraId="67A20AC3" w14:textId="77777777" w:rsidR="00B9256D" w:rsidRPr="00B90CDF" w:rsidRDefault="00B9256D" w:rsidP="00DD6410">
            <w:pPr>
              <w:jc w:val="center"/>
            </w:pPr>
            <w:r w:rsidRPr="00B90CDF">
              <w:t>+50%</w:t>
            </w:r>
          </w:p>
        </w:tc>
        <w:tc>
          <w:tcPr>
            <w:tcW w:w="3431" w:type="dxa"/>
          </w:tcPr>
          <w:p w14:paraId="4E83BCC5" w14:textId="77777777" w:rsidR="00B9256D" w:rsidRPr="00B90CDF" w:rsidRDefault="00B9256D" w:rsidP="00DD6410">
            <w:pPr>
              <w:jc w:val="center"/>
            </w:pPr>
            <w:r w:rsidRPr="00B90CDF">
              <w:t>Oral pruritus for 4 days</w:t>
            </w:r>
          </w:p>
        </w:tc>
      </w:tr>
      <w:tr w:rsidR="00B9256D" w:rsidRPr="00B90CDF" w14:paraId="4CA41DEB" w14:textId="77777777" w:rsidTr="00DD6410">
        <w:tc>
          <w:tcPr>
            <w:tcW w:w="1980" w:type="dxa"/>
          </w:tcPr>
          <w:p w14:paraId="71288BAE" w14:textId="77777777" w:rsidR="00B9256D" w:rsidRPr="00B90CDF" w:rsidRDefault="00B9256D" w:rsidP="00DD6410">
            <w:pPr>
              <w:jc w:val="center"/>
            </w:pPr>
            <w:r w:rsidRPr="00B90CDF">
              <w:t>7</w:t>
            </w:r>
          </w:p>
        </w:tc>
        <w:tc>
          <w:tcPr>
            <w:tcW w:w="1726" w:type="dxa"/>
          </w:tcPr>
          <w:p w14:paraId="3B8388E6" w14:textId="1FBB7EFD" w:rsidR="00B9256D" w:rsidRPr="00B90CDF" w:rsidRDefault="00085AE8" w:rsidP="00DD6410">
            <w:pPr>
              <w:jc w:val="center"/>
            </w:pPr>
            <w:r>
              <w:t>135</w:t>
            </w:r>
          </w:p>
        </w:tc>
        <w:tc>
          <w:tcPr>
            <w:tcW w:w="2072" w:type="dxa"/>
          </w:tcPr>
          <w:p w14:paraId="4027AE9B" w14:textId="77777777" w:rsidR="00B9256D" w:rsidRPr="00B90CDF" w:rsidRDefault="00B9256D" w:rsidP="00DD6410">
            <w:pPr>
              <w:jc w:val="center"/>
            </w:pPr>
            <w:r w:rsidRPr="00B90CDF">
              <w:t>+50%</w:t>
            </w:r>
          </w:p>
        </w:tc>
        <w:tc>
          <w:tcPr>
            <w:tcW w:w="3431" w:type="dxa"/>
          </w:tcPr>
          <w:p w14:paraId="4D623BFC" w14:textId="77777777" w:rsidR="00B9256D" w:rsidRPr="00B90CDF" w:rsidRDefault="00B9256D" w:rsidP="00DD6410">
            <w:pPr>
              <w:jc w:val="center"/>
            </w:pPr>
            <w:r w:rsidRPr="00B90CDF">
              <w:t>No symptoms*</w:t>
            </w:r>
          </w:p>
        </w:tc>
      </w:tr>
      <w:tr w:rsidR="00B9256D" w:rsidRPr="00B90CDF" w14:paraId="061748C5" w14:textId="77777777" w:rsidTr="00DD6410">
        <w:tc>
          <w:tcPr>
            <w:tcW w:w="1980" w:type="dxa"/>
          </w:tcPr>
          <w:p w14:paraId="4F1CA560" w14:textId="77777777" w:rsidR="00B9256D" w:rsidRPr="00B90CDF" w:rsidRDefault="00B9256D" w:rsidP="00DD6410">
            <w:pPr>
              <w:jc w:val="center"/>
            </w:pPr>
            <w:r w:rsidRPr="00B90CDF">
              <w:t>8</w:t>
            </w:r>
          </w:p>
        </w:tc>
        <w:tc>
          <w:tcPr>
            <w:tcW w:w="1726" w:type="dxa"/>
          </w:tcPr>
          <w:p w14:paraId="19012806" w14:textId="688C2B5C" w:rsidR="00B9256D" w:rsidRPr="00B90CDF" w:rsidRDefault="00085AE8" w:rsidP="00DD6410">
            <w:pPr>
              <w:jc w:val="center"/>
            </w:pPr>
            <w:r>
              <w:t>200</w:t>
            </w:r>
          </w:p>
        </w:tc>
        <w:tc>
          <w:tcPr>
            <w:tcW w:w="2072" w:type="dxa"/>
          </w:tcPr>
          <w:p w14:paraId="5C6920FB" w14:textId="77777777" w:rsidR="00B9256D" w:rsidRPr="00B90CDF" w:rsidRDefault="00B9256D" w:rsidP="00DD6410">
            <w:pPr>
              <w:jc w:val="center"/>
            </w:pPr>
            <w:r w:rsidRPr="00B90CDF">
              <w:t>+50%</w:t>
            </w:r>
          </w:p>
        </w:tc>
        <w:tc>
          <w:tcPr>
            <w:tcW w:w="3431" w:type="dxa"/>
          </w:tcPr>
          <w:p w14:paraId="48231CDE" w14:textId="77777777" w:rsidR="00B9256D" w:rsidRPr="00B90CDF" w:rsidRDefault="00B9256D" w:rsidP="00DD6410">
            <w:pPr>
              <w:jc w:val="center"/>
            </w:pPr>
            <w:r w:rsidRPr="00B90CDF">
              <w:t>No symptoms*</w:t>
            </w:r>
          </w:p>
        </w:tc>
      </w:tr>
      <w:tr w:rsidR="00B9256D" w:rsidRPr="00B90CDF" w14:paraId="786893BF" w14:textId="77777777" w:rsidTr="00DD6410">
        <w:tc>
          <w:tcPr>
            <w:tcW w:w="1980" w:type="dxa"/>
          </w:tcPr>
          <w:p w14:paraId="464F520E" w14:textId="77777777" w:rsidR="00B9256D" w:rsidRPr="00B90CDF" w:rsidRDefault="00B9256D" w:rsidP="00DD6410">
            <w:pPr>
              <w:jc w:val="center"/>
            </w:pPr>
            <w:r w:rsidRPr="00B90CDF">
              <w:t>9</w:t>
            </w:r>
          </w:p>
        </w:tc>
        <w:tc>
          <w:tcPr>
            <w:tcW w:w="1726" w:type="dxa"/>
          </w:tcPr>
          <w:p w14:paraId="6C0BCE88" w14:textId="03DB74DD" w:rsidR="00B9256D" w:rsidRPr="00B90CDF" w:rsidRDefault="00085AE8" w:rsidP="00DD6410">
            <w:pPr>
              <w:jc w:val="center"/>
            </w:pPr>
            <w:r>
              <w:t>300</w:t>
            </w:r>
          </w:p>
        </w:tc>
        <w:tc>
          <w:tcPr>
            <w:tcW w:w="2072" w:type="dxa"/>
          </w:tcPr>
          <w:p w14:paraId="1BFF2361" w14:textId="77777777" w:rsidR="00B9256D" w:rsidRPr="00B90CDF" w:rsidRDefault="00B9256D" w:rsidP="00DD6410">
            <w:pPr>
              <w:jc w:val="center"/>
            </w:pPr>
            <w:r w:rsidRPr="00B90CDF">
              <w:t>+50%</w:t>
            </w:r>
          </w:p>
        </w:tc>
        <w:tc>
          <w:tcPr>
            <w:tcW w:w="3431" w:type="dxa"/>
          </w:tcPr>
          <w:p w14:paraId="25FD1057" w14:textId="77777777" w:rsidR="00B9256D" w:rsidRPr="00B90CDF" w:rsidRDefault="00B9256D" w:rsidP="00DD6410">
            <w:pPr>
              <w:jc w:val="center"/>
            </w:pPr>
            <w:r w:rsidRPr="00B90CDF">
              <w:t>No symptoms*</w:t>
            </w:r>
          </w:p>
        </w:tc>
      </w:tr>
      <w:tr w:rsidR="00B9256D" w:rsidRPr="00B90CDF" w14:paraId="05E19053" w14:textId="77777777" w:rsidTr="00DD6410">
        <w:tc>
          <w:tcPr>
            <w:tcW w:w="1980" w:type="dxa"/>
          </w:tcPr>
          <w:p w14:paraId="5EF904CA" w14:textId="77777777" w:rsidR="00B9256D" w:rsidRPr="00B90CDF" w:rsidRDefault="00B9256D" w:rsidP="00DD6410">
            <w:pPr>
              <w:jc w:val="center"/>
            </w:pPr>
            <w:r w:rsidRPr="00B90CDF">
              <w:t>10</w:t>
            </w:r>
          </w:p>
        </w:tc>
        <w:tc>
          <w:tcPr>
            <w:tcW w:w="1726" w:type="dxa"/>
          </w:tcPr>
          <w:p w14:paraId="1239A3B6" w14:textId="2ADB3794" w:rsidR="00B9256D" w:rsidRPr="00B90CDF" w:rsidRDefault="00085AE8" w:rsidP="00DD6410">
            <w:pPr>
              <w:jc w:val="center"/>
            </w:pPr>
            <w:r w:rsidRPr="00B90CDF">
              <w:t>2 hazelnuts</w:t>
            </w:r>
          </w:p>
        </w:tc>
        <w:tc>
          <w:tcPr>
            <w:tcW w:w="2072" w:type="dxa"/>
          </w:tcPr>
          <w:p w14:paraId="484A26ED" w14:textId="2FB9BD23" w:rsidR="00B9256D" w:rsidRPr="00B90CDF" w:rsidRDefault="00B9256D" w:rsidP="00DD6410">
            <w:pPr>
              <w:jc w:val="center"/>
            </w:pPr>
          </w:p>
        </w:tc>
        <w:tc>
          <w:tcPr>
            <w:tcW w:w="3431" w:type="dxa"/>
          </w:tcPr>
          <w:p w14:paraId="5FC43992" w14:textId="6D3AAC51" w:rsidR="00B9256D" w:rsidRPr="00B90CDF" w:rsidRDefault="00085AE8" w:rsidP="00DD6410">
            <w:pPr>
              <w:jc w:val="center"/>
            </w:pPr>
            <w:r>
              <w:t>No symptoms</w:t>
            </w:r>
          </w:p>
        </w:tc>
      </w:tr>
    </w:tbl>
    <w:p w14:paraId="03BBC81A" w14:textId="77777777" w:rsidR="00B9256D" w:rsidRPr="00B90CDF" w:rsidRDefault="00B9256D" w:rsidP="00B9256D">
      <w:pPr>
        <w:rPr>
          <w:szCs w:val="20"/>
        </w:rPr>
      </w:pPr>
      <w:r w:rsidRPr="00B90CDF">
        <w:rPr>
          <w:szCs w:val="20"/>
        </w:rPr>
        <w:t>*Patient advised to take cetirizine 60 minute before dose for the first 4 days after an escalation.</w:t>
      </w:r>
    </w:p>
    <w:p w14:paraId="55F845B7" w14:textId="77777777" w:rsidR="00B9256D" w:rsidRPr="00B90CDF" w:rsidRDefault="00B9256D" w:rsidP="00B9256D">
      <w:pPr>
        <w:rPr>
          <w:szCs w:val="20"/>
        </w:rPr>
      </w:pPr>
    </w:p>
    <w:p w14:paraId="30976721" w14:textId="77777777" w:rsidR="00B9256D" w:rsidRDefault="00B9256D" w:rsidP="00B9256D">
      <w:pPr>
        <w:rPr>
          <w:szCs w:val="20"/>
        </w:rPr>
      </w:pPr>
      <w:r>
        <w:rPr>
          <w:b/>
          <w:szCs w:val="20"/>
        </w:rPr>
        <w:t xml:space="preserve">When patients are using pre-medication </w:t>
      </w:r>
      <w:r w:rsidRPr="00A36C50">
        <w:rPr>
          <w:szCs w:val="20"/>
        </w:rPr>
        <w:t>before t</w:t>
      </w:r>
      <w:r>
        <w:rPr>
          <w:szCs w:val="20"/>
        </w:rPr>
        <w:t xml:space="preserve">aking food </w:t>
      </w:r>
      <w:r w:rsidRPr="00A36C50">
        <w:rPr>
          <w:szCs w:val="20"/>
        </w:rPr>
        <w:t xml:space="preserve">dose at home, the same medication should be used prior to the up-dosing. When patients are symptom-free with medication, ability to tolerate the dose without the pre-medication should be assessed before </w:t>
      </w:r>
      <w:r>
        <w:rPr>
          <w:szCs w:val="20"/>
        </w:rPr>
        <w:t xml:space="preserve">considering further </w:t>
      </w:r>
      <w:r w:rsidRPr="00A36C50">
        <w:rPr>
          <w:szCs w:val="20"/>
        </w:rPr>
        <w:t xml:space="preserve">increasing the up-dosing speed. </w:t>
      </w:r>
    </w:p>
    <w:p w14:paraId="3B5C3B2C" w14:textId="77777777" w:rsidR="00B9256D" w:rsidRDefault="00B9256D" w:rsidP="00B9256D">
      <w:pPr>
        <w:rPr>
          <w:szCs w:val="20"/>
        </w:rPr>
      </w:pPr>
    </w:p>
    <w:p w14:paraId="3CC676A7" w14:textId="77777777" w:rsidR="002C7139" w:rsidRDefault="002C7139">
      <w:pPr>
        <w:spacing w:after="160"/>
        <w:rPr>
          <w:rFonts w:asciiTheme="majorHAnsi" w:eastAsiaTheme="majorEastAsia" w:hAnsiTheme="majorHAnsi" w:cstheme="majorBidi"/>
          <w:color w:val="2F5496" w:themeColor="accent1" w:themeShade="BF"/>
          <w:sz w:val="26"/>
          <w:szCs w:val="26"/>
        </w:rPr>
      </w:pPr>
      <w:bookmarkStart w:id="117" w:name="_Toc27487048"/>
      <w:bookmarkStart w:id="118" w:name="_Toc27666888"/>
      <w:r>
        <w:br w:type="page"/>
      </w:r>
    </w:p>
    <w:p w14:paraId="5C56ED2F" w14:textId="7CB166EC" w:rsidR="00B9256D" w:rsidRDefault="00B9256D" w:rsidP="00B9256D">
      <w:pPr>
        <w:pStyle w:val="Titre2"/>
      </w:pPr>
      <w:r w:rsidRPr="00675E3D">
        <w:lastRenderedPageBreak/>
        <w:t>Pre-medication</w:t>
      </w:r>
      <w:bookmarkEnd w:id="117"/>
      <w:bookmarkEnd w:id="118"/>
    </w:p>
    <w:p w14:paraId="69D61980" w14:textId="77D595BB" w:rsidR="00B9256D" w:rsidRDefault="002C7139" w:rsidP="00B9256D">
      <w:pPr>
        <w:rPr>
          <w:szCs w:val="20"/>
        </w:rPr>
      </w:pPr>
      <w:r w:rsidRPr="00DD6410">
        <w:rPr>
          <w:b/>
        </w:rPr>
        <w:t xml:space="preserve">Note: </w:t>
      </w:r>
      <w:r w:rsidR="00614596">
        <w:t xml:space="preserve">The following </w:t>
      </w:r>
      <w:r w:rsidR="0078016D">
        <w:t>protocol on the use of pre-medication</w:t>
      </w:r>
      <w:r>
        <w:t xml:space="preserve"> is meant as </w:t>
      </w:r>
      <w:r w:rsidR="0078016D">
        <w:t>an example</w:t>
      </w:r>
      <w:r>
        <w:t xml:space="preserve"> to help support implementation of OIT</w:t>
      </w:r>
      <w:r w:rsidR="0078016D">
        <w:t xml:space="preserve"> and has not been shown superior to other clinical approaches to pre-medication</w:t>
      </w:r>
      <w:r w:rsidR="00085AE8">
        <w:t xml:space="preserve"> in OIT</w:t>
      </w:r>
      <w:r>
        <w:t xml:space="preserve">.  </w:t>
      </w:r>
      <w:r>
        <w:rPr>
          <w:szCs w:val="20"/>
        </w:rPr>
        <w:t>Recourse to and choice of mediation should be individualized based on patient s</w:t>
      </w:r>
      <w:r w:rsidR="0078016D">
        <w:rPr>
          <w:szCs w:val="20"/>
        </w:rPr>
        <w:t xml:space="preserve">pecific symptoms and context </w:t>
      </w:r>
      <w:r>
        <w:t xml:space="preserve">and should be adapted to patient response and personal objectives. </w:t>
      </w:r>
      <w:r w:rsidR="00B9256D">
        <w:rPr>
          <w:szCs w:val="20"/>
        </w:rPr>
        <w:t xml:space="preserve">Apart from </w:t>
      </w:r>
      <w:r w:rsidR="00B9256D">
        <w:t>disodium cromog</w:t>
      </w:r>
      <w:r w:rsidR="00B9256D" w:rsidRPr="0053778E">
        <w:rPr>
          <w:szCs w:val="20"/>
        </w:rPr>
        <w:t>lycate</w:t>
      </w:r>
      <w:r w:rsidR="00B9256D">
        <w:rPr>
          <w:szCs w:val="20"/>
        </w:rPr>
        <w:t xml:space="preserve"> which is specifically indicated for the prevention of gastro-intestinal IgE-mediated symptoms, the uses described below constitute off-label use</w:t>
      </w:r>
      <w:r w:rsidR="00085AE8">
        <w:rPr>
          <w:szCs w:val="20"/>
        </w:rPr>
        <w:t>s</w:t>
      </w:r>
      <w:r w:rsidR="00B9256D">
        <w:rPr>
          <w:szCs w:val="20"/>
        </w:rPr>
        <w:t xml:space="preserve">. </w:t>
      </w:r>
    </w:p>
    <w:p w14:paraId="559D292D" w14:textId="77777777" w:rsidR="00B9256D" w:rsidRDefault="00B9256D" w:rsidP="00B9256D">
      <w:pPr>
        <w:rPr>
          <w:szCs w:val="20"/>
        </w:rPr>
      </w:pPr>
    </w:p>
    <w:p w14:paraId="09418FD9" w14:textId="77777777" w:rsidR="00B9256D" w:rsidRDefault="00B9256D" w:rsidP="00B9256D">
      <w:pPr>
        <w:rPr>
          <w:szCs w:val="20"/>
        </w:rPr>
      </w:pPr>
      <w:r w:rsidRPr="00586071">
        <w:rPr>
          <w:b/>
          <w:szCs w:val="20"/>
        </w:rPr>
        <w:t>For oral pruritus</w:t>
      </w:r>
      <w:r>
        <w:rPr>
          <w:b/>
          <w:szCs w:val="20"/>
        </w:rPr>
        <w:t>:</w:t>
      </w:r>
      <w:r>
        <w:rPr>
          <w:szCs w:val="20"/>
        </w:rPr>
        <w:t xml:space="preserve"> </w:t>
      </w:r>
    </w:p>
    <w:p w14:paraId="33382BE9" w14:textId="77777777" w:rsidR="00B9256D" w:rsidRPr="009D3B73" w:rsidRDefault="00B9256D" w:rsidP="00B9256D">
      <w:pPr>
        <w:pStyle w:val="Paragraphedeliste"/>
        <w:numPr>
          <w:ilvl w:val="0"/>
          <w:numId w:val="19"/>
        </w:numPr>
      </w:pPr>
      <w:r>
        <w:t xml:space="preserve">Consider a trial of </w:t>
      </w:r>
      <w:r w:rsidRPr="009D3B73">
        <w:t>non-sedating oral H1 antagonists one hour before taking the food dose.</w:t>
      </w:r>
    </w:p>
    <w:p w14:paraId="0CF94657" w14:textId="77777777" w:rsidR="00B9256D" w:rsidRDefault="00B9256D" w:rsidP="00B9256D">
      <w:pPr>
        <w:rPr>
          <w:szCs w:val="20"/>
        </w:rPr>
      </w:pPr>
      <w:r w:rsidRPr="00586071">
        <w:rPr>
          <w:b/>
          <w:szCs w:val="20"/>
        </w:rPr>
        <w:t>For immediate gastro-intestinal symptoms</w:t>
      </w:r>
      <w:r>
        <w:rPr>
          <w:b/>
          <w:szCs w:val="20"/>
        </w:rPr>
        <w:t xml:space="preserve"> (&lt;30 minutes)</w:t>
      </w:r>
      <w:r>
        <w:rPr>
          <w:szCs w:val="20"/>
        </w:rPr>
        <w:t xml:space="preserve">: </w:t>
      </w:r>
    </w:p>
    <w:p w14:paraId="520C3007" w14:textId="77777777" w:rsidR="00B9256D" w:rsidRDefault="00B9256D" w:rsidP="00B9256D">
      <w:pPr>
        <w:pStyle w:val="Paragraphedeliste"/>
        <w:numPr>
          <w:ilvl w:val="0"/>
          <w:numId w:val="18"/>
        </w:numPr>
      </w:pPr>
      <w:r>
        <w:t>C</w:t>
      </w:r>
      <w:r w:rsidRPr="008C7410">
        <w:t xml:space="preserve">onsider </w:t>
      </w:r>
      <w:r>
        <w:t>taking the food dose with along with a bulky meal or snack</w:t>
      </w:r>
    </w:p>
    <w:p w14:paraId="389B4DC4" w14:textId="77777777" w:rsidR="00B9256D" w:rsidRPr="008C7410" w:rsidRDefault="00B9256D" w:rsidP="00B9256D">
      <w:pPr>
        <w:pStyle w:val="Paragraphedeliste"/>
        <w:numPr>
          <w:ilvl w:val="0"/>
          <w:numId w:val="18"/>
        </w:numPr>
      </w:pPr>
      <w:r>
        <w:t xml:space="preserve">Consider </w:t>
      </w:r>
      <w:r w:rsidRPr="008C7410">
        <w:t>a trial of oral H2 antagonists and/or non-sedating oral H1 antagonists one hour before taking the dose.</w:t>
      </w:r>
    </w:p>
    <w:p w14:paraId="39032E26" w14:textId="77777777" w:rsidR="00B9256D" w:rsidRDefault="00B9256D" w:rsidP="00B9256D">
      <w:pPr>
        <w:rPr>
          <w:szCs w:val="20"/>
        </w:rPr>
      </w:pPr>
      <w:r w:rsidRPr="00586071">
        <w:rPr>
          <w:b/>
          <w:szCs w:val="20"/>
        </w:rPr>
        <w:t xml:space="preserve">For </w:t>
      </w:r>
      <w:r>
        <w:rPr>
          <w:b/>
          <w:szCs w:val="20"/>
        </w:rPr>
        <w:t>delayed</w:t>
      </w:r>
      <w:r w:rsidRPr="00586071">
        <w:rPr>
          <w:b/>
          <w:szCs w:val="20"/>
        </w:rPr>
        <w:t xml:space="preserve"> gastro-intestinal symptoms</w:t>
      </w:r>
      <w:r>
        <w:rPr>
          <w:b/>
          <w:szCs w:val="20"/>
        </w:rPr>
        <w:t xml:space="preserve"> (&gt;45 minutes)</w:t>
      </w:r>
      <w:r>
        <w:rPr>
          <w:szCs w:val="20"/>
        </w:rPr>
        <w:t xml:space="preserve">: </w:t>
      </w:r>
    </w:p>
    <w:p w14:paraId="10564C5F" w14:textId="77777777" w:rsidR="00167DFF" w:rsidRDefault="00167DFF" w:rsidP="00167DFF">
      <w:pPr>
        <w:pStyle w:val="Paragraphedeliste"/>
        <w:numPr>
          <w:ilvl w:val="0"/>
          <w:numId w:val="18"/>
        </w:numPr>
      </w:pPr>
      <w:r>
        <w:t>Consider taking dose in the morning, as sleep cycle/deprivation can contribute to decreased dose tolerance.</w:t>
      </w:r>
    </w:p>
    <w:p w14:paraId="4A0E2865" w14:textId="7BDD9E03" w:rsidR="00B9256D" w:rsidRDefault="00B9256D" w:rsidP="00B9256D">
      <w:pPr>
        <w:pStyle w:val="Paragraphedeliste"/>
        <w:numPr>
          <w:ilvl w:val="0"/>
          <w:numId w:val="18"/>
        </w:numPr>
      </w:pPr>
      <w:r>
        <w:t>C</w:t>
      </w:r>
      <w:r w:rsidRPr="008C7410">
        <w:t>onsider a trial of oral montelukast</w:t>
      </w:r>
      <w:r>
        <w:t>, one hour before taking the doses</w:t>
      </w:r>
      <w:r w:rsidR="005F2998">
        <w:fldChar w:fldCharType="begin"/>
      </w:r>
      <w:r w:rsidR="005F2998">
        <w:instrText xml:space="preserve"> ADDIN EN.CITE &lt;EndNote&gt;&lt;Cite&gt;&lt;Author&gt;Takahashi&lt;/Author&gt;&lt;Year&gt;2014&lt;/Year&gt;&lt;RecNum&gt;145&lt;/RecNum&gt;&lt;DisplayText&gt;&lt;style face="superscript"&gt;104&lt;/style&gt;&lt;/DisplayText&gt;&lt;record&gt;&lt;rec-number&gt;145&lt;/rec-number&gt;&lt;foreign-keys&gt;&lt;key app="EN" db-id="esewf5pszfdfvye5tfq5a5s60p95fpez2eft" timestamp="1577377844"&gt;145&lt;/key&gt;&lt;/foreign-keys&gt;&lt;ref-type name="Journal Article"&gt;17&lt;/ref-type&gt;&lt;contributors&gt;&lt;authors&gt;&lt;author&gt;Takahashi, M.&lt;/author&gt;&lt;author&gt;Taniuchi, S.&lt;/author&gt;&lt;author&gt;Soejima, K.&lt;/author&gt;&lt;author&gt;Sudo, K.&lt;/author&gt;&lt;author&gt;Hatano, Y.&lt;/author&gt;&lt;author&gt;Kaneko, K.&lt;/author&gt;&lt;/authors&gt;&lt;/contributors&gt;&lt;auth-address&gt;Department of Pediatrics, Kansai Medical University, 10-15 Fumizono-cho, Moriguchi -shi, Osaka 570-8506, Japan. taniuchi@takii.kmu.ac.jp.&lt;/auth-address&gt;&lt;titles&gt;&lt;title&gt;New efficacy of LTRAs (montelukast sodium): it possibly prevents food-induced abdominal symptoms during oral immunotherapy&lt;/title&gt;&lt;secondary-title&gt;Allergy Asthma Clin Immunol&lt;/secondary-title&gt;&lt;/titles&gt;&lt;periodical&gt;&lt;full-title&gt;Allergy Asthma Clin Immunol&lt;/full-title&gt;&lt;/periodical&gt;&lt;pages&gt;3&lt;/pages&gt;&lt;volume&gt;10&lt;/volume&gt;&lt;number&gt;1&lt;/number&gt;&lt;edition&gt;2014/01/21&lt;/edition&gt;&lt;dates&gt;&lt;year&gt;2014&lt;/year&gt;&lt;pub-dates&gt;&lt;date&gt;Jan 17&lt;/date&gt;&lt;/pub-dates&gt;&lt;/dates&gt;&lt;isbn&gt;1710-1484 (Print)&amp;#xD;1710-1484 (Linking)&lt;/isbn&gt;&lt;accession-num&gt;24438769&lt;/accession-num&gt;&lt;urls&gt;&lt;related-urls&gt;&lt;url&gt;https://www.ncbi.nlm.nih.gov/pubmed/24438769&lt;/url&gt;&lt;/related-urls&gt;&lt;/urls&gt;&lt;custom2&gt;PMC3904422&lt;/custom2&gt;&lt;electronic-resource-num&gt;10.1186/1710-1492-10-3&lt;/electronic-resource-num&gt;&lt;/record&gt;&lt;/Cite&gt;&lt;/EndNote&gt;</w:instrText>
      </w:r>
      <w:r w:rsidR="005F2998">
        <w:fldChar w:fldCharType="separate"/>
      </w:r>
      <w:r w:rsidR="005F2998" w:rsidRPr="005F2998">
        <w:rPr>
          <w:noProof/>
          <w:vertAlign w:val="superscript"/>
        </w:rPr>
        <w:t>104</w:t>
      </w:r>
      <w:r w:rsidR="005F2998">
        <w:fldChar w:fldCharType="end"/>
      </w:r>
      <w:r w:rsidRPr="008C7410">
        <w:t>.</w:t>
      </w:r>
    </w:p>
    <w:p w14:paraId="09E68346" w14:textId="77777777" w:rsidR="00B9256D" w:rsidRPr="008C7410" w:rsidRDefault="00B9256D" w:rsidP="00B9256D">
      <w:pPr>
        <w:pStyle w:val="Paragraphedeliste"/>
        <w:numPr>
          <w:ilvl w:val="0"/>
          <w:numId w:val="18"/>
        </w:numPr>
      </w:pPr>
      <w:r>
        <w:t xml:space="preserve">Consider taking misoprostol before the dose, once a day. Finding optimal dosage of misoprostol can be challenging as it can cause confusing symptoms of intestinal cramping and diarrhea. Determining the right therapeutic index in the context of OIT requires close follow-up with patient and adjustments. It is usually reserved for patients where delayed symptoms appear to progress rather than abate over time following a food dose increase, presumably from the local cumulative amplifying effect of prostaglandins, and mast cell stabilizers are insufficient or not covered. </w:t>
      </w:r>
    </w:p>
    <w:p w14:paraId="6B46D77D" w14:textId="77777777" w:rsidR="00B9256D" w:rsidRDefault="00B9256D" w:rsidP="00B9256D">
      <w:pPr>
        <w:rPr>
          <w:szCs w:val="20"/>
        </w:rPr>
      </w:pPr>
      <w:r w:rsidRPr="00586071">
        <w:rPr>
          <w:b/>
          <w:szCs w:val="20"/>
        </w:rPr>
        <w:t>For either immediate or delayed gastro-intestinal symptoms</w:t>
      </w:r>
      <w:r>
        <w:rPr>
          <w:b/>
          <w:szCs w:val="20"/>
        </w:rPr>
        <w:t>,</w:t>
      </w:r>
      <w:r w:rsidRPr="00586071">
        <w:rPr>
          <w:b/>
          <w:szCs w:val="20"/>
        </w:rPr>
        <w:t xml:space="preserve"> or both</w:t>
      </w:r>
      <w:r>
        <w:rPr>
          <w:b/>
          <w:szCs w:val="20"/>
        </w:rPr>
        <w:t>:</w:t>
      </w:r>
      <w:r>
        <w:rPr>
          <w:szCs w:val="20"/>
        </w:rPr>
        <w:t xml:space="preserve"> </w:t>
      </w:r>
    </w:p>
    <w:p w14:paraId="17C5C60E" w14:textId="77777777" w:rsidR="00B9256D" w:rsidRPr="0053778E" w:rsidRDefault="00B9256D" w:rsidP="00B9256D">
      <w:pPr>
        <w:pStyle w:val="Paragraphedeliste"/>
        <w:numPr>
          <w:ilvl w:val="0"/>
          <w:numId w:val="18"/>
        </w:numPr>
      </w:pPr>
      <w:r>
        <w:t>C</w:t>
      </w:r>
      <w:r w:rsidRPr="0053778E">
        <w:t xml:space="preserve">onsider a trial of </w:t>
      </w:r>
      <w:r>
        <w:t>disodium cromog</w:t>
      </w:r>
      <w:r w:rsidRPr="0053778E">
        <w:t>lycate no more than 15</w:t>
      </w:r>
      <w:r>
        <w:t xml:space="preserve"> minutes before taking the dose (once a day, unless food dose is taken multiple times).</w:t>
      </w:r>
    </w:p>
    <w:p w14:paraId="0CFB4D0D" w14:textId="3C9F1F4E" w:rsidR="00B9256D" w:rsidRDefault="00B9256D" w:rsidP="00B9256D">
      <w:pPr>
        <w:rPr>
          <w:szCs w:val="20"/>
        </w:rPr>
      </w:pPr>
      <w:r>
        <w:rPr>
          <w:b/>
          <w:szCs w:val="20"/>
        </w:rPr>
        <w:t>In the context of an unavoidable co-factor (e.g. NSAIDs following dental procedure)</w:t>
      </w:r>
      <w:r w:rsidR="00167DFF">
        <w:rPr>
          <w:b/>
          <w:szCs w:val="20"/>
        </w:rPr>
        <w:t>, to decrease the risk of systemic reactions to the dose:</w:t>
      </w:r>
    </w:p>
    <w:p w14:paraId="1FC7ABA4" w14:textId="77777777" w:rsidR="00B9256D" w:rsidRDefault="00B9256D" w:rsidP="00B9256D">
      <w:pPr>
        <w:pStyle w:val="Paragraphedeliste"/>
        <w:numPr>
          <w:ilvl w:val="0"/>
          <w:numId w:val="18"/>
        </w:numPr>
      </w:pPr>
      <w:r>
        <w:t>C</w:t>
      </w:r>
      <w:r w:rsidRPr="0053778E">
        <w:t xml:space="preserve">onsider </w:t>
      </w:r>
      <w:r>
        <w:t>a transient decrease in the daily dose</w:t>
      </w:r>
    </w:p>
    <w:p w14:paraId="71CEDCC4" w14:textId="67B74242" w:rsidR="00B9256D" w:rsidRPr="00167DFF" w:rsidRDefault="00B9256D" w:rsidP="00561078">
      <w:pPr>
        <w:pStyle w:val="Paragraphedeliste"/>
        <w:numPr>
          <w:ilvl w:val="0"/>
          <w:numId w:val="18"/>
        </w:numPr>
        <w:rPr>
          <w:b/>
        </w:rPr>
      </w:pPr>
      <w:r>
        <w:t>Consider transiently adding disodium cromog</w:t>
      </w:r>
      <w:r w:rsidRPr="0053778E">
        <w:t>lycate</w:t>
      </w:r>
      <w:r>
        <w:t>, taken</w:t>
      </w:r>
      <w:r w:rsidRPr="0053778E">
        <w:t xml:space="preserve"> </w:t>
      </w:r>
      <w:r>
        <w:t xml:space="preserve">once a day, </w:t>
      </w:r>
      <w:r w:rsidRPr="0053778E">
        <w:t xml:space="preserve">no more than 15 minutes before the </w:t>
      </w:r>
      <w:r>
        <w:t xml:space="preserve">food </w:t>
      </w:r>
      <w:r w:rsidRPr="0053778E">
        <w:t>dose.</w:t>
      </w:r>
      <w:r>
        <w:t xml:space="preserve"> In mice models, disodium cromog</w:t>
      </w:r>
      <w:r w:rsidRPr="0053778E">
        <w:t>lycate</w:t>
      </w:r>
      <w:r>
        <w:t xml:space="preserve"> prevents the loss of barrier functions resulting from mast cell activation in the gastro-intestinal tract that is exacerbated by co-factors such as NSAIDs, which in turn protected against co-factor induced systemic reactions to the food dose.</w:t>
      </w:r>
      <w:r>
        <w:fldChar w:fldCharType="begin">
          <w:fldData xml:space="preserve">PEVuZE5vdGU+PENpdGU+PEF1dGhvcj5Zb2tvb2ppPC9BdXRob3I+PFllYXI+MjAxNTwvWWVhcj48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</w:fldData>
        </w:fldChar>
      </w:r>
      <w:r w:rsidR="00B27741">
        <w:instrText xml:space="preserve"> ADDIN EN.CITE </w:instrText>
      </w:r>
      <w:r w:rsidR="00B27741">
        <w:fldChar w:fldCharType="begin">
          <w:fldData xml:space="preserve">PEVuZE5vdGU+PENpdGU+PEF1dGhvcj5Zb2tvb2ppPC9BdXRob3I+PFllYXI+MjAxNTwvWWVhcj48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</w:fldData>
        </w:fldChar>
      </w:r>
      <w:r w:rsidR="00B27741">
        <w:instrText xml:space="preserve"> ADDIN EN.CITE.DATA </w:instrText>
      </w:r>
      <w:r w:rsidR="00B27741">
        <w:fldChar w:fldCharType="end"/>
      </w:r>
      <w:r>
        <w:fldChar w:fldCharType="separate"/>
      </w:r>
      <w:r w:rsidR="00B27741" w:rsidRPr="00167DFF">
        <w:rPr>
          <w:noProof/>
          <w:vertAlign w:val="superscript"/>
        </w:rPr>
        <w:t>105</w:t>
      </w:r>
      <w:r>
        <w:fldChar w:fldCharType="end"/>
      </w:r>
      <w:r>
        <w:t xml:space="preserve"> </w:t>
      </w:r>
    </w:p>
    <w:p w14:paraId="27F83142" w14:textId="69CE5EE8" w:rsidR="00B9256D" w:rsidRPr="00B17E58" w:rsidRDefault="00167DFF" w:rsidP="00B9256D">
      <w:pPr>
        <w:rPr>
          <w:b/>
        </w:rPr>
      </w:pPr>
      <w:r>
        <w:rPr>
          <w:b/>
        </w:rPr>
        <w:t xml:space="preserve">To prevent the occurrence of </w:t>
      </w:r>
      <w:r w:rsidR="00B9256D">
        <w:rPr>
          <w:b/>
        </w:rPr>
        <w:t>isolated bronchospasm</w:t>
      </w:r>
      <w:r>
        <w:rPr>
          <w:b/>
        </w:rPr>
        <w:t>s</w:t>
      </w:r>
      <w:r w:rsidR="00B9256D">
        <w:rPr>
          <w:b/>
        </w:rPr>
        <w:t xml:space="preserve"> following food dosing:</w:t>
      </w:r>
    </w:p>
    <w:p w14:paraId="778673BC" w14:textId="3CE283DB" w:rsidR="00B9256D" w:rsidRDefault="00167DFF" w:rsidP="00B9256D">
      <w:pPr>
        <w:pStyle w:val="Paragraphedeliste"/>
        <w:numPr>
          <w:ilvl w:val="0"/>
          <w:numId w:val="18"/>
        </w:numPr>
      </w:pPr>
      <w:r>
        <w:t>The presentation of i</w:t>
      </w:r>
      <w:r w:rsidR="00B9256D">
        <w:t xml:space="preserve">solated bronchospasm without other systemic manifestation of anaphylaxis </w:t>
      </w:r>
      <w:r>
        <w:t xml:space="preserve">following food dosing suggests </w:t>
      </w:r>
      <w:r w:rsidR="00B9256D">
        <w:t>localized increased sensitivity of mast cells in bronchial tissue.</w:t>
      </w:r>
    </w:p>
    <w:p w14:paraId="7C12ED6D" w14:textId="77777777" w:rsidR="00B9256D" w:rsidRDefault="00B9256D" w:rsidP="00B9256D">
      <w:pPr>
        <w:pStyle w:val="Paragraphedeliste"/>
        <w:numPr>
          <w:ilvl w:val="0"/>
          <w:numId w:val="18"/>
        </w:numPr>
      </w:pPr>
      <w:r>
        <w:t>If known asthma, reassess control and need to increase inhaled corticosteroids.</w:t>
      </w:r>
    </w:p>
    <w:p w14:paraId="7D2B71CB" w14:textId="7A56A3A2" w:rsidR="00B9256D" w:rsidRDefault="00B9256D" w:rsidP="00B9256D">
      <w:pPr>
        <w:pStyle w:val="Paragraphedeliste"/>
        <w:numPr>
          <w:ilvl w:val="0"/>
          <w:numId w:val="18"/>
        </w:numPr>
      </w:pPr>
      <w:r>
        <w:t xml:space="preserve">If no asthma, consider diagnosis and </w:t>
      </w:r>
      <w:r w:rsidR="00167DFF">
        <w:t>consider a trial</w:t>
      </w:r>
      <w:r>
        <w:t xml:space="preserve"> of inhaled corticosteroids.</w:t>
      </w:r>
    </w:p>
    <w:p w14:paraId="06B97B0D" w14:textId="77777777" w:rsidR="00B9256D" w:rsidRDefault="00B9256D" w:rsidP="00B9256D">
      <w:pPr>
        <w:pStyle w:val="Paragraphedeliste"/>
        <w:numPr>
          <w:ilvl w:val="0"/>
          <w:numId w:val="18"/>
        </w:numPr>
      </w:pPr>
      <w:r>
        <w:t>Assess and address potential contribution of environmental allergens.</w:t>
      </w:r>
    </w:p>
    <w:p w14:paraId="14B25068" w14:textId="4452CAC6" w:rsidR="00B9256D" w:rsidRDefault="00B9256D" w:rsidP="00B9256D">
      <w:pPr>
        <w:pStyle w:val="Paragraphedeliste"/>
        <w:numPr>
          <w:ilvl w:val="0"/>
          <w:numId w:val="18"/>
        </w:numPr>
      </w:pPr>
      <w:r>
        <w:t xml:space="preserve">Consider performing FeNO. The objective measure of a local inflammatory process with FeNO is particularly useful to confirm the presence of underlying “sub-clinical” asthma when patient has no manifestation of asthma other than with food dosing. It </w:t>
      </w:r>
      <w:r w:rsidR="00167DFF">
        <w:t xml:space="preserve">can be </w:t>
      </w:r>
      <w:r>
        <w:lastRenderedPageBreak/>
        <w:t>helpful to demonstrate the concept to the patient and to monitor response to therapy</w:t>
      </w:r>
      <w:r w:rsidR="00167DFF">
        <w:t xml:space="preserve"> in this particular context</w:t>
      </w:r>
      <w:r>
        <w:t xml:space="preserve">.  </w:t>
      </w:r>
    </w:p>
    <w:p w14:paraId="17C35F7B" w14:textId="77777777" w:rsidR="00B9256D" w:rsidRPr="009D3B73" w:rsidRDefault="00B9256D" w:rsidP="00B9256D">
      <w:pPr>
        <w:ind w:left="360"/>
      </w:pPr>
    </w:p>
    <w:p w14:paraId="3D329FEA" w14:textId="77777777" w:rsidR="00B9256D" w:rsidRDefault="00B9256D" w:rsidP="00B9256D">
      <w:pPr>
        <w:rPr>
          <w:b/>
        </w:rPr>
      </w:pPr>
      <w:r>
        <w:rPr>
          <w:b/>
        </w:rPr>
        <w:t xml:space="preserve">For gastro-intestinal symptoms which timing is not related to food </w:t>
      </w:r>
      <w:proofErr w:type="gramStart"/>
      <w:r>
        <w:rPr>
          <w:b/>
        </w:rPr>
        <w:t>dosing:</w:t>
      </w:r>
      <w:proofErr w:type="gramEnd"/>
      <w:r>
        <w:rPr>
          <w:b/>
        </w:rPr>
        <w:t xml:space="preserve"> </w:t>
      </w:r>
    </w:p>
    <w:p w14:paraId="5A2DB09E" w14:textId="77777777" w:rsidR="00B9256D" w:rsidRDefault="00B9256D" w:rsidP="00B9256D">
      <w:pPr>
        <w:pStyle w:val="Paragraphedeliste"/>
        <w:numPr>
          <w:ilvl w:val="0"/>
          <w:numId w:val="18"/>
        </w:numPr>
      </w:pPr>
      <w:r>
        <w:t xml:space="preserve">Consider the possibility of a cellular-mediated allergic reaction to the food allergen. This can be difficult to differentiate from delayed type IgE-mediated reactions. Response to trials with the above-mentioned medications can help distinguish the underlying process. </w:t>
      </w:r>
    </w:p>
    <w:p w14:paraId="25DD8AB9" w14:textId="77777777" w:rsidR="00B9256D" w:rsidRDefault="00B9256D" w:rsidP="00B9256D">
      <w:pPr>
        <w:pStyle w:val="Paragraphedeliste"/>
        <w:numPr>
          <w:ilvl w:val="0"/>
          <w:numId w:val="18"/>
        </w:numPr>
      </w:pPr>
      <w:r>
        <w:t>Consider adding a proton-pump inhibitor.</w:t>
      </w:r>
    </w:p>
    <w:p w14:paraId="3F1F8F35" w14:textId="093A0733" w:rsidR="00B9256D" w:rsidRDefault="00B9256D" w:rsidP="00B9256D">
      <w:pPr>
        <w:pStyle w:val="Paragraphedeliste"/>
        <w:numPr>
          <w:ilvl w:val="0"/>
          <w:numId w:val="18"/>
        </w:numPr>
      </w:pPr>
      <w:r>
        <w:t>Consider transiently or permanently decreasing the food dose.</w:t>
      </w:r>
    </w:p>
    <w:p w14:paraId="38C5C057" w14:textId="77777777" w:rsidR="00B9256D" w:rsidRDefault="00B9256D" w:rsidP="00B9256D">
      <w:pPr>
        <w:pStyle w:val="Paragraphedeliste"/>
        <w:numPr>
          <w:ilvl w:val="0"/>
          <w:numId w:val="18"/>
        </w:numPr>
      </w:pPr>
      <w:r>
        <w:t>Consider performing endoscopy. In the context of OIT, the presence of eosinophils on endoscopy can result from either recurrent delayed type IgE-mediated reactions or from a cellular-mediated reaction and should therefore not be the sole basis on which to orient management.</w:t>
      </w:r>
    </w:p>
    <w:p w14:paraId="1570AC84" w14:textId="77777777" w:rsidR="00B9256D" w:rsidRDefault="00B9256D" w:rsidP="00B9256D">
      <w:pPr>
        <w:pStyle w:val="Paragraphedeliste"/>
        <w:numPr>
          <w:ilvl w:val="0"/>
          <w:numId w:val="18"/>
        </w:numPr>
      </w:pPr>
      <w:r>
        <w:t>Consider performing an atopy patch test (APT) with the food allergens. Where many patients with IgE-mediated food allergy can present mild infiltrate on APT, a strong reaction to one or more specific food is unusual and can be useful to guide management.</w:t>
      </w:r>
    </w:p>
    <w:p w14:paraId="1E96EE71" w14:textId="77777777" w:rsidR="00B9256D" w:rsidRDefault="00B9256D" w:rsidP="00B9256D">
      <w:pPr>
        <w:pStyle w:val="Paragraphedeliste"/>
      </w:pPr>
    </w:p>
    <w:p w14:paraId="1F461827" w14:textId="77777777" w:rsidR="00B9256D" w:rsidRPr="00373273" w:rsidRDefault="00B9256D" w:rsidP="00B9256D">
      <w:pPr>
        <w:pStyle w:val="Paragraphedeliste"/>
        <w:numPr>
          <w:ilvl w:val="0"/>
          <w:numId w:val="18"/>
        </w:numPr>
        <w:rPr>
          <w:i/>
        </w:rPr>
      </w:pPr>
      <w:r w:rsidRPr="00373273">
        <w:rPr>
          <w:i/>
        </w:rPr>
        <w:t>For patient with symptoms compatible with eosinophilic oesophagitis</w:t>
      </w:r>
      <w:r>
        <w:rPr>
          <w:i/>
        </w:rPr>
        <w:t xml:space="preserve"> (EoE)</w:t>
      </w:r>
      <w:r w:rsidRPr="00373273">
        <w:rPr>
          <w:i/>
        </w:rPr>
        <w:t xml:space="preserve">, </w:t>
      </w:r>
    </w:p>
    <w:p w14:paraId="5F19655C" w14:textId="77777777" w:rsidR="00B9256D" w:rsidRDefault="00B9256D" w:rsidP="00B9256D">
      <w:pPr>
        <w:pStyle w:val="Paragraphedeliste"/>
        <w:numPr>
          <w:ilvl w:val="1"/>
          <w:numId w:val="18"/>
        </w:numPr>
      </w:pPr>
      <w:r>
        <w:t xml:space="preserve">Discuss the options of discontinuing or continuing OIT with patient. In a previous cohort of patients with cellular-mediated symptoms with OIT, those with symptoms compatible with </w:t>
      </w:r>
      <w:proofErr w:type="gramStart"/>
      <w:r>
        <w:t>EoE</w:t>
      </w:r>
      <w:proofErr w:type="gramEnd"/>
      <w:r>
        <w:t xml:space="preserve"> were generally able to continue treatment.  </w:t>
      </w:r>
    </w:p>
    <w:p w14:paraId="6C52686A" w14:textId="77777777" w:rsidR="00B9256D" w:rsidRDefault="00B9256D" w:rsidP="00B9256D">
      <w:pPr>
        <w:pStyle w:val="Paragraphedeliste"/>
        <w:numPr>
          <w:ilvl w:val="1"/>
          <w:numId w:val="18"/>
        </w:numPr>
      </w:pPr>
      <w:r>
        <w:t>Consider a trial of swallowed topical corticosteroid after discussing.</w:t>
      </w:r>
    </w:p>
    <w:p w14:paraId="307C9D39" w14:textId="77777777" w:rsidR="00B9256D" w:rsidRDefault="00B9256D" w:rsidP="00B9256D"/>
    <w:p w14:paraId="37A87125" w14:textId="77777777" w:rsidR="00B9256D" w:rsidRPr="00373273" w:rsidRDefault="00B9256D" w:rsidP="00B9256D">
      <w:pPr>
        <w:pStyle w:val="Paragraphedeliste"/>
        <w:numPr>
          <w:ilvl w:val="0"/>
          <w:numId w:val="18"/>
        </w:numPr>
        <w:rPr>
          <w:i/>
        </w:rPr>
      </w:pPr>
      <w:r w:rsidRPr="00373273">
        <w:rPr>
          <w:i/>
        </w:rPr>
        <w:t>For patients with symptoms compatible with eosinophilic gastro-intestinal disease (EGID),</w:t>
      </w:r>
    </w:p>
    <w:p w14:paraId="54095F53" w14:textId="77777777" w:rsidR="00B9256D" w:rsidRDefault="00B9256D" w:rsidP="00B9256D">
      <w:pPr>
        <w:pStyle w:val="Paragraphedeliste"/>
        <w:numPr>
          <w:ilvl w:val="1"/>
          <w:numId w:val="18"/>
        </w:numPr>
      </w:pPr>
      <w:r>
        <w:t>Consider discontinuing OIT. In a previous cohort of patients with cellular-mediated symptoms with OIT, those with symptoms compatible with EGID were unable to complete treatment.</w:t>
      </w:r>
    </w:p>
    <w:p w14:paraId="069AC68D" w14:textId="4F3D1ABF" w:rsidR="00B9256D" w:rsidRPr="00373273" w:rsidRDefault="00B9256D" w:rsidP="00B9256D">
      <w:pPr>
        <w:pStyle w:val="Paragraphedeliste"/>
        <w:numPr>
          <w:ilvl w:val="1"/>
          <w:numId w:val="18"/>
        </w:numPr>
      </w:pPr>
      <w:r>
        <w:t>For patients already receiving another biologic therapy indicated for their asthma, consider switching to dupilumab, which could contribute to a better control of cellular-mediated allergic response</w:t>
      </w:r>
      <w:r w:rsidRPr="00142033">
        <w:t xml:space="preserve"> </w:t>
      </w:r>
      <w:r>
        <w:t>in the gastro-intestinal tract</w:t>
      </w:r>
      <w:r w:rsidR="00085AE8">
        <w:fldChar w:fldCharType="begin">
          <w:fldData xml:space="preserve">PEVuZE5vdGU+PENpdGU+PEF1dGhvcj5IaXJhbm88L0F1dGhvcj48WWVhcj4yMDIwPC9ZZWFyPjxS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</w:fldData>
        </w:fldChar>
      </w:r>
      <w:r w:rsidR="00085AE8">
        <w:instrText xml:space="preserve"> ADDIN EN.CITE </w:instrText>
      </w:r>
      <w:r w:rsidR="00085AE8">
        <w:fldChar w:fldCharType="begin">
          <w:fldData xml:space="preserve">PEVuZE5vdGU+PENpdGU+PEF1dGhvcj5IaXJhbm88L0F1dGhvcj48WWVhcj4yMDIwPC9ZZWFyPjxS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</w:fldData>
        </w:fldChar>
      </w:r>
      <w:r w:rsidR="00085AE8">
        <w:instrText xml:space="preserve"> ADDIN EN.CITE.DATA </w:instrText>
      </w:r>
      <w:r w:rsidR="00085AE8">
        <w:fldChar w:fldCharType="end"/>
      </w:r>
      <w:r w:rsidR="00085AE8">
        <w:fldChar w:fldCharType="separate"/>
      </w:r>
      <w:r w:rsidR="00085AE8" w:rsidRPr="00085AE8">
        <w:rPr>
          <w:noProof/>
          <w:vertAlign w:val="superscript"/>
        </w:rPr>
        <w:t>106</w:t>
      </w:r>
      <w:r w:rsidR="00085AE8">
        <w:fldChar w:fldCharType="end"/>
      </w:r>
      <w:r>
        <w:t>.</w:t>
      </w:r>
    </w:p>
    <w:bookmarkEnd w:id="103"/>
    <w:p w14:paraId="4DF400C7" w14:textId="15E5FDDA" w:rsidR="001E3A18" w:rsidRPr="001E3A18" w:rsidRDefault="001E3A18" w:rsidP="001E3A18"/>
    <w:sectPr w:rsidR="001E3A18" w:rsidRPr="001E3A18">
      <w:pgSz w:w="12240" w:h="15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BFC910" w16cid:durableId="21A5E9C6"/>
  <w16cid:commentId w16cid:paraId="2A9173B5" w16cid:durableId="21A5E9C7"/>
  <w16cid:commentId w16cid:paraId="2910BB33" w16cid:durableId="21A5E9CA"/>
  <w16cid:commentId w16cid:paraId="2F72BB99" w16cid:durableId="21A5E9CC"/>
  <w16cid:commentId w16cid:paraId="5F93B047" w16cid:durableId="21A5E9CD"/>
  <w16cid:commentId w16cid:paraId="3FDE77E6" w16cid:durableId="21A5ED3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CD6EB" w14:textId="77777777" w:rsidR="002857D6" w:rsidRDefault="002857D6" w:rsidP="000B63B5">
      <w:pPr>
        <w:spacing w:line="240" w:lineRule="auto"/>
      </w:pPr>
      <w:r>
        <w:separator/>
      </w:r>
    </w:p>
  </w:endnote>
  <w:endnote w:type="continuationSeparator" w:id="0">
    <w:p w14:paraId="24D0787C" w14:textId="77777777" w:rsidR="002857D6" w:rsidRDefault="002857D6" w:rsidP="000B63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entury Gothic">
    <w:altName w:val="Century Gothic"/>
    <w:panose1 w:val="020B0502020202020204"/>
    <w:charset w:val="00"/>
    <w:family w:val="swiss"/>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Gras">
    <w:altName w:val="Arial"/>
    <w:panose1 w:val="020B0704020202020204"/>
    <w:charset w:val="00"/>
    <w:family w:val="roman"/>
    <w:notTrueType/>
    <w:pitch w:val="default"/>
  </w:font>
  <w:font w:name="Minion Pro">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AdvTimes">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3805741"/>
      <w:docPartObj>
        <w:docPartGallery w:val="Page Numbers (Bottom of Page)"/>
        <w:docPartUnique/>
      </w:docPartObj>
    </w:sdtPr>
    <w:sdtEndPr/>
    <w:sdtContent>
      <w:p w14:paraId="23A851D8" w14:textId="20EB2393" w:rsidR="005F2998" w:rsidRDefault="005F2998">
        <w:pPr>
          <w:pStyle w:val="Pieddepage"/>
          <w:jc w:val="right"/>
        </w:pPr>
        <w:r>
          <w:fldChar w:fldCharType="begin"/>
        </w:r>
        <w:r>
          <w:instrText>PAGE   \* MERGEFORMAT</w:instrText>
        </w:r>
        <w:r>
          <w:fldChar w:fldCharType="separate"/>
        </w:r>
        <w:r w:rsidR="00E1575B">
          <w:rPr>
            <w:noProof/>
          </w:rPr>
          <w:t>89</w:t>
        </w:r>
        <w:r>
          <w:fldChar w:fldCharType="end"/>
        </w:r>
      </w:p>
    </w:sdtContent>
  </w:sdt>
  <w:p w14:paraId="0B589234" w14:textId="77777777" w:rsidR="005F2998" w:rsidRDefault="005F299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CEB075" w14:textId="77777777" w:rsidR="002857D6" w:rsidRDefault="002857D6" w:rsidP="000B63B5">
      <w:pPr>
        <w:spacing w:line="240" w:lineRule="auto"/>
      </w:pPr>
      <w:r>
        <w:separator/>
      </w:r>
    </w:p>
  </w:footnote>
  <w:footnote w:type="continuationSeparator" w:id="0">
    <w:p w14:paraId="6337C5A3" w14:textId="77777777" w:rsidR="002857D6" w:rsidRDefault="002857D6" w:rsidP="000B63B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112FE4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704483CA"/>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9066391C"/>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D50264E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D03AFF6A"/>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EEB9B0"/>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D36E5B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1B681CA"/>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5EC40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640C2BC"/>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6F4E03"/>
    <w:multiLevelType w:val="hybridMultilevel"/>
    <w:tmpl w:val="4A2041FE"/>
    <w:lvl w:ilvl="0" w:tplc="11487216">
      <w:start w:val="9600"/>
      <w:numFmt w:val="bullet"/>
      <w:lvlText w:val="-"/>
      <w:lvlJc w:val="left"/>
      <w:pPr>
        <w:ind w:left="720" w:hanging="360"/>
      </w:pPr>
      <w:rPr>
        <w:rFonts w:ascii="Arial" w:eastAsiaTheme="minorHAnsi" w:hAnsi="Arial" w:cs="Aria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08334E37"/>
    <w:multiLevelType w:val="hybridMultilevel"/>
    <w:tmpl w:val="38986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9A161E"/>
    <w:multiLevelType w:val="hybridMultilevel"/>
    <w:tmpl w:val="A8A06F1C"/>
    <w:lvl w:ilvl="0" w:tplc="0C0C0001">
      <w:start w:val="1"/>
      <w:numFmt w:val="bullet"/>
      <w:lvlText w:val=""/>
      <w:lvlJc w:val="left"/>
      <w:pPr>
        <w:ind w:left="720" w:hanging="360"/>
      </w:pPr>
      <w:rPr>
        <w:rFonts w:ascii="Symbol" w:hAnsi="Symbol" w:hint="default"/>
      </w:rPr>
    </w:lvl>
    <w:lvl w:ilvl="1" w:tplc="0C0C0001">
      <w:start w:val="1"/>
      <w:numFmt w:val="bullet"/>
      <w:lvlText w:val=""/>
      <w:lvlJc w:val="left"/>
      <w:pPr>
        <w:ind w:left="1440" w:hanging="360"/>
      </w:pPr>
      <w:rPr>
        <w:rFonts w:ascii="Symbol" w:hAnsi="Symbol"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0ACC751E"/>
    <w:multiLevelType w:val="hybridMultilevel"/>
    <w:tmpl w:val="BED0B72A"/>
    <w:lvl w:ilvl="0" w:tplc="0C0C0001">
      <w:start w:val="1"/>
      <w:numFmt w:val="bullet"/>
      <w:lvlText w:val=""/>
      <w:lvlJc w:val="left"/>
      <w:pPr>
        <w:ind w:left="530" w:hanging="360"/>
      </w:pPr>
      <w:rPr>
        <w:rFonts w:ascii="Symbol" w:hAnsi="Symbol" w:hint="default"/>
      </w:rPr>
    </w:lvl>
    <w:lvl w:ilvl="1" w:tplc="0C0C0003">
      <w:start w:val="1"/>
      <w:numFmt w:val="bullet"/>
      <w:lvlText w:val="o"/>
      <w:lvlJc w:val="left"/>
      <w:pPr>
        <w:ind w:left="1250" w:hanging="360"/>
      </w:pPr>
      <w:rPr>
        <w:rFonts w:ascii="Courier New" w:hAnsi="Courier New" w:cs="Courier New" w:hint="default"/>
      </w:rPr>
    </w:lvl>
    <w:lvl w:ilvl="2" w:tplc="0C0C0005">
      <w:start w:val="1"/>
      <w:numFmt w:val="bullet"/>
      <w:lvlText w:val=""/>
      <w:lvlJc w:val="left"/>
      <w:pPr>
        <w:ind w:left="1970" w:hanging="360"/>
      </w:pPr>
      <w:rPr>
        <w:rFonts w:ascii="Wingdings" w:hAnsi="Wingdings" w:hint="default"/>
      </w:rPr>
    </w:lvl>
    <w:lvl w:ilvl="3" w:tplc="0C0C0001" w:tentative="1">
      <w:start w:val="1"/>
      <w:numFmt w:val="bullet"/>
      <w:lvlText w:val=""/>
      <w:lvlJc w:val="left"/>
      <w:pPr>
        <w:ind w:left="2690" w:hanging="360"/>
      </w:pPr>
      <w:rPr>
        <w:rFonts w:ascii="Symbol" w:hAnsi="Symbol" w:hint="default"/>
      </w:rPr>
    </w:lvl>
    <w:lvl w:ilvl="4" w:tplc="0C0C0003" w:tentative="1">
      <w:start w:val="1"/>
      <w:numFmt w:val="bullet"/>
      <w:lvlText w:val="o"/>
      <w:lvlJc w:val="left"/>
      <w:pPr>
        <w:ind w:left="3410" w:hanging="360"/>
      </w:pPr>
      <w:rPr>
        <w:rFonts w:ascii="Courier New" w:hAnsi="Courier New" w:cs="Courier New" w:hint="default"/>
      </w:rPr>
    </w:lvl>
    <w:lvl w:ilvl="5" w:tplc="0C0C0005" w:tentative="1">
      <w:start w:val="1"/>
      <w:numFmt w:val="bullet"/>
      <w:lvlText w:val=""/>
      <w:lvlJc w:val="left"/>
      <w:pPr>
        <w:ind w:left="4130" w:hanging="360"/>
      </w:pPr>
      <w:rPr>
        <w:rFonts w:ascii="Wingdings" w:hAnsi="Wingdings" w:hint="default"/>
      </w:rPr>
    </w:lvl>
    <w:lvl w:ilvl="6" w:tplc="0C0C0001" w:tentative="1">
      <w:start w:val="1"/>
      <w:numFmt w:val="bullet"/>
      <w:lvlText w:val=""/>
      <w:lvlJc w:val="left"/>
      <w:pPr>
        <w:ind w:left="4850" w:hanging="360"/>
      </w:pPr>
      <w:rPr>
        <w:rFonts w:ascii="Symbol" w:hAnsi="Symbol" w:hint="default"/>
      </w:rPr>
    </w:lvl>
    <w:lvl w:ilvl="7" w:tplc="0C0C0003" w:tentative="1">
      <w:start w:val="1"/>
      <w:numFmt w:val="bullet"/>
      <w:lvlText w:val="o"/>
      <w:lvlJc w:val="left"/>
      <w:pPr>
        <w:ind w:left="5570" w:hanging="360"/>
      </w:pPr>
      <w:rPr>
        <w:rFonts w:ascii="Courier New" w:hAnsi="Courier New" w:cs="Courier New" w:hint="default"/>
      </w:rPr>
    </w:lvl>
    <w:lvl w:ilvl="8" w:tplc="0C0C0005" w:tentative="1">
      <w:start w:val="1"/>
      <w:numFmt w:val="bullet"/>
      <w:lvlText w:val=""/>
      <w:lvlJc w:val="left"/>
      <w:pPr>
        <w:ind w:left="6290" w:hanging="360"/>
      </w:pPr>
      <w:rPr>
        <w:rFonts w:ascii="Wingdings" w:hAnsi="Wingdings" w:hint="default"/>
      </w:rPr>
    </w:lvl>
  </w:abstractNum>
  <w:abstractNum w:abstractNumId="14" w15:restartNumberingAfterBreak="0">
    <w:nsid w:val="183552D8"/>
    <w:multiLevelType w:val="hybridMultilevel"/>
    <w:tmpl w:val="7FAA3DBE"/>
    <w:lvl w:ilvl="0" w:tplc="0C0C0001">
      <w:start w:val="1"/>
      <w:numFmt w:val="bullet"/>
      <w:lvlText w:val=""/>
      <w:lvlJc w:val="left"/>
      <w:pPr>
        <w:ind w:left="360" w:hanging="360"/>
      </w:pPr>
      <w:rPr>
        <w:rFonts w:ascii="Symbol" w:hAnsi="Symbol" w:hint="default"/>
      </w:rPr>
    </w:lvl>
    <w:lvl w:ilvl="1" w:tplc="0C0C0003">
      <w:start w:val="1"/>
      <w:numFmt w:val="bullet"/>
      <w:lvlText w:val="o"/>
      <w:lvlJc w:val="left"/>
      <w:pPr>
        <w:ind w:left="1080" w:hanging="360"/>
      </w:pPr>
      <w:rPr>
        <w:rFonts w:ascii="Courier New" w:hAnsi="Courier New" w:cs="Courier New" w:hint="default"/>
      </w:rPr>
    </w:lvl>
    <w:lvl w:ilvl="2" w:tplc="0C0C0005">
      <w:start w:val="1"/>
      <w:numFmt w:val="bullet"/>
      <w:lvlText w:val=""/>
      <w:lvlJc w:val="left"/>
      <w:pPr>
        <w:ind w:left="1800" w:hanging="360"/>
      </w:pPr>
      <w:rPr>
        <w:rFonts w:ascii="Wingdings" w:hAnsi="Wingdings" w:hint="default"/>
      </w:rPr>
    </w:lvl>
    <w:lvl w:ilvl="3" w:tplc="1CD2253A">
      <w:start w:val="29"/>
      <w:numFmt w:val="bullet"/>
      <w:lvlText w:val="-"/>
      <w:lvlJc w:val="left"/>
      <w:pPr>
        <w:ind w:left="2520" w:hanging="360"/>
      </w:pPr>
      <w:rPr>
        <w:rFonts w:ascii="Arial" w:eastAsia="MS Mincho" w:hAnsi="Arial" w:cs="Aria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15" w15:restartNumberingAfterBreak="0">
    <w:nsid w:val="1EAA04B3"/>
    <w:multiLevelType w:val="hybridMultilevel"/>
    <w:tmpl w:val="9E42CDFA"/>
    <w:lvl w:ilvl="0" w:tplc="5370498A">
      <w:start w:val="9600"/>
      <w:numFmt w:val="bullet"/>
      <w:lvlText w:val="-"/>
      <w:lvlJc w:val="left"/>
      <w:pPr>
        <w:ind w:left="720" w:hanging="360"/>
      </w:pPr>
      <w:rPr>
        <w:rFonts w:ascii="Arial" w:eastAsiaTheme="minorHAnsi" w:hAnsi="Arial" w:cs="Aria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22BB0A1A"/>
    <w:multiLevelType w:val="hybridMultilevel"/>
    <w:tmpl w:val="813EB646"/>
    <w:lvl w:ilvl="0" w:tplc="0C0C0001">
      <w:start w:val="1"/>
      <w:numFmt w:val="bullet"/>
      <w:lvlText w:val=""/>
      <w:lvlJc w:val="left"/>
      <w:pPr>
        <w:ind w:left="770" w:hanging="360"/>
      </w:pPr>
      <w:rPr>
        <w:rFonts w:ascii="Symbol" w:hAnsi="Symbol" w:hint="default"/>
      </w:rPr>
    </w:lvl>
    <w:lvl w:ilvl="1" w:tplc="0C0C0003" w:tentative="1">
      <w:start w:val="1"/>
      <w:numFmt w:val="bullet"/>
      <w:lvlText w:val="o"/>
      <w:lvlJc w:val="left"/>
      <w:pPr>
        <w:ind w:left="1490" w:hanging="360"/>
      </w:pPr>
      <w:rPr>
        <w:rFonts w:ascii="Courier New" w:hAnsi="Courier New" w:cs="Courier New" w:hint="default"/>
      </w:rPr>
    </w:lvl>
    <w:lvl w:ilvl="2" w:tplc="0C0C0005" w:tentative="1">
      <w:start w:val="1"/>
      <w:numFmt w:val="bullet"/>
      <w:lvlText w:val=""/>
      <w:lvlJc w:val="left"/>
      <w:pPr>
        <w:ind w:left="2210" w:hanging="360"/>
      </w:pPr>
      <w:rPr>
        <w:rFonts w:ascii="Wingdings" w:hAnsi="Wingdings" w:hint="default"/>
      </w:rPr>
    </w:lvl>
    <w:lvl w:ilvl="3" w:tplc="0C0C0001" w:tentative="1">
      <w:start w:val="1"/>
      <w:numFmt w:val="bullet"/>
      <w:lvlText w:val=""/>
      <w:lvlJc w:val="left"/>
      <w:pPr>
        <w:ind w:left="2930" w:hanging="360"/>
      </w:pPr>
      <w:rPr>
        <w:rFonts w:ascii="Symbol" w:hAnsi="Symbol" w:hint="default"/>
      </w:rPr>
    </w:lvl>
    <w:lvl w:ilvl="4" w:tplc="0C0C0003" w:tentative="1">
      <w:start w:val="1"/>
      <w:numFmt w:val="bullet"/>
      <w:lvlText w:val="o"/>
      <w:lvlJc w:val="left"/>
      <w:pPr>
        <w:ind w:left="3650" w:hanging="360"/>
      </w:pPr>
      <w:rPr>
        <w:rFonts w:ascii="Courier New" w:hAnsi="Courier New" w:cs="Courier New" w:hint="default"/>
      </w:rPr>
    </w:lvl>
    <w:lvl w:ilvl="5" w:tplc="0C0C0005" w:tentative="1">
      <w:start w:val="1"/>
      <w:numFmt w:val="bullet"/>
      <w:lvlText w:val=""/>
      <w:lvlJc w:val="left"/>
      <w:pPr>
        <w:ind w:left="4370" w:hanging="360"/>
      </w:pPr>
      <w:rPr>
        <w:rFonts w:ascii="Wingdings" w:hAnsi="Wingdings" w:hint="default"/>
      </w:rPr>
    </w:lvl>
    <w:lvl w:ilvl="6" w:tplc="0C0C0001" w:tentative="1">
      <w:start w:val="1"/>
      <w:numFmt w:val="bullet"/>
      <w:lvlText w:val=""/>
      <w:lvlJc w:val="left"/>
      <w:pPr>
        <w:ind w:left="5090" w:hanging="360"/>
      </w:pPr>
      <w:rPr>
        <w:rFonts w:ascii="Symbol" w:hAnsi="Symbol" w:hint="default"/>
      </w:rPr>
    </w:lvl>
    <w:lvl w:ilvl="7" w:tplc="0C0C0003" w:tentative="1">
      <w:start w:val="1"/>
      <w:numFmt w:val="bullet"/>
      <w:lvlText w:val="o"/>
      <w:lvlJc w:val="left"/>
      <w:pPr>
        <w:ind w:left="5810" w:hanging="360"/>
      </w:pPr>
      <w:rPr>
        <w:rFonts w:ascii="Courier New" w:hAnsi="Courier New" w:cs="Courier New" w:hint="default"/>
      </w:rPr>
    </w:lvl>
    <w:lvl w:ilvl="8" w:tplc="0C0C0005" w:tentative="1">
      <w:start w:val="1"/>
      <w:numFmt w:val="bullet"/>
      <w:lvlText w:val=""/>
      <w:lvlJc w:val="left"/>
      <w:pPr>
        <w:ind w:left="6530" w:hanging="360"/>
      </w:pPr>
      <w:rPr>
        <w:rFonts w:ascii="Wingdings" w:hAnsi="Wingdings" w:hint="default"/>
      </w:rPr>
    </w:lvl>
  </w:abstractNum>
  <w:abstractNum w:abstractNumId="17" w15:restartNumberingAfterBreak="0">
    <w:nsid w:val="2DD27C53"/>
    <w:multiLevelType w:val="hybridMultilevel"/>
    <w:tmpl w:val="A588EB1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3C0F516A"/>
    <w:multiLevelType w:val="hybridMultilevel"/>
    <w:tmpl w:val="1090C014"/>
    <w:lvl w:ilvl="0" w:tplc="0C0C0001">
      <w:start w:val="1"/>
      <w:numFmt w:val="bullet"/>
      <w:lvlText w:val=""/>
      <w:lvlJc w:val="left"/>
      <w:pPr>
        <w:ind w:left="360" w:hanging="360"/>
      </w:pPr>
      <w:rPr>
        <w:rFonts w:ascii="Symbol" w:hAnsi="Symbol" w:hint="default"/>
      </w:rPr>
    </w:lvl>
    <w:lvl w:ilvl="1" w:tplc="0C0C0005">
      <w:start w:val="1"/>
      <w:numFmt w:val="bullet"/>
      <w:lvlText w:val=""/>
      <w:lvlJc w:val="left"/>
      <w:pPr>
        <w:ind w:left="1080" w:hanging="360"/>
      </w:pPr>
      <w:rPr>
        <w:rFonts w:ascii="Wingdings" w:hAnsi="Wingdings" w:hint="default"/>
      </w:rPr>
    </w:lvl>
    <w:lvl w:ilvl="2" w:tplc="0C0C001B">
      <w:start w:val="1"/>
      <w:numFmt w:val="lowerRoman"/>
      <w:lvlText w:val="%3."/>
      <w:lvlJc w:val="right"/>
      <w:pPr>
        <w:ind w:left="1800" w:hanging="180"/>
      </w:pPr>
    </w:lvl>
    <w:lvl w:ilvl="3" w:tplc="0C0C000F">
      <w:start w:val="1"/>
      <w:numFmt w:val="decimal"/>
      <w:lvlText w:val="%4."/>
      <w:lvlJc w:val="left"/>
      <w:pPr>
        <w:ind w:left="2520" w:hanging="360"/>
      </w:pPr>
    </w:lvl>
    <w:lvl w:ilvl="4" w:tplc="0C0C0019">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9" w15:restartNumberingAfterBreak="0">
    <w:nsid w:val="433F0DB7"/>
    <w:multiLevelType w:val="hybridMultilevel"/>
    <w:tmpl w:val="66983FB4"/>
    <w:lvl w:ilvl="0" w:tplc="0C0C000F">
      <w:start w:val="1"/>
      <w:numFmt w:val="decimal"/>
      <w:lvlText w:val="%1."/>
      <w:lvlJc w:val="left"/>
      <w:pPr>
        <w:ind w:left="360" w:hanging="360"/>
      </w:pPr>
    </w:lvl>
    <w:lvl w:ilvl="1" w:tplc="0C0C0019">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20" w15:restartNumberingAfterBreak="0">
    <w:nsid w:val="499B711D"/>
    <w:multiLevelType w:val="hybridMultilevel"/>
    <w:tmpl w:val="5980195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5A7C41"/>
    <w:multiLevelType w:val="hybridMultilevel"/>
    <w:tmpl w:val="311A06F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58160980"/>
    <w:multiLevelType w:val="hybridMultilevel"/>
    <w:tmpl w:val="6046E0E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3" w15:restartNumberingAfterBreak="0">
    <w:nsid w:val="62C44BD2"/>
    <w:multiLevelType w:val="hybridMultilevel"/>
    <w:tmpl w:val="D5326110"/>
    <w:lvl w:ilvl="0" w:tplc="2D2C75B2">
      <w:start w:val="1"/>
      <w:numFmt w:val="bullet"/>
      <w:pStyle w:val="texterfrences2012"/>
      <w:lvlText w:val=""/>
      <w:lvlJc w:val="left"/>
      <w:pPr>
        <w:ind w:left="927" w:hanging="360"/>
      </w:pPr>
      <w:rPr>
        <w:rFonts w:ascii="Wingdings" w:hAnsi="Wingdings" w:hint="default"/>
        <w:sz w:val="20"/>
        <w:szCs w:val="20"/>
      </w:rPr>
    </w:lvl>
    <w:lvl w:ilvl="1" w:tplc="040C0003">
      <w:start w:val="1"/>
      <w:numFmt w:val="bullet"/>
      <w:lvlText w:val="o"/>
      <w:lvlJc w:val="left"/>
      <w:pPr>
        <w:ind w:left="1156" w:hanging="360"/>
      </w:pPr>
      <w:rPr>
        <w:rFonts w:ascii="Courier New" w:hAnsi="Courier New" w:cs="Times New Roman" w:hint="default"/>
      </w:rPr>
    </w:lvl>
    <w:lvl w:ilvl="2" w:tplc="040C0005">
      <w:start w:val="1"/>
      <w:numFmt w:val="bullet"/>
      <w:lvlText w:val=""/>
      <w:lvlJc w:val="left"/>
      <w:pPr>
        <w:ind w:left="1876" w:hanging="360"/>
      </w:pPr>
      <w:rPr>
        <w:rFonts w:ascii="Wingdings" w:hAnsi="Wingdings" w:hint="default"/>
      </w:rPr>
    </w:lvl>
    <w:lvl w:ilvl="3" w:tplc="040C0001">
      <w:start w:val="1"/>
      <w:numFmt w:val="bullet"/>
      <w:lvlText w:val=""/>
      <w:lvlJc w:val="left"/>
      <w:pPr>
        <w:ind w:left="2596" w:hanging="360"/>
      </w:pPr>
      <w:rPr>
        <w:rFonts w:ascii="Symbol" w:hAnsi="Symbol" w:hint="default"/>
      </w:rPr>
    </w:lvl>
    <w:lvl w:ilvl="4" w:tplc="040C0003">
      <w:start w:val="1"/>
      <w:numFmt w:val="bullet"/>
      <w:lvlText w:val="o"/>
      <w:lvlJc w:val="left"/>
      <w:pPr>
        <w:ind w:left="3316" w:hanging="360"/>
      </w:pPr>
      <w:rPr>
        <w:rFonts w:ascii="Courier New" w:hAnsi="Courier New" w:cs="Times New Roman" w:hint="default"/>
      </w:rPr>
    </w:lvl>
    <w:lvl w:ilvl="5" w:tplc="040C0005">
      <w:start w:val="1"/>
      <w:numFmt w:val="bullet"/>
      <w:lvlText w:val=""/>
      <w:lvlJc w:val="left"/>
      <w:pPr>
        <w:ind w:left="4036" w:hanging="360"/>
      </w:pPr>
      <w:rPr>
        <w:rFonts w:ascii="Wingdings" w:hAnsi="Wingdings" w:hint="default"/>
      </w:rPr>
    </w:lvl>
    <w:lvl w:ilvl="6" w:tplc="040C0001">
      <w:start w:val="1"/>
      <w:numFmt w:val="bullet"/>
      <w:lvlText w:val=""/>
      <w:lvlJc w:val="left"/>
      <w:pPr>
        <w:ind w:left="4756" w:hanging="360"/>
      </w:pPr>
      <w:rPr>
        <w:rFonts w:ascii="Symbol" w:hAnsi="Symbol" w:hint="default"/>
      </w:rPr>
    </w:lvl>
    <w:lvl w:ilvl="7" w:tplc="040C0003">
      <w:start w:val="1"/>
      <w:numFmt w:val="bullet"/>
      <w:lvlText w:val="o"/>
      <w:lvlJc w:val="left"/>
      <w:pPr>
        <w:ind w:left="5476" w:hanging="360"/>
      </w:pPr>
      <w:rPr>
        <w:rFonts w:ascii="Courier New" w:hAnsi="Courier New" w:cs="Times New Roman" w:hint="default"/>
      </w:rPr>
    </w:lvl>
    <w:lvl w:ilvl="8" w:tplc="040C0005">
      <w:start w:val="1"/>
      <w:numFmt w:val="bullet"/>
      <w:lvlText w:val=""/>
      <w:lvlJc w:val="left"/>
      <w:pPr>
        <w:ind w:left="6196" w:hanging="360"/>
      </w:pPr>
      <w:rPr>
        <w:rFonts w:ascii="Wingdings" w:hAnsi="Wingdings" w:hint="default"/>
      </w:rPr>
    </w:lvl>
  </w:abstractNum>
  <w:abstractNum w:abstractNumId="24" w15:restartNumberingAfterBreak="0">
    <w:nsid w:val="639A507F"/>
    <w:multiLevelType w:val="multilevel"/>
    <w:tmpl w:val="BBE249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pStyle w:val="Niveau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6F3F48"/>
    <w:multiLevelType w:val="hybridMultilevel"/>
    <w:tmpl w:val="7F94DA10"/>
    <w:lvl w:ilvl="0" w:tplc="04090003">
      <w:start w:val="1"/>
      <w:numFmt w:val="bullet"/>
      <w:lvlText w:val="o"/>
      <w:lvlJc w:val="left"/>
      <w:pPr>
        <w:ind w:left="720" w:hanging="360"/>
      </w:pPr>
      <w:rPr>
        <w:rFonts w:ascii="Courier New" w:hAnsi="Courier New" w:cs="Courier New"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 w15:restartNumberingAfterBreak="0">
    <w:nsid w:val="703168C3"/>
    <w:multiLevelType w:val="hybridMultilevel"/>
    <w:tmpl w:val="2584874E"/>
    <w:lvl w:ilvl="0" w:tplc="7CCCFB16">
      <w:start w:val="3"/>
      <w:numFmt w:val="bullet"/>
      <w:lvlText w:val="-"/>
      <w:lvlJc w:val="left"/>
      <w:pPr>
        <w:ind w:left="720" w:hanging="360"/>
      </w:pPr>
      <w:rPr>
        <w:rFonts w:ascii="Calibri" w:eastAsiaTheme="minorEastAsia"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7BB05ED0"/>
    <w:multiLevelType w:val="hybridMultilevel"/>
    <w:tmpl w:val="328EBA30"/>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2"/>
  </w:num>
  <w:num w:numId="2">
    <w:abstractNumId w:val="9"/>
  </w:num>
  <w:num w:numId="3">
    <w:abstractNumId w:val="8"/>
    <w:lvlOverride w:ilvl="0">
      <w:startOverride w:val="1"/>
    </w:lvlOverride>
  </w:num>
  <w:num w:numId="4">
    <w:abstractNumId w:val="7"/>
  </w:num>
  <w:num w:numId="5">
    <w:abstractNumId w:val="6"/>
  </w:num>
  <w:num w:numId="6">
    <w:abstractNumId w:val="5"/>
  </w:num>
  <w:num w:numId="7">
    <w:abstractNumId w:val="4"/>
  </w:num>
  <w:num w:numId="8">
    <w:abstractNumId w:val="3"/>
    <w:lvlOverride w:ilvl="0">
      <w:startOverride w:val="1"/>
    </w:lvlOverride>
  </w:num>
  <w:num w:numId="9">
    <w:abstractNumId w:val="2"/>
    <w:lvlOverride w:ilvl="0">
      <w:startOverride w:val="1"/>
    </w:lvlOverride>
  </w:num>
  <w:num w:numId="10">
    <w:abstractNumId w:val="1"/>
    <w:lvlOverride w:ilvl="0">
      <w:startOverride w:val="1"/>
    </w:lvlOverride>
  </w:num>
  <w:num w:numId="11">
    <w:abstractNumId w:val="0"/>
    <w:lvlOverride w:ilvl="0">
      <w:startOverride w:val="1"/>
    </w:lvlOverride>
  </w:num>
  <w:num w:numId="12">
    <w:abstractNumId w:val="23"/>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1"/>
  </w:num>
  <w:num w:numId="16">
    <w:abstractNumId w:val="22"/>
  </w:num>
  <w:num w:numId="17">
    <w:abstractNumId w:val="16"/>
  </w:num>
  <w:num w:numId="18">
    <w:abstractNumId w:val="10"/>
  </w:num>
  <w:num w:numId="19">
    <w:abstractNumId w:val="15"/>
  </w:num>
  <w:num w:numId="20">
    <w:abstractNumId w:val="11"/>
  </w:num>
  <w:num w:numId="21">
    <w:abstractNumId w:val="18"/>
  </w:num>
  <w:num w:numId="22">
    <w:abstractNumId w:val="13"/>
  </w:num>
  <w:num w:numId="23">
    <w:abstractNumId w:val="14"/>
  </w:num>
  <w:num w:numId="24">
    <w:abstractNumId w:val="20"/>
  </w:num>
  <w:num w:numId="25">
    <w:abstractNumId w:val="27"/>
  </w:num>
  <w:num w:numId="26">
    <w:abstractNumId w:val="19"/>
  </w:num>
  <w:num w:numId="27">
    <w:abstractNumId w:val="25"/>
  </w:num>
  <w:num w:numId="28">
    <w:abstractNumId w:val="2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fr-FR" w:vendorID="64" w:dllVersion="6" w:nlCheck="1" w:checkStyle="0"/>
  <w:activeWritingStyle w:appName="MSWord" w:lang="en-CA" w:vendorID="64" w:dllVersion="4096" w:nlCheck="1" w:checkStyle="0"/>
  <w:activeWritingStyle w:appName="MSWord" w:lang="fr-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131078" w:nlCheck="1" w:checkStyle="0"/>
  <w:activeWritingStyle w:appName="MSWord" w:lang="en-CA" w:vendorID="64" w:dllVersion="131078" w:nlCheck="1" w:checkStyle="1"/>
  <w:activeWritingStyle w:appName="MSWord" w:lang="fr-CA" w:vendorID="64" w:dllVersion="131078" w:nlCheck="1" w:checkStyle="0"/>
  <w:activeWritingStyle w:appName="MSWord" w:lang="en-US" w:vendorID="64" w:dllVersion="131078" w:nlCheck="1" w:checkStyle="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ewf5pszfdfvye5tfq5a5s60p95fpez2eft&quot;&gt;Peanuts&lt;record-ids&gt;&lt;item&gt;58&lt;/item&gt;&lt;item&gt;60&lt;/item&gt;&lt;item&gt;64&lt;/item&gt;&lt;item&gt;68&lt;/item&gt;&lt;item&gt;82&lt;/item&gt;&lt;item&gt;87&lt;/item&gt;&lt;item&gt;88&lt;/item&gt;&lt;item&gt;116&lt;/item&gt;&lt;item&gt;145&lt;/item&gt;&lt;item&gt;147&lt;/item&gt;&lt;/record-ids&gt;&lt;/item&gt;&lt;/Libraries&gt;"/>
  </w:docVars>
  <w:rsids>
    <w:rsidRoot w:val="001B7C0D"/>
    <w:rsid w:val="00002E60"/>
    <w:rsid w:val="000110D1"/>
    <w:rsid w:val="00011887"/>
    <w:rsid w:val="00011D42"/>
    <w:rsid w:val="0001437E"/>
    <w:rsid w:val="000145D1"/>
    <w:rsid w:val="00024A1C"/>
    <w:rsid w:val="00026A8E"/>
    <w:rsid w:val="00026B52"/>
    <w:rsid w:val="00027545"/>
    <w:rsid w:val="000278E7"/>
    <w:rsid w:val="00033998"/>
    <w:rsid w:val="00034EC9"/>
    <w:rsid w:val="0003538A"/>
    <w:rsid w:val="00036762"/>
    <w:rsid w:val="00036952"/>
    <w:rsid w:val="0003794A"/>
    <w:rsid w:val="00040914"/>
    <w:rsid w:val="000427CD"/>
    <w:rsid w:val="00042E2C"/>
    <w:rsid w:val="00047A4C"/>
    <w:rsid w:val="000565E1"/>
    <w:rsid w:val="00062059"/>
    <w:rsid w:val="000637E6"/>
    <w:rsid w:val="00066C93"/>
    <w:rsid w:val="000722D9"/>
    <w:rsid w:val="00073788"/>
    <w:rsid w:val="00073852"/>
    <w:rsid w:val="00073C59"/>
    <w:rsid w:val="00082D0D"/>
    <w:rsid w:val="00085AE8"/>
    <w:rsid w:val="00087C7A"/>
    <w:rsid w:val="00092074"/>
    <w:rsid w:val="0009409A"/>
    <w:rsid w:val="00097013"/>
    <w:rsid w:val="000971C7"/>
    <w:rsid w:val="000A04CD"/>
    <w:rsid w:val="000A2E05"/>
    <w:rsid w:val="000B2351"/>
    <w:rsid w:val="000B5B16"/>
    <w:rsid w:val="000B63B5"/>
    <w:rsid w:val="000D5B5B"/>
    <w:rsid w:val="000D739D"/>
    <w:rsid w:val="000D7D26"/>
    <w:rsid w:val="000E3AB2"/>
    <w:rsid w:val="000E6839"/>
    <w:rsid w:val="000F0356"/>
    <w:rsid w:val="000F3CB8"/>
    <w:rsid w:val="000F6667"/>
    <w:rsid w:val="000F7511"/>
    <w:rsid w:val="001002C9"/>
    <w:rsid w:val="001109BA"/>
    <w:rsid w:val="00111A50"/>
    <w:rsid w:val="00111B5B"/>
    <w:rsid w:val="00114C3B"/>
    <w:rsid w:val="00117611"/>
    <w:rsid w:val="001203C6"/>
    <w:rsid w:val="00121F4D"/>
    <w:rsid w:val="001260A4"/>
    <w:rsid w:val="00131001"/>
    <w:rsid w:val="00131EA9"/>
    <w:rsid w:val="0013505E"/>
    <w:rsid w:val="00142033"/>
    <w:rsid w:val="001427FE"/>
    <w:rsid w:val="001477A2"/>
    <w:rsid w:val="00151FCC"/>
    <w:rsid w:val="0015503A"/>
    <w:rsid w:val="00155137"/>
    <w:rsid w:val="001612D0"/>
    <w:rsid w:val="001622E6"/>
    <w:rsid w:val="00162536"/>
    <w:rsid w:val="00167DFF"/>
    <w:rsid w:val="0017048D"/>
    <w:rsid w:val="001709BD"/>
    <w:rsid w:val="001710FC"/>
    <w:rsid w:val="00171CB7"/>
    <w:rsid w:val="00173B30"/>
    <w:rsid w:val="001751D4"/>
    <w:rsid w:val="001819C0"/>
    <w:rsid w:val="0018416A"/>
    <w:rsid w:val="00184CA5"/>
    <w:rsid w:val="001928F7"/>
    <w:rsid w:val="00193644"/>
    <w:rsid w:val="00194290"/>
    <w:rsid w:val="00196B98"/>
    <w:rsid w:val="00196BCA"/>
    <w:rsid w:val="00196C68"/>
    <w:rsid w:val="00196D49"/>
    <w:rsid w:val="001A2021"/>
    <w:rsid w:val="001A386D"/>
    <w:rsid w:val="001A4938"/>
    <w:rsid w:val="001A7711"/>
    <w:rsid w:val="001B1275"/>
    <w:rsid w:val="001B3F2F"/>
    <w:rsid w:val="001B7769"/>
    <w:rsid w:val="001B7C0D"/>
    <w:rsid w:val="001C359C"/>
    <w:rsid w:val="001C7974"/>
    <w:rsid w:val="001D4AD4"/>
    <w:rsid w:val="001E3A18"/>
    <w:rsid w:val="001E3BEC"/>
    <w:rsid w:val="001E6434"/>
    <w:rsid w:val="001E6F77"/>
    <w:rsid w:val="001F2BBB"/>
    <w:rsid w:val="001F5950"/>
    <w:rsid w:val="00201BC4"/>
    <w:rsid w:val="0020480D"/>
    <w:rsid w:val="00205270"/>
    <w:rsid w:val="0021363D"/>
    <w:rsid w:val="00227B53"/>
    <w:rsid w:val="0023198A"/>
    <w:rsid w:val="002323E3"/>
    <w:rsid w:val="00233601"/>
    <w:rsid w:val="0023613E"/>
    <w:rsid w:val="0023772D"/>
    <w:rsid w:val="00237BB9"/>
    <w:rsid w:val="0024178A"/>
    <w:rsid w:val="00243195"/>
    <w:rsid w:val="00250351"/>
    <w:rsid w:val="00252011"/>
    <w:rsid w:val="00252788"/>
    <w:rsid w:val="0025290B"/>
    <w:rsid w:val="00252EF2"/>
    <w:rsid w:val="00253CF2"/>
    <w:rsid w:val="0025633A"/>
    <w:rsid w:val="00261CFF"/>
    <w:rsid w:val="0026501F"/>
    <w:rsid w:val="00272766"/>
    <w:rsid w:val="00273C3B"/>
    <w:rsid w:val="00273E0A"/>
    <w:rsid w:val="00275C76"/>
    <w:rsid w:val="00276D4D"/>
    <w:rsid w:val="002857D6"/>
    <w:rsid w:val="00285BF7"/>
    <w:rsid w:val="00286402"/>
    <w:rsid w:val="00292B3B"/>
    <w:rsid w:val="00297924"/>
    <w:rsid w:val="002A15C7"/>
    <w:rsid w:val="002A210D"/>
    <w:rsid w:val="002A252E"/>
    <w:rsid w:val="002A7EFC"/>
    <w:rsid w:val="002B309A"/>
    <w:rsid w:val="002B61E0"/>
    <w:rsid w:val="002C04D7"/>
    <w:rsid w:val="002C109B"/>
    <w:rsid w:val="002C1752"/>
    <w:rsid w:val="002C30E4"/>
    <w:rsid w:val="002C30FC"/>
    <w:rsid w:val="002C44E1"/>
    <w:rsid w:val="002C7139"/>
    <w:rsid w:val="002D0791"/>
    <w:rsid w:val="002D0E74"/>
    <w:rsid w:val="002D1397"/>
    <w:rsid w:val="002D1C08"/>
    <w:rsid w:val="002D1CE8"/>
    <w:rsid w:val="002D4947"/>
    <w:rsid w:val="002E0F9B"/>
    <w:rsid w:val="002E311A"/>
    <w:rsid w:val="002E3492"/>
    <w:rsid w:val="002E7C23"/>
    <w:rsid w:val="002F301A"/>
    <w:rsid w:val="002F35C6"/>
    <w:rsid w:val="002F4777"/>
    <w:rsid w:val="002F562A"/>
    <w:rsid w:val="00300322"/>
    <w:rsid w:val="00300E1D"/>
    <w:rsid w:val="00313973"/>
    <w:rsid w:val="00313A74"/>
    <w:rsid w:val="003144CB"/>
    <w:rsid w:val="00314633"/>
    <w:rsid w:val="0032212C"/>
    <w:rsid w:val="0032424F"/>
    <w:rsid w:val="00324DF9"/>
    <w:rsid w:val="00325483"/>
    <w:rsid w:val="00332F66"/>
    <w:rsid w:val="00335427"/>
    <w:rsid w:val="003401DA"/>
    <w:rsid w:val="00345942"/>
    <w:rsid w:val="00350260"/>
    <w:rsid w:val="0035614B"/>
    <w:rsid w:val="00357540"/>
    <w:rsid w:val="003575B1"/>
    <w:rsid w:val="00364218"/>
    <w:rsid w:val="00370D82"/>
    <w:rsid w:val="003713E5"/>
    <w:rsid w:val="00373273"/>
    <w:rsid w:val="00374C42"/>
    <w:rsid w:val="0037708F"/>
    <w:rsid w:val="00384EF9"/>
    <w:rsid w:val="00385BB4"/>
    <w:rsid w:val="00385F70"/>
    <w:rsid w:val="0039051D"/>
    <w:rsid w:val="0039078A"/>
    <w:rsid w:val="00392F05"/>
    <w:rsid w:val="0039411A"/>
    <w:rsid w:val="0039411D"/>
    <w:rsid w:val="003A203C"/>
    <w:rsid w:val="003A6F4B"/>
    <w:rsid w:val="003B32EC"/>
    <w:rsid w:val="003B5CB1"/>
    <w:rsid w:val="003C05AB"/>
    <w:rsid w:val="003C1C19"/>
    <w:rsid w:val="003C1FC2"/>
    <w:rsid w:val="003C2843"/>
    <w:rsid w:val="003C45D8"/>
    <w:rsid w:val="003C4FBD"/>
    <w:rsid w:val="003C5CD9"/>
    <w:rsid w:val="003C6B75"/>
    <w:rsid w:val="003D439D"/>
    <w:rsid w:val="003E5270"/>
    <w:rsid w:val="003E5EF8"/>
    <w:rsid w:val="003E6116"/>
    <w:rsid w:val="003F1B3A"/>
    <w:rsid w:val="003F1C74"/>
    <w:rsid w:val="003F5115"/>
    <w:rsid w:val="003F6AEA"/>
    <w:rsid w:val="004027B4"/>
    <w:rsid w:val="0041446B"/>
    <w:rsid w:val="004151BD"/>
    <w:rsid w:val="00415793"/>
    <w:rsid w:val="004167E0"/>
    <w:rsid w:val="00426943"/>
    <w:rsid w:val="00430F41"/>
    <w:rsid w:val="00431419"/>
    <w:rsid w:val="0043468B"/>
    <w:rsid w:val="004471E0"/>
    <w:rsid w:val="0045133E"/>
    <w:rsid w:val="00453036"/>
    <w:rsid w:val="00454B46"/>
    <w:rsid w:val="00454BE8"/>
    <w:rsid w:val="00466834"/>
    <w:rsid w:val="00467DC9"/>
    <w:rsid w:val="00473209"/>
    <w:rsid w:val="00483B26"/>
    <w:rsid w:val="00484EE5"/>
    <w:rsid w:val="004851CD"/>
    <w:rsid w:val="00487697"/>
    <w:rsid w:val="00491A81"/>
    <w:rsid w:val="00491C4E"/>
    <w:rsid w:val="00497254"/>
    <w:rsid w:val="004A1759"/>
    <w:rsid w:val="004A3732"/>
    <w:rsid w:val="004A5D37"/>
    <w:rsid w:val="004A7364"/>
    <w:rsid w:val="004B3110"/>
    <w:rsid w:val="004B590D"/>
    <w:rsid w:val="004B76FE"/>
    <w:rsid w:val="004B79BB"/>
    <w:rsid w:val="004C21EC"/>
    <w:rsid w:val="004C3FFF"/>
    <w:rsid w:val="004C5501"/>
    <w:rsid w:val="004C7E64"/>
    <w:rsid w:val="004D13AA"/>
    <w:rsid w:val="004D17E8"/>
    <w:rsid w:val="004D3572"/>
    <w:rsid w:val="004D47AA"/>
    <w:rsid w:val="004D5B10"/>
    <w:rsid w:val="004F52EE"/>
    <w:rsid w:val="004F56DE"/>
    <w:rsid w:val="004F6046"/>
    <w:rsid w:val="004F7261"/>
    <w:rsid w:val="004F747B"/>
    <w:rsid w:val="00500B40"/>
    <w:rsid w:val="00501BB6"/>
    <w:rsid w:val="005030CD"/>
    <w:rsid w:val="00503D41"/>
    <w:rsid w:val="005042A5"/>
    <w:rsid w:val="005139FB"/>
    <w:rsid w:val="005162A8"/>
    <w:rsid w:val="00522FF6"/>
    <w:rsid w:val="005230FC"/>
    <w:rsid w:val="005249F9"/>
    <w:rsid w:val="00527F11"/>
    <w:rsid w:val="00531722"/>
    <w:rsid w:val="00534D7D"/>
    <w:rsid w:val="005358EF"/>
    <w:rsid w:val="00537424"/>
    <w:rsid w:val="0053778E"/>
    <w:rsid w:val="00540354"/>
    <w:rsid w:val="00542106"/>
    <w:rsid w:val="005428EC"/>
    <w:rsid w:val="00553B9C"/>
    <w:rsid w:val="00555463"/>
    <w:rsid w:val="00570700"/>
    <w:rsid w:val="00570E9E"/>
    <w:rsid w:val="00572DD4"/>
    <w:rsid w:val="00572E4F"/>
    <w:rsid w:val="00573494"/>
    <w:rsid w:val="005736AF"/>
    <w:rsid w:val="00575503"/>
    <w:rsid w:val="0057739B"/>
    <w:rsid w:val="00577A95"/>
    <w:rsid w:val="00580E08"/>
    <w:rsid w:val="00584018"/>
    <w:rsid w:val="00586071"/>
    <w:rsid w:val="00591CE6"/>
    <w:rsid w:val="00594875"/>
    <w:rsid w:val="00596C63"/>
    <w:rsid w:val="00597A29"/>
    <w:rsid w:val="005A61ED"/>
    <w:rsid w:val="005A7032"/>
    <w:rsid w:val="005B0946"/>
    <w:rsid w:val="005B7EAA"/>
    <w:rsid w:val="005C498B"/>
    <w:rsid w:val="005C753F"/>
    <w:rsid w:val="005C7E28"/>
    <w:rsid w:val="005D2A97"/>
    <w:rsid w:val="005D318C"/>
    <w:rsid w:val="005E1CC6"/>
    <w:rsid w:val="005E7BE9"/>
    <w:rsid w:val="005F2782"/>
    <w:rsid w:val="005F2998"/>
    <w:rsid w:val="005F4332"/>
    <w:rsid w:val="005F6BEE"/>
    <w:rsid w:val="005F73A1"/>
    <w:rsid w:val="0060450C"/>
    <w:rsid w:val="0060632B"/>
    <w:rsid w:val="00612B1D"/>
    <w:rsid w:val="00613D2A"/>
    <w:rsid w:val="00614596"/>
    <w:rsid w:val="00614E1F"/>
    <w:rsid w:val="00615086"/>
    <w:rsid w:val="00617ADF"/>
    <w:rsid w:val="00623BBA"/>
    <w:rsid w:val="0062702A"/>
    <w:rsid w:val="006270FE"/>
    <w:rsid w:val="006279C3"/>
    <w:rsid w:val="00627E53"/>
    <w:rsid w:val="00631C10"/>
    <w:rsid w:val="0063474E"/>
    <w:rsid w:val="006411F9"/>
    <w:rsid w:val="006418BB"/>
    <w:rsid w:val="00643970"/>
    <w:rsid w:val="00644483"/>
    <w:rsid w:val="006504C7"/>
    <w:rsid w:val="00652869"/>
    <w:rsid w:val="006564BA"/>
    <w:rsid w:val="00663416"/>
    <w:rsid w:val="00664379"/>
    <w:rsid w:val="006675D3"/>
    <w:rsid w:val="00674C2D"/>
    <w:rsid w:val="00675E3D"/>
    <w:rsid w:val="006766F2"/>
    <w:rsid w:val="0068103B"/>
    <w:rsid w:val="006823E9"/>
    <w:rsid w:val="00682CB3"/>
    <w:rsid w:val="006850FF"/>
    <w:rsid w:val="00686CD6"/>
    <w:rsid w:val="00687611"/>
    <w:rsid w:val="00696783"/>
    <w:rsid w:val="006967BC"/>
    <w:rsid w:val="006A100B"/>
    <w:rsid w:val="006B16A3"/>
    <w:rsid w:val="006B7115"/>
    <w:rsid w:val="006C2345"/>
    <w:rsid w:val="006C3AE8"/>
    <w:rsid w:val="006C7320"/>
    <w:rsid w:val="006D0782"/>
    <w:rsid w:val="006D2A61"/>
    <w:rsid w:val="006E639D"/>
    <w:rsid w:val="006E6B10"/>
    <w:rsid w:val="006F0620"/>
    <w:rsid w:val="006F0D81"/>
    <w:rsid w:val="006F135E"/>
    <w:rsid w:val="006F44AC"/>
    <w:rsid w:val="00703C6B"/>
    <w:rsid w:val="007040A9"/>
    <w:rsid w:val="0070725F"/>
    <w:rsid w:val="00711B02"/>
    <w:rsid w:val="00714DA0"/>
    <w:rsid w:val="00714F14"/>
    <w:rsid w:val="007150FA"/>
    <w:rsid w:val="007240A3"/>
    <w:rsid w:val="00726E4E"/>
    <w:rsid w:val="007270A3"/>
    <w:rsid w:val="00727D55"/>
    <w:rsid w:val="0073058A"/>
    <w:rsid w:val="007308A4"/>
    <w:rsid w:val="00733F96"/>
    <w:rsid w:val="00734304"/>
    <w:rsid w:val="00735328"/>
    <w:rsid w:val="0073768B"/>
    <w:rsid w:val="00737D77"/>
    <w:rsid w:val="00740F4C"/>
    <w:rsid w:val="00741C03"/>
    <w:rsid w:val="00742B3F"/>
    <w:rsid w:val="00743473"/>
    <w:rsid w:val="0074563D"/>
    <w:rsid w:val="007463B8"/>
    <w:rsid w:val="00746A11"/>
    <w:rsid w:val="00750EFC"/>
    <w:rsid w:val="00752468"/>
    <w:rsid w:val="00755E5A"/>
    <w:rsid w:val="0075735B"/>
    <w:rsid w:val="007602D6"/>
    <w:rsid w:val="00760310"/>
    <w:rsid w:val="00760F6F"/>
    <w:rsid w:val="007654F1"/>
    <w:rsid w:val="00767B94"/>
    <w:rsid w:val="0077041B"/>
    <w:rsid w:val="00772A4A"/>
    <w:rsid w:val="00776C77"/>
    <w:rsid w:val="00777F36"/>
    <w:rsid w:val="0078016D"/>
    <w:rsid w:val="007818FC"/>
    <w:rsid w:val="00782225"/>
    <w:rsid w:val="00783796"/>
    <w:rsid w:val="007868E5"/>
    <w:rsid w:val="00787B36"/>
    <w:rsid w:val="007A69CB"/>
    <w:rsid w:val="007A6A2B"/>
    <w:rsid w:val="007A6A64"/>
    <w:rsid w:val="007A6DEF"/>
    <w:rsid w:val="007A6E35"/>
    <w:rsid w:val="007A7538"/>
    <w:rsid w:val="007B00EC"/>
    <w:rsid w:val="007B2D06"/>
    <w:rsid w:val="007B3875"/>
    <w:rsid w:val="007C270D"/>
    <w:rsid w:val="007C5143"/>
    <w:rsid w:val="007C7924"/>
    <w:rsid w:val="007D49AE"/>
    <w:rsid w:val="007D4BA1"/>
    <w:rsid w:val="007D5683"/>
    <w:rsid w:val="007D72B8"/>
    <w:rsid w:val="007E0C09"/>
    <w:rsid w:val="007E1226"/>
    <w:rsid w:val="007E272B"/>
    <w:rsid w:val="007E5878"/>
    <w:rsid w:val="007E5A42"/>
    <w:rsid w:val="007E5A49"/>
    <w:rsid w:val="007E746B"/>
    <w:rsid w:val="00801674"/>
    <w:rsid w:val="00813942"/>
    <w:rsid w:val="00814231"/>
    <w:rsid w:val="008144AD"/>
    <w:rsid w:val="00820290"/>
    <w:rsid w:val="00820BB9"/>
    <w:rsid w:val="00823BE9"/>
    <w:rsid w:val="00823C01"/>
    <w:rsid w:val="00827E18"/>
    <w:rsid w:val="00837573"/>
    <w:rsid w:val="00842F6A"/>
    <w:rsid w:val="00847D41"/>
    <w:rsid w:val="008536E9"/>
    <w:rsid w:val="00853B04"/>
    <w:rsid w:val="00856A05"/>
    <w:rsid w:val="008605A0"/>
    <w:rsid w:val="008622CA"/>
    <w:rsid w:val="0086328E"/>
    <w:rsid w:val="00866B11"/>
    <w:rsid w:val="00867433"/>
    <w:rsid w:val="00867C57"/>
    <w:rsid w:val="00873988"/>
    <w:rsid w:val="008768C8"/>
    <w:rsid w:val="00883D16"/>
    <w:rsid w:val="00883E4D"/>
    <w:rsid w:val="00886EFE"/>
    <w:rsid w:val="0089483B"/>
    <w:rsid w:val="008979BE"/>
    <w:rsid w:val="008A0FD7"/>
    <w:rsid w:val="008A100D"/>
    <w:rsid w:val="008A13CB"/>
    <w:rsid w:val="008A1E42"/>
    <w:rsid w:val="008A6DF6"/>
    <w:rsid w:val="008B1E99"/>
    <w:rsid w:val="008B690F"/>
    <w:rsid w:val="008B7610"/>
    <w:rsid w:val="008C3680"/>
    <w:rsid w:val="008C7410"/>
    <w:rsid w:val="008D188F"/>
    <w:rsid w:val="008D1963"/>
    <w:rsid w:val="008D660D"/>
    <w:rsid w:val="008D7B36"/>
    <w:rsid w:val="008E3EBA"/>
    <w:rsid w:val="008E7B5C"/>
    <w:rsid w:val="008E7B6E"/>
    <w:rsid w:val="008F13AE"/>
    <w:rsid w:val="008F1771"/>
    <w:rsid w:val="00900CC4"/>
    <w:rsid w:val="00901B33"/>
    <w:rsid w:val="00913880"/>
    <w:rsid w:val="00915D28"/>
    <w:rsid w:val="0091738A"/>
    <w:rsid w:val="0092174A"/>
    <w:rsid w:val="00922699"/>
    <w:rsid w:val="009246AF"/>
    <w:rsid w:val="00927EDA"/>
    <w:rsid w:val="009309B2"/>
    <w:rsid w:val="00932601"/>
    <w:rsid w:val="00933BC5"/>
    <w:rsid w:val="0094020A"/>
    <w:rsid w:val="00940D28"/>
    <w:rsid w:val="009420AD"/>
    <w:rsid w:val="009423F8"/>
    <w:rsid w:val="00954015"/>
    <w:rsid w:val="00955483"/>
    <w:rsid w:val="00960D9E"/>
    <w:rsid w:val="00963628"/>
    <w:rsid w:val="00970175"/>
    <w:rsid w:val="00972ADD"/>
    <w:rsid w:val="00973DA6"/>
    <w:rsid w:val="009775A1"/>
    <w:rsid w:val="00980B98"/>
    <w:rsid w:val="009846A3"/>
    <w:rsid w:val="0098557B"/>
    <w:rsid w:val="009855AF"/>
    <w:rsid w:val="00985D4A"/>
    <w:rsid w:val="00992DE8"/>
    <w:rsid w:val="00994D00"/>
    <w:rsid w:val="00996F02"/>
    <w:rsid w:val="009A2BC8"/>
    <w:rsid w:val="009B1F62"/>
    <w:rsid w:val="009B2264"/>
    <w:rsid w:val="009B2F3E"/>
    <w:rsid w:val="009B4355"/>
    <w:rsid w:val="009B458F"/>
    <w:rsid w:val="009B4C6D"/>
    <w:rsid w:val="009B4DED"/>
    <w:rsid w:val="009B514B"/>
    <w:rsid w:val="009C549F"/>
    <w:rsid w:val="009C7645"/>
    <w:rsid w:val="009D3B73"/>
    <w:rsid w:val="009D4F3A"/>
    <w:rsid w:val="009D6F2D"/>
    <w:rsid w:val="009D77FE"/>
    <w:rsid w:val="009F0483"/>
    <w:rsid w:val="009F7FC5"/>
    <w:rsid w:val="00A003AF"/>
    <w:rsid w:val="00A00ED5"/>
    <w:rsid w:val="00A042C0"/>
    <w:rsid w:val="00A05586"/>
    <w:rsid w:val="00A056F7"/>
    <w:rsid w:val="00A10E82"/>
    <w:rsid w:val="00A15636"/>
    <w:rsid w:val="00A15FF0"/>
    <w:rsid w:val="00A17771"/>
    <w:rsid w:val="00A20236"/>
    <w:rsid w:val="00A2774B"/>
    <w:rsid w:val="00A32937"/>
    <w:rsid w:val="00A36C50"/>
    <w:rsid w:val="00A4238F"/>
    <w:rsid w:val="00A4252C"/>
    <w:rsid w:val="00A448F0"/>
    <w:rsid w:val="00A454C1"/>
    <w:rsid w:val="00A52423"/>
    <w:rsid w:val="00A5454B"/>
    <w:rsid w:val="00A54C7A"/>
    <w:rsid w:val="00A564A7"/>
    <w:rsid w:val="00A566F8"/>
    <w:rsid w:val="00A60405"/>
    <w:rsid w:val="00A63282"/>
    <w:rsid w:val="00A654E2"/>
    <w:rsid w:val="00A66D8C"/>
    <w:rsid w:val="00A743DC"/>
    <w:rsid w:val="00A75952"/>
    <w:rsid w:val="00A774C5"/>
    <w:rsid w:val="00A86F6A"/>
    <w:rsid w:val="00A92D02"/>
    <w:rsid w:val="00AA5A46"/>
    <w:rsid w:val="00AB31EA"/>
    <w:rsid w:val="00AB3B99"/>
    <w:rsid w:val="00AB45E5"/>
    <w:rsid w:val="00AB4906"/>
    <w:rsid w:val="00AB7243"/>
    <w:rsid w:val="00AB7B10"/>
    <w:rsid w:val="00AC0644"/>
    <w:rsid w:val="00AC614B"/>
    <w:rsid w:val="00AD3BBB"/>
    <w:rsid w:val="00AD7D05"/>
    <w:rsid w:val="00AE2E59"/>
    <w:rsid w:val="00AE534A"/>
    <w:rsid w:val="00AE729C"/>
    <w:rsid w:val="00AE75AF"/>
    <w:rsid w:val="00AF237C"/>
    <w:rsid w:val="00AF2B49"/>
    <w:rsid w:val="00AF6462"/>
    <w:rsid w:val="00B00035"/>
    <w:rsid w:val="00B030E9"/>
    <w:rsid w:val="00B04A90"/>
    <w:rsid w:val="00B05193"/>
    <w:rsid w:val="00B053FC"/>
    <w:rsid w:val="00B075A9"/>
    <w:rsid w:val="00B10744"/>
    <w:rsid w:val="00B1119C"/>
    <w:rsid w:val="00B13761"/>
    <w:rsid w:val="00B17E58"/>
    <w:rsid w:val="00B20511"/>
    <w:rsid w:val="00B24FEE"/>
    <w:rsid w:val="00B27741"/>
    <w:rsid w:val="00B2784A"/>
    <w:rsid w:val="00B30951"/>
    <w:rsid w:val="00B3245A"/>
    <w:rsid w:val="00B32D70"/>
    <w:rsid w:val="00B34937"/>
    <w:rsid w:val="00B36ECA"/>
    <w:rsid w:val="00B37EB0"/>
    <w:rsid w:val="00B45488"/>
    <w:rsid w:val="00B45D1C"/>
    <w:rsid w:val="00B624E2"/>
    <w:rsid w:val="00B65313"/>
    <w:rsid w:val="00B661D0"/>
    <w:rsid w:val="00B708E2"/>
    <w:rsid w:val="00B71A80"/>
    <w:rsid w:val="00B723EE"/>
    <w:rsid w:val="00B757D5"/>
    <w:rsid w:val="00B7717B"/>
    <w:rsid w:val="00B8186B"/>
    <w:rsid w:val="00B83200"/>
    <w:rsid w:val="00B90C07"/>
    <w:rsid w:val="00B90CDF"/>
    <w:rsid w:val="00B9256D"/>
    <w:rsid w:val="00BA3492"/>
    <w:rsid w:val="00BB51AD"/>
    <w:rsid w:val="00BB63A3"/>
    <w:rsid w:val="00BB7894"/>
    <w:rsid w:val="00BC38DD"/>
    <w:rsid w:val="00BC3C13"/>
    <w:rsid w:val="00BC3E28"/>
    <w:rsid w:val="00BC435E"/>
    <w:rsid w:val="00BC63D8"/>
    <w:rsid w:val="00BD311D"/>
    <w:rsid w:val="00BD4986"/>
    <w:rsid w:val="00BE06C2"/>
    <w:rsid w:val="00BE25DD"/>
    <w:rsid w:val="00BE50B5"/>
    <w:rsid w:val="00BE64F9"/>
    <w:rsid w:val="00BE6C39"/>
    <w:rsid w:val="00BE6C9E"/>
    <w:rsid w:val="00BE78BD"/>
    <w:rsid w:val="00BF3918"/>
    <w:rsid w:val="00BF3E8D"/>
    <w:rsid w:val="00BF466F"/>
    <w:rsid w:val="00BF51BD"/>
    <w:rsid w:val="00BF67BA"/>
    <w:rsid w:val="00C01016"/>
    <w:rsid w:val="00C01A2C"/>
    <w:rsid w:val="00C04143"/>
    <w:rsid w:val="00C04966"/>
    <w:rsid w:val="00C060D2"/>
    <w:rsid w:val="00C06F9D"/>
    <w:rsid w:val="00C154D2"/>
    <w:rsid w:val="00C16664"/>
    <w:rsid w:val="00C200E8"/>
    <w:rsid w:val="00C21740"/>
    <w:rsid w:val="00C21A41"/>
    <w:rsid w:val="00C22818"/>
    <w:rsid w:val="00C23A66"/>
    <w:rsid w:val="00C308C9"/>
    <w:rsid w:val="00C34A6D"/>
    <w:rsid w:val="00C37353"/>
    <w:rsid w:val="00C374F3"/>
    <w:rsid w:val="00C37905"/>
    <w:rsid w:val="00C46659"/>
    <w:rsid w:val="00C52450"/>
    <w:rsid w:val="00C542DF"/>
    <w:rsid w:val="00C55580"/>
    <w:rsid w:val="00C60B2D"/>
    <w:rsid w:val="00C61100"/>
    <w:rsid w:val="00C61B4F"/>
    <w:rsid w:val="00C70346"/>
    <w:rsid w:val="00C72270"/>
    <w:rsid w:val="00C77236"/>
    <w:rsid w:val="00C77B06"/>
    <w:rsid w:val="00C825E5"/>
    <w:rsid w:val="00C82C7F"/>
    <w:rsid w:val="00C85744"/>
    <w:rsid w:val="00C96AE3"/>
    <w:rsid w:val="00CA129A"/>
    <w:rsid w:val="00CA1519"/>
    <w:rsid w:val="00CA26E0"/>
    <w:rsid w:val="00CA3FF7"/>
    <w:rsid w:val="00CB52D4"/>
    <w:rsid w:val="00CB6216"/>
    <w:rsid w:val="00CB6966"/>
    <w:rsid w:val="00CB7AD5"/>
    <w:rsid w:val="00CC12C2"/>
    <w:rsid w:val="00CC1FE1"/>
    <w:rsid w:val="00CC437E"/>
    <w:rsid w:val="00CD09E1"/>
    <w:rsid w:val="00CE1687"/>
    <w:rsid w:val="00CE2278"/>
    <w:rsid w:val="00CE5472"/>
    <w:rsid w:val="00CF433A"/>
    <w:rsid w:val="00CF7AC5"/>
    <w:rsid w:val="00D07857"/>
    <w:rsid w:val="00D07A7F"/>
    <w:rsid w:val="00D11C7C"/>
    <w:rsid w:val="00D15252"/>
    <w:rsid w:val="00D155B1"/>
    <w:rsid w:val="00D1671C"/>
    <w:rsid w:val="00D270FC"/>
    <w:rsid w:val="00D33A27"/>
    <w:rsid w:val="00D33E84"/>
    <w:rsid w:val="00D34450"/>
    <w:rsid w:val="00D34CCE"/>
    <w:rsid w:val="00D40837"/>
    <w:rsid w:val="00D43BBA"/>
    <w:rsid w:val="00D44FE8"/>
    <w:rsid w:val="00D4634C"/>
    <w:rsid w:val="00D520D6"/>
    <w:rsid w:val="00D617C3"/>
    <w:rsid w:val="00D67038"/>
    <w:rsid w:val="00D6799A"/>
    <w:rsid w:val="00D711DE"/>
    <w:rsid w:val="00D71792"/>
    <w:rsid w:val="00D75FEE"/>
    <w:rsid w:val="00D81FFB"/>
    <w:rsid w:val="00D83877"/>
    <w:rsid w:val="00D938A3"/>
    <w:rsid w:val="00D94BBA"/>
    <w:rsid w:val="00D94E36"/>
    <w:rsid w:val="00DA2198"/>
    <w:rsid w:val="00DA2574"/>
    <w:rsid w:val="00DA4442"/>
    <w:rsid w:val="00DB0109"/>
    <w:rsid w:val="00DB063C"/>
    <w:rsid w:val="00DB2B6D"/>
    <w:rsid w:val="00DB6A25"/>
    <w:rsid w:val="00DB6C94"/>
    <w:rsid w:val="00DB71CB"/>
    <w:rsid w:val="00DC04C7"/>
    <w:rsid w:val="00DC114D"/>
    <w:rsid w:val="00DC49BB"/>
    <w:rsid w:val="00DC5509"/>
    <w:rsid w:val="00DC6CB6"/>
    <w:rsid w:val="00DD155C"/>
    <w:rsid w:val="00DD1C1F"/>
    <w:rsid w:val="00DD268A"/>
    <w:rsid w:val="00DD6410"/>
    <w:rsid w:val="00DF15B0"/>
    <w:rsid w:val="00DF1CE5"/>
    <w:rsid w:val="00DF6D67"/>
    <w:rsid w:val="00E00805"/>
    <w:rsid w:val="00E01509"/>
    <w:rsid w:val="00E03482"/>
    <w:rsid w:val="00E0589F"/>
    <w:rsid w:val="00E06FE9"/>
    <w:rsid w:val="00E1575B"/>
    <w:rsid w:val="00E15DFC"/>
    <w:rsid w:val="00E160E9"/>
    <w:rsid w:val="00E226F4"/>
    <w:rsid w:val="00E23492"/>
    <w:rsid w:val="00E275B0"/>
    <w:rsid w:val="00E311CA"/>
    <w:rsid w:val="00E31B3D"/>
    <w:rsid w:val="00E35E19"/>
    <w:rsid w:val="00E3637A"/>
    <w:rsid w:val="00E415E4"/>
    <w:rsid w:val="00E42285"/>
    <w:rsid w:val="00E470CA"/>
    <w:rsid w:val="00E501A4"/>
    <w:rsid w:val="00E51A8F"/>
    <w:rsid w:val="00E52F4F"/>
    <w:rsid w:val="00E532C8"/>
    <w:rsid w:val="00E71C50"/>
    <w:rsid w:val="00E7404C"/>
    <w:rsid w:val="00E745F9"/>
    <w:rsid w:val="00E81FBF"/>
    <w:rsid w:val="00E83663"/>
    <w:rsid w:val="00E84641"/>
    <w:rsid w:val="00E847FA"/>
    <w:rsid w:val="00E867D6"/>
    <w:rsid w:val="00E87E63"/>
    <w:rsid w:val="00E87E79"/>
    <w:rsid w:val="00E92B14"/>
    <w:rsid w:val="00E93FAF"/>
    <w:rsid w:val="00E950C1"/>
    <w:rsid w:val="00EA5772"/>
    <w:rsid w:val="00EA6388"/>
    <w:rsid w:val="00EA6A81"/>
    <w:rsid w:val="00EA7431"/>
    <w:rsid w:val="00EA77F8"/>
    <w:rsid w:val="00EB2012"/>
    <w:rsid w:val="00EB4AF5"/>
    <w:rsid w:val="00EB5037"/>
    <w:rsid w:val="00EB6FB7"/>
    <w:rsid w:val="00EB72A2"/>
    <w:rsid w:val="00EB78C0"/>
    <w:rsid w:val="00EC17AB"/>
    <w:rsid w:val="00EC3583"/>
    <w:rsid w:val="00ED0A92"/>
    <w:rsid w:val="00ED6C63"/>
    <w:rsid w:val="00ED6E7D"/>
    <w:rsid w:val="00EE2339"/>
    <w:rsid w:val="00EF02AB"/>
    <w:rsid w:val="00EF4F64"/>
    <w:rsid w:val="00EF72F9"/>
    <w:rsid w:val="00EF7870"/>
    <w:rsid w:val="00F01F3C"/>
    <w:rsid w:val="00F11357"/>
    <w:rsid w:val="00F11C4F"/>
    <w:rsid w:val="00F1502B"/>
    <w:rsid w:val="00F16CA7"/>
    <w:rsid w:val="00F22C40"/>
    <w:rsid w:val="00F23CBE"/>
    <w:rsid w:val="00F26D27"/>
    <w:rsid w:val="00F3162A"/>
    <w:rsid w:val="00F40C48"/>
    <w:rsid w:val="00F41C61"/>
    <w:rsid w:val="00F5023F"/>
    <w:rsid w:val="00F51C97"/>
    <w:rsid w:val="00F55D15"/>
    <w:rsid w:val="00F5775A"/>
    <w:rsid w:val="00F61A8B"/>
    <w:rsid w:val="00F62096"/>
    <w:rsid w:val="00F62DC3"/>
    <w:rsid w:val="00F70778"/>
    <w:rsid w:val="00F740DB"/>
    <w:rsid w:val="00F74153"/>
    <w:rsid w:val="00F81428"/>
    <w:rsid w:val="00F82979"/>
    <w:rsid w:val="00F83142"/>
    <w:rsid w:val="00F83499"/>
    <w:rsid w:val="00F908E1"/>
    <w:rsid w:val="00F90B89"/>
    <w:rsid w:val="00F90C67"/>
    <w:rsid w:val="00F93B03"/>
    <w:rsid w:val="00F94505"/>
    <w:rsid w:val="00F94C96"/>
    <w:rsid w:val="00F97C73"/>
    <w:rsid w:val="00FB0EBF"/>
    <w:rsid w:val="00FC1A37"/>
    <w:rsid w:val="00FC2B9B"/>
    <w:rsid w:val="00FC4F06"/>
    <w:rsid w:val="00FC610C"/>
    <w:rsid w:val="00FC6BE9"/>
    <w:rsid w:val="00FD0D2B"/>
    <w:rsid w:val="00FD31FE"/>
    <w:rsid w:val="00FF3271"/>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74E4DE"/>
  <w15:docId w15:val="{B693EC7F-6A0C-4123-960C-70EA2F20D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0700"/>
    <w:pPr>
      <w:spacing w:after="0"/>
    </w:pPr>
    <w:rPr>
      <w:rFonts w:ascii="Arial" w:hAnsi="Arial" w:cs="Arial"/>
      <w:sz w:val="20"/>
      <w:lang w:val="en-CA"/>
    </w:rPr>
  </w:style>
  <w:style w:type="paragraph" w:styleId="Titre1">
    <w:name w:val="heading 1"/>
    <w:aliases w:val="Titre 1_2012,Titre 2014"/>
    <w:basedOn w:val="Normal"/>
    <w:next w:val="Normal"/>
    <w:link w:val="Titre1Car"/>
    <w:uiPriority w:val="9"/>
    <w:qFormat/>
    <w:rsid w:val="001B7C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aliases w:val="Titre 2_2012"/>
    <w:basedOn w:val="Normal"/>
    <w:next w:val="Normal"/>
    <w:link w:val="Titre2Car"/>
    <w:unhideWhenUsed/>
    <w:qFormat/>
    <w:rsid w:val="005755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nhideWhenUsed/>
    <w:qFormat/>
    <w:rsid w:val="002D1397"/>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itre4">
    <w:name w:val="heading 4"/>
    <w:aliases w:val="Titre 4_2012,Titre 4_2014"/>
    <w:basedOn w:val="Normal"/>
    <w:next w:val="Normal"/>
    <w:link w:val="Titre4Car"/>
    <w:unhideWhenUsed/>
    <w:qFormat/>
    <w:rsid w:val="00AD3BBB"/>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aliases w:val="Titre 5_2012"/>
    <w:next w:val="Textecourant2012"/>
    <w:link w:val="Titre5Car"/>
    <w:unhideWhenUsed/>
    <w:qFormat/>
    <w:rsid w:val="00C37353"/>
    <w:pPr>
      <w:tabs>
        <w:tab w:val="num" w:pos="2127"/>
      </w:tabs>
      <w:spacing w:before="240" w:after="120" w:line="240" w:lineRule="auto"/>
      <w:ind w:left="426" w:firstLine="567"/>
      <w:outlineLvl w:val="4"/>
    </w:pPr>
    <w:rPr>
      <w:rFonts w:ascii="Century Gothic" w:eastAsia="Times New Roman" w:hAnsi="Century Gothic" w:cs="Times New Roman"/>
      <w:bCs/>
      <w:iCs/>
      <w:color w:val="4C4D4C"/>
      <w:sz w:val="20"/>
      <w:szCs w:val="26"/>
      <w:lang w:eastAsia="fr-CA"/>
    </w:rPr>
  </w:style>
  <w:style w:type="paragraph" w:styleId="Titre6">
    <w:name w:val="heading 6"/>
    <w:basedOn w:val="Normal"/>
    <w:next w:val="Normal"/>
    <w:link w:val="Titre6Car"/>
    <w:unhideWhenUsed/>
    <w:qFormat/>
    <w:rsid w:val="00C37353"/>
    <w:pPr>
      <w:tabs>
        <w:tab w:val="num" w:pos="-1367"/>
      </w:tabs>
      <w:spacing w:before="240" w:after="60" w:line="240" w:lineRule="auto"/>
      <w:ind w:left="-1367" w:hanging="1152"/>
      <w:outlineLvl w:val="5"/>
    </w:pPr>
    <w:rPr>
      <w:rFonts w:ascii="Calibri" w:eastAsia="Times New Roman" w:hAnsi="Calibri" w:cs="Times New Roman"/>
      <w:b/>
      <w:bCs/>
      <w:sz w:val="18"/>
      <w:lang w:val="fr-CA" w:eastAsia="fr-CA"/>
    </w:rPr>
  </w:style>
  <w:style w:type="paragraph" w:styleId="Titre7">
    <w:name w:val="heading 7"/>
    <w:basedOn w:val="Normal"/>
    <w:next w:val="Normal"/>
    <w:link w:val="Titre7Car"/>
    <w:unhideWhenUsed/>
    <w:qFormat/>
    <w:rsid w:val="00C37353"/>
    <w:pPr>
      <w:tabs>
        <w:tab w:val="num" w:pos="-1223"/>
      </w:tabs>
      <w:spacing w:before="240" w:after="60" w:line="240" w:lineRule="auto"/>
      <w:ind w:left="-1223" w:hanging="1296"/>
      <w:outlineLvl w:val="6"/>
    </w:pPr>
    <w:rPr>
      <w:rFonts w:ascii="Calibri" w:eastAsia="Times New Roman" w:hAnsi="Calibri" w:cs="Times New Roman"/>
      <w:sz w:val="18"/>
      <w:szCs w:val="24"/>
      <w:lang w:val="fr-CA" w:eastAsia="fr-CA"/>
    </w:rPr>
  </w:style>
  <w:style w:type="paragraph" w:styleId="Titre8">
    <w:name w:val="heading 8"/>
    <w:basedOn w:val="Normal"/>
    <w:next w:val="Normal"/>
    <w:link w:val="Titre8Car"/>
    <w:unhideWhenUsed/>
    <w:qFormat/>
    <w:rsid w:val="00C37353"/>
    <w:pPr>
      <w:tabs>
        <w:tab w:val="num" w:pos="-1079"/>
      </w:tabs>
      <w:spacing w:before="240" w:after="60" w:line="240" w:lineRule="auto"/>
      <w:ind w:left="-1079" w:hanging="1440"/>
      <w:outlineLvl w:val="7"/>
    </w:pPr>
    <w:rPr>
      <w:rFonts w:ascii="Calibri" w:eastAsia="Times New Roman" w:hAnsi="Calibri" w:cs="Times New Roman"/>
      <w:i/>
      <w:iCs/>
      <w:sz w:val="18"/>
      <w:szCs w:val="24"/>
      <w:lang w:val="fr-CA" w:eastAsia="fr-CA"/>
    </w:rPr>
  </w:style>
  <w:style w:type="paragraph" w:styleId="Titre9">
    <w:name w:val="heading 9"/>
    <w:basedOn w:val="Normal"/>
    <w:next w:val="Normal"/>
    <w:link w:val="Titre9Car"/>
    <w:unhideWhenUsed/>
    <w:qFormat/>
    <w:rsid w:val="00C37353"/>
    <w:pPr>
      <w:tabs>
        <w:tab w:val="num" w:pos="-935"/>
      </w:tabs>
      <w:spacing w:before="240" w:after="60" w:line="240" w:lineRule="auto"/>
      <w:ind w:left="-935" w:hanging="1584"/>
      <w:outlineLvl w:val="8"/>
    </w:pPr>
    <w:rPr>
      <w:rFonts w:eastAsia="Times New Roman"/>
      <w:sz w:val="18"/>
      <w:lang w:val="fr-CA"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1_2012 Car,Titre 2014 Car"/>
    <w:basedOn w:val="Policepardfaut"/>
    <w:link w:val="Titre1"/>
    <w:uiPriority w:val="9"/>
    <w:rsid w:val="001B7C0D"/>
    <w:rPr>
      <w:rFonts w:asciiTheme="majorHAnsi" w:eastAsiaTheme="majorEastAsia" w:hAnsiTheme="majorHAnsi" w:cstheme="majorBidi"/>
      <w:color w:val="2F5496" w:themeColor="accent1" w:themeShade="BF"/>
      <w:sz w:val="32"/>
      <w:szCs w:val="32"/>
    </w:rPr>
  </w:style>
  <w:style w:type="paragraph" w:styleId="Textedebulles">
    <w:name w:val="Balloon Text"/>
    <w:basedOn w:val="Normal"/>
    <w:link w:val="TextedebullesCar"/>
    <w:uiPriority w:val="99"/>
    <w:unhideWhenUsed/>
    <w:rsid w:val="001B7C0D"/>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rsid w:val="001B7C0D"/>
    <w:rPr>
      <w:rFonts w:ascii="Segoe UI" w:hAnsi="Segoe UI" w:cs="Segoe UI"/>
      <w:sz w:val="18"/>
      <w:szCs w:val="18"/>
    </w:rPr>
  </w:style>
  <w:style w:type="paragraph" w:styleId="Paragraphedeliste">
    <w:name w:val="List Paragraph"/>
    <w:basedOn w:val="Normal"/>
    <w:link w:val="ParagraphedelisteCar"/>
    <w:uiPriority w:val="34"/>
    <w:qFormat/>
    <w:rsid w:val="004D13AA"/>
    <w:pPr>
      <w:spacing w:after="120" w:line="264" w:lineRule="auto"/>
      <w:ind w:left="720"/>
      <w:contextualSpacing/>
    </w:pPr>
    <w:rPr>
      <w:rFonts w:eastAsiaTheme="minorEastAsia"/>
      <w:szCs w:val="20"/>
    </w:rPr>
  </w:style>
  <w:style w:type="character" w:customStyle="1" w:styleId="ParagraphedelisteCar">
    <w:name w:val="Paragraphe de liste Car"/>
    <w:link w:val="Paragraphedeliste"/>
    <w:uiPriority w:val="34"/>
    <w:locked/>
    <w:rsid w:val="004D13AA"/>
    <w:rPr>
      <w:rFonts w:eastAsiaTheme="minorEastAsia"/>
      <w:sz w:val="20"/>
      <w:szCs w:val="20"/>
    </w:rPr>
  </w:style>
  <w:style w:type="character" w:styleId="Marquedecommentaire">
    <w:name w:val="annotation reference"/>
    <w:uiPriority w:val="99"/>
    <w:unhideWhenUsed/>
    <w:rsid w:val="00C46659"/>
    <w:rPr>
      <w:sz w:val="16"/>
      <w:szCs w:val="16"/>
    </w:rPr>
  </w:style>
  <w:style w:type="paragraph" w:styleId="Commentaire">
    <w:name w:val="annotation text"/>
    <w:basedOn w:val="Normal"/>
    <w:link w:val="CommentaireCar"/>
    <w:uiPriority w:val="99"/>
    <w:unhideWhenUsed/>
    <w:rsid w:val="00C46659"/>
    <w:pPr>
      <w:spacing w:line="240" w:lineRule="auto"/>
    </w:pPr>
    <w:rPr>
      <w:rFonts w:eastAsia="MS Mincho" w:cs="Times New Roman"/>
      <w:szCs w:val="20"/>
      <w:lang w:val="fr-FR" w:eastAsia="fr-FR"/>
    </w:rPr>
  </w:style>
  <w:style w:type="character" w:customStyle="1" w:styleId="CommentaireCar">
    <w:name w:val="Commentaire Car"/>
    <w:basedOn w:val="Policepardfaut"/>
    <w:link w:val="Commentaire"/>
    <w:uiPriority w:val="99"/>
    <w:rsid w:val="00C46659"/>
    <w:rPr>
      <w:rFonts w:ascii="Arial" w:eastAsia="MS Mincho" w:hAnsi="Arial" w:cs="Times New Roman"/>
      <w:sz w:val="20"/>
      <w:szCs w:val="20"/>
      <w:lang w:val="fr-FR" w:eastAsia="fr-FR"/>
    </w:rPr>
  </w:style>
  <w:style w:type="paragraph" w:styleId="Objetducommentaire">
    <w:name w:val="annotation subject"/>
    <w:basedOn w:val="Commentaire"/>
    <w:next w:val="Commentaire"/>
    <w:link w:val="ObjetducommentaireCar"/>
    <w:unhideWhenUsed/>
    <w:rsid w:val="00522FF6"/>
    <w:pPr>
      <w:spacing w:after="160"/>
    </w:pPr>
    <w:rPr>
      <w:rFonts w:asciiTheme="minorHAnsi" w:eastAsiaTheme="minorHAnsi" w:hAnsiTheme="minorHAnsi" w:cstheme="minorBidi"/>
      <w:b/>
      <w:bCs/>
      <w:lang w:val="fr-CA" w:eastAsia="en-US"/>
    </w:rPr>
  </w:style>
  <w:style w:type="character" w:customStyle="1" w:styleId="ObjetducommentaireCar">
    <w:name w:val="Objet du commentaire Car"/>
    <w:basedOn w:val="CommentaireCar"/>
    <w:link w:val="Objetducommentaire"/>
    <w:rsid w:val="00522FF6"/>
    <w:rPr>
      <w:rFonts w:ascii="Arial" w:eastAsia="MS Mincho" w:hAnsi="Arial" w:cs="Times New Roman"/>
      <w:b/>
      <w:bCs/>
      <w:sz w:val="20"/>
      <w:szCs w:val="20"/>
      <w:lang w:val="fr-FR" w:eastAsia="fr-FR"/>
    </w:rPr>
  </w:style>
  <w:style w:type="character" w:customStyle="1" w:styleId="Titre2Car">
    <w:name w:val="Titre 2 Car"/>
    <w:aliases w:val="Titre 2_2012 Car"/>
    <w:basedOn w:val="Policepardfaut"/>
    <w:link w:val="Titre2"/>
    <w:rsid w:val="00575503"/>
    <w:rPr>
      <w:rFonts w:asciiTheme="majorHAnsi" w:eastAsiaTheme="majorEastAsia" w:hAnsiTheme="majorHAnsi" w:cstheme="majorBidi"/>
      <w:color w:val="2F5496" w:themeColor="accent1" w:themeShade="BF"/>
      <w:sz w:val="26"/>
      <w:szCs w:val="26"/>
    </w:rPr>
  </w:style>
  <w:style w:type="paragraph" w:styleId="En-ttedetabledesmatires">
    <w:name w:val="TOC Heading"/>
    <w:basedOn w:val="Titre1"/>
    <w:next w:val="Normal"/>
    <w:uiPriority w:val="39"/>
    <w:unhideWhenUsed/>
    <w:qFormat/>
    <w:rsid w:val="002D1397"/>
    <w:pPr>
      <w:outlineLvl w:val="9"/>
    </w:pPr>
    <w:rPr>
      <w:lang w:val="en-US"/>
    </w:rPr>
  </w:style>
  <w:style w:type="paragraph" w:styleId="TM1">
    <w:name w:val="toc 1"/>
    <w:basedOn w:val="Normal"/>
    <w:next w:val="Normal"/>
    <w:autoRedefine/>
    <w:uiPriority w:val="39"/>
    <w:unhideWhenUsed/>
    <w:rsid w:val="002D1397"/>
    <w:pPr>
      <w:spacing w:after="100"/>
    </w:pPr>
  </w:style>
  <w:style w:type="paragraph" w:styleId="TM2">
    <w:name w:val="toc 2"/>
    <w:basedOn w:val="Normal"/>
    <w:next w:val="Normal"/>
    <w:autoRedefine/>
    <w:uiPriority w:val="39"/>
    <w:unhideWhenUsed/>
    <w:rsid w:val="002D1397"/>
    <w:pPr>
      <w:spacing w:after="100"/>
      <w:ind w:left="220"/>
    </w:pPr>
  </w:style>
  <w:style w:type="character" w:styleId="Lienhypertexte">
    <w:name w:val="Hyperlink"/>
    <w:basedOn w:val="Policepardfaut"/>
    <w:uiPriority w:val="99"/>
    <w:unhideWhenUsed/>
    <w:rsid w:val="002D1397"/>
    <w:rPr>
      <w:color w:val="0563C1" w:themeColor="hyperlink"/>
      <w:u w:val="single"/>
    </w:rPr>
  </w:style>
  <w:style w:type="character" w:customStyle="1" w:styleId="Titre3Car">
    <w:name w:val="Titre 3 Car"/>
    <w:basedOn w:val="Policepardfaut"/>
    <w:link w:val="Titre3"/>
    <w:rsid w:val="002D1397"/>
    <w:rPr>
      <w:rFonts w:asciiTheme="majorHAnsi" w:eastAsiaTheme="majorEastAsia" w:hAnsiTheme="majorHAnsi" w:cstheme="majorBidi"/>
      <w:color w:val="1F3763" w:themeColor="accent1" w:themeShade="7F"/>
      <w:sz w:val="24"/>
      <w:szCs w:val="24"/>
    </w:rPr>
  </w:style>
  <w:style w:type="character" w:styleId="Emphaseple">
    <w:name w:val="Subtle Emphasis"/>
    <w:basedOn w:val="Policepardfaut"/>
    <w:uiPriority w:val="19"/>
    <w:qFormat/>
    <w:rsid w:val="002D1397"/>
    <w:rPr>
      <w:i/>
      <w:iCs/>
      <w:color w:val="404040" w:themeColor="text1" w:themeTint="BF"/>
    </w:rPr>
  </w:style>
  <w:style w:type="paragraph" w:styleId="TM3">
    <w:name w:val="toc 3"/>
    <w:basedOn w:val="Normal"/>
    <w:next w:val="Normal"/>
    <w:autoRedefine/>
    <w:uiPriority w:val="39"/>
    <w:unhideWhenUsed/>
    <w:rsid w:val="002D1397"/>
    <w:pPr>
      <w:spacing w:after="100"/>
      <w:ind w:left="440"/>
    </w:pPr>
  </w:style>
  <w:style w:type="table" w:styleId="Grilledutableau">
    <w:name w:val="Table Grid"/>
    <w:basedOn w:val="TableauNormal"/>
    <w:uiPriority w:val="39"/>
    <w:rsid w:val="00C23A66"/>
    <w:pPr>
      <w:spacing w:after="0" w:line="240" w:lineRule="auto"/>
    </w:pPr>
    <w:rPr>
      <w:rFonts w:ascii="Times New Roman" w:eastAsia="Times New Roman" w:hAnsi="Times New Roman" w:cs="Times New Roman"/>
      <w:sz w:val="20"/>
      <w:szCs w:val="20"/>
      <w:lang w:eastAsia="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99"/>
    <w:unhideWhenUsed/>
    <w:qFormat/>
    <w:rsid w:val="00C308C9"/>
    <w:pPr>
      <w:spacing w:after="120" w:line="240" w:lineRule="auto"/>
    </w:pPr>
    <w:rPr>
      <w:rFonts w:eastAsiaTheme="minorEastAsia" w:cstheme="minorBidi"/>
      <w:b/>
      <w:bCs/>
      <w:smallCaps/>
      <w:color w:val="595959" w:themeColor="text1" w:themeTint="A6"/>
      <w:spacing w:val="6"/>
      <w:szCs w:val="20"/>
      <w:lang w:val="fr-CA"/>
    </w:rPr>
  </w:style>
  <w:style w:type="paragraph" w:styleId="Citationintense">
    <w:name w:val="Intense Quote"/>
    <w:basedOn w:val="Normal"/>
    <w:next w:val="Normal"/>
    <w:link w:val="CitationintenseCar"/>
    <w:uiPriority w:val="30"/>
    <w:qFormat/>
    <w:rsid w:val="007A6DEF"/>
    <w:pPr>
      <w:pBdr>
        <w:left w:val="single" w:sz="18" w:space="12" w:color="4472C4" w:themeColor="accent1"/>
      </w:pBdr>
      <w:spacing w:before="100" w:beforeAutospacing="1" w:after="120" w:line="300" w:lineRule="auto"/>
      <w:ind w:left="1224" w:right="1224"/>
    </w:pPr>
    <w:rPr>
      <w:rFonts w:asciiTheme="majorHAnsi" w:eastAsiaTheme="majorEastAsia" w:hAnsiTheme="majorHAnsi" w:cstheme="majorBidi"/>
      <w:color w:val="4472C4" w:themeColor="accent1"/>
      <w:sz w:val="28"/>
      <w:szCs w:val="28"/>
      <w:lang w:val="fr-CA"/>
    </w:rPr>
  </w:style>
  <w:style w:type="character" w:customStyle="1" w:styleId="CitationintenseCar">
    <w:name w:val="Citation intense Car"/>
    <w:basedOn w:val="Policepardfaut"/>
    <w:link w:val="Citationintense"/>
    <w:uiPriority w:val="30"/>
    <w:rsid w:val="007A6DEF"/>
    <w:rPr>
      <w:rFonts w:asciiTheme="majorHAnsi" w:eastAsiaTheme="majorEastAsia" w:hAnsiTheme="majorHAnsi" w:cstheme="majorBidi"/>
      <w:color w:val="4472C4" w:themeColor="accent1"/>
      <w:sz w:val="28"/>
      <w:szCs w:val="28"/>
    </w:rPr>
  </w:style>
  <w:style w:type="character" w:customStyle="1" w:styleId="Titre4Car">
    <w:name w:val="Titre 4 Car"/>
    <w:aliases w:val="Titre 4_2012 Car,Titre 4_2014 Car"/>
    <w:basedOn w:val="Policepardfaut"/>
    <w:link w:val="Titre4"/>
    <w:rsid w:val="00AD3BBB"/>
    <w:rPr>
      <w:rFonts w:asciiTheme="majorHAnsi" w:eastAsiaTheme="majorEastAsia" w:hAnsiTheme="majorHAnsi" w:cstheme="majorBidi"/>
      <w:i/>
      <w:iCs/>
      <w:color w:val="2F5496" w:themeColor="accent1" w:themeShade="BF"/>
      <w:lang w:val="en-CA"/>
    </w:rPr>
  </w:style>
  <w:style w:type="character" w:customStyle="1" w:styleId="Titre5Car">
    <w:name w:val="Titre 5 Car"/>
    <w:aliases w:val="Titre 5_2012 Car"/>
    <w:basedOn w:val="Policepardfaut"/>
    <w:link w:val="Titre5"/>
    <w:rsid w:val="00C37353"/>
    <w:rPr>
      <w:rFonts w:ascii="Century Gothic" w:eastAsia="Times New Roman" w:hAnsi="Century Gothic" w:cs="Times New Roman"/>
      <w:bCs/>
      <w:iCs/>
      <w:color w:val="4C4D4C"/>
      <w:sz w:val="20"/>
      <w:szCs w:val="26"/>
      <w:lang w:eastAsia="fr-CA"/>
    </w:rPr>
  </w:style>
  <w:style w:type="character" w:customStyle="1" w:styleId="Titre6Car">
    <w:name w:val="Titre 6 Car"/>
    <w:basedOn w:val="Policepardfaut"/>
    <w:link w:val="Titre6"/>
    <w:rsid w:val="00C37353"/>
    <w:rPr>
      <w:rFonts w:ascii="Calibri" w:eastAsia="Times New Roman" w:hAnsi="Calibri" w:cs="Times New Roman"/>
      <w:b/>
      <w:bCs/>
      <w:sz w:val="18"/>
      <w:lang w:eastAsia="fr-CA"/>
    </w:rPr>
  </w:style>
  <w:style w:type="character" w:customStyle="1" w:styleId="Titre7Car">
    <w:name w:val="Titre 7 Car"/>
    <w:basedOn w:val="Policepardfaut"/>
    <w:link w:val="Titre7"/>
    <w:rsid w:val="00C37353"/>
    <w:rPr>
      <w:rFonts w:ascii="Calibri" w:eastAsia="Times New Roman" w:hAnsi="Calibri" w:cs="Times New Roman"/>
      <w:sz w:val="18"/>
      <w:szCs w:val="24"/>
      <w:lang w:eastAsia="fr-CA"/>
    </w:rPr>
  </w:style>
  <w:style w:type="character" w:customStyle="1" w:styleId="Titre8Car">
    <w:name w:val="Titre 8 Car"/>
    <w:basedOn w:val="Policepardfaut"/>
    <w:link w:val="Titre8"/>
    <w:rsid w:val="00C37353"/>
    <w:rPr>
      <w:rFonts w:ascii="Calibri" w:eastAsia="Times New Roman" w:hAnsi="Calibri" w:cs="Times New Roman"/>
      <w:i/>
      <w:iCs/>
      <w:sz w:val="18"/>
      <w:szCs w:val="24"/>
      <w:lang w:eastAsia="fr-CA"/>
    </w:rPr>
  </w:style>
  <w:style w:type="character" w:customStyle="1" w:styleId="Titre9Car">
    <w:name w:val="Titre 9 Car"/>
    <w:basedOn w:val="Policepardfaut"/>
    <w:link w:val="Titre9"/>
    <w:rsid w:val="00C37353"/>
    <w:rPr>
      <w:rFonts w:ascii="Arial" w:eastAsia="Times New Roman" w:hAnsi="Arial" w:cs="Arial"/>
      <w:sz w:val="18"/>
      <w:lang w:eastAsia="fr-CA"/>
    </w:rPr>
  </w:style>
  <w:style w:type="character" w:styleId="Lienhypertextesuivivisit">
    <w:name w:val="FollowedHyperlink"/>
    <w:basedOn w:val="Policepardfaut"/>
    <w:semiHidden/>
    <w:unhideWhenUsed/>
    <w:rsid w:val="00C37353"/>
    <w:rPr>
      <w:color w:val="954F72" w:themeColor="followedHyperlink"/>
      <w:u w:val="single"/>
    </w:rPr>
  </w:style>
  <w:style w:type="paragraph" w:styleId="AdresseHTML">
    <w:name w:val="HTML Address"/>
    <w:basedOn w:val="Normal"/>
    <w:link w:val="AdresseHTMLCar"/>
    <w:semiHidden/>
    <w:unhideWhenUsed/>
    <w:rsid w:val="00C37353"/>
    <w:pPr>
      <w:spacing w:line="240" w:lineRule="auto"/>
    </w:pPr>
    <w:rPr>
      <w:rFonts w:eastAsia="MS Mincho" w:cs="Times New Roman"/>
      <w:i/>
      <w:iCs/>
      <w:szCs w:val="24"/>
      <w:lang w:val="fr-FR" w:eastAsia="fr-FR"/>
    </w:rPr>
  </w:style>
  <w:style w:type="character" w:customStyle="1" w:styleId="AdresseHTMLCar">
    <w:name w:val="Adresse HTML Car"/>
    <w:basedOn w:val="Policepardfaut"/>
    <w:link w:val="AdresseHTML"/>
    <w:semiHidden/>
    <w:rsid w:val="00C37353"/>
    <w:rPr>
      <w:rFonts w:ascii="Arial" w:eastAsia="MS Mincho" w:hAnsi="Arial" w:cs="Times New Roman"/>
      <w:i/>
      <w:iCs/>
      <w:sz w:val="20"/>
      <w:szCs w:val="24"/>
      <w:lang w:val="fr-FR" w:eastAsia="fr-FR"/>
    </w:rPr>
  </w:style>
  <w:style w:type="character" w:customStyle="1" w:styleId="Titre1Car1">
    <w:name w:val="Titre 1 Car1"/>
    <w:aliases w:val="Titre 1_2012 Car1,Titre 2014 Car1"/>
    <w:basedOn w:val="Policepardfaut"/>
    <w:uiPriority w:val="9"/>
    <w:rsid w:val="00C37353"/>
    <w:rPr>
      <w:rFonts w:asciiTheme="majorHAnsi" w:eastAsiaTheme="majorEastAsia" w:hAnsiTheme="majorHAnsi" w:cstheme="majorBidi" w:hint="default"/>
      <w:b/>
      <w:bCs/>
      <w:color w:val="2F5496" w:themeColor="accent1" w:themeShade="BF"/>
      <w:sz w:val="28"/>
      <w:szCs w:val="28"/>
      <w:lang w:val="fr-FR" w:eastAsia="fr-FR"/>
    </w:rPr>
  </w:style>
  <w:style w:type="paragraph" w:customStyle="1" w:styleId="Textecourant2012">
    <w:name w:val="Texte_courant_2012"/>
    <w:basedOn w:val="Normal"/>
    <w:link w:val="Textecourant2012Char"/>
    <w:qFormat/>
    <w:rsid w:val="00C37353"/>
    <w:pPr>
      <w:widowControl w:val="0"/>
      <w:autoSpaceDE w:val="0"/>
      <w:autoSpaceDN w:val="0"/>
      <w:adjustRightInd w:val="0"/>
      <w:spacing w:after="120" w:line="240" w:lineRule="auto"/>
      <w:ind w:left="567"/>
    </w:pPr>
    <w:rPr>
      <w:rFonts w:ascii="Calibri" w:eastAsia="Times New Roman" w:hAnsi="Calibri"/>
      <w:color w:val="000000"/>
      <w:sz w:val="18"/>
      <w:lang w:val="fr-FR" w:eastAsia="fr-FR"/>
    </w:rPr>
  </w:style>
  <w:style w:type="character" w:customStyle="1" w:styleId="Titre2Car1">
    <w:name w:val="Titre 2 Car1"/>
    <w:aliases w:val="Titre 2_2012 Car1"/>
    <w:basedOn w:val="Policepardfaut"/>
    <w:semiHidden/>
    <w:rsid w:val="00C37353"/>
    <w:rPr>
      <w:rFonts w:asciiTheme="majorHAnsi" w:eastAsiaTheme="majorEastAsia" w:hAnsiTheme="majorHAnsi" w:cstheme="majorBidi"/>
      <w:b/>
      <w:bCs/>
      <w:color w:val="4472C4" w:themeColor="accent1"/>
      <w:sz w:val="26"/>
      <w:szCs w:val="26"/>
      <w:lang w:val="fr-FR" w:eastAsia="fr-FR"/>
    </w:rPr>
  </w:style>
  <w:style w:type="character" w:customStyle="1" w:styleId="Titre4Car1">
    <w:name w:val="Titre 4 Car1"/>
    <w:aliases w:val="Titre 4_2012 Car1,Titre 4_2014 Car1"/>
    <w:basedOn w:val="Policepardfaut"/>
    <w:semiHidden/>
    <w:rsid w:val="00C37353"/>
    <w:rPr>
      <w:rFonts w:asciiTheme="majorHAnsi" w:eastAsiaTheme="majorEastAsia" w:hAnsiTheme="majorHAnsi" w:cstheme="majorBidi"/>
      <w:b/>
      <w:bCs/>
      <w:i/>
      <w:iCs/>
      <w:color w:val="4472C4" w:themeColor="accent1"/>
      <w:sz w:val="18"/>
      <w:szCs w:val="24"/>
      <w:lang w:val="fr-FR" w:eastAsia="fr-FR"/>
    </w:rPr>
  </w:style>
  <w:style w:type="character" w:customStyle="1" w:styleId="Titre5Car1">
    <w:name w:val="Titre 5 Car1"/>
    <w:aliases w:val="Titre 5_2012 Car1"/>
    <w:basedOn w:val="Policepardfaut"/>
    <w:semiHidden/>
    <w:rsid w:val="00C37353"/>
    <w:rPr>
      <w:rFonts w:asciiTheme="majorHAnsi" w:eastAsiaTheme="majorEastAsia" w:hAnsiTheme="majorHAnsi" w:cstheme="majorBidi"/>
      <w:color w:val="1F3763" w:themeColor="accent1" w:themeShade="7F"/>
      <w:sz w:val="18"/>
      <w:szCs w:val="24"/>
      <w:lang w:val="fr-FR" w:eastAsia="fr-FR"/>
    </w:rPr>
  </w:style>
  <w:style w:type="paragraph" w:styleId="PrformatHTML">
    <w:name w:val="HTML Preformatted"/>
    <w:basedOn w:val="Normal"/>
    <w:link w:val="PrformatHTMLCar"/>
    <w:semiHidden/>
    <w:unhideWhenUsed/>
    <w:rsid w:val="00C373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nsolas" w:eastAsia="MS Mincho" w:hAnsi="Consolas" w:cs="Times New Roman"/>
      <w:szCs w:val="20"/>
      <w:lang w:val="fr-FR" w:eastAsia="fr-FR"/>
    </w:rPr>
  </w:style>
  <w:style w:type="character" w:customStyle="1" w:styleId="PrformatHTMLCar">
    <w:name w:val="Préformaté HTML Car"/>
    <w:basedOn w:val="Policepardfaut"/>
    <w:link w:val="PrformatHTML"/>
    <w:semiHidden/>
    <w:rsid w:val="00C37353"/>
    <w:rPr>
      <w:rFonts w:ascii="Consolas" w:eastAsia="MS Mincho" w:hAnsi="Consolas" w:cs="Times New Roman"/>
      <w:sz w:val="20"/>
      <w:szCs w:val="20"/>
      <w:lang w:val="fr-FR" w:eastAsia="fr-FR"/>
    </w:rPr>
  </w:style>
  <w:style w:type="paragraph" w:styleId="NormalWeb">
    <w:name w:val="Normal (Web)"/>
    <w:basedOn w:val="Normal"/>
    <w:uiPriority w:val="99"/>
    <w:unhideWhenUsed/>
    <w:rsid w:val="00C37353"/>
    <w:pPr>
      <w:spacing w:before="100" w:beforeAutospacing="1" w:after="100" w:afterAutospacing="1" w:line="240" w:lineRule="auto"/>
    </w:pPr>
    <w:rPr>
      <w:rFonts w:ascii="Times New Roman" w:eastAsia="Times New Roman" w:hAnsi="Times New Roman" w:cs="Times New Roman"/>
      <w:sz w:val="18"/>
      <w:szCs w:val="24"/>
      <w:lang w:val="fr-CA" w:eastAsia="fr-CA"/>
    </w:rPr>
  </w:style>
  <w:style w:type="paragraph" w:styleId="Index1">
    <w:name w:val="index 1"/>
    <w:basedOn w:val="Normal"/>
    <w:next w:val="Normal"/>
    <w:autoRedefine/>
    <w:uiPriority w:val="99"/>
    <w:unhideWhenUsed/>
    <w:rsid w:val="00C37353"/>
    <w:pPr>
      <w:spacing w:line="240" w:lineRule="auto"/>
      <w:ind w:left="200" w:hanging="200"/>
    </w:pPr>
    <w:rPr>
      <w:rFonts w:eastAsia="MS Mincho" w:cs="Times New Roman"/>
      <w:szCs w:val="24"/>
      <w:lang w:val="fr-FR" w:eastAsia="fr-FR"/>
    </w:rPr>
  </w:style>
  <w:style w:type="paragraph" w:styleId="Index2">
    <w:name w:val="index 2"/>
    <w:basedOn w:val="Normal"/>
    <w:next w:val="Normal"/>
    <w:autoRedefine/>
    <w:uiPriority w:val="99"/>
    <w:unhideWhenUsed/>
    <w:rsid w:val="00C37353"/>
    <w:pPr>
      <w:spacing w:line="240" w:lineRule="auto"/>
      <w:ind w:left="400" w:hanging="200"/>
    </w:pPr>
    <w:rPr>
      <w:rFonts w:eastAsia="MS Mincho" w:cs="Times New Roman"/>
      <w:szCs w:val="24"/>
      <w:lang w:val="fr-FR" w:eastAsia="fr-FR"/>
    </w:rPr>
  </w:style>
  <w:style w:type="paragraph" w:styleId="Index3">
    <w:name w:val="index 3"/>
    <w:basedOn w:val="Normal"/>
    <w:next w:val="Normal"/>
    <w:autoRedefine/>
    <w:uiPriority w:val="99"/>
    <w:unhideWhenUsed/>
    <w:rsid w:val="00C37353"/>
    <w:pPr>
      <w:spacing w:line="240" w:lineRule="auto"/>
      <w:ind w:left="600" w:hanging="200"/>
    </w:pPr>
    <w:rPr>
      <w:rFonts w:eastAsia="MS Mincho" w:cs="Times New Roman"/>
      <w:szCs w:val="24"/>
      <w:lang w:val="fr-FR" w:eastAsia="fr-FR"/>
    </w:rPr>
  </w:style>
  <w:style w:type="paragraph" w:styleId="Index4">
    <w:name w:val="index 4"/>
    <w:basedOn w:val="Normal"/>
    <w:next w:val="Normal"/>
    <w:autoRedefine/>
    <w:uiPriority w:val="99"/>
    <w:unhideWhenUsed/>
    <w:rsid w:val="00C37353"/>
    <w:pPr>
      <w:spacing w:line="240" w:lineRule="auto"/>
      <w:ind w:left="800" w:hanging="200"/>
    </w:pPr>
    <w:rPr>
      <w:rFonts w:eastAsia="MS Mincho" w:cs="Times New Roman"/>
      <w:szCs w:val="24"/>
      <w:lang w:val="fr-FR" w:eastAsia="fr-FR"/>
    </w:rPr>
  </w:style>
  <w:style w:type="paragraph" w:styleId="Index5">
    <w:name w:val="index 5"/>
    <w:basedOn w:val="Normal"/>
    <w:next w:val="Normal"/>
    <w:autoRedefine/>
    <w:uiPriority w:val="99"/>
    <w:unhideWhenUsed/>
    <w:rsid w:val="00C37353"/>
    <w:pPr>
      <w:spacing w:line="240" w:lineRule="auto"/>
      <w:ind w:left="1000" w:hanging="200"/>
    </w:pPr>
    <w:rPr>
      <w:rFonts w:eastAsia="MS Mincho" w:cs="Times New Roman"/>
      <w:szCs w:val="24"/>
      <w:lang w:val="fr-FR" w:eastAsia="fr-FR"/>
    </w:rPr>
  </w:style>
  <w:style w:type="paragraph" w:styleId="Index6">
    <w:name w:val="index 6"/>
    <w:basedOn w:val="Normal"/>
    <w:next w:val="Normal"/>
    <w:autoRedefine/>
    <w:uiPriority w:val="99"/>
    <w:unhideWhenUsed/>
    <w:rsid w:val="00C37353"/>
    <w:pPr>
      <w:spacing w:line="240" w:lineRule="auto"/>
      <w:ind w:left="1200" w:hanging="200"/>
    </w:pPr>
    <w:rPr>
      <w:rFonts w:eastAsia="MS Mincho" w:cs="Times New Roman"/>
      <w:szCs w:val="24"/>
      <w:lang w:val="fr-FR" w:eastAsia="fr-FR"/>
    </w:rPr>
  </w:style>
  <w:style w:type="paragraph" w:styleId="Index7">
    <w:name w:val="index 7"/>
    <w:basedOn w:val="Normal"/>
    <w:next w:val="Normal"/>
    <w:autoRedefine/>
    <w:uiPriority w:val="99"/>
    <w:unhideWhenUsed/>
    <w:rsid w:val="00C37353"/>
    <w:pPr>
      <w:spacing w:line="240" w:lineRule="auto"/>
      <w:ind w:left="1400" w:hanging="200"/>
    </w:pPr>
    <w:rPr>
      <w:rFonts w:eastAsia="MS Mincho" w:cs="Times New Roman"/>
      <w:szCs w:val="24"/>
      <w:lang w:val="fr-FR" w:eastAsia="fr-FR"/>
    </w:rPr>
  </w:style>
  <w:style w:type="paragraph" w:styleId="Index8">
    <w:name w:val="index 8"/>
    <w:basedOn w:val="Normal"/>
    <w:next w:val="Normal"/>
    <w:autoRedefine/>
    <w:uiPriority w:val="99"/>
    <w:unhideWhenUsed/>
    <w:rsid w:val="00C37353"/>
    <w:pPr>
      <w:spacing w:line="240" w:lineRule="auto"/>
      <w:ind w:left="1600" w:hanging="200"/>
    </w:pPr>
    <w:rPr>
      <w:rFonts w:eastAsia="MS Mincho" w:cs="Times New Roman"/>
      <w:szCs w:val="24"/>
      <w:lang w:val="fr-FR" w:eastAsia="fr-FR"/>
    </w:rPr>
  </w:style>
  <w:style w:type="paragraph" w:styleId="Index9">
    <w:name w:val="index 9"/>
    <w:basedOn w:val="Normal"/>
    <w:next w:val="Normal"/>
    <w:autoRedefine/>
    <w:uiPriority w:val="99"/>
    <w:unhideWhenUsed/>
    <w:rsid w:val="00C37353"/>
    <w:pPr>
      <w:spacing w:line="240" w:lineRule="auto"/>
      <w:ind w:left="1800" w:hanging="200"/>
    </w:pPr>
    <w:rPr>
      <w:rFonts w:eastAsia="MS Mincho" w:cs="Times New Roman"/>
      <w:szCs w:val="24"/>
      <w:lang w:val="fr-FR" w:eastAsia="fr-FR"/>
    </w:rPr>
  </w:style>
  <w:style w:type="paragraph" w:styleId="TM4">
    <w:name w:val="toc 4"/>
    <w:basedOn w:val="Normal"/>
    <w:next w:val="Normal"/>
    <w:autoRedefine/>
    <w:uiPriority w:val="39"/>
    <w:unhideWhenUsed/>
    <w:rsid w:val="00C37353"/>
    <w:pPr>
      <w:spacing w:line="260" w:lineRule="atLeast"/>
      <w:ind w:left="1418"/>
    </w:pPr>
    <w:rPr>
      <w:rFonts w:asciiTheme="minorHAnsi" w:eastAsia="MS Mincho" w:hAnsiTheme="minorHAnsi" w:cs="Times New Roman"/>
      <w:sz w:val="18"/>
      <w:szCs w:val="24"/>
      <w:lang w:val="fr-FR" w:eastAsia="fr-FR"/>
    </w:rPr>
  </w:style>
  <w:style w:type="paragraph" w:styleId="TM5">
    <w:name w:val="toc 5"/>
    <w:basedOn w:val="Normal"/>
    <w:next w:val="Normal"/>
    <w:autoRedefine/>
    <w:uiPriority w:val="99"/>
    <w:unhideWhenUsed/>
    <w:rsid w:val="00C37353"/>
    <w:pPr>
      <w:spacing w:after="100" w:line="260" w:lineRule="atLeast"/>
      <w:ind w:left="800"/>
    </w:pPr>
    <w:rPr>
      <w:rFonts w:eastAsia="MS Mincho" w:cs="Times New Roman"/>
      <w:szCs w:val="24"/>
      <w:lang w:val="fr-FR" w:eastAsia="fr-FR"/>
    </w:rPr>
  </w:style>
  <w:style w:type="paragraph" w:styleId="TM6">
    <w:name w:val="toc 6"/>
    <w:basedOn w:val="Normal"/>
    <w:next w:val="Normal"/>
    <w:autoRedefine/>
    <w:uiPriority w:val="99"/>
    <w:unhideWhenUsed/>
    <w:rsid w:val="00C37353"/>
    <w:pPr>
      <w:spacing w:after="100" w:line="260" w:lineRule="atLeast"/>
      <w:ind w:left="1000"/>
    </w:pPr>
    <w:rPr>
      <w:rFonts w:eastAsia="MS Mincho" w:cs="Times New Roman"/>
      <w:szCs w:val="24"/>
      <w:lang w:val="fr-FR" w:eastAsia="fr-FR"/>
    </w:rPr>
  </w:style>
  <w:style w:type="paragraph" w:styleId="TM7">
    <w:name w:val="toc 7"/>
    <w:basedOn w:val="Normal"/>
    <w:next w:val="Normal"/>
    <w:autoRedefine/>
    <w:uiPriority w:val="99"/>
    <w:unhideWhenUsed/>
    <w:rsid w:val="00C37353"/>
    <w:pPr>
      <w:spacing w:after="100" w:line="260" w:lineRule="atLeast"/>
      <w:ind w:left="1200"/>
    </w:pPr>
    <w:rPr>
      <w:rFonts w:eastAsia="MS Mincho" w:cs="Times New Roman"/>
      <w:szCs w:val="24"/>
      <w:lang w:val="fr-FR" w:eastAsia="fr-FR"/>
    </w:rPr>
  </w:style>
  <w:style w:type="paragraph" w:styleId="TM8">
    <w:name w:val="toc 8"/>
    <w:basedOn w:val="Normal"/>
    <w:next w:val="Normal"/>
    <w:autoRedefine/>
    <w:uiPriority w:val="99"/>
    <w:unhideWhenUsed/>
    <w:rsid w:val="00C37353"/>
    <w:pPr>
      <w:spacing w:after="100" w:line="260" w:lineRule="atLeast"/>
      <w:ind w:left="1400"/>
    </w:pPr>
    <w:rPr>
      <w:rFonts w:eastAsia="MS Mincho" w:cs="Times New Roman"/>
      <w:szCs w:val="24"/>
      <w:lang w:val="fr-FR" w:eastAsia="fr-FR"/>
    </w:rPr>
  </w:style>
  <w:style w:type="paragraph" w:styleId="TM9">
    <w:name w:val="toc 9"/>
    <w:basedOn w:val="Normal"/>
    <w:next w:val="Normal"/>
    <w:autoRedefine/>
    <w:uiPriority w:val="99"/>
    <w:unhideWhenUsed/>
    <w:rsid w:val="00C37353"/>
    <w:pPr>
      <w:spacing w:after="100" w:line="260" w:lineRule="atLeast"/>
      <w:ind w:left="1600"/>
    </w:pPr>
    <w:rPr>
      <w:rFonts w:eastAsia="MS Mincho" w:cs="Times New Roman"/>
      <w:szCs w:val="24"/>
      <w:lang w:val="fr-FR" w:eastAsia="fr-FR"/>
    </w:rPr>
  </w:style>
  <w:style w:type="paragraph" w:styleId="Retraitnormal">
    <w:name w:val="Normal Indent"/>
    <w:basedOn w:val="Normal"/>
    <w:semiHidden/>
    <w:unhideWhenUsed/>
    <w:rsid w:val="00C37353"/>
    <w:pPr>
      <w:spacing w:line="260" w:lineRule="atLeast"/>
      <w:ind w:left="708"/>
    </w:pPr>
    <w:rPr>
      <w:rFonts w:eastAsia="MS Mincho" w:cs="Times New Roman"/>
      <w:szCs w:val="24"/>
      <w:lang w:val="fr-FR" w:eastAsia="fr-FR"/>
    </w:rPr>
  </w:style>
  <w:style w:type="paragraph" w:styleId="Notedebasdepage">
    <w:name w:val="footnote text"/>
    <w:basedOn w:val="Normal"/>
    <w:link w:val="NotedebasdepageCar"/>
    <w:uiPriority w:val="99"/>
    <w:unhideWhenUsed/>
    <w:rsid w:val="00C37353"/>
    <w:pPr>
      <w:spacing w:line="240" w:lineRule="auto"/>
    </w:pPr>
    <w:rPr>
      <w:rFonts w:eastAsia="MS Mincho" w:cs="Times New Roman"/>
      <w:szCs w:val="20"/>
      <w:lang w:val="fr-FR" w:eastAsia="fr-FR"/>
    </w:rPr>
  </w:style>
  <w:style w:type="character" w:customStyle="1" w:styleId="NotedebasdepageCar">
    <w:name w:val="Note de bas de page Car"/>
    <w:basedOn w:val="Policepardfaut"/>
    <w:link w:val="Notedebasdepage"/>
    <w:uiPriority w:val="99"/>
    <w:rsid w:val="00C37353"/>
    <w:rPr>
      <w:rFonts w:ascii="Arial" w:eastAsia="MS Mincho" w:hAnsi="Arial" w:cs="Times New Roman"/>
      <w:sz w:val="20"/>
      <w:szCs w:val="20"/>
      <w:lang w:val="fr-FR" w:eastAsia="fr-FR"/>
    </w:rPr>
  </w:style>
  <w:style w:type="paragraph" w:styleId="En-tte">
    <w:name w:val="header"/>
    <w:basedOn w:val="Normal"/>
    <w:link w:val="En-tteCar"/>
    <w:uiPriority w:val="99"/>
    <w:unhideWhenUsed/>
    <w:rsid w:val="00C37353"/>
    <w:pPr>
      <w:tabs>
        <w:tab w:val="center" w:pos="4536"/>
        <w:tab w:val="right" w:pos="9072"/>
      </w:tabs>
      <w:spacing w:line="240" w:lineRule="auto"/>
    </w:pPr>
    <w:rPr>
      <w:rFonts w:eastAsia="MS Mincho" w:cs="Times New Roman"/>
      <w:sz w:val="18"/>
      <w:szCs w:val="24"/>
      <w:lang w:val="fr-FR" w:eastAsia="fr-FR"/>
    </w:rPr>
  </w:style>
  <w:style w:type="character" w:customStyle="1" w:styleId="En-tteCar">
    <w:name w:val="En-tête Car"/>
    <w:basedOn w:val="Policepardfaut"/>
    <w:link w:val="En-tte"/>
    <w:uiPriority w:val="99"/>
    <w:rsid w:val="00C37353"/>
    <w:rPr>
      <w:rFonts w:ascii="Arial" w:eastAsia="MS Mincho" w:hAnsi="Arial" w:cs="Times New Roman"/>
      <w:sz w:val="18"/>
      <w:szCs w:val="24"/>
      <w:lang w:val="fr-FR" w:eastAsia="fr-FR"/>
    </w:rPr>
  </w:style>
  <w:style w:type="paragraph" w:styleId="Pieddepage">
    <w:name w:val="footer"/>
    <w:basedOn w:val="Normal"/>
    <w:link w:val="PieddepageCar"/>
    <w:uiPriority w:val="99"/>
    <w:unhideWhenUsed/>
    <w:rsid w:val="00C37353"/>
    <w:pPr>
      <w:tabs>
        <w:tab w:val="center" w:pos="4536"/>
        <w:tab w:val="right" w:pos="9072"/>
      </w:tabs>
      <w:spacing w:line="240" w:lineRule="auto"/>
    </w:pPr>
    <w:rPr>
      <w:rFonts w:eastAsia="MS Mincho" w:cs="Times New Roman"/>
      <w:sz w:val="18"/>
      <w:szCs w:val="24"/>
      <w:lang w:val="fr-FR" w:eastAsia="fr-FR"/>
    </w:rPr>
  </w:style>
  <w:style w:type="character" w:customStyle="1" w:styleId="PieddepageCar">
    <w:name w:val="Pied de page Car"/>
    <w:basedOn w:val="Policepardfaut"/>
    <w:link w:val="Pieddepage"/>
    <w:uiPriority w:val="99"/>
    <w:rsid w:val="00C37353"/>
    <w:rPr>
      <w:rFonts w:ascii="Arial" w:eastAsia="MS Mincho" w:hAnsi="Arial" w:cs="Times New Roman"/>
      <w:sz w:val="18"/>
      <w:szCs w:val="24"/>
      <w:lang w:val="fr-FR" w:eastAsia="fr-FR"/>
    </w:rPr>
  </w:style>
  <w:style w:type="paragraph" w:styleId="Titreindex">
    <w:name w:val="index heading"/>
    <w:basedOn w:val="Normal"/>
    <w:next w:val="Index1"/>
    <w:uiPriority w:val="99"/>
    <w:unhideWhenUsed/>
    <w:rsid w:val="00C37353"/>
    <w:pPr>
      <w:spacing w:line="260" w:lineRule="atLeast"/>
    </w:pPr>
    <w:rPr>
      <w:rFonts w:asciiTheme="majorHAnsi" w:eastAsiaTheme="majorEastAsia" w:hAnsiTheme="majorHAnsi" w:cstheme="majorBidi"/>
      <w:b/>
      <w:bCs/>
      <w:szCs w:val="24"/>
      <w:lang w:val="fr-FR" w:eastAsia="fr-FR"/>
    </w:rPr>
  </w:style>
  <w:style w:type="paragraph" w:styleId="Tabledesillustrations">
    <w:name w:val="table of figures"/>
    <w:basedOn w:val="Normal"/>
    <w:next w:val="Normal"/>
    <w:uiPriority w:val="99"/>
    <w:unhideWhenUsed/>
    <w:rsid w:val="00C37353"/>
    <w:pPr>
      <w:tabs>
        <w:tab w:val="left" w:pos="1134"/>
        <w:tab w:val="right" w:leader="dot" w:pos="9214"/>
      </w:tabs>
      <w:spacing w:line="240" w:lineRule="auto"/>
      <w:ind w:left="1110" w:hanging="1110"/>
    </w:pPr>
    <w:rPr>
      <w:rFonts w:ascii="Calibri" w:eastAsia="MS Mincho" w:hAnsi="Calibri" w:cs="Times New Roman"/>
      <w:sz w:val="18"/>
      <w:szCs w:val="24"/>
      <w:lang w:val="fr-FR" w:eastAsia="fr-FR"/>
    </w:rPr>
  </w:style>
  <w:style w:type="paragraph" w:styleId="Adressedestinataire">
    <w:name w:val="envelope address"/>
    <w:basedOn w:val="Normal"/>
    <w:semiHidden/>
    <w:unhideWhenUsed/>
    <w:rsid w:val="00C37353"/>
    <w:pPr>
      <w:framePr w:w="7938" w:h="1985" w:hSpace="141" w:wrap="auto" w:hAnchor="page" w:xAlign="center" w:yAlign="bottom"/>
      <w:spacing w:line="240" w:lineRule="auto"/>
      <w:ind w:left="2835"/>
    </w:pPr>
    <w:rPr>
      <w:rFonts w:asciiTheme="majorHAnsi" w:eastAsiaTheme="majorEastAsia" w:hAnsiTheme="majorHAnsi" w:cstheme="majorBidi"/>
      <w:sz w:val="24"/>
      <w:szCs w:val="24"/>
      <w:lang w:val="fr-FR" w:eastAsia="fr-FR"/>
    </w:rPr>
  </w:style>
  <w:style w:type="paragraph" w:styleId="Adresseexpditeur">
    <w:name w:val="envelope return"/>
    <w:basedOn w:val="Normal"/>
    <w:semiHidden/>
    <w:unhideWhenUsed/>
    <w:rsid w:val="00C37353"/>
    <w:pPr>
      <w:spacing w:line="240" w:lineRule="auto"/>
    </w:pPr>
    <w:rPr>
      <w:rFonts w:asciiTheme="majorHAnsi" w:eastAsiaTheme="majorEastAsia" w:hAnsiTheme="majorHAnsi" w:cstheme="majorBidi"/>
      <w:szCs w:val="20"/>
      <w:lang w:val="fr-FR" w:eastAsia="fr-FR"/>
    </w:rPr>
  </w:style>
  <w:style w:type="paragraph" w:styleId="Notedefin">
    <w:name w:val="endnote text"/>
    <w:basedOn w:val="Normal"/>
    <w:link w:val="NotedefinCar"/>
    <w:semiHidden/>
    <w:unhideWhenUsed/>
    <w:rsid w:val="00C37353"/>
    <w:pPr>
      <w:spacing w:line="240" w:lineRule="auto"/>
    </w:pPr>
    <w:rPr>
      <w:rFonts w:eastAsia="MS Mincho" w:cs="Times New Roman"/>
      <w:szCs w:val="20"/>
      <w:lang w:val="fr-FR" w:eastAsia="fr-FR"/>
    </w:rPr>
  </w:style>
  <w:style w:type="character" w:customStyle="1" w:styleId="NotedefinCar">
    <w:name w:val="Note de fin Car"/>
    <w:basedOn w:val="Policepardfaut"/>
    <w:link w:val="Notedefin"/>
    <w:semiHidden/>
    <w:rsid w:val="00C37353"/>
    <w:rPr>
      <w:rFonts w:ascii="Arial" w:eastAsia="MS Mincho" w:hAnsi="Arial" w:cs="Times New Roman"/>
      <w:sz w:val="20"/>
      <w:szCs w:val="20"/>
      <w:lang w:val="fr-FR" w:eastAsia="fr-FR"/>
    </w:rPr>
  </w:style>
  <w:style w:type="paragraph" w:styleId="Tabledesrfrencesjuridiques">
    <w:name w:val="table of authorities"/>
    <w:basedOn w:val="Normal"/>
    <w:next w:val="Normal"/>
    <w:unhideWhenUsed/>
    <w:rsid w:val="00C37353"/>
    <w:pPr>
      <w:spacing w:line="260" w:lineRule="atLeast"/>
      <w:ind w:left="200" w:hanging="200"/>
    </w:pPr>
    <w:rPr>
      <w:rFonts w:eastAsia="MS Mincho" w:cs="Times New Roman"/>
      <w:szCs w:val="24"/>
      <w:lang w:val="fr-FR" w:eastAsia="fr-FR"/>
    </w:rPr>
  </w:style>
  <w:style w:type="paragraph" w:styleId="Textedemacro">
    <w:name w:val="macro"/>
    <w:link w:val="TextedemacroCar"/>
    <w:semiHidden/>
    <w:unhideWhenUsed/>
    <w:rsid w:val="00C37353"/>
    <w:pPr>
      <w:tabs>
        <w:tab w:val="left" w:pos="480"/>
        <w:tab w:val="left" w:pos="960"/>
        <w:tab w:val="left" w:pos="1440"/>
        <w:tab w:val="left" w:pos="1920"/>
        <w:tab w:val="left" w:pos="2400"/>
        <w:tab w:val="left" w:pos="2880"/>
        <w:tab w:val="left" w:pos="3360"/>
        <w:tab w:val="left" w:pos="3840"/>
        <w:tab w:val="left" w:pos="4320"/>
      </w:tabs>
      <w:spacing w:after="0" w:line="260" w:lineRule="atLeast"/>
    </w:pPr>
    <w:rPr>
      <w:rFonts w:ascii="Consolas" w:eastAsia="MS Mincho" w:hAnsi="Consolas" w:cs="Times New Roman"/>
      <w:sz w:val="20"/>
      <w:szCs w:val="20"/>
      <w:lang w:val="fr-FR" w:eastAsia="fr-FR"/>
    </w:rPr>
  </w:style>
  <w:style w:type="character" w:customStyle="1" w:styleId="TextedemacroCar">
    <w:name w:val="Texte de macro Car"/>
    <w:basedOn w:val="Policepardfaut"/>
    <w:link w:val="Textedemacro"/>
    <w:semiHidden/>
    <w:rsid w:val="00C37353"/>
    <w:rPr>
      <w:rFonts w:ascii="Consolas" w:eastAsia="MS Mincho" w:hAnsi="Consolas" w:cs="Times New Roman"/>
      <w:sz w:val="20"/>
      <w:szCs w:val="20"/>
      <w:lang w:val="fr-FR" w:eastAsia="fr-FR"/>
    </w:rPr>
  </w:style>
  <w:style w:type="paragraph" w:styleId="TitreTR">
    <w:name w:val="toa heading"/>
    <w:basedOn w:val="Normal"/>
    <w:next w:val="Normal"/>
    <w:semiHidden/>
    <w:unhideWhenUsed/>
    <w:rsid w:val="00C37353"/>
    <w:pPr>
      <w:spacing w:before="120" w:line="260" w:lineRule="atLeast"/>
    </w:pPr>
    <w:rPr>
      <w:rFonts w:asciiTheme="majorHAnsi" w:eastAsiaTheme="majorEastAsia" w:hAnsiTheme="majorHAnsi" w:cstheme="majorBidi"/>
      <w:b/>
      <w:bCs/>
      <w:sz w:val="24"/>
      <w:szCs w:val="24"/>
      <w:lang w:val="fr-FR" w:eastAsia="fr-FR"/>
    </w:rPr>
  </w:style>
  <w:style w:type="paragraph" w:styleId="Liste">
    <w:name w:val="List"/>
    <w:basedOn w:val="Normal"/>
    <w:unhideWhenUsed/>
    <w:rsid w:val="00C37353"/>
    <w:pPr>
      <w:spacing w:line="260" w:lineRule="atLeast"/>
      <w:ind w:left="283" w:hanging="283"/>
      <w:contextualSpacing/>
    </w:pPr>
    <w:rPr>
      <w:rFonts w:eastAsia="MS Mincho" w:cs="Times New Roman"/>
      <w:szCs w:val="24"/>
      <w:lang w:val="fr-FR" w:eastAsia="fr-FR"/>
    </w:rPr>
  </w:style>
  <w:style w:type="paragraph" w:styleId="Listepuces">
    <w:name w:val="List Bullet"/>
    <w:basedOn w:val="Normal"/>
    <w:unhideWhenUsed/>
    <w:rsid w:val="00C37353"/>
    <w:pPr>
      <w:numPr>
        <w:numId w:val="2"/>
      </w:numPr>
      <w:spacing w:line="260" w:lineRule="atLeast"/>
      <w:contextualSpacing/>
    </w:pPr>
    <w:rPr>
      <w:rFonts w:eastAsia="MS Mincho" w:cs="Times New Roman"/>
      <w:szCs w:val="24"/>
      <w:lang w:val="fr-FR" w:eastAsia="fr-FR"/>
    </w:rPr>
  </w:style>
  <w:style w:type="paragraph" w:styleId="Listenumros">
    <w:name w:val="List Number"/>
    <w:basedOn w:val="Normal"/>
    <w:unhideWhenUsed/>
    <w:rsid w:val="00C37353"/>
    <w:pPr>
      <w:numPr>
        <w:numId w:val="3"/>
      </w:numPr>
      <w:spacing w:line="260" w:lineRule="atLeast"/>
      <w:contextualSpacing/>
    </w:pPr>
    <w:rPr>
      <w:rFonts w:eastAsia="MS Mincho" w:cs="Times New Roman"/>
      <w:szCs w:val="24"/>
      <w:lang w:val="fr-FR" w:eastAsia="fr-FR"/>
    </w:rPr>
  </w:style>
  <w:style w:type="paragraph" w:styleId="Liste2">
    <w:name w:val="List 2"/>
    <w:basedOn w:val="Normal"/>
    <w:semiHidden/>
    <w:unhideWhenUsed/>
    <w:rsid w:val="00C37353"/>
    <w:pPr>
      <w:spacing w:line="260" w:lineRule="atLeast"/>
      <w:ind w:left="566" w:hanging="283"/>
      <w:contextualSpacing/>
    </w:pPr>
    <w:rPr>
      <w:rFonts w:eastAsia="MS Mincho" w:cs="Times New Roman"/>
      <w:szCs w:val="24"/>
      <w:lang w:val="fr-FR" w:eastAsia="fr-FR"/>
    </w:rPr>
  </w:style>
  <w:style w:type="paragraph" w:styleId="Liste3">
    <w:name w:val="List 3"/>
    <w:basedOn w:val="Normal"/>
    <w:semiHidden/>
    <w:unhideWhenUsed/>
    <w:rsid w:val="00C37353"/>
    <w:pPr>
      <w:spacing w:line="260" w:lineRule="atLeast"/>
      <w:ind w:left="849" w:hanging="283"/>
      <w:contextualSpacing/>
    </w:pPr>
    <w:rPr>
      <w:rFonts w:eastAsia="MS Mincho" w:cs="Times New Roman"/>
      <w:szCs w:val="24"/>
      <w:lang w:val="fr-FR" w:eastAsia="fr-FR"/>
    </w:rPr>
  </w:style>
  <w:style w:type="paragraph" w:styleId="Liste4">
    <w:name w:val="List 4"/>
    <w:basedOn w:val="Normal"/>
    <w:unhideWhenUsed/>
    <w:rsid w:val="00C37353"/>
    <w:pPr>
      <w:spacing w:line="260" w:lineRule="atLeast"/>
      <w:ind w:left="1132" w:hanging="283"/>
      <w:contextualSpacing/>
    </w:pPr>
    <w:rPr>
      <w:rFonts w:eastAsia="MS Mincho" w:cs="Times New Roman"/>
      <w:szCs w:val="24"/>
      <w:lang w:val="fr-FR" w:eastAsia="fr-FR"/>
    </w:rPr>
  </w:style>
  <w:style w:type="paragraph" w:styleId="Liste5">
    <w:name w:val="List 5"/>
    <w:basedOn w:val="Normal"/>
    <w:unhideWhenUsed/>
    <w:rsid w:val="00C37353"/>
    <w:pPr>
      <w:spacing w:line="260" w:lineRule="atLeast"/>
      <w:ind w:left="1415" w:hanging="283"/>
      <w:contextualSpacing/>
    </w:pPr>
    <w:rPr>
      <w:rFonts w:eastAsia="MS Mincho" w:cs="Times New Roman"/>
      <w:szCs w:val="24"/>
      <w:lang w:val="fr-FR" w:eastAsia="fr-FR"/>
    </w:rPr>
  </w:style>
  <w:style w:type="paragraph" w:styleId="Listepuces2">
    <w:name w:val="List Bullet 2"/>
    <w:basedOn w:val="Normal"/>
    <w:semiHidden/>
    <w:unhideWhenUsed/>
    <w:rsid w:val="00C37353"/>
    <w:pPr>
      <w:numPr>
        <w:numId w:val="4"/>
      </w:numPr>
      <w:spacing w:line="260" w:lineRule="atLeast"/>
      <w:contextualSpacing/>
    </w:pPr>
    <w:rPr>
      <w:rFonts w:eastAsia="MS Mincho" w:cs="Times New Roman"/>
      <w:szCs w:val="24"/>
      <w:lang w:val="fr-FR" w:eastAsia="fr-FR"/>
    </w:rPr>
  </w:style>
  <w:style w:type="paragraph" w:styleId="Listepuces3">
    <w:name w:val="List Bullet 3"/>
    <w:basedOn w:val="Normal"/>
    <w:semiHidden/>
    <w:unhideWhenUsed/>
    <w:rsid w:val="00C37353"/>
    <w:pPr>
      <w:numPr>
        <w:numId w:val="5"/>
      </w:numPr>
      <w:spacing w:line="260" w:lineRule="atLeast"/>
      <w:contextualSpacing/>
    </w:pPr>
    <w:rPr>
      <w:rFonts w:eastAsia="MS Mincho" w:cs="Times New Roman"/>
      <w:szCs w:val="24"/>
      <w:lang w:val="fr-FR" w:eastAsia="fr-FR"/>
    </w:rPr>
  </w:style>
  <w:style w:type="paragraph" w:styleId="Listepuces4">
    <w:name w:val="List Bullet 4"/>
    <w:basedOn w:val="Normal"/>
    <w:semiHidden/>
    <w:unhideWhenUsed/>
    <w:rsid w:val="00C37353"/>
    <w:pPr>
      <w:numPr>
        <w:numId w:val="6"/>
      </w:numPr>
      <w:spacing w:line="260" w:lineRule="atLeast"/>
      <w:contextualSpacing/>
    </w:pPr>
    <w:rPr>
      <w:rFonts w:eastAsia="MS Mincho" w:cs="Times New Roman"/>
      <w:szCs w:val="24"/>
      <w:lang w:val="fr-FR" w:eastAsia="fr-FR"/>
    </w:rPr>
  </w:style>
  <w:style w:type="paragraph" w:styleId="Listepuces5">
    <w:name w:val="List Bullet 5"/>
    <w:basedOn w:val="Normal"/>
    <w:semiHidden/>
    <w:unhideWhenUsed/>
    <w:rsid w:val="00C37353"/>
    <w:pPr>
      <w:numPr>
        <w:numId w:val="7"/>
      </w:numPr>
      <w:spacing w:line="260" w:lineRule="atLeast"/>
      <w:contextualSpacing/>
    </w:pPr>
    <w:rPr>
      <w:rFonts w:eastAsia="MS Mincho" w:cs="Times New Roman"/>
      <w:szCs w:val="24"/>
      <w:lang w:val="fr-FR" w:eastAsia="fr-FR"/>
    </w:rPr>
  </w:style>
  <w:style w:type="paragraph" w:styleId="Listenumros2">
    <w:name w:val="List Number 2"/>
    <w:basedOn w:val="Normal"/>
    <w:semiHidden/>
    <w:unhideWhenUsed/>
    <w:rsid w:val="00C37353"/>
    <w:pPr>
      <w:numPr>
        <w:numId w:val="8"/>
      </w:numPr>
      <w:spacing w:line="260" w:lineRule="atLeast"/>
      <w:contextualSpacing/>
    </w:pPr>
    <w:rPr>
      <w:rFonts w:eastAsia="MS Mincho" w:cs="Times New Roman"/>
      <w:szCs w:val="24"/>
      <w:lang w:val="fr-FR" w:eastAsia="fr-FR"/>
    </w:rPr>
  </w:style>
  <w:style w:type="paragraph" w:styleId="Listenumros3">
    <w:name w:val="List Number 3"/>
    <w:basedOn w:val="Normal"/>
    <w:semiHidden/>
    <w:unhideWhenUsed/>
    <w:rsid w:val="00C37353"/>
    <w:pPr>
      <w:numPr>
        <w:numId w:val="9"/>
      </w:numPr>
      <w:spacing w:line="260" w:lineRule="atLeast"/>
      <w:contextualSpacing/>
    </w:pPr>
    <w:rPr>
      <w:rFonts w:eastAsia="MS Mincho" w:cs="Times New Roman"/>
      <w:szCs w:val="24"/>
      <w:lang w:val="fr-FR" w:eastAsia="fr-FR"/>
    </w:rPr>
  </w:style>
  <w:style w:type="paragraph" w:styleId="Listenumros4">
    <w:name w:val="List Number 4"/>
    <w:basedOn w:val="Normal"/>
    <w:semiHidden/>
    <w:unhideWhenUsed/>
    <w:rsid w:val="00C37353"/>
    <w:pPr>
      <w:numPr>
        <w:numId w:val="10"/>
      </w:numPr>
      <w:spacing w:line="260" w:lineRule="atLeast"/>
      <w:contextualSpacing/>
    </w:pPr>
    <w:rPr>
      <w:rFonts w:eastAsia="MS Mincho" w:cs="Times New Roman"/>
      <w:szCs w:val="24"/>
      <w:lang w:val="fr-FR" w:eastAsia="fr-FR"/>
    </w:rPr>
  </w:style>
  <w:style w:type="paragraph" w:styleId="Listenumros5">
    <w:name w:val="List Number 5"/>
    <w:basedOn w:val="Normal"/>
    <w:semiHidden/>
    <w:unhideWhenUsed/>
    <w:rsid w:val="00C37353"/>
    <w:pPr>
      <w:numPr>
        <w:numId w:val="11"/>
      </w:numPr>
      <w:spacing w:line="260" w:lineRule="atLeast"/>
      <w:contextualSpacing/>
    </w:pPr>
    <w:rPr>
      <w:rFonts w:eastAsia="MS Mincho" w:cs="Times New Roman"/>
      <w:szCs w:val="24"/>
      <w:lang w:val="fr-FR" w:eastAsia="fr-FR"/>
    </w:rPr>
  </w:style>
  <w:style w:type="paragraph" w:styleId="Titre">
    <w:name w:val="Title"/>
    <w:basedOn w:val="Normal"/>
    <w:next w:val="Normal"/>
    <w:link w:val="TitreCar"/>
    <w:uiPriority w:val="99"/>
    <w:qFormat/>
    <w:rsid w:val="00C37353"/>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fr-FR" w:eastAsia="fr-FR"/>
    </w:rPr>
  </w:style>
  <w:style w:type="character" w:customStyle="1" w:styleId="TitreCar">
    <w:name w:val="Titre Car"/>
    <w:basedOn w:val="Policepardfaut"/>
    <w:link w:val="Titre"/>
    <w:uiPriority w:val="99"/>
    <w:rsid w:val="00C37353"/>
    <w:rPr>
      <w:rFonts w:asciiTheme="majorHAnsi" w:eastAsiaTheme="majorEastAsia" w:hAnsiTheme="majorHAnsi" w:cstheme="majorBidi"/>
      <w:color w:val="323E4F" w:themeColor="text2" w:themeShade="BF"/>
      <w:spacing w:val="5"/>
      <w:kern w:val="28"/>
      <w:sz w:val="52"/>
      <w:szCs w:val="52"/>
      <w:lang w:val="fr-FR" w:eastAsia="fr-FR"/>
    </w:rPr>
  </w:style>
  <w:style w:type="paragraph" w:styleId="Formuledepolitesse">
    <w:name w:val="Closing"/>
    <w:basedOn w:val="Normal"/>
    <w:link w:val="FormuledepolitesseCar"/>
    <w:semiHidden/>
    <w:unhideWhenUsed/>
    <w:rsid w:val="00C37353"/>
    <w:pPr>
      <w:spacing w:line="240" w:lineRule="auto"/>
      <w:ind w:left="4252"/>
    </w:pPr>
    <w:rPr>
      <w:rFonts w:eastAsia="MS Mincho" w:cs="Times New Roman"/>
      <w:szCs w:val="24"/>
      <w:lang w:val="fr-FR" w:eastAsia="fr-FR"/>
    </w:rPr>
  </w:style>
  <w:style w:type="character" w:customStyle="1" w:styleId="FormuledepolitesseCar">
    <w:name w:val="Formule de politesse Car"/>
    <w:basedOn w:val="Policepardfaut"/>
    <w:link w:val="Formuledepolitesse"/>
    <w:semiHidden/>
    <w:rsid w:val="00C37353"/>
    <w:rPr>
      <w:rFonts w:ascii="Arial" w:eastAsia="MS Mincho" w:hAnsi="Arial" w:cs="Times New Roman"/>
      <w:sz w:val="20"/>
      <w:szCs w:val="24"/>
      <w:lang w:val="fr-FR" w:eastAsia="fr-FR"/>
    </w:rPr>
  </w:style>
  <w:style w:type="paragraph" w:styleId="Signature">
    <w:name w:val="Signature"/>
    <w:basedOn w:val="Normal"/>
    <w:link w:val="SignatureCar"/>
    <w:semiHidden/>
    <w:unhideWhenUsed/>
    <w:rsid w:val="00C37353"/>
    <w:pPr>
      <w:spacing w:line="240" w:lineRule="auto"/>
      <w:ind w:left="4252"/>
    </w:pPr>
    <w:rPr>
      <w:rFonts w:eastAsia="MS Mincho" w:cs="Times New Roman"/>
      <w:szCs w:val="24"/>
      <w:lang w:val="fr-FR" w:eastAsia="fr-FR"/>
    </w:rPr>
  </w:style>
  <w:style w:type="character" w:customStyle="1" w:styleId="SignatureCar">
    <w:name w:val="Signature Car"/>
    <w:basedOn w:val="Policepardfaut"/>
    <w:link w:val="Signature"/>
    <w:semiHidden/>
    <w:rsid w:val="00C37353"/>
    <w:rPr>
      <w:rFonts w:ascii="Arial" w:eastAsia="MS Mincho" w:hAnsi="Arial" w:cs="Times New Roman"/>
      <w:sz w:val="20"/>
      <w:szCs w:val="24"/>
      <w:lang w:val="fr-FR" w:eastAsia="fr-FR"/>
    </w:rPr>
  </w:style>
  <w:style w:type="paragraph" w:styleId="Corpsdetexte">
    <w:name w:val="Body Text"/>
    <w:basedOn w:val="Normal"/>
    <w:link w:val="CorpsdetexteCar"/>
    <w:unhideWhenUsed/>
    <w:rsid w:val="00C37353"/>
    <w:pPr>
      <w:spacing w:after="120" w:line="240" w:lineRule="auto"/>
      <w:ind w:left="567"/>
    </w:pPr>
    <w:rPr>
      <w:rFonts w:ascii="Calibri" w:eastAsia="Times New Roman" w:hAnsi="Calibri" w:cs="Times New Roman"/>
      <w:sz w:val="18"/>
      <w:szCs w:val="24"/>
      <w:lang w:val="fr-CA" w:eastAsia="fr-CA"/>
    </w:rPr>
  </w:style>
  <w:style w:type="character" w:customStyle="1" w:styleId="CorpsdetexteCar">
    <w:name w:val="Corps de texte Car"/>
    <w:basedOn w:val="Policepardfaut"/>
    <w:link w:val="Corpsdetexte"/>
    <w:rsid w:val="00C37353"/>
    <w:rPr>
      <w:rFonts w:ascii="Calibri" w:eastAsia="Times New Roman" w:hAnsi="Calibri" w:cs="Times New Roman"/>
      <w:sz w:val="18"/>
      <w:szCs w:val="24"/>
      <w:lang w:eastAsia="fr-CA"/>
    </w:rPr>
  </w:style>
  <w:style w:type="paragraph" w:styleId="Retraitcorpsdetexte">
    <w:name w:val="Body Text Indent"/>
    <w:basedOn w:val="Normal"/>
    <w:link w:val="RetraitcorpsdetexteCar"/>
    <w:semiHidden/>
    <w:unhideWhenUsed/>
    <w:rsid w:val="00C37353"/>
    <w:pPr>
      <w:spacing w:after="120" w:line="260" w:lineRule="atLeast"/>
      <w:ind w:left="283"/>
    </w:pPr>
    <w:rPr>
      <w:rFonts w:eastAsia="MS Mincho" w:cs="Times New Roman"/>
      <w:szCs w:val="24"/>
      <w:lang w:val="fr-FR" w:eastAsia="fr-FR"/>
    </w:rPr>
  </w:style>
  <w:style w:type="character" w:customStyle="1" w:styleId="RetraitcorpsdetexteCar">
    <w:name w:val="Retrait corps de texte Car"/>
    <w:basedOn w:val="Policepardfaut"/>
    <w:link w:val="Retraitcorpsdetexte"/>
    <w:semiHidden/>
    <w:rsid w:val="00C37353"/>
    <w:rPr>
      <w:rFonts w:ascii="Arial" w:eastAsia="MS Mincho" w:hAnsi="Arial" w:cs="Times New Roman"/>
      <w:sz w:val="20"/>
      <w:szCs w:val="24"/>
      <w:lang w:val="fr-FR" w:eastAsia="fr-FR"/>
    </w:rPr>
  </w:style>
  <w:style w:type="paragraph" w:styleId="Listecontinue">
    <w:name w:val="List Continue"/>
    <w:basedOn w:val="Normal"/>
    <w:semiHidden/>
    <w:unhideWhenUsed/>
    <w:rsid w:val="00C37353"/>
    <w:pPr>
      <w:spacing w:after="120" w:line="260" w:lineRule="atLeast"/>
      <w:ind w:left="283"/>
      <w:contextualSpacing/>
    </w:pPr>
    <w:rPr>
      <w:rFonts w:eastAsia="MS Mincho" w:cs="Times New Roman"/>
      <w:szCs w:val="24"/>
      <w:lang w:val="fr-FR" w:eastAsia="fr-FR"/>
    </w:rPr>
  </w:style>
  <w:style w:type="paragraph" w:styleId="Listecontinue2">
    <w:name w:val="List Continue 2"/>
    <w:basedOn w:val="Normal"/>
    <w:unhideWhenUsed/>
    <w:rsid w:val="00C37353"/>
    <w:pPr>
      <w:spacing w:after="120" w:line="260" w:lineRule="atLeast"/>
      <w:ind w:left="566"/>
      <w:contextualSpacing/>
    </w:pPr>
    <w:rPr>
      <w:rFonts w:eastAsia="MS Mincho" w:cs="Times New Roman"/>
      <w:szCs w:val="24"/>
      <w:lang w:val="fr-FR" w:eastAsia="fr-FR"/>
    </w:rPr>
  </w:style>
  <w:style w:type="paragraph" w:styleId="Listecontinue3">
    <w:name w:val="List Continue 3"/>
    <w:basedOn w:val="Normal"/>
    <w:unhideWhenUsed/>
    <w:rsid w:val="00C37353"/>
    <w:pPr>
      <w:spacing w:after="120" w:line="260" w:lineRule="atLeast"/>
      <w:ind w:left="849"/>
      <w:contextualSpacing/>
    </w:pPr>
    <w:rPr>
      <w:rFonts w:eastAsia="MS Mincho" w:cs="Times New Roman"/>
      <w:szCs w:val="24"/>
      <w:lang w:val="fr-FR" w:eastAsia="fr-FR"/>
    </w:rPr>
  </w:style>
  <w:style w:type="paragraph" w:styleId="Listecontinue4">
    <w:name w:val="List Continue 4"/>
    <w:basedOn w:val="Normal"/>
    <w:unhideWhenUsed/>
    <w:rsid w:val="00C37353"/>
    <w:pPr>
      <w:spacing w:after="120" w:line="260" w:lineRule="atLeast"/>
      <w:ind w:left="1132"/>
      <w:contextualSpacing/>
    </w:pPr>
    <w:rPr>
      <w:rFonts w:eastAsia="MS Mincho" w:cs="Times New Roman"/>
      <w:szCs w:val="24"/>
      <w:lang w:val="fr-FR" w:eastAsia="fr-FR"/>
    </w:rPr>
  </w:style>
  <w:style w:type="paragraph" w:styleId="Listecontinue5">
    <w:name w:val="List Continue 5"/>
    <w:basedOn w:val="Normal"/>
    <w:unhideWhenUsed/>
    <w:rsid w:val="00C37353"/>
    <w:pPr>
      <w:spacing w:after="120" w:line="260" w:lineRule="atLeast"/>
      <w:ind w:left="1415"/>
      <w:contextualSpacing/>
    </w:pPr>
    <w:rPr>
      <w:rFonts w:eastAsia="MS Mincho" w:cs="Times New Roman"/>
      <w:szCs w:val="24"/>
      <w:lang w:val="fr-FR" w:eastAsia="fr-FR"/>
    </w:rPr>
  </w:style>
  <w:style w:type="paragraph" w:styleId="En-ttedemessage">
    <w:name w:val="Message Header"/>
    <w:basedOn w:val="Normal"/>
    <w:link w:val="En-ttedemessageCar"/>
    <w:semiHidden/>
    <w:unhideWhenUsed/>
    <w:rsid w:val="00C3735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lang w:val="fr-FR" w:eastAsia="fr-FR"/>
    </w:rPr>
  </w:style>
  <w:style w:type="character" w:customStyle="1" w:styleId="En-ttedemessageCar">
    <w:name w:val="En-tête de message Car"/>
    <w:basedOn w:val="Policepardfaut"/>
    <w:link w:val="En-ttedemessage"/>
    <w:semiHidden/>
    <w:rsid w:val="00C37353"/>
    <w:rPr>
      <w:rFonts w:asciiTheme="majorHAnsi" w:eastAsiaTheme="majorEastAsia" w:hAnsiTheme="majorHAnsi" w:cstheme="majorBidi"/>
      <w:sz w:val="24"/>
      <w:szCs w:val="24"/>
      <w:shd w:val="pct20" w:color="auto" w:fill="auto"/>
      <w:lang w:val="fr-FR" w:eastAsia="fr-FR"/>
    </w:rPr>
  </w:style>
  <w:style w:type="paragraph" w:styleId="Sous-titre">
    <w:name w:val="Subtitle"/>
    <w:basedOn w:val="Normal"/>
    <w:next w:val="Normal"/>
    <w:link w:val="Sous-titreCar"/>
    <w:qFormat/>
    <w:rsid w:val="00C37353"/>
    <w:pPr>
      <w:spacing w:line="260" w:lineRule="atLeast"/>
    </w:pPr>
    <w:rPr>
      <w:rFonts w:asciiTheme="majorHAnsi" w:eastAsiaTheme="majorEastAsia" w:hAnsiTheme="majorHAnsi" w:cstheme="majorBidi"/>
      <w:i/>
      <w:iCs/>
      <w:color w:val="4472C4" w:themeColor="accent1"/>
      <w:spacing w:val="15"/>
      <w:sz w:val="24"/>
      <w:szCs w:val="24"/>
      <w:lang w:val="fr-FR" w:eastAsia="fr-FR"/>
    </w:rPr>
  </w:style>
  <w:style w:type="character" w:customStyle="1" w:styleId="Sous-titreCar">
    <w:name w:val="Sous-titre Car"/>
    <w:basedOn w:val="Policepardfaut"/>
    <w:link w:val="Sous-titre"/>
    <w:rsid w:val="00C37353"/>
    <w:rPr>
      <w:rFonts w:asciiTheme="majorHAnsi" w:eastAsiaTheme="majorEastAsia" w:hAnsiTheme="majorHAnsi" w:cstheme="majorBidi"/>
      <w:i/>
      <w:iCs/>
      <w:color w:val="4472C4" w:themeColor="accent1"/>
      <w:spacing w:val="15"/>
      <w:sz w:val="24"/>
      <w:szCs w:val="24"/>
      <w:lang w:val="fr-FR" w:eastAsia="fr-FR"/>
    </w:rPr>
  </w:style>
  <w:style w:type="paragraph" w:styleId="Salutations">
    <w:name w:val="Salutation"/>
    <w:basedOn w:val="Normal"/>
    <w:next w:val="Normal"/>
    <w:link w:val="SalutationsCar"/>
    <w:unhideWhenUsed/>
    <w:rsid w:val="00C37353"/>
    <w:pPr>
      <w:spacing w:line="260" w:lineRule="atLeast"/>
    </w:pPr>
    <w:rPr>
      <w:rFonts w:eastAsia="MS Mincho" w:cs="Times New Roman"/>
      <w:szCs w:val="24"/>
      <w:lang w:val="fr-FR" w:eastAsia="fr-FR"/>
    </w:rPr>
  </w:style>
  <w:style w:type="character" w:customStyle="1" w:styleId="SalutationsCar">
    <w:name w:val="Salutations Car"/>
    <w:basedOn w:val="Policepardfaut"/>
    <w:link w:val="Salutations"/>
    <w:rsid w:val="00C37353"/>
    <w:rPr>
      <w:rFonts w:ascii="Arial" w:eastAsia="MS Mincho" w:hAnsi="Arial" w:cs="Times New Roman"/>
      <w:sz w:val="20"/>
      <w:szCs w:val="24"/>
      <w:lang w:val="fr-FR" w:eastAsia="fr-FR"/>
    </w:rPr>
  </w:style>
  <w:style w:type="paragraph" w:styleId="Date">
    <w:name w:val="Date"/>
    <w:basedOn w:val="Normal"/>
    <w:next w:val="Normal"/>
    <w:link w:val="DateCar"/>
    <w:unhideWhenUsed/>
    <w:rsid w:val="00C37353"/>
    <w:pPr>
      <w:spacing w:line="260" w:lineRule="atLeast"/>
    </w:pPr>
    <w:rPr>
      <w:rFonts w:eastAsia="MS Mincho" w:cs="Times New Roman"/>
      <w:szCs w:val="24"/>
      <w:lang w:val="fr-FR" w:eastAsia="fr-FR"/>
    </w:rPr>
  </w:style>
  <w:style w:type="character" w:customStyle="1" w:styleId="DateCar">
    <w:name w:val="Date Car"/>
    <w:basedOn w:val="Policepardfaut"/>
    <w:link w:val="Date"/>
    <w:rsid w:val="00C37353"/>
    <w:rPr>
      <w:rFonts w:ascii="Arial" w:eastAsia="MS Mincho" w:hAnsi="Arial" w:cs="Times New Roman"/>
      <w:sz w:val="20"/>
      <w:szCs w:val="24"/>
      <w:lang w:val="fr-FR" w:eastAsia="fr-FR"/>
    </w:rPr>
  </w:style>
  <w:style w:type="paragraph" w:styleId="Retrait1religne">
    <w:name w:val="Body Text First Indent"/>
    <w:basedOn w:val="Corpsdetexte"/>
    <w:link w:val="Retrait1religneCar"/>
    <w:unhideWhenUsed/>
    <w:rsid w:val="00C37353"/>
    <w:pPr>
      <w:spacing w:after="0" w:line="260" w:lineRule="atLeast"/>
      <w:ind w:left="0" w:firstLine="360"/>
    </w:pPr>
    <w:rPr>
      <w:rFonts w:ascii="Arial" w:eastAsia="MS Mincho" w:hAnsi="Arial"/>
      <w:sz w:val="20"/>
      <w:lang w:val="fr-FR" w:eastAsia="fr-FR"/>
    </w:rPr>
  </w:style>
  <w:style w:type="character" w:customStyle="1" w:styleId="Retrait1religneCar">
    <w:name w:val="Retrait 1re ligne Car"/>
    <w:basedOn w:val="CorpsdetexteCar"/>
    <w:link w:val="Retrait1religne"/>
    <w:rsid w:val="00C37353"/>
    <w:rPr>
      <w:rFonts w:ascii="Arial" w:eastAsia="MS Mincho" w:hAnsi="Arial" w:cs="Times New Roman"/>
      <w:sz w:val="20"/>
      <w:szCs w:val="24"/>
      <w:lang w:val="fr-FR" w:eastAsia="fr-FR"/>
    </w:rPr>
  </w:style>
  <w:style w:type="paragraph" w:styleId="Retraitcorpset1relig">
    <w:name w:val="Body Text First Indent 2"/>
    <w:basedOn w:val="Retraitcorpsdetexte"/>
    <w:link w:val="Retraitcorpset1religCar"/>
    <w:semiHidden/>
    <w:unhideWhenUsed/>
    <w:rsid w:val="00C37353"/>
    <w:pPr>
      <w:spacing w:after="0"/>
      <w:ind w:left="360" w:firstLine="360"/>
    </w:pPr>
  </w:style>
  <w:style w:type="character" w:customStyle="1" w:styleId="Retraitcorpset1religCar">
    <w:name w:val="Retrait corps et 1re lig. Car"/>
    <w:basedOn w:val="RetraitcorpsdetexteCar"/>
    <w:link w:val="Retraitcorpset1relig"/>
    <w:semiHidden/>
    <w:rsid w:val="00C37353"/>
    <w:rPr>
      <w:rFonts w:ascii="Arial" w:eastAsia="MS Mincho" w:hAnsi="Arial" w:cs="Times New Roman"/>
      <w:sz w:val="20"/>
      <w:szCs w:val="24"/>
      <w:lang w:val="fr-FR" w:eastAsia="fr-FR"/>
    </w:rPr>
  </w:style>
  <w:style w:type="paragraph" w:styleId="Titredenote">
    <w:name w:val="Note Heading"/>
    <w:basedOn w:val="Normal"/>
    <w:next w:val="Normal"/>
    <w:link w:val="TitredenoteCar"/>
    <w:semiHidden/>
    <w:unhideWhenUsed/>
    <w:rsid w:val="00C37353"/>
    <w:pPr>
      <w:spacing w:line="240" w:lineRule="auto"/>
    </w:pPr>
    <w:rPr>
      <w:rFonts w:eastAsia="MS Mincho" w:cs="Times New Roman"/>
      <w:szCs w:val="24"/>
      <w:lang w:val="fr-FR" w:eastAsia="fr-FR"/>
    </w:rPr>
  </w:style>
  <w:style w:type="character" w:customStyle="1" w:styleId="TitredenoteCar">
    <w:name w:val="Titre de note Car"/>
    <w:basedOn w:val="Policepardfaut"/>
    <w:link w:val="Titredenote"/>
    <w:semiHidden/>
    <w:rsid w:val="00C37353"/>
    <w:rPr>
      <w:rFonts w:ascii="Arial" w:eastAsia="MS Mincho" w:hAnsi="Arial" w:cs="Times New Roman"/>
      <w:sz w:val="20"/>
      <w:szCs w:val="24"/>
      <w:lang w:val="fr-FR" w:eastAsia="fr-FR"/>
    </w:rPr>
  </w:style>
  <w:style w:type="paragraph" w:styleId="Corpsdetexte2">
    <w:name w:val="Body Text 2"/>
    <w:basedOn w:val="Normal"/>
    <w:link w:val="Corpsdetexte2Car"/>
    <w:semiHidden/>
    <w:unhideWhenUsed/>
    <w:rsid w:val="00C37353"/>
    <w:pPr>
      <w:spacing w:after="120" w:line="480" w:lineRule="auto"/>
    </w:pPr>
    <w:rPr>
      <w:rFonts w:eastAsia="MS Mincho" w:cs="Times New Roman"/>
      <w:szCs w:val="24"/>
      <w:lang w:val="fr-FR" w:eastAsia="fr-FR"/>
    </w:rPr>
  </w:style>
  <w:style w:type="character" w:customStyle="1" w:styleId="Corpsdetexte2Car">
    <w:name w:val="Corps de texte 2 Car"/>
    <w:basedOn w:val="Policepardfaut"/>
    <w:link w:val="Corpsdetexte2"/>
    <w:semiHidden/>
    <w:rsid w:val="00C37353"/>
    <w:rPr>
      <w:rFonts w:ascii="Arial" w:eastAsia="MS Mincho" w:hAnsi="Arial" w:cs="Times New Roman"/>
      <w:sz w:val="20"/>
      <w:szCs w:val="24"/>
      <w:lang w:val="fr-FR" w:eastAsia="fr-FR"/>
    </w:rPr>
  </w:style>
  <w:style w:type="paragraph" w:styleId="Corpsdetexte3">
    <w:name w:val="Body Text 3"/>
    <w:basedOn w:val="Normal"/>
    <w:link w:val="Corpsdetexte3Car"/>
    <w:semiHidden/>
    <w:unhideWhenUsed/>
    <w:rsid w:val="00C37353"/>
    <w:pPr>
      <w:spacing w:after="120" w:line="260" w:lineRule="atLeast"/>
    </w:pPr>
    <w:rPr>
      <w:rFonts w:eastAsia="MS Mincho" w:cs="Times New Roman"/>
      <w:sz w:val="16"/>
      <w:szCs w:val="16"/>
      <w:lang w:val="fr-FR" w:eastAsia="fr-FR"/>
    </w:rPr>
  </w:style>
  <w:style w:type="character" w:customStyle="1" w:styleId="Corpsdetexte3Car">
    <w:name w:val="Corps de texte 3 Car"/>
    <w:basedOn w:val="Policepardfaut"/>
    <w:link w:val="Corpsdetexte3"/>
    <w:semiHidden/>
    <w:rsid w:val="00C37353"/>
    <w:rPr>
      <w:rFonts w:ascii="Arial" w:eastAsia="MS Mincho" w:hAnsi="Arial" w:cs="Times New Roman"/>
      <w:sz w:val="16"/>
      <w:szCs w:val="16"/>
      <w:lang w:val="fr-FR" w:eastAsia="fr-FR"/>
    </w:rPr>
  </w:style>
  <w:style w:type="paragraph" w:styleId="Retraitcorpsdetexte2">
    <w:name w:val="Body Text Indent 2"/>
    <w:basedOn w:val="Normal"/>
    <w:link w:val="Retraitcorpsdetexte2Car"/>
    <w:semiHidden/>
    <w:unhideWhenUsed/>
    <w:rsid w:val="00C37353"/>
    <w:pPr>
      <w:spacing w:after="120" w:line="480" w:lineRule="auto"/>
      <w:ind w:left="283"/>
    </w:pPr>
    <w:rPr>
      <w:rFonts w:eastAsia="MS Mincho" w:cs="Times New Roman"/>
      <w:szCs w:val="24"/>
      <w:lang w:val="fr-FR" w:eastAsia="fr-FR"/>
    </w:rPr>
  </w:style>
  <w:style w:type="character" w:customStyle="1" w:styleId="Retraitcorpsdetexte2Car">
    <w:name w:val="Retrait corps de texte 2 Car"/>
    <w:basedOn w:val="Policepardfaut"/>
    <w:link w:val="Retraitcorpsdetexte2"/>
    <w:semiHidden/>
    <w:rsid w:val="00C37353"/>
    <w:rPr>
      <w:rFonts w:ascii="Arial" w:eastAsia="MS Mincho" w:hAnsi="Arial" w:cs="Times New Roman"/>
      <w:sz w:val="20"/>
      <w:szCs w:val="24"/>
      <w:lang w:val="fr-FR" w:eastAsia="fr-FR"/>
    </w:rPr>
  </w:style>
  <w:style w:type="paragraph" w:styleId="Retraitcorpsdetexte3">
    <w:name w:val="Body Text Indent 3"/>
    <w:basedOn w:val="Normal"/>
    <w:link w:val="Retraitcorpsdetexte3Car"/>
    <w:semiHidden/>
    <w:unhideWhenUsed/>
    <w:rsid w:val="00C37353"/>
    <w:pPr>
      <w:spacing w:after="120" w:line="260" w:lineRule="atLeast"/>
      <w:ind w:left="283"/>
    </w:pPr>
    <w:rPr>
      <w:rFonts w:eastAsia="MS Mincho" w:cs="Times New Roman"/>
      <w:sz w:val="16"/>
      <w:szCs w:val="16"/>
      <w:lang w:val="fr-FR" w:eastAsia="fr-FR"/>
    </w:rPr>
  </w:style>
  <w:style w:type="character" w:customStyle="1" w:styleId="Retraitcorpsdetexte3Car">
    <w:name w:val="Retrait corps de texte 3 Car"/>
    <w:basedOn w:val="Policepardfaut"/>
    <w:link w:val="Retraitcorpsdetexte3"/>
    <w:semiHidden/>
    <w:rsid w:val="00C37353"/>
    <w:rPr>
      <w:rFonts w:ascii="Arial" w:eastAsia="MS Mincho" w:hAnsi="Arial" w:cs="Times New Roman"/>
      <w:sz w:val="16"/>
      <w:szCs w:val="16"/>
      <w:lang w:val="fr-FR" w:eastAsia="fr-FR"/>
    </w:rPr>
  </w:style>
  <w:style w:type="paragraph" w:styleId="Normalcentr">
    <w:name w:val="Block Text"/>
    <w:basedOn w:val="Normal"/>
    <w:uiPriority w:val="99"/>
    <w:unhideWhenUsed/>
    <w:rsid w:val="00C37353"/>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line="260" w:lineRule="atLeast"/>
      <w:ind w:left="1152" w:right="1152"/>
    </w:pPr>
    <w:rPr>
      <w:rFonts w:asciiTheme="minorHAnsi" w:eastAsiaTheme="minorEastAsia" w:hAnsiTheme="minorHAnsi" w:cstheme="minorBidi"/>
      <w:i/>
      <w:iCs/>
      <w:color w:val="4472C4" w:themeColor="accent1"/>
      <w:szCs w:val="24"/>
      <w:lang w:val="fr-FR" w:eastAsia="fr-FR"/>
    </w:rPr>
  </w:style>
  <w:style w:type="paragraph" w:styleId="Explorateurdedocuments">
    <w:name w:val="Document Map"/>
    <w:basedOn w:val="Normal"/>
    <w:link w:val="ExplorateurdedocumentsCar"/>
    <w:semiHidden/>
    <w:unhideWhenUsed/>
    <w:rsid w:val="00C37353"/>
    <w:pPr>
      <w:spacing w:line="240" w:lineRule="auto"/>
    </w:pPr>
    <w:rPr>
      <w:rFonts w:ascii="Tahoma" w:eastAsia="MS Mincho" w:hAnsi="Tahoma" w:cs="Tahoma"/>
      <w:sz w:val="16"/>
      <w:szCs w:val="16"/>
      <w:lang w:val="fr-FR" w:eastAsia="fr-FR"/>
    </w:rPr>
  </w:style>
  <w:style w:type="character" w:customStyle="1" w:styleId="ExplorateurdedocumentsCar">
    <w:name w:val="Explorateur de documents Car"/>
    <w:basedOn w:val="Policepardfaut"/>
    <w:link w:val="Explorateurdedocuments"/>
    <w:semiHidden/>
    <w:rsid w:val="00C37353"/>
    <w:rPr>
      <w:rFonts w:ascii="Tahoma" w:eastAsia="MS Mincho" w:hAnsi="Tahoma" w:cs="Tahoma"/>
      <w:sz w:val="16"/>
      <w:szCs w:val="16"/>
      <w:lang w:val="fr-FR" w:eastAsia="fr-FR"/>
    </w:rPr>
  </w:style>
  <w:style w:type="paragraph" w:styleId="Textebrut">
    <w:name w:val="Plain Text"/>
    <w:basedOn w:val="Normal"/>
    <w:link w:val="TextebrutCar"/>
    <w:uiPriority w:val="99"/>
    <w:unhideWhenUsed/>
    <w:rsid w:val="00C37353"/>
    <w:pPr>
      <w:spacing w:line="260" w:lineRule="atLeast"/>
    </w:pPr>
    <w:rPr>
      <w:rFonts w:ascii="Calibri" w:hAnsi="Calibri" w:cstheme="minorBidi"/>
      <w:szCs w:val="21"/>
      <w:lang w:val="fr-CA"/>
    </w:rPr>
  </w:style>
  <w:style w:type="character" w:customStyle="1" w:styleId="TextebrutCar">
    <w:name w:val="Texte brut Car"/>
    <w:basedOn w:val="Policepardfaut"/>
    <w:link w:val="Textebrut"/>
    <w:uiPriority w:val="99"/>
    <w:rsid w:val="00C37353"/>
    <w:rPr>
      <w:rFonts w:ascii="Calibri" w:hAnsi="Calibri"/>
      <w:sz w:val="20"/>
      <w:szCs w:val="21"/>
    </w:rPr>
  </w:style>
  <w:style w:type="paragraph" w:styleId="Signaturelectronique">
    <w:name w:val="E-mail Signature"/>
    <w:basedOn w:val="Normal"/>
    <w:link w:val="SignaturelectroniqueCar"/>
    <w:semiHidden/>
    <w:unhideWhenUsed/>
    <w:rsid w:val="00C37353"/>
    <w:pPr>
      <w:spacing w:line="240" w:lineRule="auto"/>
    </w:pPr>
    <w:rPr>
      <w:rFonts w:eastAsia="MS Mincho" w:cs="Times New Roman"/>
      <w:szCs w:val="24"/>
      <w:lang w:val="fr-FR" w:eastAsia="fr-FR"/>
    </w:rPr>
  </w:style>
  <w:style w:type="character" w:customStyle="1" w:styleId="SignaturelectroniqueCar">
    <w:name w:val="Signature électronique Car"/>
    <w:basedOn w:val="Policepardfaut"/>
    <w:link w:val="Signaturelectronique"/>
    <w:semiHidden/>
    <w:rsid w:val="00C37353"/>
    <w:rPr>
      <w:rFonts w:ascii="Arial" w:eastAsia="MS Mincho" w:hAnsi="Arial" w:cs="Times New Roman"/>
      <w:sz w:val="20"/>
      <w:szCs w:val="24"/>
      <w:lang w:val="fr-FR" w:eastAsia="fr-FR"/>
    </w:rPr>
  </w:style>
  <w:style w:type="paragraph" w:styleId="Sansinterligne">
    <w:name w:val="No Spacing"/>
    <w:uiPriority w:val="1"/>
    <w:qFormat/>
    <w:rsid w:val="00C37353"/>
    <w:pPr>
      <w:spacing w:after="0" w:line="240" w:lineRule="auto"/>
    </w:pPr>
    <w:rPr>
      <w:rFonts w:ascii="Arial" w:eastAsia="MS Mincho" w:hAnsi="Arial" w:cs="Times New Roman"/>
      <w:sz w:val="20"/>
      <w:szCs w:val="24"/>
      <w:lang w:val="fr-FR" w:eastAsia="fr-FR"/>
    </w:rPr>
  </w:style>
  <w:style w:type="paragraph" w:styleId="Rvision">
    <w:name w:val="Revision"/>
    <w:uiPriority w:val="99"/>
    <w:semiHidden/>
    <w:rsid w:val="00C37353"/>
    <w:pPr>
      <w:spacing w:after="0" w:line="240" w:lineRule="auto"/>
    </w:pPr>
    <w:rPr>
      <w:rFonts w:ascii="Arial" w:eastAsia="MS Mincho" w:hAnsi="Arial" w:cs="Times New Roman"/>
      <w:sz w:val="18"/>
      <w:szCs w:val="24"/>
      <w:lang w:val="fr-FR" w:eastAsia="fr-FR"/>
    </w:rPr>
  </w:style>
  <w:style w:type="paragraph" w:styleId="Citation">
    <w:name w:val="Quote"/>
    <w:basedOn w:val="Normal"/>
    <w:next w:val="Normal"/>
    <w:link w:val="CitationCar"/>
    <w:uiPriority w:val="29"/>
    <w:qFormat/>
    <w:rsid w:val="00C37353"/>
    <w:pPr>
      <w:spacing w:line="260" w:lineRule="atLeast"/>
    </w:pPr>
    <w:rPr>
      <w:rFonts w:eastAsia="MS Mincho" w:cs="Times New Roman"/>
      <w:i/>
      <w:iCs/>
      <w:color w:val="000000" w:themeColor="text1"/>
      <w:szCs w:val="24"/>
      <w:lang w:val="fr-FR" w:eastAsia="fr-FR"/>
    </w:rPr>
  </w:style>
  <w:style w:type="character" w:customStyle="1" w:styleId="CitationCar">
    <w:name w:val="Citation Car"/>
    <w:basedOn w:val="Policepardfaut"/>
    <w:link w:val="Citation"/>
    <w:uiPriority w:val="29"/>
    <w:rsid w:val="00C37353"/>
    <w:rPr>
      <w:rFonts w:ascii="Arial" w:eastAsia="MS Mincho" w:hAnsi="Arial" w:cs="Times New Roman"/>
      <w:i/>
      <w:iCs/>
      <w:color w:val="000000" w:themeColor="text1"/>
      <w:sz w:val="20"/>
      <w:szCs w:val="24"/>
      <w:lang w:val="fr-FR" w:eastAsia="fr-FR"/>
    </w:rPr>
  </w:style>
  <w:style w:type="paragraph" w:styleId="Bibliographie">
    <w:name w:val="Bibliography"/>
    <w:basedOn w:val="Normal"/>
    <w:next w:val="Normal"/>
    <w:uiPriority w:val="99"/>
    <w:unhideWhenUsed/>
    <w:rsid w:val="00C37353"/>
    <w:pPr>
      <w:spacing w:line="260" w:lineRule="atLeast"/>
    </w:pPr>
    <w:rPr>
      <w:rFonts w:eastAsia="MS Mincho" w:cs="Times New Roman"/>
      <w:szCs w:val="24"/>
      <w:lang w:val="fr-FR" w:eastAsia="fr-FR"/>
    </w:rPr>
  </w:style>
  <w:style w:type="character" w:customStyle="1" w:styleId="Textecourant2012Char">
    <w:name w:val="Texte_courant_2012 Char"/>
    <w:link w:val="Textecourant2012"/>
    <w:locked/>
    <w:rsid w:val="00C37353"/>
    <w:rPr>
      <w:rFonts w:ascii="Calibri" w:eastAsia="Times New Roman" w:hAnsi="Calibri" w:cs="Arial"/>
      <w:color w:val="000000"/>
      <w:sz w:val="18"/>
      <w:lang w:val="fr-FR" w:eastAsia="fr-FR"/>
    </w:rPr>
  </w:style>
  <w:style w:type="character" w:customStyle="1" w:styleId="TITREsanschiffre2012Car">
    <w:name w:val="TITRE_sans_chiffre_2012 Car"/>
    <w:link w:val="TITREsanschiffre2012"/>
    <w:uiPriority w:val="99"/>
    <w:locked/>
    <w:rsid w:val="00C37353"/>
    <w:rPr>
      <w:rFonts w:ascii="Century Gothic" w:hAnsi="Century Gothic"/>
      <w:b/>
      <w:bCs/>
      <w:caps/>
      <w:color w:val="4C4D4C"/>
      <w:kern w:val="32"/>
      <w:sz w:val="36"/>
      <w:szCs w:val="36"/>
    </w:rPr>
  </w:style>
  <w:style w:type="paragraph" w:customStyle="1" w:styleId="TITREsanschiffre2012">
    <w:name w:val="TITRE_sans_chiffre_2012"/>
    <w:basedOn w:val="Normal"/>
    <w:next w:val="Normal"/>
    <w:link w:val="TITREsanschiffre2012Car"/>
    <w:uiPriority w:val="99"/>
    <w:rsid w:val="00C37353"/>
    <w:pPr>
      <w:keepNext/>
      <w:pageBreakBefore/>
      <w:tabs>
        <w:tab w:val="left" w:pos="2977"/>
      </w:tabs>
      <w:spacing w:after="480" w:line="240" w:lineRule="auto"/>
      <w:outlineLvl w:val="0"/>
    </w:pPr>
    <w:rPr>
      <w:rFonts w:ascii="Century Gothic" w:hAnsi="Century Gothic" w:cstheme="minorBidi"/>
      <w:b/>
      <w:bCs/>
      <w:caps/>
      <w:color w:val="4C4D4C"/>
      <w:kern w:val="32"/>
      <w:sz w:val="36"/>
      <w:szCs w:val="36"/>
      <w:lang w:val="fr-CA"/>
    </w:rPr>
  </w:style>
  <w:style w:type="paragraph" w:customStyle="1" w:styleId="Abrviations2012">
    <w:name w:val="Abréviations_2012"/>
    <w:basedOn w:val="Normal"/>
    <w:rsid w:val="00C37353"/>
    <w:pPr>
      <w:tabs>
        <w:tab w:val="left" w:pos="1134"/>
      </w:tabs>
      <w:spacing w:after="120" w:line="240" w:lineRule="auto"/>
      <w:ind w:left="1134" w:hanging="1134"/>
      <w:jc w:val="both"/>
    </w:pPr>
    <w:rPr>
      <w:rFonts w:ascii="Calibri" w:eastAsia="Times New Roman" w:hAnsi="Calibri" w:cs="Times New Roman"/>
      <w:sz w:val="18"/>
      <w:szCs w:val="24"/>
      <w:lang w:val="fr-CA" w:eastAsia="fr-CA"/>
    </w:rPr>
  </w:style>
  <w:style w:type="paragraph" w:customStyle="1" w:styleId="Sous-titresansnumrotationexterieur2012">
    <w:name w:val="Sous-titre_sans_numérotation_exterieur_2012"/>
    <w:basedOn w:val="Normal"/>
    <w:qFormat/>
    <w:rsid w:val="00C37353"/>
    <w:pPr>
      <w:spacing w:before="240" w:after="120" w:line="240" w:lineRule="auto"/>
      <w:ind w:left="709" w:hanging="709"/>
      <w:jc w:val="both"/>
    </w:pPr>
    <w:rPr>
      <w:rFonts w:ascii="Century Gothic" w:eastAsia="Times New Roman" w:hAnsi="Century Gothic" w:cs="Times New Roman"/>
      <w:b/>
      <w:sz w:val="18"/>
      <w:szCs w:val="24"/>
      <w:lang w:eastAsia="fr-CA"/>
    </w:rPr>
  </w:style>
  <w:style w:type="paragraph" w:customStyle="1" w:styleId="Titretableau2012">
    <w:name w:val="Titre tableau_2012"/>
    <w:basedOn w:val="Normal"/>
    <w:rsid w:val="00C37353"/>
    <w:pPr>
      <w:spacing w:before="40" w:after="120" w:line="240" w:lineRule="auto"/>
      <w:ind w:left="1077" w:hanging="1077"/>
    </w:pPr>
    <w:rPr>
      <w:rFonts w:eastAsia="Times New Roman"/>
      <w:b/>
      <w:sz w:val="18"/>
      <w:lang w:val="fr-CA" w:eastAsia="fr-CA"/>
    </w:rPr>
  </w:style>
  <w:style w:type="paragraph" w:customStyle="1" w:styleId="IntitulcolonneTableau2012">
    <w:name w:val="Intitulé_colonne_Tableau_2012"/>
    <w:basedOn w:val="Normal"/>
    <w:qFormat/>
    <w:rsid w:val="00C37353"/>
    <w:pPr>
      <w:tabs>
        <w:tab w:val="num" w:pos="2949"/>
      </w:tabs>
      <w:spacing w:before="60" w:after="60" w:line="240" w:lineRule="auto"/>
      <w:jc w:val="center"/>
    </w:pPr>
    <w:rPr>
      <w:rFonts w:ascii="Calibri" w:eastAsia="Times New Roman" w:hAnsi="Calibri" w:cs="Times New Roman"/>
      <w:caps/>
      <w:szCs w:val="20"/>
      <w:lang w:val="fr-CA" w:eastAsia="fr-CA"/>
    </w:rPr>
  </w:style>
  <w:style w:type="paragraph" w:customStyle="1" w:styleId="IntitulcolonnetableauBOLD2012">
    <w:name w:val="Intitulé_colonne_tableau_BOLD_2012"/>
    <w:basedOn w:val="IntitulcolonneTableau2012"/>
    <w:qFormat/>
    <w:rsid w:val="00C37353"/>
    <w:pPr>
      <w:numPr>
        <w:ilvl w:val="2"/>
      </w:numPr>
      <w:tabs>
        <w:tab w:val="num" w:pos="2949"/>
      </w:tabs>
      <w:spacing w:before="0" w:after="0"/>
    </w:pPr>
    <w:rPr>
      <w:b/>
    </w:rPr>
  </w:style>
  <w:style w:type="paragraph" w:customStyle="1" w:styleId="Titre32012">
    <w:name w:val="Titre 3_2012"/>
    <w:basedOn w:val="Titre3"/>
    <w:qFormat/>
    <w:rsid w:val="00C37353"/>
    <w:pPr>
      <w:keepLines w:val="0"/>
      <w:spacing w:before="360" w:after="120" w:line="240" w:lineRule="auto"/>
      <w:ind w:left="2160" w:hanging="360"/>
    </w:pPr>
    <w:rPr>
      <w:rFonts w:ascii="Century Gothic" w:eastAsia="Times New Roman" w:hAnsi="Century Gothic" w:cs="Arial"/>
      <w:b/>
      <w:bCs/>
      <w:caps/>
      <w:color w:val="4C4D4C"/>
      <w:szCs w:val="26"/>
      <w:lang w:val="fr-FR" w:eastAsia="fr-FR"/>
    </w:rPr>
  </w:style>
  <w:style w:type="paragraph" w:customStyle="1" w:styleId="TITREANNEXE2012">
    <w:name w:val="TITRE ANNEXE_2012"/>
    <w:basedOn w:val="TITREsanschiffre2012"/>
    <w:next w:val="Normal"/>
    <w:rsid w:val="00C37353"/>
    <w:pPr>
      <w:spacing w:after="0"/>
    </w:pPr>
    <w:rPr>
      <w:caps w:val="0"/>
    </w:rPr>
  </w:style>
  <w:style w:type="paragraph" w:customStyle="1" w:styleId="texterfrences2012">
    <w:name w:val="texte_références_2012"/>
    <w:basedOn w:val="Normal"/>
    <w:qFormat/>
    <w:rsid w:val="00C37353"/>
    <w:pPr>
      <w:numPr>
        <w:numId w:val="12"/>
      </w:numPr>
      <w:autoSpaceDE w:val="0"/>
      <w:autoSpaceDN w:val="0"/>
      <w:adjustRightInd w:val="0"/>
      <w:spacing w:after="140" w:line="240" w:lineRule="auto"/>
      <w:ind w:left="1287" w:hanging="720"/>
    </w:pPr>
    <w:rPr>
      <w:rFonts w:ascii="Calibri" w:eastAsia="Arial Unicode MS" w:hAnsi="Calibri" w:cs="Times New Roman"/>
      <w:sz w:val="18"/>
      <w:lang w:eastAsia="fr-CA"/>
    </w:rPr>
  </w:style>
  <w:style w:type="paragraph" w:customStyle="1" w:styleId="PUCERONDENIV12012">
    <w:name w:val="PUCE_RONDE_NIV1_2012"/>
    <w:basedOn w:val="Normal"/>
    <w:qFormat/>
    <w:rsid w:val="00C37353"/>
    <w:pPr>
      <w:spacing w:after="60" w:line="240" w:lineRule="auto"/>
    </w:pPr>
    <w:rPr>
      <w:rFonts w:ascii="Calibri" w:eastAsia="Times New Roman" w:hAnsi="Calibri" w:cs="Calibri"/>
      <w:bCs/>
      <w:sz w:val="18"/>
      <w:lang w:val="fr-CA" w:eastAsia="fr-CA"/>
    </w:rPr>
  </w:style>
  <w:style w:type="paragraph" w:customStyle="1" w:styleId="PUCECARRENIV22012">
    <w:name w:val="PUCE_CARRE_NIV2_2012"/>
    <w:basedOn w:val="Normal"/>
    <w:qFormat/>
    <w:rsid w:val="00C37353"/>
    <w:pPr>
      <w:tabs>
        <w:tab w:val="left" w:pos="1134"/>
      </w:tabs>
      <w:spacing w:after="40" w:line="240" w:lineRule="auto"/>
      <w:ind w:left="720" w:hanging="360"/>
    </w:pPr>
    <w:rPr>
      <w:rFonts w:ascii="Calibri" w:eastAsia="MS Mincho" w:hAnsi="Calibri" w:cs="Calibri"/>
      <w:bCs/>
      <w:sz w:val="18"/>
      <w:lang w:val="fr-FR" w:eastAsia="fr-FR"/>
    </w:rPr>
  </w:style>
  <w:style w:type="paragraph" w:customStyle="1" w:styleId="Titreannexe20120">
    <w:name w:val="Titre_annexe_2012"/>
    <w:basedOn w:val="Titre2"/>
    <w:qFormat/>
    <w:rsid w:val="00C37353"/>
    <w:pPr>
      <w:keepLines w:val="0"/>
      <w:pageBreakBefore/>
      <w:spacing w:before="0" w:line="240" w:lineRule="auto"/>
    </w:pPr>
    <w:rPr>
      <w:rFonts w:ascii="Arial Gras" w:eastAsia="Calibri" w:hAnsi="Arial Gras" w:cs="Arial"/>
      <w:b/>
      <w:bCs/>
      <w:caps/>
      <w:color w:val="4C4D4C"/>
      <w:kern w:val="32"/>
      <w:sz w:val="32"/>
      <w:szCs w:val="36"/>
      <w:lang w:val="fr-CA" w:eastAsia="fr-CA"/>
    </w:rPr>
  </w:style>
  <w:style w:type="paragraph" w:customStyle="1" w:styleId="PUCEtiretNIV32012">
    <w:name w:val="PUCE_tiret_NIV3_2012"/>
    <w:basedOn w:val="Normal"/>
    <w:qFormat/>
    <w:rsid w:val="00C37353"/>
    <w:pPr>
      <w:tabs>
        <w:tab w:val="left" w:pos="1276"/>
      </w:tabs>
      <w:spacing w:after="40" w:line="240" w:lineRule="auto"/>
      <w:ind w:left="1276" w:hanging="142"/>
    </w:pPr>
    <w:rPr>
      <w:rFonts w:ascii="Calibri" w:eastAsia="MS Mincho" w:hAnsi="Calibri" w:cs="Calibri"/>
      <w:bCs/>
      <w:sz w:val="18"/>
      <w:lang w:val="fr-FR" w:eastAsia="fr-FR"/>
    </w:rPr>
  </w:style>
  <w:style w:type="paragraph" w:customStyle="1" w:styleId="Titrefigure2012">
    <w:name w:val="Titre_figure_2012"/>
    <w:basedOn w:val="Titretableau2012"/>
    <w:qFormat/>
    <w:rsid w:val="00C37353"/>
  </w:style>
  <w:style w:type="paragraph" w:customStyle="1" w:styleId="Sous-titresansnumrotationintrieur2012">
    <w:name w:val="Sous-titre_sans_numérotation_intérieur_2012"/>
    <w:basedOn w:val="Sous-titresansnumrotationexterieur2012"/>
    <w:qFormat/>
    <w:rsid w:val="00C37353"/>
    <w:pPr>
      <w:ind w:left="1276"/>
    </w:pPr>
  </w:style>
  <w:style w:type="paragraph" w:customStyle="1" w:styleId="Notebaspage8pt2012">
    <w:name w:val="Note_bas_page_8pt_2012"/>
    <w:basedOn w:val="Notedebasdepage"/>
    <w:qFormat/>
    <w:rsid w:val="00C37353"/>
    <w:rPr>
      <w:rFonts w:ascii="Calibri" w:hAnsi="Calibri"/>
      <w:sz w:val="16"/>
      <w:szCs w:val="18"/>
    </w:rPr>
  </w:style>
  <w:style w:type="character" w:customStyle="1" w:styleId="Notetableau2012Car">
    <w:name w:val="Note tableau_2012 Car"/>
    <w:link w:val="Notetableau2012"/>
    <w:locked/>
    <w:rsid w:val="00C37353"/>
    <w:rPr>
      <w:rFonts w:ascii="Arial" w:hAnsi="Arial" w:cs="Arial"/>
      <w:color w:val="000000"/>
      <w:sz w:val="16"/>
      <w:szCs w:val="16"/>
      <w:lang w:val="fr-FR" w:eastAsia="fr-FR"/>
    </w:rPr>
  </w:style>
  <w:style w:type="paragraph" w:customStyle="1" w:styleId="Notetableau2012">
    <w:name w:val="Note tableau_2012"/>
    <w:basedOn w:val="Textecourant2012"/>
    <w:next w:val="Textecourant2012"/>
    <w:link w:val="Notetableau2012Car"/>
    <w:qFormat/>
    <w:rsid w:val="00C37353"/>
    <w:pPr>
      <w:spacing w:before="40" w:after="240"/>
      <w:ind w:left="0"/>
    </w:pPr>
    <w:rPr>
      <w:rFonts w:ascii="Arial" w:eastAsiaTheme="minorHAnsi" w:hAnsi="Arial"/>
      <w:sz w:val="16"/>
      <w:szCs w:val="16"/>
    </w:rPr>
  </w:style>
  <w:style w:type="paragraph" w:customStyle="1" w:styleId="Listenumros2012">
    <w:name w:val="Liste_numéros_2012"/>
    <w:basedOn w:val="Normal"/>
    <w:qFormat/>
    <w:rsid w:val="00C37353"/>
    <w:pPr>
      <w:tabs>
        <w:tab w:val="left" w:pos="1134"/>
      </w:tabs>
      <w:spacing w:after="60" w:line="240" w:lineRule="auto"/>
      <w:ind w:left="360" w:hanging="360"/>
    </w:pPr>
    <w:rPr>
      <w:rFonts w:ascii="Calibri" w:eastAsia="Times New Roman" w:hAnsi="Calibri" w:cs="Calibri"/>
      <w:bCs/>
      <w:sz w:val="18"/>
      <w:lang w:val="fr-CA" w:eastAsia="fr-CA"/>
    </w:rPr>
  </w:style>
  <w:style w:type="paragraph" w:customStyle="1" w:styleId="Titretabledesmatieres2012">
    <w:name w:val="Titre_table_des_matieres_2012"/>
    <w:basedOn w:val="Normal"/>
    <w:qFormat/>
    <w:rsid w:val="00C37353"/>
    <w:pPr>
      <w:spacing w:after="480" w:line="240" w:lineRule="auto"/>
    </w:pPr>
    <w:rPr>
      <w:rFonts w:ascii="Century Gothic" w:eastAsia="MS Mincho" w:hAnsi="Century Gothic" w:cs="Times New Roman"/>
      <w:b/>
      <w:bCs/>
      <w:caps/>
      <w:color w:val="4C4D4C"/>
      <w:sz w:val="36"/>
      <w:szCs w:val="36"/>
      <w:lang w:val="fr-FR" w:eastAsia="fr-FR"/>
    </w:rPr>
  </w:style>
  <w:style w:type="paragraph" w:customStyle="1" w:styleId="Titrecomit2012">
    <w:name w:val="Titre_comité_2012"/>
    <w:basedOn w:val="Abrviations2012"/>
    <w:qFormat/>
    <w:rsid w:val="00C37353"/>
    <w:pPr>
      <w:tabs>
        <w:tab w:val="clear" w:pos="1134"/>
      </w:tabs>
      <w:spacing w:after="100"/>
      <w:ind w:left="0" w:firstLine="0"/>
      <w:jc w:val="left"/>
    </w:pPr>
    <w:rPr>
      <w:rFonts w:ascii="Century Gothic" w:hAnsi="Century Gothic"/>
      <w:b/>
      <w:bCs/>
      <w:caps/>
      <w:color w:val="4C4D4C"/>
      <w:sz w:val="36"/>
      <w:szCs w:val="36"/>
    </w:rPr>
  </w:style>
  <w:style w:type="paragraph" w:customStyle="1" w:styleId="Texterguliertableau12">
    <w:name w:val="Texte_régulier_tableau_12"/>
    <w:basedOn w:val="IntitulcolonneTableau2012"/>
    <w:qFormat/>
    <w:rsid w:val="00C37353"/>
    <w:pPr>
      <w:numPr>
        <w:ilvl w:val="2"/>
      </w:numPr>
      <w:tabs>
        <w:tab w:val="num" w:pos="2949"/>
      </w:tabs>
      <w:spacing w:before="0" w:after="0"/>
    </w:pPr>
    <w:rPr>
      <w:caps w:val="0"/>
    </w:rPr>
  </w:style>
  <w:style w:type="paragraph" w:customStyle="1" w:styleId="Styletitrelignessanschiffre2012">
    <w:name w:val="Style_titre_lignes_sanschiffre_2012"/>
    <w:basedOn w:val="TITREsanschiffre2012"/>
    <w:qFormat/>
    <w:rsid w:val="00C37353"/>
    <w:pPr>
      <w:pBdr>
        <w:top w:val="single" w:sz="18" w:space="5" w:color="auto"/>
        <w:bottom w:val="single" w:sz="18" w:space="5" w:color="auto"/>
      </w:pBdr>
    </w:pPr>
    <w:rPr>
      <w:noProof/>
    </w:rPr>
  </w:style>
  <w:style w:type="paragraph" w:customStyle="1" w:styleId="Instructions">
    <w:name w:val="Instructions"/>
    <w:basedOn w:val="Textecourant2012"/>
    <w:uiPriority w:val="99"/>
    <w:qFormat/>
    <w:rsid w:val="00C37353"/>
    <w:pPr>
      <w:ind w:left="0"/>
    </w:pPr>
    <w:rPr>
      <w:i/>
      <w:color w:val="FF0000"/>
    </w:rPr>
  </w:style>
  <w:style w:type="paragraph" w:customStyle="1" w:styleId="Paragraphestandard">
    <w:name w:val="[Paragraphe standard]"/>
    <w:basedOn w:val="Normal"/>
    <w:uiPriority w:val="99"/>
    <w:rsid w:val="00C37353"/>
    <w:pPr>
      <w:autoSpaceDE w:val="0"/>
      <w:autoSpaceDN w:val="0"/>
      <w:adjustRightInd w:val="0"/>
      <w:spacing w:line="288" w:lineRule="auto"/>
    </w:pPr>
    <w:rPr>
      <w:rFonts w:ascii="Minion Pro" w:eastAsia="Calibri" w:hAnsi="Minion Pro" w:cs="Minion Pro"/>
      <w:color w:val="000000"/>
      <w:sz w:val="18"/>
      <w:szCs w:val="24"/>
      <w:lang w:val="fr-FR" w:eastAsia="fr-CA"/>
    </w:rPr>
  </w:style>
  <w:style w:type="paragraph" w:customStyle="1" w:styleId="Copyrightcrdit">
    <w:name w:val="Copyright crédit"/>
    <w:basedOn w:val="Normal"/>
    <w:uiPriority w:val="1"/>
    <w:qFormat/>
    <w:rsid w:val="00C37353"/>
    <w:pPr>
      <w:spacing w:line="276" w:lineRule="auto"/>
      <w:ind w:left="567"/>
    </w:pPr>
    <w:rPr>
      <w:rFonts w:eastAsia="Times New Roman"/>
      <w:bCs/>
      <w:kern w:val="32"/>
      <w:szCs w:val="32"/>
      <w:lang w:val="fr-CA"/>
    </w:rPr>
  </w:style>
  <w:style w:type="character" w:customStyle="1" w:styleId="Niveau2sansnumrotationCar">
    <w:name w:val="Niveau 2 sans numérotation Car"/>
    <w:link w:val="Niveau2sansnumrotation"/>
    <w:locked/>
    <w:rsid w:val="00C37353"/>
    <w:rPr>
      <w:rFonts w:ascii="Arial" w:hAnsi="Arial" w:cs="Arial"/>
      <w:b/>
      <w:bCs/>
      <w:color w:val="595959"/>
      <w:kern w:val="32"/>
      <w:sz w:val="28"/>
      <w:szCs w:val="32"/>
    </w:rPr>
  </w:style>
  <w:style w:type="paragraph" w:customStyle="1" w:styleId="Niveau2sansnumrotation">
    <w:name w:val="Niveau 2 sans numérotation"/>
    <w:basedOn w:val="Normal"/>
    <w:link w:val="Niveau2sansnumrotationCar"/>
    <w:qFormat/>
    <w:rsid w:val="00C37353"/>
    <w:pPr>
      <w:spacing w:before="360" w:after="120" w:line="276" w:lineRule="auto"/>
      <w:ind w:left="567"/>
    </w:pPr>
    <w:rPr>
      <w:b/>
      <w:bCs/>
      <w:color w:val="595959"/>
      <w:kern w:val="32"/>
      <w:sz w:val="28"/>
      <w:szCs w:val="32"/>
      <w:lang w:val="fr-CA"/>
    </w:rPr>
  </w:style>
  <w:style w:type="character" w:customStyle="1" w:styleId="Niveau1sansnumrotationCar">
    <w:name w:val="Niveau 1 sans numérotation Car"/>
    <w:link w:val="Niveau1sansnumrotation"/>
    <w:locked/>
    <w:rsid w:val="00C37353"/>
    <w:rPr>
      <w:rFonts w:ascii="Arial Gras" w:eastAsia="Calibri" w:hAnsi="Arial Gras" w:cs="Arial"/>
      <w:b/>
      <w:caps/>
      <w:sz w:val="32"/>
      <w:szCs w:val="36"/>
    </w:rPr>
  </w:style>
  <w:style w:type="paragraph" w:customStyle="1" w:styleId="Niveau1sansnumrotation">
    <w:name w:val="Niveau 1 sans numérotation"/>
    <w:basedOn w:val="Normal"/>
    <w:link w:val="Niveau1sansnumrotationCar"/>
    <w:qFormat/>
    <w:rsid w:val="00C37353"/>
    <w:pPr>
      <w:pageBreakBefore/>
      <w:spacing w:after="480" w:line="276" w:lineRule="auto"/>
    </w:pPr>
    <w:rPr>
      <w:rFonts w:ascii="Arial Gras" w:eastAsia="Calibri" w:hAnsi="Arial Gras"/>
      <w:b/>
      <w:caps/>
      <w:sz w:val="32"/>
      <w:szCs w:val="36"/>
      <w:lang w:val="fr-CA"/>
    </w:rPr>
  </w:style>
  <w:style w:type="character" w:customStyle="1" w:styleId="Niveau4Car">
    <w:name w:val="Niveau 4 Car"/>
    <w:link w:val="Niveau4"/>
    <w:locked/>
    <w:rsid w:val="00C37353"/>
    <w:rPr>
      <w:rFonts w:ascii="Arial" w:eastAsia="Calibri" w:hAnsi="Arial" w:cs="Arial"/>
      <w:b/>
      <w:sz w:val="18"/>
    </w:rPr>
  </w:style>
  <w:style w:type="paragraph" w:customStyle="1" w:styleId="Niveau4">
    <w:name w:val="Niveau 4"/>
    <w:basedOn w:val="Normal"/>
    <w:link w:val="Niveau4Car"/>
    <w:qFormat/>
    <w:rsid w:val="00C37353"/>
    <w:pPr>
      <w:tabs>
        <w:tab w:val="left" w:pos="1560"/>
      </w:tabs>
      <w:spacing w:before="240" w:after="120" w:line="276" w:lineRule="auto"/>
      <w:ind w:left="567"/>
    </w:pPr>
    <w:rPr>
      <w:rFonts w:eastAsia="Calibri"/>
      <w:b/>
      <w:sz w:val="18"/>
      <w:lang w:val="fr-CA"/>
    </w:rPr>
  </w:style>
  <w:style w:type="character" w:customStyle="1" w:styleId="Niveau4sansnumrotationCar">
    <w:name w:val="Niveau 4 sans numérotation Car"/>
    <w:link w:val="Niveau4sansnumrotation"/>
    <w:locked/>
    <w:rsid w:val="00C37353"/>
    <w:rPr>
      <w:rFonts w:ascii="Arial" w:eastAsia="Calibri" w:hAnsi="Arial" w:cs="Arial"/>
      <w:b/>
      <w:sz w:val="18"/>
    </w:rPr>
  </w:style>
  <w:style w:type="paragraph" w:customStyle="1" w:styleId="Niveau4sansnumrotation">
    <w:name w:val="Niveau 4 sans numérotation"/>
    <w:basedOn w:val="Normal"/>
    <w:link w:val="Niveau4sansnumrotationCar"/>
    <w:qFormat/>
    <w:rsid w:val="00C37353"/>
    <w:pPr>
      <w:tabs>
        <w:tab w:val="left" w:pos="1560"/>
      </w:tabs>
      <w:spacing w:before="240" w:after="120" w:line="276" w:lineRule="auto"/>
      <w:ind w:left="567"/>
    </w:pPr>
    <w:rPr>
      <w:rFonts w:eastAsia="Calibri"/>
      <w:b/>
      <w:sz w:val="18"/>
      <w:lang w:val="fr-CA"/>
    </w:rPr>
  </w:style>
  <w:style w:type="character" w:customStyle="1" w:styleId="TitretraduitCar">
    <w:name w:val="Titre traduit Car"/>
    <w:link w:val="Titretraduit"/>
    <w:uiPriority w:val="1"/>
    <w:locked/>
    <w:rsid w:val="00C37353"/>
    <w:rPr>
      <w:rFonts w:ascii="Arial" w:hAnsi="Arial" w:cs="Arial"/>
      <w:bCs/>
      <w:color w:val="595959"/>
      <w:kern w:val="32"/>
      <w:sz w:val="28"/>
      <w:szCs w:val="32"/>
    </w:rPr>
  </w:style>
  <w:style w:type="paragraph" w:customStyle="1" w:styleId="Titretraduit">
    <w:name w:val="Titre traduit"/>
    <w:basedOn w:val="Niveau2sansnumrotation"/>
    <w:link w:val="TitretraduitCar"/>
    <w:uiPriority w:val="1"/>
    <w:qFormat/>
    <w:rsid w:val="00C37353"/>
    <w:pPr>
      <w:spacing w:before="0" w:after="480"/>
    </w:pPr>
    <w:rPr>
      <w:b w:val="0"/>
    </w:rPr>
  </w:style>
  <w:style w:type="character" w:customStyle="1" w:styleId="Niveau1Car">
    <w:name w:val="Niveau 1 Car"/>
    <w:link w:val="Niveau1"/>
    <w:locked/>
    <w:rsid w:val="00C37353"/>
    <w:rPr>
      <w:rFonts w:ascii="Arial Gras" w:eastAsia="Calibri" w:hAnsi="Arial Gras" w:cs="Arial"/>
      <w:b/>
      <w:caps/>
      <w:sz w:val="28"/>
      <w:szCs w:val="36"/>
    </w:rPr>
  </w:style>
  <w:style w:type="paragraph" w:customStyle="1" w:styleId="Niveau1">
    <w:name w:val="Niveau 1"/>
    <w:basedOn w:val="Normal"/>
    <w:link w:val="Niveau1Car"/>
    <w:qFormat/>
    <w:rsid w:val="00C37353"/>
    <w:pPr>
      <w:pageBreakBefore/>
      <w:spacing w:after="240" w:line="276" w:lineRule="auto"/>
    </w:pPr>
    <w:rPr>
      <w:rFonts w:ascii="Arial Gras" w:eastAsia="Calibri" w:hAnsi="Arial Gras"/>
      <w:b/>
      <w:caps/>
      <w:sz w:val="28"/>
      <w:szCs w:val="36"/>
      <w:lang w:val="fr-CA"/>
    </w:rPr>
  </w:style>
  <w:style w:type="character" w:customStyle="1" w:styleId="Niveau2Car">
    <w:name w:val="Niveau 2 Car"/>
    <w:link w:val="Niveau2"/>
    <w:locked/>
    <w:rsid w:val="00C37353"/>
    <w:rPr>
      <w:rFonts w:ascii="Arial" w:hAnsi="Arial" w:cs="Arial"/>
      <w:b/>
      <w:bCs/>
      <w:color w:val="595959"/>
      <w:kern w:val="32"/>
      <w:sz w:val="24"/>
      <w:szCs w:val="32"/>
    </w:rPr>
  </w:style>
  <w:style w:type="paragraph" w:customStyle="1" w:styleId="Niveau2">
    <w:name w:val="Niveau 2"/>
    <w:basedOn w:val="Titre1"/>
    <w:link w:val="Niveau2Car"/>
    <w:qFormat/>
    <w:rsid w:val="00C37353"/>
    <w:pPr>
      <w:keepLines w:val="0"/>
      <w:spacing w:before="360" w:after="120" w:line="276" w:lineRule="auto"/>
    </w:pPr>
    <w:rPr>
      <w:rFonts w:ascii="Arial" w:eastAsiaTheme="minorHAnsi" w:hAnsi="Arial" w:cs="Arial"/>
      <w:b/>
      <w:bCs/>
      <w:color w:val="595959"/>
      <w:kern w:val="32"/>
      <w:sz w:val="24"/>
      <w:lang w:val="fr-CA"/>
    </w:rPr>
  </w:style>
  <w:style w:type="character" w:customStyle="1" w:styleId="AnnexeCar">
    <w:name w:val="Annexe Car"/>
    <w:basedOn w:val="Niveau1sansnumrotationCar"/>
    <w:link w:val="Annexe"/>
    <w:uiPriority w:val="1"/>
    <w:locked/>
    <w:rsid w:val="00C37353"/>
    <w:rPr>
      <w:rFonts w:ascii="Arial Gras" w:eastAsia="Calibri" w:hAnsi="Arial Gras" w:cs="Arial"/>
      <w:b/>
      <w:caps/>
      <w:sz w:val="32"/>
      <w:szCs w:val="36"/>
    </w:rPr>
  </w:style>
  <w:style w:type="paragraph" w:customStyle="1" w:styleId="Annexe">
    <w:name w:val="Annexe"/>
    <w:basedOn w:val="Niveau1sansnumrotation"/>
    <w:link w:val="AnnexeCar"/>
    <w:uiPriority w:val="1"/>
    <w:qFormat/>
    <w:rsid w:val="00C37353"/>
    <w:pPr>
      <w:spacing w:after="0"/>
    </w:pPr>
  </w:style>
  <w:style w:type="character" w:customStyle="1" w:styleId="TitredelannexeCar">
    <w:name w:val="Titre de l'annexe Car"/>
    <w:link w:val="Titredelannexe"/>
    <w:uiPriority w:val="1"/>
    <w:locked/>
    <w:rsid w:val="00C37353"/>
    <w:rPr>
      <w:rFonts w:ascii="Arial" w:hAnsi="Arial" w:cs="Arial"/>
      <w:b/>
      <w:bCs/>
      <w:color w:val="595959"/>
      <w:kern w:val="32"/>
      <w:sz w:val="28"/>
      <w:szCs w:val="32"/>
    </w:rPr>
  </w:style>
  <w:style w:type="paragraph" w:customStyle="1" w:styleId="Titredelannexe">
    <w:name w:val="Titre de l'annexe"/>
    <w:basedOn w:val="Niveau2sansnumrotation"/>
    <w:link w:val="TitredelannexeCar"/>
    <w:uiPriority w:val="1"/>
    <w:qFormat/>
    <w:rsid w:val="00C37353"/>
    <w:pPr>
      <w:spacing w:before="0" w:after="360"/>
    </w:pPr>
  </w:style>
  <w:style w:type="character" w:customStyle="1" w:styleId="Niveau3Car">
    <w:name w:val="Niveau 3 Car"/>
    <w:link w:val="Niveau3"/>
    <w:locked/>
    <w:rsid w:val="00C37353"/>
    <w:rPr>
      <w:rFonts w:ascii="Arial" w:eastAsia="Calibri" w:hAnsi="Arial" w:cs="Arial"/>
      <w:b/>
      <w:color w:val="595959"/>
      <w:sz w:val="18"/>
    </w:rPr>
  </w:style>
  <w:style w:type="paragraph" w:customStyle="1" w:styleId="Niveau3">
    <w:name w:val="Niveau 3"/>
    <w:basedOn w:val="Normal"/>
    <w:link w:val="Niveau3Car"/>
    <w:qFormat/>
    <w:rsid w:val="00C37353"/>
    <w:pPr>
      <w:tabs>
        <w:tab w:val="left" w:pos="1560"/>
      </w:tabs>
      <w:spacing w:before="360" w:after="120" w:line="276" w:lineRule="auto"/>
      <w:ind w:left="567" w:firstLine="11"/>
    </w:pPr>
    <w:rPr>
      <w:rFonts w:eastAsia="Calibri"/>
      <w:b/>
      <w:color w:val="595959"/>
      <w:sz w:val="18"/>
      <w:lang w:val="fr-CA"/>
    </w:rPr>
  </w:style>
  <w:style w:type="character" w:customStyle="1" w:styleId="Niveau5Car">
    <w:name w:val="Niveau 5 Car"/>
    <w:link w:val="Niveau5"/>
    <w:locked/>
    <w:rsid w:val="00C37353"/>
    <w:rPr>
      <w:rFonts w:ascii="Arial" w:eastAsia="Calibri" w:hAnsi="Arial" w:cs="Arial"/>
      <w:sz w:val="20"/>
    </w:rPr>
  </w:style>
  <w:style w:type="paragraph" w:customStyle="1" w:styleId="Niveau5">
    <w:name w:val="Niveau 5"/>
    <w:basedOn w:val="Normal"/>
    <w:link w:val="Niveau5Car"/>
    <w:qFormat/>
    <w:rsid w:val="00C37353"/>
    <w:pPr>
      <w:numPr>
        <w:ilvl w:val="4"/>
        <w:numId w:val="13"/>
      </w:numPr>
      <w:tabs>
        <w:tab w:val="left" w:pos="1560"/>
      </w:tabs>
      <w:spacing w:before="240" w:after="120" w:line="276" w:lineRule="auto"/>
      <w:ind w:left="567" w:firstLine="0"/>
    </w:pPr>
    <w:rPr>
      <w:rFonts w:eastAsia="Calibri"/>
      <w:lang w:val="fr-CA"/>
    </w:rPr>
  </w:style>
  <w:style w:type="character" w:customStyle="1" w:styleId="TableandFiguretitleChar">
    <w:name w:val="Table and Figure title Char"/>
    <w:link w:val="TableandFiguretitle"/>
    <w:locked/>
    <w:rsid w:val="00C37353"/>
    <w:rPr>
      <w:rFonts w:ascii="Calibri" w:hAnsi="Calibri"/>
      <w:b/>
      <w:color w:val="716FB1"/>
      <w:lang w:val="en-US"/>
    </w:rPr>
  </w:style>
  <w:style w:type="paragraph" w:customStyle="1" w:styleId="TableandFiguretitle">
    <w:name w:val="Table and Figure title"/>
    <w:basedOn w:val="Normal"/>
    <w:link w:val="TableandFiguretitleChar"/>
    <w:qFormat/>
    <w:rsid w:val="00C37353"/>
    <w:pPr>
      <w:spacing w:line="240" w:lineRule="auto"/>
    </w:pPr>
    <w:rPr>
      <w:rFonts w:ascii="Calibri" w:hAnsi="Calibri" w:cstheme="minorBidi"/>
      <w:b/>
      <w:color w:val="716FB1"/>
      <w:lang w:val="en-US"/>
    </w:rPr>
  </w:style>
  <w:style w:type="paragraph" w:customStyle="1" w:styleId="Default">
    <w:name w:val="Default"/>
    <w:rsid w:val="00C37353"/>
    <w:pPr>
      <w:autoSpaceDE w:val="0"/>
      <w:autoSpaceDN w:val="0"/>
      <w:adjustRightInd w:val="0"/>
      <w:spacing w:after="0" w:line="240" w:lineRule="auto"/>
    </w:pPr>
    <w:rPr>
      <w:rFonts w:ascii="Arial" w:hAnsi="Arial" w:cs="Arial"/>
      <w:color w:val="000000"/>
      <w:sz w:val="24"/>
      <w:szCs w:val="24"/>
    </w:rPr>
  </w:style>
  <w:style w:type="character" w:customStyle="1" w:styleId="EndNoteBibliographyTitleCar">
    <w:name w:val="EndNote Bibliography Title Car"/>
    <w:basedOn w:val="ParagraphedelisteCar"/>
    <w:link w:val="EndNoteBibliographyTitle"/>
    <w:locked/>
    <w:rsid w:val="00C37353"/>
    <w:rPr>
      <w:rFonts w:ascii="Arial" w:eastAsia="MS Mincho" w:hAnsi="Arial" w:cs="Arial"/>
      <w:noProof/>
      <w:sz w:val="20"/>
      <w:szCs w:val="24"/>
      <w:lang w:val="fr-FR" w:eastAsia="fr-FR"/>
    </w:rPr>
  </w:style>
  <w:style w:type="paragraph" w:customStyle="1" w:styleId="EndNoteBibliographyTitle">
    <w:name w:val="EndNote Bibliography Title"/>
    <w:basedOn w:val="Normal"/>
    <w:link w:val="EndNoteBibliographyTitleCar"/>
    <w:rsid w:val="00C37353"/>
    <w:pPr>
      <w:spacing w:line="240" w:lineRule="auto"/>
      <w:jc w:val="center"/>
    </w:pPr>
    <w:rPr>
      <w:rFonts w:eastAsia="MS Mincho"/>
      <w:noProof/>
      <w:sz w:val="22"/>
      <w:szCs w:val="24"/>
      <w:lang w:val="fr-FR" w:eastAsia="fr-FR"/>
    </w:rPr>
  </w:style>
  <w:style w:type="character" w:customStyle="1" w:styleId="EndNoteBibliographyCar">
    <w:name w:val="EndNote Bibliography Car"/>
    <w:basedOn w:val="ParagraphedelisteCar"/>
    <w:link w:val="EndNoteBibliography"/>
    <w:locked/>
    <w:rsid w:val="00C37353"/>
    <w:rPr>
      <w:rFonts w:ascii="Arial" w:eastAsia="MS Mincho" w:hAnsi="Arial" w:cs="Arial"/>
      <w:noProof/>
      <w:sz w:val="20"/>
      <w:szCs w:val="24"/>
      <w:lang w:val="fr-FR" w:eastAsia="fr-FR"/>
    </w:rPr>
  </w:style>
  <w:style w:type="paragraph" w:customStyle="1" w:styleId="EndNoteBibliography">
    <w:name w:val="EndNote Bibliography"/>
    <w:basedOn w:val="Normal"/>
    <w:link w:val="EndNoteBibliographyCar"/>
    <w:rsid w:val="00C37353"/>
    <w:pPr>
      <w:spacing w:line="240" w:lineRule="auto"/>
    </w:pPr>
    <w:rPr>
      <w:rFonts w:eastAsia="MS Mincho"/>
      <w:noProof/>
      <w:sz w:val="22"/>
      <w:szCs w:val="24"/>
      <w:lang w:val="fr-FR" w:eastAsia="fr-FR"/>
    </w:rPr>
  </w:style>
  <w:style w:type="paragraph" w:customStyle="1" w:styleId="TableParagraph">
    <w:name w:val="Table Paragraph"/>
    <w:basedOn w:val="Normal"/>
    <w:uiPriority w:val="1"/>
    <w:qFormat/>
    <w:rsid w:val="00C37353"/>
    <w:pPr>
      <w:autoSpaceDE w:val="0"/>
      <w:autoSpaceDN w:val="0"/>
      <w:adjustRightInd w:val="0"/>
      <w:spacing w:line="260" w:lineRule="atLeast"/>
    </w:pPr>
    <w:rPr>
      <w:rFonts w:ascii="Times New Roman" w:eastAsia="Times New Roman" w:hAnsi="Times New Roman" w:cs="Times New Roman"/>
      <w:sz w:val="24"/>
      <w:szCs w:val="24"/>
      <w:lang w:val="fr-FR" w:eastAsia="fr-FR"/>
    </w:rPr>
  </w:style>
  <w:style w:type="character" w:styleId="Appelnotedebasdep">
    <w:name w:val="footnote reference"/>
    <w:uiPriority w:val="99"/>
    <w:unhideWhenUsed/>
    <w:rsid w:val="00C37353"/>
    <w:rPr>
      <w:vertAlign w:val="superscript"/>
    </w:rPr>
  </w:style>
  <w:style w:type="character" w:styleId="Numrodepage">
    <w:name w:val="page number"/>
    <w:uiPriority w:val="99"/>
    <w:unhideWhenUsed/>
    <w:rsid w:val="00C37353"/>
    <w:rPr>
      <w:rFonts w:ascii="Calibri" w:hAnsi="Calibri" w:hint="default"/>
      <w:b w:val="0"/>
      <w:bCs w:val="0"/>
      <w:i w:val="0"/>
      <w:iCs w:val="0"/>
      <w:sz w:val="20"/>
    </w:rPr>
  </w:style>
  <w:style w:type="character" w:customStyle="1" w:styleId="A5">
    <w:name w:val="A5"/>
    <w:uiPriority w:val="99"/>
    <w:rsid w:val="00C37353"/>
    <w:rPr>
      <w:color w:val="221E1F"/>
      <w:sz w:val="18"/>
      <w:szCs w:val="18"/>
    </w:rPr>
  </w:style>
  <w:style w:type="paragraph" w:customStyle="1" w:styleId="Textecourant">
    <w:name w:val="Texte courant"/>
    <w:basedOn w:val="Normal"/>
    <w:link w:val="TextecourantCar"/>
    <w:qFormat/>
    <w:rsid w:val="00C37353"/>
    <w:pPr>
      <w:spacing w:line="240" w:lineRule="auto"/>
    </w:pPr>
    <w:rPr>
      <w:rFonts w:eastAsia="MS Mincho" w:cs="Times New Roman"/>
      <w:sz w:val="18"/>
      <w:szCs w:val="24"/>
      <w:lang w:val="fr-FR" w:eastAsia="fr-FR"/>
    </w:rPr>
  </w:style>
  <w:style w:type="character" w:customStyle="1" w:styleId="TextecourantCar">
    <w:name w:val="Texte courant Car"/>
    <w:link w:val="Textecourant"/>
    <w:locked/>
    <w:rsid w:val="00C37353"/>
    <w:rPr>
      <w:rFonts w:ascii="Arial" w:eastAsia="MS Mincho" w:hAnsi="Arial" w:cs="Times New Roman"/>
      <w:sz w:val="18"/>
      <w:szCs w:val="24"/>
      <w:lang w:val="fr-FR" w:eastAsia="fr-FR"/>
    </w:rPr>
  </w:style>
  <w:style w:type="character" w:customStyle="1" w:styleId="st">
    <w:name w:val="st"/>
    <w:basedOn w:val="Policepardfaut"/>
    <w:uiPriority w:val="99"/>
    <w:rsid w:val="00C37353"/>
  </w:style>
  <w:style w:type="character" w:customStyle="1" w:styleId="bibref">
    <w:name w:val="bibref"/>
    <w:basedOn w:val="Policepardfaut"/>
    <w:rsid w:val="00C37353"/>
  </w:style>
  <w:style w:type="character" w:customStyle="1" w:styleId="label">
    <w:name w:val="label"/>
    <w:basedOn w:val="Policepardfaut"/>
    <w:rsid w:val="00C37353"/>
  </w:style>
  <w:style w:type="table" w:styleId="Listeclaire">
    <w:name w:val="Light List"/>
    <w:basedOn w:val="TableauNormal"/>
    <w:uiPriority w:val="61"/>
    <w:rsid w:val="00C37353"/>
    <w:pPr>
      <w:spacing w:after="0" w:line="240" w:lineRule="auto"/>
    </w:pPr>
    <w:rPr>
      <w:rFonts w:ascii="Times New Roman" w:eastAsia="Times New Roman" w:hAnsi="Times New Roman" w:cs="Times New Roman"/>
      <w:sz w:val="20"/>
      <w:szCs w:val="20"/>
      <w:lang w:eastAsia="fr-C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表 (格子)1"/>
    <w:basedOn w:val="TableauNormal"/>
    <w:uiPriority w:val="39"/>
    <w:rsid w:val="00C37353"/>
    <w:pPr>
      <w:spacing w:after="0" w:line="240" w:lineRule="auto"/>
    </w:pPr>
    <w:rPr>
      <w:rFonts w:eastAsiaTheme="minorEastAsia"/>
      <w:kern w:val="2"/>
      <w:sz w:val="2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Policepardfaut"/>
    <w:uiPriority w:val="99"/>
    <w:semiHidden/>
    <w:unhideWhenUsed/>
    <w:rsid w:val="00A454C1"/>
    <w:rPr>
      <w:color w:val="605E5C"/>
      <w:shd w:val="clear" w:color="auto" w:fill="E1DFDD"/>
    </w:rPr>
  </w:style>
  <w:style w:type="character" w:styleId="Accentuation">
    <w:name w:val="Emphasis"/>
    <w:basedOn w:val="Policepardfaut"/>
    <w:uiPriority w:val="20"/>
    <w:qFormat/>
    <w:rsid w:val="007C7924"/>
    <w:rPr>
      <w:i/>
      <w:iCs/>
    </w:rPr>
  </w:style>
  <w:style w:type="character" w:styleId="lev">
    <w:name w:val="Strong"/>
    <w:basedOn w:val="Policepardfaut"/>
    <w:uiPriority w:val="22"/>
    <w:qFormat/>
    <w:rsid w:val="007C7924"/>
    <w:rPr>
      <w:b/>
      <w:bCs/>
    </w:rPr>
  </w:style>
  <w:style w:type="character" w:customStyle="1" w:styleId="highlight">
    <w:name w:val="highlight"/>
    <w:basedOn w:val="Policepardfaut"/>
    <w:rsid w:val="00743473"/>
  </w:style>
  <w:style w:type="character" w:customStyle="1" w:styleId="ui-ncbitoggler-master-text">
    <w:name w:val="ui-ncbitoggler-master-text"/>
    <w:basedOn w:val="Policepardfaut"/>
    <w:rsid w:val="00743473"/>
  </w:style>
  <w:style w:type="paragraph" w:customStyle="1" w:styleId="Title1">
    <w:name w:val="Title1"/>
    <w:basedOn w:val="Normal"/>
    <w:rsid w:val="007434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7434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tails">
    <w:name w:val="details"/>
    <w:basedOn w:val="Normal"/>
    <w:rsid w:val="007434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Policepardfaut"/>
    <w:rsid w:val="00743473"/>
  </w:style>
  <w:style w:type="paragraph" w:customStyle="1" w:styleId="Auteur">
    <w:name w:val="Auteur"/>
    <w:basedOn w:val="Normal"/>
    <w:uiPriority w:val="99"/>
    <w:rsid w:val="00FB0EBF"/>
    <w:pPr>
      <w:spacing w:line="240" w:lineRule="auto"/>
    </w:pPr>
    <w:rPr>
      <w:rFonts w:ascii="Times New Roman" w:eastAsia="Times New Roman" w:hAnsi="Times New Roman" w:cs="Times New Roman"/>
      <w:b/>
      <w:sz w:val="24"/>
      <w:szCs w:val="24"/>
      <w:lang w:val="fr-CA" w:eastAsia="fr-CA"/>
    </w:rPr>
  </w:style>
  <w:style w:type="paragraph" w:customStyle="1" w:styleId="Matricule">
    <w:name w:val="Matricule"/>
    <w:basedOn w:val="Normal"/>
    <w:uiPriority w:val="99"/>
    <w:rsid w:val="00FB0EBF"/>
    <w:pPr>
      <w:spacing w:line="240" w:lineRule="auto"/>
      <w:jc w:val="right"/>
    </w:pPr>
    <w:rPr>
      <w:rFonts w:ascii="Times New Roman" w:eastAsia="Times New Roman" w:hAnsi="Times New Roman" w:cs="Times New Roman"/>
      <w:sz w:val="16"/>
      <w:szCs w:val="24"/>
      <w:lang w:val="fr-CA" w:eastAsia="fr-CA"/>
    </w:rPr>
  </w:style>
  <w:style w:type="paragraph" w:customStyle="1" w:styleId="Mentionslgales">
    <w:name w:val="Mentions légales"/>
    <w:basedOn w:val="Normal"/>
    <w:uiPriority w:val="99"/>
    <w:rsid w:val="00FB0EBF"/>
    <w:pPr>
      <w:pBdr>
        <w:bottom w:val="single" w:sz="4" w:space="10" w:color="auto"/>
      </w:pBdr>
      <w:spacing w:after="200" w:line="240" w:lineRule="auto"/>
    </w:pPr>
    <w:rPr>
      <w:rFonts w:eastAsia="Times New Roman" w:cs="Times New Roman"/>
      <w:sz w:val="16"/>
      <w:szCs w:val="24"/>
      <w:lang w:val="fr-CA" w:eastAsia="fr-CA"/>
    </w:rPr>
  </w:style>
  <w:style w:type="paragraph" w:customStyle="1" w:styleId="Titredutravail">
    <w:name w:val="Titre du travail"/>
    <w:basedOn w:val="Titre"/>
    <w:uiPriority w:val="99"/>
    <w:rsid w:val="00FB0EBF"/>
    <w:pPr>
      <w:pBdr>
        <w:bottom w:val="none" w:sz="0" w:space="0" w:color="auto"/>
      </w:pBdr>
      <w:spacing w:before="360" w:after="360"/>
      <w:contextualSpacing w:val="0"/>
      <w:outlineLvl w:val="0"/>
    </w:pPr>
    <w:rPr>
      <w:rFonts w:ascii="Arial" w:eastAsia="Times New Roman" w:hAnsi="Arial" w:cs="Arial"/>
      <w:b/>
      <w:bCs/>
      <w:color w:val="auto"/>
      <w:spacing w:val="0"/>
      <w:sz w:val="28"/>
      <w:szCs w:val="32"/>
      <w:lang w:val="fr-CA" w:eastAsia="fr-CA"/>
    </w:rPr>
  </w:style>
  <w:style w:type="paragraph" w:customStyle="1" w:styleId="Paragraphe">
    <w:name w:val="Paragraphe"/>
    <w:basedOn w:val="Normal"/>
    <w:link w:val="ParagrapheCar"/>
    <w:uiPriority w:val="99"/>
    <w:rsid w:val="00FB0EBF"/>
    <w:pPr>
      <w:spacing w:line="240" w:lineRule="auto"/>
      <w:jc w:val="both"/>
    </w:pPr>
    <w:rPr>
      <w:rFonts w:eastAsia="Cambria"/>
      <w:noProof/>
      <w:sz w:val="22"/>
      <w:szCs w:val="24"/>
      <w:lang w:val="fr-CA"/>
    </w:rPr>
  </w:style>
  <w:style w:type="character" w:customStyle="1" w:styleId="hiddennaturalnaturalonnodisplay">
    <w:name w:val="hiddennatural naturalon nodisplay"/>
    <w:basedOn w:val="Policepardfaut"/>
    <w:uiPriority w:val="99"/>
    <w:rsid w:val="00FB0EBF"/>
    <w:rPr>
      <w:rFonts w:cs="Times New Roman"/>
    </w:rPr>
  </w:style>
  <w:style w:type="character" w:customStyle="1" w:styleId="fieldtag">
    <w:name w:val="field_tag"/>
    <w:basedOn w:val="Policepardfaut"/>
    <w:uiPriority w:val="99"/>
    <w:rsid w:val="00FB0EBF"/>
    <w:rPr>
      <w:rFonts w:cs="Times New Roman"/>
    </w:rPr>
  </w:style>
  <w:style w:type="paragraph" w:customStyle="1" w:styleId="Tableau">
    <w:name w:val="Tableau"/>
    <w:basedOn w:val="Normalcentr"/>
    <w:uiPriority w:val="99"/>
    <w:rsid w:val="00FB0EBF"/>
    <w:pPr>
      <w:pBdr>
        <w:top w:val="none" w:sz="0" w:space="0" w:color="auto"/>
        <w:left w:val="none" w:sz="0" w:space="0" w:color="auto"/>
        <w:bottom w:val="none" w:sz="0" w:space="0" w:color="auto"/>
        <w:right w:val="none" w:sz="0" w:space="0" w:color="auto"/>
      </w:pBdr>
      <w:spacing w:after="120" w:line="240" w:lineRule="auto"/>
      <w:ind w:left="-1560" w:right="-1590"/>
      <w:jc w:val="center"/>
    </w:pPr>
    <w:rPr>
      <w:rFonts w:ascii="Times New Roman" w:eastAsia="Times New Roman" w:hAnsi="Times New Roman" w:cs="Times New Roman"/>
      <w:i w:val="0"/>
      <w:iCs w:val="0"/>
      <w:color w:val="auto"/>
      <w:lang w:val="fr-CA" w:eastAsia="fr-CA"/>
    </w:rPr>
  </w:style>
  <w:style w:type="paragraph" w:customStyle="1" w:styleId="msonormalcxspmiddle">
    <w:name w:val="msonormalcxspmiddle"/>
    <w:basedOn w:val="Normal"/>
    <w:uiPriority w:val="99"/>
    <w:rsid w:val="00FB0EBF"/>
    <w:pPr>
      <w:spacing w:beforeLines="1" w:afterLines="1" w:line="240" w:lineRule="auto"/>
    </w:pPr>
    <w:rPr>
      <w:rFonts w:ascii="Times" w:eastAsia="Cambria" w:hAnsi="Times" w:cs="Times New Roman"/>
      <w:szCs w:val="20"/>
      <w:lang w:val="fr-CA" w:eastAsia="fr-FR"/>
    </w:rPr>
  </w:style>
  <w:style w:type="character" w:customStyle="1" w:styleId="ParagrapheCar">
    <w:name w:val="Paragraphe Car"/>
    <w:basedOn w:val="Policepardfaut"/>
    <w:link w:val="Paragraphe"/>
    <w:uiPriority w:val="99"/>
    <w:locked/>
    <w:rsid w:val="00FB0EBF"/>
    <w:rPr>
      <w:rFonts w:ascii="Arial" w:eastAsia="Cambria" w:hAnsi="Arial" w:cs="Arial"/>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094921">
      <w:bodyDiv w:val="1"/>
      <w:marLeft w:val="0"/>
      <w:marRight w:val="0"/>
      <w:marTop w:val="0"/>
      <w:marBottom w:val="0"/>
      <w:divBdr>
        <w:top w:val="none" w:sz="0" w:space="0" w:color="auto"/>
        <w:left w:val="none" w:sz="0" w:space="0" w:color="auto"/>
        <w:bottom w:val="none" w:sz="0" w:space="0" w:color="auto"/>
        <w:right w:val="none" w:sz="0" w:space="0" w:color="auto"/>
      </w:divBdr>
    </w:div>
    <w:div w:id="535044538">
      <w:bodyDiv w:val="1"/>
      <w:marLeft w:val="0"/>
      <w:marRight w:val="0"/>
      <w:marTop w:val="0"/>
      <w:marBottom w:val="0"/>
      <w:divBdr>
        <w:top w:val="none" w:sz="0" w:space="0" w:color="auto"/>
        <w:left w:val="none" w:sz="0" w:space="0" w:color="auto"/>
        <w:bottom w:val="none" w:sz="0" w:space="0" w:color="auto"/>
        <w:right w:val="none" w:sz="0" w:space="0" w:color="auto"/>
      </w:divBdr>
    </w:div>
    <w:div w:id="1033113125">
      <w:bodyDiv w:val="1"/>
      <w:marLeft w:val="0"/>
      <w:marRight w:val="0"/>
      <w:marTop w:val="0"/>
      <w:marBottom w:val="0"/>
      <w:divBdr>
        <w:top w:val="none" w:sz="0" w:space="0" w:color="auto"/>
        <w:left w:val="none" w:sz="0" w:space="0" w:color="auto"/>
        <w:bottom w:val="none" w:sz="0" w:space="0" w:color="auto"/>
        <w:right w:val="none" w:sz="0" w:space="0" w:color="auto"/>
      </w:divBdr>
    </w:div>
    <w:div w:id="1037001449">
      <w:bodyDiv w:val="1"/>
      <w:marLeft w:val="0"/>
      <w:marRight w:val="0"/>
      <w:marTop w:val="0"/>
      <w:marBottom w:val="0"/>
      <w:divBdr>
        <w:top w:val="none" w:sz="0" w:space="0" w:color="auto"/>
        <w:left w:val="none" w:sz="0" w:space="0" w:color="auto"/>
        <w:bottom w:val="none" w:sz="0" w:space="0" w:color="auto"/>
        <w:right w:val="none" w:sz="0" w:space="0" w:color="auto"/>
      </w:divBdr>
      <w:divsChild>
        <w:div w:id="1254899942">
          <w:marLeft w:val="0"/>
          <w:marRight w:val="0"/>
          <w:marTop w:val="0"/>
          <w:marBottom w:val="0"/>
          <w:divBdr>
            <w:top w:val="none" w:sz="0" w:space="0" w:color="auto"/>
            <w:left w:val="none" w:sz="0" w:space="0" w:color="auto"/>
            <w:bottom w:val="none" w:sz="0" w:space="0" w:color="auto"/>
            <w:right w:val="none" w:sz="0" w:space="0" w:color="auto"/>
          </w:divBdr>
        </w:div>
        <w:div w:id="1274048635">
          <w:marLeft w:val="0"/>
          <w:marRight w:val="0"/>
          <w:marTop w:val="288"/>
          <w:marBottom w:val="100"/>
          <w:divBdr>
            <w:top w:val="none" w:sz="0" w:space="0" w:color="auto"/>
            <w:left w:val="none" w:sz="0" w:space="0" w:color="auto"/>
            <w:bottom w:val="none" w:sz="0" w:space="0" w:color="auto"/>
            <w:right w:val="none" w:sz="0" w:space="0" w:color="auto"/>
          </w:divBdr>
        </w:div>
      </w:divsChild>
    </w:div>
    <w:div w:id="1134911746">
      <w:bodyDiv w:val="1"/>
      <w:marLeft w:val="0"/>
      <w:marRight w:val="0"/>
      <w:marTop w:val="0"/>
      <w:marBottom w:val="0"/>
      <w:divBdr>
        <w:top w:val="none" w:sz="0" w:space="0" w:color="auto"/>
        <w:left w:val="none" w:sz="0" w:space="0" w:color="auto"/>
        <w:bottom w:val="none" w:sz="0" w:space="0" w:color="auto"/>
        <w:right w:val="none" w:sz="0" w:space="0" w:color="auto"/>
      </w:divBdr>
    </w:div>
    <w:div w:id="1220167483">
      <w:bodyDiv w:val="1"/>
      <w:marLeft w:val="0"/>
      <w:marRight w:val="0"/>
      <w:marTop w:val="0"/>
      <w:marBottom w:val="0"/>
      <w:divBdr>
        <w:top w:val="none" w:sz="0" w:space="0" w:color="auto"/>
        <w:left w:val="none" w:sz="0" w:space="0" w:color="auto"/>
        <w:bottom w:val="none" w:sz="0" w:space="0" w:color="auto"/>
        <w:right w:val="none" w:sz="0" w:space="0" w:color="auto"/>
      </w:divBdr>
      <w:divsChild>
        <w:div w:id="92673902">
          <w:marLeft w:val="0"/>
          <w:marRight w:val="0"/>
          <w:marTop w:val="288"/>
          <w:marBottom w:val="100"/>
          <w:divBdr>
            <w:top w:val="none" w:sz="0" w:space="0" w:color="auto"/>
            <w:left w:val="none" w:sz="0" w:space="0" w:color="auto"/>
            <w:bottom w:val="none" w:sz="0" w:space="0" w:color="auto"/>
            <w:right w:val="none" w:sz="0" w:space="0" w:color="auto"/>
          </w:divBdr>
          <w:divsChild>
            <w:div w:id="653804185">
              <w:marLeft w:val="0"/>
              <w:marRight w:val="0"/>
              <w:marTop w:val="0"/>
              <w:marBottom w:val="0"/>
              <w:divBdr>
                <w:top w:val="none" w:sz="0" w:space="0" w:color="auto"/>
                <w:left w:val="none" w:sz="0" w:space="0" w:color="auto"/>
                <w:bottom w:val="none" w:sz="0" w:space="0" w:color="auto"/>
                <w:right w:val="none" w:sz="0" w:space="0" w:color="auto"/>
              </w:divBdr>
            </w:div>
          </w:divsChild>
        </w:div>
        <w:div w:id="1774982054">
          <w:marLeft w:val="0"/>
          <w:marRight w:val="0"/>
          <w:marTop w:val="288"/>
          <w:marBottom w:val="100"/>
          <w:divBdr>
            <w:top w:val="none" w:sz="0" w:space="0" w:color="auto"/>
            <w:left w:val="none" w:sz="0" w:space="0" w:color="auto"/>
            <w:bottom w:val="none" w:sz="0" w:space="0" w:color="auto"/>
            <w:right w:val="none" w:sz="0" w:space="0" w:color="auto"/>
          </w:divBdr>
          <w:divsChild>
            <w:div w:id="1578202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331751">
      <w:bodyDiv w:val="1"/>
      <w:marLeft w:val="0"/>
      <w:marRight w:val="0"/>
      <w:marTop w:val="0"/>
      <w:marBottom w:val="0"/>
      <w:divBdr>
        <w:top w:val="none" w:sz="0" w:space="0" w:color="auto"/>
        <w:left w:val="none" w:sz="0" w:space="0" w:color="auto"/>
        <w:bottom w:val="none" w:sz="0" w:space="0" w:color="auto"/>
        <w:right w:val="none" w:sz="0" w:space="0" w:color="auto"/>
      </w:divBdr>
      <w:divsChild>
        <w:div w:id="895046587">
          <w:marLeft w:val="0"/>
          <w:marRight w:val="0"/>
          <w:marTop w:val="34"/>
          <w:marBottom w:val="34"/>
          <w:divBdr>
            <w:top w:val="none" w:sz="0" w:space="0" w:color="auto"/>
            <w:left w:val="none" w:sz="0" w:space="0" w:color="auto"/>
            <w:bottom w:val="none" w:sz="0" w:space="0" w:color="auto"/>
            <w:right w:val="none" w:sz="0" w:space="0" w:color="auto"/>
          </w:divBdr>
        </w:div>
      </w:divsChild>
    </w:div>
    <w:div w:id="1430738452">
      <w:bodyDiv w:val="1"/>
      <w:marLeft w:val="0"/>
      <w:marRight w:val="0"/>
      <w:marTop w:val="0"/>
      <w:marBottom w:val="0"/>
      <w:divBdr>
        <w:top w:val="none" w:sz="0" w:space="0" w:color="auto"/>
        <w:left w:val="none" w:sz="0" w:space="0" w:color="auto"/>
        <w:bottom w:val="none" w:sz="0" w:space="0" w:color="auto"/>
        <w:right w:val="none" w:sz="0" w:space="0" w:color="auto"/>
      </w:divBdr>
    </w:div>
    <w:div w:id="1431197078">
      <w:bodyDiv w:val="1"/>
      <w:marLeft w:val="0"/>
      <w:marRight w:val="0"/>
      <w:marTop w:val="0"/>
      <w:marBottom w:val="0"/>
      <w:divBdr>
        <w:top w:val="none" w:sz="0" w:space="0" w:color="auto"/>
        <w:left w:val="none" w:sz="0" w:space="0" w:color="auto"/>
        <w:bottom w:val="none" w:sz="0" w:space="0" w:color="auto"/>
        <w:right w:val="none" w:sz="0" w:space="0" w:color="auto"/>
      </w:divBdr>
    </w:div>
    <w:div w:id="1512600785">
      <w:bodyDiv w:val="1"/>
      <w:marLeft w:val="0"/>
      <w:marRight w:val="0"/>
      <w:marTop w:val="0"/>
      <w:marBottom w:val="0"/>
      <w:divBdr>
        <w:top w:val="none" w:sz="0" w:space="0" w:color="auto"/>
        <w:left w:val="none" w:sz="0" w:space="0" w:color="auto"/>
        <w:bottom w:val="none" w:sz="0" w:space="0" w:color="auto"/>
        <w:right w:val="none" w:sz="0" w:space="0" w:color="auto"/>
      </w:divBdr>
    </w:div>
    <w:div w:id="1583877344">
      <w:bodyDiv w:val="1"/>
      <w:marLeft w:val="0"/>
      <w:marRight w:val="0"/>
      <w:marTop w:val="0"/>
      <w:marBottom w:val="0"/>
      <w:divBdr>
        <w:top w:val="none" w:sz="0" w:space="0" w:color="auto"/>
        <w:left w:val="none" w:sz="0" w:space="0" w:color="auto"/>
        <w:bottom w:val="none" w:sz="0" w:space="0" w:color="auto"/>
        <w:right w:val="none" w:sz="0" w:space="0" w:color="auto"/>
      </w:divBdr>
    </w:div>
    <w:div w:id="1860310967">
      <w:bodyDiv w:val="1"/>
      <w:marLeft w:val="0"/>
      <w:marRight w:val="0"/>
      <w:marTop w:val="0"/>
      <w:marBottom w:val="0"/>
      <w:divBdr>
        <w:top w:val="none" w:sz="0" w:space="0" w:color="auto"/>
        <w:left w:val="none" w:sz="0" w:space="0" w:color="auto"/>
        <w:bottom w:val="none" w:sz="0" w:space="0" w:color="auto"/>
        <w:right w:val="none" w:sz="0" w:space="0" w:color="auto"/>
      </w:divBdr>
    </w:div>
    <w:div w:id="1931504637">
      <w:bodyDiv w:val="1"/>
      <w:marLeft w:val="0"/>
      <w:marRight w:val="0"/>
      <w:marTop w:val="0"/>
      <w:marBottom w:val="0"/>
      <w:divBdr>
        <w:top w:val="none" w:sz="0" w:space="0" w:color="auto"/>
        <w:left w:val="none" w:sz="0" w:space="0" w:color="auto"/>
        <w:bottom w:val="none" w:sz="0" w:space="0" w:color="auto"/>
        <w:right w:val="none" w:sz="0" w:space="0" w:color="auto"/>
      </w:divBdr>
    </w:div>
    <w:div w:id="1974556978">
      <w:bodyDiv w:val="1"/>
      <w:marLeft w:val="0"/>
      <w:marRight w:val="0"/>
      <w:marTop w:val="0"/>
      <w:marBottom w:val="0"/>
      <w:divBdr>
        <w:top w:val="none" w:sz="0" w:space="0" w:color="auto"/>
        <w:left w:val="none" w:sz="0" w:space="0" w:color="auto"/>
        <w:bottom w:val="none" w:sz="0" w:space="0" w:color="auto"/>
        <w:right w:val="none" w:sz="0" w:space="0" w:color="auto"/>
      </w:divBdr>
    </w:div>
    <w:div w:id="1989437614">
      <w:bodyDiv w:val="1"/>
      <w:marLeft w:val="0"/>
      <w:marRight w:val="0"/>
      <w:marTop w:val="0"/>
      <w:marBottom w:val="0"/>
      <w:divBdr>
        <w:top w:val="none" w:sz="0" w:space="0" w:color="auto"/>
        <w:left w:val="none" w:sz="0" w:space="0" w:color="auto"/>
        <w:bottom w:val="none" w:sz="0" w:space="0" w:color="auto"/>
        <w:right w:val="none" w:sz="0" w:space="0" w:color="auto"/>
      </w:divBdr>
    </w:div>
    <w:div w:id="2006780501">
      <w:bodyDiv w:val="1"/>
      <w:marLeft w:val="0"/>
      <w:marRight w:val="0"/>
      <w:marTop w:val="0"/>
      <w:marBottom w:val="0"/>
      <w:divBdr>
        <w:top w:val="none" w:sz="0" w:space="0" w:color="auto"/>
        <w:left w:val="none" w:sz="0" w:space="0" w:color="auto"/>
        <w:bottom w:val="none" w:sz="0" w:space="0" w:color="auto"/>
        <w:right w:val="none" w:sz="0" w:space="0" w:color="auto"/>
      </w:divBdr>
    </w:div>
    <w:div w:id="2117358102">
      <w:bodyDiv w:val="1"/>
      <w:marLeft w:val="0"/>
      <w:marRight w:val="0"/>
      <w:marTop w:val="0"/>
      <w:marBottom w:val="0"/>
      <w:divBdr>
        <w:top w:val="none" w:sz="0" w:space="0" w:color="auto"/>
        <w:left w:val="none" w:sz="0" w:space="0" w:color="auto"/>
        <w:bottom w:val="none" w:sz="0" w:space="0" w:color="auto"/>
        <w:right w:val="none" w:sz="0" w:space="0" w:color="auto"/>
      </w:divBdr>
    </w:div>
    <w:div w:id="212461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handbook-5-1.cochran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14D8B-180C-4133-883C-6B3E012AE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0</Pages>
  <Words>52485</Words>
  <Characters>288671</Characters>
  <Application>Microsoft Office Word</Application>
  <DocSecurity>0</DocSecurity>
  <Lines>2405</Lines>
  <Paragraphs>6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SSS</Company>
  <LinksUpToDate>false</LinksUpToDate>
  <CharactersWithSpaces>34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jo Cellier</dc:creator>
  <cp:lastModifiedBy>Philippe BÉGIN</cp:lastModifiedBy>
  <cp:revision>6</cp:revision>
  <dcterms:created xsi:type="dcterms:W3CDTF">2019-12-27T03:17:00Z</dcterms:created>
  <dcterms:modified xsi:type="dcterms:W3CDTF">2020-01-31T14:08:00Z</dcterms:modified>
</cp:coreProperties>
</file>